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C7D" w:rsidRPr="00441ED0" w:rsidRDefault="009A1C7D" w:rsidP="00BD5AC6">
      <w:pPr>
        <w:pStyle w:val="TitleA"/>
        <w:pBdr>
          <w:top w:val="none" w:sz="0" w:space="0" w:color="auto"/>
          <w:left w:val="none" w:sz="0" w:space="0" w:color="auto"/>
          <w:bottom w:val="none" w:sz="0" w:space="0" w:color="auto"/>
          <w:right w:val="none" w:sz="0" w:space="0" w:color="auto"/>
          <w:between w:val="none" w:sz="0" w:space="0" w:color="auto"/>
          <w:bar w:val="none" w:sz="0" w:color="auto"/>
        </w:pBdr>
        <w:shd w:val="clear" w:color="auto" w:fill="auto"/>
        <w:spacing w:line="360" w:lineRule="auto"/>
        <w:jc w:val="center"/>
        <w:rPr>
          <w:rFonts w:ascii="Times New Roman" w:hAnsi="Times New Roman" w:cs="Times New Roman"/>
          <w:b w:val="0"/>
          <w:bCs w:val="0"/>
          <w:color w:val="auto"/>
          <w:sz w:val="36"/>
          <w:szCs w:val="36"/>
        </w:rPr>
      </w:pPr>
      <w:r w:rsidRPr="00441ED0">
        <w:rPr>
          <w:rFonts w:ascii="Times New Roman" w:hAnsi="Times New Roman" w:cs="Times New Roman"/>
          <w:color w:val="auto"/>
          <w:sz w:val="36"/>
          <w:szCs w:val="36"/>
        </w:rPr>
        <w:t xml:space="preserve">Determination of Trace Cr(VI) with Diphenylcarbazide </w:t>
      </w:r>
      <w:r w:rsidRPr="00441ED0">
        <w:rPr>
          <w:rFonts w:ascii="Times New Roman" w:hAnsi="Times New Roman" w:cs="Times New Roman"/>
          <w:color w:val="auto"/>
          <w:sz w:val="36"/>
          <w:szCs w:val="36"/>
        </w:rPr>
        <w:br/>
        <w:t xml:space="preserve">by </w:t>
      </w:r>
      <w:r w:rsidRPr="00441ED0">
        <w:rPr>
          <w:rFonts w:ascii="Times New Roman" w:hAnsi="Times New Roman" w:cs="Times New Roman"/>
          <w:color w:val="auto"/>
          <w:sz w:val="36"/>
          <w:szCs w:val="36"/>
          <w:u w:color="000000"/>
        </w:rPr>
        <w:t>μ</w:t>
      </w:r>
      <w:r w:rsidRPr="00441ED0">
        <w:rPr>
          <w:rFonts w:ascii="Times New Roman" w:hAnsi="Times New Roman" w:cs="Times New Roman"/>
          <w:color w:val="auto"/>
          <w:sz w:val="36"/>
          <w:szCs w:val="36"/>
        </w:rPr>
        <w:t>FIA</w:t>
      </w:r>
      <w:r w:rsidRPr="00441ED0">
        <w:rPr>
          <w:rFonts w:ascii="Times New Roman" w:hAnsi="Times New Roman" w:cs="Times New Roman"/>
          <w:color w:val="auto"/>
          <w:sz w:val="36"/>
          <w:szCs w:val="36"/>
          <w:lang w:val="ru-RU"/>
        </w:rPr>
        <w:t>–</w:t>
      </w:r>
      <w:r w:rsidRPr="00441ED0">
        <w:rPr>
          <w:rFonts w:ascii="Times New Roman" w:hAnsi="Times New Roman" w:cs="Times New Roman"/>
          <w:color w:val="auto"/>
          <w:sz w:val="36"/>
          <w:szCs w:val="36"/>
        </w:rPr>
        <w:t>Thermal Lens Microscopy</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jc w:val="center"/>
        <w:rPr>
          <w:color w:val="auto"/>
          <w:vertAlign w:val="superscript"/>
        </w:rPr>
      </w:pPr>
      <w:r w:rsidRPr="00441ED0">
        <w:rPr>
          <w:color w:val="auto"/>
        </w:rPr>
        <w:t>Tatyana Gor’kova</w:t>
      </w:r>
      <w:r w:rsidRPr="00441ED0">
        <w:rPr>
          <w:color w:val="auto"/>
          <w:vertAlign w:val="superscript"/>
        </w:rPr>
        <w:t>1,2</w:t>
      </w:r>
      <w:r w:rsidRPr="00441ED0">
        <w:rPr>
          <w:color w:val="auto"/>
        </w:rPr>
        <w:t>, Mingqiang Liu</w:t>
      </w:r>
      <w:r w:rsidRPr="00441ED0">
        <w:rPr>
          <w:color w:val="auto"/>
          <w:vertAlign w:val="superscript"/>
        </w:rPr>
        <w:t>1</w:t>
      </w:r>
      <w:r w:rsidRPr="00441ED0">
        <w:rPr>
          <w:color w:val="auto"/>
        </w:rPr>
        <w:t>, Mikhail Proskurnin</w:t>
      </w:r>
      <w:r w:rsidRPr="00441ED0">
        <w:rPr>
          <w:color w:val="auto"/>
          <w:vertAlign w:val="superscript"/>
        </w:rPr>
        <w:t>2</w:t>
      </w:r>
      <w:r w:rsidR="002E62AF">
        <w:rPr>
          <w:color w:val="auto"/>
          <w:vertAlign w:val="superscript"/>
        </w:rPr>
        <w:t>*</w:t>
      </w:r>
      <w:r w:rsidRPr="00441ED0">
        <w:rPr>
          <w:color w:val="auto"/>
        </w:rPr>
        <w:t>, Mladen Franko</w:t>
      </w:r>
      <w:r w:rsidRPr="00441ED0">
        <w:rPr>
          <w:color w:val="auto"/>
          <w:vertAlign w:val="superscript"/>
        </w:rPr>
        <w:t>1</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i/>
          <w:iCs/>
          <w:color w:val="auto"/>
        </w:rPr>
      </w:pPr>
      <w:r w:rsidRPr="00441ED0">
        <w:rPr>
          <w:color w:val="auto"/>
        </w:rPr>
        <w:t xml:space="preserve">1 </w:t>
      </w:r>
      <w:r w:rsidRPr="00441ED0">
        <w:rPr>
          <w:i/>
          <w:iCs/>
          <w:color w:val="auto"/>
        </w:rPr>
        <w:t>University of Nova Gorica, Laboratory for Environmental Research, Nova Gorica 5000, Slovenia</w:t>
      </w:r>
    </w:p>
    <w:p w:rsidR="002E62AF" w:rsidRDefault="009A1C7D" w:rsidP="00B07E9C">
      <w:pPr>
        <w:pStyle w:val="Affiliation"/>
        <w:pBdr>
          <w:top w:val="none" w:sz="0" w:space="0" w:color="auto"/>
          <w:left w:val="none" w:sz="0" w:space="0" w:color="auto"/>
          <w:bottom w:val="none" w:sz="0" w:space="0" w:color="auto"/>
          <w:right w:val="none" w:sz="0" w:space="0" w:color="auto"/>
          <w:bar w:val="none" w:sz="0" w:color="auto"/>
        </w:pBdr>
        <w:spacing w:after="0" w:line="360" w:lineRule="auto"/>
        <w:rPr>
          <w:rFonts w:ascii="Times New Roman" w:hAnsi="Times New Roman" w:cs="Times New Roman"/>
          <w:color w:val="auto"/>
        </w:rPr>
      </w:pPr>
      <w:r w:rsidRPr="00441ED0">
        <w:rPr>
          <w:rFonts w:ascii="Times New Roman" w:hAnsi="Times New Roman" w:cs="Times New Roman"/>
          <w:color w:val="auto"/>
        </w:rPr>
        <w:t>2 Analytical Chemistry Division, Chemistry Department, Lomonosov Moscow State University, Moscow 119991, Russia</w:t>
      </w:r>
    </w:p>
    <w:p w:rsidR="002E62AF" w:rsidRDefault="002E62AF" w:rsidP="00B07E9C">
      <w:pPr>
        <w:pStyle w:val="Affiliation"/>
        <w:pBdr>
          <w:top w:val="none" w:sz="0" w:space="0" w:color="auto"/>
          <w:left w:val="none" w:sz="0" w:space="0" w:color="auto"/>
          <w:bottom w:val="none" w:sz="0" w:space="0" w:color="auto"/>
          <w:right w:val="none" w:sz="0" w:space="0" w:color="auto"/>
          <w:bar w:val="none" w:sz="0" w:color="auto"/>
        </w:pBdr>
        <w:spacing w:after="0" w:line="360" w:lineRule="auto"/>
        <w:rPr>
          <w:rFonts w:ascii="Times New Roman" w:hAnsi="Times New Roman" w:cs="Times New Roman"/>
          <w:color w:val="auto"/>
        </w:rPr>
      </w:pPr>
      <w:r>
        <w:rPr>
          <w:rFonts w:ascii="Times New Roman" w:hAnsi="Times New Roman" w:cs="Times New Roman"/>
          <w:color w:val="auto"/>
        </w:rPr>
        <w:t xml:space="preserve">E-mail: </w:t>
      </w:r>
      <w:hyperlink r:id="rId7" w:history="1">
        <w:r w:rsidRPr="000D1FCA">
          <w:rPr>
            <w:rStyle w:val="a3"/>
            <w:rFonts w:ascii="Times New Roman" w:hAnsi="Times New Roman"/>
          </w:rPr>
          <w:t>proskurnin@gmail.com</w:t>
        </w:r>
      </w:hyperlink>
      <w:r>
        <w:rPr>
          <w:rFonts w:ascii="Times New Roman" w:hAnsi="Times New Roman" w:cs="Times New Roman"/>
          <w:color w:val="auto"/>
        </w:rPr>
        <w:t>; Fax +7-495-939-4675</w:t>
      </w:r>
    </w:p>
    <w:p w:rsidR="005C2567" w:rsidRDefault="005C2567" w:rsidP="00B07E9C">
      <w:pPr>
        <w:pStyle w:val="Affiliation"/>
        <w:pBdr>
          <w:top w:val="none" w:sz="0" w:space="0" w:color="auto"/>
          <w:left w:val="none" w:sz="0" w:space="0" w:color="auto"/>
          <w:bottom w:val="none" w:sz="0" w:space="0" w:color="auto"/>
          <w:right w:val="none" w:sz="0" w:space="0" w:color="auto"/>
          <w:bar w:val="none" w:sz="0" w:color="auto"/>
        </w:pBdr>
        <w:spacing w:after="0" w:line="360" w:lineRule="auto"/>
        <w:rPr>
          <w:rFonts w:ascii="Times New Roman" w:hAnsi="Times New Roman" w:cs="Times New Roman"/>
          <w:color w:val="auto"/>
        </w:rPr>
      </w:pP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 xml:space="preserve">The optimum reaction parameters for </w:t>
      </w:r>
      <w:r w:rsidRPr="00FD6EF7">
        <w:rPr>
          <w:color w:val="auto"/>
        </w:rPr>
        <w:t>the interaction of hexavalent chromium</w:t>
      </w:r>
      <w:r w:rsidRPr="00FD6EF7">
        <w:rPr>
          <w:color w:val="auto"/>
          <w:lang w:eastAsia="zh-CN"/>
        </w:rPr>
        <w:t xml:space="preserve"> [</w:t>
      </w:r>
      <w:r w:rsidRPr="00FD6EF7">
        <w:rPr>
          <w:color w:val="auto"/>
        </w:rPr>
        <w:t>Cr(VI)</w:t>
      </w:r>
      <w:r w:rsidRPr="00FD6EF7">
        <w:rPr>
          <w:color w:val="auto"/>
          <w:lang w:eastAsia="zh-CN"/>
        </w:rPr>
        <w:t>]</w:t>
      </w:r>
      <w:r w:rsidRPr="00FD6EF7">
        <w:rPr>
          <w:color w:val="auto"/>
        </w:rPr>
        <w:t xml:space="preserve"> with diphenylcarbazide in microfluidic chips (μFIA) with thermal-lens microscopic detection were selected. The characteristic feature of the applied flow </w:t>
      </w:r>
      <w:r w:rsidRPr="00AF4624">
        <w:rPr>
          <w:color w:val="FF0000"/>
        </w:rPr>
        <w:t>schem</w:t>
      </w:r>
      <w:r w:rsidR="008B6A77">
        <w:rPr>
          <w:color w:val="FF0000"/>
        </w:rPr>
        <w:t>e</w:t>
      </w:r>
      <w:r w:rsidRPr="00FD6EF7">
        <w:rPr>
          <w:color w:val="auto"/>
        </w:rPr>
        <w:t xml:space="preserve"> is the injection of the reagent into the stream containing the test metal</w:t>
      </w:r>
      <w:r w:rsidRPr="00FD6EF7">
        <w:rPr>
          <w:color w:val="auto"/>
          <w:lang w:eastAsia="zh-CN"/>
        </w:rPr>
        <w:t>, which enables in-field and real-time monitoring of Cr(VI) simply by flowing the sample continuously through the microchip.</w:t>
      </w:r>
      <w:r w:rsidRPr="00FD6EF7">
        <w:rPr>
          <w:color w:val="auto"/>
        </w:rPr>
        <w:t xml:space="preserve"> The limit of detection of Cr(VI) under the selected conditions (signal generating wavelength, 514.5 nm; excitation power, 100 mW; detection position, 10 cm downstream from the mixing zone of the microchip; flow rate 10 μL min</w:t>
      </w:r>
      <w:r w:rsidRPr="00FD6EF7">
        <w:rPr>
          <w:color w:val="auto"/>
          <w:vertAlign w:val="superscript"/>
        </w:rPr>
        <w:t>–1</w:t>
      </w:r>
      <w:r w:rsidRPr="00FD6EF7">
        <w:rPr>
          <w:color w:val="auto"/>
        </w:rPr>
        <w:t>; injection volume, 1.4 μL) is 15 ng mL</w:t>
      </w:r>
      <w:r w:rsidRPr="00FD6EF7">
        <w:rPr>
          <w:color w:val="auto"/>
          <w:vertAlign w:val="superscript"/>
        </w:rPr>
        <w:t>–1</w:t>
      </w:r>
      <w:r w:rsidRPr="00FD6EF7">
        <w:rPr>
          <w:color w:val="auto"/>
        </w:rPr>
        <w:t xml:space="preserve"> (</w:t>
      </w:r>
      <w:r w:rsidRPr="00FD6EF7">
        <w:rPr>
          <w:color w:val="auto"/>
          <w:lang w:eastAsia="zh-CN"/>
        </w:rPr>
        <w:t>2.</w:t>
      </w:r>
      <w:r w:rsidR="00D654A5" w:rsidRPr="00FD6EF7">
        <w:rPr>
          <w:color w:val="auto"/>
          <w:lang w:eastAsia="zh-CN"/>
        </w:rPr>
        <w:t>9</w:t>
      </w:r>
      <w:r w:rsidRPr="00FD6EF7">
        <w:rPr>
          <w:color w:val="auto"/>
        </w:rPr>
        <w:t>×10</w:t>
      </w:r>
      <w:r w:rsidRPr="00FD6EF7">
        <w:rPr>
          <w:color w:val="auto"/>
          <w:vertAlign w:val="superscript"/>
        </w:rPr>
        <w:t>–</w:t>
      </w:r>
      <w:r w:rsidRPr="00FD6EF7">
        <w:rPr>
          <w:color w:val="auto"/>
          <w:vertAlign w:val="superscript"/>
          <w:lang w:eastAsia="zh-CN"/>
        </w:rPr>
        <w:t>7</w:t>
      </w:r>
      <w:r w:rsidRPr="00FD6EF7">
        <w:rPr>
          <w:color w:val="auto"/>
        </w:rPr>
        <w:t xml:space="preserve"> mol L</w:t>
      </w:r>
      <w:r w:rsidRPr="00FD6EF7">
        <w:rPr>
          <w:color w:val="auto"/>
          <w:vertAlign w:val="superscript"/>
        </w:rPr>
        <w:t>–1</w:t>
      </w:r>
      <w:r w:rsidRPr="00FD6EF7">
        <w:rPr>
          <w:color w:val="auto"/>
        </w:rPr>
        <w:t>). The linear range is 40 ng mL</w:t>
      </w:r>
      <w:r w:rsidRPr="00FD6EF7">
        <w:rPr>
          <w:color w:val="auto"/>
          <w:vertAlign w:val="superscript"/>
        </w:rPr>
        <w:t>–1</w:t>
      </w:r>
      <w:r w:rsidRPr="00FD6EF7">
        <w:rPr>
          <w:color w:val="auto"/>
        </w:rPr>
        <w:t xml:space="preserve"> – 10 μg mL</w:t>
      </w:r>
      <w:r w:rsidRPr="00FD6EF7">
        <w:rPr>
          <w:color w:val="auto"/>
          <w:vertAlign w:val="superscript"/>
        </w:rPr>
        <w:t>–1</w:t>
      </w:r>
      <w:r w:rsidRPr="00FD6EF7">
        <w:rPr>
          <w:color w:val="auto"/>
        </w:rPr>
        <w:t xml:space="preserve"> with a relative standard deviation no higher than </w:t>
      </w:r>
      <w:r w:rsidRPr="00182F45">
        <w:rPr>
          <w:color w:val="FF0000"/>
        </w:rPr>
        <w:t>1</w:t>
      </w:r>
      <w:r w:rsidR="00182F45" w:rsidRPr="00182F45">
        <w:rPr>
          <w:color w:val="FF0000"/>
        </w:rPr>
        <w:t>0%</w:t>
      </w:r>
      <w:r w:rsidRPr="00FD6EF7">
        <w:rPr>
          <w:color w:val="auto"/>
        </w:rPr>
        <w:t xml:space="preserve"> in the concentration range 0.1–1 μg mL</w:t>
      </w:r>
      <w:r w:rsidRPr="00FD6EF7">
        <w:rPr>
          <w:color w:val="auto"/>
          <w:vertAlign w:val="superscript"/>
        </w:rPr>
        <w:t>–1</w:t>
      </w:r>
      <w:r w:rsidRPr="00FD6EF7">
        <w:rPr>
          <w:color w:val="auto"/>
        </w:rPr>
        <w:t xml:space="preserve">. The online monitoring by this </w:t>
      </w:r>
      <w:r w:rsidRPr="00AF4624">
        <w:rPr>
          <w:color w:val="FF0000"/>
        </w:rPr>
        <w:t>schem</w:t>
      </w:r>
      <w:r w:rsidR="008B6A77">
        <w:rPr>
          <w:color w:val="FF0000"/>
        </w:rPr>
        <w:t>e</w:t>
      </w:r>
      <w:r w:rsidRPr="00FD6EF7">
        <w:rPr>
          <w:color w:val="auto"/>
        </w:rPr>
        <w:t xml:space="preserve"> provides the possibility of up to 360 analyses </w:t>
      </w:r>
      <w:r w:rsidRPr="00441ED0">
        <w:rPr>
          <w:color w:val="auto"/>
        </w:rPr>
        <w:t>per hour.</w:t>
      </w:r>
    </w:p>
    <w:p w:rsidR="002E62AF" w:rsidRPr="00441ED0" w:rsidRDefault="002E62AF"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2E62AF">
        <w:rPr>
          <w:b/>
          <w:color w:val="auto"/>
        </w:rPr>
        <w:t>Keywords:</w:t>
      </w:r>
      <w:r>
        <w:rPr>
          <w:color w:val="auto"/>
        </w:rPr>
        <w:t xml:space="preserve"> </w:t>
      </w:r>
      <w:r w:rsidR="00AF4624">
        <w:rPr>
          <w:color w:val="auto"/>
        </w:rPr>
        <w:t>p</w:t>
      </w:r>
      <w:r>
        <w:rPr>
          <w:color w:val="auto"/>
        </w:rPr>
        <w:t xml:space="preserve">hotothermal lensing; </w:t>
      </w:r>
      <w:r w:rsidRPr="00FD6EF7">
        <w:rPr>
          <w:color w:val="auto"/>
        </w:rPr>
        <w:t>thermal-lens microscopic detection</w:t>
      </w:r>
      <w:r>
        <w:rPr>
          <w:color w:val="auto"/>
        </w:rPr>
        <w:t>;</w:t>
      </w:r>
      <w:r w:rsidRPr="00FD6EF7">
        <w:rPr>
          <w:color w:val="auto"/>
        </w:rPr>
        <w:t xml:space="preserve"> </w:t>
      </w:r>
      <w:r>
        <w:rPr>
          <w:color w:val="auto"/>
        </w:rPr>
        <w:t xml:space="preserve">microfluidic applications; </w:t>
      </w:r>
      <w:r w:rsidRPr="00FD6EF7">
        <w:rPr>
          <w:color w:val="auto"/>
        </w:rPr>
        <w:t>μFIA</w:t>
      </w:r>
      <w:r w:rsidR="008C2C4C">
        <w:rPr>
          <w:color w:val="auto"/>
        </w:rPr>
        <w:t>;</w:t>
      </w:r>
      <w:r w:rsidRPr="00FD6EF7">
        <w:rPr>
          <w:color w:val="auto"/>
        </w:rPr>
        <w:t xml:space="preserve"> hexavalent chromium</w:t>
      </w:r>
      <w:r w:rsidR="008C2C4C">
        <w:rPr>
          <w:color w:val="auto"/>
        </w:rPr>
        <w:t>;</w:t>
      </w:r>
      <w:r w:rsidRPr="00FD6EF7">
        <w:rPr>
          <w:color w:val="auto"/>
        </w:rPr>
        <w:t xml:space="preserve"> diphenylcarbazide</w:t>
      </w:r>
    </w:p>
    <w:p w:rsidR="009A1C7D" w:rsidRPr="00441ED0" w:rsidRDefault="009A1C7D" w:rsidP="00B07E9C">
      <w:pPr>
        <w:pStyle w:val="1"/>
        <w:spacing w:after="0" w:afterAutospacing="0" w:line="360" w:lineRule="auto"/>
      </w:pPr>
      <w:r w:rsidRPr="002E62AF">
        <w:t>Introduction</w:t>
      </w:r>
    </w:p>
    <w:p w:rsidR="009A1C7D" w:rsidRPr="00FD6EF7"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The interest for trace chromium analysis appears from its essential bioactivity and toxicity. Recently, several papers dealt with its importance as a biomarker, especially cardiomarker, and genotoxicity.</w:t>
      </w:r>
      <w:hyperlink w:anchor="_ENREF_1" w:tooltip="Zou, 2014 #12679" w:history="1">
        <w:r w:rsidR="00BD5AC6" w:rsidRPr="00441ED0">
          <w:rPr>
            <w:color w:val="auto"/>
          </w:rPr>
          <w:fldChar w:fldCharType="begin">
            <w:fldData xml:space="preserve">PEVuZE5vdGU+PENpdGU+PEF1dGhvcj5ab3U8L0F1dGhvcj48WWVhcj4yMDE0PC9ZZWFyPjxSZWNO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ExNDMzLTExNDM4PC9wYWdlcz48dm9sdW1lPjIxPC92b2x1bWU+PG51bWJlcj4xOTwv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</w:fldData>
          </w:fldChar>
        </w:r>
        <w:r w:rsidR="00BD5AC6">
          <w:rPr>
            <w:color w:val="auto"/>
          </w:rPr>
          <w:instrText xml:space="preserve"> ADDIN EN.CITE </w:instrText>
        </w:r>
        <w:r w:rsidR="00BD5AC6">
          <w:rPr>
            <w:color w:val="auto"/>
          </w:rPr>
          <w:fldChar w:fldCharType="begin">
            <w:fldData xml:space="preserve">PEVuZE5vdGU+PENpdGU+PEF1dGhvcj5ab3U8L0F1dGhvcj48WWVhcj4yMDE0PC9ZZWFyPjxSZWNO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771A4A">
          <w:rPr>
            <w:noProof/>
            <w:color w:val="auto"/>
            <w:vertAlign w:val="superscript"/>
          </w:rPr>
          <w:t>1-4</w:t>
        </w:r>
        <w:r w:rsidR="00BD5AC6" w:rsidRPr="00441ED0">
          <w:rPr>
            <w:color w:val="auto"/>
          </w:rPr>
          <w:fldChar w:fldCharType="end"/>
        </w:r>
      </w:hyperlink>
      <w:r w:rsidRPr="00441ED0">
        <w:rPr>
          <w:color w:val="auto"/>
        </w:rPr>
        <w:t xml:space="preserve"> Currently available </w:t>
      </w:r>
      <w:r w:rsidR="007008E6" w:rsidRPr="007008E6">
        <w:rPr>
          <w:color w:val="FF0000"/>
        </w:rPr>
        <w:t>novel</w:t>
      </w:r>
      <w:r w:rsidR="007008E6">
        <w:rPr>
          <w:color w:val="auto"/>
        </w:rPr>
        <w:t xml:space="preserve"> </w:t>
      </w:r>
      <w:r w:rsidR="006100D9">
        <w:rPr>
          <w:color w:val="auto"/>
        </w:rPr>
        <w:t xml:space="preserve">methods for trace </w:t>
      </w:r>
      <w:r w:rsidR="006100D9" w:rsidRPr="006100D9">
        <w:rPr>
          <w:color w:val="FF0000"/>
        </w:rPr>
        <w:t>Cr(VI)</w:t>
      </w:r>
      <w:r w:rsidRPr="00441ED0">
        <w:rPr>
          <w:color w:val="auto"/>
        </w:rPr>
        <w:t xml:space="preserve"> determination </w:t>
      </w:r>
      <w:r w:rsidR="007813E8">
        <w:rPr>
          <w:color w:val="FF0000"/>
        </w:rPr>
        <w:t xml:space="preserve">rely on chromium </w:t>
      </w:r>
      <w:r w:rsidR="00AF4624">
        <w:rPr>
          <w:color w:val="FF0000"/>
        </w:rPr>
        <w:t>speciation</w:t>
      </w:r>
      <w:r w:rsidR="007813E8">
        <w:rPr>
          <w:color w:val="FF0000"/>
        </w:rPr>
        <w:t xml:space="preserve"> based on ion chromatography,</w:t>
      </w:r>
      <w:r w:rsidRPr="000A0CF5">
        <w:rPr>
          <w:color w:val="FF0000"/>
        </w:rPr>
        <w:t xml:space="preserve"> high-performance liquid chromatography</w:t>
      </w:r>
      <w:r w:rsidR="00CD1C65" w:rsidRPr="000A0CF5">
        <w:rPr>
          <w:color w:val="FF0000"/>
        </w:rPr>
        <w:t xml:space="preserve"> </w:t>
      </w:r>
      <w:r w:rsidR="007813E8">
        <w:rPr>
          <w:color w:val="FF0000"/>
        </w:rPr>
        <w:t>or solid phase or liquid-liquid extraction coupled to</w:t>
      </w:r>
      <w:r w:rsidRPr="000A0CF5">
        <w:rPr>
          <w:color w:val="FF0000"/>
        </w:rPr>
        <w:t xml:space="preserve"> atomic </w:t>
      </w:r>
      <w:r w:rsidR="000523CD">
        <w:rPr>
          <w:color w:val="FF0000"/>
        </w:rPr>
        <w:t xml:space="preserve">absorption and emission </w:t>
      </w:r>
      <w:r w:rsidR="007813E8">
        <w:rPr>
          <w:color w:val="FF0000"/>
        </w:rPr>
        <w:t>spectrometry or ICP-MS</w:t>
      </w:r>
      <w:r w:rsidR="00CC2C76" w:rsidRPr="000A0CF5">
        <w:rPr>
          <w:color w:val="FF0000"/>
        </w:rPr>
        <w:t>,</w:t>
      </w:r>
      <w:hyperlink w:anchor="_ENREF_5" w:tooltip="Parks, 2014 #12778" w:history="1">
        <w:r w:rsidR="00BD5AC6" w:rsidRPr="00042ECF">
          <w:rPr>
            <w:color w:val="FF0000"/>
          </w:rPr>
          <w:fldChar w:fldCharType="begin">
            <w:fldData xml:space="preserve">PEVuZE5vdGU+PENpdGU+PEF1dGhvcj5QYXJrczwvQXV0aG9yPjxZZWFyPjIwMTQ8L1llYXI+PFJl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</w:fldData>
          </w:fldChar>
        </w:r>
        <w:r w:rsidR="00BD5AC6">
          <w:rPr>
            <w:color w:val="FF0000"/>
          </w:rPr>
          <w:instrText xml:space="preserve"> ADDIN EN.CITE </w:instrText>
        </w:r>
        <w:r w:rsidR="00BD5AC6">
          <w:rPr>
            <w:color w:val="FF0000"/>
          </w:rPr>
          <w:fldChar w:fldCharType="begin">
            <w:fldData xml:space="preserve">PEVuZE5vdGU+PENpdGU+PEF1dGhvcj5QYXJrczwvQXV0aG9yPjxZZWFyPjIwMTQ8L1llYXI+PFJl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</w:fldData>
          </w:fldChar>
        </w:r>
        <w:r w:rsidR="00BD5AC6">
          <w:rPr>
            <w:color w:val="FF0000"/>
          </w:rPr>
          <w:instrText xml:space="preserve"> ADDIN EN.CITE.DATA </w:instrText>
        </w:r>
        <w:r w:rsidR="00BD5AC6">
          <w:rPr>
            <w:color w:val="FF0000"/>
          </w:rPr>
        </w:r>
        <w:r w:rsidR="00BD5AC6">
          <w:rPr>
            <w:color w:val="FF0000"/>
          </w:rPr>
          <w:fldChar w:fldCharType="end"/>
        </w:r>
        <w:r w:rsidR="00BD5AC6" w:rsidRPr="00042ECF">
          <w:rPr>
            <w:color w:val="FF0000"/>
          </w:rPr>
        </w:r>
        <w:r w:rsidR="00BD5AC6" w:rsidRPr="00042ECF">
          <w:rPr>
            <w:color w:val="FF0000"/>
          </w:rPr>
          <w:fldChar w:fldCharType="separate"/>
        </w:r>
        <w:r w:rsidR="00BD5AC6" w:rsidRPr="00042ECF">
          <w:rPr>
            <w:noProof/>
            <w:color w:val="FF0000"/>
            <w:vertAlign w:val="superscript"/>
          </w:rPr>
          <w:t>5-11</w:t>
        </w:r>
        <w:r w:rsidR="00BD5AC6" w:rsidRPr="00042ECF">
          <w:rPr>
            <w:color w:val="FF0000"/>
          </w:rPr>
          <w:fldChar w:fldCharType="end"/>
        </w:r>
      </w:hyperlink>
      <w:r w:rsidR="00271CF7" w:rsidRPr="000A0CF5">
        <w:rPr>
          <w:color w:val="FF0000"/>
        </w:rPr>
        <w:t xml:space="preserve"> </w:t>
      </w:r>
      <w:r w:rsidR="006100D9">
        <w:rPr>
          <w:color w:val="FF0000"/>
        </w:rPr>
        <w:t xml:space="preserve">To avoid </w:t>
      </w:r>
      <w:r w:rsidR="00AF4624">
        <w:rPr>
          <w:color w:val="FF0000"/>
        </w:rPr>
        <w:t xml:space="preserve">the </w:t>
      </w:r>
      <w:r w:rsidR="008B6A77">
        <w:rPr>
          <w:color w:val="FF0000"/>
        </w:rPr>
        <w:t xml:space="preserve">need for separation of Cr(III) and Cr(VI) </w:t>
      </w:r>
      <w:r w:rsidR="006100D9">
        <w:rPr>
          <w:color w:val="FF0000"/>
        </w:rPr>
        <w:t xml:space="preserve">selective reagents were proposed, which react selectively with Cr(VI), such as </w:t>
      </w:r>
      <w:r w:rsidR="006100D9" w:rsidRPr="006100D9">
        <w:rPr>
          <w:color w:val="FF0000"/>
        </w:rPr>
        <w:t>rhodamine B hydrazide</w:t>
      </w:r>
      <w:r w:rsidR="006100D9">
        <w:rPr>
          <w:color w:val="FF0000"/>
        </w:rPr>
        <w:t xml:space="preserve"> for spectrofluorimetric detection</w:t>
      </w:r>
      <w:r w:rsidR="00CC2C76" w:rsidRPr="000A0CF5">
        <w:rPr>
          <w:color w:val="FF0000"/>
        </w:rPr>
        <w:t>,</w:t>
      </w:r>
      <w:hyperlink w:anchor="_ENREF_12" w:tooltip="Xiang, 2007 #13421" w:history="1">
        <w:r w:rsidR="00BD5AC6" w:rsidRPr="000A0CF5">
          <w:rPr>
            <w:color w:val="FF0000"/>
          </w:rPr>
          <w:fldChar w:fldCharType="begin"/>
        </w:r>
        <w:r w:rsidR="00BD5AC6" w:rsidRPr="000A0CF5">
          <w:rPr>
            <w:color w:val="FF0000"/>
          </w:rPr>
          <w:instrText xml:space="preserve"> ADDIN EN.CITE &lt;EndNote&gt;&lt;Cite&gt;&lt;Author&gt;Xiang&lt;/Author&gt;&lt;Year&gt;2007&lt;/Year&gt;&lt;RecNum&gt;13421&lt;/RecNum&gt;&lt;DisplayText&gt;&lt;style face="superscript"&gt;12&lt;/style&gt;&lt;/DisplayText&gt;&lt;record&gt;&lt;rec-number&gt;13421&lt;/rec-number&gt;&lt;foreign-keys&gt;&lt;key app="EN" db-id="sfexdxdw6wvvtgev0dlvas2pwezeas0vzz5e" timestamp="1452785640"&gt;13421&lt;/key&gt;&lt;/foreign-keys&gt;&lt;ref-type name="Journal Article"&gt;17&lt;/ref-type&gt;&lt;contributors&gt;&lt;authors&gt;&lt;author&gt;Xiang, Yu&lt;/author&gt;&lt;author&gt;Mei, Ling&lt;/author&gt;&lt;author&gt;Li, Na&lt;/author&gt;&lt;author&gt;Tong, Aijun&lt;/author&gt;&lt;/authors&gt;&lt;/contributors&gt;&lt;titles&gt;&lt;title&gt;Sensitive and selective spectrofluorimetric determination of chromium(VI) in water by fluorescence enhancement&lt;/title&gt;&lt;secondary-title&gt;Analytica Chimica Acta&lt;/secondary-title&gt;&lt;/titles&gt;&lt;periodical&gt;&lt;full-title&gt;Analytica Chimica Acta&lt;/full-title&gt;&lt;abbr-1&gt;Anal. Chim. Acta&lt;/abbr-1&gt;&lt;abbr-2&gt;Anal Chim Acta&lt;/abbr-2&gt;&lt;/periodical&gt;&lt;pages&gt;132-136&lt;/pages&gt;&lt;volume&gt;581&lt;/volume&gt;&lt;number&gt;1&lt;/number&gt;&lt;keywords&gt;&lt;keyword&gt;Chromium(VI)&lt;/keyword&gt;&lt;keyword&gt;Rhodamine B hydrazide&lt;/keyword&gt;&lt;keyword&gt;Fluorescence enhancement&lt;/keyword&gt;&lt;keyword&gt;Oxidation&lt;/keyword&gt;&lt;/keywords&gt;&lt;dates&gt;&lt;year&gt;2007&lt;/year&gt;&lt;pub-dates&gt;&lt;date&gt;1/2/&lt;/date&gt;&lt;/pub-dates&gt;&lt;/dates&gt;&lt;isbn&gt;0003-2670&lt;/isbn&gt;&lt;urls&gt;&lt;related-urls&gt;&lt;url&gt;http://www.sciencedirect.com/science/article/pii/S0003267006016990&lt;/url&gt;&lt;/related-urls&gt;&lt;/urls&gt;&lt;electronic-resource-num&gt;http://dx.doi.org/10.1016/j.aca.2006.08.006&lt;/electronic-resource-num&gt;&lt;/record&gt;&lt;/Cite&gt;&lt;/EndNote&gt;</w:instrText>
        </w:r>
        <w:r w:rsidR="00BD5AC6" w:rsidRPr="000A0CF5">
          <w:rPr>
            <w:color w:val="FF0000"/>
          </w:rPr>
          <w:fldChar w:fldCharType="separate"/>
        </w:r>
        <w:r w:rsidR="00BD5AC6" w:rsidRPr="000A0CF5">
          <w:rPr>
            <w:noProof/>
            <w:color w:val="FF0000"/>
            <w:vertAlign w:val="superscript"/>
          </w:rPr>
          <w:t>12</w:t>
        </w:r>
        <w:r w:rsidR="00BD5AC6" w:rsidRPr="000A0CF5">
          <w:rPr>
            <w:color w:val="FF0000"/>
          </w:rPr>
          <w:fldChar w:fldCharType="end"/>
        </w:r>
      </w:hyperlink>
      <w:r w:rsidR="00CC2C76" w:rsidRPr="000A0CF5">
        <w:rPr>
          <w:color w:val="FF0000"/>
        </w:rPr>
        <w:t xml:space="preserve"> </w:t>
      </w:r>
      <w:r w:rsidR="006100D9">
        <w:rPr>
          <w:color w:val="FF0000"/>
        </w:rPr>
        <w:t xml:space="preserve">or well known </w:t>
      </w:r>
      <w:r w:rsidR="00AF4624">
        <w:rPr>
          <w:color w:val="FF0000"/>
        </w:rPr>
        <w:t>diphenylcarbazide</w:t>
      </w:r>
      <w:r w:rsidR="006100D9">
        <w:rPr>
          <w:color w:val="FF0000"/>
        </w:rPr>
        <w:t xml:space="preserve"> for spectrophotometric determination, which was recently significantly improved in sensitivity by using</w:t>
      </w:r>
      <w:r w:rsidR="007008E6">
        <w:rPr>
          <w:color w:val="FF0000"/>
        </w:rPr>
        <w:t xml:space="preserve"> </w:t>
      </w:r>
      <w:r w:rsidR="00271CF7" w:rsidRPr="000A0CF5">
        <w:rPr>
          <w:color w:val="FF0000"/>
        </w:rPr>
        <w:t>long-path</w:t>
      </w:r>
      <w:r w:rsidR="00AF4624">
        <w:rPr>
          <w:color w:val="FF0000"/>
        </w:rPr>
        <w:t>-</w:t>
      </w:r>
      <w:r w:rsidR="00271CF7" w:rsidRPr="000A0CF5">
        <w:rPr>
          <w:color w:val="FF0000"/>
        </w:rPr>
        <w:t>length molecular absorption spectroscopy</w:t>
      </w:r>
      <w:r w:rsidR="006100D9">
        <w:rPr>
          <w:color w:val="FF0000"/>
        </w:rPr>
        <w:t>, or optical waveguide sensors</w:t>
      </w:r>
      <w:r w:rsidR="00CC2C76" w:rsidRPr="000A0CF5">
        <w:rPr>
          <w:color w:val="FF0000"/>
        </w:rPr>
        <w:t>.</w:t>
      </w:r>
      <w:hyperlink w:anchor="_ENREF_13" w:tooltip="Yao, 1999 #13416" w:history="1">
        <w:r w:rsidR="00BD5AC6" w:rsidRPr="000A0CF5">
          <w:rPr>
            <w:color w:val="FF0000"/>
          </w:rPr>
          <w:fldChar w:fldCharType="begin">
            <w:fldData xml:space="preserve">PEVuZE5vdGU+PENpdGU+PEF1dGhvcj5ZYW88L0F1dGhvcj48WWVhcj4xOTk5PC9ZZWFyPjxSZWNO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=
</w:fldData>
          </w:fldChar>
        </w:r>
        <w:r w:rsidR="00BD5AC6">
          <w:rPr>
            <w:color w:val="FF0000"/>
          </w:rPr>
          <w:instrText xml:space="preserve"> ADDIN EN.CITE </w:instrText>
        </w:r>
        <w:r w:rsidR="00BD5AC6">
          <w:rPr>
            <w:color w:val="FF0000"/>
          </w:rPr>
          <w:fldChar w:fldCharType="begin">
            <w:fldData xml:space="preserve">PEVuZE5vdGU+PENpdGU+PEF1dGhvcj5ZYW88L0F1dGhvcj48WWVhcj4xOTk5PC9ZZWFyPjxSZWNO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=
</w:fldData>
          </w:fldChar>
        </w:r>
        <w:r w:rsidR="00BD5AC6">
          <w:rPr>
            <w:color w:val="FF0000"/>
          </w:rPr>
          <w:instrText xml:space="preserve"> ADDIN EN.CITE.DATA </w:instrText>
        </w:r>
        <w:r w:rsidR="00BD5AC6">
          <w:rPr>
            <w:color w:val="FF0000"/>
          </w:rPr>
        </w:r>
        <w:r w:rsidR="00BD5AC6">
          <w:rPr>
            <w:color w:val="FF0000"/>
          </w:rPr>
          <w:fldChar w:fldCharType="end"/>
        </w:r>
        <w:r w:rsidR="00BD5AC6" w:rsidRPr="000A0CF5">
          <w:rPr>
            <w:color w:val="FF0000"/>
          </w:rPr>
        </w:r>
        <w:r w:rsidR="00BD5AC6" w:rsidRPr="000A0CF5">
          <w:rPr>
            <w:color w:val="FF0000"/>
          </w:rPr>
          <w:fldChar w:fldCharType="separate"/>
        </w:r>
        <w:r w:rsidR="00BD5AC6" w:rsidRPr="000A0CF5">
          <w:rPr>
            <w:noProof/>
            <w:color w:val="FF0000"/>
            <w:vertAlign w:val="superscript"/>
          </w:rPr>
          <w:t>13-16</w:t>
        </w:r>
        <w:r w:rsidR="00BD5AC6" w:rsidRPr="000A0CF5">
          <w:rPr>
            <w:color w:val="FF0000"/>
          </w:rPr>
          <w:fldChar w:fldCharType="end"/>
        </w:r>
      </w:hyperlink>
      <w:r w:rsidRPr="000A0CF5">
        <w:rPr>
          <w:color w:val="FF0000"/>
        </w:rPr>
        <w:t xml:space="preserve"> </w:t>
      </w:r>
      <w:r w:rsidRPr="00441ED0">
        <w:rPr>
          <w:color w:val="auto"/>
        </w:rPr>
        <w:t xml:space="preserve">However, there are several problems of the determination of trace amounts of this metal—production monitoring in </w:t>
      </w:r>
      <w:r w:rsidRPr="00441ED0">
        <w:rPr>
          <w:color w:val="auto"/>
        </w:rPr>
        <w:lastRenderedPageBreak/>
        <w:t>environmental analysis,</w:t>
      </w:r>
      <w:hyperlink w:anchor="_ENREF_17" w:tooltip="Rzetala, 2015 #12777" w:history="1">
        <w:r w:rsidR="00BD5AC6" w:rsidRPr="00441ED0">
          <w:rPr>
            <w:color w:val="auto"/>
          </w:rPr>
          <w:fldChar w:fldCharType="begin">
            <w:fldData xml:space="preserve">PEVuZE5vdGU+PENpdGU+PEF1dGhvcj5SemV0YWxhPC9BdXRob3I+PFllYXI+MjAxNTwvWWVhcj48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</w:fldData>
          </w:fldChar>
        </w:r>
        <w:r w:rsidR="00BD5AC6">
          <w:rPr>
            <w:color w:val="auto"/>
          </w:rPr>
          <w:instrText xml:space="preserve"> ADDIN EN.CITE </w:instrText>
        </w:r>
        <w:r w:rsidR="00BD5AC6">
          <w:rPr>
            <w:color w:val="auto"/>
          </w:rPr>
          <w:fldChar w:fldCharType="begin">
            <w:fldData xml:space="preserve">PEVuZE5vdGU+PENpdGU+PEF1dGhvcj5SemV0YWxhPC9BdXRob3I+PFllYXI+MjAxNTwvWWVhcj48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0A0CF5">
          <w:rPr>
            <w:noProof/>
            <w:color w:val="auto"/>
            <w:vertAlign w:val="superscript"/>
          </w:rPr>
          <w:t>17</w:t>
        </w:r>
        <w:r w:rsidR="00BD5AC6" w:rsidRPr="00441ED0">
          <w:rPr>
            <w:color w:val="auto"/>
          </w:rPr>
          <w:fldChar w:fldCharType="end"/>
        </w:r>
      </w:hyperlink>
      <w:r w:rsidRPr="00441ED0">
        <w:rPr>
          <w:color w:val="auto"/>
        </w:rPr>
        <w:t xml:space="preserve"> cosmetic industry,</w:t>
      </w:r>
      <w:hyperlink w:anchor="_ENREF_18" w:tooltip="Bocca, 2014 #12676" w:history="1">
        <w:r w:rsidR="00BD5AC6" w:rsidRPr="00441ED0">
          <w:rPr>
            <w:color w:val="auto"/>
          </w:rPr>
          <w:fldChar w:fldCharType="begin">
            <w:fldData xml:space="preserve">PEVuZE5vdGU+PENpdGU+PEF1dGhvcj5Cb2NjYTwvQXV0aG9yPjxZZWFyPjIwMTQ8L1llYXI+PFJl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</w:fldData>
          </w:fldChar>
        </w:r>
        <w:r w:rsidR="00BD5AC6">
          <w:rPr>
            <w:color w:val="auto"/>
          </w:rPr>
          <w:instrText xml:space="preserve"> ADDIN EN.CITE </w:instrText>
        </w:r>
        <w:r w:rsidR="00BD5AC6">
          <w:rPr>
            <w:color w:val="auto"/>
          </w:rPr>
          <w:fldChar w:fldCharType="begin">
            <w:fldData xml:space="preserve">PEVuZE5vdGU+PENpdGU+PEF1dGhvcj5Cb2NjYTwvQXV0aG9yPjxZZWFyPjIwMTQ8L1llYXI+PFJl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0A0CF5">
          <w:rPr>
            <w:noProof/>
            <w:color w:val="auto"/>
            <w:vertAlign w:val="superscript"/>
          </w:rPr>
          <w:t>18</w:t>
        </w:r>
        <w:r w:rsidR="00BD5AC6" w:rsidRPr="00441ED0">
          <w:rPr>
            <w:color w:val="auto"/>
          </w:rPr>
          <w:fldChar w:fldCharType="end"/>
        </w:r>
      </w:hyperlink>
      <w:r w:rsidRPr="00441ED0">
        <w:rPr>
          <w:color w:val="auto"/>
        </w:rPr>
        <w:t xml:space="preserve"> rapid clinical diagnostics,</w:t>
      </w:r>
      <w:hyperlink w:anchor="_ENREF_19" w:tooltip="Otag, 2014 #12677" w:history="1">
        <w:r w:rsidR="00BD5AC6" w:rsidRPr="00441ED0">
          <w:rPr>
            <w:color w:val="auto"/>
          </w:rPr>
          <w:fldChar w:fldCharType="begin"/>
        </w:r>
        <w:r w:rsidR="00BD5AC6">
          <w:rPr>
            <w:color w:val="auto"/>
          </w:rPr>
          <w:instrText xml:space="preserve"> ADDIN EN.CITE &lt;EndNote&gt;&lt;Cite&gt;&lt;Author&gt;Otag&lt;/Author&gt;&lt;Year&gt;2014&lt;/Year&gt;&lt;RecNum&gt;12677&lt;/RecNum&gt;&lt;DisplayText&gt;&lt;style face="superscript"&gt;19&lt;/style&gt;&lt;/DisplayText&gt;&lt;record&gt;&lt;rec-number&gt;12677&lt;/rec-number&gt;&lt;foreign-keys&gt;&lt;key app="EN" db-id="sfexdxdw6wvvtgev0dlvas2pwezeas0vzz5e" timestamp="1400962469"&gt;12677&lt;/key&gt;&lt;/foreign-keys&gt;&lt;ref-type name="Journal Article"&gt;17&lt;/ref-type&gt;&lt;contributors&gt;&lt;authors&gt;&lt;author&gt;Otag, Aynur&lt;/author&gt;&lt;author&gt;Hazar, Muhsin&lt;/author&gt;&lt;author&gt;Otag, Ilhan&lt;/author&gt;&lt;author&gt;Gurkan, Alper Cenk&lt;/author&gt;&lt;author&gt;Okan, Ilyas&lt;/author&gt;&lt;/authors&gt;&lt;/contributors&gt;&lt;auth-address&gt;Cumhuriyet University. otagaynur@gmail.com.&lt;/auth-address&gt;&lt;titles&gt;&lt;title&gt;Responses of trace elements to aerobic maximal exercise in elite sportsmen&lt;/title&gt;&lt;secondary-title&gt;Global journal of health science&lt;/secondary-title&gt;&lt;/titles&gt;&lt;periodical&gt;&lt;full-title&gt;Global Journal of Health Science&lt;/full-title&gt;&lt;abbr-1&gt;Globa J. Health Sci.&lt;/abbr-1&gt;&lt;/periodical&gt;&lt;pages&gt;90-6&lt;/pages&gt;&lt;volume&gt;6&lt;/volume&gt;&lt;number&gt;3&lt;/number&gt;&lt;keywords&gt;&lt;keyword&gt;Index Medicus&lt;/keyword&gt;&lt;/keywords&gt;&lt;dates&gt;&lt;year&gt;2014&lt;/year&gt;&lt;pub-dates&gt;&lt;date&gt;2014&lt;/date&gt;&lt;/pub-dates&gt;&lt;/dates&gt;&lt;isbn&gt;1916-9736&lt;/isbn&gt;&lt;accession-num&gt;MEDLINE:24762350&lt;/accession-num&gt;&lt;urls&gt;&lt;related-urls&gt;&lt;url&gt;&amp;lt;Go to ISI&amp;gt;://MEDLINE:24762350&lt;/url&gt;&lt;/related-urls&gt;&lt;/urls&gt;&lt;electronic-resource-num&gt;10.5539/gjhs.v6n3p90&lt;/electronic-resource-num&gt;&lt;language&gt;English&lt;/language&gt;&lt;/record&gt;&lt;/Cite&gt;&lt;/EndNote&gt;</w:instrText>
        </w:r>
        <w:r w:rsidR="00BD5AC6" w:rsidRPr="00441ED0">
          <w:rPr>
            <w:color w:val="auto"/>
          </w:rPr>
          <w:fldChar w:fldCharType="separate"/>
        </w:r>
        <w:r w:rsidR="00BD5AC6" w:rsidRPr="000A0CF5">
          <w:rPr>
            <w:noProof/>
            <w:color w:val="auto"/>
            <w:vertAlign w:val="superscript"/>
          </w:rPr>
          <w:t>19</w:t>
        </w:r>
        <w:r w:rsidR="00BD5AC6" w:rsidRPr="00441ED0">
          <w:rPr>
            <w:color w:val="auto"/>
          </w:rPr>
          <w:fldChar w:fldCharType="end"/>
        </w:r>
      </w:hyperlink>
      <w:r w:rsidRPr="00441ED0">
        <w:rPr>
          <w:color w:val="auto"/>
        </w:rPr>
        <w:t xml:space="preserve"> several problems of sports medicine</w:t>
      </w:r>
      <w:hyperlink w:anchor="_ENREF_20" w:tooltip="Doker, 2014 #12678" w:history="1">
        <w:r w:rsidR="00BD5AC6" w:rsidRPr="00441ED0">
          <w:rPr>
            <w:color w:val="auto"/>
          </w:rPr>
          <w:fldChar w:fldCharType="begin">
            <w:fldData xml:space="preserve">PEVuZE5vdGU+PENpdGU+PEF1dGhvcj5Eb2tlcjwvQXV0aG9yPjxZZWFyPjIwMTQ8L1llYXI+PFJl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</w:fldData>
          </w:fldChar>
        </w:r>
        <w:r w:rsidR="00BD5AC6">
          <w:rPr>
            <w:color w:val="auto"/>
          </w:rPr>
          <w:instrText xml:space="preserve"> ADDIN EN.CITE </w:instrText>
        </w:r>
        <w:r w:rsidR="00BD5AC6">
          <w:rPr>
            <w:color w:val="auto"/>
          </w:rPr>
          <w:fldChar w:fldCharType="begin">
            <w:fldData xml:space="preserve">PEVuZE5vdGU+PENpdGU+PEF1dGhvcj5Eb2tlcjwvQXV0aG9yPjxZZWFyPjIwMTQ8L1llYXI+PFJl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0A0CF5">
          <w:rPr>
            <w:noProof/>
            <w:color w:val="auto"/>
            <w:vertAlign w:val="superscript"/>
          </w:rPr>
          <w:t>20</w:t>
        </w:r>
        <w:r w:rsidR="00BD5AC6" w:rsidRPr="00441ED0">
          <w:rPr>
            <w:color w:val="auto"/>
          </w:rPr>
          <w:fldChar w:fldCharType="end"/>
        </w:r>
      </w:hyperlink>
      <w:r w:rsidR="00E94278">
        <w:rPr>
          <w:color w:val="auto"/>
        </w:rPr>
        <w:t xml:space="preserve"> </w:t>
      </w:r>
      <w:r w:rsidRPr="00441ED0">
        <w:rPr>
          <w:color w:val="auto"/>
        </w:rPr>
        <w:t>—</w:t>
      </w:r>
      <w:r w:rsidR="00E94278">
        <w:rPr>
          <w:color w:val="auto"/>
        </w:rPr>
        <w:t xml:space="preserve"> </w:t>
      </w:r>
      <w:r w:rsidRPr="00441ED0">
        <w:rPr>
          <w:color w:val="auto"/>
        </w:rPr>
        <w:t xml:space="preserve">require rapid monitoring or (and) speciation analysis, which cannot be implemented by these techniques. Moreover, solving these problems require developing compact instruments </w:t>
      </w:r>
      <w:r w:rsidRPr="00FD6EF7">
        <w:rPr>
          <w:color w:val="auto"/>
        </w:rPr>
        <w:t>and tests providing the possibilities of rapid and mobile analysis and diagnostics with high sensitivity (at the level of 10–100 nmol L</w:t>
      </w:r>
      <w:r w:rsidRPr="00FD6EF7">
        <w:rPr>
          <w:color w:val="auto"/>
          <w:vertAlign w:val="superscript"/>
        </w:rPr>
        <w:t>–1</w:t>
      </w:r>
      <w:r w:rsidRPr="00FD6EF7">
        <w:rPr>
          <w:color w:val="auto"/>
        </w:rPr>
        <w:t xml:space="preserve"> or lower</w:t>
      </w:r>
      <w:r w:rsidR="002241B0" w:rsidRPr="00FD6EF7">
        <w:rPr>
          <w:color w:val="auto"/>
        </w:rPr>
        <w:fldChar w:fldCharType="begin">
          <w:fldData xml:space="preserve">PEVuZE5vdGU+PENpdGU+PEF1dGhvcj5ab3U8L0F1dGhvcj48WWVhcj4yMDE0PC9ZZWFyPjxSZWNO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</w:fldData>
        </w:fldChar>
      </w:r>
      <w:r w:rsidR="000A0CF5">
        <w:rPr>
          <w:color w:val="auto"/>
        </w:rPr>
        <w:instrText xml:space="preserve"> ADDIN EN.CITE </w:instrText>
      </w:r>
      <w:r w:rsidR="002241B0">
        <w:rPr>
          <w:color w:val="auto"/>
        </w:rPr>
        <w:fldChar w:fldCharType="begin">
          <w:fldData xml:space="preserve">PEVuZE5vdGU+PENpdGU+PEF1dGhvcj5ab3U8L0F1dGhvcj48WWVhcj4yMDE0PC9ZZWFyPjxSZWNO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</w:fldData>
        </w:fldChar>
      </w:r>
      <w:r w:rsidR="000A0CF5">
        <w:rPr>
          <w:color w:val="auto"/>
        </w:rPr>
        <w:instrText xml:space="preserve"> ADDIN EN.CITE.DATA </w:instrText>
      </w:r>
      <w:r w:rsidR="002241B0">
        <w:rPr>
          <w:color w:val="auto"/>
        </w:rPr>
      </w:r>
      <w:r w:rsidR="002241B0">
        <w:rPr>
          <w:color w:val="auto"/>
        </w:rPr>
        <w:fldChar w:fldCharType="end"/>
      </w:r>
      <w:r w:rsidR="002241B0" w:rsidRPr="00FD6EF7">
        <w:rPr>
          <w:color w:val="auto"/>
        </w:rPr>
      </w:r>
      <w:r w:rsidR="002241B0" w:rsidRPr="00FD6EF7">
        <w:rPr>
          <w:color w:val="auto"/>
        </w:rPr>
        <w:fldChar w:fldCharType="separate"/>
      </w:r>
      <w:hyperlink w:anchor="_ENREF_1" w:tooltip="Zou, 2014 #12679" w:history="1">
        <w:r w:rsidR="00BD5AC6" w:rsidRPr="00771A4A">
          <w:rPr>
            <w:noProof/>
            <w:color w:val="auto"/>
            <w:vertAlign w:val="superscript"/>
          </w:rPr>
          <w:t>1</w:t>
        </w:r>
      </w:hyperlink>
      <w:r w:rsidR="00771A4A" w:rsidRPr="00771A4A">
        <w:rPr>
          <w:noProof/>
          <w:color w:val="auto"/>
          <w:vertAlign w:val="superscript"/>
        </w:rPr>
        <w:t xml:space="preserve">, </w:t>
      </w:r>
      <w:hyperlink w:anchor="_ENREF_2" w:tooltip="Wise, 2014 #12680" w:history="1">
        <w:r w:rsidR="00BD5AC6" w:rsidRPr="00771A4A">
          <w:rPr>
            <w:noProof/>
            <w:color w:val="auto"/>
            <w:vertAlign w:val="superscript"/>
          </w:rPr>
          <w:t>2</w:t>
        </w:r>
      </w:hyperlink>
      <w:r w:rsidR="002241B0" w:rsidRPr="00FD6EF7">
        <w:rPr>
          <w:color w:val="auto"/>
        </w:rPr>
        <w:fldChar w:fldCharType="end"/>
      </w:r>
      <w:r w:rsidRPr="00FD6EF7">
        <w:rPr>
          <w:color w:val="auto"/>
        </w:rPr>
        <w:t xml:space="preserve"> but without stationary in-laboratory equipment for example in </w:t>
      </w:r>
      <w:r w:rsidR="00D654A5" w:rsidRPr="00FD6EF7">
        <w:rPr>
          <w:color w:val="auto"/>
        </w:rPr>
        <w:t xml:space="preserve">the </w:t>
      </w:r>
      <w:r w:rsidRPr="00FD6EF7">
        <w:rPr>
          <w:color w:val="auto"/>
        </w:rPr>
        <w:t>case of ICP</w:t>
      </w:r>
      <w:r w:rsidR="00AF4624">
        <w:rPr>
          <w:color w:val="auto"/>
        </w:rPr>
        <w:t>–</w:t>
      </w:r>
      <w:r w:rsidRPr="00FD6EF7">
        <w:rPr>
          <w:color w:val="auto"/>
        </w:rPr>
        <w:t>AES and ICP</w:t>
      </w:r>
      <w:r w:rsidR="00AF4624">
        <w:rPr>
          <w:color w:val="auto"/>
        </w:rPr>
        <w:t>–</w:t>
      </w:r>
      <w:r w:rsidRPr="00FD6EF7">
        <w:rPr>
          <w:color w:val="auto"/>
        </w:rPr>
        <w:t xml:space="preserve">MS. </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FD6EF7">
        <w:rPr>
          <w:color w:val="auto"/>
        </w:rPr>
        <w:t>Towards this aim, microfluidic technologies are a very versatile platform for such analysis</w:t>
      </w:r>
      <w:r w:rsidRPr="00FD6EF7">
        <w:rPr>
          <w:color w:val="auto"/>
          <w:lang w:val="ru-RU"/>
        </w:rPr>
        <w:t>.</w:t>
      </w:r>
      <w:r w:rsidRPr="00FD6EF7">
        <w:rPr>
          <w:color w:val="auto"/>
        </w:rPr>
        <w:t xml:space="preserve"> They enable working with small sample amounts </w:t>
      </w:r>
      <w:r w:rsidRPr="00441ED0">
        <w:rPr>
          <w:color w:val="auto"/>
        </w:rPr>
        <w:t>in an automatic flow mode and can be implemented as flow-injection analysis, chromatography, or electromigration</w:t>
      </w:r>
      <w:r w:rsidR="00E94278">
        <w:rPr>
          <w:color w:val="auto"/>
        </w:rPr>
        <w:t>.</w:t>
      </w:r>
      <w:hyperlink w:anchor="_ENREF_21" w:tooltip="Mairhofer, 2009 #12781" w:history="1">
        <w:r w:rsidR="00BD5AC6" w:rsidRPr="00441ED0">
          <w:rPr>
            <w:color w:val="auto"/>
          </w:rPr>
          <w:fldChar w:fldCharType="begin">
            <w:fldData xml:space="preserve">PEVuZE5vdGU+PENpdGU+PEF1dGhvcj5NYWlyaG9mZXI8L0F1dGhvcj48WWVhcj4yMDA5PC9ZZWFy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</w:fldData>
          </w:fldChar>
        </w:r>
        <w:r w:rsidR="00BD5AC6">
          <w:rPr>
            <w:color w:val="auto"/>
          </w:rPr>
          <w:instrText xml:space="preserve"> ADDIN EN.CITE </w:instrText>
        </w:r>
        <w:r w:rsidR="00BD5AC6">
          <w:rPr>
            <w:color w:val="auto"/>
          </w:rPr>
          <w:fldChar w:fldCharType="begin">
            <w:fldData xml:space="preserve">PEVuZE5vdGU+PENpdGU+PEF1dGhvcj5NYWlyaG9mZXI8L0F1dGhvcj48WWVhcj4yMDA5PC9ZZWFy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0A0CF5">
          <w:rPr>
            <w:noProof/>
            <w:color w:val="auto"/>
            <w:vertAlign w:val="superscript"/>
          </w:rPr>
          <w:t>21-24</w:t>
        </w:r>
        <w:r w:rsidR="00BD5AC6" w:rsidRPr="00441ED0">
          <w:rPr>
            <w:color w:val="auto"/>
          </w:rPr>
          <w:fldChar w:fldCharType="end"/>
        </w:r>
      </w:hyperlink>
      <w:r w:rsidRPr="00441ED0">
        <w:rPr>
          <w:color w:val="auto"/>
        </w:rPr>
        <w:t xml:space="preserve"> In this study, we selected microflow-injection analysis (</w:t>
      </w:r>
      <w:r w:rsidRPr="002E62AF">
        <w:rPr>
          <w:b/>
          <w:color w:val="auto"/>
        </w:rPr>
        <w:sym w:font="Symbol" w:char="F06D"/>
      </w:r>
      <w:r w:rsidRPr="002E62AF">
        <w:rPr>
          <w:b/>
          <w:color w:val="auto"/>
        </w:rPr>
        <w:t>FIA</w:t>
      </w:r>
      <w:r w:rsidRPr="00441ED0">
        <w:rPr>
          <w:color w:val="auto"/>
        </w:rPr>
        <w:t xml:space="preserve">) as it provides the highest throughput of analysis and simplicity of the implementation. </w:t>
      </w:r>
    </w:p>
    <w:p w:rsidR="009A1C7D" w:rsidRPr="00441ED0" w:rsidRDefault="009A1C7D" w:rsidP="00E94278">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As a detection method, the selection of thermal lensing (</w:t>
      </w:r>
      <w:r w:rsidRPr="00042ECF">
        <w:rPr>
          <w:b/>
          <w:color w:val="auto"/>
        </w:rPr>
        <w:t>TL</w:t>
      </w:r>
      <w:r w:rsidRPr="00441ED0">
        <w:rPr>
          <w:color w:val="auto"/>
        </w:rPr>
        <w:t xml:space="preserve">) as a tool for very sensitive detection of </w:t>
      </w:r>
      <w:r w:rsidRPr="00FD6EF7">
        <w:rPr>
          <w:color w:val="auto"/>
        </w:rPr>
        <w:t>light absorption</w:t>
      </w:r>
      <w:r w:rsidR="002241B0" w:rsidRPr="00FD6EF7">
        <w:rPr>
          <w:color w:val="auto"/>
        </w:rPr>
        <w:fldChar w:fldCharType="begin">
          <w:fldData xml:space="preserve">PEVuZE5vdGU+PENpdGU+PEF1dGhvcj5EdWRrbzwvQXV0aG9yPjxZZWFyPjIwMTI8L1llYXI+PFJl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</w:fldData>
        </w:fldChar>
      </w:r>
      <w:r w:rsidR="000A0CF5">
        <w:rPr>
          <w:color w:val="auto"/>
        </w:rPr>
        <w:instrText xml:space="preserve"> ADDIN EN.CITE </w:instrText>
      </w:r>
      <w:r w:rsidR="002241B0">
        <w:rPr>
          <w:color w:val="auto"/>
        </w:rPr>
        <w:fldChar w:fldCharType="begin">
          <w:fldData xml:space="preserve">PEVuZE5vdGU+PENpdGU+PEF1dGhvcj5EdWRrbzwvQXV0aG9yPjxZZWFyPjIwMTI8L1llYXI+PFJl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</w:fldData>
        </w:fldChar>
      </w:r>
      <w:r w:rsidR="000A0CF5">
        <w:rPr>
          <w:color w:val="auto"/>
        </w:rPr>
        <w:instrText xml:space="preserve"> ADDIN EN.CITE.DATA </w:instrText>
      </w:r>
      <w:r w:rsidR="002241B0">
        <w:rPr>
          <w:color w:val="auto"/>
        </w:rPr>
      </w:r>
      <w:r w:rsidR="002241B0">
        <w:rPr>
          <w:color w:val="auto"/>
        </w:rPr>
        <w:fldChar w:fldCharType="end"/>
      </w:r>
      <w:r w:rsidR="002241B0" w:rsidRPr="00FD6EF7">
        <w:rPr>
          <w:color w:val="auto"/>
        </w:rPr>
      </w:r>
      <w:r w:rsidR="002241B0" w:rsidRPr="00FD6EF7">
        <w:rPr>
          <w:color w:val="auto"/>
        </w:rPr>
        <w:fldChar w:fldCharType="separate"/>
      </w:r>
      <w:hyperlink w:anchor="_ENREF_25" w:tooltip="Dudko, 2012 #12301" w:history="1">
        <w:r w:rsidR="00BD5AC6" w:rsidRPr="000A0CF5">
          <w:rPr>
            <w:noProof/>
            <w:color w:val="auto"/>
            <w:vertAlign w:val="superscript"/>
          </w:rPr>
          <w:t>25</w:t>
        </w:r>
      </w:hyperlink>
      <w:r w:rsidR="000A0CF5" w:rsidRPr="000A0CF5">
        <w:rPr>
          <w:noProof/>
          <w:color w:val="auto"/>
          <w:vertAlign w:val="superscript"/>
        </w:rPr>
        <w:t xml:space="preserve">, </w:t>
      </w:r>
      <w:hyperlink w:anchor="_ENREF_26" w:tooltip="Mawatari, 2011 #266" w:history="1">
        <w:r w:rsidR="00BD5AC6" w:rsidRPr="000A0CF5">
          <w:rPr>
            <w:noProof/>
            <w:color w:val="auto"/>
            <w:vertAlign w:val="superscript"/>
          </w:rPr>
          <w:t>26</w:t>
        </w:r>
      </w:hyperlink>
      <w:r w:rsidR="002241B0" w:rsidRPr="00FD6EF7">
        <w:rPr>
          <w:color w:val="auto"/>
        </w:rPr>
        <w:fldChar w:fldCharType="end"/>
      </w:r>
      <w:r w:rsidRPr="00FD6EF7">
        <w:rPr>
          <w:color w:val="auto"/>
        </w:rPr>
        <w:t xml:space="preserve"> is a very reliable option. Another reason for the selection of a thermal lens technique is </w:t>
      </w:r>
      <w:r w:rsidRPr="00441ED0">
        <w:rPr>
          <w:color w:val="auto"/>
        </w:rPr>
        <w:t>that compact analytical instruments in the variant of thermal lens microscopy, TLM</w:t>
      </w:r>
      <w:r w:rsidR="00E566C8">
        <w:rPr>
          <w:color w:val="auto"/>
        </w:rPr>
        <w:t>,</w:t>
      </w:r>
      <w:r w:rsidR="002241B0" w:rsidRPr="00441ED0">
        <w:rPr>
          <w:color w:val="auto"/>
        </w:rPr>
        <w:fldChar w:fldCharType="begin">
          <w:fldData xml:space="preserve">PEVuZE5vdGU+PENpdGU+PEF1dGhvcj5MaXU8L0F1dGhvcj48WWVhcj4yMDE0PC9ZZWFyPjxSZWNO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</w:fldData>
        </w:fldChar>
      </w:r>
      <w:r w:rsidR="000A0CF5">
        <w:rPr>
          <w:color w:val="auto"/>
        </w:rPr>
        <w:instrText xml:space="preserve"> ADDIN EN.CITE </w:instrText>
      </w:r>
      <w:r w:rsidR="002241B0">
        <w:rPr>
          <w:color w:val="auto"/>
        </w:rPr>
        <w:fldChar w:fldCharType="begin">
          <w:fldData xml:space="preserve">PEVuZE5vdGU+PENpdGU+PEF1dGhvcj5MaXU8L0F1dGhvcj48WWVhcj4yMDE0PC9ZZWFyPjxSZWNO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</w:fldData>
        </w:fldChar>
      </w:r>
      <w:r w:rsidR="000A0CF5">
        <w:rPr>
          <w:color w:val="auto"/>
        </w:rPr>
        <w:instrText xml:space="preserve"> ADDIN EN.CITE.DATA </w:instrText>
      </w:r>
      <w:r w:rsidR="002241B0">
        <w:rPr>
          <w:color w:val="auto"/>
        </w:rPr>
      </w:r>
      <w:r w:rsidR="002241B0">
        <w:rPr>
          <w:color w:val="auto"/>
        </w:rPr>
        <w:fldChar w:fldCharType="end"/>
      </w:r>
      <w:r w:rsidR="002241B0" w:rsidRPr="00441ED0">
        <w:rPr>
          <w:color w:val="auto"/>
        </w:rPr>
      </w:r>
      <w:r w:rsidR="002241B0" w:rsidRPr="00441ED0">
        <w:rPr>
          <w:color w:val="auto"/>
        </w:rPr>
        <w:fldChar w:fldCharType="separate"/>
      </w:r>
      <w:hyperlink w:anchor="_ENREF_27" w:tooltip="Liu, 2014 #12774" w:history="1">
        <w:r w:rsidR="00BD5AC6" w:rsidRPr="000A0CF5">
          <w:rPr>
            <w:noProof/>
            <w:color w:val="auto"/>
            <w:vertAlign w:val="superscript"/>
          </w:rPr>
          <w:t>27</w:t>
        </w:r>
      </w:hyperlink>
      <w:r w:rsidR="000A0CF5" w:rsidRPr="000A0CF5">
        <w:rPr>
          <w:noProof/>
          <w:color w:val="auto"/>
          <w:vertAlign w:val="superscript"/>
        </w:rPr>
        <w:t xml:space="preserve">, </w:t>
      </w:r>
      <w:hyperlink w:anchor="_ENREF_28" w:tooltip="Liu, 2014 #12769" w:history="1">
        <w:r w:rsidR="00BD5AC6" w:rsidRPr="000A0CF5">
          <w:rPr>
            <w:noProof/>
            <w:color w:val="auto"/>
            <w:vertAlign w:val="superscript"/>
          </w:rPr>
          <w:t>28</w:t>
        </w:r>
      </w:hyperlink>
      <w:r w:rsidR="002241B0" w:rsidRPr="00441ED0">
        <w:rPr>
          <w:color w:val="auto"/>
        </w:rPr>
        <w:fldChar w:fldCharType="end"/>
      </w:r>
      <w:r w:rsidRPr="00441ED0">
        <w:rPr>
          <w:color w:val="auto"/>
        </w:rPr>
        <w:t xml:space="preserve"> were already introduced. </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For the determination of chromium in a microfluidic chip with TLM, we selected the well-known photometric reaction of the formation of colored chelate of Cr(VI) with diphenylcarbazone (DPC). This reaction provides high sensitivity</w:t>
      </w:r>
      <w:r w:rsidRPr="00441ED0">
        <w:rPr>
          <w:color w:val="auto"/>
          <w:lang w:val="ru-RU"/>
        </w:rPr>
        <w:t xml:space="preserve"> </w:t>
      </w:r>
      <w:r w:rsidRPr="00441ED0">
        <w:rPr>
          <w:color w:val="auto"/>
        </w:rPr>
        <w:t xml:space="preserve">along with a very simple design of a flow microchip — only two flows may be used, the test solution and the reagent in a protolytic buffer solution. Moreover, the maximum of the absorption band of the formed Cr(VI)–DPC chelate (540 nm) lies near the wavelength of the most frequently used excitation lasers in TLM, which provides high instrumental sensitivity of the detection. </w:t>
      </w:r>
      <w:r w:rsidR="009E3A91" w:rsidRPr="00493E6E">
        <w:rPr>
          <w:color w:val="FF0000"/>
        </w:rPr>
        <w:t xml:space="preserve">The DPC method for Cr(VI) determination is well established and results for </w:t>
      </w:r>
      <w:r w:rsidR="00802653">
        <w:rPr>
          <w:color w:val="FF0000"/>
        </w:rPr>
        <w:t xml:space="preserve">analysis of </w:t>
      </w:r>
      <w:r w:rsidR="009E3A91" w:rsidRPr="00493E6E">
        <w:rPr>
          <w:color w:val="FF0000"/>
        </w:rPr>
        <w:t xml:space="preserve">various samples were </w:t>
      </w:r>
      <w:r w:rsidR="00802653">
        <w:rPr>
          <w:color w:val="FF0000"/>
        </w:rPr>
        <w:t xml:space="preserve">previously </w:t>
      </w:r>
      <w:r w:rsidR="009E3A91" w:rsidRPr="00493E6E">
        <w:rPr>
          <w:color w:val="FF0000"/>
        </w:rPr>
        <w:t>reported in literature</w:t>
      </w:r>
      <w:r w:rsidR="00802653">
        <w:rPr>
          <w:color w:val="FF0000"/>
        </w:rPr>
        <w:t>,</w:t>
      </w:r>
      <w:r w:rsidR="009E3A91" w:rsidRPr="00493E6E">
        <w:rPr>
          <w:color w:val="FF0000"/>
        </w:rPr>
        <w:t xml:space="preserve"> including the detection in a batch-mode TLS and for flowing systems such as ion-chromatography-TLS</w:t>
      </w:r>
      <w:r w:rsidR="00802653">
        <w:rPr>
          <w:color w:val="FF0000"/>
        </w:rPr>
        <w:t>.</w:t>
      </w:r>
      <w:r w:rsidR="009E3A91" w:rsidRPr="00493E6E">
        <w:rPr>
          <w:color w:val="FF0000"/>
        </w:rPr>
        <w:t xml:space="preserve"> TLS </w:t>
      </w:r>
      <w:r w:rsidR="00802653">
        <w:rPr>
          <w:color w:val="FF0000"/>
        </w:rPr>
        <w:t>determinations</w:t>
      </w:r>
      <w:r w:rsidR="009E3A91" w:rsidRPr="00493E6E">
        <w:rPr>
          <w:color w:val="FF0000"/>
        </w:rPr>
        <w:t xml:space="preserve"> of chromium were performed in good agreement with other methods such as </w:t>
      </w:r>
      <w:r w:rsidR="00493E6E" w:rsidRPr="00493E6E">
        <w:rPr>
          <w:color w:val="FF0000"/>
        </w:rPr>
        <w:t>atomic-absorption spectroscopy</w:t>
      </w:r>
      <w:r w:rsidR="009E3A91" w:rsidRPr="00493E6E">
        <w:rPr>
          <w:color w:val="FF0000"/>
        </w:rPr>
        <w:t>.</w:t>
      </w:r>
      <w:hyperlink w:anchor="_ENREF_29" w:tooltip="Šikovec, 1996 #5067" w:history="1">
        <w:r w:rsidR="00BD5AC6" w:rsidRPr="00493E6E">
          <w:rPr>
            <w:color w:val="FF0000"/>
          </w:rPr>
          <w:fldChar w:fldCharType="begin">
            <w:fldData xml:space="preserve">PEVuZE5vdGU+PENpdGU+PEF1dGhvcj5TaWtvdmVjPC9BdXRob3I+PFllYXI+MTk5NjwvWWVhcj48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</w:fldData>
          </w:fldChar>
        </w:r>
        <w:r w:rsidR="00BD5AC6">
          <w:rPr>
            <w:color w:val="FF0000"/>
          </w:rPr>
          <w:instrText xml:space="preserve"> ADDIN EN.CITE </w:instrText>
        </w:r>
        <w:r w:rsidR="00BD5AC6">
          <w:rPr>
            <w:color w:val="FF0000"/>
          </w:rPr>
          <w:fldChar w:fldCharType="begin">
            <w:fldData xml:space="preserve">PEVuZE5vdGU+PENpdGU+PEF1dGhvcj5TaWtvdmVjPC9BdXRob3I+PFllYXI+MTk5NjwvWWVhcj48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</w:fldData>
          </w:fldChar>
        </w:r>
        <w:r w:rsidR="00BD5AC6">
          <w:rPr>
            <w:color w:val="FF0000"/>
          </w:rPr>
          <w:instrText xml:space="preserve"> ADDIN EN.CITE.DATA </w:instrText>
        </w:r>
        <w:r w:rsidR="00BD5AC6">
          <w:rPr>
            <w:color w:val="FF0000"/>
          </w:rPr>
        </w:r>
        <w:r w:rsidR="00BD5AC6">
          <w:rPr>
            <w:color w:val="FF0000"/>
          </w:rPr>
          <w:fldChar w:fldCharType="end"/>
        </w:r>
        <w:r w:rsidR="00BD5AC6" w:rsidRPr="00493E6E">
          <w:rPr>
            <w:color w:val="FF0000"/>
          </w:rPr>
        </w:r>
        <w:r w:rsidR="00BD5AC6" w:rsidRPr="00493E6E">
          <w:rPr>
            <w:color w:val="FF0000"/>
          </w:rPr>
          <w:fldChar w:fldCharType="separate"/>
        </w:r>
        <w:r w:rsidR="00BD5AC6" w:rsidRPr="00493E6E">
          <w:rPr>
            <w:noProof/>
            <w:color w:val="FF0000"/>
            <w:vertAlign w:val="superscript"/>
          </w:rPr>
          <w:t>29-33</w:t>
        </w:r>
        <w:r w:rsidR="00BD5AC6" w:rsidRPr="00493E6E">
          <w:rPr>
            <w:color w:val="FF0000"/>
          </w:rPr>
          <w:fldChar w:fldCharType="end"/>
        </w:r>
      </w:hyperlink>
      <w:r w:rsidR="009E3A91">
        <w:rPr>
          <w:color w:val="auto"/>
        </w:rPr>
        <w:t xml:space="preserve"> </w:t>
      </w:r>
      <w:r w:rsidR="00493E6E" w:rsidRPr="00493E6E">
        <w:rPr>
          <w:color w:val="FF0000"/>
        </w:rPr>
        <w:t>Also</w:t>
      </w:r>
      <w:r w:rsidRPr="00493E6E">
        <w:rPr>
          <w:color w:val="FF0000"/>
        </w:rPr>
        <w:t xml:space="preserve">, </w:t>
      </w:r>
      <w:r w:rsidRPr="00441ED0">
        <w:rPr>
          <w:color w:val="auto"/>
        </w:rPr>
        <w:t xml:space="preserve">the possibility of FIA-TLM for the determination of Cr(VI) </w:t>
      </w:r>
      <w:r w:rsidR="002E62AF">
        <w:rPr>
          <w:color w:val="auto"/>
        </w:rPr>
        <w:t xml:space="preserve">was shown </w:t>
      </w:r>
      <w:r w:rsidRPr="00441ED0">
        <w:rPr>
          <w:color w:val="auto"/>
        </w:rPr>
        <w:t xml:space="preserve">by a classical scheme of the injection of the test solution into </w:t>
      </w:r>
      <w:r w:rsidR="00830168">
        <w:rPr>
          <w:color w:val="auto"/>
        </w:rPr>
        <w:t>a</w:t>
      </w:r>
      <w:r w:rsidRPr="00441ED0">
        <w:rPr>
          <w:color w:val="auto"/>
        </w:rPr>
        <w:t xml:space="preserve"> flow of </w:t>
      </w:r>
      <w:r w:rsidR="00830168">
        <w:rPr>
          <w:color w:val="auto"/>
        </w:rPr>
        <w:t xml:space="preserve">a </w:t>
      </w:r>
      <w:r w:rsidRPr="00441ED0">
        <w:rPr>
          <w:color w:val="auto"/>
        </w:rPr>
        <w:t>preconditioned reagent</w:t>
      </w:r>
      <w:bookmarkStart w:id="0" w:name="OLE_LINK9"/>
      <w:bookmarkStart w:id="1" w:name="OLE_LINK10"/>
      <w:bookmarkStart w:id="2" w:name="OLE_LINK11"/>
      <w:bookmarkStart w:id="3" w:name="OLE_LINK16"/>
      <w:bookmarkStart w:id="4" w:name="OLE_LINK17"/>
      <w:r w:rsidR="00E566C8">
        <w:rPr>
          <w:color w:val="auto"/>
        </w:rPr>
        <w:t>,</w:t>
      </w:r>
      <w:hyperlink w:anchor="_ENREF_34" w:tooltip="Madzgalj, 2008 #1629" w:history="1">
        <w:r w:rsidR="00BD5AC6" w:rsidRPr="00441ED0">
          <w:rPr>
            <w:color w:val="auto"/>
          </w:rPr>
          <w:fldChar w:fldCharType="begin"/>
        </w:r>
        <w:r w:rsidR="00BD5AC6">
          <w:rPr>
            <w:color w:val="auto"/>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441ED0">
          <w:rPr>
            <w:color w:val="auto"/>
          </w:rPr>
          <w:fldChar w:fldCharType="separate"/>
        </w:r>
        <w:r w:rsidR="00BD5AC6" w:rsidRPr="000A1D9B">
          <w:rPr>
            <w:noProof/>
            <w:color w:val="auto"/>
            <w:vertAlign w:val="superscript"/>
          </w:rPr>
          <w:t>34</w:t>
        </w:r>
        <w:r w:rsidR="00BD5AC6" w:rsidRPr="00441ED0">
          <w:rPr>
            <w:color w:val="auto"/>
          </w:rPr>
          <w:fldChar w:fldCharType="end"/>
        </w:r>
      </w:hyperlink>
      <w:bookmarkEnd w:id="0"/>
      <w:bookmarkEnd w:id="1"/>
      <w:bookmarkEnd w:id="2"/>
      <w:bookmarkEnd w:id="3"/>
      <w:bookmarkEnd w:id="4"/>
      <w:r w:rsidRPr="00441ED0">
        <w:rPr>
          <w:color w:val="auto"/>
        </w:rPr>
        <w:t xml:space="preserve"> which showed high sensitivity of </w:t>
      </w:r>
      <w:r w:rsidR="00830168" w:rsidRPr="00830168">
        <w:rPr>
          <w:color w:val="FF0000"/>
        </w:rPr>
        <w:t>thermal-lens</w:t>
      </w:r>
      <w:r w:rsidR="00830168">
        <w:rPr>
          <w:color w:val="auto"/>
        </w:rPr>
        <w:t xml:space="preserve"> </w:t>
      </w:r>
      <w:r w:rsidRPr="00441ED0">
        <w:rPr>
          <w:color w:val="auto"/>
        </w:rPr>
        <w:t>measurements</w:t>
      </w:r>
      <w:r w:rsidR="00830168">
        <w:rPr>
          <w:color w:val="auto"/>
        </w:rPr>
        <w:t xml:space="preserve"> </w:t>
      </w:r>
      <w:r w:rsidR="00830168" w:rsidRPr="00830168">
        <w:rPr>
          <w:color w:val="FF0000"/>
        </w:rPr>
        <w:t xml:space="preserve">and the applicability of </w:t>
      </w:r>
      <w:r w:rsidR="00802653">
        <w:rPr>
          <w:color w:val="FF0000"/>
        </w:rPr>
        <w:t>the</w:t>
      </w:r>
      <w:r w:rsidR="00830168" w:rsidRPr="00830168">
        <w:rPr>
          <w:color w:val="FF0000"/>
        </w:rPr>
        <w:t xml:space="preserve"> method</w:t>
      </w:r>
      <w:r w:rsidRPr="00441ED0">
        <w:rPr>
          <w:color w:val="auto"/>
        </w:rPr>
        <w:t>. However, the problems of rapid assessment like in express analysis or in clinical diagnostics,</w:t>
      </w:r>
      <w:hyperlink w:anchor="_ENREF_22" w:tooltip="Nemecek, 2014 #12791" w:history="1">
        <w:r w:rsidR="00E94278" w:rsidRPr="00771A4A">
          <w:rPr>
            <w:noProof/>
            <w:color w:val="auto"/>
            <w:vertAlign w:val="superscript"/>
          </w:rPr>
          <w:t>22</w:t>
        </w:r>
      </w:hyperlink>
      <w:r w:rsidR="00E94278" w:rsidRPr="00771A4A">
        <w:rPr>
          <w:noProof/>
          <w:color w:val="auto"/>
          <w:vertAlign w:val="superscript"/>
        </w:rPr>
        <w:t xml:space="preserve">, </w:t>
      </w:r>
      <w:hyperlink w:anchor="_ENREF_23" w:tooltip="Kaprara, 2013 #12795" w:history="1">
        <w:r w:rsidR="00E94278" w:rsidRPr="00771A4A">
          <w:rPr>
            <w:noProof/>
            <w:color w:val="auto"/>
            <w:vertAlign w:val="superscript"/>
          </w:rPr>
          <w:t>23</w:t>
        </w:r>
      </w:hyperlink>
      <w:r w:rsidRPr="00441ED0">
        <w:rPr>
          <w:color w:val="auto"/>
        </w:rPr>
        <w:t xml:space="preserve"> such a variant is no</w:t>
      </w:r>
      <w:r w:rsidR="00802653">
        <w:rPr>
          <w:color w:val="auto"/>
        </w:rPr>
        <w:t>t</w:t>
      </w:r>
      <w:r w:rsidRPr="00441ED0">
        <w:rPr>
          <w:color w:val="auto"/>
        </w:rPr>
        <w:t>-optim</w:t>
      </w:r>
      <w:r w:rsidR="00802653">
        <w:rPr>
          <w:color w:val="auto"/>
        </w:rPr>
        <w:t>al</w:t>
      </w:r>
      <w:r w:rsidRPr="00441ED0">
        <w:rPr>
          <w:color w:val="auto"/>
        </w:rPr>
        <w:t xml:space="preserve"> due to high flow rate of the reagent, or washout of the test samples after their injection into the reagent flow.</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 xml:space="preserve">The aim of this paper is to develop an alternative variant of μFIA-TLM for </w:t>
      </w:r>
      <w:r w:rsidRPr="00FD6EF7">
        <w:rPr>
          <w:color w:val="auto"/>
        </w:rPr>
        <w:t>determination of</w:t>
      </w:r>
      <w:r w:rsidRPr="00FD6EF7">
        <w:rPr>
          <w:color w:val="auto"/>
          <w:lang w:eastAsia="zh-CN"/>
        </w:rPr>
        <w:t xml:space="preserve"> Cr(VI)</w:t>
      </w:r>
      <w:r w:rsidRPr="00FD6EF7">
        <w:rPr>
          <w:color w:val="auto"/>
        </w:rPr>
        <w:t>: the injec</w:t>
      </w:r>
      <w:r w:rsidRPr="00441ED0">
        <w:rPr>
          <w:color w:val="auto"/>
        </w:rPr>
        <w:t xml:space="preserve">tion of the preconditioned reagent into a continuous or discrete flow of the test solution. We estimated the analytical performance parameters of this mode and compared them with the </w:t>
      </w:r>
      <w:r w:rsidR="002E62AF">
        <w:rPr>
          <w:color w:val="auto"/>
        </w:rPr>
        <w:t>existing data</w:t>
      </w:r>
      <w:r w:rsidR="00E94278">
        <w:rPr>
          <w:color w:val="auto"/>
        </w:rPr>
        <w:t>.</w:t>
      </w:r>
      <w:hyperlink w:anchor="_ENREF_34" w:tooltip="Madzgalj, 2008 #1629" w:history="1">
        <w:r w:rsidR="00BD5AC6" w:rsidRPr="00441ED0">
          <w:rPr>
            <w:color w:val="auto"/>
          </w:rPr>
          <w:fldChar w:fldCharType="begin"/>
        </w:r>
        <w:r w:rsidR="00BD5AC6">
          <w:rPr>
            <w:color w:val="auto"/>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441ED0">
          <w:rPr>
            <w:color w:val="auto"/>
          </w:rPr>
          <w:fldChar w:fldCharType="separate"/>
        </w:r>
        <w:r w:rsidR="00BD5AC6" w:rsidRPr="000A1D9B">
          <w:rPr>
            <w:noProof/>
            <w:color w:val="auto"/>
            <w:vertAlign w:val="superscript"/>
          </w:rPr>
          <w:t>34</w:t>
        </w:r>
        <w:r w:rsidR="00BD5AC6" w:rsidRPr="00441ED0">
          <w:rPr>
            <w:color w:val="auto"/>
          </w:rPr>
          <w:fldChar w:fldCharType="end"/>
        </w:r>
      </w:hyperlink>
    </w:p>
    <w:p w:rsidR="009A1C7D" w:rsidRPr="00441ED0" w:rsidRDefault="009A1C7D" w:rsidP="00B07E9C">
      <w:pPr>
        <w:pStyle w:val="1"/>
        <w:spacing w:after="0" w:afterAutospacing="0" w:line="360" w:lineRule="auto"/>
      </w:pPr>
      <w:r w:rsidRPr="00441ED0">
        <w:t>Experimental</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 xml:space="preserve">In TLM used in this work, an excitation (pump) beam from an </w:t>
      </w:r>
      <w:r w:rsidR="00BF2704">
        <w:rPr>
          <w:color w:val="auto"/>
        </w:rPr>
        <w:t>a</w:t>
      </w:r>
      <w:r w:rsidRPr="00441ED0">
        <w:rPr>
          <w:color w:val="auto"/>
        </w:rPr>
        <w:t>rgon</w:t>
      </w:r>
      <w:r w:rsidR="00BF2704">
        <w:rPr>
          <w:color w:val="auto"/>
        </w:rPr>
        <w:t>-ion</w:t>
      </w:r>
      <w:r w:rsidRPr="00441ED0">
        <w:rPr>
          <w:color w:val="auto"/>
        </w:rPr>
        <w:t xml:space="preserve"> laser (514.5 nm, Innova 90, Coherent Inc. USA) is modulated by a mechanical chopper at 1.03 kHz, and then is combined by a dichroic mirror with a probe beam from a He</w:t>
      </w:r>
      <w:r w:rsidR="002E62AF">
        <w:rPr>
          <w:color w:val="auto"/>
        </w:rPr>
        <w:t>–</w:t>
      </w:r>
      <w:r w:rsidRPr="00441ED0">
        <w:rPr>
          <w:color w:val="auto"/>
        </w:rPr>
        <w:t xml:space="preserve">Ne laser (632.8 nm, 25-LHP-151-230, </w:t>
      </w:r>
      <w:bookmarkStart w:id="5" w:name="OLE_LINK5"/>
      <w:bookmarkStart w:id="6" w:name="OLE_LINK6"/>
      <w:r w:rsidRPr="00441ED0">
        <w:rPr>
          <w:color w:val="auto"/>
        </w:rPr>
        <w:t>Melles Griot</w:t>
      </w:r>
      <w:bookmarkEnd w:id="5"/>
      <w:bookmarkEnd w:id="6"/>
      <w:r w:rsidRPr="00441ED0">
        <w:rPr>
          <w:color w:val="auto"/>
        </w:rPr>
        <w:t xml:space="preserve">, Rochester, USA) (more details </w:t>
      </w:r>
      <w:r w:rsidR="00E94278">
        <w:rPr>
          <w:color w:val="auto"/>
        </w:rPr>
        <w:t>are described previously</w:t>
      </w:r>
      <w:hyperlink w:anchor="_ENREF_35" w:tooltip="Liu, 2014 #12776" w:history="1">
        <w:r w:rsidR="00BD5AC6" w:rsidRPr="00441ED0">
          <w:rPr>
            <w:color w:val="auto"/>
          </w:rPr>
          <w:fldChar w:fldCharType="begin"/>
        </w:r>
        <w:r w:rsidR="00BD5AC6">
          <w:rPr>
            <w:color w:val="auto"/>
          </w:rPr>
          <w:instrText xml:space="preserve"> ADDIN EN.CITE &lt;EndNote&gt;&lt;Cite&gt;&lt;Author&gt;Liu&lt;/Author&gt;&lt;Year&gt;2014&lt;/Year&gt;&lt;RecNum&gt;12776&lt;/RecNum&gt;&lt;DisplayText&gt;&lt;style face="superscript"&gt;35&lt;/style&gt;&lt;/DisplayText&gt;&lt;record&gt;&lt;rec-number&gt;12776&lt;/rec-number&gt;&lt;foreign-keys&gt;&lt;key app="EN" db-id="sfexdxdw6wvvtgev0dlvas2pwezeas0vzz5e" timestamp="1421343374"&gt;12776&lt;/key&gt;&lt;/foreign-keys&gt;&lt;ref-type name="Journal Article"&gt;17&lt;/ref-type&gt;&lt;contributors&gt;&lt;authors&gt;&lt;author&gt;Liu, Mingqiang&lt;/author&gt;&lt;author&gt;Franko, Mladen&lt;/author&gt;&lt;/authors&gt;&lt;/contributors&gt;&lt;titles&gt;&lt;title&gt;Thermal lens spectrometry under excitation of a divergent pump beam&lt;/title&gt;&lt;secondary-title&gt;Applied Physics B-Lasers and Optics&lt;/secondary-title&gt;&lt;/titles&gt;&lt;periodical&gt;&lt;full-title&gt;Applied Physics B-Lasers and Optics&lt;/full-title&gt;&lt;abbr-1&gt;Appl. Phys. B&lt;/abbr-1&gt;&lt;/periodical&gt;&lt;pages&gt;269-277&lt;/pages&gt;&lt;volume&gt;115&lt;/volume&gt;&lt;number&gt;2&lt;/number&gt;&lt;dates&gt;&lt;year&gt;2014&lt;/year&gt;&lt;pub-dates&gt;&lt;date&gt;May&lt;/date&gt;&lt;/pub-dates&gt;&lt;/dates&gt;&lt;isbn&gt;0946-2171&lt;/isbn&gt;&lt;accession-num&gt;WOS:000334493900015&lt;/accession-num&gt;&lt;urls&gt;&lt;related-urls&gt;&lt;url&gt;&amp;lt;Go to ISI&amp;gt;://WOS:000334493900015&lt;/url&gt;&lt;/related-urls&gt;&lt;/urls&gt;&lt;electronic-resource-num&gt;10.1007/s00340-013-5601-4&lt;/electronic-resource-num&gt;&lt;/record&gt;&lt;/Cite&gt;&lt;/EndNote&gt;</w:instrText>
        </w:r>
        <w:r w:rsidR="00BD5AC6" w:rsidRPr="00441ED0">
          <w:rPr>
            <w:color w:val="auto"/>
          </w:rPr>
          <w:fldChar w:fldCharType="separate"/>
        </w:r>
        <w:r w:rsidR="00BD5AC6" w:rsidRPr="000A1D9B">
          <w:rPr>
            <w:noProof/>
            <w:color w:val="auto"/>
            <w:vertAlign w:val="superscript"/>
          </w:rPr>
          <w:t>35</w:t>
        </w:r>
        <w:r w:rsidR="00BD5AC6" w:rsidRPr="00441ED0">
          <w:rPr>
            <w:color w:val="auto"/>
          </w:rPr>
          <w:fldChar w:fldCharType="end"/>
        </w:r>
      </w:hyperlink>
      <w:r w:rsidRPr="00441ED0">
        <w:rPr>
          <w:color w:val="auto"/>
        </w:rPr>
        <w:t xml:space="preserve">). The two beams are aligned coaxially through an objective lens (20×/NA 0.45), and further through a microchip, where the TL effect is generated in the sample under the excitation </w:t>
      </w:r>
      <w:r w:rsidR="00926905">
        <w:rPr>
          <w:color w:val="auto"/>
        </w:rPr>
        <w:t>by</w:t>
      </w:r>
      <w:r w:rsidRPr="00441ED0">
        <w:rPr>
          <w:color w:val="auto"/>
        </w:rPr>
        <w:t xml:space="preserve"> the pump beam (4 μm in diameter at its waist). The probe beam (2 μm in diameter at its waist) is diffracted by the </w:t>
      </w:r>
      <w:r w:rsidR="002E62AF">
        <w:rPr>
          <w:color w:val="auto"/>
        </w:rPr>
        <w:t>thermal-lens</w:t>
      </w:r>
      <w:r w:rsidRPr="00441ED0">
        <w:rPr>
          <w:color w:val="auto"/>
        </w:rPr>
        <w:t xml:space="preserve"> effect and then its axial intensity is monitored by a photodiode (PDA36A, Thorlabs, USA) behind an interference filter and a 4-mm pinhole. TL signals are extracted by a lock-in amplifier (SR830, </w:t>
      </w:r>
      <w:bookmarkStart w:id="7" w:name="OLE_LINK3"/>
      <w:bookmarkStart w:id="8" w:name="OLE_LINK4"/>
      <w:r w:rsidRPr="00441ED0">
        <w:rPr>
          <w:color w:val="auto"/>
        </w:rPr>
        <w:t>Stanford Research Systems</w:t>
      </w:r>
      <w:bookmarkEnd w:id="7"/>
      <w:bookmarkEnd w:id="8"/>
      <w:r w:rsidRPr="00441ED0">
        <w:rPr>
          <w:color w:val="auto"/>
        </w:rPr>
        <w:t>, USA) and further recorded by a computer. Two types of microchips were used in this work: a microchip with a 205 μm wide × 100 μm deep microchannel (</w:t>
      </w:r>
      <w:bookmarkStart w:id="9" w:name="OLE_LINK7"/>
      <w:bookmarkStart w:id="10" w:name="OLE_LINK8"/>
      <w:r w:rsidRPr="00441ED0">
        <w:rPr>
          <w:color w:val="auto"/>
        </w:rPr>
        <w:t>Dolomite</w:t>
      </w:r>
      <w:bookmarkEnd w:id="9"/>
      <w:bookmarkEnd w:id="10"/>
      <w:r w:rsidRPr="00441ED0">
        <w:rPr>
          <w:color w:val="auto"/>
        </w:rPr>
        <w:t xml:space="preserve"> Microfluidics, UK) – referred to as N1 and N2 – a microreactor chip with a 220</w:t>
      </w:r>
      <w:r w:rsidR="00926905">
        <w:rPr>
          <w:color w:val="auto"/>
        </w:rPr>
        <w:t>-</w:t>
      </w:r>
      <w:r w:rsidRPr="00441ED0">
        <w:rPr>
          <w:color w:val="auto"/>
        </w:rPr>
        <w:t>μm wide × 50</w:t>
      </w:r>
      <w:r w:rsidR="00926905">
        <w:rPr>
          <w:color w:val="auto"/>
        </w:rPr>
        <w:t>-</w:t>
      </w:r>
      <w:r w:rsidRPr="00441ED0">
        <w:rPr>
          <w:color w:val="auto"/>
        </w:rPr>
        <w:t>μm deep microchannel (</w:t>
      </w:r>
      <w:bookmarkStart w:id="11" w:name="OLE_LINK1"/>
      <w:bookmarkStart w:id="12" w:name="OLE_LINK2"/>
      <w:r w:rsidRPr="00441ED0">
        <w:rPr>
          <w:color w:val="auto"/>
        </w:rPr>
        <w:t>Micronit Microfluidics</w:t>
      </w:r>
      <w:bookmarkEnd w:id="11"/>
      <w:bookmarkEnd w:id="12"/>
      <w:r w:rsidRPr="00441ED0">
        <w:rPr>
          <w:color w:val="auto"/>
        </w:rPr>
        <w:t xml:space="preserve">, Enschede, The Netherlands). A microsyringe pump (NE-1000, </w:t>
      </w:r>
      <w:bookmarkStart w:id="13" w:name="OLE_LINK12"/>
      <w:r w:rsidRPr="00441ED0">
        <w:rPr>
          <w:color w:val="auto"/>
        </w:rPr>
        <w:t xml:space="preserve">New Era Pump Systems </w:t>
      </w:r>
      <w:bookmarkEnd w:id="13"/>
      <w:r w:rsidRPr="00441ED0">
        <w:rPr>
          <w:color w:val="auto"/>
        </w:rPr>
        <w:t xml:space="preserve">Inc., Farmingdale, USA) on which a 250-μL syringe was mounted </w:t>
      </w:r>
      <w:r w:rsidR="00926905" w:rsidRPr="00926905">
        <w:rPr>
          <w:color w:val="auto"/>
        </w:rPr>
        <w:t>i</w:t>
      </w:r>
      <w:r w:rsidRPr="00926905">
        <w:rPr>
          <w:color w:val="auto"/>
        </w:rPr>
        <w:t xml:space="preserve">s </w:t>
      </w:r>
      <w:r w:rsidRPr="00441ED0">
        <w:rPr>
          <w:color w:val="auto"/>
        </w:rPr>
        <w:t xml:space="preserve">used to inject a certain amount of </w:t>
      </w:r>
      <w:r w:rsidRPr="00441ED0">
        <w:rPr>
          <w:rFonts w:eastAsia="Times New Roman"/>
          <w:color w:val="auto"/>
          <w:lang w:eastAsia="zh-CN"/>
        </w:rPr>
        <w:t xml:space="preserve">the reagent (DPC) </w:t>
      </w:r>
      <w:r w:rsidRPr="00441ED0">
        <w:rPr>
          <w:color w:val="auto"/>
        </w:rPr>
        <w:t>instantly into the microchannel at a flow rate of 200 μL min</w:t>
      </w:r>
      <w:r w:rsidRPr="00441ED0">
        <w:rPr>
          <w:color w:val="auto"/>
          <w:vertAlign w:val="superscript"/>
        </w:rPr>
        <w:t>–1</w:t>
      </w:r>
      <w:r w:rsidRPr="00441ED0">
        <w:rPr>
          <w:color w:val="auto"/>
        </w:rPr>
        <w:t xml:space="preserve">. Another microsyringe pump of the same type with a 5-mL syringe is employed to drive the </w:t>
      </w:r>
      <w:r w:rsidRPr="00441ED0">
        <w:rPr>
          <w:rFonts w:eastAsia="Times New Roman"/>
          <w:color w:val="auto"/>
          <w:lang w:eastAsia="zh-CN"/>
        </w:rPr>
        <w:t>sample containing Cr(VI)</w:t>
      </w:r>
      <w:r w:rsidRPr="00441ED0">
        <w:rPr>
          <w:color w:val="auto"/>
        </w:rPr>
        <w:t xml:space="preserve"> through the microchannel at a certain flow rate. The carrier </w:t>
      </w:r>
      <w:r w:rsidRPr="00441ED0">
        <w:rPr>
          <w:rFonts w:eastAsia="Times New Roman"/>
          <w:color w:val="auto"/>
          <w:lang w:eastAsia="zh-CN"/>
        </w:rPr>
        <w:t xml:space="preserve">containing the sample </w:t>
      </w:r>
      <w:r w:rsidRPr="00441ED0">
        <w:rPr>
          <w:color w:val="auto"/>
        </w:rPr>
        <w:t xml:space="preserve">flows through the microchip continuously while the </w:t>
      </w:r>
      <w:r w:rsidRPr="00441ED0">
        <w:rPr>
          <w:rFonts w:eastAsia="Times New Roman"/>
          <w:color w:val="auto"/>
          <w:lang w:eastAsia="zh-CN"/>
        </w:rPr>
        <w:t>reagent</w:t>
      </w:r>
      <w:r w:rsidRPr="00441ED0">
        <w:rPr>
          <w:color w:val="auto"/>
        </w:rPr>
        <w:t xml:space="preserve"> is injected in a pulsed mode. The generated Cr(VI)–DPC was detected online by TLM at certain position downstream from the junction point. </w:t>
      </w:r>
    </w:p>
    <w:p w:rsidR="009A1C7D" w:rsidRPr="002E62AF"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Water from a Milli Q water purification system (Millipore, France) was used: specific resistance 18.2 M</w:t>
      </w:r>
      <w:r w:rsidRPr="00441ED0">
        <w:rPr>
          <w:color w:val="auto"/>
        </w:rPr>
        <w:sym w:font="Symbol" w:char="F057"/>
      </w:r>
      <w:r w:rsidRPr="00441ED0">
        <w:rPr>
          <w:color w:val="auto"/>
        </w:rPr>
        <w:t>×</w:t>
      </w:r>
      <w:r w:rsidRPr="00FD6EF7">
        <w:rPr>
          <w:color w:val="auto"/>
        </w:rPr>
        <w:t xml:space="preserve">cm, Fe, 2 </w:t>
      </w:r>
      <w:r w:rsidRPr="00A11974">
        <w:rPr>
          <w:color w:val="FF0000"/>
        </w:rPr>
        <w:t>p</w:t>
      </w:r>
      <w:r w:rsidR="00A11974" w:rsidRPr="00A11974">
        <w:rPr>
          <w:color w:val="FF0000"/>
        </w:rPr>
        <w:t>g</w:t>
      </w:r>
      <w:r w:rsidR="008F5495">
        <w:rPr>
          <w:color w:val="FF0000"/>
        </w:rPr>
        <w:t xml:space="preserve"> </w:t>
      </w:r>
      <w:r w:rsidR="00A11974" w:rsidRPr="00A11974">
        <w:rPr>
          <w:color w:val="FF0000"/>
        </w:rPr>
        <w:t>mL</w:t>
      </w:r>
      <w:r w:rsidR="008F5495" w:rsidRPr="008F5495">
        <w:rPr>
          <w:color w:val="FF0000"/>
          <w:vertAlign w:val="superscript"/>
        </w:rPr>
        <w:t>–1</w:t>
      </w:r>
      <w:r w:rsidRPr="00FD6EF7">
        <w:rPr>
          <w:color w:val="auto"/>
        </w:rPr>
        <w:t>; dissolved SiO</w:t>
      </w:r>
      <w:r w:rsidRPr="00FD6EF7">
        <w:rPr>
          <w:color w:val="auto"/>
          <w:vertAlign w:val="subscript"/>
        </w:rPr>
        <w:t>2</w:t>
      </w:r>
      <w:r w:rsidRPr="00FD6EF7">
        <w:rPr>
          <w:color w:val="auto"/>
        </w:rPr>
        <w:t xml:space="preserve">, 3 </w:t>
      </w:r>
      <w:r w:rsidR="00182F45" w:rsidRPr="00182F45">
        <w:rPr>
          <w:color w:val="FF0000"/>
        </w:rPr>
        <w:t>ng</w:t>
      </w:r>
      <w:r w:rsidR="008F5495">
        <w:rPr>
          <w:color w:val="FF0000"/>
        </w:rPr>
        <w:t xml:space="preserve"> </w:t>
      </w:r>
      <w:r w:rsidR="00182F45" w:rsidRPr="00182F45">
        <w:rPr>
          <w:color w:val="FF0000"/>
        </w:rPr>
        <w:t>mL</w:t>
      </w:r>
      <w:r w:rsidR="008F5495" w:rsidRPr="008F5495">
        <w:rPr>
          <w:color w:val="FF0000"/>
          <w:vertAlign w:val="superscript"/>
        </w:rPr>
        <w:t>–1</w:t>
      </w:r>
      <w:r w:rsidRPr="00FD6EF7">
        <w:rPr>
          <w:color w:val="auto"/>
        </w:rPr>
        <w:t xml:space="preserve">; total ion amount, &lt; 0.2 </w:t>
      </w:r>
      <w:r w:rsidR="00182F45" w:rsidRPr="00182F45">
        <w:rPr>
          <w:color w:val="FF0000"/>
        </w:rPr>
        <w:t>ng</w:t>
      </w:r>
      <w:r w:rsidR="008F5495">
        <w:rPr>
          <w:color w:val="FF0000"/>
        </w:rPr>
        <w:t xml:space="preserve"> </w:t>
      </w:r>
      <w:r w:rsidR="00182F45" w:rsidRPr="00182F45">
        <w:rPr>
          <w:color w:val="FF0000"/>
        </w:rPr>
        <w:t>mL</w:t>
      </w:r>
      <w:r w:rsidR="008F5495" w:rsidRPr="008F5495">
        <w:rPr>
          <w:color w:val="FF0000"/>
          <w:vertAlign w:val="superscript"/>
        </w:rPr>
        <w:t>–1</w:t>
      </w:r>
      <w:r w:rsidRPr="00FD6EF7">
        <w:rPr>
          <w:color w:val="auto"/>
        </w:rPr>
        <w:t xml:space="preserve">; TOC, &lt; 10 </w:t>
      </w:r>
      <w:r w:rsidR="00182F45" w:rsidRPr="00A11974">
        <w:rPr>
          <w:color w:val="FF0000"/>
        </w:rPr>
        <w:t>ng</w:t>
      </w:r>
      <w:r w:rsidR="008F5495">
        <w:rPr>
          <w:color w:val="FF0000"/>
        </w:rPr>
        <w:t xml:space="preserve"> </w:t>
      </w:r>
      <w:r w:rsidR="00182F45" w:rsidRPr="00A11974">
        <w:rPr>
          <w:color w:val="FF0000"/>
        </w:rPr>
        <w:t>mL</w:t>
      </w:r>
      <w:r w:rsidR="008F5495" w:rsidRPr="008F5495">
        <w:rPr>
          <w:color w:val="FF0000"/>
          <w:vertAlign w:val="superscript"/>
        </w:rPr>
        <w:t>–1</w:t>
      </w:r>
      <w:r w:rsidRPr="00FD6EF7">
        <w:rPr>
          <w:color w:val="auto"/>
        </w:rPr>
        <w:t xml:space="preserve">. The glassware was washed with acetone followed by conc. nitric acid. </w:t>
      </w:r>
      <w:r w:rsidRPr="00926905">
        <w:rPr>
          <w:color w:val="FF0000"/>
          <w:lang w:val="en-GB"/>
        </w:rPr>
        <w:t>Nitric</w:t>
      </w:r>
      <w:r w:rsidR="00926905" w:rsidRPr="00926905">
        <w:rPr>
          <w:color w:val="FF0000"/>
          <w:lang w:val="en-GB"/>
        </w:rPr>
        <w:t xml:space="preserve"> (69%)</w:t>
      </w:r>
      <w:r w:rsidRPr="00926905">
        <w:rPr>
          <w:color w:val="FF0000"/>
          <w:lang w:val="en-GB"/>
        </w:rPr>
        <w:t xml:space="preserve">, </w:t>
      </w:r>
      <w:r w:rsidR="00926905" w:rsidRPr="00926905">
        <w:rPr>
          <w:color w:val="FF0000"/>
          <w:lang w:val="en-GB"/>
        </w:rPr>
        <w:t xml:space="preserve">and </w:t>
      </w:r>
      <w:r w:rsidRPr="00926905">
        <w:rPr>
          <w:color w:val="FF0000"/>
          <w:lang w:val="en-GB"/>
        </w:rPr>
        <w:t>hydrochloric (</w:t>
      </w:r>
      <w:r w:rsidR="00926905" w:rsidRPr="00926905">
        <w:rPr>
          <w:color w:val="FF0000"/>
          <w:lang w:val="en-GB"/>
        </w:rPr>
        <w:t xml:space="preserve">37%) acids, both of </w:t>
      </w:r>
      <w:r w:rsidRPr="00926905">
        <w:rPr>
          <w:color w:val="FF0000"/>
          <w:lang w:val="en-GB"/>
        </w:rPr>
        <w:t xml:space="preserve">PA-ACS-ISO grade </w:t>
      </w:r>
      <w:r w:rsidR="008B6A77">
        <w:rPr>
          <w:color w:val="FF0000"/>
          <w:lang w:val="en-GB"/>
        </w:rPr>
        <w:t>(</w:t>
      </w:r>
      <w:r w:rsidRPr="00926905">
        <w:rPr>
          <w:color w:val="FF0000"/>
          <w:lang w:val="en-GB"/>
        </w:rPr>
        <w:t>Panreac, Spain</w:t>
      </w:r>
      <w:r w:rsidR="008B6A77">
        <w:rPr>
          <w:color w:val="FF0000"/>
          <w:lang w:val="en-GB"/>
        </w:rPr>
        <w:t>)</w:t>
      </w:r>
      <w:r w:rsidR="00BD5AC6">
        <w:rPr>
          <w:color w:val="FF0000"/>
          <w:lang w:val="en-GB"/>
        </w:rPr>
        <w:t xml:space="preserve"> </w:t>
      </w:r>
      <w:r w:rsidRPr="00926905">
        <w:rPr>
          <w:color w:val="FF0000"/>
          <w:lang w:val="en-GB"/>
        </w:rPr>
        <w:t>were used.</w:t>
      </w:r>
      <w:r w:rsidRPr="00FD6EF7">
        <w:rPr>
          <w:color w:val="auto"/>
          <w:lang w:val="en-GB"/>
        </w:rPr>
        <w:t xml:space="preserve"> The reagents: </w:t>
      </w:r>
      <w:r w:rsidRPr="00FD6EF7">
        <w:rPr>
          <w:color w:val="auto"/>
        </w:rPr>
        <w:t>potassium dichromate (K</w:t>
      </w:r>
      <w:r w:rsidRPr="00FD6EF7">
        <w:rPr>
          <w:color w:val="auto"/>
          <w:vertAlign w:val="subscript"/>
        </w:rPr>
        <w:t>2</w:t>
      </w:r>
      <w:r w:rsidRPr="00FD6EF7">
        <w:rPr>
          <w:color w:val="auto"/>
        </w:rPr>
        <w:t>Cr</w:t>
      </w:r>
      <w:r w:rsidRPr="00FD6EF7">
        <w:rPr>
          <w:color w:val="auto"/>
          <w:vertAlign w:val="subscript"/>
        </w:rPr>
        <w:t>2</w:t>
      </w:r>
      <w:r w:rsidRPr="00FD6EF7">
        <w:rPr>
          <w:color w:val="auto"/>
        </w:rPr>
        <w:t>O</w:t>
      </w:r>
      <w:r w:rsidRPr="00FD6EF7">
        <w:rPr>
          <w:color w:val="auto"/>
          <w:vertAlign w:val="subscript"/>
        </w:rPr>
        <w:t>7</w:t>
      </w:r>
      <w:r w:rsidRPr="00FD6EF7">
        <w:rPr>
          <w:color w:val="auto"/>
        </w:rPr>
        <w:t>, Riedel</w:t>
      </w:r>
      <w:r w:rsidR="00FD6EF7" w:rsidRPr="00FD6EF7">
        <w:rPr>
          <w:color w:val="auto"/>
        </w:rPr>
        <w:t>–</w:t>
      </w:r>
      <w:r w:rsidRPr="00FD6EF7">
        <w:rPr>
          <w:color w:val="auto"/>
        </w:rPr>
        <w:t>de Haën, Germany)</w:t>
      </w:r>
      <w:r w:rsidRPr="00FD6EF7">
        <w:rPr>
          <w:color w:val="auto"/>
          <w:lang w:val="en-GB"/>
        </w:rPr>
        <w:t>, 1,5-diphenylcarbazide (DPC</w:t>
      </w:r>
      <w:r w:rsidR="00D654A5" w:rsidRPr="00FD6EF7">
        <w:rPr>
          <w:color w:val="auto"/>
          <w:lang w:val="en-GB"/>
        </w:rPr>
        <w:t>,</w:t>
      </w:r>
      <w:r w:rsidRPr="00FD6EF7">
        <w:rPr>
          <w:color w:val="auto"/>
          <w:lang w:val="en-GB"/>
        </w:rPr>
        <w:t xml:space="preserve"> CAS no. 140-22-7, Sigma</w:t>
      </w:r>
      <w:r w:rsidR="00FD6EF7" w:rsidRPr="00FD6EF7">
        <w:rPr>
          <w:color w:val="auto"/>
          <w:lang w:val="en-GB"/>
        </w:rPr>
        <w:t>–</w:t>
      </w:r>
      <w:r w:rsidRPr="00FD6EF7">
        <w:rPr>
          <w:color w:val="auto"/>
          <w:lang w:val="en-GB"/>
        </w:rPr>
        <w:t>Aldrich), 1,10-</w:t>
      </w:r>
      <w:r w:rsidR="00926905">
        <w:rPr>
          <w:color w:val="auto"/>
          <w:lang w:val="en-GB"/>
        </w:rPr>
        <w:t>p</w:t>
      </w:r>
      <w:r w:rsidRPr="00FD6EF7">
        <w:rPr>
          <w:color w:val="auto"/>
          <w:lang w:val="en-GB"/>
        </w:rPr>
        <w:t xml:space="preserve">henanthroline iron(II) sulfate complex (ferroin, 0.025 </w:t>
      </w:r>
      <w:r w:rsidRPr="00FD6EF7">
        <w:rPr>
          <w:color w:val="auto"/>
          <w:u w:color="265F65"/>
        </w:rPr>
        <w:t>mol L</w:t>
      </w:r>
      <w:r w:rsidRPr="00FD6EF7">
        <w:rPr>
          <w:color w:val="auto"/>
          <w:u w:color="265F65"/>
          <w:vertAlign w:val="superscript"/>
        </w:rPr>
        <w:t>–1</w:t>
      </w:r>
      <w:r w:rsidRPr="00FD6EF7">
        <w:rPr>
          <w:color w:val="auto"/>
          <w:u w:color="265F65"/>
        </w:rPr>
        <w:t xml:space="preserve">, </w:t>
      </w:r>
      <w:r w:rsidRPr="00FD6EF7">
        <w:rPr>
          <w:color w:val="auto"/>
          <w:lang w:val="en-GB"/>
        </w:rPr>
        <w:t xml:space="preserve">CAS No. </w:t>
      </w:r>
      <w:hyperlink r:id="rId8" w:history="1">
        <w:r w:rsidRPr="00FD6EF7">
          <w:rPr>
            <w:color w:val="auto"/>
            <w:lang w:val="en-GB"/>
          </w:rPr>
          <w:t>14634-91-4</w:t>
        </w:r>
      </w:hyperlink>
      <w:r w:rsidRPr="00FD6EF7">
        <w:rPr>
          <w:color w:val="auto"/>
        </w:rPr>
        <w:t>, Sigma</w:t>
      </w:r>
      <w:r w:rsidR="00FD6EF7" w:rsidRPr="00FD6EF7">
        <w:rPr>
          <w:color w:val="auto"/>
        </w:rPr>
        <w:t>–</w:t>
      </w:r>
      <w:r w:rsidRPr="00FD6EF7">
        <w:rPr>
          <w:color w:val="auto"/>
        </w:rPr>
        <w:t>Aldrich</w:t>
      </w:r>
      <w:r w:rsidRPr="00FD6EF7">
        <w:rPr>
          <w:color w:val="auto"/>
          <w:lang w:val="en-GB"/>
        </w:rPr>
        <w:t xml:space="preserve">), </w:t>
      </w:r>
      <w:r w:rsidRPr="00FD6EF7">
        <w:rPr>
          <w:color w:val="auto"/>
        </w:rPr>
        <w:t>phosphoric acid (H</w:t>
      </w:r>
      <w:r w:rsidRPr="00FD6EF7">
        <w:rPr>
          <w:color w:val="auto"/>
          <w:vertAlign w:val="subscript"/>
        </w:rPr>
        <w:t>3</w:t>
      </w:r>
      <w:r w:rsidRPr="00FD6EF7">
        <w:rPr>
          <w:color w:val="auto"/>
        </w:rPr>
        <w:t>PO</w:t>
      </w:r>
      <w:r w:rsidRPr="00FD6EF7">
        <w:rPr>
          <w:color w:val="auto"/>
          <w:vertAlign w:val="subscript"/>
        </w:rPr>
        <w:t>4</w:t>
      </w:r>
      <w:r w:rsidRPr="00FD6EF7">
        <w:rPr>
          <w:color w:val="auto"/>
        </w:rPr>
        <w:t>, 85%, Riedel</w:t>
      </w:r>
      <w:r w:rsidR="00FD6EF7" w:rsidRPr="00FD6EF7">
        <w:rPr>
          <w:color w:val="auto"/>
        </w:rPr>
        <w:t>–</w:t>
      </w:r>
      <w:r w:rsidRPr="00FD6EF7">
        <w:rPr>
          <w:color w:val="auto"/>
        </w:rPr>
        <w:t xml:space="preserve">de Haën) and acetone (HPLC grade, J. T. Bakers) </w:t>
      </w:r>
      <w:r w:rsidRPr="00FD6EF7">
        <w:rPr>
          <w:color w:val="auto"/>
          <w:lang w:val="en-GB"/>
        </w:rPr>
        <w:t xml:space="preserve">were used throughout. </w:t>
      </w:r>
      <w:r w:rsidRPr="00FD6EF7">
        <w:rPr>
          <w:color w:val="auto"/>
        </w:rPr>
        <w:t xml:space="preserve">All the reagents and solvents used in this study were of </w:t>
      </w:r>
      <w:r w:rsidRPr="002E62AF">
        <w:rPr>
          <w:color w:val="auto"/>
        </w:rPr>
        <w:t xml:space="preserve">chemically pure grade or higher and were used without further purification. </w:t>
      </w:r>
    </w:p>
    <w:p w:rsidR="009A1C7D" w:rsidRPr="002E62AF" w:rsidRDefault="00926905"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Pr>
          <w:color w:val="auto"/>
        </w:rPr>
        <w:t>A s</w:t>
      </w:r>
      <w:r w:rsidR="00D654A5" w:rsidRPr="002E62AF">
        <w:rPr>
          <w:color w:val="auto"/>
        </w:rPr>
        <w:t xml:space="preserve">tock standard solution (1 mg </w:t>
      </w:r>
      <w:r w:rsidR="009A1C7D" w:rsidRPr="002E62AF">
        <w:rPr>
          <w:color w:val="auto"/>
        </w:rPr>
        <w:t>mL</w:t>
      </w:r>
      <w:r w:rsidR="00D654A5" w:rsidRPr="002E62AF">
        <w:rPr>
          <w:color w:val="auto"/>
          <w:vertAlign w:val="superscript"/>
        </w:rPr>
        <w:t>–1</w:t>
      </w:r>
      <w:r w:rsidR="009A1C7D" w:rsidRPr="002E62AF">
        <w:rPr>
          <w:color w:val="auto"/>
        </w:rPr>
        <w:t xml:space="preserve">) of Cr(VI) was prepared by dissolving </w:t>
      </w:r>
      <w:r w:rsidR="009A1C7D" w:rsidRPr="002E62AF">
        <w:rPr>
          <w:rFonts w:hint="eastAsia"/>
          <w:color w:val="auto"/>
          <w:lang w:eastAsia="zh-CN"/>
        </w:rPr>
        <w:t>2</w:t>
      </w:r>
      <w:r w:rsidR="009A1C7D" w:rsidRPr="002E62AF">
        <w:rPr>
          <w:color w:val="auto"/>
        </w:rPr>
        <w:t>.</w:t>
      </w:r>
      <w:r w:rsidR="009A1C7D" w:rsidRPr="002E62AF">
        <w:rPr>
          <w:rFonts w:hint="eastAsia"/>
          <w:color w:val="auto"/>
          <w:lang w:eastAsia="zh-CN"/>
        </w:rPr>
        <w:t>8</w:t>
      </w:r>
      <w:r w:rsidR="009A1C7D" w:rsidRPr="002E62AF">
        <w:rPr>
          <w:color w:val="auto"/>
        </w:rPr>
        <w:t xml:space="preserve"> mg of K</w:t>
      </w:r>
      <w:r w:rsidR="009A1C7D" w:rsidRPr="002E62AF">
        <w:rPr>
          <w:color w:val="auto"/>
          <w:vertAlign w:val="subscript"/>
        </w:rPr>
        <w:t>2</w:t>
      </w:r>
      <w:r w:rsidR="009A1C7D" w:rsidRPr="002E62AF">
        <w:rPr>
          <w:color w:val="auto"/>
        </w:rPr>
        <w:t>Cr</w:t>
      </w:r>
      <w:r w:rsidR="009A1C7D" w:rsidRPr="002E62AF">
        <w:rPr>
          <w:color w:val="auto"/>
          <w:vertAlign w:val="subscript"/>
        </w:rPr>
        <w:t>2</w:t>
      </w:r>
      <w:r w:rsidR="009A1C7D" w:rsidRPr="002E62AF">
        <w:rPr>
          <w:color w:val="auto"/>
        </w:rPr>
        <w:t>O</w:t>
      </w:r>
      <w:r w:rsidR="009A1C7D" w:rsidRPr="002E62AF">
        <w:rPr>
          <w:color w:val="auto"/>
          <w:vertAlign w:val="subscript"/>
        </w:rPr>
        <w:t>7</w:t>
      </w:r>
      <w:r w:rsidR="009A1C7D" w:rsidRPr="002E62AF">
        <w:rPr>
          <w:color w:val="auto"/>
        </w:rPr>
        <w:t xml:space="preserve"> in </w:t>
      </w:r>
      <w:r w:rsidR="009A1C7D" w:rsidRPr="002E62AF">
        <w:rPr>
          <w:rFonts w:hint="eastAsia"/>
          <w:color w:val="auto"/>
          <w:lang w:eastAsia="zh-CN"/>
        </w:rPr>
        <w:t>1</w:t>
      </w:r>
      <w:r w:rsidR="009A1C7D" w:rsidRPr="002E62AF">
        <w:rPr>
          <w:color w:val="auto"/>
        </w:rPr>
        <w:t xml:space="preserve"> mL of doubl</w:t>
      </w:r>
      <w:r>
        <w:rPr>
          <w:color w:val="auto"/>
        </w:rPr>
        <w:t>y</w:t>
      </w:r>
      <w:r w:rsidR="009A1C7D" w:rsidRPr="002E62AF">
        <w:rPr>
          <w:color w:val="auto"/>
        </w:rPr>
        <w:t xml:space="preserve"> deionized water. Sample solutions of lower concentration (25, 50, 100, </w:t>
      </w:r>
      <w:r w:rsidR="00FD6EF7" w:rsidRPr="002E62AF">
        <w:rPr>
          <w:color w:val="auto"/>
        </w:rPr>
        <w:t xml:space="preserve">and </w:t>
      </w:r>
      <w:r w:rsidR="009A1C7D" w:rsidRPr="002E62AF">
        <w:rPr>
          <w:color w:val="auto"/>
        </w:rPr>
        <w:t>200 ng</w:t>
      </w:r>
      <w:r w:rsidR="00FD6EF7" w:rsidRPr="002E62AF">
        <w:rPr>
          <w:color w:val="auto"/>
        </w:rPr>
        <w:t xml:space="preserve"> </w:t>
      </w:r>
      <w:r w:rsidR="009A1C7D" w:rsidRPr="002E62AF">
        <w:rPr>
          <w:color w:val="auto"/>
        </w:rPr>
        <w:t>mL</w:t>
      </w:r>
      <w:r w:rsidR="00FD6EF7" w:rsidRPr="002E62AF">
        <w:rPr>
          <w:color w:val="auto"/>
          <w:vertAlign w:val="superscript"/>
        </w:rPr>
        <w:t>–1</w:t>
      </w:r>
      <w:r w:rsidR="009A1C7D" w:rsidRPr="002E62AF">
        <w:rPr>
          <w:color w:val="auto"/>
        </w:rPr>
        <w:t xml:space="preserve">) were prepared by appropriate dilution. </w:t>
      </w:r>
      <w:r>
        <w:rPr>
          <w:color w:val="auto"/>
        </w:rPr>
        <w:t>A s</w:t>
      </w:r>
      <w:r w:rsidR="009A1C7D" w:rsidRPr="002E62AF">
        <w:rPr>
          <w:color w:val="auto"/>
        </w:rPr>
        <w:t xml:space="preserve">tock solution of DPC was prepared by dissolving </w:t>
      </w:r>
      <w:r w:rsidR="009A1C7D" w:rsidRPr="002E62AF">
        <w:rPr>
          <w:rFonts w:hint="eastAsia"/>
          <w:color w:val="auto"/>
          <w:lang w:eastAsia="zh-CN"/>
        </w:rPr>
        <w:t>2</w:t>
      </w:r>
      <w:r w:rsidR="009A1C7D" w:rsidRPr="002E62AF">
        <w:rPr>
          <w:color w:val="auto"/>
        </w:rPr>
        <w:t xml:space="preserve"> mg of DPC in </w:t>
      </w:r>
      <w:r w:rsidR="009A1C7D" w:rsidRPr="002E62AF">
        <w:rPr>
          <w:rFonts w:hint="eastAsia"/>
          <w:color w:val="auto"/>
          <w:lang w:eastAsia="zh-CN"/>
        </w:rPr>
        <w:t>1</w:t>
      </w:r>
      <w:r w:rsidR="009A1C7D" w:rsidRPr="002E62AF">
        <w:rPr>
          <w:color w:val="auto"/>
        </w:rPr>
        <w:t xml:space="preserve"> mL of acetone. </w:t>
      </w:r>
      <w:r>
        <w:rPr>
          <w:color w:val="auto"/>
        </w:rPr>
        <w:t xml:space="preserve">A </w:t>
      </w:r>
      <w:r w:rsidR="009A1C7D" w:rsidRPr="002E62AF">
        <w:rPr>
          <w:color w:val="auto"/>
        </w:rPr>
        <w:t>H</w:t>
      </w:r>
      <w:r w:rsidR="009A1C7D" w:rsidRPr="002E62AF">
        <w:rPr>
          <w:color w:val="auto"/>
          <w:vertAlign w:val="subscript"/>
        </w:rPr>
        <w:t>3</w:t>
      </w:r>
      <w:r w:rsidR="009A1C7D" w:rsidRPr="002E62AF">
        <w:rPr>
          <w:color w:val="auto"/>
        </w:rPr>
        <w:t>PO</w:t>
      </w:r>
      <w:r w:rsidR="009A1C7D" w:rsidRPr="002E62AF">
        <w:rPr>
          <w:color w:val="auto"/>
          <w:vertAlign w:val="subscript"/>
        </w:rPr>
        <w:t>4</w:t>
      </w:r>
      <w:r w:rsidR="009A1C7D" w:rsidRPr="002E62AF">
        <w:rPr>
          <w:color w:val="auto"/>
        </w:rPr>
        <w:t xml:space="preserve"> solution was prepared by diluting 0.</w:t>
      </w:r>
      <w:r w:rsidR="009A1C7D" w:rsidRPr="002E62AF">
        <w:rPr>
          <w:rFonts w:hint="eastAsia"/>
          <w:color w:val="auto"/>
          <w:lang w:eastAsia="zh-CN"/>
        </w:rPr>
        <w:t>6</w:t>
      </w:r>
      <w:r w:rsidR="009A1C7D" w:rsidRPr="002E62AF">
        <w:rPr>
          <w:color w:val="auto"/>
        </w:rPr>
        <w:t xml:space="preserve"> mL of 85% H</w:t>
      </w:r>
      <w:r w:rsidR="009A1C7D" w:rsidRPr="002E62AF">
        <w:rPr>
          <w:color w:val="auto"/>
          <w:vertAlign w:val="subscript"/>
        </w:rPr>
        <w:t>3</w:t>
      </w:r>
      <w:r w:rsidR="009A1C7D" w:rsidRPr="002E62AF">
        <w:rPr>
          <w:color w:val="auto"/>
        </w:rPr>
        <w:t>PO</w:t>
      </w:r>
      <w:r w:rsidR="009A1C7D" w:rsidRPr="002E62AF">
        <w:rPr>
          <w:color w:val="auto"/>
          <w:vertAlign w:val="subscript"/>
        </w:rPr>
        <w:t>4</w:t>
      </w:r>
      <w:r w:rsidR="009A1C7D" w:rsidRPr="002E62AF">
        <w:rPr>
          <w:color w:val="auto"/>
        </w:rPr>
        <w:t xml:space="preserve"> with </w:t>
      </w:r>
      <w:r w:rsidR="009A1C7D" w:rsidRPr="002E62AF">
        <w:rPr>
          <w:rFonts w:hint="eastAsia"/>
          <w:color w:val="auto"/>
          <w:lang w:eastAsia="zh-CN"/>
        </w:rPr>
        <w:t>1</w:t>
      </w:r>
      <w:r w:rsidR="009A1C7D" w:rsidRPr="002E62AF">
        <w:rPr>
          <w:color w:val="auto"/>
        </w:rPr>
        <w:t>.</w:t>
      </w:r>
      <w:r w:rsidR="009A1C7D" w:rsidRPr="002E62AF">
        <w:rPr>
          <w:rFonts w:hint="eastAsia"/>
          <w:color w:val="auto"/>
          <w:lang w:eastAsia="zh-CN"/>
        </w:rPr>
        <w:t>4</w:t>
      </w:r>
      <w:r w:rsidR="009A1C7D" w:rsidRPr="002E62AF">
        <w:rPr>
          <w:color w:val="auto"/>
        </w:rPr>
        <w:t xml:space="preserve"> mL of water. </w:t>
      </w:r>
      <w:r w:rsidR="00F17E59">
        <w:rPr>
          <w:color w:val="auto"/>
        </w:rPr>
        <w:t xml:space="preserve">A </w:t>
      </w:r>
      <w:r w:rsidR="009A1C7D" w:rsidRPr="002E62AF">
        <w:rPr>
          <w:color w:val="auto"/>
        </w:rPr>
        <w:t>DPC</w:t>
      </w:r>
      <w:r w:rsidR="00F17E59">
        <w:rPr>
          <w:color w:val="auto"/>
        </w:rPr>
        <w:t xml:space="preserve"> reagent solution (5 mL) for on</w:t>
      </w:r>
      <w:r w:rsidR="009A1C7D" w:rsidRPr="002E62AF">
        <w:rPr>
          <w:color w:val="auto"/>
        </w:rPr>
        <w:t>line generation of Cr(VI)</w:t>
      </w:r>
      <w:r w:rsidR="00FD6EF7" w:rsidRPr="002E62AF">
        <w:rPr>
          <w:color w:val="auto"/>
        </w:rPr>
        <w:t>–</w:t>
      </w:r>
      <w:r w:rsidR="009A1C7D" w:rsidRPr="002E62AF">
        <w:rPr>
          <w:color w:val="auto"/>
        </w:rPr>
        <w:t xml:space="preserve">DPC was prepared by diluting 0.4 mL of </w:t>
      </w:r>
      <w:r w:rsidR="00F17E59">
        <w:rPr>
          <w:color w:val="auto"/>
        </w:rPr>
        <w:t xml:space="preserve">the </w:t>
      </w:r>
      <w:r w:rsidR="009A1C7D" w:rsidRPr="002E62AF">
        <w:rPr>
          <w:color w:val="auto"/>
        </w:rPr>
        <w:t>DPC stock solution with 4.4 mL of water and 0.2 mL of diluted H</w:t>
      </w:r>
      <w:r w:rsidR="009A1C7D" w:rsidRPr="002E62AF">
        <w:rPr>
          <w:color w:val="auto"/>
          <w:vertAlign w:val="subscript"/>
        </w:rPr>
        <w:t>3</w:t>
      </w:r>
      <w:r w:rsidR="009A1C7D" w:rsidRPr="002E62AF">
        <w:rPr>
          <w:color w:val="auto"/>
        </w:rPr>
        <w:t>PO</w:t>
      </w:r>
      <w:r w:rsidR="009A1C7D" w:rsidRPr="002E62AF">
        <w:rPr>
          <w:color w:val="auto"/>
          <w:vertAlign w:val="subscript"/>
        </w:rPr>
        <w:t>4</w:t>
      </w:r>
      <w:r w:rsidR="009A1C7D" w:rsidRPr="002E62AF">
        <w:rPr>
          <w:color w:val="auto"/>
        </w:rPr>
        <w:t>.</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pPr>
      <w:r w:rsidRPr="00441ED0">
        <w:rPr>
          <w:color w:val="auto"/>
        </w:rPr>
        <w:t xml:space="preserve">In </w:t>
      </w:r>
      <w:r w:rsidRPr="00441ED0">
        <w:rPr>
          <w:rFonts w:eastAsia="Times New Roman"/>
          <w:color w:val="auto"/>
          <w:lang w:eastAsia="zh-CN"/>
        </w:rPr>
        <w:t>experiments</w:t>
      </w:r>
      <w:r w:rsidRPr="00441ED0">
        <w:rPr>
          <w:color w:val="auto"/>
        </w:rPr>
        <w:t xml:space="preserve">, the </w:t>
      </w:r>
      <w:r w:rsidRPr="00441ED0">
        <w:rPr>
          <w:rFonts w:eastAsia="Times New Roman"/>
          <w:color w:val="auto"/>
          <w:lang w:eastAsia="zh-CN"/>
        </w:rPr>
        <w:t xml:space="preserve">reagent </w:t>
      </w:r>
      <w:r w:rsidRPr="00441ED0">
        <w:rPr>
          <w:color w:val="auto"/>
        </w:rPr>
        <w:t>injection volumes of 0.1–1.44 μL, flow rates of 1–50 μL min</w:t>
      </w:r>
      <w:r w:rsidRPr="00441ED0">
        <w:rPr>
          <w:color w:val="auto"/>
          <w:vertAlign w:val="superscript"/>
        </w:rPr>
        <w:t>–1</w:t>
      </w:r>
      <w:r w:rsidRPr="00441ED0">
        <w:rPr>
          <w:color w:val="auto"/>
        </w:rPr>
        <w:t xml:space="preserve"> for carrier flow (corresponding to flow velocities of 0.2–10 cm s</w:t>
      </w:r>
      <w:r w:rsidRPr="00441ED0">
        <w:rPr>
          <w:color w:val="auto"/>
          <w:vertAlign w:val="superscript"/>
        </w:rPr>
        <w:t>–1</w:t>
      </w:r>
      <w:r w:rsidRPr="00441ED0">
        <w:rPr>
          <w:color w:val="auto"/>
        </w:rPr>
        <w:t xml:space="preserve"> in the microchannel)</w:t>
      </w:r>
      <w:r w:rsidR="00F17E59">
        <w:rPr>
          <w:color w:val="auto"/>
        </w:rPr>
        <w:t>,</w:t>
      </w:r>
      <w:r w:rsidRPr="00441ED0">
        <w:rPr>
          <w:color w:val="auto"/>
        </w:rPr>
        <w:t xml:space="preserve"> and pump laser powers of 1–125 mW were used to investigate the influence of these factors on the μFIA–TLM signal as well as the effects of photodegradation of Cr(VI)–DPC complex. </w:t>
      </w:r>
      <w:r w:rsidRPr="00441ED0">
        <w:t>The measurement results are presented in accordance with the requirements of ISO/IEC 17025:2005</w:t>
      </w:r>
      <w:r w:rsidR="00E94278">
        <w:t>.</w:t>
      </w:r>
      <w:hyperlink w:anchor="_ENREF_36" w:tooltip=", 2005 #7995" w:history="1">
        <w:r w:rsidR="00BD5AC6" w:rsidRPr="00441ED0">
          <w:fldChar w:fldCharType="begin"/>
        </w:r>
        <w:r w:rsidR="00BD5AC6">
          <w:instrText xml:space="preserve"> ADDIN EN.CITE &lt;EndNote&gt;&lt;Cite&gt;&lt;Year&gt;2005&lt;/Year&gt;&lt;RecNum&gt;7995&lt;/RecNum&gt;&lt;DisplayText&gt;&lt;style face="superscript"&gt;36&lt;/style&gt;&lt;/DisplayText&gt;&lt;record&gt;&lt;rec-number&gt;7995&lt;/rec-number&gt;&lt;foreign-keys&gt;&lt;key app="EN" db-id="sfexdxdw6wvvtgev0dlvas2pwezeas0vzz5e" timestamp="1353506231"&gt;7995&lt;/key&gt;&lt;/foreign-keys&gt;&lt;ref-type name="Book"&gt;6&lt;/ref-type&gt;&lt;contributors&gt;&lt;/contributors&gt;&lt;titles&gt;&lt;title&gt;&lt;style face="normal" font="default" size="100%"&gt;ISO/IEC 17025:2005&lt;/style&gt;&lt;style face="normal" font="default" charset="204" size="100%"&gt; &lt;/style&gt;&lt;style face="normal" font="default" size="100%"&gt;General requirements for the competence of testing and calibration laboratories&lt;/style&gt;&lt;/title&gt;&lt;/titles&gt;&lt;dates&gt;&lt;year&gt;&lt;style face="normal" font="default" charset="204" size="100%"&gt;2005&lt;/style&gt;&lt;/year&gt;&lt;/dates&gt;&lt;publisher&gt;ISO/IEC&lt;/publisher&gt;&lt;urls&gt;&lt;/urls&gt;&lt;/record&gt;&lt;/Cite&gt;&lt;/EndNote&gt;</w:instrText>
        </w:r>
        <w:r w:rsidR="00BD5AC6" w:rsidRPr="00441ED0">
          <w:fldChar w:fldCharType="separate"/>
        </w:r>
        <w:r w:rsidR="00BD5AC6" w:rsidRPr="000A1D9B">
          <w:rPr>
            <w:noProof/>
            <w:vertAlign w:val="superscript"/>
          </w:rPr>
          <w:t>36</w:t>
        </w:r>
        <w:r w:rsidR="00BD5AC6" w:rsidRPr="00441ED0">
          <w:fldChar w:fldCharType="end"/>
        </w:r>
      </w:hyperlink>
    </w:p>
    <w:p w:rsidR="009A1C7D" w:rsidRPr="00441ED0" w:rsidRDefault="009A1C7D" w:rsidP="00B07E9C">
      <w:pPr>
        <w:pStyle w:val="1"/>
        <w:spacing w:after="0" w:afterAutospacing="0" w:line="360" w:lineRule="auto"/>
      </w:pPr>
      <w:r w:rsidRPr="00441ED0">
        <w:t>Results and Discussion</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In the work, we used the </w:t>
      </w:r>
      <w:r w:rsidRPr="00441ED0">
        <w:rPr>
          <w:rFonts w:eastAsia="Times New Roman"/>
          <w:color w:val="auto"/>
          <w:u w:color="265F65"/>
          <w:lang w:eastAsia="zh-CN"/>
        </w:rPr>
        <w:t xml:space="preserve">TLM </w:t>
      </w:r>
      <w:r w:rsidRPr="00441ED0">
        <w:rPr>
          <w:color w:val="auto"/>
          <w:u w:color="265F65"/>
        </w:rPr>
        <w:t xml:space="preserve">spectrometer with geometry of the optical scheme </w:t>
      </w:r>
      <w:r w:rsidR="00E94278">
        <w:rPr>
          <w:color w:val="auto"/>
          <w:u w:color="265F65"/>
        </w:rPr>
        <w:t>optimized,</w:t>
      </w:r>
      <w:hyperlink w:anchor="_ENREF_37" w:tooltip="Liu, 2014 #12772" w:history="1">
        <w:r w:rsidR="00BD5AC6" w:rsidRPr="00441ED0">
          <w:rPr>
            <w:color w:val="auto"/>
            <w:u w:color="265F65"/>
          </w:rPr>
          <w:fldChar w:fldCharType="begin"/>
        </w:r>
        <w:r w:rsidR="00BD5AC6">
          <w:rPr>
            <w:color w:val="auto"/>
            <w:u w:color="265F65"/>
          </w:rPr>
          <w:instrText xml:space="preserve"> ADDIN EN.CITE &lt;EndNote&gt;&lt;Cite&gt;&lt;Author&gt;Liu&lt;/Author&gt;&lt;Year&gt;2014&lt;/Year&gt;&lt;RecNum&gt;12772&lt;/RecNum&gt;&lt;DisplayText&gt;&lt;style face="superscript"&gt;37&lt;/style&gt;&lt;/DisplayText&gt;&lt;record&gt;&lt;rec-number&gt;12772&lt;/rec-number&gt;&lt;foreign-keys&gt;&lt;key app="EN" db-id="sfexdxdw6wvvtgev0dlvas2pwezeas0vzz5e" timestamp="1421343374"&gt;12772&lt;/key&gt;&lt;/foreign-keys&gt;&lt;ref-type name="Journal Article"&gt;17&lt;/ref-type&gt;&lt;contributors&gt;&lt;authors&gt;&lt;author&gt;Liu, Mingqiang&lt;/author&gt;&lt;author&gt;Novak, Uros&lt;/author&gt;&lt;author&gt;Plazl, Igor&lt;/author&gt;&lt;author&gt;Franko, Mladen&lt;/author&gt;&lt;/authors&gt;&lt;/contributors&gt;&lt;titles&gt;&lt;title&gt;Optimization of a Thermal Lens Microscope for Detection in a Microfluidic Chip&lt;/title&gt;&lt;secondary-title&gt;International Journal of Thermophysics&lt;/secondary-title&gt;&lt;/titles&gt;&lt;periodical&gt;&lt;full-title&gt;International Journal of Thermophysics&lt;/full-title&gt;&lt;abbr-1&gt;Int. J. Thermophys.&lt;/abbr-1&gt;&lt;abbr-2&gt;Int J Thermophys&lt;/abbr-2&gt;&lt;/periodical&gt;&lt;pages&gt;2011-2022&lt;/pages&gt;&lt;volume&gt;35&lt;/volume&gt;&lt;number&gt;11&lt;/number&gt;&lt;dates&gt;&lt;year&gt;2014&lt;/year&gt;&lt;pub-dates&gt;&lt;date&gt;Nov&lt;/date&gt;&lt;/pub-dates&gt;&lt;/dates&gt;&lt;isbn&gt;0195-928X&lt;/isbn&gt;&lt;accession-num&gt;WOS:000344744800005&lt;/accession-num&gt;&lt;urls&gt;&lt;related-urls&gt;&lt;url&gt;&amp;lt;Go to ISI&amp;gt;://WOS:000344744800005&lt;/url&gt;&lt;/related-urls&gt;&lt;/urls&gt;&lt;electronic-resource-num&gt;10.1007/s10765-013-1515-y&lt;/electronic-resource-num&gt;&lt;/record&gt;&lt;/Cite&gt;&lt;/EndNote&gt;</w:instrText>
        </w:r>
        <w:r w:rsidR="00BD5AC6" w:rsidRPr="00441ED0">
          <w:rPr>
            <w:color w:val="auto"/>
            <w:u w:color="265F65"/>
          </w:rPr>
          <w:fldChar w:fldCharType="separate"/>
        </w:r>
        <w:r w:rsidR="00BD5AC6" w:rsidRPr="000A1D9B">
          <w:rPr>
            <w:noProof/>
            <w:color w:val="auto"/>
            <w:u w:color="265F65"/>
            <w:vertAlign w:val="superscript"/>
          </w:rPr>
          <w:t>37</w:t>
        </w:r>
        <w:r w:rsidR="00BD5AC6" w:rsidRPr="00441ED0">
          <w:rPr>
            <w:color w:val="auto"/>
            <w:u w:color="265F65"/>
          </w:rPr>
          <w:fldChar w:fldCharType="end"/>
        </w:r>
      </w:hyperlink>
      <w:r w:rsidRPr="00441ED0">
        <w:rPr>
          <w:color w:val="auto"/>
          <w:u w:color="265F65"/>
        </w:rPr>
        <w:t xml:space="preserve"> and only the day-to-day calibration by the iron(II) </w:t>
      </w:r>
      <w:r w:rsidRPr="00441ED0">
        <w:rPr>
          <w:i/>
          <w:iCs/>
          <w:color w:val="auto"/>
          <w:u w:color="265F65"/>
        </w:rPr>
        <w:t>tris</w:t>
      </w:r>
      <w:r w:rsidRPr="00441ED0">
        <w:rPr>
          <w:color w:val="auto"/>
          <w:u w:color="265F65"/>
        </w:rPr>
        <w:t>(1,10-phenanthrolinate) (ferroin) solution (1 × 10</w:t>
      </w:r>
      <w:r w:rsidRPr="00441ED0">
        <w:rPr>
          <w:color w:val="auto"/>
          <w:u w:color="265F65"/>
          <w:vertAlign w:val="superscript"/>
        </w:rPr>
        <w:t xml:space="preserve">–5 </w:t>
      </w:r>
      <w:r w:rsidRPr="00441ED0">
        <w:rPr>
          <w:color w:val="auto"/>
          <w:u w:color="265F65"/>
        </w:rPr>
        <w:t>mol L</w:t>
      </w:r>
      <w:r w:rsidRPr="00441ED0">
        <w:rPr>
          <w:color w:val="auto"/>
          <w:u w:color="265F65"/>
          <w:vertAlign w:val="superscript"/>
        </w:rPr>
        <w:t>–1</w:t>
      </w:r>
      <w:r w:rsidRPr="00441ED0">
        <w:rPr>
          <w:color w:val="auto"/>
          <w:u w:color="265F65"/>
        </w:rPr>
        <w:t xml:space="preserve">) was made prior to each measurement session. </w:t>
      </w:r>
      <w:r w:rsidRPr="00441ED0">
        <w:rPr>
          <w:color w:val="auto"/>
        </w:rPr>
        <w:t>We optimized the following experimental parameters of thermal-lens detection and the reaction conditions altogether: excitation laser power</w:t>
      </w:r>
      <w:r w:rsidRPr="00441ED0">
        <w:rPr>
          <w:color w:val="auto"/>
          <w:u w:color="265F65"/>
        </w:rPr>
        <w:t xml:space="preserve"> (</w:t>
      </w:r>
      <w:r w:rsidRPr="00441ED0">
        <w:rPr>
          <w:i/>
          <w:iCs/>
          <w:color w:val="auto"/>
          <w:u w:color="265F65"/>
        </w:rPr>
        <w:t>Р</w:t>
      </w:r>
      <w:r w:rsidRPr="00441ED0">
        <w:rPr>
          <w:color w:val="auto"/>
          <w:u w:color="265F65"/>
        </w:rPr>
        <w:t>), carrier flow rate (</w:t>
      </w:r>
      <w:r w:rsidRPr="00441ED0">
        <w:rPr>
          <w:i/>
          <w:iCs/>
          <w:color w:val="auto"/>
          <w:u w:color="265F65"/>
        </w:rPr>
        <w:t>q</w:t>
      </w:r>
      <w:r w:rsidRPr="00441ED0">
        <w:rPr>
          <w:color w:val="auto"/>
          <w:u w:color="265F65"/>
        </w:rPr>
        <w:t>), sample-injection volume (</w:t>
      </w:r>
      <w:r w:rsidRPr="00441ED0">
        <w:rPr>
          <w:i/>
          <w:iCs/>
          <w:color w:val="auto"/>
          <w:u w:color="265F65"/>
        </w:rPr>
        <w:t>V</w:t>
      </w:r>
      <w:r w:rsidRPr="00441ED0">
        <w:rPr>
          <w:color w:val="auto"/>
          <w:u w:color="265F65"/>
        </w:rPr>
        <w:t>), and the thermal-lens detection position at the microchip (</w:t>
      </w:r>
      <w:bookmarkStart w:id="14" w:name="OLE_LINK13"/>
      <w:bookmarkStart w:id="15" w:name="OLE_LINK14"/>
      <w:bookmarkStart w:id="16" w:name="OLE_LINK15"/>
      <w:r w:rsidRPr="00441ED0">
        <w:rPr>
          <w:i/>
          <w:iCs/>
          <w:color w:val="auto"/>
          <w:u w:color="265F65"/>
        </w:rPr>
        <w:t>D</w:t>
      </w:r>
      <w:r w:rsidRPr="00441ED0">
        <w:rPr>
          <w:color w:val="auto"/>
          <w:u w:color="265F65"/>
          <w:vertAlign w:val="subscript"/>
        </w:rPr>
        <w:t>p</w:t>
      </w:r>
      <w:bookmarkEnd w:id="14"/>
      <w:bookmarkEnd w:id="15"/>
      <w:bookmarkEnd w:id="16"/>
      <w:r w:rsidRPr="00441ED0">
        <w:rPr>
          <w:color w:val="auto"/>
          <w:u w:color="265F65"/>
        </w:rPr>
        <w:t xml:space="preserve">). </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rFonts w:eastAsia="Times New Roman"/>
          <w:color w:val="auto"/>
          <w:u w:color="265F65"/>
          <w:lang w:eastAsia="zh-CN"/>
        </w:rPr>
      </w:pPr>
      <w:r w:rsidRPr="00441ED0">
        <w:rPr>
          <w:color w:val="auto"/>
          <w:u w:color="265F65"/>
        </w:rPr>
        <w:t>Excitation power and the carrier flow rate</w:t>
      </w:r>
      <w:r w:rsidRPr="00441ED0">
        <w:rPr>
          <w:rFonts w:eastAsia="Times New Roman"/>
          <w:color w:val="auto"/>
          <w:u w:color="265F65"/>
          <w:lang w:eastAsia="zh-CN"/>
        </w:rPr>
        <w:t xml:space="preserve"> (</w:t>
      </w:r>
      <w:r w:rsidRPr="00441ED0">
        <w:rPr>
          <w:rFonts w:eastAsia="Times New Roman"/>
          <w:i/>
          <w:iCs/>
          <w:color w:val="auto"/>
          <w:u w:color="265F65"/>
          <w:lang w:eastAsia="zh-CN"/>
        </w:rPr>
        <w:t>q</w:t>
      </w:r>
      <w:r w:rsidRPr="00441ED0">
        <w:rPr>
          <w:rFonts w:eastAsia="Times New Roman"/>
          <w:color w:val="auto"/>
          <w:u w:color="265F65"/>
          <w:lang w:eastAsia="zh-CN"/>
        </w:rPr>
        <w:t>)</w:t>
      </w:r>
      <w:r w:rsidRPr="00441ED0">
        <w:rPr>
          <w:color w:val="auto"/>
          <w:u w:color="265F65"/>
        </w:rPr>
        <w:t xml:space="preserve"> </w:t>
      </w:r>
      <w:r w:rsidRPr="00441ED0">
        <w:rPr>
          <w:rFonts w:eastAsia="Times New Roman"/>
          <w:color w:val="auto"/>
          <w:u w:color="265F65"/>
          <w:lang w:eastAsia="zh-CN"/>
        </w:rPr>
        <w:t xml:space="preserve">determines </w:t>
      </w:r>
      <w:r w:rsidRPr="00441ED0">
        <w:rPr>
          <w:color w:val="auto"/>
          <w:u w:color="265F65"/>
        </w:rPr>
        <w:t>the sensitivity and the photobleaching of the Cr(VI)–DPC</w:t>
      </w:r>
      <w:r w:rsidR="002E62AF" w:rsidRPr="002E62AF">
        <w:rPr>
          <w:color w:val="auto"/>
          <w:u w:color="265F65"/>
        </w:rPr>
        <w:t xml:space="preserve"> </w:t>
      </w:r>
      <w:r w:rsidR="002E62AF" w:rsidRPr="00441ED0">
        <w:rPr>
          <w:color w:val="auto"/>
          <w:u w:color="265F65"/>
        </w:rPr>
        <w:t>complex</w:t>
      </w:r>
      <w:r w:rsidRPr="00441ED0">
        <w:rPr>
          <w:color w:val="auto"/>
          <w:u w:color="265F65"/>
        </w:rPr>
        <w:t>, while other parameters (</w:t>
      </w:r>
      <w:r w:rsidRPr="00441ED0">
        <w:rPr>
          <w:i/>
          <w:iCs/>
          <w:color w:val="auto"/>
          <w:u w:color="265F65"/>
        </w:rPr>
        <w:t>D</w:t>
      </w:r>
      <w:r w:rsidRPr="00441ED0">
        <w:rPr>
          <w:color w:val="auto"/>
          <w:u w:color="265F65"/>
          <w:vertAlign w:val="subscript"/>
        </w:rPr>
        <w:t>p</w:t>
      </w:r>
      <w:r w:rsidRPr="00441ED0">
        <w:rPr>
          <w:color w:val="auto"/>
          <w:u w:color="265F65"/>
        </w:rPr>
        <w:t xml:space="preserve"> and </w:t>
      </w:r>
      <w:r w:rsidRPr="00441ED0">
        <w:rPr>
          <w:i/>
          <w:iCs/>
          <w:color w:val="auto"/>
          <w:u w:color="265F65"/>
        </w:rPr>
        <w:t>V</w:t>
      </w:r>
      <w:r w:rsidRPr="00441ED0">
        <w:rPr>
          <w:color w:val="auto"/>
          <w:u w:color="265F65"/>
        </w:rPr>
        <w:t xml:space="preserve">) in combination with </w:t>
      </w:r>
      <w:r w:rsidRPr="00441ED0">
        <w:rPr>
          <w:rFonts w:eastAsia="Times New Roman"/>
          <w:color w:val="auto"/>
          <w:u w:color="265F65"/>
          <w:lang w:eastAsia="zh-CN"/>
        </w:rPr>
        <w:t xml:space="preserve">the flow rate </w:t>
      </w:r>
      <w:r w:rsidRPr="00441ED0">
        <w:rPr>
          <w:rFonts w:eastAsia="Times New Roman"/>
          <w:i/>
          <w:iCs/>
          <w:color w:val="auto"/>
          <w:u w:color="265F65"/>
          <w:lang w:eastAsia="zh-CN"/>
        </w:rPr>
        <w:t>q</w:t>
      </w:r>
      <w:r w:rsidRPr="00441ED0">
        <w:rPr>
          <w:rFonts w:eastAsia="Times New Roman"/>
          <w:color w:val="auto"/>
          <w:u w:color="265F65"/>
          <w:lang w:eastAsia="zh-CN"/>
        </w:rPr>
        <w:t xml:space="preserve"> </w:t>
      </w:r>
      <w:r w:rsidRPr="00441ED0">
        <w:rPr>
          <w:color w:val="auto"/>
          <w:u w:color="265F65"/>
        </w:rPr>
        <w:t>affect only</w:t>
      </w:r>
      <w:r w:rsidRPr="00441ED0">
        <w:rPr>
          <w:rFonts w:eastAsia="Times New Roman"/>
          <w:color w:val="auto"/>
          <w:u w:color="265F65"/>
          <w:lang w:eastAsia="zh-CN"/>
        </w:rPr>
        <w:t xml:space="preserve"> </w:t>
      </w:r>
      <w:r w:rsidRPr="00441ED0">
        <w:rPr>
          <w:color w:val="auto"/>
          <w:u w:color="265F65"/>
        </w:rPr>
        <w:t xml:space="preserve">the completeness of the reaction of formation of the target chelate at </w:t>
      </w:r>
      <w:r w:rsidR="002E62AF">
        <w:rPr>
          <w:color w:val="auto"/>
          <w:u w:color="265F65"/>
        </w:rPr>
        <w:t xml:space="preserve">the </w:t>
      </w:r>
      <w:r w:rsidRPr="00441ED0">
        <w:rPr>
          <w:color w:val="auto"/>
          <w:u w:color="265F65"/>
        </w:rPr>
        <w:t>detection point.</w:t>
      </w: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rFonts w:eastAsia="Times New Roman"/>
          <w:color w:val="auto"/>
          <w:u w:color="265F65"/>
          <w:lang w:eastAsia="zh-CN"/>
        </w:rPr>
      </w:pPr>
      <w:r w:rsidRPr="00441ED0">
        <w:rPr>
          <w:color w:val="auto"/>
          <w:u w:color="265F65"/>
        </w:rPr>
        <w:t xml:space="preserve">The preliminary experiments are made with </w:t>
      </w:r>
      <w:r w:rsidR="00CC5470" w:rsidRPr="00CC5470">
        <w:rPr>
          <w:color w:val="FF0000"/>
          <w:u w:color="265F65"/>
        </w:rPr>
        <w:t>a simple flow-through</w:t>
      </w:r>
      <w:r w:rsidRPr="00CC5470">
        <w:rPr>
          <w:color w:val="FF0000"/>
          <w:u w:color="265F65"/>
        </w:rPr>
        <w:t xml:space="preserve"> </w:t>
      </w:r>
      <w:r w:rsidRPr="00441ED0">
        <w:rPr>
          <w:color w:val="auto"/>
          <w:u w:color="265F65"/>
        </w:rPr>
        <w:t>microchip</w:t>
      </w:r>
      <w:r w:rsidR="00CC5470">
        <w:rPr>
          <w:color w:val="auto"/>
          <w:u w:color="265F65"/>
        </w:rPr>
        <w:t>,</w:t>
      </w:r>
      <w:r w:rsidRPr="00441ED0">
        <w:rPr>
          <w:color w:val="auto"/>
          <w:u w:color="265F65"/>
        </w:rPr>
        <w:t xml:space="preserve"> N1 with pre-synthesized Cr(VI) chelate. This microchip was selected due to its simplicity and convenience of the work (Fig. 1, a). The major part of the work for selecting the reaction conditions and the estimation of the performance parameters was made using a N2 microchip </w:t>
      </w:r>
      <w:r w:rsidR="00CC5470" w:rsidRPr="00CC5470">
        <w:rPr>
          <w:color w:val="FF0000"/>
          <w:u w:color="265F65"/>
        </w:rPr>
        <w:t>with a double-Y geometry</w:t>
      </w:r>
      <w:r w:rsidR="00B24BC3">
        <w:rPr>
          <w:color w:val="FF0000"/>
          <w:u w:color="265F65"/>
        </w:rPr>
        <w:t>, and</w:t>
      </w:r>
      <w:r w:rsidR="00CC5470" w:rsidRPr="00CC5470">
        <w:rPr>
          <w:color w:val="FF0000"/>
          <w:u w:color="265F65"/>
        </w:rPr>
        <w:t xml:space="preserve"> </w:t>
      </w:r>
      <w:r w:rsidRPr="00441ED0">
        <w:rPr>
          <w:rFonts w:eastAsia="Times New Roman"/>
          <w:color w:val="auto"/>
          <w:u w:color="265F65"/>
          <w:lang w:eastAsia="zh-CN"/>
        </w:rPr>
        <w:t xml:space="preserve">with </w:t>
      </w:r>
      <w:r w:rsidR="00CC5470">
        <w:rPr>
          <w:rFonts w:eastAsia="Times New Roman"/>
          <w:color w:val="auto"/>
          <w:u w:color="265F65"/>
          <w:lang w:eastAsia="zh-CN"/>
        </w:rPr>
        <w:t xml:space="preserve">a </w:t>
      </w:r>
      <w:r w:rsidRPr="00441ED0">
        <w:rPr>
          <w:rFonts w:eastAsia="Times New Roman"/>
          <w:color w:val="auto"/>
          <w:u w:color="265F65"/>
          <w:lang w:eastAsia="zh-CN"/>
        </w:rPr>
        <w:t xml:space="preserve">much longer microchannel (over 25 cm) after the junction point </w:t>
      </w:r>
      <w:r w:rsidR="00802653">
        <w:rPr>
          <w:rFonts w:eastAsia="Times New Roman"/>
          <w:color w:val="auto"/>
          <w:u w:color="265F65"/>
          <w:lang w:eastAsia="zh-CN"/>
        </w:rPr>
        <w:t xml:space="preserve">of carrier and reagent channels </w:t>
      </w:r>
      <w:r w:rsidRPr="00441ED0">
        <w:rPr>
          <w:rFonts w:eastAsia="Times New Roman"/>
          <w:color w:val="auto"/>
          <w:u w:color="265F65"/>
          <w:lang w:eastAsia="zh-CN"/>
        </w:rPr>
        <w:t>(Fig. 1, b), which makes the optimization of analytical parameters (</w:t>
      </w:r>
      <w:r w:rsidRPr="00441ED0">
        <w:rPr>
          <w:i/>
          <w:iCs/>
          <w:color w:val="auto"/>
          <w:u w:color="265F65"/>
        </w:rPr>
        <w:t>q</w:t>
      </w:r>
      <w:r w:rsidRPr="00441ED0">
        <w:rPr>
          <w:color w:val="auto"/>
          <w:u w:color="265F65"/>
        </w:rPr>
        <w:t xml:space="preserve">, </w:t>
      </w:r>
      <w:r w:rsidRPr="00441ED0">
        <w:rPr>
          <w:i/>
          <w:iCs/>
          <w:color w:val="auto"/>
          <w:u w:color="265F65"/>
        </w:rPr>
        <w:t>V,</w:t>
      </w:r>
      <w:r w:rsidRPr="00441ED0">
        <w:rPr>
          <w:color w:val="auto"/>
          <w:u w:color="265F65"/>
        </w:rPr>
        <w:t xml:space="preserve"> and </w:t>
      </w:r>
      <w:r w:rsidRPr="00441ED0">
        <w:rPr>
          <w:i/>
          <w:iCs/>
          <w:color w:val="auto"/>
          <w:u w:color="265F65"/>
        </w:rPr>
        <w:t>D</w:t>
      </w:r>
      <w:r w:rsidRPr="00441ED0">
        <w:rPr>
          <w:color w:val="auto"/>
          <w:u w:color="265F65"/>
          <w:vertAlign w:val="subscript"/>
        </w:rPr>
        <w:t>p</w:t>
      </w:r>
      <w:r w:rsidRPr="00441ED0">
        <w:rPr>
          <w:rFonts w:eastAsia="Times New Roman"/>
          <w:color w:val="auto"/>
          <w:u w:color="265F65"/>
          <w:lang w:eastAsia="zh-CN"/>
        </w:rPr>
        <w:t>) possible</w:t>
      </w:r>
      <w:r w:rsidRPr="00441ED0">
        <w:rPr>
          <w:color w:val="auto"/>
          <w:u w:color="265F65"/>
        </w:rPr>
        <w:t xml:space="preserve">, and was specially designed for the target </w:t>
      </w:r>
      <w:r w:rsidR="00CC5470" w:rsidRPr="00CC5470">
        <w:rPr>
          <w:color w:val="FF0000"/>
          <w:u w:color="265F65"/>
        </w:rPr>
        <w:t>flow-injection</w:t>
      </w:r>
      <w:r w:rsidR="00CC5470">
        <w:rPr>
          <w:color w:val="auto"/>
          <w:u w:color="265F65"/>
        </w:rPr>
        <w:t xml:space="preserve"> </w:t>
      </w:r>
      <w:r w:rsidRPr="00441ED0">
        <w:rPr>
          <w:color w:val="auto"/>
          <w:u w:color="265F65"/>
        </w:rPr>
        <w:t>analytical system</w:t>
      </w:r>
      <w:r w:rsidR="00CC5470">
        <w:rPr>
          <w:color w:val="auto"/>
          <w:u w:color="265F65"/>
        </w:rPr>
        <w:t>s</w:t>
      </w:r>
      <w:r w:rsidRPr="00441ED0">
        <w:rPr>
          <w:color w:val="auto"/>
          <w:u w:color="265F65"/>
        </w:rPr>
        <w:t>.</w:t>
      </w:r>
      <w:r w:rsidRPr="00441ED0">
        <w:rPr>
          <w:rFonts w:eastAsia="Times New Roman"/>
          <w:color w:val="auto"/>
          <w:u w:color="265F65"/>
          <w:lang w:eastAsia="zh-CN"/>
        </w:rPr>
        <w:t xml:space="preserve"> </w:t>
      </w:r>
    </w:p>
    <w:p w:rsidR="00802653" w:rsidRDefault="00802653" w:rsidP="00B07E9C">
      <w:pPr>
        <w:pBdr>
          <w:top w:val="none" w:sz="0" w:space="0" w:color="auto"/>
          <w:left w:val="none" w:sz="0" w:space="0" w:color="auto"/>
          <w:bottom w:val="none" w:sz="0" w:space="0" w:color="auto"/>
          <w:right w:val="none" w:sz="0" w:space="0" w:color="auto"/>
          <w:bar w:val="none" w:sz="0" w:color="auto"/>
        </w:pBdr>
        <w:spacing w:after="0" w:line="360" w:lineRule="auto"/>
        <w:rPr>
          <w:rFonts w:eastAsia="Times New Roman"/>
          <w:color w:val="auto"/>
          <w:u w:color="265F65"/>
          <w:lang w:eastAsia="zh-CN"/>
        </w:rPr>
      </w:pPr>
    </w:p>
    <w:p w:rsidR="00802653" w:rsidRDefault="00802653" w:rsidP="00B07E9C">
      <w:pPr>
        <w:pBdr>
          <w:top w:val="none" w:sz="0" w:space="0" w:color="auto"/>
          <w:left w:val="none" w:sz="0" w:space="0" w:color="auto"/>
          <w:bottom w:val="none" w:sz="0" w:space="0" w:color="auto"/>
          <w:right w:val="none" w:sz="0" w:space="0" w:color="auto"/>
          <w:bar w:val="none" w:sz="0" w:color="auto"/>
        </w:pBdr>
        <w:spacing w:after="0" w:line="360" w:lineRule="auto"/>
        <w:rPr>
          <w:rFonts w:eastAsia="Times New Roman"/>
          <w:color w:val="auto"/>
          <w:u w:color="265F65"/>
          <w:lang w:eastAsia="zh-CN"/>
        </w:rPr>
      </w:pPr>
    </w:p>
    <w:p w:rsidR="00E94278" w:rsidRDefault="00E94278" w:rsidP="00E94278">
      <w:pPr>
        <w:jc w:val="left"/>
      </w:pPr>
      <w:r>
        <w:rPr>
          <w:rFonts w:eastAsia="Times New Roman"/>
        </w:rPr>
        <w:t>A</w:t>
      </w:r>
      <w:r w:rsidRPr="000D016B">
        <w:rPr>
          <w:rFonts w:eastAsia="Times New Roman"/>
        </w:rPr>
        <w:t>)</w:t>
      </w:r>
    </w:p>
    <w:p w:rsidR="00E94278" w:rsidRDefault="00E94278" w:rsidP="00E566C8">
      <w:pPr>
        <w:jc w:val="left"/>
      </w:pPr>
      <w:r w:rsidRPr="00132AFE">
        <w:rPr>
          <w:rFonts w:hint="eastAsia"/>
          <w:noProof/>
          <w:lang w:val="ru-RU" w:eastAsia="ru-RU"/>
        </w:rPr>
        <w:drawing>
          <wp:inline distT="0" distB="0" distL="0" distR="0">
            <wp:extent cx="2514600" cy="158115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4600" cy="1581150"/>
                    </a:xfrm>
                    <a:prstGeom prst="rect">
                      <a:avLst/>
                    </a:prstGeom>
                    <a:noFill/>
                    <a:ln>
                      <a:noFill/>
                    </a:ln>
                  </pic:spPr>
                </pic:pic>
              </a:graphicData>
            </a:graphic>
          </wp:inline>
        </w:drawing>
      </w:r>
    </w:p>
    <w:p w:rsidR="00E94278" w:rsidRDefault="00E94278" w:rsidP="00E94278">
      <w:pPr>
        <w:jc w:val="left"/>
      </w:pPr>
      <w:r>
        <w:rPr>
          <w:rFonts w:eastAsia="Times New Roman"/>
        </w:rPr>
        <w:t>B</w:t>
      </w:r>
      <w:r w:rsidRPr="000D016B">
        <w:rPr>
          <w:rFonts w:eastAsia="Times New Roman"/>
        </w:rPr>
        <w:t>)</w:t>
      </w:r>
    </w:p>
    <w:p w:rsidR="00E94278" w:rsidRDefault="00E94278" w:rsidP="00E566C8">
      <w:pPr>
        <w:jc w:val="left"/>
      </w:pPr>
      <w:r w:rsidRPr="00132AFE">
        <w:rPr>
          <w:rFonts w:hint="eastAsia"/>
          <w:noProof/>
          <w:lang w:val="ru-RU" w:eastAsia="ru-RU"/>
        </w:rPr>
        <w:drawing>
          <wp:inline distT="0" distB="0" distL="0" distR="0">
            <wp:extent cx="2600325" cy="110490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0325" cy="1104900"/>
                    </a:xfrm>
                    <a:prstGeom prst="rect">
                      <a:avLst/>
                    </a:prstGeom>
                    <a:noFill/>
                    <a:ln>
                      <a:noFill/>
                    </a:ln>
                  </pic:spPr>
                </pic:pic>
              </a:graphicData>
            </a:graphic>
          </wp:inline>
        </w:drawing>
      </w:r>
    </w:p>
    <w:p w:rsidR="005C2567" w:rsidRDefault="005C2567" w:rsidP="00E94278">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color w:val="auto"/>
          <w:szCs w:val="21"/>
        </w:rPr>
      </w:pPr>
      <w:r w:rsidRPr="00E94278">
        <w:rPr>
          <w:b/>
          <w:color w:val="auto"/>
          <w:lang w:eastAsia="zh-CN"/>
        </w:rPr>
        <w:t>Fig</w:t>
      </w:r>
      <w:r w:rsidR="00E94278" w:rsidRPr="00E94278">
        <w:rPr>
          <w:b/>
          <w:color w:val="auto"/>
          <w:lang w:eastAsia="zh-CN"/>
        </w:rPr>
        <w:t>ure</w:t>
      </w:r>
      <w:r w:rsidRPr="00E94278">
        <w:rPr>
          <w:b/>
          <w:color w:val="auto"/>
          <w:lang w:eastAsia="zh-CN"/>
        </w:rPr>
        <w:t xml:space="preserve"> 1.</w:t>
      </w:r>
      <w:r w:rsidRPr="00441ED0">
        <w:rPr>
          <w:color w:val="auto"/>
          <w:lang w:eastAsia="zh-CN"/>
        </w:rPr>
        <w:tab/>
      </w:r>
      <w:r w:rsidRPr="00441ED0">
        <w:rPr>
          <w:bCs/>
          <w:color w:val="auto"/>
        </w:rPr>
        <w:t>Schematic</w:t>
      </w:r>
      <w:r w:rsidRPr="00441ED0">
        <w:rPr>
          <w:color w:val="auto"/>
        </w:rPr>
        <w:t xml:space="preserve"> diagram</w:t>
      </w:r>
      <w:r w:rsidRPr="00441ED0">
        <w:rPr>
          <w:color w:val="auto"/>
          <w:lang w:eastAsia="zh-CN"/>
        </w:rPr>
        <w:t>s</w:t>
      </w:r>
      <w:r w:rsidRPr="00441ED0">
        <w:rPr>
          <w:color w:val="auto"/>
        </w:rPr>
        <w:t xml:space="preserve"> of</w:t>
      </w:r>
      <w:r w:rsidRPr="00441ED0">
        <w:rPr>
          <w:color w:val="auto"/>
          <w:szCs w:val="21"/>
        </w:rPr>
        <w:t xml:space="preserve"> </w:t>
      </w:r>
      <w:r w:rsidRPr="00441ED0">
        <w:rPr>
          <w:color w:val="auto"/>
          <w:szCs w:val="21"/>
          <w:lang w:eastAsia="zh-CN"/>
        </w:rPr>
        <w:t xml:space="preserve">(a) continuous flow analysis on microchip N1 and (b) </w:t>
      </w:r>
      <w:r w:rsidRPr="00441ED0">
        <w:rPr>
          <w:color w:val="auto"/>
          <w:szCs w:val="21"/>
        </w:rPr>
        <w:t>microfluidic-FIA</w:t>
      </w:r>
      <w:r w:rsidRPr="00441ED0">
        <w:rPr>
          <w:color w:val="auto"/>
          <w:szCs w:val="21"/>
          <w:lang w:eastAsia="zh-CN"/>
        </w:rPr>
        <w:t xml:space="preserve"> on microchip N2, with indicated </w:t>
      </w:r>
      <w:r w:rsidRPr="00441ED0">
        <w:rPr>
          <w:color w:val="auto"/>
          <w:szCs w:val="21"/>
        </w:rPr>
        <w:t>TLM</w:t>
      </w:r>
      <w:r w:rsidRPr="00441ED0">
        <w:rPr>
          <w:color w:val="auto"/>
          <w:szCs w:val="21"/>
          <w:lang w:eastAsia="zh-CN"/>
        </w:rPr>
        <w:t xml:space="preserve"> detection point</w:t>
      </w:r>
      <w:r w:rsidR="00802653">
        <w:rPr>
          <w:color w:val="auto"/>
          <w:szCs w:val="21"/>
          <w:lang w:eastAsia="zh-CN"/>
        </w:rPr>
        <w:t>s</w:t>
      </w:r>
      <w:r w:rsidRPr="00441ED0">
        <w:rPr>
          <w:color w:val="auto"/>
          <w:szCs w:val="21"/>
        </w:rPr>
        <w:t>. See the text for details.</w:t>
      </w:r>
    </w:p>
    <w:p w:rsidR="00802653" w:rsidRPr="00441ED0" w:rsidRDefault="00802653" w:rsidP="00E94278">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rFonts w:eastAsia="Times New Roman"/>
          <w:color w:val="auto"/>
          <w:u w:color="265F65"/>
          <w:lang w:eastAsia="zh-CN"/>
        </w:rPr>
      </w:pPr>
    </w:p>
    <w:p w:rsidR="009A1C7D" w:rsidRPr="002E62AF" w:rsidRDefault="009A1C7D" w:rsidP="00B07E9C">
      <w:pPr>
        <w:pStyle w:val="2"/>
        <w:spacing w:before="0" w:after="0" w:line="360" w:lineRule="auto"/>
      </w:pPr>
      <w:r w:rsidRPr="002E62AF">
        <w:t>The effect of the excitation power</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At the first stage of experiments, we estimated the effect of the excitation laser power as it sets the sensitivity level of thermal lensing as a power-based method</w:t>
      </w:r>
      <w:r w:rsidR="00E94278">
        <w:rPr>
          <w:color w:val="auto"/>
          <w:u w:color="265F65"/>
        </w:rPr>
        <w:t>.</w:t>
      </w:r>
      <w:hyperlink w:anchor="_ENREF_27" w:tooltip="Liu, 2014 #12774" w:history="1">
        <w:r w:rsidR="00BD5AC6" w:rsidRPr="00441ED0">
          <w:rPr>
            <w:color w:val="auto"/>
          </w:rPr>
          <w:fldChar w:fldCharType="begin"/>
        </w:r>
        <w:r w:rsidR="00BD5AC6">
          <w:rPr>
            <w:color w:val="auto"/>
          </w:rPr>
          <w:instrText xml:space="preserve"> ADDIN EN.CITE &lt;EndNote&gt;&lt;Cite&gt;&lt;Author&gt;Liu&lt;/Author&gt;&lt;Year&gt;2014&lt;/Year&gt;&lt;RecNum&gt;12774&lt;/RecNum&gt;&lt;DisplayText&gt;&lt;style face="superscript"&gt;27&lt;/style&gt;&lt;/DisplayText&gt;&lt;record&gt;&lt;rec-number&gt;12774&lt;/rec-number&gt;&lt;foreign-keys&gt;&lt;key app="EN" db-id="sfexdxdw6wvvtgev0dlvas2pwezeas0vzz5e" timestamp="1421343374"&gt;12774&lt;/key&gt;&lt;/foreign-keys&gt;&lt;ref-type name="Journal Article"&gt;17&lt;/ref-type&gt;&lt;contributors&gt;&lt;authors&gt;&lt;author&gt;Liu, Mingqiang&lt;/author&gt;&lt;author&gt;Franko, Mladen&lt;/author&gt;&lt;/authors&gt;&lt;/contributors&gt;&lt;titles&gt;&lt;title&gt;Progress in Thermal Lens Spectrometry and Its Applications in Microscale Analytical Devices&lt;/title&gt;&lt;secondary-title&gt;Critical Reviews in Analytical Chemistry&lt;/secondary-title&gt;&lt;/titles&gt;&lt;periodical&gt;&lt;full-title&gt;Critical Reviews in Analytical Chemistry&lt;/full-title&gt;&lt;abbr-1&gt;Crit. Rev. Anal. Chem.&lt;/abbr-1&gt;&lt;/periodical&gt;&lt;pages&gt;328-353&lt;/pages&gt;&lt;volume&gt;44&lt;/volume&gt;&lt;number&gt;4&lt;/number&gt;&lt;dates&gt;&lt;year&gt;2014&lt;/year&gt;&lt;pub-dates&gt;&lt;date&gt;Oct 2&lt;/date&gt;&lt;/pub-dates&gt;&lt;/dates&gt;&lt;isbn&gt;1040-8347&lt;/isbn&gt;&lt;accession-num&gt;WOS:000335943200003&lt;/accession-num&gt;&lt;urls&gt;&lt;related-urls&gt;&lt;url&gt;&amp;lt;Go to ISI&amp;gt;://WOS:000335943200003&lt;/url&gt;&lt;/related-urls&gt;&lt;/urls&gt;&lt;electronic-resource-num&gt;10.1080/10408347.2013.869171&lt;/electronic-resource-num&gt;&lt;/record&gt;&lt;/Cite&gt;&lt;/EndNote&gt;</w:instrText>
        </w:r>
        <w:r w:rsidR="00BD5AC6" w:rsidRPr="00441ED0">
          <w:rPr>
            <w:color w:val="auto"/>
          </w:rPr>
          <w:fldChar w:fldCharType="separate"/>
        </w:r>
        <w:r w:rsidR="00BD5AC6" w:rsidRPr="000A0CF5">
          <w:rPr>
            <w:noProof/>
            <w:color w:val="auto"/>
            <w:vertAlign w:val="superscript"/>
          </w:rPr>
          <w:t>27</w:t>
        </w:r>
        <w:r w:rsidR="00BD5AC6" w:rsidRPr="00441ED0">
          <w:rPr>
            <w:color w:val="auto"/>
          </w:rPr>
          <w:fldChar w:fldCharType="end"/>
        </w:r>
      </w:hyperlink>
      <w:r w:rsidRPr="00441ED0">
        <w:rPr>
          <w:color w:val="auto"/>
          <w:u w:color="265F65"/>
        </w:rPr>
        <w:t xml:space="preserve"> However, Cr(VI)–DPC chelate is not photostable under prolonged sample irradiation (e.g. for serial analyses in FIA-TLS). Thus, in the case of </w:t>
      </w:r>
      <w:r w:rsidRPr="00441ED0">
        <w:rPr>
          <w:color w:val="auto"/>
        </w:rPr>
        <w:t xml:space="preserve">μFIA–TLM, the measurement time should be optimized to account for or </w:t>
      </w:r>
      <w:r w:rsidR="002E62AF">
        <w:rPr>
          <w:color w:val="auto"/>
        </w:rPr>
        <w:t xml:space="preserve">to </w:t>
      </w:r>
      <w:r w:rsidRPr="00441ED0">
        <w:rPr>
          <w:color w:val="auto"/>
        </w:rPr>
        <w:t>exclude photobleaching of the target chelate</w:t>
      </w:r>
      <w:r w:rsidR="00E94278">
        <w:rPr>
          <w:color w:val="auto"/>
        </w:rPr>
        <w:t>.</w:t>
      </w:r>
      <w:hyperlink w:anchor="_ENREF_34" w:tooltip="Madzgalj, 2008 #1629" w:history="1">
        <w:r w:rsidR="00BD5AC6" w:rsidRPr="00441ED0">
          <w:rPr>
            <w:color w:val="auto"/>
            <w:u w:color="265F65"/>
          </w:rPr>
          <w:fldChar w:fldCharType="begin"/>
        </w:r>
        <w:r w:rsidR="00BD5AC6">
          <w:rPr>
            <w:color w:val="auto"/>
            <w:u w:color="265F65"/>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441ED0">
          <w:rPr>
            <w:color w:val="auto"/>
            <w:u w:color="265F65"/>
          </w:rPr>
          <w:fldChar w:fldCharType="separate"/>
        </w:r>
        <w:r w:rsidR="00BD5AC6" w:rsidRPr="000A1D9B">
          <w:rPr>
            <w:noProof/>
            <w:color w:val="auto"/>
            <w:u w:color="265F65"/>
            <w:vertAlign w:val="superscript"/>
          </w:rPr>
          <w:t>34</w:t>
        </w:r>
        <w:r w:rsidR="00BD5AC6" w:rsidRPr="00441ED0">
          <w:rPr>
            <w:color w:val="auto"/>
            <w:u w:color="265F65"/>
          </w:rPr>
          <w:fldChar w:fldCharType="end"/>
        </w:r>
      </w:hyperlink>
      <w:r w:rsidRPr="00441ED0">
        <w:rPr>
          <w:color w:val="auto"/>
          <w:u w:color="265F65"/>
        </w:rPr>
        <w:t xml:space="preserve"> </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In the case of FIA-TLS, the fluence of the excitation laser for a beam waist of 30 </w:t>
      </w:r>
      <w:r w:rsidRPr="00441ED0">
        <w:rPr>
          <w:color w:val="auto"/>
          <w:u w:color="265F65"/>
        </w:rPr>
        <w:sym w:font="Symbol" w:char="F06D"/>
      </w:r>
      <w:r w:rsidRPr="00441ED0">
        <w:rPr>
          <w:color w:val="auto"/>
          <w:u w:color="265F65"/>
        </w:rPr>
        <w:t>m and a power of 100 mW is 3.5×10</w:t>
      </w:r>
      <w:r w:rsidRPr="00441ED0">
        <w:rPr>
          <w:color w:val="auto"/>
          <w:u w:color="265F65"/>
          <w:vertAlign w:val="superscript"/>
        </w:rPr>
        <w:t xml:space="preserve">3 </w:t>
      </w:r>
      <w:r w:rsidRPr="00441ED0">
        <w:rPr>
          <w:color w:val="auto"/>
          <w:u w:color="265F65"/>
        </w:rPr>
        <w:t>W cm</w:t>
      </w:r>
      <w:r w:rsidRPr="00441ED0">
        <w:rPr>
          <w:color w:val="auto"/>
          <w:u w:color="265F65"/>
          <w:vertAlign w:val="superscript"/>
        </w:rPr>
        <w:t>–2</w:t>
      </w:r>
      <w:r w:rsidRPr="00441ED0">
        <w:rPr>
          <w:color w:val="auto"/>
          <w:u w:color="265F65"/>
        </w:rPr>
        <w:t xml:space="preserve">; the irradiation time is </w:t>
      </w:r>
      <w:r w:rsidRPr="00441ED0">
        <w:rPr>
          <w:i/>
          <w:iCs/>
          <w:color w:val="auto"/>
          <w:u w:color="265F65"/>
        </w:rPr>
        <w:t xml:space="preserve">ca. </w:t>
      </w:r>
      <w:r w:rsidRPr="00441ED0">
        <w:rPr>
          <w:color w:val="auto"/>
          <w:u w:color="265F65"/>
        </w:rPr>
        <w:t xml:space="preserve">0.1 s (the test solution flows through a cell with an optical path length of 1 cm and a volume of 8 </w:t>
      </w:r>
      <w:r w:rsidRPr="00441ED0">
        <w:rPr>
          <w:color w:val="auto"/>
          <w:u w:color="265F65"/>
        </w:rPr>
        <w:sym w:font="Symbol" w:char="F06D"/>
      </w:r>
      <w:r w:rsidRPr="00441ED0">
        <w:rPr>
          <w:color w:val="auto"/>
          <w:u w:color="265F65"/>
        </w:rPr>
        <w:t>L, for a chopper frequency of 30 Hz and a flow rate of 2.5 mL min</w:t>
      </w:r>
      <w:r w:rsidRPr="00441ED0">
        <w:rPr>
          <w:color w:val="auto"/>
          <w:u w:color="265F65"/>
          <w:vertAlign w:val="superscript"/>
        </w:rPr>
        <w:t>–1</w:t>
      </w:r>
      <w:r w:rsidRPr="00441ED0">
        <w:rPr>
          <w:color w:val="auto"/>
          <w:u w:color="265F65"/>
        </w:rPr>
        <w:t xml:space="preserve">. In the case of </w:t>
      </w:r>
      <w:r w:rsidRPr="00441ED0">
        <w:rPr>
          <w:color w:val="auto"/>
        </w:rPr>
        <w:t>μFIA–TLM</w:t>
      </w:r>
      <w:r w:rsidRPr="00441ED0">
        <w:rPr>
          <w:color w:val="auto"/>
          <w:u w:color="265F65"/>
        </w:rPr>
        <w:t xml:space="preserve">, for an optical path length of 2 </w:t>
      </w:r>
      <w:r w:rsidRPr="00441ED0">
        <w:rPr>
          <w:color w:val="auto"/>
          <w:u w:color="265F65"/>
        </w:rPr>
        <w:sym w:font="Symbol" w:char="F06D"/>
      </w:r>
      <w:r w:rsidRPr="00441ED0">
        <w:rPr>
          <w:color w:val="auto"/>
          <w:u w:color="265F65"/>
        </w:rPr>
        <w:t>m and the same excitation power, the fluence is 8×10</w:t>
      </w:r>
      <w:r w:rsidRPr="00441ED0">
        <w:rPr>
          <w:color w:val="auto"/>
          <w:u w:color="265F65"/>
          <w:vertAlign w:val="superscript"/>
        </w:rPr>
        <w:t>5</w:t>
      </w:r>
      <w:r w:rsidRPr="00F17E59">
        <w:rPr>
          <w:color w:val="auto"/>
          <w:u w:color="265F65"/>
        </w:rPr>
        <w:t xml:space="preserve"> </w:t>
      </w:r>
      <w:r w:rsidRPr="00441ED0">
        <w:rPr>
          <w:color w:val="auto"/>
          <w:u w:color="265F65"/>
        </w:rPr>
        <w:t>W cm</w:t>
      </w:r>
      <w:r w:rsidRPr="00441ED0">
        <w:rPr>
          <w:color w:val="auto"/>
          <w:u w:color="265F65"/>
          <w:vertAlign w:val="superscript"/>
        </w:rPr>
        <w:t>–2</w:t>
      </w:r>
      <w:r w:rsidRPr="00441ED0">
        <w:rPr>
          <w:color w:val="auto"/>
          <w:u w:color="265F65"/>
        </w:rPr>
        <w:t>, which would significantly affect the measurement results.</w:t>
      </w: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The effect of the excitation power on the target chelate was studied in the range of 2–125 mW. In a continuous-flow </w:t>
      </w:r>
      <w:r w:rsidR="00B27D7F" w:rsidRPr="00441ED0">
        <w:rPr>
          <w:color w:val="auto"/>
          <w:u w:color="265F65"/>
        </w:rPr>
        <w:t>mode</w:t>
      </w:r>
      <w:r w:rsidR="00B27D7F">
        <w:rPr>
          <w:color w:val="auto"/>
          <w:u w:color="265F65"/>
        </w:rPr>
        <w:t xml:space="preserve"> </w:t>
      </w:r>
      <w:r w:rsidRPr="00441ED0">
        <w:rPr>
          <w:color w:val="auto"/>
          <w:u w:color="265F65"/>
        </w:rPr>
        <w:t>(only a sample flow goes</w:t>
      </w:r>
      <w:r w:rsidR="00B27D7F">
        <w:rPr>
          <w:color w:val="auto"/>
          <w:u w:color="265F65"/>
        </w:rPr>
        <w:t xml:space="preserve"> through a measurement channel)</w:t>
      </w:r>
      <w:r w:rsidRPr="00441ED0">
        <w:rPr>
          <w:color w:val="auto"/>
          <w:u w:color="265F65"/>
        </w:rPr>
        <w:t xml:space="preserve">, we targeted the pre-synthesized Cr(VI)–DPC chelate with a known concentration. For comparison sake, we made similar experiments with ferroin as a substance a priori photostable under the selected conditions. All the experiments were carried out at flow rates of 5, 15, and 30 </w:t>
      </w:r>
      <w:r w:rsidRPr="00441ED0">
        <w:rPr>
          <w:color w:val="auto"/>
          <w:u w:color="265F65"/>
        </w:rPr>
        <w:sym w:font="Symbol" w:char="F06D"/>
      </w:r>
      <w:r w:rsidRPr="00441ED0">
        <w:rPr>
          <w:color w:val="auto"/>
          <w:u w:color="265F65"/>
        </w:rPr>
        <w:t>L min</w:t>
      </w:r>
      <w:r w:rsidRPr="00441ED0">
        <w:rPr>
          <w:color w:val="auto"/>
          <w:vertAlign w:val="superscript"/>
        </w:rPr>
        <w:t>–1</w:t>
      </w:r>
      <w:r w:rsidRPr="00441ED0">
        <w:rPr>
          <w:color w:val="auto"/>
          <w:u w:color="265F65"/>
        </w:rPr>
        <w:t xml:space="preserve">. Signal ratios for both substances and </w:t>
      </w:r>
      <w:r w:rsidR="00B27D7F">
        <w:rPr>
          <w:color w:val="auto"/>
          <w:u w:color="265F65"/>
        </w:rPr>
        <w:t xml:space="preserve">different </w:t>
      </w:r>
      <w:r w:rsidRPr="00441ED0">
        <w:rPr>
          <w:color w:val="auto"/>
          <w:u w:color="265F65"/>
        </w:rPr>
        <w:t>flow-rate pairs are summed up in Table 1; the dependences of the thermal-lens signal on the excitation power are shown in Fig. 2.</w:t>
      </w:r>
    </w:p>
    <w:p w:rsidR="006E792D" w:rsidRDefault="006E792D" w:rsidP="00B07E9C">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auto"/>
        </w:rPr>
      </w:pPr>
    </w:p>
    <w:p w:rsidR="006E792D" w:rsidRPr="00D22276" w:rsidRDefault="00D22276" w:rsidP="00B07E9C">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Pr>
          <w:color w:val="auto"/>
        </w:rPr>
        <w:t xml:space="preserve">Table 1. </w:t>
      </w:r>
      <w:r w:rsidRPr="00D22276">
        <w:rPr>
          <w:color w:val="FF0000"/>
        </w:rPr>
        <w:t>The</w:t>
      </w:r>
      <w:r w:rsidR="00B27D7F">
        <w:rPr>
          <w:color w:val="FF0000"/>
        </w:rPr>
        <w:t xml:space="preserve"> ratios of slopes derived from</w:t>
      </w:r>
      <w:r w:rsidR="006E792D" w:rsidRPr="00D22276">
        <w:rPr>
          <w:color w:val="FF0000"/>
        </w:rPr>
        <w:t xml:space="preserve"> dependences of thermal-lens signal on </w:t>
      </w:r>
      <w:r w:rsidR="008F5495" w:rsidRPr="00D22276">
        <w:rPr>
          <w:color w:val="FF0000"/>
        </w:rPr>
        <w:t xml:space="preserve">the </w:t>
      </w:r>
      <w:r w:rsidR="006E792D" w:rsidRPr="00D22276">
        <w:rPr>
          <w:color w:val="FF0000"/>
        </w:rPr>
        <w:t xml:space="preserve">excitation power </w:t>
      </w:r>
      <w:r w:rsidR="00B27D7F">
        <w:rPr>
          <w:color w:val="FF0000"/>
        </w:rPr>
        <w:t xml:space="preserve">(Fig. 2) </w:t>
      </w:r>
      <w:r w:rsidRPr="00D22276">
        <w:rPr>
          <w:color w:val="FF0000"/>
        </w:rPr>
        <w:t xml:space="preserve">calculated </w:t>
      </w:r>
      <w:r w:rsidR="006E792D" w:rsidRPr="00D22276">
        <w:rPr>
          <w:color w:val="FF0000"/>
        </w:rPr>
        <w:t xml:space="preserve">for flow rate </w:t>
      </w:r>
      <w:r w:rsidR="00B27D7F">
        <w:rPr>
          <w:color w:val="FF0000"/>
        </w:rPr>
        <w:t xml:space="preserve">pairs </w:t>
      </w:r>
      <w:r w:rsidR="006E792D" w:rsidRPr="00D22276">
        <w:rPr>
          <w:color w:val="FF0000"/>
        </w:rPr>
        <w:t xml:space="preserve">of </w:t>
      </w:r>
      <w:r w:rsidRPr="00D22276">
        <w:rPr>
          <w:color w:val="FF0000"/>
        </w:rPr>
        <w:t xml:space="preserve">15 and </w:t>
      </w:r>
      <w:r w:rsidR="006E792D" w:rsidRPr="00D22276">
        <w:rPr>
          <w:color w:val="FF0000"/>
          <w:u w:color="265F65"/>
        </w:rPr>
        <w:t xml:space="preserve">5, </w:t>
      </w:r>
      <w:r w:rsidRPr="00D22276">
        <w:rPr>
          <w:color w:val="FF0000"/>
          <w:u w:color="265F65"/>
        </w:rPr>
        <w:t xml:space="preserve">30 and </w:t>
      </w:r>
      <w:r w:rsidR="006E792D" w:rsidRPr="00D22276">
        <w:rPr>
          <w:color w:val="FF0000"/>
          <w:u w:color="265F65"/>
        </w:rPr>
        <w:t xml:space="preserve">5, and 30 </w:t>
      </w:r>
      <w:r w:rsidRPr="00D22276">
        <w:rPr>
          <w:color w:val="FF0000"/>
          <w:u w:color="265F65"/>
        </w:rPr>
        <w:t xml:space="preserve">and 15 </w:t>
      </w:r>
      <w:r w:rsidR="006E792D" w:rsidRPr="00D22276">
        <w:rPr>
          <w:color w:val="FF0000"/>
          <w:u w:color="265F65"/>
        </w:rPr>
        <w:sym w:font="Symbol" w:char="F06D"/>
      </w:r>
      <w:r w:rsidR="006E792D" w:rsidRPr="00D22276">
        <w:rPr>
          <w:color w:val="FF0000"/>
          <w:u w:color="265F65"/>
        </w:rPr>
        <w:t>L min</w:t>
      </w:r>
      <w:r w:rsidR="006E792D" w:rsidRPr="00D22276">
        <w:rPr>
          <w:color w:val="FF0000"/>
          <w:vertAlign w:val="superscript"/>
        </w:rPr>
        <w:t>–1</w:t>
      </w:r>
      <w:r w:rsidR="006E792D" w:rsidRPr="00D22276">
        <w:rPr>
          <w:color w:val="FF0000"/>
          <w:u w:color="265F65"/>
        </w:rPr>
        <w:t xml:space="preserve"> for pre-synthesized Cr(VI)–DPC chelate and ferroin (</w:t>
      </w:r>
      <w:r w:rsidR="006E792D" w:rsidRPr="00D22276">
        <w:rPr>
          <w:i/>
          <w:iCs/>
          <w:color w:val="FF0000"/>
          <w:u w:color="265F65"/>
        </w:rPr>
        <w:t>n</w:t>
      </w:r>
      <w:r w:rsidR="006E792D" w:rsidRPr="00D22276">
        <w:rPr>
          <w:color w:val="FF0000"/>
          <w:u w:color="265F65"/>
        </w:rPr>
        <w:t xml:space="preserve"> = 3, </w:t>
      </w:r>
      <w:r w:rsidR="006E792D" w:rsidRPr="00D22276">
        <w:rPr>
          <w:i/>
          <w:color w:val="FF0000"/>
          <w:u w:color="265F65"/>
        </w:rPr>
        <w:t>P</w:t>
      </w:r>
      <w:r w:rsidR="006E792D" w:rsidRPr="00D22276">
        <w:rPr>
          <w:color w:val="FF0000"/>
          <w:u w:color="265F65"/>
        </w:rPr>
        <w:t xml:space="preserve"> = 0.95)</w:t>
      </w:r>
    </w:p>
    <w:tbl>
      <w:tblPr>
        <w:tblStyle w:val="af2"/>
        <w:tblW w:w="0" w:type="auto"/>
        <w:tblLook w:val="04A0" w:firstRow="1" w:lastRow="0" w:firstColumn="1" w:lastColumn="0" w:noHBand="0" w:noVBand="1"/>
      </w:tblPr>
      <w:tblGrid>
        <w:gridCol w:w="3539"/>
        <w:gridCol w:w="2687"/>
        <w:gridCol w:w="3113"/>
      </w:tblGrid>
      <w:tr w:rsidR="00D22276" w:rsidRPr="00D22276">
        <w:tc>
          <w:tcPr>
            <w:tcW w:w="3539" w:type="dxa"/>
            <w:vAlign w:val="center"/>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First/Second flow rate (μL min</w:t>
            </w:r>
            <w:r w:rsidRPr="00D22276">
              <w:rPr>
                <w:color w:val="FF0000"/>
                <w:vertAlign w:val="superscript"/>
              </w:rPr>
              <w:t>–1</w:t>
            </w:r>
            <w:r w:rsidRPr="00D22276">
              <w:rPr>
                <w:color w:val="FF0000"/>
              </w:rPr>
              <w:t>)</w:t>
            </w:r>
          </w:p>
        </w:tc>
        <w:tc>
          <w:tcPr>
            <w:tcW w:w="2687" w:type="dxa"/>
            <w:vAlign w:val="center"/>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Cr(VI) chelate with DPC</w:t>
            </w:r>
          </w:p>
        </w:tc>
        <w:tc>
          <w:tcPr>
            <w:tcW w:w="3113"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Ferroin</w:t>
            </w:r>
          </w:p>
        </w:tc>
      </w:tr>
      <w:tr w:rsidR="00D22276" w:rsidRPr="00D22276">
        <w:tc>
          <w:tcPr>
            <w:tcW w:w="3539"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15/5</w:t>
            </w:r>
          </w:p>
        </w:tc>
        <w:tc>
          <w:tcPr>
            <w:tcW w:w="2687"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1.03 ± 0.03</w:t>
            </w:r>
          </w:p>
        </w:tc>
        <w:tc>
          <w:tcPr>
            <w:tcW w:w="3113"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1.00 ± 0.03</w:t>
            </w:r>
          </w:p>
        </w:tc>
      </w:tr>
      <w:tr w:rsidR="00D22276" w:rsidRPr="00D22276">
        <w:tc>
          <w:tcPr>
            <w:tcW w:w="3539"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30/5</w:t>
            </w:r>
          </w:p>
        </w:tc>
        <w:tc>
          <w:tcPr>
            <w:tcW w:w="2687"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0.96 ± 0.03</w:t>
            </w:r>
          </w:p>
        </w:tc>
        <w:tc>
          <w:tcPr>
            <w:tcW w:w="3113"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0.93 ± 0.03</w:t>
            </w:r>
          </w:p>
        </w:tc>
      </w:tr>
      <w:tr w:rsidR="00D22276" w:rsidRPr="00D22276">
        <w:tc>
          <w:tcPr>
            <w:tcW w:w="3539"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30/15</w:t>
            </w:r>
          </w:p>
        </w:tc>
        <w:tc>
          <w:tcPr>
            <w:tcW w:w="2687"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0.93 ± 0.03</w:t>
            </w:r>
          </w:p>
        </w:tc>
        <w:tc>
          <w:tcPr>
            <w:tcW w:w="3113" w:type="dxa"/>
          </w:tcPr>
          <w:p w:rsidR="008F5495" w:rsidRPr="00D22276" w:rsidRDefault="008F5495" w:rsidP="008F5495">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FF0000"/>
                <w:u w:color="265F65"/>
              </w:rPr>
            </w:pPr>
            <w:r w:rsidRPr="00D22276">
              <w:rPr>
                <w:color w:val="FF0000"/>
              </w:rPr>
              <w:t>0.91 ± 0.03</w:t>
            </w:r>
          </w:p>
        </w:tc>
      </w:tr>
    </w:tbl>
    <w:p w:rsidR="008F5495" w:rsidRDefault="008F5495" w:rsidP="00B07E9C">
      <w:pPr>
        <w:widowControl w:val="0"/>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5C2567"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b/>
          <w:bCs/>
          <w:color w:val="auto"/>
        </w:rPr>
      </w:pPr>
      <w:r w:rsidRPr="00441ED0">
        <w:rPr>
          <w:noProof/>
          <w:lang w:val="ru-RU" w:eastAsia="ru-RU"/>
        </w:rPr>
        <w:drawing>
          <wp:inline distT="0" distB="0" distL="0" distR="0">
            <wp:extent cx="3000375" cy="2714625"/>
            <wp:effectExtent l="0" t="0" r="0" b="0"/>
            <wp:docPr id="32" name="Диаграмма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bCs/>
          <w:color w:val="auto"/>
        </w:rPr>
      </w:pPr>
      <w:r w:rsidRPr="00E94278">
        <w:rPr>
          <w:b/>
          <w:bCs/>
          <w:color w:val="auto"/>
        </w:rPr>
        <w:t>Fig</w:t>
      </w:r>
      <w:r w:rsidR="00E94278" w:rsidRPr="00E94278">
        <w:rPr>
          <w:b/>
          <w:bCs/>
          <w:color w:val="auto"/>
        </w:rPr>
        <w:t>ure</w:t>
      </w:r>
      <w:r w:rsidRPr="00E94278">
        <w:rPr>
          <w:b/>
          <w:bCs/>
          <w:color w:val="auto"/>
        </w:rPr>
        <w:t xml:space="preserve"> 2.</w:t>
      </w:r>
      <w:r w:rsidRPr="00441ED0">
        <w:rPr>
          <w:bCs/>
          <w:color w:val="auto"/>
        </w:rPr>
        <w:tab/>
        <w:t>Dependence of the thermal-lens signal of Cr(VI) complex with diphenylcarbazide (4 μmol L</w:t>
      </w:r>
      <w:r w:rsidRPr="00441ED0">
        <w:rPr>
          <w:bCs/>
          <w:color w:val="auto"/>
          <w:vertAlign w:val="superscript"/>
        </w:rPr>
        <w:t>–1</w:t>
      </w:r>
      <w:r w:rsidRPr="00441ED0">
        <w:rPr>
          <w:bCs/>
          <w:color w:val="auto"/>
        </w:rPr>
        <w:t>) on the power of the excitation laser light for two flow rates, (</w:t>
      </w:r>
      <w:r w:rsidRPr="00441ED0">
        <w:rPr>
          <w:bCs/>
          <w:i/>
          <w:color w:val="auto"/>
        </w:rPr>
        <w:t>1</w:t>
      </w:r>
      <w:r w:rsidRPr="00441ED0">
        <w:rPr>
          <w:bCs/>
          <w:color w:val="auto"/>
        </w:rPr>
        <w:t>) 5 µL min</w:t>
      </w:r>
      <w:r w:rsidRPr="00441ED0">
        <w:rPr>
          <w:bCs/>
          <w:color w:val="auto"/>
          <w:vertAlign w:val="superscript"/>
        </w:rPr>
        <w:t>–1</w:t>
      </w:r>
      <w:r w:rsidRPr="00441ED0">
        <w:rPr>
          <w:bCs/>
          <w:color w:val="auto"/>
        </w:rPr>
        <w:t xml:space="preserve"> and (</w:t>
      </w:r>
      <w:r w:rsidRPr="00441ED0">
        <w:rPr>
          <w:bCs/>
          <w:i/>
          <w:color w:val="auto"/>
        </w:rPr>
        <w:t>2</w:t>
      </w:r>
      <w:r w:rsidRPr="00441ED0">
        <w:rPr>
          <w:bCs/>
          <w:color w:val="auto"/>
        </w:rPr>
        <w:t>) 30 µL min</w:t>
      </w:r>
      <w:r w:rsidRPr="00441ED0">
        <w:rPr>
          <w:bCs/>
          <w:color w:val="auto"/>
          <w:vertAlign w:val="superscript"/>
        </w:rPr>
        <w:t>–1</w:t>
      </w:r>
      <w:r w:rsidRPr="00441ED0">
        <w:rPr>
          <w:bCs/>
          <w:color w:val="auto"/>
        </w:rPr>
        <w:t>.</w:t>
      </w:r>
    </w:p>
    <w:p w:rsidR="006E792D" w:rsidRPr="00441ED0" w:rsidRDefault="006E792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The data shows that in all the selected range of excitation powers, the signal dependence is linear and in </w:t>
      </w:r>
      <w:r w:rsidR="002E62AF">
        <w:rPr>
          <w:color w:val="auto"/>
          <w:u w:color="265F65"/>
        </w:rPr>
        <w:t xml:space="preserve">a </w:t>
      </w:r>
      <w:r w:rsidRPr="00441ED0">
        <w:rPr>
          <w:color w:val="auto"/>
          <w:u w:color="265F65"/>
        </w:rPr>
        <w:t>good agreement with the theoretically expected behavior. The signals for all the three pairs of flow rates for Cr(VI)</w:t>
      </w:r>
      <w:r w:rsidR="00E94278">
        <w:rPr>
          <w:color w:val="auto"/>
          <w:u w:color="265F65"/>
        </w:rPr>
        <w:t>–</w:t>
      </w:r>
      <w:r w:rsidRPr="00441ED0">
        <w:rPr>
          <w:color w:val="auto"/>
          <w:u w:color="265F65"/>
        </w:rPr>
        <w:t>DPC are very close to the expected ratios for photostable ferroin (Table 1), which is an evidence of a low degree of photobleaching of the target chelate. Thus, in all the following experiments, we used an excitation power of 100 mW.</w:t>
      </w:r>
    </w:p>
    <w:p w:rsidR="009A1C7D" w:rsidRPr="00441ED0" w:rsidRDefault="009A1C7D" w:rsidP="00B07E9C">
      <w:pPr>
        <w:pStyle w:val="2"/>
        <w:spacing w:before="0" w:after="0" w:line="360" w:lineRule="auto"/>
      </w:pPr>
      <w:r w:rsidRPr="00441ED0">
        <w:t>The effect of the flow rate</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u w:color="265F65"/>
        </w:rPr>
        <w:t xml:space="preserve">Apart from significantly lower amounts of the sample and reagents in a microfluidic chip, another advantage of </w:t>
      </w:r>
      <w:r w:rsidRPr="00441ED0">
        <w:rPr>
          <w:color w:val="auto"/>
        </w:rPr>
        <w:t>μFIA–TLM is the implementation of fast detection of a large number of samples (or even real-time monitoring) with a high throughput</w:t>
      </w:r>
      <w:r w:rsidR="00E94278">
        <w:rPr>
          <w:color w:val="auto"/>
        </w:rPr>
        <w:t>.</w:t>
      </w:r>
      <w:r w:rsidR="002241B0" w:rsidRPr="00441ED0">
        <w:rPr>
          <w:color w:val="auto"/>
        </w:rPr>
        <w:fldChar w:fldCharType="begin">
          <w:fldData xml:space="preserve">PEVuZE5vdGU+PENpdGU+PEF1dGhvcj5MaXU8L0F1dGhvcj48WWVhcj4yMDE0PC9ZZWFyPjxSZWNO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</w:fldData>
        </w:fldChar>
      </w:r>
      <w:r w:rsidR="000A1D9B">
        <w:rPr>
          <w:color w:val="auto"/>
        </w:rPr>
        <w:instrText xml:space="preserve"> ADDIN EN.CITE </w:instrText>
      </w:r>
      <w:r w:rsidR="002241B0">
        <w:rPr>
          <w:color w:val="auto"/>
        </w:rPr>
        <w:fldChar w:fldCharType="begin">
          <w:fldData xml:space="preserve">PEVuZE5vdGU+PENpdGU+PEF1dGhvcj5MaXU8L0F1dGhvcj48WWVhcj4yMDE0PC9ZZWFyPjxSZWNO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</w:fldData>
        </w:fldChar>
      </w:r>
      <w:r w:rsidR="000A1D9B">
        <w:rPr>
          <w:color w:val="auto"/>
        </w:rPr>
        <w:instrText xml:space="preserve"> ADDIN EN.CITE.DATA </w:instrText>
      </w:r>
      <w:r w:rsidR="002241B0">
        <w:rPr>
          <w:color w:val="auto"/>
        </w:rPr>
      </w:r>
      <w:r w:rsidR="002241B0">
        <w:rPr>
          <w:color w:val="auto"/>
        </w:rPr>
        <w:fldChar w:fldCharType="end"/>
      </w:r>
      <w:r w:rsidR="002241B0" w:rsidRPr="00441ED0">
        <w:rPr>
          <w:color w:val="auto"/>
        </w:rPr>
      </w:r>
      <w:r w:rsidR="002241B0" w:rsidRPr="00441ED0">
        <w:rPr>
          <w:color w:val="auto"/>
        </w:rPr>
        <w:fldChar w:fldCharType="separate"/>
      </w:r>
      <w:hyperlink w:anchor="_ENREF_27" w:tooltip="Liu, 2014 #12774" w:history="1">
        <w:r w:rsidR="00BD5AC6" w:rsidRPr="000A1D9B">
          <w:rPr>
            <w:noProof/>
            <w:color w:val="auto"/>
            <w:vertAlign w:val="superscript"/>
          </w:rPr>
          <w:t>27</w:t>
        </w:r>
      </w:hyperlink>
      <w:r w:rsidR="000A1D9B" w:rsidRPr="000A1D9B">
        <w:rPr>
          <w:noProof/>
          <w:color w:val="auto"/>
          <w:vertAlign w:val="superscript"/>
        </w:rPr>
        <w:t xml:space="preserve">, </w:t>
      </w:r>
      <w:hyperlink w:anchor="_ENREF_38" w:tooltip="Cassano, 2014 #12799" w:history="1">
        <w:r w:rsidR="00BD5AC6" w:rsidRPr="000A1D9B">
          <w:rPr>
            <w:noProof/>
            <w:color w:val="auto"/>
            <w:vertAlign w:val="superscript"/>
          </w:rPr>
          <w:t>38</w:t>
        </w:r>
      </w:hyperlink>
      <w:r w:rsidR="002241B0" w:rsidRPr="00441ED0">
        <w:rPr>
          <w:color w:val="auto"/>
        </w:rPr>
        <w:fldChar w:fldCharType="end"/>
      </w:r>
      <w:r w:rsidRPr="00441ED0">
        <w:rPr>
          <w:color w:val="auto"/>
        </w:rPr>
        <w:t xml:space="preserve"> However, this requires that the time of analysis of a single sample </w:t>
      </w:r>
      <w:r w:rsidR="00930091">
        <w:rPr>
          <w:color w:val="auto"/>
        </w:rPr>
        <w:t>is</w:t>
      </w:r>
      <w:r w:rsidRPr="00441ED0">
        <w:rPr>
          <w:color w:val="auto"/>
        </w:rPr>
        <w:t xml:space="preserve"> as low as possible, while retaining high sensitivity, i.e. the degree of completion of the photometric reaction should be high enough. </w:t>
      </w:r>
      <w:r w:rsidR="00FC01C1" w:rsidRPr="00FC01C1">
        <w:rPr>
          <w:color w:val="FF0000"/>
        </w:rPr>
        <w:t>On the other hand, the photodegradation of the reaction products does not allow lowering flow rates. Thus, the flow rate should be optimized</w:t>
      </w:r>
      <w:r w:rsidR="00930091">
        <w:rPr>
          <w:color w:val="FF0000"/>
        </w:rPr>
        <w:t xml:space="preserve"> to enable the co</w:t>
      </w:r>
      <w:r w:rsidR="00CA5101">
        <w:rPr>
          <w:color w:val="FF0000"/>
        </w:rPr>
        <w:t>m</w:t>
      </w:r>
      <w:r w:rsidR="00930091">
        <w:rPr>
          <w:color w:val="FF0000"/>
        </w:rPr>
        <w:t>pletion of the complexation reaction between Cr(VI) and diphnylcarbazide and to decrease the effect of photodegradation</w:t>
      </w:r>
      <w:r w:rsidR="00FC01C1" w:rsidRPr="00FC01C1">
        <w:rPr>
          <w:color w:val="FF0000"/>
        </w:rPr>
        <w:t xml:space="preserve">. </w:t>
      </w:r>
      <w:r w:rsidRPr="00441ED0">
        <w:rPr>
          <w:color w:val="auto"/>
        </w:rPr>
        <w:t xml:space="preserve">This can be achieved by </w:t>
      </w:r>
      <w:r w:rsidR="00FC01C1" w:rsidRPr="00FC01C1">
        <w:rPr>
          <w:color w:val="FF0000"/>
        </w:rPr>
        <w:t>varying</w:t>
      </w:r>
      <w:r w:rsidRPr="00FC01C1">
        <w:rPr>
          <w:color w:val="FF0000"/>
        </w:rPr>
        <w:t xml:space="preserve"> </w:t>
      </w:r>
      <w:r w:rsidRPr="00441ED0">
        <w:rPr>
          <w:color w:val="auto"/>
        </w:rPr>
        <w:t xml:space="preserve">the flow rate </w:t>
      </w:r>
      <w:r w:rsidR="00FC01C1" w:rsidRPr="00FC01C1">
        <w:rPr>
          <w:color w:val="FF0000"/>
        </w:rPr>
        <w:t>and</w:t>
      </w:r>
      <w:r w:rsidRPr="00FC01C1">
        <w:rPr>
          <w:color w:val="FF0000"/>
        </w:rPr>
        <w:t xml:space="preserve"> </w:t>
      </w:r>
      <w:bookmarkStart w:id="17" w:name="OLE_LINK21"/>
      <w:bookmarkStart w:id="18" w:name="OLE_LINK22"/>
      <w:bookmarkStart w:id="19" w:name="OLE_LINK23"/>
      <w:r w:rsidR="00B27D7F">
        <w:rPr>
          <w:color w:val="FF0000"/>
        </w:rPr>
        <w:t>by s</w:t>
      </w:r>
      <w:r w:rsidR="001D5E98" w:rsidRPr="001D5E98">
        <w:rPr>
          <w:color w:val="FF0000"/>
        </w:rPr>
        <w:t>hifting the</w:t>
      </w:r>
      <w:r w:rsidRPr="001D5E98">
        <w:rPr>
          <w:color w:val="FF0000"/>
        </w:rPr>
        <w:t xml:space="preserve"> detection position </w:t>
      </w:r>
      <w:r w:rsidR="00930091">
        <w:rPr>
          <w:color w:val="FF0000"/>
        </w:rPr>
        <w:t>downstream from the jun</w:t>
      </w:r>
      <w:r w:rsidR="00930091" w:rsidRPr="00BD5AC6">
        <w:rPr>
          <w:color w:val="FF0000"/>
        </w:rPr>
        <w:t>ction</w:t>
      </w:r>
      <w:r w:rsidR="002241B0" w:rsidRPr="00BD5AC6">
        <w:rPr>
          <w:color w:val="FF0000"/>
        </w:rPr>
        <w:t xml:space="preserve"> point</w:t>
      </w:r>
      <w:bookmarkEnd w:id="17"/>
      <w:bookmarkEnd w:id="18"/>
      <w:bookmarkEnd w:id="19"/>
      <w:r w:rsidR="00930091" w:rsidRPr="00BD5AC6">
        <w:rPr>
          <w:color w:val="FF0000"/>
        </w:rPr>
        <w:t xml:space="preserve"> o</w:t>
      </w:r>
      <w:r w:rsidR="00930091">
        <w:rPr>
          <w:color w:val="FF0000"/>
        </w:rPr>
        <w:t>f carried and reagent channels</w:t>
      </w:r>
      <w:r w:rsidR="00802653">
        <w:rPr>
          <w:color w:val="FF0000"/>
        </w:rPr>
        <w:t xml:space="preserve"> </w:t>
      </w:r>
      <w:r w:rsidR="00802653" w:rsidRPr="001D5E98">
        <w:rPr>
          <w:color w:val="FF0000"/>
        </w:rPr>
        <w:t>on the microchip</w:t>
      </w:r>
      <w:r w:rsidRPr="00441ED0">
        <w:rPr>
          <w:color w:val="auto"/>
        </w:rPr>
        <w:t>.</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 xml:space="preserve">However, flow rate requires </w:t>
      </w:r>
      <w:r w:rsidR="00CC5470">
        <w:rPr>
          <w:color w:val="auto"/>
        </w:rPr>
        <w:t xml:space="preserve">a </w:t>
      </w:r>
      <w:r w:rsidRPr="00441ED0">
        <w:rPr>
          <w:color w:val="auto"/>
        </w:rPr>
        <w:t>careful optimization. On one hand, at high flow rates, the reaction may not be complete, and the procedure sensitivity will be governed by the degree of completion. In addition, at high flow rates, peak shape may be distorted due to changes in mixing conditions, and this is very well known in macro-scale FIA. However, there is another reason of optimization, which is connected with the thermal-lens effect its</w:t>
      </w:r>
      <w:r w:rsidR="002E62AF">
        <w:rPr>
          <w:color w:val="auto"/>
        </w:rPr>
        <w:t xml:space="preserve">elf. The classical theory of this </w:t>
      </w:r>
      <w:r w:rsidRPr="00441ED0">
        <w:rPr>
          <w:color w:val="auto"/>
        </w:rPr>
        <w:t xml:space="preserve">effect in large-scale samples predicts a decrease in the </w:t>
      </w:r>
      <w:r w:rsidR="00CC5470" w:rsidRPr="00CC5470">
        <w:rPr>
          <w:color w:val="FF0000"/>
        </w:rPr>
        <w:t>signal</w:t>
      </w:r>
      <w:r w:rsidR="003C08C9">
        <w:rPr>
          <w:color w:val="FF0000"/>
        </w:rPr>
        <w:t xml:space="preserve"> with</w:t>
      </w:r>
      <w:r w:rsidRPr="00CC5470">
        <w:rPr>
          <w:color w:val="FF0000"/>
        </w:rPr>
        <w:t xml:space="preserve"> an increase </w:t>
      </w:r>
      <w:r w:rsidR="003C08C9">
        <w:rPr>
          <w:color w:val="FF0000"/>
        </w:rPr>
        <w:t>of</w:t>
      </w:r>
      <w:r w:rsidR="00CC5470" w:rsidRPr="00CC5470">
        <w:rPr>
          <w:color w:val="FF0000"/>
        </w:rPr>
        <w:t xml:space="preserve"> </w:t>
      </w:r>
      <w:r w:rsidRPr="00441ED0">
        <w:rPr>
          <w:color w:val="auto"/>
        </w:rPr>
        <w:t>the flow rate (the heated zone with thermal lens is removed with the flow away from the detection point, thus decreasing the signal)</w:t>
      </w:r>
      <w:r w:rsidR="00E566C8">
        <w:rPr>
          <w:color w:val="auto"/>
        </w:rPr>
        <w:t>.</w:t>
      </w:r>
      <w:hyperlink w:anchor="_ENREF_39" w:tooltip="Bialkowski, 1996 #7722" w:history="1">
        <w:r w:rsidR="00BD5AC6" w:rsidRPr="00441ED0">
          <w:rPr>
            <w:color w:val="auto"/>
          </w:rPr>
          <w:fldChar w:fldCharType="begin"/>
        </w:r>
        <w:r w:rsidR="00BD5AC6">
          <w:rPr>
            <w:color w:val="auto"/>
          </w:rPr>
          <w:instrText xml:space="preserve"> ADDIN EN.CITE &lt;EndNote&gt;&lt;Cite&gt;&lt;Author&gt;Bialkowski&lt;/Author&gt;&lt;Year&gt;1996&lt;/Year&gt;&lt;RecNum&gt;7722&lt;/RecNum&gt;&lt;DisplayText&gt;&lt;style face="superscript"&gt;39&lt;/style&gt;&lt;/DisplayText&gt;&lt;record&gt;&lt;rec-number&gt;7722&lt;/rec-number&gt;&lt;foreign-keys&gt;&lt;key app="EN" db-id="sfexdxdw6wvvtgev0dlvas2pwezeas0vzz5e" timestamp="1333656536"&gt;7722&lt;/key&gt;&lt;/foreign-keys&gt;&lt;ref-type name="Book"&gt;6&lt;/ref-type&gt;&lt;contributors&gt;&lt;authors&gt;&lt;author&gt;Bialkowski, S.E.&lt;/author&gt;&lt;/authors&gt;&lt;secondary-authors&gt;&lt;author&gt;Winefordner, J.D.&lt;/author&gt;&lt;/secondary-authors&gt;&lt;/contributors&gt;&lt;titles&gt;&lt;title&gt;Photothermal spectroscopy methods for chemical analysis&lt;/title&gt;&lt;secondary-title&gt;Chemical Analysis&lt;/secondary-title&gt;&lt;/titles&gt;&lt;pages&gt;584&lt;/pages&gt;&lt;volume&gt;134&lt;/volume&gt;&lt;section&gt;584&lt;/section&gt;&lt;dates&gt;&lt;year&gt;1996&lt;/year&gt;&lt;/dates&gt;&lt;pub-location&gt;New York&lt;/pub-location&gt;&lt;publisher&gt;Wiley-Interscience&lt;/publisher&gt;&lt;isbn&gt;0-471-57467-8&lt;/isbn&gt;&lt;call-num&gt;136&lt;/call-num&gt;&lt;urls&gt;&lt;/urls&gt;&lt;/record&gt;&lt;/Cite&gt;&lt;/EndNote&gt;</w:instrText>
        </w:r>
        <w:r w:rsidR="00BD5AC6" w:rsidRPr="00441ED0">
          <w:rPr>
            <w:color w:val="auto"/>
          </w:rPr>
          <w:fldChar w:fldCharType="separate"/>
        </w:r>
        <w:r w:rsidR="00BD5AC6" w:rsidRPr="000A1D9B">
          <w:rPr>
            <w:noProof/>
            <w:color w:val="auto"/>
            <w:vertAlign w:val="superscript"/>
          </w:rPr>
          <w:t>39</w:t>
        </w:r>
        <w:r w:rsidR="00BD5AC6" w:rsidRPr="00441ED0">
          <w:rPr>
            <w:color w:val="auto"/>
          </w:rPr>
          <w:fldChar w:fldCharType="end"/>
        </w:r>
      </w:hyperlink>
      <w:r w:rsidRPr="00441ED0">
        <w:rPr>
          <w:color w:val="auto"/>
        </w:rPr>
        <w:t xml:space="preserve"> In microfluidic chips</w:t>
      </w:r>
      <w:r w:rsidR="006C01FC">
        <w:rPr>
          <w:color w:val="auto"/>
        </w:rPr>
        <w:t xml:space="preserve"> </w:t>
      </w:r>
      <w:r w:rsidR="006C01FC" w:rsidRPr="006C01FC">
        <w:rPr>
          <w:color w:val="FF0000"/>
        </w:rPr>
        <w:t>and capillaries</w:t>
      </w:r>
      <w:r w:rsidRPr="00441ED0">
        <w:rPr>
          <w:color w:val="auto"/>
        </w:rPr>
        <w:t>, the plots of the signal amplitude on the flow rate show a shape with a rather distinct maximum</w:t>
      </w:r>
      <w:r w:rsidR="00E94278">
        <w:rPr>
          <w:color w:val="auto"/>
        </w:rPr>
        <w:t>.</w:t>
      </w:r>
      <w:hyperlink w:anchor="_ENREF_40" w:tooltip="Bendrysheva, 2006 #2098" w:history="1">
        <w:r w:rsidR="00BD5AC6" w:rsidRPr="00441ED0">
          <w:rPr>
            <w:color w:val="auto"/>
          </w:rPr>
          <w:fldChar w:fldCharType="begin">
            <w:fldData xml:space="preserve">PEVuZE5vdGU+PENpdGU+PEF1dGhvcj5CZW5kcnlzaGV2YTwvQXV0aG9yPjxZZWFyPjIwMDY8L1ll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</w:fldData>
          </w:fldChar>
        </w:r>
        <w:r w:rsidR="00BD5AC6">
          <w:rPr>
            <w:color w:val="auto"/>
          </w:rPr>
          <w:instrText xml:space="preserve"> ADDIN EN.CITE </w:instrText>
        </w:r>
        <w:r w:rsidR="00BD5AC6">
          <w:rPr>
            <w:color w:val="auto"/>
          </w:rPr>
          <w:fldChar w:fldCharType="begin">
            <w:fldData xml:space="preserve">PEVuZE5vdGU+PENpdGU+PEF1dGhvcj5CZW5kcnlzaGV2YTwvQXV0aG9yPjxZZWFyPjIwMDY8L1ll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r>
        <w:r w:rsidR="00BD5AC6" w:rsidRPr="00441ED0">
          <w:rPr>
            <w:color w:val="auto"/>
          </w:rPr>
          <w:fldChar w:fldCharType="separate"/>
        </w:r>
        <w:r w:rsidR="00BD5AC6" w:rsidRPr="000A1D9B">
          <w:rPr>
            <w:noProof/>
            <w:color w:val="auto"/>
            <w:vertAlign w:val="superscript"/>
          </w:rPr>
          <w:t>40-42</w:t>
        </w:r>
        <w:r w:rsidR="00BD5AC6" w:rsidRPr="00441ED0">
          <w:rPr>
            <w:color w:val="auto"/>
          </w:rPr>
          <w:fldChar w:fldCharType="end"/>
        </w:r>
      </w:hyperlink>
      <w:r w:rsidRPr="00441ED0">
        <w:rPr>
          <w:color w:val="auto"/>
        </w:rPr>
        <w:t xml:space="preserve"> This is accounted for by the fact that heating and cooling at high </w:t>
      </w:r>
      <w:r w:rsidR="001F6959" w:rsidRPr="00441ED0">
        <w:rPr>
          <w:color w:val="auto"/>
        </w:rPr>
        <w:t xml:space="preserve">modulation </w:t>
      </w:r>
      <w:r w:rsidRPr="00441ED0">
        <w:rPr>
          <w:color w:val="auto"/>
        </w:rPr>
        <w:t>frequencies do not result in complete dissipation of the heat during the cooling half-period of measurements, and the incremental heating during a measurement cycle is lower than in the case of complete dissipation of heat. At low flow rates, the flow removes this residual heating at the end of the measurement cycle, the incremental heating governing the signal increases, and signal grows up. At higher flow rates, the effects of the flow also affect the heating and the signal start to decrease like in the case of macro-scale flows in thermal lensing</w:t>
      </w:r>
      <w:r w:rsidR="00E94278">
        <w:rPr>
          <w:color w:val="auto"/>
        </w:rPr>
        <w:t>.</w:t>
      </w:r>
      <w:hyperlink w:anchor="_ENREF_43" w:tooltip="Proskurnin, 2005 #2318" w:history="1">
        <w:r w:rsidR="00BD5AC6" w:rsidRPr="00441ED0">
          <w:rPr>
            <w:color w:val="auto"/>
          </w:rPr>
          <w:fldChar w:fldCharType="begin"/>
        </w:r>
        <w:r w:rsidR="00BD5AC6">
          <w:rPr>
            <w:color w:val="auto"/>
          </w:rPr>
          <w:instrText xml:space="preserve"> ADDIN EN.CITE &lt;EndNote&gt;&lt;Cite&gt;&lt;Author&gt;Proskurnin&lt;/Author&gt;&lt;Year&gt;2005&lt;/Year&gt;&lt;RecNum&gt;2318&lt;/RecNum&gt;&lt;DisplayText&gt;&lt;style face="superscript"&gt;43&lt;/style&gt;&lt;/DisplayText&gt;&lt;record&gt;&lt;rec-number&gt;2318&lt;/rec-number&gt;&lt;foreign-keys&gt;&lt;key app="EN" db-id="sfexdxdw6wvvtgev0dlvas2pwezeas0vzz5e" timestamp="1315211482"&gt;2318&lt;/key&gt;&lt;/foreign-keys&gt;&lt;ref-type name="Journal Article"&gt;17&lt;/ref-type&gt;&lt;contributors&gt;&lt;authors&gt;&lt;author&gt;Proskurnin, M. A.&lt;/author&gt;&lt;author&gt;Bendrysheva, S. N.&lt;/author&gt;&lt;author&gt;Ragozina, N.&lt;/author&gt;&lt;author&gt;Heissler, S.&lt;/author&gt;&lt;author&gt;Faubel, W.&lt;/author&gt;&lt;author&gt;Pyell, U.&lt;/author&gt;&lt;/authors&gt;&lt;/contributors&gt;&lt;titles&gt;&lt;title&gt;Optimization of instrumental parameters of a near-field thermal-lens detector for capillary electrophoresis&lt;/title&gt;&lt;secondary-title&gt;Applied Spectroscopy&lt;/secondary-title&gt;&lt;/titles&gt;&lt;periodical&gt;&lt;full-title&gt;Applied Spectroscopy&lt;/full-title&gt;&lt;abbr-1&gt;Appl. Spectrosc.&lt;/abbr-1&gt;&lt;abbr-2&gt;Appl Spectrosc&lt;/abbr-2&gt;&lt;/periodical&gt;&lt;pages&gt;1470-1479&lt;/pages&gt;&lt;volume&gt;59&lt;/volume&gt;&lt;number&gt;12&lt;/number&gt;&lt;dates&gt;&lt;year&gt;2005&lt;/year&gt;&lt;pub-dates&gt;&lt;date&gt;Dec&lt;/date&gt;&lt;/pub-dates&gt;&lt;/dates&gt;&lt;isbn&gt;0003-7028&lt;/isbn&gt;&lt;accession-num&gt;WOS:000234187500005&lt;/accession-num&gt;&lt;urls&gt;&lt;related-urls&gt;&lt;url&gt;&amp;lt;Go to ISI&amp;gt;://WOS:000234187500005&lt;/url&gt;&lt;/related-urls&gt;&lt;/urls&gt;&lt;electronic-resource-num&gt;10.1366/000370205775142494&lt;/electronic-resource-num&gt;&lt;/record&gt;&lt;/Cite&gt;&lt;/EndNote&gt;</w:instrText>
        </w:r>
        <w:r w:rsidR="00BD5AC6" w:rsidRPr="00441ED0">
          <w:rPr>
            <w:color w:val="auto"/>
          </w:rPr>
          <w:fldChar w:fldCharType="separate"/>
        </w:r>
        <w:r w:rsidR="00BD5AC6" w:rsidRPr="000A1D9B">
          <w:rPr>
            <w:noProof/>
            <w:color w:val="auto"/>
            <w:vertAlign w:val="superscript"/>
          </w:rPr>
          <w:t>43</w:t>
        </w:r>
        <w:r w:rsidR="00BD5AC6" w:rsidRPr="00441ED0">
          <w:rPr>
            <w:color w:val="auto"/>
          </w:rPr>
          <w:fldChar w:fldCharType="end"/>
        </w:r>
      </w:hyperlink>
    </w:p>
    <w:p w:rsidR="003A646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441ED0">
        <w:rPr>
          <w:color w:val="auto"/>
        </w:rPr>
        <w:t xml:space="preserve">In this study, we obtained the results expected from the viewpoint of this </w:t>
      </w:r>
      <w:r w:rsidRPr="00FD6EF7">
        <w:rPr>
          <w:color w:val="auto"/>
        </w:rPr>
        <w:t>heating model</w:t>
      </w:r>
      <w:r w:rsidR="00E61184">
        <w:rPr>
          <w:color w:val="auto"/>
        </w:rPr>
        <w:t xml:space="preserve"> </w:t>
      </w:r>
      <w:r w:rsidR="00E61184" w:rsidRPr="006C01FC">
        <w:rPr>
          <w:color w:val="FF0000"/>
        </w:rPr>
        <w:t xml:space="preserve">and based </w:t>
      </w:r>
      <w:r w:rsidR="00E61184" w:rsidRPr="006B406F">
        <w:rPr>
          <w:color w:val="FF0000"/>
        </w:rPr>
        <w:t>on our previous findings</w:t>
      </w:r>
      <w:r w:rsidR="006C01FC" w:rsidRPr="006B406F">
        <w:rPr>
          <w:color w:val="FF0000"/>
        </w:rPr>
        <w:t>.</w:t>
      </w:r>
      <w:r w:rsidR="002241B0" w:rsidRPr="006B406F">
        <w:rPr>
          <w:color w:val="FF0000"/>
        </w:rPr>
        <w:fldChar w:fldCharType="begin">
          <w:fldData xml:space="preserve">PEVuZE5vdGU+PENpdGU+PEF1dGhvcj5NYWR6Z2FsajwvQXV0aG9yPjxZZWFyPjIwMDg8L1llYXI+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</w:fldData>
        </w:fldChar>
      </w:r>
      <w:r w:rsidR="000A1D9B">
        <w:rPr>
          <w:color w:val="FF0000"/>
        </w:rPr>
        <w:instrText xml:space="preserve"> ADDIN EN.CITE </w:instrText>
      </w:r>
      <w:r w:rsidR="002241B0">
        <w:rPr>
          <w:color w:val="FF0000"/>
        </w:rPr>
        <w:fldChar w:fldCharType="begin">
          <w:fldData xml:space="preserve">PEVuZE5vdGU+PENpdGU+PEF1dGhvcj5NYWR6Z2FsajwvQXV0aG9yPjxZZWFyPjIwMDg8L1llYXI+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</w:fldData>
        </w:fldChar>
      </w:r>
      <w:r w:rsidR="000A1D9B">
        <w:rPr>
          <w:color w:val="FF0000"/>
        </w:rPr>
        <w:instrText xml:space="preserve"> ADDIN EN.CITE.DATA </w:instrText>
      </w:r>
      <w:r w:rsidR="002241B0">
        <w:rPr>
          <w:color w:val="FF0000"/>
        </w:rPr>
      </w:r>
      <w:r w:rsidR="002241B0">
        <w:rPr>
          <w:color w:val="FF0000"/>
        </w:rPr>
        <w:fldChar w:fldCharType="end"/>
      </w:r>
      <w:r w:rsidR="002241B0" w:rsidRPr="006B406F">
        <w:rPr>
          <w:color w:val="FF0000"/>
        </w:rPr>
      </w:r>
      <w:r w:rsidR="002241B0" w:rsidRPr="006B406F">
        <w:rPr>
          <w:color w:val="FF0000"/>
        </w:rPr>
        <w:fldChar w:fldCharType="separate"/>
      </w:r>
      <w:hyperlink w:anchor="_ENREF_34" w:tooltip="Madzgalj, 2008 #1629" w:history="1">
        <w:r w:rsidR="00BD5AC6" w:rsidRPr="000A1D9B">
          <w:rPr>
            <w:noProof/>
            <w:color w:val="FF0000"/>
            <w:vertAlign w:val="superscript"/>
          </w:rPr>
          <w:t>34</w:t>
        </w:r>
      </w:hyperlink>
      <w:r w:rsidR="000A1D9B" w:rsidRPr="000A1D9B">
        <w:rPr>
          <w:noProof/>
          <w:color w:val="FF0000"/>
          <w:vertAlign w:val="superscript"/>
        </w:rPr>
        <w:t xml:space="preserve">, </w:t>
      </w:r>
      <w:hyperlink w:anchor="_ENREF_42" w:tooltip="Smirnova, 2008 #1415" w:history="1">
        <w:r w:rsidR="00BD5AC6" w:rsidRPr="000A1D9B">
          <w:rPr>
            <w:noProof/>
            <w:color w:val="FF0000"/>
            <w:vertAlign w:val="superscript"/>
          </w:rPr>
          <w:t>42</w:t>
        </w:r>
      </w:hyperlink>
      <w:r w:rsidR="002241B0" w:rsidRPr="006B406F">
        <w:rPr>
          <w:color w:val="FF0000"/>
        </w:rPr>
        <w:fldChar w:fldCharType="end"/>
      </w:r>
      <w:r w:rsidRPr="006B406F">
        <w:rPr>
          <w:color w:val="FF0000"/>
        </w:rPr>
        <w:t xml:space="preserve"> </w:t>
      </w:r>
      <w:r w:rsidR="006C01FC" w:rsidRPr="006B406F">
        <w:rPr>
          <w:color w:val="FF0000"/>
        </w:rPr>
        <w:t xml:space="preserve">For the </w:t>
      </w:r>
      <w:r w:rsidR="00A36762">
        <w:rPr>
          <w:color w:val="FF0000"/>
        </w:rPr>
        <w:t>modulation frequency</w:t>
      </w:r>
      <w:r w:rsidR="006C01FC" w:rsidRPr="006B406F">
        <w:rPr>
          <w:color w:val="FF0000"/>
        </w:rPr>
        <w:t xml:space="preserve"> of 1 kHz, the dissipation time </w:t>
      </w:r>
      <w:r w:rsidR="000C2129" w:rsidRPr="006B406F">
        <w:rPr>
          <w:color w:val="FF0000"/>
        </w:rPr>
        <w:t>(half-period of the cycle when th</w:t>
      </w:r>
      <w:r w:rsidR="00A36762">
        <w:rPr>
          <w:color w:val="FF0000"/>
        </w:rPr>
        <w:t>e</w:t>
      </w:r>
      <w:r w:rsidR="000C2129" w:rsidRPr="006B406F">
        <w:rPr>
          <w:color w:val="FF0000"/>
        </w:rPr>
        <w:t xml:space="preserve"> excitation beam is closed by the chopper) is 5</w:t>
      </w:r>
      <w:r w:rsidR="00351E29" w:rsidRPr="006B406F">
        <w:rPr>
          <w:color w:val="FF0000"/>
        </w:rPr>
        <w:t>00</w:t>
      </w:r>
      <w:r w:rsidR="000C2129" w:rsidRPr="006B406F">
        <w:rPr>
          <w:color w:val="FF0000"/>
        </w:rPr>
        <w:t xml:space="preserve"> </w:t>
      </w:r>
      <w:r w:rsidR="00351E29" w:rsidRPr="006B406F">
        <w:rPr>
          <w:color w:val="FF0000"/>
        </w:rPr>
        <w:t>μ</w:t>
      </w:r>
      <w:r w:rsidR="000C2129" w:rsidRPr="006B406F">
        <w:rPr>
          <w:color w:val="FF0000"/>
        </w:rPr>
        <w:t xml:space="preserve">s. </w:t>
      </w:r>
      <w:r w:rsidR="00351E29" w:rsidRPr="006B406F">
        <w:rPr>
          <w:color w:val="FF0000"/>
        </w:rPr>
        <w:t>The thermal behaviour of a thermal-lens experiment is governed by t</w:t>
      </w:r>
      <w:r w:rsidR="000C2129" w:rsidRPr="006B406F">
        <w:rPr>
          <w:color w:val="FF0000"/>
        </w:rPr>
        <w:t>he characteristic time</w:t>
      </w:r>
      <w:r w:rsidR="00A36762">
        <w:rPr>
          <w:color w:val="FF0000"/>
        </w:rPr>
        <w:t xml:space="preserve"> constant</w:t>
      </w:r>
      <w:r w:rsidR="000C2129" w:rsidRPr="006B406F">
        <w:rPr>
          <w:color w:val="FF0000"/>
        </w:rPr>
        <w:t xml:space="preserve"> of the thermal lens, </w:t>
      </w: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c</m:t>
            </m:r>
          </m:sub>
        </m:sSub>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ω</m:t>
            </m:r>
          </m:e>
          <m:sup>
            <m:r>
              <w:rPr>
                <w:rFonts w:ascii="Cambria Math" w:hAnsi="Cambria Math"/>
                <w:color w:val="FF0000"/>
              </w:rPr>
              <m:t>2</m:t>
            </m:r>
          </m:sup>
        </m:sSup>
        <m:r>
          <w:rPr>
            <w:rFonts w:ascii="Cambria Math" w:hAnsi="Cambria Math"/>
            <w:color w:val="FF0000"/>
          </w:rPr>
          <m:t>/4</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T</m:t>
            </m:r>
          </m:sub>
        </m:sSub>
      </m:oMath>
      <w:r w:rsidR="000C2129" w:rsidRPr="006B406F">
        <w:rPr>
          <w:color w:val="FF0000"/>
        </w:rPr>
        <w:t xml:space="preserve"> where ω is the excitation beam </w:t>
      </w:r>
      <w:r w:rsidR="000C2129" w:rsidRPr="00D91A57">
        <w:rPr>
          <w:color w:val="FF0000"/>
          <w:lang w:val="en-GB"/>
        </w:rPr>
        <w:t>radius</w:t>
      </w:r>
      <w:r w:rsidR="00351E29" w:rsidRPr="006B406F">
        <w:rPr>
          <w:color w:val="FF0000"/>
        </w:rPr>
        <w:t xml:space="preserve"> and </w:t>
      </w:r>
      <w:r w:rsidR="00351E29" w:rsidRPr="006B406F">
        <w:rPr>
          <w:i/>
          <w:color w:val="FF0000"/>
        </w:rPr>
        <w:t>D</w:t>
      </w:r>
      <w:r w:rsidR="00351E29" w:rsidRPr="006B406F">
        <w:rPr>
          <w:i/>
          <w:color w:val="FF0000"/>
          <w:vertAlign w:val="subscript"/>
        </w:rPr>
        <w:t>T</w:t>
      </w:r>
      <w:r w:rsidR="00351E29" w:rsidRPr="006B406F">
        <w:rPr>
          <w:color w:val="FF0000"/>
        </w:rPr>
        <w:t xml:space="preserve"> is the thermal diffusivity. For the experimental conditions </w:t>
      </w:r>
      <w:r w:rsidR="003A6460" w:rsidRPr="006B406F">
        <w:rPr>
          <w:color w:val="FF0000"/>
        </w:rPr>
        <w:t xml:space="preserve">(excitation beam </w:t>
      </w:r>
      <w:r w:rsidR="003A2A5F" w:rsidRPr="006B406F">
        <w:rPr>
          <w:color w:val="FF0000"/>
        </w:rPr>
        <w:t>radius</w:t>
      </w:r>
      <w:r w:rsidR="003A6460" w:rsidRPr="006B406F">
        <w:rPr>
          <w:color w:val="FF0000"/>
        </w:rPr>
        <w:t xml:space="preserve"> of 2 μm and an </w:t>
      </w:r>
      <w:r w:rsidR="003A2A5F" w:rsidRPr="006B406F">
        <w:rPr>
          <w:color w:val="FF0000"/>
        </w:rPr>
        <w:t>aqueous</w:t>
      </w:r>
      <w:r w:rsidR="003A6460" w:rsidRPr="006B406F">
        <w:rPr>
          <w:color w:val="FF0000"/>
        </w:rPr>
        <w:t xml:space="preserve"> solution </w:t>
      </w:r>
      <w:r w:rsidR="003A6460" w:rsidRPr="006B406F">
        <w:rPr>
          <w:i/>
          <w:color w:val="FF0000"/>
        </w:rPr>
        <w:t>t</w:t>
      </w:r>
      <w:r w:rsidR="003A6460" w:rsidRPr="006B406F">
        <w:rPr>
          <w:i/>
          <w:color w:val="FF0000"/>
          <w:vertAlign w:val="subscript"/>
        </w:rPr>
        <w:t>c</w:t>
      </w:r>
      <w:r w:rsidR="00351E29" w:rsidRPr="006B406F">
        <w:rPr>
          <w:color w:val="FF0000"/>
        </w:rPr>
        <w:t xml:space="preserve"> is 7 μs</w:t>
      </w:r>
      <w:r w:rsidR="003A2A5F" w:rsidRPr="006B406F">
        <w:rPr>
          <w:color w:val="FF0000"/>
        </w:rPr>
        <w:t>.</w:t>
      </w:r>
      <w:r w:rsidR="00351E29" w:rsidRPr="006B406F">
        <w:rPr>
          <w:color w:val="FF0000"/>
        </w:rPr>
        <w:t xml:space="preserve"> Thus, both heating and cooling half-</w:t>
      </w:r>
      <w:r w:rsidR="003A6460" w:rsidRPr="006B406F">
        <w:rPr>
          <w:color w:val="FF0000"/>
        </w:rPr>
        <w:t>cycles</w:t>
      </w:r>
      <w:r w:rsidR="00351E29" w:rsidRPr="006B406F">
        <w:rPr>
          <w:color w:val="FF0000"/>
        </w:rPr>
        <w:t xml:space="preserve"> span for </w:t>
      </w:r>
      <w:r w:rsidR="00351E29" w:rsidRPr="006B406F">
        <w:rPr>
          <w:i/>
          <w:color w:val="FF0000"/>
        </w:rPr>
        <w:t>ca.</w:t>
      </w:r>
      <w:r w:rsidR="00351E29" w:rsidRPr="006B406F">
        <w:rPr>
          <w:color w:val="FF0000"/>
        </w:rPr>
        <w:t xml:space="preserve"> 70</w:t>
      </w:r>
      <w:r w:rsidR="00351E29" w:rsidRPr="006B406F">
        <w:rPr>
          <w:i/>
          <w:color w:val="FF0000"/>
        </w:rPr>
        <w:t>t</w:t>
      </w:r>
      <w:r w:rsidR="00351E29" w:rsidRPr="006B406F">
        <w:rPr>
          <w:color w:val="FF0000"/>
          <w:vertAlign w:val="subscript"/>
        </w:rPr>
        <w:t>c</w:t>
      </w:r>
      <w:r w:rsidR="003A2A5F" w:rsidRPr="006B406F">
        <w:rPr>
          <w:color w:val="FF0000"/>
        </w:rPr>
        <w:t>.</w:t>
      </w:r>
      <w:r w:rsidR="00351E29" w:rsidRPr="006B406F">
        <w:rPr>
          <w:color w:val="FF0000"/>
        </w:rPr>
        <w:t xml:space="preserve"> </w:t>
      </w:r>
      <w:r w:rsidR="003A6460" w:rsidRPr="006B406F">
        <w:rPr>
          <w:color w:val="FF0000"/>
        </w:rPr>
        <w:t xml:space="preserve">The heating period is long enough for attaining the </w:t>
      </w:r>
      <w:r w:rsidR="003A2A5F" w:rsidRPr="006B406F">
        <w:rPr>
          <w:color w:val="FF0000"/>
        </w:rPr>
        <w:t>thermal</w:t>
      </w:r>
      <w:r w:rsidR="003A6460" w:rsidRPr="006B406F">
        <w:rPr>
          <w:color w:val="FF0000"/>
        </w:rPr>
        <w:t xml:space="preserve"> equilibrium (usually 50</w:t>
      </w:r>
      <w:r w:rsidR="003A6460" w:rsidRPr="006B406F">
        <w:rPr>
          <w:i/>
          <w:color w:val="FF0000"/>
        </w:rPr>
        <w:t>t</w:t>
      </w:r>
      <w:r w:rsidR="003A6460" w:rsidRPr="006B406F">
        <w:rPr>
          <w:color w:val="FF0000"/>
          <w:vertAlign w:val="subscript"/>
        </w:rPr>
        <w:t>c</w:t>
      </w:r>
      <w:r w:rsidR="003A6460" w:rsidRPr="006B406F">
        <w:rPr>
          <w:color w:val="FF0000"/>
        </w:rPr>
        <w:t>), however, the cooling half-cycle is governed by thermal effusivity and requires a longer time for the total dissipation of the thermal profile (</w:t>
      </w:r>
      <w:r w:rsidR="003A6460" w:rsidRPr="006B406F">
        <w:rPr>
          <w:i/>
          <w:color w:val="FF0000"/>
        </w:rPr>
        <w:t>ca</w:t>
      </w:r>
      <w:r w:rsidR="003A6460" w:rsidRPr="006B406F">
        <w:rPr>
          <w:color w:val="FF0000"/>
        </w:rPr>
        <w:t xml:space="preserve"> 100</w:t>
      </w:r>
      <w:r w:rsidR="003A6460" w:rsidRPr="006B406F">
        <w:rPr>
          <w:i/>
          <w:color w:val="FF0000"/>
        </w:rPr>
        <w:t>t</w:t>
      </w:r>
      <w:r w:rsidR="003A6460" w:rsidRPr="006B406F">
        <w:rPr>
          <w:i/>
          <w:color w:val="FF0000"/>
          <w:vertAlign w:val="subscript"/>
        </w:rPr>
        <w:t>c</w:t>
      </w:r>
      <w:r w:rsidR="003A6460" w:rsidRPr="006B406F">
        <w:rPr>
          <w:color w:val="FF0000"/>
        </w:rPr>
        <w:t>)</w:t>
      </w:r>
      <w:r w:rsidR="00211D61" w:rsidRPr="006B406F">
        <w:rPr>
          <w:color w:val="FF0000"/>
        </w:rPr>
        <w:t>.</w:t>
      </w:r>
      <w:r w:rsidR="002241B0" w:rsidRPr="006B406F">
        <w:rPr>
          <w:color w:val="FF0000"/>
        </w:rPr>
        <w:fldChar w:fldCharType="begin">
          <w:fldData xml:space="preserve">PEVuZE5vdGU+PENpdGU+PEF1dGhvcj5CaWFsa293c2tpPC9BdXRob3I+PFllYXI+MTk5NjwvWWVh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</w:fldData>
        </w:fldChar>
      </w:r>
      <w:r w:rsidR="000A1D9B">
        <w:rPr>
          <w:color w:val="FF0000"/>
        </w:rPr>
        <w:instrText xml:space="preserve"> ADDIN EN.CITE </w:instrText>
      </w:r>
      <w:r w:rsidR="002241B0">
        <w:rPr>
          <w:color w:val="FF0000"/>
        </w:rPr>
        <w:fldChar w:fldCharType="begin">
          <w:fldData xml:space="preserve">PEVuZE5vdGU+PENpdGU+PEF1dGhvcj5CaWFsa293c2tpPC9BdXRob3I+PFllYXI+MTk5NjwvWWVh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</w:fldData>
        </w:fldChar>
      </w:r>
      <w:r w:rsidR="000A1D9B">
        <w:rPr>
          <w:color w:val="FF0000"/>
        </w:rPr>
        <w:instrText xml:space="preserve"> ADDIN EN.CITE.DATA </w:instrText>
      </w:r>
      <w:r w:rsidR="002241B0">
        <w:rPr>
          <w:color w:val="FF0000"/>
        </w:rPr>
      </w:r>
      <w:r w:rsidR="002241B0">
        <w:rPr>
          <w:color w:val="FF0000"/>
        </w:rPr>
        <w:fldChar w:fldCharType="end"/>
      </w:r>
      <w:r w:rsidR="002241B0" w:rsidRPr="006B406F">
        <w:rPr>
          <w:color w:val="FF0000"/>
        </w:rPr>
      </w:r>
      <w:r w:rsidR="002241B0" w:rsidRPr="006B406F">
        <w:rPr>
          <w:color w:val="FF0000"/>
        </w:rPr>
        <w:fldChar w:fldCharType="separate"/>
      </w:r>
      <w:hyperlink w:anchor="_ENREF_39" w:tooltip="Bialkowski, 1996 #7722" w:history="1">
        <w:r w:rsidR="00BD5AC6" w:rsidRPr="000A1D9B">
          <w:rPr>
            <w:noProof/>
            <w:color w:val="FF0000"/>
            <w:vertAlign w:val="superscript"/>
          </w:rPr>
          <w:t>39</w:t>
        </w:r>
      </w:hyperlink>
      <w:r w:rsidR="000A1D9B" w:rsidRPr="000A1D9B">
        <w:rPr>
          <w:noProof/>
          <w:color w:val="FF0000"/>
          <w:vertAlign w:val="superscript"/>
        </w:rPr>
        <w:t xml:space="preserve">, </w:t>
      </w:r>
      <w:hyperlink w:anchor="_ENREF_42" w:tooltip="Smirnova, 2008 #1415" w:history="1">
        <w:r w:rsidR="00BD5AC6" w:rsidRPr="000A1D9B">
          <w:rPr>
            <w:noProof/>
            <w:color w:val="FF0000"/>
            <w:vertAlign w:val="superscript"/>
          </w:rPr>
          <w:t>42</w:t>
        </w:r>
      </w:hyperlink>
      <w:r w:rsidR="002241B0" w:rsidRPr="006B406F">
        <w:rPr>
          <w:color w:val="FF0000"/>
        </w:rPr>
        <w:fldChar w:fldCharType="end"/>
      </w:r>
      <w:r w:rsidR="003A6460" w:rsidRPr="006B406F">
        <w:rPr>
          <w:color w:val="FF0000"/>
        </w:rPr>
        <w:t xml:space="preserve"> </w:t>
      </w:r>
      <w:r w:rsidR="00211D61" w:rsidRPr="006B406F">
        <w:rPr>
          <w:color w:val="FF0000"/>
        </w:rPr>
        <w:t>These conditions</w:t>
      </w:r>
      <w:r w:rsidR="003A6460" w:rsidRPr="006B406F">
        <w:rPr>
          <w:color w:val="FF0000"/>
        </w:rPr>
        <w:t xml:space="preserve"> can be attained by selecting lower </w:t>
      </w:r>
      <w:r w:rsidR="00A623E5">
        <w:rPr>
          <w:color w:val="FF0000"/>
        </w:rPr>
        <w:t>modulation</w:t>
      </w:r>
      <w:r w:rsidR="00A36762">
        <w:rPr>
          <w:color w:val="FF0000"/>
        </w:rPr>
        <w:t xml:space="preserve"> frequencies</w:t>
      </w:r>
      <w:r w:rsidR="003A6460" w:rsidRPr="006B406F">
        <w:rPr>
          <w:color w:val="FF0000"/>
        </w:rPr>
        <w:t xml:space="preserve"> (which decrease the S/N ratio)</w:t>
      </w:r>
      <w:hyperlink w:anchor="_ENREF_39" w:tooltip="Bialkowski, 1996 #7722" w:history="1">
        <w:r w:rsidR="00BD5AC6" w:rsidRPr="006B406F">
          <w:rPr>
            <w:color w:val="FF0000"/>
          </w:rPr>
          <w:fldChar w:fldCharType="begin"/>
        </w:r>
        <w:r w:rsidR="00BD5AC6">
          <w:rPr>
            <w:color w:val="FF0000"/>
          </w:rPr>
          <w:instrText xml:space="preserve"> ADDIN EN.CITE &lt;EndNote&gt;&lt;Cite&gt;&lt;Author&gt;Bialkowski&lt;/Author&gt;&lt;Year&gt;1996&lt;/Year&gt;&lt;RecNum&gt;7722&lt;/RecNum&gt;&lt;DisplayText&gt;&lt;style face="superscript"&gt;39&lt;/style&gt;&lt;/DisplayText&gt;&lt;record&gt;&lt;rec-number&gt;7722&lt;/rec-number&gt;&lt;foreign-keys&gt;&lt;key app="EN" db-id="sfexdxdw6wvvtgev0dlvas2pwezeas0vzz5e" timestamp="1333656536"&gt;7722&lt;/key&gt;&lt;/foreign-keys&gt;&lt;ref-type name="Book"&gt;6&lt;/ref-type&gt;&lt;contributors&gt;&lt;authors&gt;&lt;author&gt;Bialkowski, S.E.&lt;/author&gt;&lt;/authors&gt;&lt;secondary-authors&gt;&lt;author&gt;Winefordner, J.D.&lt;/author&gt;&lt;/secondary-authors&gt;&lt;/contributors&gt;&lt;titles&gt;&lt;title&gt;Photothermal spectroscopy methods for chemical analysis&lt;/title&gt;&lt;secondary-title&gt;Chemical Analysis&lt;/secondary-title&gt;&lt;/titles&gt;&lt;pages&gt;584&lt;/pages&gt;&lt;volume&gt;134&lt;/volume&gt;&lt;section&gt;584&lt;/section&gt;&lt;dates&gt;&lt;year&gt;1996&lt;/year&gt;&lt;/dates&gt;&lt;pub-location&gt;New York&lt;/pub-location&gt;&lt;publisher&gt;Wiley-Interscience&lt;/publisher&gt;&lt;isbn&gt;0-471-57467-8&lt;/isbn&gt;&lt;call-num&gt;136&lt;/call-num&gt;&lt;urls&gt;&lt;/urls&gt;&lt;/record&gt;&lt;/Cite&gt;&lt;/EndNote&gt;</w:instrText>
        </w:r>
        <w:r w:rsidR="00BD5AC6" w:rsidRPr="006B406F">
          <w:rPr>
            <w:color w:val="FF0000"/>
          </w:rPr>
          <w:fldChar w:fldCharType="separate"/>
        </w:r>
        <w:r w:rsidR="00BD5AC6" w:rsidRPr="000A1D9B">
          <w:rPr>
            <w:noProof/>
            <w:color w:val="FF0000"/>
            <w:vertAlign w:val="superscript"/>
          </w:rPr>
          <w:t>39</w:t>
        </w:r>
        <w:r w:rsidR="00BD5AC6" w:rsidRPr="006B406F">
          <w:rPr>
            <w:color w:val="FF0000"/>
          </w:rPr>
          <w:fldChar w:fldCharType="end"/>
        </w:r>
      </w:hyperlink>
      <w:r w:rsidR="003A6460" w:rsidRPr="006B406F">
        <w:rPr>
          <w:color w:val="FF0000"/>
        </w:rPr>
        <w:t xml:space="preserve"> or switching to the asynchronous mode (heating and cooling half-cycles are independent</w:t>
      </w:r>
      <w:r w:rsidR="00FD69ED">
        <w:rPr>
          <w:color w:val="FF0000"/>
        </w:rPr>
        <w:t>)</w:t>
      </w:r>
      <w:r w:rsidR="003A6460" w:rsidRPr="006B406F">
        <w:rPr>
          <w:color w:val="FF0000"/>
        </w:rPr>
        <w:t>, which is not always advantageous for fast in-flow mea</w:t>
      </w:r>
      <w:r w:rsidR="00A36762">
        <w:rPr>
          <w:color w:val="FF0000"/>
        </w:rPr>
        <w:t xml:space="preserve">surements and cannot be based </w:t>
      </w:r>
      <w:r w:rsidR="008B6A77">
        <w:rPr>
          <w:color w:val="FF0000"/>
        </w:rPr>
        <w:t>on</w:t>
      </w:r>
      <w:r w:rsidR="00A36762">
        <w:rPr>
          <w:color w:val="FF0000"/>
        </w:rPr>
        <w:t xml:space="preserve"> lock-in schemes</w:t>
      </w:r>
      <w:r w:rsidR="003A6460" w:rsidRPr="006B406F">
        <w:rPr>
          <w:color w:val="FF0000"/>
        </w:rPr>
        <w:t>.</w:t>
      </w:r>
      <w:hyperlink w:anchor="_ENREF_44" w:tooltip="Proskurnin, 2015 #13365" w:history="1">
        <w:r w:rsidR="00BD5AC6" w:rsidRPr="006B406F">
          <w:rPr>
            <w:color w:val="FF0000"/>
          </w:rPr>
          <w:fldChar w:fldCharType="begin"/>
        </w:r>
        <w:r w:rsidR="00BD5AC6">
          <w:rPr>
            <w:color w:val="FF0000"/>
          </w:rPr>
          <w:instrText xml:space="preserve"> ADDIN EN.CITE &lt;EndNote&gt;&lt;Cite&gt;&lt;Author&gt;Proskurnin&lt;/Author&gt;&lt;Year&gt;2015&lt;/Year&gt;&lt;RecNum&gt;13365&lt;/RecNum&gt;&lt;DisplayText&gt;&lt;style face="superscript"&gt;44&lt;/style&gt;&lt;/DisplayText&gt;&lt;record&gt;&lt;rec-number&gt;13365&lt;/rec-number&gt;&lt;foreign-keys&gt;&lt;key app="EN" db-id="sfexdxdw6wvvtgev0dlvas2pwezeas0vzz5e" timestamp="1446324830"&gt;13365&lt;/key&gt;&lt;/foreign-keys&gt;&lt;ref-type name="Journal Article"&gt;17&lt;/ref-type&gt;&lt;contributors&gt;&lt;authors&gt;&lt;author&gt;Proskurnin, M. A.&lt;/author&gt;&lt;author&gt;Volkov, D. S.&lt;/author&gt;&lt;author&gt;Gor’kova, T. A.&lt;/author&gt;&lt;author&gt;Bendrysheva, S. N.&lt;/author&gt;&lt;author&gt;Smirnova, A. P.&lt;/author&gt;&lt;author&gt;Nedosekin, D. A.&lt;/author&gt;&lt;/authors&gt;&lt;/contributors&gt;&lt;titles&gt;&lt;title&gt;Advances in thermal lens spectrometry&lt;/title&gt;&lt;secondary-title&gt;Journal of Analytical Chemistry&lt;/secondary-title&gt;&lt;alt-title&gt;J Anal Chem&lt;/alt-title&gt;&lt;/titles&gt;&lt;periodical&gt;&lt;full-title&gt;Journal of Analytical Chemistry&lt;/full-title&gt;&lt;abbr-1&gt;J. Anal. Chem. (Russ.)&lt;/abbr-1&gt;&lt;/periodical&gt;&lt;alt-periodical&gt;&lt;full-title&gt;Journal of Analytical Chemistry&lt;/full-title&gt;&lt;abbr-1&gt;J. Anal. Chem.&lt;/abbr-1&gt;&lt;abbr-2&gt;J Anal Chem&lt;/abbr-2&gt;&lt;/alt-periodical&gt;&lt;pages&gt;249-276&lt;/pages&gt;&lt;volume&gt;70&lt;/volume&gt;&lt;number&gt;3&lt;/number&gt;&lt;keywords&gt;&lt;keyword&gt;thermal lens spectrometry&lt;/keyword&gt;&lt;keyword&gt;thermal lens microscopy&lt;/keyword&gt;&lt;keyword&gt;microfluid chips&lt;/keyword&gt;&lt;/keywords&gt;&lt;dates&gt;&lt;year&gt;2015&lt;/year&gt;&lt;pub-dates&gt;&lt;date&gt;2015/03/01&lt;/date&gt;&lt;/pub-dates&gt;&lt;/dates&gt;&lt;publisher&gt;Pleiades Publishing&lt;/publisher&gt;&lt;isbn&gt;1061-9348&lt;/isbn&gt;&lt;urls&gt;&lt;related-urls&gt;&lt;url&gt;http://dx.doi.org/10.1134/S1061934815030168&lt;/url&gt;&lt;/related-urls&gt;&lt;/urls&gt;&lt;electronic-resource-num&gt;10.1134/S1061934815030168&lt;/electronic-resource-num&gt;&lt;language&gt;English&lt;/language&gt;&lt;/record&gt;&lt;/Cite&gt;&lt;/EndNote&gt;</w:instrText>
        </w:r>
        <w:r w:rsidR="00BD5AC6" w:rsidRPr="006B406F">
          <w:rPr>
            <w:color w:val="FF0000"/>
          </w:rPr>
          <w:fldChar w:fldCharType="separate"/>
        </w:r>
        <w:r w:rsidR="00BD5AC6" w:rsidRPr="000A1D9B">
          <w:rPr>
            <w:noProof/>
            <w:color w:val="FF0000"/>
            <w:vertAlign w:val="superscript"/>
          </w:rPr>
          <w:t>44</w:t>
        </w:r>
        <w:r w:rsidR="00BD5AC6" w:rsidRPr="006B406F">
          <w:rPr>
            <w:color w:val="FF0000"/>
          </w:rPr>
          <w:fldChar w:fldCharType="end"/>
        </w:r>
      </w:hyperlink>
      <w:r w:rsidR="00211D61" w:rsidRPr="006B406F">
        <w:rPr>
          <w:color w:val="FF0000"/>
        </w:rPr>
        <w:t xml:space="preserve"> Thus, for a 1 kHz </w:t>
      </w:r>
      <w:r w:rsidR="00A36762">
        <w:rPr>
          <w:color w:val="FF0000"/>
        </w:rPr>
        <w:t>modulation frequency</w:t>
      </w:r>
      <w:r w:rsidR="00211D61" w:rsidRPr="006B406F">
        <w:rPr>
          <w:color w:val="FF0000"/>
        </w:rPr>
        <w:t xml:space="preserve"> and a lock-in detection, a </w:t>
      </w:r>
      <w:r w:rsidR="00A36762">
        <w:rPr>
          <w:color w:val="FF0000"/>
        </w:rPr>
        <w:t>maximal S/N is obtained</w:t>
      </w:r>
      <w:r w:rsidR="00211D61" w:rsidRPr="006B406F">
        <w:rPr>
          <w:color w:val="FF0000"/>
        </w:rPr>
        <w:t xml:space="preserve"> for </w:t>
      </w:r>
      <w:r w:rsidR="00A36762">
        <w:rPr>
          <w:color w:val="FF0000"/>
        </w:rPr>
        <w:t xml:space="preserve">given </w:t>
      </w:r>
      <w:r w:rsidR="00211D61" w:rsidRPr="006B406F">
        <w:rPr>
          <w:color w:val="FF0000"/>
        </w:rPr>
        <w:t>optical scheme.</w:t>
      </w:r>
    </w:p>
    <w:p w:rsidR="009A1C7D" w:rsidRDefault="00E27F42" w:rsidP="00D65BA8">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D91A57">
        <w:rPr>
          <w:color w:val="FF0000"/>
          <w:u w:color="265F65"/>
        </w:rPr>
        <w:t xml:space="preserve">Also, under these </w:t>
      </w:r>
      <w:bookmarkStart w:id="20" w:name="OLE_LINK24"/>
      <w:bookmarkStart w:id="21" w:name="OLE_LINK25"/>
      <w:bookmarkStart w:id="22" w:name="OLE_LINK26"/>
      <w:r w:rsidRPr="00D91A57">
        <w:rPr>
          <w:color w:val="FF0000"/>
          <w:u w:color="265F65"/>
        </w:rPr>
        <w:t>selected experimental conditions</w:t>
      </w:r>
      <w:r w:rsidR="00022151" w:rsidRPr="00D91A57">
        <w:rPr>
          <w:color w:val="FF0000"/>
          <w:u w:color="265F65"/>
        </w:rPr>
        <w:t xml:space="preserve"> </w:t>
      </w:r>
      <w:r w:rsidR="002241B0" w:rsidRPr="00D91A57">
        <w:rPr>
          <w:rFonts w:cs="Arial"/>
          <w:szCs w:val="20"/>
          <w:shd w:val="clear" w:color="auto" w:fill="FFFFFF"/>
        </w:rPr>
        <w:t xml:space="preserve">(pump beam size 4 </w:t>
      </w:r>
      <w:r w:rsidR="00BD5AC6" w:rsidRPr="00D91A57">
        <w:rPr>
          <w:szCs w:val="20"/>
          <w:shd w:val="clear" w:color="auto" w:fill="FFFFFF"/>
        </w:rPr>
        <w:t>μ</w:t>
      </w:r>
      <w:r w:rsidR="002241B0" w:rsidRPr="00D91A57">
        <w:rPr>
          <w:rFonts w:cs="Arial"/>
          <w:szCs w:val="20"/>
          <w:shd w:val="clear" w:color="auto" w:fill="FFFFFF"/>
        </w:rPr>
        <w:t xml:space="preserve">m, frequency 1 kHz, and flow rate larger than 5 </w:t>
      </w:r>
      <w:r w:rsidR="00955439" w:rsidRPr="00D91A57">
        <w:rPr>
          <w:szCs w:val="20"/>
          <w:shd w:val="clear" w:color="auto" w:fill="FFFFFF"/>
        </w:rPr>
        <w:t>μ</w:t>
      </w:r>
      <w:r w:rsidR="002241B0" w:rsidRPr="00D91A57">
        <w:rPr>
          <w:rFonts w:cs="Arial"/>
          <w:szCs w:val="20"/>
          <w:shd w:val="clear" w:color="auto" w:fill="FFFFFF"/>
        </w:rPr>
        <w:t>L/min)</w:t>
      </w:r>
      <w:r w:rsidRPr="00D91A57">
        <w:rPr>
          <w:color w:val="FF0000"/>
          <w:u w:color="265F65"/>
        </w:rPr>
        <w:t xml:space="preserve">, flow-induced </w:t>
      </w:r>
      <w:r w:rsidR="00F10DCD" w:rsidRPr="00D91A57">
        <w:rPr>
          <w:color w:val="FF0000"/>
          <w:u w:color="265F65"/>
        </w:rPr>
        <w:t>decrease and increase</w:t>
      </w:r>
      <w:r w:rsidRPr="00D91A57">
        <w:rPr>
          <w:color w:val="FF0000"/>
          <w:u w:color="265F65"/>
        </w:rPr>
        <w:t xml:space="preserve"> </w:t>
      </w:r>
      <w:r w:rsidR="00F10DCD" w:rsidRPr="00D91A57">
        <w:rPr>
          <w:color w:val="FF0000"/>
          <w:u w:color="265F65"/>
        </w:rPr>
        <w:t>are not based on</w:t>
      </w:r>
      <w:r w:rsidRPr="00D91A57">
        <w:rPr>
          <w:color w:val="FF0000"/>
          <w:u w:color="265F65"/>
        </w:rPr>
        <w:t xml:space="preserve"> incremental heating</w:t>
      </w:r>
      <w:r w:rsidR="00F10DCD" w:rsidRPr="00D91A57">
        <w:rPr>
          <w:color w:val="FF0000"/>
          <w:u w:color="265F65"/>
        </w:rPr>
        <w:t xml:space="preserve"> only</w:t>
      </w:r>
      <w:bookmarkEnd w:id="20"/>
      <w:bookmarkEnd w:id="21"/>
      <w:bookmarkEnd w:id="22"/>
      <w:r w:rsidRPr="00D91A57">
        <w:rPr>
          <w:color w:val="FF0000"/>
          <w:u w:color="265F65"/>
        </w:rPr>
        <w:t xml:space="preserve">. The signal increase for flow rates </w:t>
      </w:r>
      <w:r w:rsidR="000A73B1" w:rsidRPr="00D91A57">
        <w:rPr>
          <w:color w:val="FF0000"/>
          <w:u w:color="265F65"/>
        </w:rPr>
        <w:t>5</w:t>
      </w:r>
      <w:r w:rsidR="00F10DCD" w:rsidRPr="00D91A57">
        <w:rPr>
          <w:color w:val="FF0000"/>
          <w:u w:color="265F65"/>
        </w:rPr>
        <w:t xml:space="preserve">–10 </w:t>
      </w:r>
      <w:r w:rsidR="00F10DCD" w:rsidRPr="00D91A57">
        <w:rPr>
          <w:color w:val="FF0000"/>
          <w:u w:color="265F65"/>
        </w:rPr>
        <w:sym w:font="Symbol" w:char="F06D"/>
      </w:r>
      <w:r w:rsidR="00F10DCD" w:rsidRPr="00D91A57">
        <w:rPr>
          <w:color w:val="FF0000"/>
          <w:u w:color="265F65"/>
        </w:rPr>
        <w:t>L min</w:t>
      </w:r>
      <w:r w:rsidR="00F10DCD" w:rsidRPr="00D91A57">
        <w:rPr>
          <w:color w:val="FF0000"/>
          <w:u w:color="265F65"/>
          <w:vertAlign w:val="superscript"/>
        </w:rPr>
        <w:t>–1</w:t>
      </w:r>
      <w:r w:rsidR="00F10DCD" w:rsidRPr="00D91A57">
        <w:rPr>
          <w:color w:val="FF0000"/>
          <w:u w:color="265F65"/>
        </w:rPr>
        <w:t xml:space="preserve"> </w:t>
      </w:r>
      <w:r w:rsidR="00802653" w:rsidRPr="00D91A57">
        <w:rPr>
          <w:color w:val="auto"/>
          <w:u w:color="265F65"/>
        </w:rPr>
        <w:t xml:space="preserve">(Fig. 3) </w:t>
      </w:r>
      <w:r w:rsidR="00F10DCD" w:rsidRPr="00D91A57">
        <w:rPr>
          <w:color w:val="FF0000"/>
          <w:u w:color="265F65"/>
        </w:rPr>
        <w:t xml:space="preserve">is also </w:t>
      </w:r>
      <w:r w:rsidRPr="00D91A57">
        <w:rPr>
          <w:color w:val="FF0000"/>
          <w:u w:color="265F65"/>
        </w:rPr>
        <w:t>due to the less photodegradation</w:t>
      </w:r>
      <w:r w:rsidR="00E25859">
        <w:rPr>
          <w:color w:val="FF0000"/>
          <w:u w:color="265F65"/>
        </w:rPr>
        <w:t>,</w:t>
      </w:r>
      <w:r w:rsidRPr="00D91A57">
        <w:rPr>
          <w:color w:val="FF0000"/>
          <w:u w:color="265F65"/>
        </w:rPr>
        <w:t xml:space="preserve"> </w:t>
      </w:r>
      <w:r w:rsidR="005044C5" w:rsidRPr="00D91A57">
        <w:rPr>
          <w:color w:val="FF0000"/>
          <w:u w:color="265F65"/>
        </w:rPr>
        <w:t>while</w:t>
      </w:r>
      <w:r w:rsidRPr="00D91A57">
        <w:rPr>
          <w:color w:val="FF0000"/>
          <w:u w:color="265F65"/>
        </w:rPr>
        <w:t xml:space="preserve"> less Cr-DPC diffusion </w:t>
      </w:r>
      <w:r w:rsidR="005044C5" w:rsidRPr="00D91A57">
        <w:rPr>
          <w:color w:val="FF0000"/>
          <w:u w:color="265F65"/>
        </w:rPr>
        <w:t>into the area irradiated by the excitation beam</w:t>
      </w:r>
      <w:hyperlink w:anchor="_ENREF_45" w:tooltip="Pedreira, 2006 #2093" w:history="1">
        <w:r w:rsidR="00BD5AC6" w:rsidRPr="00D91A57">
          <w:rPr>
            <w:color w:val="FF0000"/>
            <w:u w:color="265F65"/>
          </w:rPr>
          <w:fldChar w:fldCharType="begin"/>
        </w:r>
        <w:r w:rsidR="00BD5AC6" w:rsidRPr="00D91A57">
          <w:rPr>
            <w:color w:val="FF0000"/>
            <w:u w:color="265F65"/>
          </w:rPr>
          <w:instrText xml:space="preserve"> ADDIN EN.CITE &lt;EndNote&gt;&lt;Cite&gt;&lt;Author&gt;Pedreira&lt;/Author&gt;&lt;Year&gt;2006&lt;/Year&gt;&lt;RecNum&gt;2093&lt;/RecNum&gt;&lt;DisplayText&gt;&lt;style face="superscript"&gt;45&lt;/style&gt;&lt;/DisplayText&gt;&lt;record&gt;&lt;rec-number&gt;2093&lt;/rec-number&gt;&lt;foreign-keys&gt;&lt;key app="EN" db-id="sfexdxdw6wvvtgev0dlvas2pwezeas0vzz5e" timestamp="1315211482"&gt;2093&lt;/key&gt;&lt;/foreign-keys&gt;&lt;ref-type name="Journal Article"&gt;17&lt;/ref-type&gt;&lt;contributors&gt;&lt;authors&gt;&lt;author&gt;Pedreira, P. R. B.&lt;/author&gt;&lt;author&gt;Hirsch, L. R.&lt;/author&gt;&lt;author&gt;Pereira, J. R. D.&lt;/author&gt;&lt;author&gt;Medina, A. N.&lt;/author&gt;&lt;author&gt;Bento, A. C.&lt;/author&gt;&lt;author&gt;Baesso, M. L.&lt;/author&gt;&lt;author&gt;Rollemberg, Maria C.&lt;/author&gt;&lt;author&gt;Franko, Mladen&lt;/author&gt;&lt;author&gt;Shen, Jun&lt;/author&gt;&lt;/authors&gt;&lt;/contributors&gt;&lt;titles&gt;&lt;title&gt;Real-time quantitative investigation of photochemical reaction using thermal lens measurements: Theory and experiment&lt;/title&gt;&lt;secondary-title&gt;Journal of Applied Physics&lt;/secondary-title&gt;&lt;/titles&gt;&lt;periodical&gt;&lt;full-title&gt;Journal of Applied Physics&lt;/full-title&gt;&lt;abbr-1&gt;J. Appl. Phys.&lt;/abbr-1&gt;&lt;abbr-2&gt;J Appl Phys&lt;/abbr-2&gt;&lt;/periodical&gt;&lt;pages&gt;044906&lt;/pages&gt;&lt;volume&gt;100&lt;/volume&gt;&lt;number&gt;4&lt;/number&gt;&lt;dates&gt;&lt;year&gt;2006&lt;/year&gt;&lt;pub-dates&gt;&lt;date&gt;Aug 15&lt;/date&gt;&lt;/pub-dates&gt;&lt;/dates&gt;&lt;isbn&gt;0021-8979&lt;/isbn&gt;&lt;accession-num&gt;WOS:000240236800148&lt;/accession-num&gt;&lt;urls&gt;&lt;related-urls&gt;&lt;url&gt;&amp;lt;Go to ISI&amp;gt;://WOS:000240236800148&lt;/url&gt;&lt;/related-urls&gt;&lt;/urls&gt;&lt;electronic-resource-num&gt;&amp;#xD;10.1063/1.2245201&lt;/electronic-resource-num&gt;&lt;/record&gt;&lt;/Cite&gt;&lt;/EndNote&gt;</w:instrText>
        </w:r>
        <w:r w:rsidR="00BD5AC6" w:rsidRPr="00D91A57">
          <w:rPr>
            <w:color w:val="FF0000"/>
            <w:u w:color="265F65"/>
          </w:rPr>
          <w:fldChar w:fldCharType="separate"/>
        </w:r>
        <w:r w:rsidR="00BD5AC6" w:rsidRPr="00D91A57">
          <w:rPr>
            <w:noProof/>
            <w:color w:val="FF0000"/>
            <w:u w:color="265F65"/>
            <w:vertAlign w:val="superscript"/>
          </w:rPr>
          <w:t>45</w:t>
        </w:r>
        <w:r w:rsidR="00BD5AC6" w:rsidRPr="00D91A57">
          <w:rPr>
            <w:color w:val="FF0000"/>
            <w:u w:color="265F65"/>
          </w:rPr>
          <w:fldChar w:fldCharType="end"/>
        </w:r>
      </w:hyperlink>
      <w:r w:rsidR="005044C5" w:rsidRPr="00D91A57">
        <w:rPr>
          <w:color w:val="FF0000"/>
          <w:u w:color="265F65"/>
        </w:rPr>
        <w:t xml:space="preserve"> contributes to </w:t>
      </w:r>
      <w:r w:rsidR="00E25859">
        <w:rPr>
          <w:color w:val="FF0000"/>
          <w:u w:color="265F65"/>
        </w:rPr>
        <w:t xml:space="preserve">an </w:t>
      </w:r>
      <w:r w:rsidR="005044C5" w:rsidRPr="00D91A57">
        <w:rPr>
          <w:color w:val="FF0000"/>
          <w:u w:color="265F65"/>
        </w:rPr>
        <w:t xml:space="preserve">additional signal decrease </w:t>
      </w:r>
      <w:r w:rsidRPr="00D91A57">
        <w:rPr>
          <w:color w:val="FF0000"/>
          <w:u w:color="265F65"/>
        </w:rPr>
        <w:t>at high</w:t>
      </w:r>
      <w:r w:rsidR="00F10DCD" w:rsidRPr="00D91A57">
        <w:rPr>
          <w:color w:val="FF0000"/>
          <w:u w:color="265F65"/>
        </w:rPr>
        <w:t>er</w:t>
      </w:r>
      <w:r w:rsidRPr="00D91A57">
        <w:rPr>
          <w:color w:val="FF0000"/>
          <w:u w:color="265F65"/>
        </w:rPr>
        <w:t xml:space="preserve"> flow rates. </w:t>
      </w:r>
      <w:r w:rsidR="00E25859">
        <w:rPr>
          <w:color w:val="FF0000"/>
          <w:u w:color="265F65"/>
        </w:rPr>
        <w:t xml:space="preserve">As </w:t>
      </w:r>
      <w:r w:rsidRPr="00D91A57">
        <w:rPr>
          <w:color w:val="FF0000"/>
          <w:u w:color="265F65"/>
        </w:rPr>
        <w:t>Fig</w:t>
      </w:r>
      <w:r w:rsidR="00904644" w:rsidRPr="00D91A57">
        <w:rPr>
          <w:color w:val="FF0000"/>
          <w:u w:color="265F65"/>
        </w:rPr>
        <w:t>.</w:t>
      </w:r>
      <w:r w:rsidRPr="00D91A57">
        <w:rPr>
          <w:color w:val="FF0000"/>
          <w:u w:color="265F65"/>
        </w:rPr>
        <w:t xml:space="preserve"> 2</w:t>
      </w:r>
      <w:r w:rsidR="00E25859">
        <w:rPr>
          <w:color w:val="FF0000"/>
          <w:u w:color="265F65"/>
        </w:rPr>
        <w:t xml:space="preserve"> shows</w:t>
      </w:r>
      <w:r w:rsidR="00802653" w:rsidRPr="00D91A57">
        <w:rPr>
          <w:color w:val="FF0000"/>
          <w:u w:color="265F65"/>
        </w:rPr>
        <w:t xml:space="preserve">, </w:t>
      </w:r>
      <w:r w:rsidRPr="00D91A57">
        <w:rPr>
          <w:color w:val="FF0000"/>
          <w:u w:color="265F65"/>
        </w:rPr>
        <w:t xml:space="preserve">there is </w:t>
      </w:r>
      <w:r w:rsidR="000A73B1" w:rsidRPr="00D91A57">
        <w:rPr>
          <w:color w:val="FF0000"/>
          <w:u w:color="265F65"/>
        </w:rPr>
        <w:t xml:space="preserve">about </w:t>
      </w:r>
      <w:r w:rsidR="00E25859">
        <w:rPr>
          <w:color w:val="FF0000"/>
          <w:u w:color="265F65"/>
        </w:rPr>
        <w:t xml:space="preserve">a </w:t>
      </w:r>
      <w:r w:rsidR="000A73B1" w:rsidRPr="00D91A57">
        <w:rPr>
          <w:color w:val="FF0000"/>
          <w:u w:color="265F65"/>
        </w:rPr>
        <w:t>20%</w:t>
      </w:r>
      <w:r w:rsidRPr="00D91A57">
        <w:rPr>
          <w:color w:val="FF0000"/>
          <w:u w:color="265F65"/>
        </w:rPr>
        <w:t xml:space="preserve"> contribution from the photodegradation</w:t>
      </w:r>
      <w:r w:rsidR="00F10DCD" w:rsidRPr="00D91A57">
        <w:rPr>
          <w:color w:val="FF0000"/>
          <w:u w:color="265F65"/>
        </w:rPr>
        <w:t xml:space="preserve"> </w:t>
      </w:r>
      <w:r w:rsidR="000A73B1" w:rsidRPr="00D91A57">
        <w:rPr>
          <w:color w:val="FF0000"/>
          <w:u w:color="265F65"/>
        </w:rPr>
        <w:t xml:space="preserve">when comparing 5 </w:t>
      </w:r>
      <w:r w:rsidR="000A73B1" w:rsidRPr="00D91A57">
        <w:rPr>
          <w:color w:val="FF0000"/>
          <w:u w:color="265F65"/>
        </w:rPr>
        <w:sym w:font="Symbol" w:char="F06D"/>
      </w:r>
      <w:r w:rsidR="000A73B1" w:rsidRPr="00D91A57">
        <w:rPr>
          <w:color w:val="FF0000"/>
          <w:u w:color="265F65"/>
        </w:rPr>
        <w:t>L min</w:t>
      </w:r>
      <w:r w:rsidR="000A73B1" w:rsidRPr="00D91A57">
        <w:rPr>
          <w:color w:val="FF0000"/>
          <w:u w:color="265F65"/>
          <w:vertAlign w:val="superscript"/>
        </w:rPr>
        <w:t>–1</w:t>
      </w:r>
      <w:r w:rsidR="000A73B1" w:rsidRPr="00D91A57">
        <w:rPr>
          <w:color w:val="FF0000"/>
          <w:u w:color="265F65"/>
        </w:rPr>
        <w:t xml:space="preserve"> to flows as high as 30 </w:t>
      </w:r>
      <w:r w:rsidR="000A73B1" w:rsidRPr="00D91A57">
        <w:rPr>
          <w:color w:val="FF0000"/>
          <w:u w:color="265F65"/>
        </w:rPr>
        <w:sym w:font="Symbol" w:char="F06D"/>
      </w:r>
      <w:r w:rsidR="000A73B1" w:rsidRPr="00D91A57">
        <w:rPr>
          <w:color w:val="FF0000"/>
          <w:u w:color="265F65"/>
        </w:rPr>
        <w:t>L min</w:t>
      </w:r>
      <w:r w:rsidR="000A73B1" w:rsidRPr="00D91A57">
        <w:rPr>
          <w:color w:val="FF0000"/>
          <w:u w:color="265F65"/>
          <w:vertAlign w:val="superscript"/>
        </w:rPr>
        <w:t>–1</w:t>
      </w:r>
      <w:r w:rsidR="000A73B1" w:rsidRPr="00D91A57">
        <w:rPr>
          <w:color w:val="FF0000"/>
          <w:u w:color="265F65"/>
        </w:rPr>
        <w:t>.</w:t>
      </w:r>
      <w:r w:rsidRPr="00D91A57">
        <w:rPr>
          <w:color w:val="FF0000"/>
          <w:u w:color="265F65"/>
        </w:rPr>
        <w:t xml:space="preserve"> </w:t>
      </w:r>
      <w:r w:rsidR="00D65BA8" w:rsidRPr="00D91A57">
        <w:rPr>
          <w:color w:val="FF0000"/>
          <w:u w:color="265F65"/>
        </w:rPr>
        <w:t xml:space="preserve">This 20% contribution is close to the observed increase in TLS signal with the flow rate at 10 </w:t>
      </w:r>
      <w:r w:rsidR="00D65BA8" w:rsidRPr="00D91A57">
        <w:rPr>
          <w:color w:val="FF0000"/>
          <w:u w:color="265F65"/>
        </w:rPr>
        <w:sym w:font="Symbol" w:char="F06D"/>
      </w:r>
      <w:r w:rsidR="00D65BA8" w:rsidRPr="00D91A57">
        <w:rPr>
          <w:color w:val="FF0000"/>
          <w:u w:color="265F65"/>
        </w:rPr>
        <w:t>L min</w:t>
      </w:r>
      <w:r w:rsidR="00D65BA8" w:rsidRPr="00D91A57">
        <w:rPr>
          <w:color w:val="FF0000"/>
          <w:u w:color="265F65"/>
          <w:vertAlign w:val="superscript"/>
        </w:rPr>
        <w:t>–1</w:t>
      </w:r>
      <w:r w:rsidR="00D65BA8" w:rsidRPr="00D91A57">
        <w:rPr>
          <w:color w:val="FF0000"/>
          <w:u w:color="265F65"/>
        </w:rPr>
        <w:t xml:space="preserve"> (25%), and not much further improvement can be expected. Therefore, measurements at many different flow rates were not needed</w:t>
      </w:r>
      <w:r w:rsidR="00955439" w:rsidRPr="00D91A57">
        <w:rPr>
          <w:color w:val="FF0000"/>
          <w:u w:color="265F65"/>
          <w:lang w:val="ru-RU"/>
        </w:rPr>
        <w:t>.</w:t>
      </w:r>
      <w:r w:rsidRPr="00D91A57">
        <w:rPr>
          <w:color w:val="FF0000"/>
          <w:u w:color="265F65"/>
        </w:rPr>
        <w:t xml:space="preserve"> </w:t>
      </w:r>
      <w:r w:rsidR="00D65BA8">
        <w:rPr>
          <w:color w:val="auto"/>
        </w:rPr>
        <w:t>T</w:t>
      </w:r>
      <w:r w:rsidR="009A1C7D" w:rsidRPr="00FD6EF7">
        <w:rPr>
          <w:color w:val="auto"/>
          <w:u w:color="265F65"/>
        </w:rPr>
        <w:t xml:space="preserve">he position of this maximum depends on other optimization parameters </w:t>
      </w:r>
      <w:r w:rsidR="009A1C7D" w:rsidRPr="00441ED0">
        <w:rPr>
          <w:color w:val="auto"/>
          <w:u w:color="265F65"/>
        </w:rPr>
        <w:t xml:space="preserve">only slightly. This optimum flow rate was observed for both microchips N1 and N2. In the following experiments, </w:t>
      </w:r>
      <w:r w:rsidR="002E62AF">
        <w:rPr>
          <w:color w:val="auto"/>
          <w:u w:color="265F65"/>
        </w:rPr>
        <w:t xml:space="preserve">the </w:t>
      </w:r>
      <w:r w:rsidR="009A1C7D" w:rsidRPr="00441ED0">
        <w:rPr>
          <w:color w:val="auto"/>
          <w:u w:color="265F65"/>
        </w:rPr>
        <w:t xml:space="preserve">flow rate was set to 10 </w:t>
      </w:r>
      <w:r w:rsidR="009A1C7D" w:rsidRPr="00441ED0">
        <w:rPr>
          <w:color w:val="auto"/>
          <w:u w:color="265F65"/>
        </w:rPr>
        <w:sym w:font="Symbol" w:char="F06D"/>
      </w:r>
      <w:r w:rsidR="009A1C7D" w:rsidRPr="00441ED0">
        <w:rPr>
          <w:color w:val="auto"/>
          <w:u w:color="265F65"/>
        </w:rPr>
        <w:t>L min</w:t>
      </w:r>
      <w:r w:rsidR="009A1C7D" w:rsidRPr="00441ED0">
        <w:rPr>
          <w:color w:val="auto"/>
          <w:u w:color="265F65"/>
          <w:vertAlign w:val="superscript"/>
        </w:rPr>
        <w:t>–1</w:t>
      </w:r>
      <w:r w:rsidR="009A1C7D" w:rsidRPr="00441ED0">
        <w:rPr>
          <w:color w:val="auto"/>
          <w:u w:color="265F65"/>
        </w:rPr>
        <w:t>.</w:t>
      </w:r>
    </w:p>
    <w:p w:rsidR="005C2567"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noProof/>
          <w:lang w:val="ru-RU" w:eastAsia="ru-RU"/>
        </w:rPr>
        <w:drawing>
          <wp:inline distT="0" distB="0" distL="0" distR="0">
            <wp:extent cx="3038475" cy="2133600"/>
            <wp:effectExtent l="0" t="0" r="0" b="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bCs/>
          <w:color w:val="auto"/>
        </w:rPr>
      </w:pPr>
      <w:r w:rsidRPr="00E94278">
        <w:rPr>
          <w:b/>
          <w:bCs/>
          <w:color w:val="auto"/>
        </w:rPr>
        <w:t>Fig</w:t>
      </w:r>
      <w:r w:rsidR="00E94278" w:rsidRPr="00E94278">
        <w:rPr>
          <w:b/>
          <w:bCs/>
          <w:color w:val="auto"/>
        </w:rPr>
        <w:t>ure</w:t>
      </w:r>
      <w:r w:rsidRPr="00E94278">
        <w:rPr>
          <w:b/>
          <w:bCs/>
          <w:color w:val="auto"/>
        </w:rPr>
        <w:t xml:space="preserve"> 3.</w:t>
      </w:r>
      <w:r w:rsidRPr="00441ED0">
        <w:rPr>
          <w:bCs/>
          <w:color w:val="auto"/>
        </w:rPr>
        <w:tab/>
        <w:t>Dependence of the thermal-lens signal of Cr(VI) (4 μmol L</w:t>
      </w:r>
      <w:r w:rsidRPr="00441ED0">
        <w:rPr>
          <w:bCs/>
          <w:color w:val="auto"/>
          <w:vertAlign w:val="superscript"/>
        </w:rPr>
        <w:t>–1</w:t>
      </w:r>
      <w:r w:rsidRPr="00441ED0">
        <w:rPr>
          <w:bCs/>
          <w:color w:val="auto"/>
        </w:rPr>
        <w:t>) complex with diphenylcarbazide (20 μmol L</w:t>
      </w:r>
      <w:r w:rsidRPr="00441ED0">
        <w:rPr>
          <w:bCs/>
          <w:color w:val="auto"/>
          <w:vertAlign w:val="superscript"/>
        </w:rPr>
        <w:t>–1</w:t>
      </w:r>
      <w:r w:rsidRPr="00441ED0">
        <w:rPr>
          <w:bCs/>
          <w:color w:val="auto"/>
        </w:rPr>
        <w:t>) on the flow rate for two injection volumes of the reagent (</w:t>
      </w:r>
      <w:r w:rsidRPr="00441ED0">
        <w:rPr>
          <w:bCs/>
          <w:i/>
          <w:color w:val="auto"/>
        </w:rPr>
        <w:t>1</w:t>
      </w:r>
      <w:r w:rsidRPr="00441ED0">
        <w:rPr>
          <w:bCs/>
          <w:color w:val="auto"/>
        </w:rPr>
        <w:t>) 0.9 µL and (</w:t>
      </w:r>
      <w:r w:rsidRPr="00441ED0">
        <w:rPr>
          <w:bCs/>
          <w:i/>
          <w:color w:val="auto"/>
        </w:rPr>
        <w:t>2</w:t>
      </w:r>
      <w:r w:rsidRPr="00441ED0">
        <w:rPr>
          <w:bCs/>
          <w:color w:val="auto"/>
        </w:rPr>
        <w:t>) 1.4 µL, the detect</w:t>
      </w:r>
      <w:r w:rsidR="005044C5">
        <w:rPr>
          <w:bCs/>
          <w:color w:val="auto"/>
        </w:rPr>
        <w:t>ion</w:t>
      </w:r>
      <w:r w:rsidRPr="00441ED0">
        <w:rPr>
          <w:bCs/>
          <w:color w:val="auto"/>
        </w:rPr>
        <w:t xml:space="preserve"> distance from the </w:t>
      </w:r>
      <w:r w:rsidR="00E25859" w:rsidRPr="00E25859">
        <w:rPr>
          <w:bCs/>
          <w:color w:val="FF0000"/>
        </w:rPr>
        <w:t>mixing</w:t>
      </w:r>
      <w:r w:rsidRPr="00E25859">
        <w:rPr>
          <w:bCs/>
          <w:color w:val="FF0000"/>
        </w:rPr>
        <w:t xml:space="preserve"> </w:t>
      </w:r>
      <w:r w:rsidRPr="00441ED0">
        <w:rPr>
          <w:bCs/>
          <w:color w:val="auto"/>
        </w:rPr>
        <w:t>point, 29 cm; excitation power, 100 mW.</w:t>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b/>
          <w:bCs/>
          <w:color w:val="auto"/>
          <w:u w:color="265F65"/>
        </w:rPr>
      </w:pPr>
    </w:p>
    <w:p w:rsidR="009A1C7D" w:rsidRPr="0026289F" w:rsidRDefault="009A1C7D" w:rsidP="00B07E9C">
      <w:pPr>
        <w:pStyle w:val="2"/>
        <w:spacing w:before="0" w:after="0" w:line="360" w:lineRule="auto"/>
        <w:rPr>
          <w:color w:val="FF0000"/>
        </w:rPr>
      </w:pPr>
      <w:r w:rsidRPr="00441ED0">
        <w:t xml:space="preserve">The effect of the detection </w:t>
      </w:r>
      <w:r w:rsidR="0026289F" w:rsidRPr="0026289F">
        <w:rPr>
          <w:color w:val="FF0000"/>
        </w:rPr>
        <w:t>distance from the junction point</w:t>
      </w: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After optimizing two key parameters directly governing the sensitivity of thermal-lens measurements, we moved on to the optimization of the flow reaction parameters. The time of molecular diffusion equals </w:t>
      </w:r>
      <w:r w:rsidRPr="00441ED0">
        <w:rPr>
          <w:i/>
          <w:iCs/>
          <w:color w:val="auto"/>
          <w:u w:color="265F65"/>
        </w:rPr>
        <w:t>L</w:t>
      </w:r>
      <w:r w:rsidRPr="00441ED0">
        <w:rPr>
          <w:color w:val="auto"/>
          <w:u w:color="265F65"/>
          <w:vertAlign w:val="superscript"/>
        </w:rPr>
        <w:t>2</w:t>
      </w:r>
      <w:r w:rsidRPr="00441ED0">
        <w:rPr>
          <w:color w:val="auto"/>
          <w:u w:color="265F65"/>
        </w:rPr>
        <w:t>/</w:t>
      </w:r>
      <w:r w:rsidRPr="00441ED0">
        <w:rPr>
          <w:i/>
          <w:iCs/>
          <w:color w:val="auto"/>
          <w:u w:color="265F65"/>
        </w:rPr>
        <w:t xml:space="preserve">D </w:t>
      </w:r>
      <w:r w:rsidRPr="00441ED0">
        <w:rPr>
          <w:color w:val="auto"/>
          <w:u w:color="265F65"/>
        </w:rPr>
        <w:t>(</w:t>
      </w:r>
      <w:r w:rsidRPr="00441ED0">
        <w:rPr>
          <w:i/>
          <w:iCs/>
          <w:color w:val="auto"/>
          <w:u w:color="265F65"/>
        </w:rPr>
        <w:t xml:space="preserve">L </w:t>
      </w:r>
      <w:r w:rsidRPr="00441ED0">
        <w:rPr>
          <w:color w:val="auto"/>
          <w:u w:color="265F65"/>
        </w:rPr>
        <w:t xml:space="preserve">is the characteristic distance and </w:t>
      </w:r>
      <w:r w:rsidRPr="00441ED0">
        <w:rPr>
          <w:i/>
          <w:iCs/>
          <w:color w:val="auto"/>
          <w:u w:color="265F65"/>
        </w:rPr>
        <w:t xml:space="preserve">D </w:t>
      </w:r>
      <w:r w:rsidRPr="00441ED0">
        <w:rPr>
          <w:color w:val="auto"/>
          <w:u w:color="265F65"/>
        </w:rPr>
        <w:t xml:space="preserve">is the diffusion coefficient, respectively) in microfluidic chips is usually several seconds for </w:t>
      </w:r>
      <w:r w:rsidRPr="00441ED0">
        <w:rPr>
          <w:i/>
          <w:iCs/>
          <w:color w:val="auto"/>
          <w:u w:color="265F65"/>
        </w:rPr>
        <w:t>L</w:t>
      </w:r>
      <w:r w:rsidRPr="00441ED0">
        <w:rPr>
          <w:color w:val="auto"/>
          <w:u w:color="265F65"/>
        </w:rPr>
        <w:t xml:space="preserve">= 100 </w:t>
      </w:r>
      <w:r w:rsidRPr="00441ED0">
        <w:rPr>
          <w:color w:val="auto"/>
          <w:u w:color="265F65"/>
        </w:rPr>
        <w:sym w:font="Symbol" w:char="F06D"/>
      </w:r>
      <w:r w:rsidRPr="00441ED0">
        <w:rPr>
          <w:color w:val="auto"/>
          <w:u w:color="265F65"/>
        </w:rPr>
        <w:t xml:space="preserve">m and </w:t>
      </w:r>
      <w:r w:rsidRPr="00441ED0">
        <w:rPr>
          <w:i/>
          <w:iCs/>
          <w:color w:val="auto"/>
          <w:u w:color="265F65"/>
        </w:rPr>
        <w:t>D</w:t>
      </w:r>
      <w:r w:rsidRPr="00441ED0">
        <w:rPr>
          <w:color w:val="auto"/>
          <w:u w:color="265F65"/>
        </w:rPr>
        <w:t xml:space="preserve"> = 10</w:t>
      </w:r>
      <w:r w:rsidRPr="00441ED0">
        <w:rPr>
          <w:color w:val="auto"/>
          <w:u w:color="265F65"/>
          <w:vertAlign w:val="superscript"/>
        </w:rPr>
        <w:t>–5</w:t>
      </w:r>
      <w:r w:rsidR="00E94278" w:rsidRPr="00E94278">
        <w:rPr>
          <w:color w:val="auto"/>
          <w:u w:color="265F65"/>
        </w:rPr>
        <w:t xml:space="preserve"> </w:t>
      </w:r>
      <w:r w:rsidRPr="00441ED0">
        <w:rPr>
          <w:color w:val="auto"/>
          <w:u w:color="265F65"/>
        </w:rPr>
        <w:t>cm</w:t>
      </w:r>
      <w:r w:rsidRPr="00441ED0">
        <w:rPr>
          <w:color w:val="auto"/>
          <w:u w:color="265F65"/>
          <w:vertAlign w:val="superscript"/>
        </w:rPr>
        <w:t>2</w:t>
      </w:r>
      <w:r w:rsidRPr="00441ED0">
        <w:rPr>
          <w:color w:val="auto"/>
          <w:u w:color="265F65"/>
        </w:rPr>
        <w:t xml:space="preserve"> s</w:t>
      </w:r>
      <w:r w:rsidRPr="00441ED0">
        <w:rPr>
          <w:color w:val="auto"/>
          <w:u w:color="265F65"/>
          <w:vertAlign w:val="superscript"/>
        </w:rPr>
        <w:t>–1</w:t>
      </w:r>
      <w:r w:rsidRPr="00441ED0">
        <w:rPr>
          <w:color w:val="auto"/>
          <w:u w:color="265F65"/>
        </w:rPr>
        <w:t xml:space="preserve">. The specific interface area σ = </w:t>
      </w:r>
      <w:r w:rsidRPr="00441ED0">
        <w:rPr>
          <w:i/>
          <w:iCs/>
          <w:color w:val="auto"/>
          <w:u w:color="265F65"/>
        </w:rPr>
        <w:t>S</w:t>
      </w:r>
      <w:r w:rsidRPr="00441ED0">
        <w:rPr>
          <w:color w:val="auto"/>
          <w:u w:color="265F65"/>
        </w:rPr>
        <w:t>/</w:t>
      </w:r>
      <w:r w:rsidRPr="00441ED0">
        <w:rPr>
          <w:i/>
          <w:iCs/>
          <w:color w:val="auto"/>
          <w:u w:color="265F65"/>
        </w:rPr>
        <w:t xml:space="preserve">V </w:t>
      </w:r>
      <w:r w:rsidRPr="00441ED0">
        <w:rPr>
          <w:rFonts w:ascii="SimSun" w:hAnsi="SimSun" w:cs="SimSun" w:hint="eastAsia"/>
          <w:color w:val="auto"/>
          <w:u w:color="265F65"/>
        </w:rPr>
        <w:t>∝</w:t>
      </w:r>
      <w:r w:rsidRPr="00441ED0">
        <w:rPr>
          <w:rFonts w:ascii="Cambria Math" w:hAnsi="Cambria Math" w:cs="Cambria Math"/>
          <w:color w:val="auto"/>
          <w:u w:color="265F65"/>
        </w:rPr>
        <w:t xml:space="preserve"> </w:t>
      </w:r>
      <w:r w:rsidRPr="00441ED0">
        <w:rPr>
          <w:color w:val="auto"/>
          <w:u w:color="265F65"/>
        </w:rPr>
        <w:t>1/</w:t>
      </w:r>
      <w:r w:rsidRPr="00441ED0">
        <w:rPr>
          <w:i/>
          <w:iCs/>
          <w:color w:val="auto"/>
          <w:u w:color="265F65"/>
        </w:rPr>
        <w:t xml:space="preserve">L </w:t>
      </w:r>
      <w:r w:rsidRPr="00441ED0">
        <w:rPr>
          <w:color w:val="auto"/>
          <w:u w:color="265F65"/>
        </w:rPr>
        <w:t>(</w:t>
      </w:r>
      <w:r w:rsidRPr="00441ED0">
        <w:rPr>
          <w:i/>
          <w:iCs/>
          <w:color w:val="auto"/>
          <w:u w:color="265F65"/>
        </w:rPr>
        <w:t xml:space="preserve">S </w:t>
      </w:r>
      <w:r w:rsidRPr="00441ED0">
        <w:rPr>
          <w:color w:val="auto"/>
          <w:u w:color="265F65"/>
        </w:rPr>
        <w:t xml:space="preserve">is the surface area and </w:t>
      </w:r>
      <w:r w:rsidRPr="00441ED0">
        <w:rPr>
          <w:i/>
          <w:iCs/>
          <w:color w:val="auto"/>
          <w:u w:color="265F65"/>
        </w:rPr>
        <w:t>V</w:t>
      </w:r>
      <w:r w:rsidRPr="00441ED0">
        <w:rPr>
          <w:color w:val="auto"/>
          <w:u w:color="265F65"/>
        </w:rPr>
        <w:t xml:space="preserve"> is the channel volume) is </w:t>
      </w:r>
      <w:r w:rsidRPr="00441ED0">
        <w:rPr>
          <w:i/>
          <w:iCs/>
          <w:color w:val="auto"/>
          <w:u w:color="265F65"/>
        </w:rPr>
        <w:t>ca.</w:t>
      </w:r>
      <w:r w:rsidRPr="00441ED0">
        <w:rPr>
          <w:color w:val="auto"/>
          <w:u w:color="265F65"/>
        </w:rPr>
        <w:t xml:space="preserve"> 100 cm</w:t>
      </w:r>
      <w:r w:rsidRPr="00441ED0">
        <w:rPr>
          <w:color w:val="auto"/>
          <w:u w:color="265F65"/>
          <w:vertAlign w:val="superscript"/>
        </w:rPr>
        <w:t>–1</w:t>
      </w:r>
      <w:r w:rsidRPr="00441ED0">
        <w:rPr>
          <w:color w:val="auto"/>
          <w:u w:color="265F65"/>
        </w:rPr>
        <w:t>. Compared to cells with path lengths of 1 cm, low diffusion times and higher specific interface area provide a significant increase in the reaction rate</w:t>
      </w:r>
      <w:r w:rsidR="00E94278">
        <w:rPr>
          <w:color w:val="auto"/>
          <w:u w:color="265F65"/>
        </w:rPr>
        <w:t>.</w:t>
      </w:r>
      <w:hyperlink w:anchor="_ENREF_46" w:tooltip="Bruin, 2000 #12606" w:history="1">
        <w:r w:rsidR="00BD5AC6" w:rsidRPr="00441ED0">
          <w:rPr>
            <w:color w:val="auto"/>
          </w:rPr>
          <w:fldChar w:fldCharType="begin">
            <w:fldData xml:space="preserve">PEVuZE5vdGU+PENpdGU+PEF1dGhvcj5CcnVpbjwvQXV0aG9yPjxZZWFyPjIwMDA8L1llYXI+PFJl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</w:fldData>
          </w:fldChar>
        </w:r>
        <w:r w:rsidR="00BD5AC6">
          <w:rPr>
            <w:color w:val="auto"/>
          </w:rPr>
          <w:instrText xml:space="preserve"> ADDIN EN.CITE </w:instrText>
        </w:r>
        <w:r w:rsidR="00BD5AC6">
          <w:rPr>
            <w:color w:val="auto"/>
          </w:rPr>
          <w:fldChar w:fldCharType="begin">
            <w:fldData xml:space="preserve">PEVuZE5vdGU+PENpdGU+PEF1dGhvcj5CcnVpbjwvQXV0aG9yPjxZZWFyPjIwMDA8L1llYXI+PFJl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</w:fldData>
          </w:fldChar>
        </w:r>
        <w:r w:rsidR="00BD5AC6">
          <w:rPr>
            <w:color w:val="auto"/>
          </w:rPr>
          <w:instrText xml:space="preserve"> ADDIN EN.CITE.DATA </w:instrText>
        </w:r>
        <w:r w:rsidR="00BD5AC6">
          <w:rPr>
            <w:color w:val="auto"/>
          </w:rPr>
        </w:r>
        <w:r w:rsidR="00BD5AC6">
          <w:rPr>
            <w:color w:val="auto"/>
          </w:rPr>
          <w:fldChar w:fldCharType="end"/>
        </w:r>
        <w:r w:rsidR="00BD5AC6" w:rsidRPr="00441ED0">
          <w:rPr>
            <w:color w:val="auto"/>
          </w:rPr>
          <w:fldChar w:fldCharType="separate"/>
        </w:r>
        <w:r w:rsidR="00BD5AC6" w:rsidRPr="00BD5AC6">
          <w:rPr>
            <w:noProof/>
            <w:color w:val="auto"/>
            <w:vertAlign w:val="superscript"/>
          </w:rPr>
          <w:t>46-53</w:t>
        </w:r>
        <w:r w:rsidR="00BD5AC6" w:rsidRPr="00441ED0">
          <w:rPr>
            <w:color w:val="auto"/>
          </w:rPr>
          <w:fldChar w:fldCharType="end"/>
        </w:r>
      </w:hyperlink>
      <w:r w:rsidRPr="00441ED0">
        <w:rPr>
          <w:color w:val="auto"/>
          <w:u w:color="265F65"/>
        </w:rPr>
        <w:t xml:space="preserve"> Thus, we determined the optimum time of the reaction by varying the position of the thermal-lens detection against the junction point in the </w:t>
      </w:r>
      <w:r w:rsidR="00F10DCD" w:rsidRPr="00F10DCD">
        <w:rPr>
          <w:color w:val="FF0000"/>
          <w:u w:color="265F65"/>
        </w:rPr>
        <w:t>micro</w:t>
      </w:r>
      <w:r w:rsidRPr="00F10DCD">
        <w:rPr>
          <w:color w:val="FF0000"/>
          <w:u w:color="265F65"/>
        </w:rPr>
        <w:t>chip</w:t>
      </w:r>
      <w:r w:rsidRPr="00441ED0">
        <w:rPr>
          <w:color w:val="auto"/>
          <w:u w:color="265F65"/>
        </w:rPr>
        <w:t xml:space="preserve">. It was found that for all the injection volumes and flow rates, the peak height first increases up to the detection position of 10 cm and then decreases by 10–20% on </w:t>
      </w:r>
      <w:r w:rsidR="002E62AF">
        <w:rPr>
          <w:color w:val="auto"/>
          <w:u w:color="265F65"/>
        </w:rPr>
        <w:t xml:space="preserve">a </w:t>
      </w:r>
      <w:r w:rsidRPr="00441ED0">
        <w:rPr>
          <w:color w:val="auto"/>
          <w:u w:color="265F65"/>
        </w:rPr>
        <w:t>further increase in the detection position (Fig. 4).</w:t>
      </w:r>
    </w:p>
    <w:p w:rsidR="005C2567"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noProof/>
          <w:lang w:val="ru-RU" w:eastAsia="ru-RU"/>
        </w:rPr>
        <w:drawing>
          <wp:inline distT="0" distB="0" distL="0" distR="0">
            <wp:extent cx="3114675" cy="2724150"/>
            <wp:effectExtent l="0" t="0" r="0"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bCs/>
          <w:color w:val="auto"/>
        </w:rPr>
      </w:pPr>
      <w:r w:rsidRPr="00E94278">
        <w:rPr>
          <w:b/>
          <w:bCs/>
          <w:color w:val="auto"/>
        </w:rPr>
        <w:t>Fig</w:t>
      </w:r>
      <w:r w:rsidR="00E94278" w:rsidRPr="00E94278">
        <w:rPr>
          <w:b/>
          <w:bCs/>
          <w:color w:val="auto"/>
        </w:rPr>
        <w:t>ure</w:t>
      </w:r>
      <w:r w:rsidRPr="00E94278">
        <w:rPr>
          <w:b/>
          <w:bCs/>
          <w:color w:val="auto"/>
        </w:rPr>
        <w:t xml:space="preserve"> 4.</w:t>
      </w:r>
      <w:r w:rsidRPr="00E94278">
        <w:rPr>
          <w:b/>
          <w:bCs/>
          <w:color w:val="auto"/>
        </w:rPr>
        <w:tab/>
      </w:r>
      <w:r w:rsidRPr="00441ED0">
        <w:rPr>
          <w:bCs/>
          <w:color w:val="auto"/>
        </w:rPr>
        <w:t>Dependence of the thermal-lens signal of Cr(VI) (4 μmol L</w:t>
      </w:r>
      <w:r w:rsidRPr="00441ED0">
        <w:rPr>
          <w:bCs/>
          <w:color w:val="auto"/>
          <w:vertAlign w:val="superscript"/>
        </w:rPr>
        <w:t>–1</w:t>
      </w:r>
      <w:r w:rsidRPr="00441ED0">
        <w:rPr>
          <w:bCs/>
          <w:color w:val="auto"/>
        </w:rPr>
        <w:t>) complex with diphenylcarbazide (20 μmol L</w:t>
      </w:r>
      <w:r w:rsidRPr="00441ED0">
        <w:rPr>
          <w:bCs/>
          <w:color w:val="auto"/>
          <w:vertAlign w:val="superscript"/>
        </w:rPr>
        <w:t>–1</w:t>
      </w:r>
      <w:r w:rsidRPr="00441ED0">
        <w:rPr>
          <w:bCs/>
          <w:color w:val="auto"/>
        </w:rPr>
        <w:t xml:space="preserve">) for various flow rates and injection volumes of the reagent (1) </w:t>
      </w:r>
      <w:r w:rsidRPr="00441ED0">
        <w:rPr>
          <w:bCs/>
          <w:i/>
          <w:color w:val="auto"/>
        </w:rPr>
        <w:t>V</w:t>
      </w:r>
      <w:r w:rsidRPr="00441ED0">
        <w:rPr>
          <w:bCs/>
          <w:color w:val="auto"/>
        </w:rPr>
        <w:t xml:space="preserve"> = 0.6 µL and </w:t>
      </w:r>
      <w:r w:rsidRPr="00441ED0">
        <w:rPr>
          <w:bCs/>
          <w:i/>
          <w:color w:val="auto"/>
        </w:rPr>
        <w:t>q</w:t>
      </w:r>
      <w:r w:rsidRPr="00441ED0">
        <w:rPr>
          <w:bCs/>
          <w:color w:val="auto"/>
        </w:rPr>
        <w:t xml:space="preserve"> = 10 µL min</w:t>
      </w:r>
      <w:r w:rsidRPr="00441ED0">
        <w:rPr>
          <w:bCs/>
          <w:color w:val="auto"/>
          <w:vertAlign w:val="superscript"/>
        </w:rPr>
        <w:t>–1</w:t>
      </w:r>
      <w:r w:rsidRPr="00441ED0">
        <w:rPr>
          <w:bCs/>
          <w:color w:val="auto"/>
        </w:rPr>
        <w:t xml:space="preserve">; (2) </w:t>
      </w:r>
      <w:r w:rsidRPr="00441ED0">
        <w:rPr>
          <w:bCs/>
          <w:i/>
          <w:color w:val="auto"/>
        </w:rPr>
        <w:t>V</w:t>
      </w:r>
      <w:r w:rsidRPr="00441ED0">
        <w:rPr>
          <w:bCs/>
          <w:color w:val="auto"/>
        </w:rPr>
        <w:t xml:space="preserve"> = 0.6 µL and </w:t>
      </w:r>
      <w:r w:rsidRPr="00441ED0">
        <w:rPr>
          <w:bCs/>
          <w:i/>
          <w:color w:val="auto"/>
        </w:rPr>
        <w:t>q</w:t>
      </w:r>
      <w:r w:rsidRPr="00441ED0">
        <w:rPr>
          <w:bCs/>
          <w:color w:val="auto"/>
        </w:rPr>
        <w:t xml:space="preserve"> = 5 µL min</w:t>
      </w:r>
      <w:r w:rsidRPr="00441ED0">
        <w:rPr>
          <w:bCs/>
          <w:color w:val="auto"/>
          <w:vertAlign w:val="superscript"/>
        </w:rPr>
        <w:t>–1</w:t>
      </w:r>
      <w:r w:rsidRPr="00441ED0">
        <w:rPr>
          <w:bCs/>
          <w:color w:val="auto"/>
        </w:rPr>
        <w:t xml:space="preserve">; (3) </w:t>
      </w:r>
      <w:r w:rsidRPr="00441ED0">
        <w:rPr>
          <w:bCs/>
          <w:i/>
          <w:color w:val="auto"/>
        </w:rPr>
        <w:t>V</w:t>
      </w:r>
      <w:r w:rsidRPr="00441ED0">
        <w:rPr>
          <w:bCs/>
          <w:color w:val="auto"/>
        </w:rPr>
        <w:t xml:space="preserve"> = 0.9 µL and </w:t>
      </w:r>
      <w:r w:rsidRPr="00441ED0">
        <w:rPr>
          <w:bCs/>
          <w:i/>
          <w:color w:val="auto"/>
        </w:rPr>
        <w:t>q</w:t>
      </w:r>
      <w:r w:rsidRPr="00441ED0">
        <w:rPr>
          <w:bCs/>
          <w:color w:val="auto"/>
        </w:rPr>
        <w:t xml:space="preserve"> = 10 µL min</w:t>
      </w:r>
      <w:r w:rsidRPr="00441ED0">
        <w:rPr>
          <w:bCs/>
          <w:color w:val="auto"/>
          <w:vertAlign w:val="superscript"/>
        </w:rPr>
        <w:t>–1</w:t>
      </w:r>
      <w:r w:rsidRPr="00441ED0">
        <w:rPr>
          <w:bCs/>
          <w:color w:val="auto"/>
        </w:rPr>
        <w:t xml:space="preserve">; (4) </w:t>
      </w:r>
      <w:r w:rsidRPr="00441ED0">
        <w:rPr>
          <w:bCs/>
          <w:i/>
          <w:color w:val="auto"/>
        </w:rPr>
        <w:t>V</w:t>
      </w:r>
      <w:r w:rsidRPr="00441ED0">
        <w:rPr>
          <w:bCs/>
          <w:color w:val="auto"/>
        </w:rPr>
        <w:t xml:space="preserve"> = 0.9 µL and </w:t>
      </w:r>
      <w:r w:rsidRPr="00441ED0">
        <w:rPr>
          <w:bCs/>
          <w:i/>
          <w:color w:val="auto"/>
        </w:rPr>
        <w:t>q</w:t>
      </w:r>
      <w:r w:rsidRPr="00441ED0">
        <w:rPr>
          <w:bCs/>
          <w:color w:val="auto"/>
        </w:rPr>
        <w:t xml:space="preserve"> = 5 µL min</w:t>
      </w:r>
      <w:r w:rsidRPr="00441ED0">
        <w:rPr>
          <w:bCs/>
          <w:color w:val="auto"/>
          <w:vertAlign w:val="superscript"/>
        </w:rPr>
        <w:t>–1</w:t>
      </w:r>
      <w:r w:rsidRPr="00441ED0">
        <w:rPr>
          <w:bCs/>
          <w:color w:val="auto"/>
        </w:rPr>
        <w:t xml:space="preserve">; excitation power, 100 mW. </w:t>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An increase in the </w:t>
      </w:r>
      <w:r w:rsidRPr="00FD6EF7">
        <w:rPr>
          <w:color w:val="auto"/>
          <w:u w:color="265F65"/>
        </w:rPr>
        <w:t xml:space="preserve">signal is due to an increase in the degree of completion of the reaction between Cr(VI) and DPC, while the further decrease is due to peak washout due to diffusion and, to a lesser degree, due to the </w:t>
      </w:r>
      <w:r w:rsidRPr="00FD6EF7">
        <w:rPr>
          <w:color w:val="auto"/>
          <w:u w:color="265F65"/>
          <w:lang w:eastAsia="zh-CN"/>
        </w:rPr>
        <w:t>advection by fluid flow</w:t>
      </w:r>
      <w:r w:rsidRPr="00FD6EF7">
        <w:rPr>
          <w:color w:val="auto"/>
          <w:u w:color="265F65"/>
        </w:rPr>
        <w:t xml:space="preserve"> of the formed chelate in the channel. Washout results in an increase in the peak width, which </w:t>
      </w:r>
      <w:r w:rsidRPr="00441ED0">
        <w:rPr>
          <w:color w:val="auto"/>
          <w:u w:color="265F65"/>
        </w:rPr>
        <w:t xml:space="preserve">can be clearly seen in Fig. 5. Contrary to the peak height, peak areas increase and reach a plateau at the position </w:t>
      </w:r>
      <w:r w:rsidR="00C344CA" w:rsidRPr="00441ED0">
        <w:rPr>
          <w:bCs/>
          <w:color w:val="auto"/>
        </w:rPr>
        <w:t xml:space="preserve">of the </w:t>
      </w:r>
      <w:r w:rsidR="00C344CA" w:rsidRPr="00C344CA">
        <w:rPr>
          <w:bCs/>
          <w:color w:val="FF0000"/>
        </w:rPr>
        <w:t>detect</w:t>
      </w:r>
      <w:r w:rsidR="00E36E5A">
        <w:rPr>
          <w:bCs/>
          <w:color w:val="FF0000"/>
        </w:rPr>
        <w:t>ion</w:t>
      </w:r>
      <w:r w:rsidR="00C344CA" w:rsidRPr="00C344CA">
        <w:rPr>
          <w:bCs/>
          <w:color w:val="FF0000"/>
        </w:rPr>
        <w:t xml:space="preserve"> position from the </w:t>
      </w:r>
      <w:r w:rsidR="00C344CA">
        <w:rPr>
          <w:bCs/>
          <w:color w:val="FF0000"/>
        </w:rPr>
        <w:t>mixing</w:t>
      </w:r>
      <w:r w:rsidR="00C344CA" w:rsidRPr="00C344CA">
        <w:rPr>
          <w:bCs/>
          <w:color w:val="FF0000"/>
        </w:rPr>
        <w:t xml:space="preserve"> point</w:t>
      </w:r>
      <w:r w:rsidR="00E36E5A">
        <w:rPr>
          <w:bCs/>
          <w:color w:val="FF0000"/>
        </w:rPr>
        <w:t xml:space="preserve"> (junction of carrier and reagent channels)</w:t>
      </w:r>
      <w:r w:rsidR="00C344CA" w:rsidRPr="00441ED0">
        <w:rPr>
          <w:color w:val="auto"/>
          <w:u w:color="265F65"/>
        </w:rPr>
        <w:t xml:space="preserve"> </w:t>
      </w:r>
      <w:r w:rsidRPr="00441ED0">
        <w:rPr>
          <w:color w:val="auto"/>
          <w:u w:color="265F65"/>
        </w:rPr>
        <w:t xml:space="preserve">of 10 cm (Fig. 5), which corresponds to the maximum peak height. This means that the reaction is close to completion when the peak areas cease to change. Thus, the optimum detection position was selected as 10 cm from the mixing point. Under these conditions, the peak height linearly depends on chromium concentration, thus this parameter was used as the analytical signal for </w:t>
      </w:r>
      <w:r w:rsidR="002E62AF">
        <w:rPr>
          <w:color w:val="auto"/>
          <w:u w:color="265F65"/>
        </w:rPr>
        <w:t xml:space="preserve">the </w:t>
      </w:r>
      <w:r w:rsidRPr="00441ED0">
        <w:rPr>
          <w:color w:val="auto"/>
          <w:u w:color="265F65"/>
        </w:rPr>
        <w:t xml:space="preserve">quantification of Cr(VI). </w:t>
      </w:r>
    </w:p>
    <w:p w:rsidR="005C2567" w:rsidRDefault="005C2567" w:rsidP="00AD2E05">
      <w:pPr>
        <w:pBdr>
          <w:top w:val="none" w:sz="0" w:space="0" w:color="auto"/>
          <w:left w:val="none" w:sz="0" w:space="0" w:color="auto"/>
          <w:bottom w:val="none" w:sz="0" w:space="0" w:color="auto"/>
          <w:right w:val="none" w:sz="0" w:space="0" w:color="auto"/>
          <w:bar w:val="none" w:sz="0" w:color="auto"/>
        </w:pBdr>
        <w:spacing w:after="0" w:line="360" w:lineRule="auto"/>
        <w:jc w:val="left"/>
        <w:rPr>
          <w:color w:val="auto"/>
        </w:rPr>
      </w:pPr>
      <w:r w:rsidRPr="00441ED0">
        <w:rPr>
          <w:noProof/>
          <w:lang w:val="ru-RU" w:eastAsia="ru-RU"/>
        </w:rPr>
        <w:drawing>
          <wp:inline distT="0" distB="0" distL="0" distR="0">
            <wp:extent cx="5791200" cy="2771775"/>
            <wp:effectExtent l="0" t="0" r="0" b="0"/>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C2567" w:rsidRPr="00441ED0" w:rsidRDefault="00E94278" w:rsidP="00B07E9C">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bCs/>
          <w:color w:val="auto"/>
        </w:rPr>
      </w:pPr>
      <w:r w:rsidRPr="00E94278">
        <w:rPr>
          <w:b/>
          <w:bCs/>
          <w:color w:val="auto"/>
        </w:rPr>
        <w:t>Figure</w:t>
      </w:r>
      <w:r w:rsidR="005C2567" w:rsidRPr="00E94278">
        <w:rPr>
          <w:b/>
          <w:bCs/>
          <w:color w:val="auto"/>
        </w:rPr>
        <w:t xml:space="preserve"> 5.</w:t>
      </w:r>
      <w:r w:rsidR="005C2567" w:rsidRPr="00441ED0">
        <w:rPr>
          <w:bCs/>
          <w:color w:val="auto"/>
        </w:rPr>
        <w:tab/>
        <w:t>Shapes of the thermal-lens signal of Cr(VI) (4 μmol L</w:t>
      </w:r>
      <w:r w:rsidR="005C2567" w:rsidRPr="00441ED0">
        <w:rPr>
          <w:bCs/>
          <w:color w:val="auto"/>
          <w:vertAlign w:val="superscript"/>
        </w:rPr>
        <w:t>–1</w:t>
      </w:r>
      <w:r w:rsidR="005C2567" w:rsidRPr="00441ED0">
        <w:rPr>
          <w:bCs/>
          <w:color w:val="auto"/>
        </w:rPr>
        <w:t>) complex with diphenylcarbazide (20 μmol L</w:t>
      </w:r>
      <w:r w:rsidR="005C2567" w:rsidRPr="00441ED0">
        <w:rPr>
          <w:bCs/>
          <w:color w:val="auto"/>
          <w:vertAlign w:val="superscript"/>
        </w:rPr>
        <w:t>–1</w:t>
      </w:r>
      <w:r w:rsidR="005C2567" w:rsidRPr="00441ED0">
        <w:rPr>
          <w:bCs/>
          <w:color w:val="auto"/>
        </w:rPr>
        <w:t xml:space="preserve">) for various positions </w:t>
      </w:r>
      <w:bookmarkStart w:id="23" w:name="OLE_LINK29"/>
      <w:bookmarkStart w:id="24" w:name="OLE_LINK30"/>
      <w:bookmarkStart w:id="25" w:name="OLE_LINK31"/>
      <w:r w:rsidR="005C2567" w:rsidRPr="00441ED0">
        <w:rPr>
          <w:bCs/>
          <w:color w:val="auto"/>
        </w:rPr>
        <w:t xml:space="preserve">of the detector from the </w:t>
      </w:r>
      <w:r w:rsidR="00C344CA" w:rsidRPr="00C344CA">
        <w:rPr>
          <w:bCs/>
          <w:color w:val="FF0000"/>
        </w:rPr>
        <w:t>mixing</w:t>
      </w:r>
      <w:r w:rsidR="005C2567" w:rsidRPr="00C344CA">
        <w:rPr>
          <w:bCs/>
          <w:color w:val="FF0000"/>
        </w:rPr>
        <w:t xml:space="preserve"> </w:t>
      </w:r>
      <w:r w:rsidR="005C2567" w:rsidRPr="00441ED0">
        <w:rPr>
          <w:bCs/>
          <w:color w:val="auto"/>
        </w:rPr>
        <w:t>point</w:t>
      </w:r>
      <w:bookmarkEnd w:id="23"/>
      <w:bookmarkEnd w:id="24"/>
      <w:bookmarkEnd w:id="25"/>
      <w:r w:rsidR="005C2567" w:rsidRPr="00441ED0">
        <w:rPr>
          <w:bCs/>
          <w:color w:val="auto"/>
        </w:rPr>
        <w:t>; flow rate, 10 μL min</w:t>
      </w:r>
      <w:r w:rsidR="005C2567" w:rsidRPr="00441ED0">
        <w:rPr>
          <w:bCs/>
          <w:color w:val="auto"/>
          <w:vertAlign w:val="superscript"/>
        </w:rPr>
        <w:t>–1</w:t>
      </w:r>
      <w:r w:rsidR="005C2567" w:rsidRPr="00441ED0">
        <w:rPr>
          <w:bCs/>
          <w:color w:val="auto"/>
        </w:rPr>
        <w:t>, injection volume of the reagent, 0.9 μL; excitation power, 100 mW.</w:t>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9A1C7D" w:rsidRPr="00441ED0" w:rsidRDefault="009A1C7D" w:rsidP="00B07E9C">
      <w:pPr>
        <w:pStyle w:val="2"/>
        <w:spacing w:before="0" w:after="0" w:line="360" w:lineRule="auto"/>
      </w:pPr>
      <w:r w:rsidRPr="00441ED0">
        <w:t>The effect of the injected volume</w:t>
      </w:r>
    </w:p>
    <w:p w:rsidR="009A1C7D" w:rsidRPr="00441ED0"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The flow of the resulting chromium chelate in a microchannel is rather fast compared to the detection zone with a cross-section of several square micrometers; thus, the residence time of a sub-microliter sample at the detection position is 2–3 s at a flow rate of 15 </w:t>
      </w:r>
      <w:r w:rsidRPr="00441ED0">
        <w:rPr>
          <w:color w:val="auto"/>
          <w:u w:color="265F65"/>
        </w:rPr>
        <w:sym w:font="Symbol" w:char="F06D"/>
      </w:r>
      <w:r w:rsidRPr="00441ED0">
        <w:rPr>
          <w:color w:val="auto"/>
          <w:u w:color="265F65"/>
        </w:rPr>
        <w:t>L min</w:t>
      </w:r>
      <w:r w:rsidRPr="00441ED0">
        <w:rPr>
          <w:color w:val="auto"/>
          <w:u w:color="265F65"/>
          <w:vertAlign w:val="superscript"/>
        </w:rPr>
        <w:t>–1</w:t>
      </w:r>
      <w:r w:rsidRPr="00441ED0">
        <w:rPr>
          <w:color w:val="auto"/>
          <w:u w:color="265F65"/>
        </w:rPr>
        <w:t>. Therefore, as the reagent is injected into the continuous flow of the test sample, the injected volume may be a significant parameter of the sensitivity of the determination.</w:t>
      </w:r>
    </w:p>
    <w:p w:rsidR="005C2567"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Figure 6 shows dependences of the peak height in the injected volume of the reagent under several detection positions. It shows that the dependence of the signal on the injected volume is</w:t>
      </w:r>
      <w:r w:rsidRPr="00441ED0">
        <w:rPr>
          <w:strike/>
          <w:color w:val="auto"/>
          <w:u w:color="265F65"/>
        </w:rPr>
        <w:t xml:space="preserve"> </w:t>
      </w:r>
      <w:r w:rsidRPr="00441ED0">
        <w:rPr>
          <w:color w:val="auto"/>
          <w:u w:color="265F65"/>
        </w:rPr>
        <w:t xml:space="preserve">not affected by the location of detection position with respect to the point of mixing. However, flow </w:t>
      </w:r>
      <w:r w:rsidRPr="00C344CA">
        <w:rPr>
          <w:color w:val="FF0000"/>
          <w:u w:color="265F65"/>
        </w:rPr>
        <w:t>rate</w:t>
      </w:r>
      <w:r w:rsidR="00C344CA" w:rsidRPr="00C344CA">
        <w:rPr>
          <w:color w:val="FF0000"/>
          <w:u w:color="265F65"/>
        </w:rPr>
        <w:t>s</w:t>
      </w:r>
      <w:r w:rsidRPr="00C344CA">
        <w:rPr>
          <w:color w:val="FF0000"/>
          <w:u w:color="265F65"/>
        </w:rPr>
        <w:t xml:space="preserve"> </w:t>
      </w:r>
      <w:r w:rsidRPr="00441ED0">
        <w:rPr>
          <w:color w:val="auto"/>
          <w:u w:color="265F65"/>
        </w:rPr>
        <w:t xml:space="preserve">of 5 and 10 </w:t>
      </w:r>
      <w:r w:rsidRPr="00441ED0">
        <w:rPr>
          <w:color w:val="auto"/>
          <w:u w:color="265F65"/>
        </w:rPr>
        <w:sym w:font="Symbol" w:char="F06D"/>
      </w:r>
      <w:r w:rsidRPr="00441ED0">
        <w:rPr>
          <w:color w:val="auto"/>
          <w:u w:color="265F65"/>
        </w:rPr>
        <w:t>L min</w:t>
      </w:r>
      <w:r w:rsidRPr="00441ED0">
        <w:rPr>
          <w:color w:val="auto"/>
          <w:u w:color="265F65"/>
          <w:vertAlign w:val="superscript"/>
        </w:rPr>
        <w:t>–1</w:t>
      </w:r>
      <w:r w:rsidRPr="00441ED0">
        <w:rPr>
          <w:color w:val="auto"/>
          <w:u w:color="265F65"/>
        </w:rPr>
        <w:t xml:space="preserve"> show slightly different behavior. For a flow rate of 5 </w:t>
      </w:r>
      <w:r w:rsidRPr="00441ED0">
        <w:rPr>
          <w:color w:val="auto"/>
          <w:u w:color="265F65"/>
        </w:rPr>
        <w:sym w:font="Symbol" w:char="F06D"/>
      </w:r>
      <w:r w:rsidRPr="00441ED0">
        <w:rPr>
          <w:color w:val="auto"/>
          <w:u w:color="265F65"/>
        </w:rPr>
        <w:t>L min</w:t>
      </w:r>
      <w:r w:rsidRPr="00441ED0">
        <w:rPr>
          <w:color w:val="auto"/>
          <w:u w:color="265F65"/>
          <w:vertAlign w:val="superscript"/>
        </w:rPr>
        <w:t>–1</w:t>
      </w:r>
      <w:r w:rsidRPr="00441ED0">
        <w:rPr>
          <w:color w:val="auto"/>
          <w:u w:color="265F65"/>
        </w:rPr>
        <w:t>, signal first increases and then decreases with an increase in the injected volume. This correlates with the existing data</w:t>
      </w:r>
      <w:r w:rsidR="00E94278">
        <w:rPr>
          <w:color w:val="auto"/>
          <w:u w:color="265F65"/>
        </w:rPr>
        <w:t>,</w:t>
      </w:r>
      <w:r w:rsidR="002241B0" w:rsidRPr="00441ED0">
        <w:rPr>
          <w:color w:val="auto"/>
          <w:u w:color="265F65"/>
        </w:rPr>
        <w:fldChar w:fldCharType="begin">
          <w:fldData xml:space="preserve">PEVuZE5vdGU+PENpdGU+PEF1dGhvcj5NYWR6Z2FsajwvQXV0aG9yPjxZZWFyPjIwMDg8L1llYXI+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</w:fldData>
        </w:fldChar>
      </w:r>
      <w:r w:rsidR="00BD5AC6">
        <w:rPr>
          <w:color w:val="auto"/>
          <w:u w:color="265F65"/>
        </w:rPr>
        <w:instrText xml:space="preserve"> ADDIN EN.CITE </w:instrText>
      </w:r>
      <w:r w:rsidR="00BD5AC6">
        <w:rPr>
          <w:color w:val="auto"/>
          <w:u w:color="265F65"/>
        </w:rPr>
        <w:fldChar w:fldCharType="begin">
          <w:fldData xml:space="preserve">PEVuZE5vdGU+PENpdGU+PEF1dGhvcj5NYWR6Z2FsajwvQXV0aG9yPjxZZWFyPjIwMDg8L1llYXI+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</w:fldData>
        </w:fldChar>
      </w:r>
      <w:r w:rsidR="00BD5AC6">
        <w:rPr>
          <w:color w:val="auto"/>
          <w:u w:color="265F65"/>
        </w:rPr>
        <w:instrText xml:space="preserve"> ADDIN EN.CITE.DATA </w:instrText>
      </w:r>
      <w:r w:rsidR="00BD5AC6">
        <w:rPr>
          <w:color w:val="auto"/>
          <w:u w:color="265F65"/>
        </w:rPr>
      </w:r>
      <w:r w:rsidR="00BD5AC6">
        <w:rPr>
          <w:color w:val="auto"/>
          <w:u w:color="265F65"/>
        </w:rPr>
        <w:fldChar w:fldCharType="end"/>
      </w:r>
      <w:r w:rsidR="002241B0" w:rsidRPr="00441ED0">
        <w:rPr>
          <w:color w:val="auto"/>
          <w:u w:color="265F65"/>
        </w:rPr>
        <w:fldChar w:fldCharType="separate"/>
      </w:r>
      <w:hyperlink w:anchor="_ENREF_34" w:tooltip="Madzgalj, 2008 #1629" w:history="1">
        <w:r w:rsidR="00BD5AC6" w:rsidRPr="00BD5AC6">
          <w:rPr>
            <w:noProof/>
            <w:color w:val="auto"/>
            <w:u w:color="265F65"/>
            <w:vertAlign w:val="superscript"/>
          </w:rPr>
          <w:t>34</w:t>
        </w:r>
      </w:hyperlink>
      <w:r w:rsidR="00BD5AC6" w:rsidRPr="00BD5AC6">
        <w:rPr>
          <w:noProof/>
          <w:color w:val="auto"/>
          <w:u w:color="265F65"/>
          <w:vertAlign w:val="superscript"/>
        </w:rPr>
        <w:t xml:space="preserve">, </w:t>
      </w:r>
      <w:hyperlink w:anchor="_ENREF_54" w:tooltip="Proskurnin, 2001 #3690" w:history="1">
        <w:r w:rsidR="00BD5AC6" w:rsidRPr="00BD5AC6">
          <w:rPr>
            <w:noProof/>
            <w:color w:val="auto"/>
            <w:u w:color="265F65"/>
            <w:vertAlign w:val="superscript"/>
          </w:rPr>
          <w:t>54</w:t>
        </w:r>
      </w:hyperlink>
      <w:r w:rsidR="002241B0" w:rsidRPr="00441ED0">
        <w:rPr>
          <w:color w:val="auto"/>
          <w:u w:color="265F65"/>
        </w:rPr>
        <w:fldChar w:fldCharType="end"/>
      </w:r>
      <w:r w:rsidRPr="00441ED0">
        <w:rPr>
          <w:color w:val="auto"/>
          <w:u w:color="265F65"/>
        </w:rPr>
        <w:t xml:space="preserve"> and is accounted for by the lack of the reagent at low injected volumes for the formation of the chelate with all the metal in the chelation zone. </w:t>
      </w:r>
    </w:p>
    <w:p w:rsidR="00E94278" w:rsidRDefault="00E94278" w:rsidP="00B07E9C">
      <w:pPr>
        <w:spacing w:after="0" w:line="360" w:lineRule="auto"/>
      </w:pPr>
      <w:r>
        <w:t>A)</w:t>
      </w:r>
    </w:p>
    <w:p w:rsidR="005C2567" w:rsidRDefault="005C2567" w:rsidP="00B07E9C">
      <w:pPr>
        <w:spacing w:after="0" w:line="360" w:lineRule="auto"/>
      </w:pPr>
      <w:r w:rsidRPr="00441ED0">
        <w:rPr>
          <w:noProof/>
          <w:lang w:val="ru-RU" w:eastAsia="ru-RU"/>
        </w:rPr>
        <w:drawing>
          <wp:inline distT="0" distB="0" distL="0" distR="0">
            <wp:extent cx="3067050" cy="2305050"/>
            <wp:effectExtent l="0" t="0" r="0" b="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94278" w:rsidRDefault="00E94278" w:rsidP="00B07E9C">
      <w:pPr>
        <w:spacing w:after="0" w:line="360" w:lineRule="auto"/>
      </w:pPr>
      <w:r>
        <w:t>B)</w:t>
      </w:r>
    </w:p>
    <w:p w:rsidR="005C2567" w:rsidRDefault="005C2567" w:rsidP="00B07E9C">
      <w:pPr>
        <w:spacing w:after="0" w:line="360" w:lineRule="auto"/>
      </w:pPr>
      <w:r w:rsidRPr="00441ED0">
        <w:rPr>
          <w:noProof/>
          <w:lang w:val="ru-RU" w:eastAsia="ru-RU"/>
        </w:rPr>
        <w:drawing>
          <wp:inline distT="0" distB="0" distL="0" distR="0">
            <wp:extent cx="3067050" cy="2143125"/>
            <wp:effectExtent l="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C2567" w:rsidRPr="00441ED0" w:rsidRDefault="00E94278" w:rsidP="00B07E9C">
      <w:pPr>
        <w:pBdr>
          <w:top w:val="none" w:sz="0" w:space="0" w:color="auto"/>
          <w:left w:val="none" w:sz="0" w:space="0" w:color="auto"/>
          <w:bottom w:val="none" w:sz="0" w:space="0" w:color="auto"/>
          <w:right w:val="none" w:sz="0" w:space="0" w:color="auto"/>
          <w:bar w:val="none" w:sz="0" w:color="auto"/>
        </w:pBdr>
        <w:spacing w:after="0" w:line="360" w:lineRule="auto"/>
        <w:ind w:left="1412" w:hanging="1412"/>
        <w:rPr>
          <w:bCs/>
          <w:color w:val="auto"/>
        </w:rPr>
      </w:pPr>
      <w:r w:rsidRPr="00E94278">
        <w:rPr>
          <w:b/>
          <w:bCs/>
          <w:color w:val="auto"/>
        </w:rPr>
        <w:t>Figure</w:t>
      </w:r>
      <w:r w:rsidR="005C2567" w:rsidRPr="00E94278">
        <w:rPr>
          <w:b/>
          <w:bCs/>
          <w:color w:val="auto"/>
        </w:rPr>
        <w:t xml:space="preserve"> 6.</w:t>
      </w:r>
      <w:r w:rsidR="005C2567" w:rsidRPr="00441ED0">
        <w:rPr>
          <w:bCs/>
          <w:color w:val="auto"/>
        </w:rPr>
        <w:tab/>
        <w:t>Dependence of the thermal-lens signal of Cr(VI) (4 μmol L</w:t>
      </w:r>
      <w:r w:rsidR="005C2567" w:rsidRPr="00441ED0">
        <w:rPr>
          <w:bCs/>
          <w:color w:val="auto"/>
          <w:vertAlign w:val="superscript"/>
        </w:rPr>
        <w:t>–1</w:t>
      </w:r>
      <w:r w:rsidR="005C2567" w:rsidRPr="00441ED0">
        <w:rPr>
          <w:bCs/>
          <w:color w:val="auto"/>
        </w:rPr>
        <w:t>) complex with diphenylcarbazide (20 μmol L</w:t>
      </w:r>
      <w:r w:rsidR="005C2567" w:rsidRPr="00441ED0">
        <w:rPr>
          <w:bCs/>
          <w:color w:val="auto"/>
          <w:vertAlign w:val="superscript"/>
        </w:rPr>
        <w:t>–1</w:t>
      </w:r>
      <w:r w:rsidR="005C2567" w:rsidRPr="00441ED0">
        <w:rPr>
          <w:bCs/>
          <w:color w:val="auto"/>
        </w:rPr>
        <w:t xml:space="preserve">) on the injection volume of the reagent for various detection positions from the </w:t>
      </w:r>
      <w:r w:rsidR="00E25859" w:rsidRPr="00E25859">
        <w:rPr>
          <w:bCs/>
          <w:color w:val="FF0000"/>
        </w:rPr>
        <w:t>mixing</w:t>
      </w:r>
      <w:r w:rsidR="005C2567" w:rsidRPr="00E25859">
        <w:rPr>
          <w:bCs/>
          <w:color w:val="FF0000"/>
        </w:rPr>
        <w:t xml:space="preserve"> </w:t>
      </w:r>
      <w:r w:rsidR="005C2567" w:rsidRPr="00441ED0">
        <w:rPr>
          <w:bCs/>
          <w:color w:val="auto"/>
        </w:rPr>
        <w:t>point: flow rate, (</w:t>
      </w:r>
      <w:r>
        <w:rPr>
          <w:bCs/>
          <w:color w:val="auto"/>
        </w:rPr>
        <w:t>A</w:t>
      </w:r>
      <w:r w:rsidR="005C2567" w:rsidRPr="00441ED0">
        <w:rPr>
          <w:bCs/>
          <w:color w:val="auto"/>
        </w:rPr>
        <w:t>) 5 μL min</w:t>
      </w:r>
      <w:r w:rsidR="005C2567" w:rsidRPr="00441ED0">
        <w:rPr>
          <w:bCs/>
          <w:color w:val="auto"/>
          <w:vertAlign w:val="superscript"/>
        </w:rPr>
        <w:t>–1</w:t>
      </w:r>
      <w:r w:rsidR="005C2567" w:rsidRPr="00441ED0">
        <w:rPr>
          <w:bCs/>
          <w:color w:val="auto"/>
        </w:rPr>
        <w:t xml:space="preserve">, </w:t>
      </w:r>
      <w:r w:rsidR="005C2567" w:rsidRPr="00441ED0">
        <w:rPr>
          <w:bCs/>
          <w:i/>
          <w:color w:val="auto"/>
        </w:rPr>
        <w:t>1</w:t>
      </w:r>
      <w:r w:rsidR="005C2567" w:rsidRPr="00441ED0">
        <w:rPr>
          <w:bCs/>
          <w:color w:val="auto"/>
        </w:rPr>
        <w:t xml:space="preserve">, </w:t>
      </w:r>
      <w:r w:rsidR="005C2567" w:rsidRPr="00441ED0">
        <w:rPr>
          <w:bCs/>
          <w:i/>
          <w:color w:val="auto"/>
        </w:rPr>
        <w:t>D</w:t>
      </w:r>
      <w:r w:rsidR="005C2567" w:rsidRPr="00441ED0">
        <w:rPr>
          <w:bCs/>
          <w:i/>
          <w:color w:val="auto"/>
          <w:vertAlign w:val="subscript"/>
        </w:rPr>
        <w:t>p</w:t>
      </w:r>
      <w:r w:rsidR="005C2567" w:rsidRPr="00441ED0">
        <w:rPr>
          <w:bCs/>
          <w:color w:val="auto"/>
        </w:rPr>
        <w:t xml:space="preserve"> = 5 cm and </w:t>
      </w:r>
      <w:r w:rsidR="005C2567" w:rsidRPr="00441ED0">
        <w:rPr>
          <w:bCs/>
          <w:i/>
          <w:color w:val="auto"/>
        </w:rPr>
        <w:t>2</w:t>
      </w:r>
      <w:r w:rsidR="005C2567" w:rsidRPr="00441ED0">
        <w:rPr>
          <w:bCs/>
          <w:color w:val="auto"/>
        </w:rPr>
        <w:t xml:space="preserve">, </w:t>
      </w:r>
      <w:r w:rsidR="005C2567" w:rsidRPr="00441ED0">
        <w:rPr>
          <w:bCs/>
          <w:i/>
          <w:color w:val="auto"/>
        </w:rPr>
        <w:t>D</w:t>
      </w:r>
      <w:r w:rsidR="005C2567" w:rsidRPr="00441ED0">
        <w:rPr>
          <w:bCs/>
          <w:i/>
          <w:color w:val="auto"/>
          <w:vertAlign w:val="subscript"/>
        </w:rPr>
        <w:t>p</w:t>
      </w:r>
      <w:r w:rsidR="005C2567" w:rsidRPr="00441ED0">
        <w:rPr>
          <w:bCs/>
          <w:color w:val="auto"/>
        </w:rPr>
        <w:t xml:space="preserve"> = 29 cm and (</w:t>
      </w:r>
      <w:r>
        <w:rPr>
          <w:bCs/>
          <w:color w:val="auto"/>
        </w:rPr>
        <w:t>B</w:t>
      </w:r>
      <w:r w:rsidR="005C2567" w:rsidRPr="00441ED0">
        <w:rPr>
          <w:bCs/>
          <w:color w:val="auto"/>
        </w:rPr>
        <w:t>) 10 μL min</w:t>
      </w:r>
      <w:r w:rsidR="005C2567" w:rsidRPr="00441ED0">
        <w:rPr>
          <w:bCs/>
          <w:color w:val="auto"/>
          <w:vertAlign w:val="superscript"/>
        </w:rPr>
        <w:t>–1</w:t>
      </w:r>
      <w:r w:rsidR="005C2567" w:rsidRPr="00441ED0">
        <w:rPr>
          <w:bCs/>
          <w:color w:val="auto"/>
        </w:rPr>
        <w:t xml:space="preserve">, </w:t>
      </w:r>
      <w:r w:rsidR="005C2567" w:rsidRPr="00441ED0">
        <w:rPr>
          <w:bCs/>
          <w:i/>
          <w:color w:val="auto"/>
        </w:rPr>
        <w:t>1</w:t>
      </w:r>
      <w:r w:rsidR="005C2567" w:rsidRPr="00441ED0">
        <w:rPr>
          <w:bCs/>
          <w:color w:val="auto"/>
        </w:rPr>
        <w:t xml:space="preserve">, </w:t>
      </w:r>
      <w:r w:rsidR="005C2567" w:rsidRPr="00441ED0">
        <w:rPr>
          <w:bCs/>
          <w:i/>
          <w:color w:val="auto"/>
        </w:rPr>
        <w:t>D</w:t>
      </w:r>
      <w:r w:rsidR="005C2567" w:rsidRPr="00441ED0">
        <w:rPr>
          <w:bCs/>
          <w:i/>
          <w:color w:val="auto"/>
          <w:vertAlign w:val="subscript"/>
        </w:rPr>
        <w:t>p</w:t>
      </w:r>
      <w:r w:rsidR="005C2567" w:rsidRPr="00441ED0">
        <w:rPr>
          <w:bCs/>
          <w:color w:val="auto"/>
        </w:rPr>
        <w:t xml:space="preserve"> = 5 cm, </w:t>
      </w:r>
      <w:r w:rsidR="005C2567" w:rsidRPr="00441ED0">
        <w:rPr>
          <w:bCs/>
          <w:i/>
          <w:color w:val="auto"/>
        </w:rPr>
        <w:t>2</w:t>
      </w:r>
      <w:r w:rsidR="005C2567" w:rsidRPr="00441ED0">
        <w:rPr>
          <w:bCs/>
          <w:color w:val="auto"/>
        </w:rPr>
        <w:t xml:space="preserve">, </w:t>
      </w:r>
      <w:r w:rsidR="005C2567" w:rsidRPr="00441ED0">
        <w:rPr>
          <w:bCs/>
          <w:i/>
          <w:color w:val="auto"/>
        </w:rPr>
        <w:t>D</w:t>
      </w:r>
      <w:r w:rsidR="005C2567" w:rsidRPr="00441ED0">
        <w:rPr>
          <w:bCs/>
          <w:i/>
          <w:color w:val="auto"/>
          <w:vertAlign w:val="subscript"/>
        </w:rPr>
        <w:t>p</w:t>
      </w:r>
      <w:r w:rsidR="005C2567" w:rsidRPr="00441ED0">
        <w:rPr>
          <w:bCs/>
          <w:color w:val="auto"/>
        </w:rPr>
        <w:t xml:space="preserve"> = 10 cm, and </w:t>
      </w:r>
      <w:r w:rsidR="005C2567" w:rsidRPr="00441ED0">
        <w:rPr>
          <w:bCs/>
          <w:i/>
          <w:color w:val="auto"/>
        </w:rPr>
        <w:t>3</w:t>
      </w:r>
      <w:r w:rsidR="005C2567" w:rsidRPr="00441ED0">
        <w:rPr>
          <w:bCs/>
          <w:color w:val="auto"/>
        </w:rPr>
        <w:t xml:space="preserve">, </w:t>
      </w:r>
      <w:r w:rsidR="005C2567" w:rsidRPr="00441ED0">
        <w:rPr>
          <w:bCs/>
          <w:i/>
          <w:color w:val="auto"/>
        </w:rPr>
        <w:t>D</w:t>
      </w:r>
      <w:r w:rsidR="005C2567" w:rsidRPr="00441ED0">
        <w:rPr>
          <w:bCs/>
          <w:i/>
          <w:color w:val="auto"/>
          <w:vertAlign w:val="subscript"/>
        </w:rPr>
        <w:t>p</w:t>
      </w:r>
      <w:r w:rsidR="005C2567" w:rsidRPr="00441ED0">
        <w:rPr>
          <w:bCs/>
          <w:color w:val="auto"/>
        </w:rPr>
        <w:t xml:space="preserve"> = 29 cm; excitation power, 100 mW.</w:t>
      </w:r>
    </w:p>
    <w:p w:rsidR="005C2567"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E94278"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441ED0">
        <w:rPr>
          <w:color w:val="auto"/>
          <w:u w:color="265F65"/>
        </w:rPr>
        <w:t xml:space="preserve">An increase in the injection </w:t>
      </w:r>
      <w:r w:rsidRPr="00FD6EF7">
        <w:rPr>
          <w:color w:val="auto"/>
          <w:u w:color="265F65"/>
        </w:rPr>
        <w:t>time (and volume) provides a higher concentration of the chelate, however, at some point, the washout of the sample zone</w:t>
      </w:r>
      <w:r w:rsidRPr="00FD6EF7">
        <w:rPr>
          <w:rFonts w:hint="eastAsia"/>
          <w:color w:val="auto"/>
          <w:u w:color="265F65"/>
          <w:lang w:eastAsia="zh-CN"/>
        </w:rPr>
        <w:t xml:space="preserve"> </w:t>
      </w:r>
      <w:r w:rsidRPr="00FD6EF7">
        <w:rPr>
          <w:color w:val="auto"/>
          <w:u w:color="265F65"/>
        </w:rPr>
        <w:t xml:space="preserve">at high injection volume results in the decrease in the peak height. In addition, an increase in the injected volume distorts the peak shapes (Fig. 7). </w:t>
      </w:r>
    </w:p>
    <w:p w:rsidR="00E94278" w:rsidRDefault="00E94278" w:rsidP="00B07E9C">
      <w:pPr>
        <w:widowControl w:val="0"/>
        <w:spacing w:after="0" w:line="360" w:lineRule="auto"/>
      </w:pPr>
      <w:r>
        <w:t>A)</w:t>
      </w:r>
    </w:p>
    <w:p w:rsidR="005C2567" w:rsidRDefault="005C2567" w:rsidP="00AD2E05">
      <w:pPr>
        <w:widowControl w:val="0"/>
        <w:spacing w:after="0" w:line="360" w:lineRule="auto"/>
        <w:jc w:val="left"/>
      </w:pPr>
      <w:r w:rsidRPr="00441ED0">
        <w:rPr>
          <w:noProof/>
          <w:lang w:val="ru-RU" w:eastAsia="ru-RU"/>
        </w:rPr>
        <w:drawing>
          <wp:inline distT="0" distB="0" distL="0" distR="0">
            <wp:extent cx="5762625" cy="2924175"/>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94278" w:rsidRDefault="00E94278" w:rsidP="00B07E9C">
      <w:pPr>
        <w:widowControl w:val="0"/>
        <w:spacing w:after="0" w:line="360" w:lineRule="auto"/>
      </w:pPr>
      <w:r>
        <w:t>B)</w:t>
      </w:r>
    </w:p>
    <w:p w:rsidR="005C2567" w:rsidRDefault="005C2567" w:rsidP="00AD2E05">
      <w:pPr>
        <w:pStyle w:val="af"/>
        <w:widowControl w:val="0"/>
        <w:spacing w:line="360" w:lineRule="auto"/>
        <w:rPr>
          <w:rFonts w:ascii="Times New Roman" w:hAnsi="Times New Roman" w:cs="Times New Roman"/>
          <w:sz w:val="24"/>
          <w:szCs w:val="24"/>
        </w:rPr>
      </w:pPr>
      <w:r w:rsidRPr="00441ED0">
        <w:rPr>
          <w:rFonts w:ascii="Times New Roman" w:hAnsi="Times New Roman" w:cs="Times New Roman"/>
          <w:noProof/>
          <w:sz w:val="24"/>
          <w:szCs w:val="24"/>
          <w:lang w:val="ru-RU" w:eastAsia="ru-RU"/>
        </w:rPr>
        <w:drawing>
          <wp:inline distT="0" distB="0" distL="0" distR="0">
            <wp:extent cx="5762625" cy="3000375"/>
            <wp:effectExtent l="0" t="0" r="0"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C2567" w:rsidRPr="00441ED0" w:rsidRDefault="00E94278" w:rsidP="00B07E9C">
      <w:pPr>
        <w:pBdr>
          <w:top w:val="none" w:sz="0" w:space="0" w:color="auto"/>
          <w:left w:val="none" w:sz="0" w:space="0" w:color="auto"/>
          <w:bottom w:val="none" w:sz="0" w:space="0" w:color="auto"/>
          <w:right w:val="none" w:sz="0" w:space="0" w:color="auto"/>
          <w:bar w:val="none" w:sz="0" w:color="auto"/>
        </w:pBdr>
        <w:spacing w:after="0" w:line="360" w:lineRule="auto"/>
        <w:ind w:left="1410" w:hanging="1410"/>
        <w:rPr>
          <w:bCs/>
          <w:color w:val="auto"/>
        </w:rPr>
      </w:pPr>
      <w:r w:rsidRPr="00E94278">
        <w:rPr>
          <w:b/>
          <w:bCs/>
          <w:color w:val="auto"/>
        </w:rPr>
        <w:t>Figure</w:t>
      </w:r>
      <w:r w:rsidR="005C2567" w:rsidRPr="00E94278">
        <w:rPr>
          <w:b/>
          <w:bCs/>
          <w:color w:val="auto"/>
        </w:rPr>
        <w:t xml:space="preserve"> 7.</w:t>
      </w:r>
      <w:r w:rsidR="005C2567" w:rsidRPr="00441ED0">
        <w:rPr>
          <w:bCs/>
          <w:color w:val="auto"/>
        </w:rPr>
        <w:tab/>
        <w:t>Shapes of thermal-lens signal</w:t>
      </w:r>
      <w:r w:rsidR="00802653">
        <w:rPr>
          <w:bCs/>
          <w:color w:val="auto"/>
        </w:rPr>
        <w:t xml:space="preserve"> </w:t>
      </w:r>
      <w:r w:rsidR="00802653" w:rsidRPr="00CA5101">
        <w:rPr>
          <w:bCs/>
          <w:color w:val="FF0000"/>
        </w:rPr>
        <w:t xml:space="preserve">(with </w:t>
      </w:r>
      <w:r w:rsidR="00E25859">
        <w:rPr>
          <w:bCs/>
          <w:color w:val="FF0000"/>
        </w:rPr>
        <w:t xml:space="preserve">the </w:t>
      </w:r>
      <w:r w:rsidR="00802653" w:rsidRPr="00CA5101">
        <w:rPr>
          <w:bCs/>
          <w:color w:val="FF0000"/>
        </w:rPr>
        <w:t>subtracted ba</w:t>
      </w:r>
      <w:r w:rsidR="00CA5101">
        <w:rPr>
          <w:bCs/>
          <w:color w:val="FF0000"/>
        </w:rPr>
        <w:t>ck</w:t>
      </w:r>
      <w:r w:rsidR="00802653" w:rsidRPr="00CA5101">
        <w:rPr>
          <w:bCs/>
          <w:color w:val="FF0000"/>
        </w:rPr>
        <w:t>ground signal)</w:t>
      </w:r>
      <w:r w:rsidR="005C2567" w:rsidRPr="00441ED0">
        <w:rPr>
          <w:bCs/>
          <w:color w:val="auto"/>
        </w:rPr>
        <w:t xml:space="preserve"> of Cr(VI) (4 μmol L</w:t>
      </w:r>
      <w:r w:rsidR="005C2567" w:rsidRPr="00441ED0">
        <w:rPr>
          <w:bCs/>
          <w:color w:val="auto"/>
          <w:vertAlign w:val="superscript"/>
        </w:rPr>
        <w:t>–1</w:t>
      </w:r>
      <w:r w:rsidR="005C2567" w:rsidRPr="00441ED0">
        <w:rPr>
          <w:bCs/>
          <w:color w:val="auto"/>
        </w:rPr>
        <w:t>) complex with diphenylcarbazide (20 μmol L</w:t>
      </w:r>
      <w:r w:rsidR="005C2567" w:rsidRPr="00441ED0">
        <w:rPr>
          <w:bCs/>
          <w:color w:val="auto"/>
          <w:vertAlign w:val="superscript"/>
        </w:rPr>
        <w:t>–1</w:t>
      </w:r>
      <w:r w:rsidR="005C2567" w:rsidRPr="00441ED0">
        <w:rPr>
          <w:bCs/>
          <w:color w:val="auto"/>
        </w:rPr>
        <w:t xml:space="preserve">) for various conditions: </w:t>
      </w:r>
    </w:p>
    <w:p w:rsidR="005C2567" w:rsidRPr="00441ED0"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ind w:left="1410"/>
        <w:rPr>
          <w:bCs/>
          <w:color w:val="auto"/>
        </w:rPr>
      </w:pPr>
      <w:r w:rsidRPr="00441ED0">
        <w:rPr>
          <w:bCs/>
          <w:color w:val="auto"/>
        </w:rPr>
        <w:t>(</w:t>
      </w:r>
      <w:r w:rsidR="00E94278">
        <w:rPr>
          <w:bCs/>
          <w:color w:val="auto"/>
        </w:rPr>
        <w:t>A</w:t>
      </w:r>
      <w:r w:rsidRPr="00441ED0">
        <w:rPr>
          <w:bCs/>
          <w:color w:val="auto"/>
        </w:rPr>
        <w:t>) flow rate, 5 μL min</w:t>
      </w:r>
      <w:r w:rsidRPr="00441ED0">
        <w:rPr>
          <w:bCs/>
          <w:color w:val="auto"/>
          <w:vertAlign w:val="superscript"/>
        </w:rPr>
        <w:t>–1</w:t>
      </w:r>
      <w:r w:rsidRPr="00441ED0">
        <w:rPr>
          <w:bCs/>
          <w:color w:val="auto"/>
        </w:rPr>
        <w:t xml:space="preserve">, detection position, 29 cm from the </w:t>
      </w:r>
      <w:r w:rsidR="00E25859" w:rsidRPr="00E25859">
        <w:rPr>
          <w:bCs/>
          <w:color w:val="FF0000"/>
        </w:rPr>
        <w:t>mixing</w:t>
      </w:r>
      <w:r w:rsidRPr="00E25859">
        <w:rPr>
          <w:bCs/>
          <w:color w:val="FF0000"/>
        </w:rPr>
        <w:t xml:space="preserve"> </w:t>
      </w:r>
      <w:r w:rsidRPr="00441ED0">
        <w:rPr>
          <w:bCs/>
          <w:color w:val="auto"/>
        </w:rPr>
        <w:t>point (</w:t>
      </w:r>
      <w:r w:rsidRPr="00441ED0">
        <w:rPr>
          <w:bCs/>
          <w:i/>
          <w:color w:val="auto"/>
        </w:rPr>
        <w:t>1</w:t>
      </w:r>
      <w:r w:rsidRPr="00441ED0">
        <w:rPr>
          <w:bCs/>
          <w:color w:val="auto"/>
        </w:rPr>
        <w:t xml:space="preserve">, </w:t>
      </w:r>
      <w:r w:rsidRPr="00441ED0">
        <w:rPr>
          <w:bCs/>
          <w:i/>
          <w:color w:val="auto"/>
        </w:rPr>
        <w:t>V</w:t>
      </w:r>
      <w:r w:rsidRPr="00441ED0">
        <w:rPr>
          <w:bCs/>
          <w:color w:val="auto"/>
        </w:rPr>
        <w:t xml:space="preserve"> = 0.2 µL, </w:t>
      </w:r>
      <w:r w:rsidRPr="00441ED0">
        <w:rPr>
          <w:bCs/>
          <w:i/>
          <w:color w:val="auto"/>
        </w:rPr>
        <w:t>2</w:t>
      </w:r>
      <w:r w:rsidRPr="00441ED0">
        <w:rPr>
          <w:bCs/>
          <w:color w:val="auto"/>
        </w:rPr>
        <w:t xml:space="preserve">, </w:t>
      </w:r>
      <w:r w:rsidRPr="00441ED0">
        <w:rPr>
          <w:bCs/>
          <w:i/>
          <w:color w:val="auto"/>
        </w:rPr>
        <w:t>V</w:t>
      </w:r>
      <w:r w:rsidRPr="00441ED0">
        <w:rPr>
          <w:bCs/>
          <w:color w:val="auto"/>
        </w:rPr>
        <w:t xml:space="preserve"> = 0.4 µL, </w:t>
      </w:r>
      <w:r w:rsidRPr="00441ED0">
        <w:rPr>
          <w:bCs/>
          <w:i/>
          <w:color w:val="auto"/>
        </w:rPr>
        <w:t>3</w:t>
      </w:r>
      <w:r w:rsidRPr="00441ED0">
        <w:rPr>
          <w:bCs/>
          <w:color w:val="auto"/>
        </w:rPr>
        <w:t xml:space="preserve">, </w:t>
      </w:r>
      <w:r w:rsidRPr="00441ED0">
        <w:rPr>
          <w:bCs/>
          <w:i/>
          <w:color w:val="auto"/>
        </w:rPr>
        <w:t>V</w:t>
      </w:r>
      <w:r w:rsidRPr="00441ED0">
        <w:rPr>
          <w:bCs/>
          <w:color w:val="auto"/>
        </w:rPr>
        <w:t xml:space="preserve"> = 0.6 µL, </w:t>
      </w:r>
      <w:r w:rsidRPr="00441ED0">
        <w:rPr>
          <w:bCs/>
          <w:i/>
          <w:color w:val="auto"/>
        </w:rPr>
        <w:t>4</w:t>
      </w:r>
      <w:r w:rsidRPr="00441ED0">
        <w:rPr>
          <w:bCs/>
          <w:color w:val="auto"/>
        </w:rPr>
        <w:t xml:space="preserve">, </w:t>
      </w:r>
      <w:r w:rsidRPr="00441ED0">
        <w:rPr>
          <w:bCs/>
          <w:i/>
          <w:color w:val="auto"/>
        </w:rPr>
        <w:t>V</w:t>
      </w:r>
      <w:r w:rsidRPr="00441ED0">
        <w:rPr>
          <w:bCs/>
          <w:color w:val="auto"/>
        </w:rPr>
        <w:t xml:space="preserve"> = 0.9 µL, </w:t>
      </w:r>
      <w:r w:rsidRPr="00441ED0">
        <w:rPr>
          <w:bCs/>
          <w:i/>
          <w:color w:val="auto"/>
        </w:rPr>
        <w:t>5</w:t>
      </w:r>
      <w:r w:rsidRPr="00441ED0">
        <w:rPr>
          <w:bCs/>
          <w:color w:val="auto"/>
        </w:rPr>
        <w:t xml:space="preserve">, </w:t>
      </w:r>
      <w:r w:rsidRPr="00441ED0">
        <w:rPr>
          <w:bCs/>
          <w:i/>
          <w:color w:val="auto"/>
        </w:rPr>
        <w:t>V</w:t>
      </w:r>
      <w:r w:rsidRPr="00441ED0">
        <w:rPr>
          <w:bCs/>
          <w:color w:val="auto"/>
        </w:rPr>
        <w:t xml:space="preserve"> = 1.4 µL, and </w:t>
      </w:r>
      <w:r w:rsidRPr="00441ED0">
        <w:rPr>
          <w:bCs/>
          <w:i/>
          <w:color w:val="auto"/>
        </w:rPr>
        <w:t>6</w:t>
      </w:r>
      <w:r w:rsidRPr="00441ED0">
        <w:rPr>
          <w:bCs/>
          <w:color w:val="auto"/>
        </w:rPr>
        <w:t xml:space="preserve">, </w:t>
      </w:r>
      <w:r w:rsidRPr="00441ED0">
        <w:rPr>
          <w:bCs/>
          <w:i/>
          <w:color w:val="auto"/>
        </w:rPr>
        <w:t>V</w:t>
      </w:r>
      <w:r w:rsidRPr="00441ED0">
        <w:rPr>
          <w:bCs/>
          <w:color w:val="auto"/>
        </w:rPr>
        <w:t xml:space="preserve"> = 1.6 µL) </w:t>
      </w:r>
    </w:p>
    <w:p w:rsidR="005C2567" w:rsidRPr="00524105"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ind w:left="1410"/>
        <w:rPr>
          <w:rFonts w:eastAsia="Times New Roman"/>
          <w:color w:val="auto"/>
          <w:lang w:eastAsia="zh-CN"/>
        </w:rPr>
      </w:pPr>
      <w:r w:rsidRPr="00441ED0">
        <w:rPr>
          <w:bCs/>
          <w:color w:val="auto"/>
        </w:rPr>
        <w:t>(</w:t>
      </w:r>
      <w:r w:rsidR="00E94278">
        <w:rPr>
          <w:bCs/>
          <w:color w:val="auto"/>
        </w:rPr>
        <w:t>B</w:t>
      </w:r>
      <w:r w:rsidRPr="00441ED0">
        <w:rPr>
          <w:bCs/>
          <w:color w:val="auto"/>
        </w:rPr>
        <w:t>) flow rate, 10 μL min</w:t>
      </w:r>
      <w:r w:rsidRPr="00441ED0">
        <w:rPr>
          <w:bCs/>
          <w:color w:val="auto"/>
          <w:vertAlign w:val="superscript"/>
        </w:rPr>
        <w:t>–1</w:t>
      </w:r>
      <w:r w:rsidRPr="00441ED0">
        <w:rPr>
          <w:bCs/>
          <w:color w:val="auto"/>
        </w:rPr>
        <w:t xml:space="preserve">, detection position, 29 cm from the </w:t>
      </w:r>
      <w:r w:rsidR="00E25859" w:rsidRPr="00E25859">
        <w:rPr>
          <w:bCs/>
          <w:color w:val="FF0000"/>
        </w:rPr>
        <w:t>mixing</w:t>
      </w:r>
      <w:r w:rsidRPr="00E25859">
        <w:rPr>
          <w:bCs/>
          <w:color w:val="FF0000"/>
        </w:rPr>
        <w:t xml:space="preserve"> </w:t>
      </w:r>
      <w:r w:rsidRPr="00441ED0">
        <w:rPr>
          <w:bCs/>
          <w:color w:val="auto"/>
        </w:rPr>
        <w:t>point (</w:t>
      </w:r>
      <w:r w:rsidRPr="00441ED0">
        <w:rPr>
          <w:bCs/>
          <w:i/>
          <w:color w:val="auto"/>
        </w:rPr>
        <w:t>1</w:t>
      </w:r>
      <w:r w:rsidRPr="00441ED0">
        <w:rPr>
          <w:bCs/>
          <w:color w:val="auto"/>
        </w:rPr>
        <w:t xml:space="preserve">, </w:t>
      </w:r>
      <w:r w:rsidRPr="00441ED0">
        <w:rPr>
          <w:bCs/>
          <w:i/>
          <w:color w:val="auto"/>
        </w:rPr>
        <w:t>V</w:t>
      </w:r>
      <w:r w:rsidRPr="00441ED0">
        <w:rPr>
          <w:bCs/>
          <w:color w:val="auto"/>
        </w:rPr>
        <w:t xml:space="preserve"> = 0.2 µL, </w:t>
      </w:r>
      <w:r w:rsidRPr="00441ED0">
        <w:rPr>
          <w:bCs/>
          <w:i/>
          <w:color w:val="auto"/>
        </w:rPr>
        <w:t>2</w:t>
      </w:r>
      <w:r w:rsidRPr="00441ED0">
        <w:rPr>
          <w:bCs/>
          <w:color w:val="auto"/>
        </w:rPr>
        <w:t xml:space="preserve">, </w:t>
      </w:r>
      <w:r w:rsidRPr="00441ED0">
        <w:rPr>
          <w:bCs/>
          <w:i/>
          <w:color w:val="auto"/>
        </w:rPr>
        <w:t>V</w:t>
      </w:r>
      <w:r w:rsidRPr="00441ED0">
        <w:rPr>
          <w:bCs/>
          <w:color w:val="auto"/>
        </w:rPr>
        <w:t xml:space="preserve"> = 0.4 µL, </w:t>
      </w:r>
      <w:r w:rsidRPr="00441ED0">
        <w:rPr>
          <w:bCs/>
          <w:i/>
          <w:color w:val="auto"/>
        </w:rPr>
        <w:t>3</w:t>
      </w:r>
      <w:r w:rsidRPr="00441ED0">
        <w:rPr>
          <w:bCs/>
          <w:color w:val="auto"/>
        </w:rPr>
        <w:t xml:space="preserve">, </w:t>
      </w:r>
      <w:r w:rsidRPr="00441ED0">
        <w:rPr>
          <w:bCs/>
          <w:i/>
          <w:color w:val="auto"/>
        </w:rPr>
        <w:t>V</w:t>
      </w:r>
      <w:r w:rsidRPr="00441ED0">
        <w:rPr>
          <w:bCs/>
          <w:color w:val="auto"/>
        </w:rPr>
        <w:t xml:space="preserve"> = 0.6 µL, </w:t>
      </w:r>
      <w:r w:rsidRPr="00441ED0">
        <w:rPr>
          <w:bCs/>
          <w:i/>
          <w:color w:val="auto"/>
        </w:rPr>
        <w:t>4</w:t>
      </w:r>
      <w:r w:rsidRPr="00441ED0">
        <w:rPr>
          <w:bCs/>
          <w:color w:val="auto"/>
        </w:rPr>
        <w:t xml:space="preserve">, </w:t>
      </w:r>
      <w:r w:rsidRPr="00441ED0">
        <w:rPr>
          <w:bCs/>
          <w:i/>
          <w:color w:val="auto"/>
        </w:rPr>
        <w:t>V</w:t>
      </w:r>
      <w:r w:rsidRPr="00441ED0">
        <w:rPr>
          <w:bCs/>
          <w:color w:val="auto"/>
        </w:rPr>
        <w:t xml:space="preserve"> = 0.9 µL, </w:t>
      </w:r>
      <w:r w:rsidRPr="00441ED0">
        <w:rPr>
          <w:bCs/>
          <w:i/>
          <w:color w:val="auto"/>
        </w:rPr>
        <w:t>5</w:t>
      </w:r>
      <w:r w:rsidRPr="00441ED0">
        <w:rPr>
          <w:bCs/>
          <w:color w:val="auto"/>
        </w:rPr>
        <w:t xml:space="preserve">, </w:t>
      </w:r>
      <w:r w:rsidRPr="00441ED0">
        <w:rPr>
          <w:bCs/>
          <w:i/>
          <w:color w:val="auto"/>
        </w:rPr>
        <w:t>V</w:t>
      </w:r>
      <w:r w:rsidRPr="00441ED0">
        <w:rPr>
          <w:bCs/>
          <w:color w:val="auto"/>
        </w:rPr>
        <w:t xml:space="preserve"> = 1.4 µL, </w:t>
      </w:r>
      <w:r w:rsidRPr="00441ED0">
        <w:rPr>
          <w:bCs/>
          <w:i/>
          <w:color w:val="auto"/>
        </w:rPr>
        <w:t>6</w:t>
      </w:r>
      <w:r w:rsidRPr="00441ED0">
        <w:rPr>
          <w:bCs/>
          <w:color w:val="auto"/>
        </w:rPr>
        <w:t xml:space="preserve">, </w:t>
      </w:r>
      <w:r w:rsidRPr="00441ED0">
        <w:rPr>
          <w:bCs/>
          <w:i/>
          <w:color w:val="auto"/>
        </w:rPr>
        <w:t>V</w:t>
      </w:r>
      <w:r w:rsidRPr="00441ED0">
        <w:rPr>
          <w:bCs/>
          <w:color w:val="auto"/>
        </w:rPr>
        <w:t xml:space="preserve"> = 1.6 µL; </w:t>
      </w:r>
      <w:r w:rsidRPr="00441ED0">
        <w:rPr>
          <w:bCs/>
          <w:i/>
          <w:color w:val="auto"/>
        </w:rPr>
        <w:t>7</w:t>
      </w:r>
      <w:r w:rsidRPr="00441ED0">
        <w:rPr>
          <w:bCs/>
          <w:color w:val="auto"/>
        </w:rPr>
        <w:t xml:space="preserve">, </w:t>
      </w:r>
      <w:r w:rsidRPr="00441ED0">
        <w:rPr>
          <w:bCs/>
          <w:i/>
          <w:color w:val="auto"/>
        </w:rPr>
        <w:t>V</w:t>
      </w:r>
      <w:r w:rsidRPr="00441ED0">
        <w:rPr>
          <w:bCs/>
          <w:color w:val="auto"/>
        </w:rPr>
        <w:t xml:space="preserve"> = 2.0 µL; </w:t>
      </w:r>
      <w:r w:rsidRPr="00441ED0">
        <w:rPr>
          <w:bCs/>
          <w:i/>
          <w:color w:val="auto"/>
        </w:rPr>
        <w:t>8</w:t>
      </w:r>
      <w:r w:rsidRPr="00441ED0">
        <w:rPr>
          <w:bCs/>
          <w:color w:val="auto"/>
        </w:rPr>
        <w:t xml:space="preserve">, </w:t>
      </w:r>
      <w:r w:rsidRPr="00441ED0">
        <w:rPr>
          <w:bCs/>
          <w:i/>
          <w:color w:val="auto"/>
        </w:rPr>
        <w:t>V</w:t>
      </w:r>
      <w:r w:rsidRPr="00441ED0">
        <w:rPr>
          <w:bCs/>
          <w:color w:val="auto"/>
        </w:rPr>
        <w:t xml:space="preserve"> = 2.2 µL; and </w:t>
      </w:r>
      <w:r w:rsidRPr="00441ED0">
        <w:rPr>
          <w:bCs/>
          <w:i/>
          <w:color w:val="auto"/>
        </w:rPr>
        <w:t>9</w:t>
      </w:r>
      <w:r w:rsidRPr="00441ED0">
        <w:rPr>
          <w:bCs/>
          <w:color w:val="auto"/>
        </w:rPr>
        <w:t xml:space="preserve">, </w:t>
      </w:r>
      <w:r w:rsidRPr="00441ED0">
        <w:rPr>
          <w:bCs/>
          <w:i/>
          <w:color w:val="auto"/>
        </w:rPr>
        <w:t>V</w:t>
      </w:r>
      <w:r w:rsidRPr="00441ED0">
        <w:rPr>
          <w:bCs/>
          <w:color w:val="auto"/>
        </w:rPr>
        <w:t xml:space="preserve"> = 2.5 µL</w:t>
      </w:r>
      <w:r>
        <w:rPr>
          <w:bCs/>
          <w:color w:val="auto"/>
        </w:rPr>
        <w:t>.</w:t>
      </w:r>
    </w:p>
    <w:p w:rsidR="005C2567" w:rsidRPr="00FD6EF7" w:rsidRDefault="005C2567"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u w:color="265F65"/>
        </w:rPr>
      </w:pPr>
      <w:r w:rsidRPr="00FD6EF7">
        <w:rPr>
          <w:color w:val="auto"/>
          <w:u w:color="265F65"/>
        </w:rPr>
        <w:t xml:space="preserve">At a flow rate of 10 </w:t>
      </w:r>
      <w:r w:rsidRPr="00FD6EF7">
        <w:rPr>
          <w:color w:val="auto"/>
          <w:u w:color="265F65"/>
        </w:rPr>
        <w:sym w:font="Symbol" w:char="F06D"/>
      </w:r>
      <w:r w:rsidRPr="00FD6EF7">
        <w:rPr>
          <w:color w:val="auto"/>
          <w:u w:color="265F65"/>
        </w:rPr>
        <w:t>L min</w:t>
      </w:r>
      <w:r w:rsidRPr="00FD6EF7">
        <w:rPr>
          <w:color w:val="auto"/>
          <w:u w:color="265F65"/>
          <w:vertAlign w:val="superscript"/>
        </w:rPr>
        <w:t>–1</w:t>
      </w:r>
      <w:r w:rsidRPr="00FD6EF7">
        <w:rPr>
          <w:color w:val="auto"/>
          <w:u w:color="265F65"/>
        </w:rPr>
        <w:t>, the rate of injection can be increased, which provides lower washout of the injection zone</w:t>
      </w:r>
      <w:r w:rsidRPr="00FD6EF7">
        <w:rPr>
          <w:rFonts w:hint="eastAsia"/>
          <w:color w:val="auto"/>
          <w:u w:color="265F65"/>
          <w:lang w:eastAsia="zh-CN"/>
        </w:rPr>
        <w:t xml:space="preserve"> </w:t>
      </w:r>
      <w:r w:rsidRPr="00FD6EF7">
        <w:rPr>
          <w:color w:val="auto"/>
          <w:u w:color="265F65"/>
        </w:rPr>
        <w:t xml:space="preserve">(Fig. 7). Thus, the curves </w:t>
      </w:r>
      <w:r w:rsidRPr="00FD6EF7">
        <w:rPr>
          <w:rFonts w:hint="eastAsia"/>
          <w:color w:val="auto"/>
          <w:u w:color="265F65"/>
          <w:lang w:eastAsia="zh-CN"/>
        </w:rPr>
        <w:t>in</w:t>
      </w:r>
      <w:r w:rsidRPr="00FD6EF7">
        <w:rPr>
          <w:color w:val="auto"/>
          <w:u w:color="265F65"/>
        </w:rPr>
        <w:t xml:space="preserve"> Fig. 6 (b) show no decrease in the signal at longer detection positions</w:t>
      </w:r>
      <w:r w:rsidRPr="00FD6EF7">
        <w:rPr>
          <w:rFonts w:hint="eastAsia"/>
          <w:color w:val="auto"/>
          <w:u w:color="265F65"/>
          <w:lang w:eastAsia="zh-CN"/>
        </w:rPr>
        <w:t xml:space="preserve"> for the given range of </w:t>
      </w:r>
      <w:r w:rsidR="000E577D">
        <w:rPr>
          <w:color w:val="auto"/>
          <w:u w:color="265F65"/>
          <w:lang w:eastAsia="zh-CN"/>
        </w:rPr>
        <w:t xml:space="preserve">the </w:t>
      </w:r>
      <w:r w:rsidRPr="00FD6EF7">
        <w:rPr>
          <w:color w:val="auto"/>
          <w:u w:color="265F65"/>
          <w:lang w:eastAsia="zh-CN"/>
        </w:rPr>
        <w:t>injection</w:t>
      </w:r>
      <w:r w:rsidRPr="00FD6EF7">
        <w:rPr>
          <w:rFonts w:hint="eastAsia"/>
          <w:color w:val="auto"/>
          <w:u w:color="265F65"/>
          <w:lang w:eastAsia="zh-CN"/>
        </w:rPr>
        <w:t xml:space="preserve"> volume (0.4</w:t>
      </w:r>
      <w:r w:rsidR="00D654A5" w:rsidRPr="00FD6EF7">
        <w:rPr>
          <w:color w:val="auto"/>
          <w:u w:color="265F65"/>
          <w:lang w:eastAsia="zh-CN"/>
        </w:rPr>
        <w:t>–</w:t>
      </w:r>
      <w:r w:rsidRPr="00FD6EF7">
        <w:rPr>
          <w:rFonts w:hint="eastAsia"/>
          <w:color w:val="auto"/>
          <w:u w:color="265F65"/>
          <w:lang w:eastAsia="zh-CN"/>
        </w:rPr>
        <w:t xml:space="preserve">1.4 </w:t>
      </w:r>
      <w:r w:rsidRPr="00FD6EF7">
        <w:rPr>
          <w:color w:val="auto"/>
          <w:u w:color="265F65"/>
          <w:lang w:eastAsia="zh-CN"/>
        </w:rPr>
        <w:t>μ</w:t>
      </w:r>
      <w:r w:rsidRPr="00FD6EF7">
        <w:rPr>
          <w:rFonts w:hint="eastAsia"/>
          <w:color w:val="auto"/>
          <w:u w:color="265F65"/>
          <w:lang w:eastAsia="zh-CN"/>
        </w:rPr>
        <w:t xml:space="preserve">L), while </w:t>
      </w:r>
      <w:r w:rsidR="00441ED0" w:rsidRPr="00FD6EF7">
        <w:rPr>
          <w:color w:val="auto"/>
          <w:u w:color="265F65"/>
          <w:lang w:eastAsia="zh-CN"/>
        </w:rPr>
        <w:t>a</w:t>
      </w:r>
      <w:r w:rsidRPr="00FD6EF7">
        <w:rPr>
          <w:rFonts w:hint="eastAsia"/>
          <w:color w:val="auto"/>
          <w:u w:color="265F65"/>
          <w:lang w:eastAsia="zh-CN"/>
        </w:rPr>
        <w:t xml:space="preserve"> signal decrease was observed with </w:t>
      </w:r>
      <w:r w:rsidR="00441ED0" w:rsidRPr="00FD6EF7">
        <w:rPr>
          <w:color w:val="auto"/>
          <w:u w:color="265F65"/>
          <w:lang w:eastAsia="zh-CN"/>
        </w:rPr>
        <w:t xml:space="preserve">a </w:t>
      </w:r>
      <w:r w:rsidRPr="00FD6EF7">
        <w:rPr>
          <w:rFonts w:hint="eastAsia"/>
          <w:color w:val="auto"/>
          <w:u w:color="265F65"/>
          <w:lang w:eastAsia="zh-CN"/>
        </w:rPr>
        <w:t xml:space="preserve">further increase </w:t>
      </w:r>
      <w:r w:rsidR="00441ED0" w:rsidRPr="00FD6EF7">
        <w:rPr>
          <w:color w:val="auto"/>
          <w:u w:color="265F65"/>
          <w:lang w:eastAsia="zh-CN"/>
        </w:rPr>
        <w:t>in</w:t>
      </w:r>
      <w:r w:rsidRPr="00FD6EF7">
        <w:rPr>
          <w:rFonts w:hint="eastAsia"/>
          <w:color w:val="auto"/>
          <w:u w:color="265F65"/>
          <w:lang w:eastAsia="zh-CN"/>
        </w:rPr>
        <w:t xml:space="preserve"> the injection volume (such as the signals for </w:t>
      </w:r>
      <w:r w:rsidRPr="00FD6EF7">
        <w:rPr>
          <w:rFonts w:hint="eastAsia"/>
          <w:i/>
          <w:color w:val="auto"/>
          <w:u w:color="265F65"/>
          <w:lang w:eastAsia="zh-CN"/>
        </w:rPr>
        <w:t xml:space="preserve">V </w:t>
      </w:r>
      <w:r w:rsidRPr="00FD6EF7">
        <w:rPr>
          <w:color w:val="auto"/>
          <w:u w:color="265F65"/>
          <w:lang w:eastAsia="zh-CN"/>
        </w:rPr>
        <w:t>≥</w:t>
      </w:r>
      <w:r w:rsidRPr="00FD6EF7">
        <w:rPr>
          <w:rFonts w:hint="eastAsia"/>
          <w:color w:val="auto"/>
          <w:u w:color="265F65"/>
          <w:lang w:eastAsia="zh-CN"/>
        </w:rPr>
        <w:t xml:space="preserve"> 1.6 </w:t>
      </w:r>
      <w:r w:rsidRPr="00FD6EF7">
        <w:rPr>
          <w:color w:val="auto"/>
          <w:u w:color="265F65"/>
          <w:lang w:eastAsia="zh-CN"/>
        </w:rPr>
        <w:t>μ</w:t>
      </w:r>
      <w:r w:rsidRPr="00FD6EF7">
        <w:rPr>
          <w:rFonts w:hint="eastAsia"/>
          <w:color w:val="auto"/>
          <w:u w:color="265F65"/>
          <w:lang w:eastAsia="zh-CN"/>
        </w:rPr>
        <w:t>L in Fig.</w:t>
      </w:r>
      <w:r w:rsidR="00C344CA">
        <w:rPr>
          <w:color w:val="auto"/>
          <w:u w:color="265F65"/>
          <w:lang w:eastAsia="zh-CN"/>
        </w:rPr>
        <w:t xml:space="preserve"> </w:t>
      </w:r>
      <w:r w:rsidRPr="00FD6EF7">
        <w:rPr>
          <w:rFonts w:hint="eastAsia"/>
          <w:color w:val="auto"/>
          <w:u w:color="265F65"/>
          <w:lang w:eastAsia="zh-CN"/>
        </w:rPr>
        <w:t>7</w:t>
      </w:r>
      <w:r w:rsidR="00FD6EF7" w:rsidRPr="00FD6EF7">
        <w:rPr>
          <w:color w:val="auto"/>
          <w:u w:color="265F65"/>
          <w:lang w:eastAsia="zh-CN"/>
        </w:rPr>
        <w:t xml:space="preserve"> (</w:t>
      </w:r>
      <w:r w:rsidR="00441ED0" w:rsidRPr="00FD6EF7">
        <w:rPr>
          <w:color w:val="auto"/>
          <w:u w:color="265F65"/>
          <w:lang w:eastAsia="zh-CN"/>
        </w:rPr>
        <w:t>b</w:t>
      </w:r>
      <w:r w:rsidRPr="00FD6EF7">
        <w:rPr>
          <w:rFonts w:hint="eastAsia"/>
          <w:color w:val="auto"/>
          <w:u w:color="265F65"/>
          <w:lang w:eastAsia="zh-CN"/>
        </w:rPr>
        <w:t>)</w:t>
      </w:r>
      <w:r w:rsidR="00FD6EF7" w:rsidRPr="00FD6EF7">
        <w:rPr>
          <w:color w:val="auto"/>
          <w:u w:color="265F65"/>
          <w:lang w:eastAsia="zh-CN"/>
        </w:rPr>
        <w:t>)</w:t>
      </w:r>
      <w:r w:rsidRPr="00FD6EF7">
        <w:rPr>
          <w:rFonts w:hint="eastAsia"/>
          <w:color w:val="auto"/>
          <w:u w:color="265F65"/>
          <w:lang w:eastAsia="zh-CN"/>
        </w:rPr>
        <w:t xml:space="preserve">. </w:t>
      </w:r>
      <w:r w:rsidRPr="00FD6EF7">
        <w:rPr>
          <w:color w:val="auto"/>
          <w:u w:color="265F65"/>
        </w:rPr>
        <w:t>Moreover</w:t>
      </w:r>
      <w:r w:rsidRPr="00441ED0">
        <w:rPr>
          <w:color w:val="auto"/>
          <w:u w:color="265F65"/>
        </w:rPr>
        <w:t>, the curves for the detection positions of 10 and 29 cm</w:t>
      </w:r>
      <w:r w:rsidR="00C344CA">
        <w:rPr>
          <w:color w:val="auto"/>
          <w:u w:color="265F65"/>
        </w:rPr>
        <w:t xml:space="preserve"> </w:t>
      </w:r>
      <w:r w:rsidR="00C344CA" w:rsidRPr="00C344CA">
        <w:rPr>
          <w:color w:val="FF0000"/>
          <w:u w:color="265F65"/>
        </w:rPr>
        <w:t xml:space="preserve">from the </w:t>
      </w:r>
      <w:r w:rsidR="00802653">
        <w:rPr>
          <w:color w:val="FF0000"/>
          <w:u w:color="265F65"/>
        </w:rPr>
        <w:t>junction of carrier and reagent channels</w:t>
      </w:r>
      <w:r w:rsidRPr="00441ED0">
        <w:rPr>
          <w:color w:val="auto"/>
          <w:u w:color="265F65"/>
        </w:rPr>
        <w:t xml:space="preserve"> are very similar. The dependence of the signal on the injection volume of the reagent does not depend on the excitation power. Thus, for the selected flow rate of 10 </w:t>
      </w:r>
      <w:r w:rsidRPr="00441ED0">
        <w:rPr>
          <w:color w:val="auto"/>
          <w:u w:color="265F65"/>
        </w:rPr>
        <w:sym w:font="Symbol" w:char="F06D"/>
      </w:r>
      <w:r w:rsidRPr="00441ED0">
        <w:rPr>
          <w:color w:val="auto"/>
          <w:u w:color="265F65"/>
        </w:rPr>
        <w:t>L min</w:t>
      </w:r>
      <w:r w:rsidRPr="00441ED0">
        <w:rPr>
          <w:color w:val="auto"/>
          <w:u w:color="265F65"/>
          <w:vertAlign w:val="superscript"/>
        </w:rPr>
        <w:t>–1</w:t>
      </w:r>
      <w:r w:rsidRPr="00441ED0">
        <w:rPr>
          <w:color w:val="auto"/>
          <w:u w:color="265F65"/>
        </w:rPr>
        <w:t xml:space="preserve"> we used the injection volume of 1.4 </w:t>
      </w:r>
      <w:r w:rsidRPr="00441ED0">
        <w:rPr>
          <w:color w:val="auto"/>
          <w:u w:color="265F65"/>
        </w:rPr>
        <w:sym w:font="Symbol" w:char="F06D"/>
      </w:r>
      <w:r w:rsidRPr="00441ED0">
        <w:rPr>
          <w:color w:val="auto"/>
          <w:u w:color="265F65"/>
        </w:rPr>
        <w:t xml:space="preserve">L. </w:t>
      </w:r>
    </w:p>
    <w:p w:rsidR="009A1C7D" w:rsidRPr="000E577D" w:rsidRDefault="009A1C7D" w:rsidP="00B07E9C">
      <w:pPr>
        <w:pStyle w:val="2"/>
        <w:spacing w:before="0" w:after="0" w:line="360" w:lineRule="auto"/>
      </w:pPr>
      <w:r w:rsidRPr="000E577D">
        <w:t>Performance parameters for Cr(VI)</w:t>
      </w:r>
    </w:p>
    <w:p w:rsidR="0026289F"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0E577D">
        <w:rPr>
          <w:color w:val="auto"/>
        </w:rPr>
        <w:t xml:space="preserve">Under the optimized conditions </w:t>
      </w:r>
      <w:r w:rsidRPr="006C01FC">
        <w:rPr>
          <w:color w:val="FF0000"/>
        </w:rPr>
        <w:t>(</w:t>
      </w:r>
      <w:r w:rsidR="0026289F" w:rsidRPr="006C01FC">
        <w:rPr>
          <w:color w:val="FF0000"/>
          <w:lang w:eastAsia="zh-CN"/>
        </w:rPr>
        <w:t>Table 2</w:t>
      </w:r>
      <w:r w:rsidRPr="006C01FC">
        <w:rPr>
          <w:color w:val="FF0000"/>
        </w:rPr>
        <w:t>)</w:t>
      </w:r>
      <w:r w:rsidRPr="000E577D">
        <w:rPr>
          <w:color w:val="auto"/>
        </w:rPr>
        <w:t xml:space="preserve"> we built calibration plots for Cr(VI) concentrations between 5 ng mL</w:t>
      </w:r>
      <w:r w:rsidRPr="000E577D">
        <w:rPr>
          <w:color w:val="auto"/>
          <w:vertAlign w:val="superscript"/>
        </w:rPr>
        <w:t>–1</w:t>
      </w:r>
      <w:r w:rsidRPr="000E577D">
        <w:rPr>
          <w:color w:val="auto"/>
        </w:rPr>
        <w:t xml:space="preserve"> and 50 μg mL</w:t>
      </w:r>
      <w:r w:rsidRPr="000E577D">
        <w:rPr>
          <w:color w:val="auto"/>
          <w:vertAlign w:val="superscript"/>
        </w:rPr>
        <w:t>–1</w:t>
      </w:r>
      <w:r w:rsidRPr="000E577D">
        <w:rPr>
          <w:color w:val="auto"/>
        </w:rPr>
        <w:t xml:space="preserve">. </w:t>
      </w:r>
    </w:p>
    <w:p w:rsidR="0026289F" w:rsidRDefault="0026289F"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p>
    <w:p w:rsidR="0026289F" w:rsidRPr="006C01FC" w:rsidRDefault="0026289F" w:rsidP="0026289F">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 xml:space="preserve">Table 2. The optimum conditions for the determination of Cr(VI) with </w:t>
      </w:r>
      <w:r w:rsidR="001015BB">
        <w:rPr>
          <w:color w:val="FF0000"/>
        </w:rPr>
        <w:t>DPC</w:t>
      </w:r>
      <w:r w:rsidRPr="006C01FC">
        <w:rPr>
          <w:color w:val="FF0000"/>
        </w:rPr>
        <w:t xml:space="preserve"> by μFIA–TLM (excitation wavelength, 514.5 nm; excitation power, 100 mW</w:t>
      </w:r>
      <w:r w:rsidR="001F6959" w:rsidRPr="006C01FC">
        <w:rPr>
          <w:color w:val="FF0000"/>
        </w:rPr>
        <w:t>)</w:t>
      </w:r>
    </w:p>
    <w:tbl>
      <w:tblPr>
        <w:tblStyle w:val="af2"/>
        <w:tblW w:w="0" w:type="auto"/>
        <w:tblLook w:val="04A0" w:firstRow="1" w:lastRow="0" w:firstColumn="1" w:lastColumn="0" w:noHBand="0" w:noVBand="1"/>
      </w:tblPr>
      <w:tblGrid>
        <w:gridCol w:w="5382"/>
        <w:gridCol w:w="2126"/>
      </w:tblGrid>
      <w:tr w:rsidR="0026289F" w:rsidRPr="006C01FC">
        <w:tc>
          <w:tcPr>
            <w:tcW w:w="5382" w:type="dxa"/>
          </w:tcPr>
          <w:p w:rsidR="0026289F" w:rsidRPr="006C01FC" w:rsidRDefault="0026289F" w:rsidP="000A0CF5">
            <w:pPr>
              <w:pBdr>
                <w:top w:val="none" w:sz="0" w:space="0" w:color="auto"/>
                <w:left w:val="none" w:sz="0" w:space="0" w:color="auto"/>
                <w:bottom w:val="none" w:sz="0" w:space="0" w:color="auto"/>
                <w:right w:val="none" w:sz="0" w:space="0" w:color="auto"/>
                <w:bar w:val="none" w:sz="0" w:color="auto"/>
              </w:pBdr>
              <w:spacing w:after="0" w:line="360" w:lineRule="auto"/>
              <w:rPr>
                <w:color w:val="FF0000"/>
                <w:lang w:eastAsia="zh-CN"/>
              </w:rPr>
            </w:pPr>
            <w:r w:rsidRPr="006C01FC">
              <w:rPr>
                <w:color w:val="FF0000"/>
                <w:lang w:eastAsia="zh-CN"/>
              </w:rPr>
              <w:t>Parameter</w:t>
            </w:r>
          </w:p>
        </w:tc>
        <w:tc>
          <w:tcPr>
            <w:tcW w:w="2126" w:type="dxa"/>
          </w:tcPr>
          <w:p w:rsidR="0026289F" w:rsidRPr="006C01FC" w:rsidRDefault="0026289F" w:rsidP="000A0CF5">
            <w:pPr>
              <w:pBdr>
                <w:top w:val="none" w:sz="0" w:space="0" w:color="auto"/>
                <w:left w:val="none" w:sz="0" w:space="0" w:color="auto"/>
                <w:bottom w:val="none" w:sz="0" w:space="0" w:color="auto"/>
                <w:right w:val="none" w:sz="0" w:space="0" w:color="auto"/>
                <w:bar w:val="none" w:sz="0" w:color="auto"/>
              </w:pBdr>
              <w:spacing w:after="0" w:line="360" w:lineRule="auto"/>
              <w:rPr>
                <w:color w:val="FF0000"/>
                <w:lang w:eastAsia="zh-CN"/>
              </w:rPr>
            </w:pPr>
            <w:r w:rsidRPr="006C01FC">
              <w:rPr>
                <w:color w:val="FF0000"/>
                <w:lang w:eastAsia="zh-CN"/>
              </w:rPr>
              <w:t>Value</w:t>
            </w:r>
          </w:p>
        </w:tc>
      </w:tr>
      <w:tr w:rsidR="0026289F" w:rsidRPr="006C01FC">
        <w:tc>
          <w:tcPr>
            <w:tcW w:w="5382" w:type="dxa"/>
          </w:tcPr>
          <w:p w:rsidR="0026289F" w:rsidRPr="006C01FC" w:rsidRDefault="0026289F" w:rsidP="0026289F">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Detection distance, downstream from the junction point of the microchip</w:t>
            </w:r>
          </w:p>
        </w:tc>
        <w:tc>
          <w:tcPr>
            <w:tcW w:w="2126" w:type="dxa"/>
          </w:tcPr>
          <w:p w:rsidR="0026289F" w:rsidRPr="006C01FC" w:rsidRDefault="0026289F" w:rsidP="000A0CF5">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10 cm</w:t>
            </w:r>
          </w:p>
        </w:tc>
      </w:tr>
      <w:tr w:rsidR="0026289F" w:rsidRPr="006C01FC">
        <w:tc>
          <w:tcPr>
            <w:tcW w:w="5382" w:type="dxa"/>
          </w:tcPr>
          <w:p w:rsidR="0026289F" w:rsidRPr="006C01FC" w:rsidRDefault="0026289F" w:rsidP="0026289F">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Flow rate</w:t>
            </w:r>
          </w:p>
        </w:tc>
        <w:tc>
          <w:tcPr>
            <w:tcW w:w="2126" w:type="dxa"/>
          </w:tcPr>
          <w:p w:rsidR="0026289F" w:rsidRPr="006C01FC" w:rsidRDefault="0026289F" w:rsidP="000A0CF5">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10 μL min</w:t>
            </w:r>
            <w:r w:rsidRPr="006C01FC">
              <w:rPr>
                <w:color w:val="FF0000"/>
                <w:vertAlign w:val="superscript"/>
              </w:rPr>
              <w:t>–1</w:t>
            </w:r>
          </w:p>
        </w:tc>
      </w:tr>
      <w:tr w:rsidR="0026289F" w:rsidRPr="006C01FC">
        <w:tc>
          <w:tcPr>
            <w:tcW w:w="5382" w:type="dxa"/>
          </w:tcPr>
          <w:p w:rsidR="0026289F" w:rsidRPr="006C01FC" w:rsidRDefault="0026289F" w:rsidP="0026289F">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Injection volume</w:t>
            </w:r>
          </w:p>
        </w:tc>
        <w:tc>
          <w:tcPr>
            <w:tcW w:w="2126" w:type="dxa"/>
          </w:tcPr>
          <w:p w:rsidR="0026289F" w:rsidRPr="006C01FC" w:rsidRDefault="0026289F" w:rsidP="000A0CF5">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r w:rsidRPr="006C01FC">
              <w:rPr>
                <w:color w:val="FF0000"/>
              </w:rPr>
              <w:t>1.4 μL</w:t>
            </w:r>
          </w:p>
        </w:tc>
      </w:tr>
    </w:tbl>
    <w:p w:rsidR="001F6959" w:rsidRPr="006C01FC" w:rsidRDefault="001F6959" w:rsidP="00B07E9C">
      <w:pPr>
        <w:pBdr>
          <w:top w:val="none" w:sz="0" w:space="0" w:color="auto"/>
          <w:left w:val="none" w:sz="0" w:space="0" w:color="auto"/>
          <w:bottom w:val="none" w:sz="0" w:space="0" w:color="auto"/>
          <w:right w:val="none" w:sz="0" w:space="0" w:color="auto"/>
          <w:bar w:val="none" w:sz="0" w:color="auto"/>
        </w:pBdr>
        <w:spacing w:after="0" w:line="360" w:lineRule="auto"/>
        <w:rPr>
          <w:color w:val="FF0000"/>
        </w:rPr>
      </w:pPr>
    </w:p>
    <w:p w:rsidR="009A1C7D" w:rsidRPr="000E57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0E577D">
        <w:rPr>
          <w:color w:val="auto"/>
        </w:rPr>
        <w:t>The calibration equation under these conditions is</w:t>
      </w:r>
    </w:p>
    <w:p w:rsidR="009A1C7D" w:rsidRPr="000E577D" w:rsidRDefault="009A1C7D" w:rsidP="00B07E9C">
      <w:pPr>
        <w:pStyle w:val="Equation-In-The-Text"/>
        <w:pBdr>
          <w:top w:val="none" w:sz="0" w:space="0" w:color="auto"/>
          <w:left w:val="none" w:sz="0" w:space="0" w:color="auto"/>
          <w:bottom w:val="none" w:sz="0" w:space="0" w:color="auto"/>
          <w:right w:val="none" w:sz="0" w:space="0" w:color="auto"/>
          <w:bar w:val="none" w:sz="0" w:color="auto"/>
        </w:pBdr>
        <w:spacing w:before="0" w:after="0"/>
        <w:rPr>
          <w:rFonts w:ascii="Times New Roman" w:hAnsi="Times New Roman" w:cs="Times New Roman"/>
          <w:color w:val="auto"/>
          <w:sz w:val="24"/>
          <w:szCs w:val="24"/>
          <w:lang w:eastAsia="zh-CN"/>
        </w:rPr>
      </w:pPr>
      <w:r w:rsidRPr="000E577D">
        <w:rPr>
          <w:rFonts w:ascii="Times New Roman" w:hAnsi="Times New Roman" w:cs="Times New Roman"/>
          <w:i/>
          <w:iCs/>
          <w:color w:val="auto"/>
          <w:sz w:val="24"/>
          <w:szCs w:val="24"/>
        </w:rPr>
        <w:tab/>
        <w:t>H</w:t>
      </w:r>
      <w:r w:rsidRPr="000E577D">
        <w:rPr>
          <w:rFonts w:ascii="Times New Roman" w:hAnsi="Times New Roman" w:cs="Times New Roman"/>
          <w:color w:val="auto"/>
          <w:sz w:val="24"/>
          <w:szCs w:val="24"/>
        </w:rPr>
        <w:t xml:space="preserve"> = (2.34 ± 0.04) × 10</w:t>
      </w:r>
      <w:r w:rsidRPr="000E577D">
        <w:rPr>
          <w:rFonts w:ascii="Times New Roman" w:hAnsi="Times New Roman" w:cs="Times New Roman"/>
          <w:color w:val="auto"/>
          <w:sz w:val="24"/>
          <w:szCs w:val="24"/>
          <w:vertAlign w:val="superscript"/>
        </w:rPr>
        <w:t>8</w:t>
      </w:r>
      <w:r w:rsidRPr="000E577D">
        <w:rPr>
          <w:rFonts w:ascii="Times New Roman" w:hAnsi="Times New Roman" w:cs="Times New Roman"/>
          <w:i/>
          <w:iCs/>
          <w:color w:val="auto"/>
          <w:sz w:val="24"/>
          <w:szCs w:val="24"/>
        </w:rPr>
        <w:t>c</w:t>
      </w:r>
      <w:r w:rsidRPr="000E577D">
        <w:rPr>
          <w:rFonts w:ascii="Times New Roman" w:hAnsi="Times New Roman" w:cs="Times New Roman"/>
          <w:color w:val="auto"/>
          <w:sz w:val="24"/>
          <w:szCs w:val="24"/>
        </w:rPr>
        <w:t xml:space="preserve"> + (0.5 ± 0.2), </w:t>
      </w:r>
      <w:r w:rsidRPr="000E577D">
        <w:rPr>
          <w:rFonts w:ascii="Times New Roman" w:hAnsi="Times New Roman" w:cs="Times New Roman"/>
          <w:i/>
          <w:iCs/>
          <w:color w:val="auto"/>
          <w:sz w:val="24"/>
          <w:szCs w:val="24"/>
        </w:rPr>
        <w:t>r</w:t>
      </w:r>
      <w:r w:rsidRPr="000E577D">
        <w:rPr>
          <w:rFonts w:ascii="Times New Roman" w:hAnsi="Times New Roman" w:cs="Times New Roman"/>
          <w:color w:val="auto"/>
          <w:sz w:val="24"/>
          <w:szCs w:val="24"/>
        </w:rPr>
        <w:t xml:space="preserve"> = 0.9982; </w:t>
      </w:r>
      <w:r w:rsidR="000E577D" w:rsidRPr="000E577D">
        <w:rPr>
          <w:rFonts w:ascii="Times New Roman" w:hAnsi="Times New Roman" w:cs="Times New Roman"/>
          <w:i/>
          <w:color w:val="auto"/>
          <w:sz w:val="24"/>
          <w:szCs w:val="24"/>
        </w:rPr>
        <w:t>P</w:t>
      </w:r>
      <w:r w:rsidRPr="000E577D">
        <w:rPr>
          <w:rFonts w:ascii="Times New Roman" w:hAnsi="Times New Roman" w:cs="Times New Roman"/>
          <w:color w:val="auto"/>
          <w:sz w:val="24"/>
          <w:szCs w:val="24"/>
        </w:rPr>
        <w:t xml:space="preserve"> = 0.95, </w:t>
      </w:r>
      <w:r w:rsidRPr="000E577D">
        <w:rPr>
          <w:rFonts w:ascii="Times New Roman" w:hAnsi="Times New Roman" w:cs="Times New Roman"/>
          <w:i/>
          <w:iCs/>
          <w:color w:val="auto"/>
          <w:sz w:val="24"/>
          <w:szCs w:val="24"/>
        </w:rPr>
        <w:t>n</w:t>
      </w:r>
      <w:r w:rsidRPr="000E577D">
        <w:rPr>
          <w:rFonts w:ascii="Times New Roman" w:hAnsi="Times New Roman" w:cs="Times New Roman"/>
          <w:color w:val="auto"/>
          <w:sz w:val="24"/>
          <w:szCs w:val="24"/>
        </w:rPr>
        <w:t xml:space="preserve"> = 33</w:t>
      </w:r>
      <w:r w:rsidRPr="000E577D">
        <w:rPr>
          <w:rFonts w:ascii="Times New Roman" w:hAnsi="Times New Roman" w:cs="Times New Roman" w:hint="eastAsia"/>
          <w:color w:val="auto"/>
          <w:sz w:val="24"/>
          <w:szCs w:val="24"/>
          <w:lang w:eastAsia="zh-CN"/>
        </w:rPr>
        <w:t xml:space="preserve"> </w:t>
      </w:r>
    </w:p>
    <w:p w:rsidR="009A1C7D" w:rsidRPr="002E62AF"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0E577D">
        <w:rPr>
          <w:color w:val="auto"/>
        </w:rPr>
        <w:t>The limit of detection of Cr(VI) is 15 ng mL</w:t>
      </w:r>
      <w:r w:rsidRPr="000E577D">
        <w:rPr>
          <w:color w:val="auto"/>
          <w:vertAlign w:val="superscript"/>
        </w:rPr>
        <w:t>–1</w:t>
      </w:r>
      <w:r w:rsidRPr="000E577D">
        <w:rPr>
          <w:color w:val="auto"/>
        </w:rPr>
        <w:t xml:space="preserve"> (2.</w:t>
      </w:r>
      <w:r w:rsidR="000E577D">
        <w:rPr>
          <w:color w:val="auto"/>
        </w:rPr>
        <w:t>9</w:t>
      </w:r>
      <w:r w:rsidRPr="000E577D">
        <w:rPr>
          <w:color w:val="auto"/>
        </w:rPr>
        <w:t xml:space="preserve"> ×10</w:t>
      </w:r>
      <w:r w:rsidRPr="000E577D">
        <w:rPr>
          <w:color w:val="auto"/>
          <w:vertAlign w:val="superscript"/>
        </w:rPr>
        <w:t>–7</w:t>
      </w:r>
      <w:r w:rsidRPr="000E577D">
        <w:rPr>
          <w:color w:val="auto"/>
        </w:rPr>
        <w:t xml:space="preserve"> mol L</w:t>
      </w:r>
      <w:r w:rsidRPr="000E577D">
        <w:rPr>
          <w:color w:val="auto"/>
          <w:vertAlign w:val="superscript"/>
        </w:rPr>
        <w:t>–1</w:t>
      </w:r>
      <w:r w:rsidRPr="000E577D">
        <w:rPr>
          <w:color w:val="auto"/>
        </w:rPr>
        <w:t>),</w:t>
      </w:r>
      <w:r w:rsidR="00F851F8">
        <w:rPr>
          <w:color w:val="auto"/>
        </w:rPr>
        <w:t xml:space="preserve"> which correlates well with </w:t>
      </w:r>
      <w:r w:rsidR="00F851F8">
        <w:rPr>
          <w:color w:val="FF0000"/>
        </w:rPr>
        <w:t>previously reported</w:t>
      </w:r>
      <w:r w:rsidRPr="000E577D">
        <w:rPr>
          <w:color w:val="auto"/>
        </w:rPr>
        <w:t xml:space="preserve"> value</w:t>
      </w:r>
      <w:hyperlink w:anchor="_ENREF_34" w:tooltip="Madzgalj, 2008 #1629" w:history="1">
        <w:r w:rsidR="00BD5AC6" w:rsidRPr="000E577D">
          <w:rPr>
            <w:color w:val="auto"/>
          </w:rPr>
          <w:fldChar w:fldCharType="begin"/>
        </w:r>
        <w:r w:rsidR="00BD5AC6">
          <w:rPr>
            <w:color w:val="auto"/>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0E577D">
          <w:rPr>
            <w:color w:val="auto"/>
          </w:rPr>
          <w:fldChar w:fldCharType="separate"/>
        </w:r>
        <w:r w:rsidR="00BD5AC6" w:rsidRPr="000A1D9B">
          <w:rPr>
            <w:noProof/>
            <w:color w:val="auto"/>
            <w:vertAlign w:val="superscript"/>
          </w:rPr>
          <w:t>34</w:t>
        </w:r>
        <w:r w:rsidR="00BD5AC6" w:rsidRPr="000E577D">
          <w:rPr>
            <w:color w:val="auto"/>
          </w:rPr>
          <w:fldChar w:fldCharType="end"/>
        </w:r>
      </w:hyperlink>
      <w:r w:rsidRPr="000E577D">
        <w:rPr>
          <w:color w:val="auto"/>
        </w:rPr>
        <w:t xml:space="preserve"> when taking into account 200 times shorter optical interaction length and the same excitation power. The linear range, 40 ng mL</w:t>
      </w:r>
      <w:r w:rsidRPr="000E577D">
        <w:rPr>
          <w:color w:val="auto"/>
          <w:vertAlign w:val="superscript"/>
        </w:rPr>
        <w:t>–1</w:t>
      </w:r>
      <w:r w:rsidRPr="000E577D">
        <w:rPr>
          <w:color w:val="auto"/>
        </w:rPr>
        <w:t>–10 μg mL</w:t>
      </w:r>
      <w:r w:rsidRPr="000E577D">
        <w:rPr>
          <w:color w:val="auto"/>
          <w:vertAlign w:val="superscript"/>
        </w:rPr>
        <w:t>–1</w:t>
      </w:r>
      <w:r w:rsidRPr="000E577D">
        <w:rPr>
          <w:color w:val="auto"/>
        </w:rPr>
        <w:t xml:space="preserve"> is wider compared to </w:t>
      </w:r>
      <w:r w:rsidR="00E94278">
        <w:rPr>
          <w:color w:val="auto"/>
        </w:rPr>
        <w:t>previous findings.</w:t>
      </w:r>
      <w:hyperlink w:anchor="_ENREF_34" w:tooltip="Madzgalj, 2008 #1629" w:history="1">
        <w:r w:rsidR="00BD5AC6" w:rsidRPr="000E577D">
          <w:rPr>
            <w:color w:val="auto"/>
          </w:rPr>
          <w:fldChar w:fldCharType="begin"/>
        </w:r>
        <w:r w:rsidR="00BD5AC6">
          <w:rPr>
            <w:color w:val="auto"/>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0E577D">
          <w:rPr>
            <w:color w:val="auto"/>
          </w:rPr>
          <w:fldChar w:fldCharType="separate"/>
        </w:r>
        <w:r w:rsidR="00BD5AC6" w:rsidRPr="000A1D9B">
          <w:rPr>
            <w:noProof/>
            <w:color w:val="auto"/>
            <w:vertAlign w:val="superscript"/>
          </w:rPr>
          <w:t>34</w:t>
        </w:r>
        <w:r w:rsidR="00BD5AC6" w:rsidRPr="000E577D">
          <w:rPr>
            <w:color w:val="auto"/>
          </w:rPr>
          <w:fldChar w:fldCharType="end"/>
        </w:r>
      </w:hyperlink>
      <w:r w:rsidRPr="000E577D">
        <w:rPr>
          <w:color w:val="auto"/>
        </w:rPr>
        <w:t xml:space="preserve"> The relative standard deviation in the range 0.1–1 μg mL</w:t>
      </w:r>
      <w:r w:rsidRPr="000E577D">
        <w:rPr>
          <w:color w:val="auto"/>
          <w:vertAlign w:val="superscript"/>
        </w:rPr>
        <w:t>–1</w:t>
      </w:r>
      <w:r w:rsidRPr="000E577D">
        <w:rPr>
          <w:color w:val="auto"/>
        </w:rPr>
        <w:t xml:space="preserve"> </w:t>
      </w:r>
      <w:r w:rsidRPr="000E577D">
        <w:rPr>
          <w:color w:val="auto"/>
          <w:lang w:eastAsia="zh-CN"/>
        </w:rPr>
        <w:t xml:space="preserve">is </w:t>
      </w:r>
      <w:r w:rsidRPr="000E577D">
        <w:rPr>
          <w:color w:val="auto"/>
        </w:rPr>
        <w:t>no higher</w:t>
      </w:r>
      <w:r w:rsidRPr="000E577D">
        <w:rPr>
          <w:color w:val="auto"/>
          <w:lang w:eastAsia="zh-CN"/>
        </w:rPr>
        <w:t xml:space="preserve"> </w:t>
      </w:r>
      <w:r w:rsidRPr="000E577D">
        <w:rPr>
          <w:color w:val="auto"/>
        </w:rPr>
        <w:t xml:space="preserve">than 0.1. </w:t>
      </w:r>
    </w:p>
    <w:p w:rsidR="009A1C7D" w:rsidRPr="002E62AF"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strike/>
          <w:color w:val="auto"/>
        </w:rPr>
      </w:pPr>
      <w:r w:rsidRPr="002E62AF">
        <w:rPr>
          <w:color w:val="auto"/>
        </w:rPr>
        <w:t>Thus, the proposed procedure developed for a specially designed microchip corresponds to the required sensitivity level for microfluidic applications</w:t>
      </w:r>
      <w:r w:rsidR="00E94278">
        <w:rPr>
          <w:color w:val="auto"/>
        </w:rPr>
        <w:t>.</w:t>
      </w:r>
      <w:r w:rsidR="002241B0" w:rsidRPr="002E62AF">
        <w:rPr>
          <w:color w:val="auto"/>
        </w:rPr>
        <w:fldChar w:fldCharType="begin">
          <w:fldData xml:space="preserve">PEVuZE5vdGU+PENpdGU+PEF1dGhvcj5ab3U8L0F1dGhvcj48WWVhcj4yMDE0PC9ZZWFyPjxSZWNO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</w:fldData>
        </w:fldChar>
      </w:r>
      <w:r w:rsidR="000A0CF5">
        <w:rPr>
          <w:color w:val="auto"/>
        </w:rPr>
        <w:instrText xml:space="preserve"> ADDIN EN.CITE </w:instrText>
      </w:r>
      <w:r w:rsidR="002241B0">
        <w:rPr>
          <w:color w:val="auto"/>
        </w:rPr>
        <w:fldChar w:fldCharType="begin">
          <w:fldData xml:space="preserve">PEVuZE5vdGU+PENpdGU+PEF1dGhvcj5ab3U8L0F1dGhvcj48WWVhcj4yMDE0PC9ZZWFyPjxSZWNO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</w:fldData>
        </w:fldChar>
      </w:r>
      <w:r w:rsidR="000A0CF5">
        <w:rPr>
          <w:color w:val="auto"/>
        </w:rPr>
        <w:instrText xml:space="preserve"> ADDIN EN.CITE.DATA </w:instrText>
      </w:r>
      <w:r w:rsidR="002241B0">
        <w:rPr>
          <w:color w:val="auto"/>
        </w:rPr>
      </w:r>
      <w:r w:rsidR="002241B0">
        <w:rPr>
          <w:color w:val="auto"/>
        </w:rPr>
        <w:fldChar w:fldCharType="end"/>
      </w:r>
      <w:r w:rsidR="002241B0" w:rsidRPr="002E62AF">
        <w:rPr>
          <w:color w:val="auto"/>
        </w:rPr>
      </w:r>
      <w:r w:rsidR="002241B0" w:rsidRPr="002E62AF">
        <w:rPr>
          <w:color w:val="auto"/>
        </w:rPr>
        <w:fldChar w:fldCharType="separate"/>
      </w:r>
      <w:hyperlink w:anchor="_ENREF_1" w:tooltip="Zou, 2014 #12679" w:history="1">
        <w:r w:rsidR="00BD5AC6" w:rsidRPr="00771A4A">
          <w:rPr>
            <w:noProof/>
            <w:color w:val="auto"/>
            <w:vertAlign w:val="superscript"/>
          </w:rPr>
          <w:t>1</w:t>
        </w:r>
      </w:hyperlink>
      <w:r w:rsidR="00771A4A" w:rsidRPr="00771A4A">
        <w:rPr>
          <w:noProof/>
          <w:color w:val="auto"/>
          <w:vertAlign w:val="superscript"/>
        </w:rPr>
        <w:t xml:space="preserve">, </w:t>
      </w:r>
      <w:hyperlink w:anchor="_ENREF_2" w:tooltip="Wise, 2014 #12680" w:history="1">
        <w:r w:rsidR="00BD5AC6" w:rsidRPr="00771A4A">
          <w:rPr>
            <w:noProof/>
            <w:color w:val="auto"/>
            <w:vertAlign w:val="superscript"/>
          </w:rPr>
          <w:t>2</w:t>
        </w:r>
      </w:hyperlink>
      <w:r w:rsidR="002241B0" w:rsidRPr="002E62AF">
        <w:rPr>
          <w:color w:val="auto"/>
        </w:rPr>
        <w:fldChar w:fldCharType="end"/>
      </w:r>
      <w:r w:rsidRPr="002E62AF">
        <w:rPr>
          <w:color w:val="auto"/>
        </w:rPr>
        <w:t xml:space="preserve"> At a flow rate of 10 μL min</w:t>
      </w:r>
      <w:r w:rsidRPr="002E62AF">
        <w:rPr>
          <w:color w:val="auto"/>
          <w:vertAlign w:val="superscript"/>
        </w:rPr>
        <w:t>–1</w:t>
      </w:r>
      <w:r w:rsidRPr="002E62AF">
        <w:rPr>
          <w:color w:val="auto"/>
        </w:rPr>
        <w:t xml:space="preserve">, </w:t>
      </w:r>
      <w:r w:rsidR="00C344CA">
        <w:rPr>
          <w:color w:val="auto"/>
        </w:rPr>
        <w:t xml:space="preserve">the </w:t>
      </w:r>
      <w:r w:rsidRPr="002E62AF">
        <w:rPr>
          <w:color w:val="auto"/>
        </w:rPr>
        <w:t xml:space="preserve">time required for </w:t>
      </w:r>
      <w:r w:rsidR="00C344CA">
        <w:rPr>
          <w:color w:val="auto"/>
        </w:rPr>
        <w:t>a single</w:t>
      </w:r>
      <w:r w:rsidRPr="002E62AF">
        <w:rPr>
          <w:color w:val="auto"/>
        </w:rPr>
        <w:t xml:space="preserve"> injection </w:t>
      </w:r>
      <w:r w:rsidRPr="002E62AF">
        <w:rPr>
          <w:rFonts w:eastAsia="Times New Roman"/>
          <w:color w:val="auto"/>
          <w:lang w:eastAsia="zh-CN"/>
        </w:rPr>
        <w:t>of the reagent</w:t>
      </w:r>
      <w:r w:rsidRPr="002E62AF">
        <w:rPr>
          <w:color w:val="auto"/>
        </w:rPr>
        <w:t xml:space="preserve"> (optimum injection volume) is 10 s, i.e. </w:t>
      </w:r>
      <w:r w:rsidR="00C344CA">
        <w:rPr>
          <w:color w:val="auto"/>
        </w:rPr>
        <w:t xml:space="preserve">the </w:t>
      </w:r>
      <w:r w:rsidRPr="002E62AF">
        <w:rPr>
          <w:rFonts w:eastAsia="Times New Roman"/>
          <w:color w:val="auto"/>
          <w:lang w:eastAsia="zh-CN"/>
        </w:rPr>
        <w:t xml:space="preserve">reagent </w:t>
      </w:r>
      <w:r w:rsidRPr="002E62AF">
        <w:rPr>
          <w:color w:val="auto"/>
        </w:rPr>
        <w:t>can be injected 6 times per minute. That means 360 analyses per h</w:t>
      </w:r>
      <w:r w:rsidRPr="002E62AF">
        <w:rPr>
          <w:color w:val="auto"/>
          <w:lang w:eastAsia="zh-CN"/>
        </w:rPr>
        <w:t>our</w:t>
      </w:r>
      <w:r w:rsidRPr="002E62AF">
        <w:rPr>
          <w:color w:val="auto"/>
        </w:rPr>
        <w:t xml:space="preserve"> for continuous and approximately 180 for discrete analysis. It is noteworthy that this time is almost fivefold lower compared to the analysis time in FIA–TLS for the optimum flow rate of 2.5 mL min</w:t>
      </w:r>
      <w:r w:rsidRPr="002E62AF">
        <w:rPr>
          <w:color w:val="auto"/>
          <w:vertAlign w:val="superscript"/>
        </w:rPr>
        <w:t>–1</w:t>
      </w:r>
      <w:r w:rsidRPr="002E62AF">
        <w:rPr>
          <w:color w:val="auto"/>
        </w:rPr>
        <w:t xml:space="preserve">. </w:t>
      </w:r>
    </w:p>
    <w:p w:rsidR="009A1C7D" w:rsidRPr="00441ED0" w:rsidRDefault="009A1C7D" w:rsidP="00B07E9C">
      <w:pPr>
        <w:pStyle w:val="1"/>
        <w:spacing w:after="0" w:afterAutospacing="0" w:line="360" w:lineRule="auto"/>
      </w:pPr>
      <w:r w:rsidRPr="000E577D">
        <w:t>Conclusions</w:t>
      </w:r>
      <w:r w:rsidRPr="00441ED0">
        <w:t xml:space="preserve"> </w:t>
      </w:r>
    </w:p>
    <w:p w:rsidR="009A1C7D" w:rsidRDefault="009A1C7D" w:rsidP="00B07E9C">
      <w:pPr>
        <w:pBdr>
          <w:top w:val="none" w:sz="0" w:space="0" w:color="auto"/>
          <w:left w:val="none" w:sz="0" w:space="0" w:color="auto"/>
          <w:bottom w:val="none" w:sz="0" w:space="0" w:color="auto"/>
          <w:right w:val="none" w:sz="0" w:space="0" w:color="auto"/>
          <w:bar w:val="none" w:sz="0" w:color="auto"/>
        </w:pBdr>
        <w:spacing w:after="0" w:line="360" w:lineRule="auto"/>
        <w:rPr>
          <w:color w:val="auto"/>
        </w:rPr>
      </w:pPr>
      <w:r w:rsidRPr="00441ED0">
        <w:rPr>
          <w:color w:val="auto"/>
        </w:rPr>
        <w:t xml:space="preserve">Thus, we succeeded in </w:t>
      </w:r>
      <w:r w:rsidRPr="00FD6EF7">
        <w:rPr>
          <w:color w:val="auto"/>
        </w:rPr>
        <w:t xml:space="preserve">the miniaturization </w:t>
      </w:r>
      <w:r w:rsidRPr="00FD6EF7">
        <w:rPr>
          <w:color w:val="auto"/>
          <w:lang w:eastAsia="zh-CN"/>
        </w:rPr>
        <w:t xml:space="preserve">of </w:t>
      </w:r>
      <w:r w:rsidRPr="00FD6EF7">
        <w:rPr>
          <w:color w:val="auto"/>
        </w:rPr>
        <w:t xml:space="preserve">the detection </w:t>
      </w:r>
      <w:r w:rsidRPr="00441ED0">
        <w:rPr>
          <w:color w:val="auto"/>
        </w:rPr>
        <w:t>scheme for the determination of trace chromium(VI) and developed a μFIA</w:t>
      </w:r>
      <w:r w:rsidR="00E25859">
        <w:rPr>
          <w:color w:val="auto"/>
        </w:rPr>
        <w:t>–</w:t>
      </w:r>
      <w:r w:rsidRPr="00441ED0">
        <w:rPr>
          <w:color w:val="auto"/>
        </w:rPr>
        <w:t>TLM procedure for the injection of the preconditioned reagent into a continuous or discrete flow of the test analyte solution. We focused on the optimization for the conditions of the reaction of Cr(VI) with diphenylcarbazide in the flow in a microfluidic chip specially designed for the target reaction</w:t>
      </w:r>
      <w:r w:rsidR="00E566C8">
        <w:rPr>
          <w:color w:val="auto"/>
        </w:rPr>
        <w:t>.</w:t>
      </w:r>
      <w:hyperlink w:anchor="_ENREF_34" w:tooltip="Madzgalj, 2008 #1629" w:history="1">
        <w:r w:rsidR="00BD5AC6" w:rsidRPr="00441ED0">
          <w:rPr>
            <w:color w:val="auto"/>
            <w:u w:color="265F65"/>
          </w:rPr>
          <w:fldChar w:fldCharType="begin"/>
        </w:r>
        <w:r w:rsidR="00BD5AC6">
          <w:rPr>
            <w:color w:val="auto"/>
            <w:u w:color="265F65"/>
          </w:rPr>
          <w:instrText xml:space="preserve"> ADDIN EN.CITE &lt;EndNote&gt;&lt;Cite&gt;&lt;Author&gt;Madzgalj&lt;/Author&gt;&lt;Year&gt;2008&lt;/Year&gt;&lt;RecNum&gt;1629&lt;/RecNum&gt;&lt;DisplayText&gt;&lt;style face="superscript"&gt;34&lt;/style&gt;&lt;/DisplayText&gt;&lt;record&gt;&lt;rec-number&gt;1629&lt;/rec-number&gt;&lt;foreign-keys&gt;&lt;key app="EN" db-id="sfexdxdw6wvvtgev0dlvas2pwezeas0vzz5e" timestamp="1315211468"&gt;1629&lt;/key&gt;&lt;/foreign-keys&gt;&lt;ref-type name="Journal Article"&gt;17&lt;/ref-type&gt;&lt;contributors&gt;&lt;authors&gt;&lt;author&gt;Madzgalj, A.&lt;/author&gt;&lt;author&gt;Baesso, M. L.&lt;/author&gt;&lt;author&gt;Franko, M.&lt;/author&gt;&lt;/authors&gt;&lt;/contributors&gt;&lt;titles&gt;&lt;title&gt;Flow injection thermal lens spectrometric detection of hexavalent chromium&lt;/title&gt;&lt;secondary-title&gt;European Physical Journal-Special Topics&lt;/secondary-title&gt;&lt;/titles&gt;&lt;periodical&gt;&lt;full-title&gt;European Physical Journal-Special Topics&lt;/full-title&gt;&lt;abbr-1&gt;Eur. Phys. J. Special Topics&lt;/abbr-1&gt;&lt;/periodical&gt;&lt;pages&gt;503-506&lt;/pages&gt;&lt;volume&gt;153&lt;/volume&gt;&lt;dates&gt;&lt;year&gt;2008&lt;/year&gt;&lt;pub-dates&gt;&lt;date&gt;Jan&lt;/date&gt;&lt;/pub-dates&gt;&lt;/dates&gt;&lt;isbn&gt;1951-6355&lt;/isbn&gt;&lt;accession-num&gt;WOS:000254041300113&lt;/accession-num&gt;&lt;urls&gt;&lt;related-urls&gt;&lt;url&gt;&amp;lt;Go to ISI&amp;gt;://WOS:000254041300113&lt;/url&gt;&lt;/related-urls&gt;&lt;/urls&gt;&lt;electronic-resource-num&gt;10.1140/epjst/e2008-00494-4&lt;/electronic-resource-num&gt;&lt;/record&gt;&lt;/Cite&gt;&lt;/EndNote&gt;</w:instrText>
        </w:r>
        <w:r w:rsidR="00BD5AC6" w:rsidRPr="00441ED0">
          <w:rPr>
            <w:color w:val="auto"/>
            <w:u w:color="265F65"/>
          </w:rPr>
          <w:fldChar w:fldCharType="separate"/>
        </w:r>
        <w:r w:rsidR="00BD5AC6" w:rsidRPr="000A1D9B">
          <w:rPr>
            <w:noProof/>
            <w:color w:val="auto"/>
            <w:u w:color="265F65"/>
            <w:vertAlign w:val="superscript"/>
          </w:rPr>
          <w:t>34</w:t>
        </w:r>
        <w:r w:rsidR="00BD5AC6" w:rsidRPr="00441ED0">
          <w:rPr>
            <w:color w:val="auto"/>
            <w:u w:color="265F65"/>
          </w:rPr>
          <w:fldChar w:fldCharType="end"/>
        </w:r>
      </w:hyperlink>
      <w:r w:rsidRPr="00441ED0">
        <w:rPr>
          <w:color w:val="auto"/>
        </w:rPr>
        <w:t xml:space="preserve"> Such an optimization in a microflow is very simple and non-laborious and provides good sensitivity. We believe that this will facilitate developing the procedures and applications for compact thermal</w:t>
      </w:r>
      <w:r w:rsidR="000E577D">
        <w:rPr>
          <w:color w:val="auto"/>
        </w:rPr>
        <w:t>-</w:t>
      </w:r>
      <w:r w:rsidRPr="00441ED0">
        <w:rPr>
          <w:color w:val="auto"/>
        </w:rPr>
        <w:t>lens instruments and in turn, stimulate developing such instruments. This will undoubtedly expand the arsenal of analytical methods in the field of trace analysis.</w:t>
      </w:r>
    </w:p>
    <w:p w:rsidR="00A7421C" w:rsidRPr="00BA4B4E" w:rsidRDefault="00A7421C" w:rsidP="00B07E9C">
      <w:pPr>
        <w:spacing w:after="0" w:line="360" w:lineRule="auto"/>
        <w:rPr>
          <w:color w:val="auto"/>
        </w:rPr>
      </w:pPr>
      <w:r w:rsidRPr="002E62AF">
        <w:rPr>
          <w:b/>
        </w:rPr>
        <w:t>Acknowledgments</w:t>
      </w:r>
      <w:r>
        <w:t xml:space="preserve">: </w:t>
      </w:r>
      <w:r w:rsidRPr="00FD6EF7">
        <w:rPr>
          <w:color w:val="auto"/>
          <w:lang w:eastAsia="zh-CN"/>
        </w:rPr>
        <w:t xml:space="preserve">We thank the Slovenian Research Agency for the financial support through the grant P1-0034, and M. Liu acknowledges the support from </w:t>
      </w:r>
      <w:r w:rsidRPr="00FD6EF7">
        <w:rPr>
          <w:rFonts w:eastAsia="Times New Roman"/>
          <w:color w:val="auto"/>
        </w:rPr>
        <w:t xml:space="preserve">EU Social fund and </w:t>
      </w:r>
      <w:r w:rsidRPr="00FD6EF7">
        <w:rPr>
          <w:color w:val="auto"/>
          <w:lang w:eastAsia="zh-CN"/>
        </w:rPr>
        <w:t xml:space="preserve">the </w:t>
      </w:r>
      <w:r w:rsidRPr="00FD6EF7">
        <w:rPr>
          <w:rFonts w:eastAsia="Times New Roman"/>
          <w:color w:val="auto"/>
        </w:rPr>
        <w:t>Ministry of Education, Science and Sport of the Republic of Slovenia through the Grant 3330-14-509065</w:t>
      </w:r>
      <w:r w:rsidRPr="00FD6EF7">
        <w:rPr>
          <w:color w:val="auto"/>
          <w:lang w:eastAsia="zh-CN"/>
        </w:rPr>
        <w:t>.</w:t>
      </w:r>
      <w:r>
        <w:rPr>
          <w:color w:val="auto"/>
          <w:lang w:val="ru-RU" w:eastAsia="zh-CN"/>
        </w:rPr>
        <w:t xml:space="preserve"> </w:t>
      </w:r>
      <w:r>
        <w:rPr>
          <w:color w:val="auto"/>
          <w:lang w:eastAsia="zh-CN"/>
        </w:rPr>
        <w:t>M. Proskurnin acknowledges partial support from the Russian Foundation for Basic Research, grant</w:t>
      </w:r>
      <w:r w:rsidR="006C01FC">
        <w:rPr>
          <w:color w:val="auto"/>
          <w:lang w:eastAsia="zh-CN"/>
        </w:rPr>
        <w:t>s</w:t>
      </w:r>
      <w:r>
        <w:rPr>
          <w:color w:val="auto"/>
          <w:lang w:eastAsia="zh-CN"/>
        </w:rPr>
        <w:t xml:space="preserve"> no</w:t>
      </w:r>
      <w:r w:rsidR="006C01FC">
        <w:rPr>
          <w:color w:val="auto"/>
          <w:lang w:eastAsia="zh-CN"/>
        </w:rPr>
        <w:t>s</w:t>
      </w:r>
      <w:r>
        <w:rPr>
          <w:color w:val="auto"/>
          <w:lang w:eastAsia="zh-CN"/>
        </w:rPr>
        <w:t xml:space="preserve">. </w:t>
      </w:r>
      <w:r w:rsidRPr="005F7378">
        <w:t>13-03-00535</w:t>
      </w:r>
      <w:r>
        <w:t>a</w:t>
      </w:r>
      <w:r w:rsidR="006C01FC">
        <w:t xml:space="preserve"> and </w:t>
      </w:r>
      <w:r w:rsidR="006C01FC" w:rsidRPr="006C01FC">
        <w:t>16-03-01089</w:t>
      </w:r>
      <w:r w:rsidR="006C01FC">
        <w:t>.</w:t>
      </w:r>
    </w:p>
    <w:p w:rsidR="009A1C7D" w:rsidRPr="00441ED0" w:rsidRDefault="009A1C7D" w:rsidP="00B07E9C">
      <w:pPr>
        <w:pStyle w:val="1"/>
        <w:pageBreakBefore/>
        <w:spacing w:after="0" w:afterAutospacing="0" w:line="360" w:lineRule="auto"/>
      </w:pPr>
      <w:r w:rsidRPr="00441ED0">
        <w:t>References</w:t>
      </w:r>
    </w:p>
    <w:p w:rsidR="00BD5AC6" w:rsidRPr="00BD5AC6" w:rsidRDefault="002241B0" w:rsidP="00BD5AC6">
      <w:pPr>
        <w:pStyle w:val="EndNoteBibliography"/>
        <w:spacing w:after="0"/>
        <w:ind w:left="720" w:hanging="720"/>
        <w:rPr>
          <w:noProof/>
        </w:rPr>
      </w:pPr>
      <w:r w:rsidRPr="00441ED0">
        <w:rPr>
          <w:color w:val="auto"/>
        </w:rPr>
        <w:fldChar w:fldCharType="begin"/>
      </w:r>
      <w:r w:rsidR="009A1C7D" w:rsidRPr="00441ED0">
        <w:rPr>
          <w:color w:val="auto"/>
        </w:rPr>
        <w:instrText xml:space="preserve"> ADDIN EN.REFLIST </w:instrText>
      </w:r>
      <w:r w:rsidRPr="00441ED0">
        <w:rPr>
          <w:color w:val="auto"/>
        </w:rPr>
        <w:fldChar w:fldCharType="separate"/>
      </w:r>
      <w:bookmarkStart w:id="26" w:name="_ENREF_1"/>
      <w:r w:rsidR="00BD5AC6" w:rsidRPr="00BD5AC6">
        <w:rPr>
          <w:noProof/>
        </w:rPr>
        <w:t>1.</w:t>
      </w:r>
      <w:r w:rsidR="00BD5AC6" w:rsidRPr="00BD5AC6">
        <w:rPr>
          <w:noProof/>
        </w:rPr>
        <w:tab/>
        <w:t xml:space="preserve">D. Q. Zou, Y. Qing, Y. T. Li, M. S. Liu and Y. L. Yang, </w:t>
      </w:r>
      <w:r w:rsidR="00BD5AC6" w:rsidRPr="00BD5AC6">
        <w:rPr>
          <w:i/>
          <w:noProof/>
        </w:rPr>
        <w:t>J. Iran Chem. Soc.</w:t>
      </w:r>
      <w:r w:rsidR="00BD5AC6" w:rsidRPr="00BD5AC6">
        <w:rPr>
          <w:noProof/>
        </w:rPr>
        <w:t xml:space="preserve">, </w:t>
      </w:r>
      <w:r w:rsidR="00BD5AC6" w:rsidRPr="00BD5AC6">
        <w:rPr>
          <w:b/>
          <w:noProof/>
        </w:rPr>
        <w:t>2014</w:t>
      </w:r>
      <w:r w:rsidR="00BD5AC6" w:rsidRPr="00BD5AC6">
        <w:rPr>
          <w:noProof/>
        </w:rPr>
        <w:t xml:space="preserve">, </w:t>
      </w:r>
      <w:r w:rsidR="00BD5AC6" w:rsidRPr="00BD5AC6">
        <w:rPr>
          <w:i/>
          <w:noProof/>
        </w:rPr>
        <w:t>11</w:t>
      </w:r>
      <w:r w:rsidR="00BD5AC6" w:rsidRPr="00BD5AC6">
        <w:rPr>
          <w:noProof/>
        </w:rPr>
        <w:t>, 415-422. 10.1007/s13738-013-0313-6</w:t>
      </w:r>
      <w:bookmarkEnd w:id="26"/>
    </w:p>
    <w:p w:rsidR="00BD5AC6" w:rsidRPr="00BD5AC6" w:rsidRDefault="00BD5AC6" w:rsidP="00BD5AC6">
      <w:pPr>
        <w:pStyle w:val="EndNoteBibliography"/>
        <w:spacing w:after="0"/>
        <w:ind w:left="720" w:hanging="720"/>
        <w:rPr>
          <w:noProof/>
        </w:rPr>
      </w:pPr>
      <w:bookmarkStart w:id="27" w:name="_ENREF_2"/>
      <w:r w:rsidRPr="00BD5AC6">
        <w:rPr>
          <w:noProof/>
        </w:rPr>
        <w:t>2.</w:t>
      </w:r>
      <w:r w:rsidRPr="00BD5AC6">
        <w:rPr>
          <w:noProof/>
        </w:rPr>
        <w:tab/>
        <w:t xml:space="preserve">J. P. Wise, J. T. F. Wise, C. F. Wise, S. S. Wise, C. Gianios, H. Xie, W. D. Thompson, C. Perkins, C. Falank and J. P. Wise, </w:t>
      </w:r>
      <w:r w:rsidRPr="00BD5AC6">
        <w:rPr>
          <w:i/>
          <w:noProof/>
        </w:rPr>
        <w:t>Environ. Sci. Technol.</w:t>
      </w:r>
      <w:r w:rsidRPr="00BD5AC6">
        <w:rPr>
          <w:noProof/>
        </w:rPr>
        <w:t xml:space="preserve">, </w:t>
      </w:r>
      <w:r w:rsidRPr="00BD5AC6">
        <w:rPr>
          <w:b/>
          <w:noProof/>
        </w:rPr>
        <w:t>2014</w:t>
      </w:r>
      <w:r w:rsidRPr="00BD5AC6">
        <w:rPr>
          <w:noProof/>
        </w:rPr>
        <w:t xml:space="preserve">, </w:t>
      </w:r>
      <w:r w:rsidRPr="00BD5AC6">
        <w:rPr>
          <w:i/>
          <w:noProof/>
        </w:rPr>
        <w:t>48</w:t>
      </w:r>
      <w:r w:rsidRPr="00BD5AC6">
        <w:rPr>
          <w:noProof/>
        </w:rPr>
        <w:t>, 2997-3006. 10.1021/es405079b</w:t>
      </w:r>
      <w:bookmarkEnd w:id="27"/>
    </w:p>
    <w:p w:rsidR="00BD5AC6" w:rsidRPr="00BD5AC6" w:rsidRDefault="00BD5AC6" w:rsidP="00BD5AC6">
      <w:pPr>
        <w:pStyle w:val="EndNoteBibliography"/>
        <w:spacing w:after="0"/>
        <w:ind w:left="720" w:hanging="720"/>
        <w:rPr>
          <w:noProof/>
        </w:rPr>
      </w:pPr>
      <w:bookmarkStart w:id="28" w:name="_ENREF_3"/>
      <w:r w:rsidRPr="00BD5AC6">
        <w:rPr>
          <w:noProof/>
        </w:rPr>
        <w:t>3.</w:t>
      </w:r>
      <w:r w:rsidRPr="00BD5AC6">
        <w:rPr>
          <w:noProof/>
        </w:rPr>
        <w:tab/>
        <w:t xml:space="preserve">M. Feki-Tounsi, P. Olmedo, F. Gil, M. N. Mhiri, A. Rebai and A. Hamza-Chaffai, </w:t>
      </w:r>
      <w:r w:rsidRPr="00BD5AC6">
        <w:rPr>
          <w:i/>
          <w:noProof/>
        </w:rPr>
        <w:t>Environ. Sci. Pollut. Res.</w:t>
      </w:r>
      <w:r w:rsidRPr="00BD5AC6">
        <w:rPr>
          <w:noProof/>
        </w:rPr>
        <w:t xml:space="preserve">, </w:t>
      </w:r>
      <w:r w:rsidRPr="00BD5AC6">
        <w:rPr>
          <w:b/>
          <w:noProof/>
        </w:rPr>
        <w:t>2014</w:t>
      </w:r>
      <w:r w:rsidRPr="00BD5AC6">
        <w:rPr>
          <w:noProof/>
        </w:rPr>
        <w:t xml:space="preserve">, </w:t>
      </w:r>
      <w:r w:rsidRPr="00BD5AC6">
        <w:rPr>
          <w:i/>
          <w:noProof/>
        </w:rPr>
        <w:t>21</w:t>
      </w:r>
      <w:r w:rsidRPr="00BD5AC6">
        <w:rPr>
          <w:noProof/>
        </w:rPr>
        <w:t>, 11433-11438. 10.1007/s11356-014-3099-x</w:t>
      </w:r>
      <w:bookmarkEnd w:id="28"/>
    </w:p>
    <w:p w:rsidR="00BD5AC6" w:rsidRPr="00BD5AC6" w:rsidRDefault="00BD5AC6" w:rsidP="00BD5AC6">
      <w:pPr>
        <w:pStyle w:val="EndNoteBibliography"/>
        <w:spacing w:after="0"/>
        <w:ind w:left="720" w:hanging="720"/>
        <w:rPr>
          <w:noProof/>
        </w:rPr>
      </w:pPr>
      <w:bookmarkStart w:id="29" w:name="_ENREF_4"/>
      <w:r w:rsidRPr="00BD5AC6">
        <w:rPr>
          <w:noProof/>
        </w:rPr>
        <w:t>4.</w:t>
      </w:r>
      <w:r w:rsidRPr="00BD5AC6">
        <w:rPr>
          <w:noProof/>
        </w:rPr>
        <w:tab/>
        <w:t xml:space="preserve">E. C. Alexopoulos, X. Cominos, I. P. Trougakos, M. Lourda, E. S. Gonos and V. Makropoulos, </w:t>
      </w:r>
      <w:r w:rsidRPr="00BD5AC6">
        <w:rPr>
          <w:i/>
          <w:noProof/>
        </w:rPr>
        <w:t>Bioinorg. Chem. Appl.</w:t>
      </w:r>
      <w:r w:rsidRPr="00BD5AC6">
        <w:rPr>
          <w:noProof/>
        </w:rPr>
        <w:t xml:space="preserve">, </w:t>
      </w:r>
      <w:r w:rsidRPr="00BD5AC6">
        <w:rPr>
          <w:b/>
          <w:noProof/>
        </w:rPr>
        <w:t>2008</w:t>
      </w:r>
      <w:r w:rsidRPr="00BD5AC6">
        <w:rPr>
          <w:noProof/>
        </w:rPr>
        <w:t>. 10.1155/2008/420578</w:t>
      </w:r>
      <w:bookmarkEnd w:id="29"/>
    </w:p>
    <w:p w:rsidR="00BD5AC6" w:rsidRPr="00BD5AC6" w:rsidRDefault="00BD5AC6" w:rsidP="00BD5AC6">
      <w:pPr>
        <w:pStyle w:val="EndNoteBibliography"/>
        <w:spacing w:after="0"/>
        <w:ind w:left="720" w:hanging="720"/>
        <w:rPr>
          <w:noProof/>
        </w:rPr>
      </w:pPr>
      <w:bookmarkStart w:id="30" w:name="_ENREF_5"/>
      <w:r w:rsidRPr="00BD5AC6">
        <w:rPr>
          <w:noProof/>
        </w:rPr>
        <w:t>5.</w:t>
      </w:r>
      <w:r w:rsidRPr="00BD5AC6">
        <w:rPr>
          <w:noProof/>
        </w:rPr>
        <w:tab/>
        <w:t xml:space="preserve">J. L. Parks, L. McNeill and M. Edwards, </w:t>
      </w:r>
      <w:r w:rsidRPr="00BD5AC6">
        <w:rPr>
          <w:i/>
          <w:noProof/>
        </w:rPr>
        <w:t>Talanta</w:t>
      </w:r>
      <w:r w:rsidRPr="00BD5AC6">
        <w:rPr>
          <w:noProof/>
        </w:rPr>
        <w:t xml:space="preserve">, </w:t>
      </w:r>
      <w:r w:rsidRPr="00BD5AC6">
        <w:rPr>
          <w:b/>
          <w:noProof/>
        </w:rPr>
        <w:t>2014</w:t>
      </w:r>
      <w:r w:rsidRPr="00BD5AC6">
        <w:rPr>
          <w:noProof/>
        </w:rPr>
        <w:t xml:space="preserve">, </w:t>
      </w:r>
      <w:r w:rsidRPr="00BD5AC6">
        <w:rPr>
          <w:i/>
          <w:noProof/>
        </w:rPr>
        <w:t>130</w:t>
      </w:r>
      <w:r w:rsidRPr="00BD5AC6">
        <w:rPr>
          <w:noProof/>
        </w:rPr>
        <w:t>, 226-232. 10.1016/j.talanta.2014.06.052</w:t>
      </w:r>
      <w:bookmarkEnd w:id="30"/>
    </w:p>
    <w:p w:rsidR="00BD5AC6" w:rsidRPr="00BD5AC6" w:rsidRDefault="00BD5AC6" w:rsidP="00BD5AC6">
      <w:pPr>
        <w:pStyle w:val="EndNoteBibliography"/>
        <w:spacing w:after="0"/>
        <w:ind w:left="720" w:hanging="720"/>
        <w:rPr>
          <w:noProof/>
        </w:rPr>
      </w:pPr>
      <w:bookmarkStart w:id="31" w:name="_ENREF_6"/>
      <w:r w:rsidRPr="00BD5AC6">
        <w:rPr>
          <w:noProof/>
        </w:rPr>
        <w:t>6.</w:t>
      </w:r>
      <w:r w:rsidRPr="00BD5AC6">
        <w:rPr>
          <w:noProof/>
        </w:rPr>
        <w:tab/>
        <w:t xml:space="preserve">H. Peng, N. Zhang, M. He, B. Chen and B. Hu, </w:t>
      </w:r>
      <w:r w:rsidRPr="00BD5AC6">
        <w:rPr>
          <w:i/>
          <w:noProof/>
        </w:rPr>
        <w:t>Talanta</w:t>
      </w:r>
      <w:r w:rsidRPr="00BD5AC6">
        <w:rPr>
          <w:noProof/>
        </w:rPr>
        <w:t xml:space="preserve">, </w:t>
      </w:r>
      <w:r w:rsidRPr="00BD5AC6">
        <w:rPr>
          <w:b/>
          <w:noProof/>
        </w:rPr>
        <w:t>2015</w:t>
      </w:r>
      <w:r w:rsidRPr="00BD5AC6">
        <w:rPr>
          <w:noProof/>
        </w:rPr>
        <w:t xml:space="preserve">, </w:t>
      </w:r>
      <w:r w:rsidRPr="00BD5AC6">
        <w:rPr>
          <w:i/>
          <w:noProof/>
        </w:rPr>
        <w:t>131</w:t>
      </w:r>
      <w:r w:rsidRPr="00BD5AC6">
        <w:rPr>
          <w:noProof/>
        </w:rPr>
        <w:t>, 266-272. 10.1016/j.talanta.2014.07.054</w:t>
      </w:r>
      <w:bookmarkEnd w:id="31"/>
    </w:p>
    <w:p w:rsidR="00BD5AC6" w:rsidRPr="00BD5AC6" w:rsidRDefault="00BD5AC6" w:rsidP="00BD5AC6">
      <w:pPr>
        <w:pStyle w:val="EndNoteBibliography"/>
        <w:spacing w:after="0"/>
        <w:ind w:left="720" w:hanging="720"/>
        <w:rPr>
          <w:noProof/>
        </w:rPr>
      </w:pPr>
      <w:bookmarkStart w:id="32" w:name="_ENREF_7"/>
      <w:r w:rsidRPr="00BD5AC6">
        <w:rPr>
          <w:noProof/>
        </w:rPr>
        <w:t>7.</w:t>
      </w:r>
      <w:r w:rsidRPr="00BD5AC6">
        <w:rPr>
          <w:noProof/>
        </w:rPr>
        <w:tab/>
        <w:t xml:space="preserve">N. Suksomboon, N. Poolsup and A. Yuwanakorn, </w:t>
      </w:r>
      <w:r w:rsidRPr="00BD5AC6">
        <w:rPr>
          <w:i/>
          <w:noProof/>
        </w:rPr>
        <w:t>J. Clin. Phar. Ther.</w:t>
      </w:r>
      <w:r w:rsidRPr="00BD5AC6">
        <w:rPr>
          <w:noProof/>
        </w:rPr>
        <w:t xml:space="preserve">, </w:t>
      </w:r>
      <w:r w:rsidRPr="00BD5AC6">
        <w:rPr>
          <w:b/>
          <w:noProof/>
        </w:rPr>
        <w:t>2014</w:t>
      </w:r>
      <w:r w:rsidRPr="00BD5AC6">
        <w:rPr>
          <w:noProof/>
        </w:rPr>
        <w:t xml:space="preserve">, </w:t>
      </w:r>
      <w:r w:rsidRPr="00BD5AC6">
        <w:rPr>
          <w:i/>
          <w:noProof/>
        </w:rPr>
        <w:t>39</w:t>
      </w:r>
      <w:r w:rsidRPr="00BD5AC6">
        <w:rPr>
          <w:noProof/>
        </w:rPr>
        <w:t>, 292-306. 10.1111/jcpt.12147</w:t>
      </w:r>
      <w:bookmarkEnd w:id="32"/>
    </w:p>
    <w:p w:rsidR="00BD5AC6" w:rsidRPr="00BD5AC6" w:rsidRDefault="00BD5AC6" w:rsidP="00BD5AC6">
      <w:pPr>
        <w:pStyle w:val="EndNoteBibliography"/>
        <w:spacing w:after="0"/>
        <w:ind w:left="720" w:hanging="720"/>
        <w:rPr>
          <w:noProof/>
        </w:rPr>
      </w:pPr>
      <w:bookmarkStart w:id="33" w:name="_ENREF_8"/>
      <w:r w:rsidRPr="00BD5AC6">
        <w:rPr>
          <w:noProof/>
        </w:rPr>
        <w:t>8.</w:t>
      </w:r>
      <w:r w:rsidRPr="00BD5AC6">
        <w:rPr>
          <w:noProof/>
        </w:rPr>
        <w:tab/>
        <w:t xml:space="preserve">N. N. Meeravali, R. Manjusha and S. J. Kumar, </w:t>
      </w:r>
      <w:r w:rsidRPr="00BD5AC6">
        <w:rPr>
          <w:i/>
          <w:noProof/>
        </w:rPr>
        <w:t>J. Anal. At. Spectrom.</w:t>
      </w:r>
      <w:r w:rsidRPr="00BD5AC6">
        <w:rPr>
          <w:noProof/>
        </w:rPr>
        <w:t xml:space="preserve">, </w:t>
      </w:r>
      <w:r w:rsidRPr="00BD5AC6">
        <w:rPr>
          <w:b/>
          <w:noProof/>
        </w:rPr>
        <w:t>2014</w:t>
      </w:r>
      <w:r w:rsidRPr="00BD5AC6">
        <w:rPr>
          <w:noProof/>
        </w:rPr>
        <w:t xml:space="preserve">, </w:t>
      </w:r>
      <w:r w:rsidRPr="00BD5AC6">
        <w:rPr>
          <w:i/>
          <w:noProof/>
        </w:rPr>
        <w:t>29</w:t>
      </w:r>
      <w:r w:rsidRPr="00BD5AC6">
        <w:rPr>
          <w:noProof/>
        </w:rPr>
        <w:t>, 2168-2175. 10.1039/c4ja00206g</w:t>
      </w:r>
      <w:bookmarkEnd w:id="33"/>
    </w:p>
    <w:p w:rsidR="00BD5AC6" w:rsidRPr="00BD5AC6" w:rsidRDefault="00BD5AC6" w:rsidP="00BD5AC6">
      <w:pPr>
        <w:pStyle w:val="EndNoteBibliography"/>
        <w:spacing w:after="0"/>
        <w:ind w:left="720" w:hanging="720"/>
        <w:rPr>
          <w:noProof/>
        </w:rPr>
      </w:pPr>
      <w:bookmarkStart w:id="34" w:name="_ENREF_9"/>
      <w:r w:rsidRPr="00BD5AC6">
        <w:rPr>
          <w:noProof/>
        </w:rPr>
        <w:t>9.</w:t>
      </w:r>
      <w:r w:rsidRPr="00BD5AC6">
        <w:rPr>
          <w:noProof/>
        </w:rPr>
        <w:tab/>
        <w:t xml:space="preserve">A. G. Cox and C. W. McLeod, </w:t>
      </w:r>
      <w:r w:rsidRPr="00BD5AC6">
        <w:rPr>
          <w:i/>
          <w:noProof/>
        </w:rPr>
        <w:t>Anal. Chim. Acta</w:t>
      </w:r>
      <w:r w:rsidRPr="00BD5AC6">
        <w:rPr>
          <w:noProof/>
        </w:rPr>
        <w:t xml:space="preserve">, </w:t>
      </w:r>
      <w:r w:rsidRPr="00BD5AC6">
        <w:rPr>
          <w:b/>
          <w:noProof/>
        </w:rPr>
        <w:t>1986</w:t>
      </w:r>
      <w:r w:rsidRPr="00BD5AC6">
        <w:rPr>
          <w:noProof/>
        </w:rPr>
        <w:t xml:space="preserve">, </w:t>
      </w:r>
      <w:r w:rsidRPr="00BD5AC6">
        <w:rPr>
          <w:i/>
          <w:noProof/>
        </w:rPr>
        <w:t>179</w:t>
      </w:r>
      <w:r w:rsidRPr="00BD5AC6">
        <w:rPr>
          <w:noProof/>
        </w:rPr>
        <w:t xml:space="preserve">, 487-490. </w:t>
      </w:r>
      <w:hyperlink r:id="rId19" w:history="1">
        <w:r w:rsidRPr="00BD5AC6">
          <w:rPr>
            <w:rStyle w:val="a3"/>
            <w:noProof/>
          </w:rPr>
          <w:t>http://dx.doi.org/10.1016/S0003-2670(00)84497-9</w:t>
        </w:r>
        <w:bookmarkEnd w:id="34"/>
      </w:hyperlink>
    </w:p>
    <w:p w:rsidR="00BD5AC6" w:rsidRPr="00BD5AC6" w:rsidRDefault="00BD5AC6" w:rsidP="00BD5AC6">
      <w:pPr>
        <w:pStyle w:val="EndNoteBibliography"/>
        <w:spacing w:after="0"/>
        <w:ind w:left="720" w:hanging="720"/>
        <w:rPr>
          <w:noProof/>
        </w:rPr>
      </w:pPr>
      <w:bookmarkStart w:id="35" w:name="_ENREF_10"/>
      <w:r w:rsidRPr="00BD5AC6">
        <w:rPr>
          <w:noProof/>
        </w:rPr>
        <w:t>10.</w:t>
      </w:r>
      <w:r w:rsidRPr="00BD5AC6">
        <w:rPr>
          <w:noProof/>
        </w:rPr>
        <w:tab/>
        <w:t xml:space="preserve">Y. Li, N. K. Pradhan, R. Foley and G. K. C. Low, </w:t>
      </w:r>
      <w:r w:rsidRPr="00BD5AC6">
        <w:rPr>
          <w:i/>
          <w:noProof/>
        </w:rPr>
        <w:t>Talanta</w:t>
      </w:r>
      <w:r w:rsidRPr="00BD5AC6">
        <w:rPr>
          <w:noProof/>
        </w:rPr>
        <w:t xml:space="preserve">, </w:t>
      </w:r>
      <w:r w:rsidRPr="00BD5AC6">
        <w:rPr>
          <w:b/>
          <w:noProof/>
        </w:rPr>
        <w:t>2002</w:t>
      </w:r>
      <w:r w:rsidRPr="00BD5AC6">
        <w:rPr>
          <w:noProof/>
        </w:rPr>
        <w:t xml:space="preserve">, </w:t>
      </w:r>
      <w:r w:rsidRPr="00BD5AC6">
        <w:rPr>
          <w:i/>
          <w:noProof/>
        </w:rPr>
        <w:t>57</w:t>
      </w:r>
      <w:r w:rsidRPr="00BD5AC6">
        <w:rPr>
          <w:noProof/>
        </w:rPr>
        <w:t xml:space="preserve">, 1143-1153. </w:t>
      </w:r>
      <w:hyperlink r:id="rId20" w:history="1">
        <w:r w:rsidRPr="00BD5AC6">
          <w:rPr>
            <w:rStyle w:val="a3"/>
            <w:noProof/>
          </w:rPr>
          <w:t>http://dx.doi.org/10.1016/S0039-9140(02)00196-0</w:t>
        </w:r>
        <w:bookmarkEnd w:id="35"/>
      </w:hyperlink>
    </w:p>
    <w:p w:rsidR="00BD5AC6" w:rsidRPr="00BD5AC6" w:rsidRDefault="00BD5AC6" w:rsidP="00BD5AC6">
      <w:pPr>
        <w:pStyle w:val="EndNoteBibliography"/>
        <w:spacing w:after="0"/>
        <w:ind w:left="720" w:hanging="720"/>
        <w:rPr>
          <w:noProof/>
        </w:rPr>
      </w:pPr>
      <w:bookmarkStart w:id="36" w:name="_ENREF_11"/>
      <w:r w:rsidRPr="00BD5AC6">
        <w:rPr>
          <w:noProof/>
        </w:rPr>
        <w:t>11.</w:t>
      </w:r>
      <w:r w:rsidRPr="00BD5AC6">
        <w:rPr>
          <w:noProof/>
        </w:rPr>
        <w:tab/>
        <w:t xml:space="preserve">B. L. Batista, D. Grotto, J. L. Rodrigues, V. C. de Oliveira Souza and F. Barbosa Jr, </w:t>
      </w:r>
      <w:r w:rsidRPr="00E65D79">
        <w:rPr>
          <w:i/>
          <w:noProof/>
          <w:color w:val="FF0000"/>
        </w:rPr>
        <w:t>Anal. Chim. Acta</w:t>
      </w:r>
      <w:r w:rsidRPr="00BD5AC6">
        <w:rPr>
          <w:noProof/>
        </w:rPr>
        <w:t xml:space="preserve">, </w:t>
      </w:r>
      <w:r w:rsidRPr="00BD5AC6">
        <w:rPr>
          <w:b/>
          <w:noProof/>
        </w:rPr>
        <w:t>2009</w:t>
      </w:r>
      <w:r w:rsidRPr="00BD5AC6">
        <w:rPr>
          <w:noProof/>
        </w:rPr>
        <w:t xml:space="preserve">, </w:t>
      </w:r>
      <w:r w:rsidRPr="00BD5AC6">
        <w:rPr>
          <w:i/>
          <w:noProof/>
        </w:rPr>
        <w:t>646</w:t>
      </w:r>
      <w:r w:rsidRPr="00BD5AC6">
        <w:rPr>
          <w:noProof/>
        </w:rPr>
        <w:t xml:space="preserve">, 23-29. </w:t>
      </w:r>
      <w:hyperlink r:id="rId21" w:history="1">
        <w:r w:rsidRPr="00BD5AC6">
          <w:rPr>
            <w:rStyle w:val="a3"/>
            <w:noProof/>
          </w:rPr>
          <w:t>http://dx.doi.org/10.1016/j.aca.2009.05.022</w:t>
        </w:r>
        <w:bookmarkEnd w:id="36"/>
      </w:hyperlink>
    </w:p>
    <w:p w:rsidR="00BD5AC6" w:rsidRPr="00BD5AC6" w:rsidRDefault="00BD5AC6" w:rsidP="00BD5AC6">
      <w:pPr>
        <w:pStyle w:val="EndNoteBibliography"/>
        <w:spacing w:after="0"/>
        <w:ind w:left="720" w:hanging="720"/>
        <w:rPr>
          <w:noProof/>
        </w:rPr>
      </w:pPr>
      <w:bookmarkStart w:id="37" w:name="_ENREF_12"/>
      <w:r w:rsidRPr="00BD5AC6">
        <w:rPr>
          <w:noProof/>
        </w:rPr>
        <w:t>12.</w:t>
      </w:r>
      <w:r w:rsidRPr="00BD5AC6">
        <w:rPr>
          <w:noProof/>
        </w:rPr>
        <w:tab/>
        <w:t xml:space="preserve">Y. Xiang, L. Mei, N. Li and A. Tong, </w:t>
      </w:r>
      <w:r w:rsidRPr="00BD5AC6">
        <w:rPr>
          <w:i/>
          <w:noProof/>
        </w:rPr>
        <w:t>Anal. Chim. Acta</w:t>
      </w:r>
      <w:r w:rsidRPr="00BD5AC6">
        <w:rPr>
          <w:noProof/>
        </w:rPr>
        <w:t xml:space="preserve">, </w:t>
      </w:r>
      <w:r w:rsidRPr="00BD5AC6">
        <w:rPr>
          <w:b/>
          <w:noProof/>
        </w:rPr>
        <w:t>2007</w:t>
      </w:r>
      <w:r w:rsidRPr="00BD5AC6">
        <w:rPr>
          <w:noProof/>
        </w:rPr>
        <w:t xml:space="preserve">, </w:t>
      </w:r>
      <w:r w:rsidRPr="00BD5AC6">
        <w:rPr>
          <w:i/>
          <w:noProof/>
        </w:rPr>
        <w:t>581</w:t>
      </w:r>
      <w:r w:rsidRPr="00BD5AC6">
        <w:rPr>
          <w:noProof/>
        </w:rPr>
        <w:t xml:space="preserve">, 132-136. </w:t>
      </w:r>
      <w:hyperlink r:id="rId22" w:history="1">
        <w:r w:rsidRPr="00BD5AC6">
          <w:rPr>
            <w:rStyle w:val="a3"/>
            <w:noProof/>
          </w:rPr>
          <w:t>http://dx.doi.org/10.1016/j.aca.2006.08.006</w:t>
        </w:r>
        <w:bookmarkEnd w:id="37"/>
      </w:hyperlink>
    </w:p>
    <w:p w:rsidR="00BD5AC6" w:rsidRPr="00BD5AC6" w:rsidRDefault="00BD5AC6" w:rsidP="00BD5AC6">
      <w:pPr>
        <w:pStyle w:val="EndNoteBibliography"/>
        <w:spacing w:after="0"/>
        <w:ind w:left="720" w:hanging="720"/>
        <w:rPr>
          <w:noProof/>
        </w:rPr>
      </w:pPr>
      <w:bookmarkStart w:id="38" w:name="_ENREF_13"/>
      <w:r w:rsidRPr="00BD5AC6">
        <w:rPr>
          <w:noProof/>
        </w:rPr>
        <w:t>13.</w:t>
      </w:r>
      <w:r w:rsidRPr="00BD5AC6">
        <w:rPr>
          <w:noProof/>
        </w:rPr>
        <w:tab/>
        <w:t xml:space="preserve">W. Yao and R. H. Byrne, </w:t>
      </w:r>
      <w:r w:rsidRPr="00BD5AC6">
        <w:rPr>
          <w:i/>
          <w:noProof/>
        </w:rPr>
        <w:t>Talanta</w:t>
      </w:r>
      <w:r w:rsidRPr="00BD5AC6">
        <w:rPr>
          <w:noProof/>
        </w:rPr>
        <w:t xml:space="preserve">, </w:t>
      </w:r>
      <w:r w:rsidRPr="00BD5AC6">
        <w:rPr>
          <w:b/>
          <w:noProof/>
        </w:rPr>
        <w:t>1999</w:t>
      </w:r>
      <w:r w:rsidRPr="00BD5AC6">
        <w:rPr>
          <w:noProof/>
        </w:rPr>
        <w:t xml:space="preserve">, </w:t>
      </w:r>
      <w:r w:rsidRPr="00BD5AC6">
        <w:rPr>
          <w:i/>
          <w:noProof/>
        </w:rPr>
        <w:t>48</w:t>
      </w:r>
      <w:r w:rsidRPr="00BD5AC6">
        <w:rPr>
          <w:noProof/>
        </w:rPr>
        <w:t xml:space="preserve">, 277-282. </w:t>
      </w:r>
      <w:hyperlink r:id="rId23" w:history="1">
        <w:r w:rsidRPr="00BD5AC6">
          <w:rPr>
            <w:rStyle w:val="a3"/>
            <w:noProof/>
          </w:rPr>
          <w:t>http://dx.doi.org/10.1016/S0039-9140(98)00243-4</w:t>
        </w:r>
        <w:bookmarkEnd w:id="38"/>
      </w:hyperlink>
    </w:p>
    <w:p w:rsidR="00BD5AC6" w:rsidRPr="00BD5AC6" w:rsidRDefault="00BD5AC6" w:rsidP="00BD5AC6">
      <w:pPr>
        <w:pStyle w:val="EndNoteBibliography"/>
        <w:spacing w:after="0"/>
        <w:ind w:left="720" w:hanging="720"/>
        <w:rPr>
          <w:noProof/>
        </w:rPr>
      </w:pPr>
      <w:bookmarkStart w:id="39" w:name="_ENREF_14"/>
      <w:r w:rsidRPr="00BD5AC6">
        <w:rPr>
          <w:noProof/>
        </w:rPr>
        <w:t>14.</w:t>
      </w:r>
      <w:r w:rsidRPr="00BD5AC6">
        <w:rPr>
          <w:noProof/>
        </w:rPr>
        <w:tab/>
        <w:t xml:space="preserve">J. Ma, D. Yuan and R. H. Byrne, </w:t>
      </w:r>
      <w:r w:rsidRPr="00BD5AC6">
        <w:rPr>
          <w:i/>
          <w:noProof/>
        </w:rPr>
        <w:t>Environ. Monit. Assess.</w:t>
      </w:r>
      <w:r w:rsidRPr="00BD5AC6">
        <w:rPr>
          <w:noProof/>
        </w:rPr>
        <w:t xml:space="preserve">, </w:t>
      </w:r>
      <w:r w:rsidRPr="00BD5AC6">
        <w:rPr>
          <w:b/>
          <w:noProof/>
        </w:rPr>
        <w:t>2013</w:t>
      </w:r>
      <w:r w:rsidRPr="00BD5AC6">
        <w:rPr>
          <w:noProof/>
        </w:rPr>
        <w:t xml:space="preserve">, </w:t>
      </w:r>
      <w:r w:rsidRPr="00BD5AC6">
        <w:rPr>
          <w:i/>
          <w:noProof/>
        </w:rPr>
        <w:t>186</w:t>
      </w:r>
      <w:r w:rsidRPr="00BD5AC6">
        <w:rPr>
          <w:noProof/>
        </w:rPr>
        <w:t>, 367-373. 10.1007/s10661-013-3381-2</w:t>
      </w:r>
      <w:bookmarkEnd w:id="39"/>
    </w:p>
    <w:p w:rsidR="00BD5AC6" w:rsidRPr="00BD5AC6" w:rsidRDefault="00BD5AC6" w:rsidP="00BD5AC6">
      <w:pPr>
        <w:pStyle w:val="EndNoteBibliography"/>
        <w:spacing w:after="0"/>
        <w:ind w:left="720" w:hanging="720"/>
        <w:rPr>
          <w:noProof/>
        </w:rPr>
      </w:pPr>
      <w:bookmarkStart w:id="40" w:name="_ENREF_15"/>
      <w:r w:rsidRPr="00BD5AC6">
        <w:rPr>
          <w:noProof/>
        </w:rPr>
        <w:t>15.</w:t>
      </w:r>
      <w:r w:rsidRPr="00BD5AC6">
        <w:rPr>
          <w:noProof/>
        </w:rPr>
        <w:tab/>
        <w:t xml:space="preserve">J. Xin, Y. He, J. Hu, Y. Duan and X. Hou, </w:t>
      </w:r>
      <w:r w:rsidRPr="00BD5AC6">
        <w:rPr>
          <w:i/>
          <w:noProof/>
        </w:rPr>
        <w:t>Spectrosc. Lett.</w:t>
      </w:r>
      <w:r w:rsidRPr="00BD5AC6">
        <w:rPr>
          <w:noProof/>
        </w:rPr>
        <w:t xml:space="preserve">, </w:t>
      </w:r>
      <w:r w:rsidRPr="00BD5AC6">
        <w:rPr>
          <w:b/>
          <w:noProof/>
        </w:rPr>
        <w:t>2009</w:t>
      </w:r>
      <w:r w:rsidRPr="00BD5AC6">
        <w:rPr>
          <w:noProof/>
        </w:rPr>
        <w:t xml:space="preserve">, </w:t>
      </w:r>
      <w:r w:rsidRPr="00BD5AC6">
        <w:rPr>
          <w:i/>
          <w:noProof/>
        </w:rPr>
        <w:t>42</w:t>
      </w:r>
      <w:r w:rsidRPr="00BD5AC6">
        <w:rPr>
          <w:noProof/>
        </w:rPr>
        <w:t>, 351-355. 10.1080/00387010903185728</w:t>
      </w:r>
      <w:bookmarkEnd w:id="40"/>
    </w:p>
    <w:p w:rsidR="00BD5AC6" w:rsidRPr="00BD5AC6" w:rsidRDefault="00BD5AC6" w:rsidP="00BD5AC6">
      <w:pPr>
        <w:pStyle w:val="EndNoteBibliography"/>
        <w:spacing w:after="0"/>
        <w:ind w:left="720" w:hanging="720"/>
        <w:rPr>
          <w:noProof/>
        </w:rPr>
      </w:pPr>
      <w:bookmarkStart w:id="41" w:name="_ENREF_16"/>
      <w:r w:rsidRPr="00BD5AC6">
        <w:rPr>
          <w:noProof/>
        </w:rPr>
        <w:t>16.</w:t>
      </w:r>
      <w:r w:rsidRPr="00BD5AC6">
        <w:rPr>
          <w:noProof/>
        </w:rPr>
        <w:tab/>
        <w:t xml:space="preserve">Y. Wang, M. Huang, X. Guan, Z. Cao, F. Chen and X. Wang, </w:t>
      </w:r>
      <w:r w:rsidRPr="00BD5AC6">
        <w:rPr>
          <w:i/>
          <w:noProof/>
        </w:rPr>
        <w:t>Opt. Express</w:t>
      </w:r>
      <w:r w:rsidRPr="00BD5AC6">
        <w:rPr>
          <w:noProof/>
        </w:rPr>
        <w:t xml:space="preserve">, </w:t>
      </w:r>
      <w:r w:rsidRPr="00BD5AC6">
        <w:rPr>
          <w:b/>
          <w:noProof/>
        </w:rPr>
        <w:t>2013</w:t>
      </w:r>
      <w:r w:rsidRPr="00BD5AC6">
        <w:rPr>
          <w:noProof/>
        </w:rPr>
        <w:t xml:space="preserve">, </w:t>
      </w:r>
      <w:r w:rsidRPr="00BD5AC6">
        <w:rPr>
          <w:i/>
          <w:noProof/>
        </w:rPr>
        <w:t>21</w:t>
      </w:r>
      <w:r w:rsidRPr="00BD5AC6">
        <w:rPr>
          <w:noProof/>
        </w:rPr>
        <w:t>, 31130-31137. 10.1364/OE.21.031130</w:t>
      </w:r>
      <w:bookmarkEnd w:id="41"/>
    </w:p>
    <w:p w:rsidR="00BD5AC6" w:rsidRPr="00BD5AC6" w:rsidRDefault="00BD5AC6" w:rsidP="00BD5AC6">
      <w:pPr>
        <w:pStyle w:val="EndNoteBibliography"/>
        <w:spacing w:after="0"/>
        <w:ind w:left="720" w:hanging="720"/>
        <w:rPr>
          <w:noProof/>
        </w:rPr>
      </w:pPr>
      <w:bookmarkStart w:id="42" w:name="_ENREF_17"/>
      <w:r w:rsidRPr="00BD5AC6">
        <w:rPr>
          <w:noProof/>
        </w:rPr>
        <w:t>17.</w:t>
      </w:r>
      <w:r w:rsidRPr="00BD5AC6">
        <w:rPr>
          <w:noProof/>
        </w:rPr>
        <w:tab/>
        <w:t xml:space="preserve">M. A. Rzetala, </w:t>
      </w:r>
      <w:r w:rsidRPr="00BD5AC6">
        <w:rPr>
          <w:i/>
          <w:noProof/>
        </w:rPr>
        <w:t>Soil. Sediment. Contam.</w:t>
      </w:r>
      <w:r w:rsidRPr="00BD5AC6">
        <w:rPr>
          <w:noProof/>
        </w:rPr>
        <w:t xml:space="preserve">, </w:t>
      </w:r>
      <w:r w:rsidRPr="00BD5AC6">
        <w:rPr>
          <w:b/>
          <w:noProof/>
        </w:rPr>
        <w:t>2015</w:t>
      </w:r>
      <w:r w:rsidRPr="00BD5AC6">
        <w:rPr>
          <w:noProof/>
        </w:rPr>
        <w:t xml:space="preserve">, </w:t>
      </w:r>
      <w:r w:rsidRPr="00BD5AC6">
        <w:rPr>
          <w:i/>
          <w:noProof/>
        </w:rPr>
        <w:t>24</w:t>
      </w:r>
      <w:r w:rsidRPr="00BD5AC6">
        <w:rPr>
          <w:noProof/>
        </w:rPr>
        <w:t>, 49-63. 10.1080/15320383.2014.911721</w:t>
      </w:r>
      <w:bookmarkEnd w:id="42"/>
    </w:p>
    <w:p w:rsidR="00BD5AC6" w:rsidRPr="00BD5AC6" w:rsidRDefault="00BD5AC6" w:rsidP="00BD5AC6">
      <w:pPr>
        <w:pStyle w:val="EndNoteBibliography"/>
        <w:spacing w:after="0"/>
        <w:ind w:left="720" w:hanging="720"/>
        <w:rPr>
          <w:noProof/>
        </w:rPr>
      </w:pPr>
      <w:bookmarkStart w:id="43" w:name="_ENREF_18"/>
      <w:r w:rsidRPr="00BD5AC6">
        <w:rPr>
          <w:noProof/>
        </w:rPr>
        <w:t>18.</w:t>
      </w:r>
      <w:r w:rsidRPr="00BD5AC6">
        <w:rPr>
          <w:noProof/>
        </w:rPr>
        <w:tab/>
        <w:t xml:space="preserve">B. Bocca, A. Pino, A. Alimonti and G. Forte, </w:t>
      </w:r>
      <w:r w:rsidRPr="00BD5AC6">
        <w:rPr>
          <w:i/>
          <w:noProof/>
        </w:rPr>
        <w:t>Regul. Toxicol. Pharm.</w:t>
      </w:r>
      <w:r w:rsidRPr="00BD5AC6">
        <w:rPr>
          <w:noProof/>
        </w:rPr>
        <w:t xml:space="preserve">, </w:t>
      </w:r>
      <w:r w:rsidRPr="00BD5AC6">
        <w:rPr>
          <w:b/>
          <w:noProof/>
        </w:rPr>
        <w:t>2014</w:t>
      </w:r>
      <w:r w:rsidRPr="00BD5AC6">
        <w:rPr>
          <w:noProof/>
        </w:rPr>
        <w:t xml:space="preserve">, </w:t>
      </w:r>
      <w:r w:rsidRPr="00BD5AC6">
        <w:rPr>
          <w:i/>
          <w:noProof/>
        </w:rPr>
        <w:t>68</w:t>
      </w:r>
      <w:r w:rsidRPr="00BD5AC6">
        <w:rPr>
          <w:noProof/>
        </w:rPr>
        <w:t>, 447-467. 10.1016/j.yrtph.2014.02.003</w:t>
      </w:r>
      <w:bookmarkEnd w:id="43"/>
    </w:p>
    <w:p w:rsidR="00BD5AC6" w:rsidRPr="00BD5AC6" w:rsidRDefault="00BD5AC6" w:rsidP="00BD5AC6">
      <w:pPr>
        <w:pStyle w:val="EndNoteBibliography"/>
        <w:spacing w:after="0"/>
        <w:ind w:left="720" w:hanging="720"/>
        <w:rPr>
          <w:noProof/>
        </w:rPr>
      </w:pPr>
      <w:bookmarkStart w:id="44" w:name="_ENREF_19"/>
      <w:r w:rsidRPr="00BD5AC6">
        <w:rPr>
          <w:noProof/>
        </w:rPr>
        <w:t>19.</w:t>
      </w:r>
      <w:r w:rsidRPr="00BD5AC6">
        <w:rPr>
          <w:noProof/>
        </w:rPr>
        <w:tab/>
        <w:t xml:space="preserve">A. Otag, M. Hazar, I. Otag, A. C. Gurkan and I. Okan, </w:t>
      </w:r>
      <w:r w:rsidRPr="00BD5AC6">
        <w:rPr>
          <w:i/>
          <w:noProof/>
        </w:rPr>
        <w:t>Globa J. Health Sci.</w:t>
      </w:r>
      <w:r w:rsidRPr="00BD5AC6">
        <w:rPr>
          <w:noProof/>
        </w:rPr>
        <w:t xml:space="preserve">, </w:t>
      </w:r>
      <w:r w:rsidRPr="00BD5AC6">
        <w:rPr>
          <w:b/>
          <w:noProof/>
        </w:rPr>
        <w:t>2014</w:t>
      </w:r>
      <w:r w:rsidRPr="00BD5AC6">
        <w:rPr>
          <w:noProof/>
        </w:rPr>
        <w:t xml:space="preserve">, </w:t>
      </w:r>
      <w:r w:rsidRPr="00BD5AC6">
        <w:rPr>
          <w:i/>
          <w:noProof/>
        </w:rPr>
        <w:t>6</w:t>
      </w:r>
      <w:r w:rsidRPr="00BD5AC6">
        <w:rPr>
          <w:noProof/>
        </w:rPr>
        <w:t>, 90-96. 10.5539/gjhs.v6n3p90</w:t>
      </w:r>
      <w:bookmarkEnd w:id="44"/>
    </w:p>
    <w:p w:rsidR="00BD5AC6" w:rsidRPr="00BD5AC6" w:rsidRDefault="00BD5AC6" w:rsidP="00BD5AC6">
      <w:pPr>
        <w:pStyle w:val="EndNoteBibliography"/>
        <w:spacing w:after="0"/>
        <w:ind w:left="720" w:hanging="720"/>
        <w:rPr>
          <w:noProof/>
        </w:rPr>
      </w:pPr>
      <w:bookmarkStart w:id="45" w:name="_ENREF_20"/>
      <w:r w:rsidRPr="00BD5AC6">
        <w:rPr>
          <w:noProof/>
        </w:rPr>
        <w:t>20.</w:t>
      </w:r>
      <w:r w:rsidRPr="00BD5AC6">
        <w:rPr>
          <w:noProof/>
        </w:rPr>
        <w:tab/>
        <w:t xml:space="preserve">S. Doker, M. Hazar, M. Uslu, I. Okan, E. Kafkas and Bosgelmez, II, </w:t>
      </w:r>
      <w:r w:rsidRPr="00BD5AC6">
        <w:rPr>
          <w:i/>
          <w:noProof/>
        </w:rPr>
        <w:t>Biol. Trace Elem. Res.</w:t>
      </w:r>
      <w:r w:rsidRPr="00BD5AC6">
        <w:rPr>
          <w:noProof/>
        </w:rPr>
        <w:t xml:space="preserve">, </w:t>
      </w:r>
      <w:r w:rsidRPr="00BD5AC6">
        <w:rPr>
          <w:b/>
          <w:noProof/>
        </w:rPr>
        <w:t>2014</w:t>
      </w:r>
      <w:r w:rsidRPr="00BD5AC6">
        <w:rPr>
          <w:noProof/>
        </w:rPr>
        <w:t xml:space="preserve">, </w:t>
      </w:r>
      <w:r w:rsidRPr="00BD5AC6">
        <w:rPr>
          <w:i/>
          <w:noProof/>
        </w:rPr>
        <w:t>158</w:t>
      </w:r>
      <w:r w:rsidRPr="00BD5AC6">
        <w:rPr>
          <w:noProof/>
        </w:rPr>
        <w:t>, 15-21. 10.1007/s12011-014-9912-z</w:t>
      </w:r>
      <w:bookmarkEnd w:id="45"/>
    </w:p>
    <w:p w:rsidR="00BD5AC6" w:rsidRPr="00BD5AC6" w:rsidRDefault="00BD5AC6" w:rsidP="00BD5AC6">
      <w:pPr>
        <w:pStyle w:val="EndNoteBibliography"/>
        <w:spacing w:after="0"/>
        <w:ind w:left="720" w:hanging="720"/>
        <w:rPr>
          <w:noProof/>
        </w:rPr>
      </w:pPr>
      <w:bookmarkStart w:id="46" w:name="_ENREF_21"/>
      <w:r w:rsidRPr="00BD5AC6">
        <w:rPr>
          <w:noProof/>
        </w:rPr>
        <w:t>21.</w:t>
      </w:r>
      <w:r w:rsidRPr="00BD5AC6">
        <w:rPr>
          <w:noProof/>
        </w:rPr>
        <w:tab/>
        <w:t xml:space="preserve">J. Mairhofer, K. Roppert and P. Ertl, </w:t>
      </w:r>
      <w:r w:rsidRPr="00BD5AC6">
        <w:rPr>
          <w:i/>
          <w:noProof/>
        </w:rPr>
        <w:t>Sensors</w:t>
      </w:r>
      <w:r w:rsidRPr="00BD5AC6">
        <w:rPr>
          <w:noProof/>
        </w:rPr>
        <w:t xml:space="preserve">, </w:t>
      </w:r>
      <w:r w:rsidRPr="00BD5AC6">
        <w:rPr>
          <w:b/>
          <w:noProof/>
        </w:rPr>
        <w:t>2009</w:t>
      </w:r>
      <w:r w:rsidRPr="00BD5AC6">
        <w:rPr>
          <w:noProof/>
        </w:rPr>
        <w:t xml:space="preserve">, </w:t>
      </w:r>
      <w:r w:rsidRPr="00BD5AC6">
        <w:rPr>
          <w:i/>
          <w:noProof/>
        </w:rPr>
        <w:t>9</w:t>
      </w:r>
      <w:r w:rsidRPr="00BD5AC6">
        <w:rPr>
          <w:noProof/>
        </w:rPr>
        <w:t>, 4804-4823. 10.3390/s90604804</w:t>
      </w:r>
      <w:bookmarkEnd w:id="46"/>
    </w:p>
    <w:p w:rsidR="00BD5AC6" w:rsidRPr="00BD5AC6" w:rsidRDefault="00BD5AC6" w:rsidP="00BD5AC6">
      <w:pPr>
        <w:pStyle w:val="EndNoteBibliography"/>
        <w:spacing w:after="0"/>
        <w:ind w:left="720" w:hanging="720"/>
        <w:rPr>
          <w:noProof/>
        </w:rPr>
      </w:pPr>
      <w:bookmarkStart w:id="47" w:name="_ENREF_22"/>
      <w:r w:rsidRPr="00BD5AC6">
        <w:rPr>
          <w:noProof/>
        </w:rPr>
        <w:t>22.</w:t>
      </w:r>
      <w:r w:rsidRPr="00BD5AC6">
        <w:rPr>
          <w:noProof/>
        </w:rPr>
        <w:tab/>
        <w:t xml:space="preserve">B. C. Giordano, D. S. Burgi, S. J. Hart and A. Terray, </w:t>
      </w:r>
      <w:r w:rsidRPr="00BD5AC6">
        <w:rPr>
          <w:i/>
          <w:noProof/>
        </w:rPr>
        <w:t>Anal. Chim. Acta</w:t>
      </w:r>
      <w:r w:rsidRPr="00BD5AC6">
        <w:rPr>
          <w:noProof/>
        </w:rPr>
        <w:t xml:space="preserve">, </w:t>
      </w:r>
      <w:r w:rsidRPr="00BD5AC6">
        <w:rPr>
          <w:b/>
          <w:noProof/>
        </w:rPr>
        <w:t>2012</w:t>
      </w:r>
      <w:r w:rsidRPr="00BD5AC6">
        <w:rPr>
          <w:noProof/>
        </w:rPr>
        <w:t xml:space="preserve">, </w:t>
      </w:r>
      <w:r w:rsidRPr="00BD5AC6">
        <w:rPr>
          <w:i/>
          <w:noProof/>
        </w:rPr>
        <w:t>718</w:t>
      </w:r>
      <w:r w:rsidRPr="00BD5AC6">
        <w:rPr>
          <w:noProof/>
        </w:rPr>
        <w:t>, 11-24. 10.1016/j.aca.2011.12.050</w:t>
      </w:r>
      <w:bookmarkEnd w:id="47"/>
    </w:p>
    <w:p w:rsidR="00BD5AC6" w:rsidRPr="00BD5AC6" w:rsidRDefault="00BD5AC6" w:rsidP="00BD5AC6">
      <w:pPr>
        <w:pStyle w:val="EndNoteBibliography"/>
        <w:spacing w:after="0"/>
        <w:ind w:left="720" w:hanging="720"/>
        <w:rPr>
          <w:noProof/>
        </w:rPr>
      </w:pPr>
      <w:bookmarkStart w:id="48" w:name="_ENREF_23"/>
      <w:r w:rsidRPr="00BD5AC6">
        <w:rPr>
          <w:noProof/>
        </w:rPr>
        <w:t>23.</w:t>
      </w:r>
      <w:r w:rsidRPr="00BD5AC6">
        <w:rPr>
          <w:noProof/>
        </w:rPr>
        <w:tab/>
        <w:t xml:space="preserve">K. Mawatari, T. Tsukahara, Y. Tanaka, Y. Kazoe, P. Dextras and T. Kitamori, </w:t>
      </w:r>
      <w:r w:rsidRPr="00BD5AC6">
        <w:rPr>
          <w:i/>
          <w:noProof/>
        </w:rPr>
        <w:t>Extended-Nanofluidic Systems for Chemistry and Biotechnology</w:t>
      </w:r>
      <w:r w:rsidRPr="00BD5AC6">
        <w:rPr>
          <w:noProof/>
        </w:rPr>
        <w:t xml:space="preserve">, Imperial College Press, London, </w:t>
      </w:r>
      <w:r w:rsidRPr="00BD5AC6">
        <w:rPr>
          <w:b/>
          <w:noProof/>
        </w:rPr>
        <w:t>2012</w:t>
      </w:r>
      <w:r w:rsidRPr="00BD5AC6">
        <w:rPr>
          <w:noProof/>
        </w:rPr>
        <w:t>.</w:t>
      </w:r>
      <w:bookmarkEnd w:id="48"/>
    </w:p>
    <w:p w:rsidR="00BD5AC6" w:rsidRPr="00BD5AC6" w:rsidRDefault="00BD5AC6" w:rsidP="00BD5AC6">
      <w:pPr>
        <w:pStyle w:val="EndNoteBibliography"/>
        <w:spacing w:after="0"/>
        <w:ind w:left="720" w:hanging="720"/>
        <w:rPr>
          <w:noProof/>
        </w:rPr>
      </w:pPr>
      <w:bookmarkStart w:id="49" w:name="_ENREF_24"/>
      <w:r w:rsidRPr="00BD5AC6">
        <w:rPr>
          <w:noProof/>
        </w:rPr>
        <w:t>24.</w:t>
      </w:r>
      <w:r w:rsidRPr="00BD5AC6">
        <w:rPr>
          <w:noProof/>
        </w:rPr>
        <w:tab/>
        <w:t xml:space="preserve">T. Yamamoto, Y. Kazoe, K. Mawatari and T. Kitamori, </w:t>
      </w:r>
      <w:r w:rsidRPr="00BD5AC6">
        <w:rPr>
          <w:i/>
          <w:noProof/>
        </w:rPr>
        <w:t>J. Synth. Org. Chem. Jpn.</w:t>
      </w:r>
      <w:r w:rsidRPr="00BD5AC6">
        <w:rPr>
          <w:noProof/>
        </w:rPr>
        <w:t xml:space="preserve">, </w:t>
      </w:r>
      <w:r w:rsidRPr="00BD5AC6">
        <w:rPr>
          <w:b/>
          <w:noProof/>
        </w:rPr>
        <w:t>2011</w:t>
      </w:r>
      <w:r w:rsidRPr="00BD5AC6">
        <w:rPr>
          <w:noProof/>
        </w:rPr>
        <w:t xml:space="preserve">, </w:t>
      </w:r>
      <w:r w:rsidRPr="00BD5AC6">
        <w:rPr>
          <w:i/>
          <w:noProof/>
        </w:rPr>
        <w:t>69</w:t>
      </w:r>
      <w:r w:rsidRPr="00BD5AC6">
        <w:rPr>
          <w:noProof/>
        </w:rPr>
        <w:t xml:space="preserve">, 526-533. </w:t>
      </w:r>
      <w:bookmarkEnd w:id="49"/>
    </w:p>
    <w:p w:rsidR="00BD5AC6" w:rsidRPr="00BD5AC6" w:rsidRDefault="00BD5AC6" w:rsidP="00BD5AC6">
      <w:pPr>
        <w:pStyle w:val="EndNoteBibliography"/>
        <w:spacing w:after="0"/>
        <w:ind w:left="720" w:hanging="720"/>
        <w:rPr>
          <w:noProof/>
        </w:rPr>
      </w:pPr>
      <w:bookmarkStart w:id="50" w:name="_ENREF_25"/>
      <w:r w:rsidRPr="00BD5AC6">
        <w:rPr>
          <w:noProof/>
        </w:rPr>
        <w:t>25.</w:t>
      </w:r>
      <w:r w:rsidRPr="00BD5AC6">
        <w:rPr>
          <w:noProof/>
        </w:rPr>
        <w:tab/>
        <w:t xml:space="preserve">V. S. Dudko, A. P. Smirnova, M. A. Proskurnin, A. Hibara and T. Kitamori, </w:t>
      </w:r>
      <w:r w:rsidRPr="00BD5AC6">
        <w:rPr>
          <w:i/>
          <w:noProof/>
        </w:rPr>
        <w:t>Russ. J. Gen. Chem.</w:t>
      </w:r>
      <w:r w:rsidRPr="00BD5AC6">
        <w:rPr>
          <w:noProof/>
        </w:rPr>
        <w:t xml:space="preserve">, </w:t>
      </w:r>
      <w:r w:rsidRPr="00BD5AC6">
        <w:rPr>
          <w:b/>
          <w:noProof/>
        </w:rPr>
        <w:t>2012</w:t>
      </w:r>
      <w:r w:rsidRPr="00BD5AC6">
        <w:rPr>
          <w:noProof/>
        </w:rPr>
        <w:t xml:space="preserve">, </w:t>
      </w:r>
      <w:r w:rsidRPr="00BD5AC6">
        <w:rPr>
          <w:i/>
          <w:noProof/>
        </w:rPr>
        <w:t>82</w:t>
      </w:r>
      <w:r w:rsidRPr="00BD5AC6">
        <w:rPr>
          <w:noProof/>
        </w:rPr>
        <w:t>, 2146-2153. 10.1134/s1070363212120341</w:t>
      </w:r>
      <w:bookmarkEnd w:id="50"/>
    </w:p>
    <w:p w:rsidR="00BD5AC6" w:rsidRPr="00BD5AC6" w:rsidRDefault="00BD5AC6" w:rsidP="00BD5AC6">
      <w:pPr>
        <w:pStyle w:val="EndNoteBibliography"/>
        <w:spacing w:after="0"/>
        <w:ind w:left="720" w:hanging="720"/>
        <w:rPr>
          <w:noProof/>
        </w:rPr>
      </w:pPr>
      <w:bookmarkStart w:id="51" w:name="_ENREF_26"/>
      <w:r w:rsidRPr="00BD5AC6">
        <w:rPr>
          <w:noProof/>
        </w:rPr>
        <w:t>26.</w:t>
      </w:r>
      <w:r w:rsidRPr="00BD5AC6">
        <w:rPr>
          <w:noProof/>
        </w:rPr>
        <w:tab/>
        <w:t xml:space="preserve">K. Mawatari, T. Ohashi, T. Ebata, M. Tokeshi and T. Kitamori, </w:t>
      </w:r>
      <w:r w:rsidRPr="00BD5AC6">
        <w:rPr>
          <w:i/>
          <w:noProof/>
        </w:rPr>
        <w:t>Lab Chip</w:t>
      </w:r>
      <w:r w:rsidRPr="00BD5AC6">
        <w:rPr>
          <w:noProof/>
        </w:rPr>
        <w:t xml:space="preserve">, </w:t>
      </w:r>
      <w:r w:rsidRPr="00BD5AC6">
        <w:rPr>
          <w:b/>
          <w:noProof/>
        </w:rPr>
        <w:t>2011</w:t>
      </w:r>
      <w:r w:rsidRPr="00BD5AC6">
        <w:rPr>
          <w:noProof/>
        </w:rPr>
        <w:t xml:space="preserve">, </w:t>
      </w:r>
      <w:r w:rsidRPr="00BD5AC6">
        <w:rPr>
          <w:i/>
          <w:noProof/>
        </w:rPr>
        <w:t>11</w:t>
      </w:r>
      <w:r w:rsidRPr="00BD5AC6">
        <w:rPr>
          <w:noProof/>
        </w:rPr>
        <w:t>, 2990-2993. 10.1039/c1lc20175a</w:t>
      </w:r>
      <w:bookmarkEnd w:id="51"/>
    </w:p>
    <w:p w:rsidR="00BD5AC6" w:rsidRPr="00BD5AC6" w:rsidRDefault="00BD5AC6" w:rsidP="00BD5AC6">
      <w:pPr>
        <w:pStyle w:val="EndNoteBibliography"/>
        <w:spacing w:after="0"/>
        <w:ind w:left="720" w:hanging="720"/>
        <w:rPr>
          <w:noProof/>
        </w:rPr>
      </w:pPr>
      <w:bookmarkStart w:id="52" w:name="_ENREF_27"/>
      <w:r w:rsidRPr="00BD5AC6">
        <w:rPr>
          <w:noProof/>
        </w:rPr>
        <w:t>27.</w:t>
      </w:r>
      <w:r w:rsidRPr="00BD5AC6">
        <w:rPr>
          <w:noProof/>
        </w:rPr>
        <w:tab/>
        <w:t xml:space="preserve">M. Liu and M. Franko, </w:t>
      </w:r>
      <w:r w:rsidRPr="00BD5AC6">
        <w:rPr>
          <w:i/>
          <w:noProof/>
        </w:rPr>
        <w:t>Crit. Rev. Anal. Chem.</w:t>
      </w:r>
      <w:r w:rsidRPr="00BD5AC6">
        <w:rPr>
          <w:noProof/>
        </w:rPr>
        <w:t xml:space="preserve">, </w:t>
      </w:r>
      <w:r w:rsidRPr="00BD5AC6">
        <w:rPr>
          <w:b/>
          <w:noProof/>
        </w:rPr>
        <w:t>2014</w:t>
      </w:r>
      <w:r w:rsidRPr="00BD5AC6">
        <w:rPr>
          <w:noProof/>
        </w:rPr>
        <w:t xml:space="preserve">, </w:t>
      </w:r>
      <w:r w:rsidRPr="00BD5AC6">
        <w:rPr>
          <w:i/>
          <w:noProof/>
        </w:rPr>
        <w:t>44</w:t>
      </w:r>
      <w:r w:rsidRPr="00BD5AC6">
        <w:rPr>
          <w:noProof/>
        </w:rPr>
        <w:t>, 328-353. 10.1080/10408347.2013.869171</w:t>
      </w:r>
      <w:bookmarkEnd w:id="52"/>
    </w:p>
    <w:p w:rsidR="00BD5AC6" w:rsidRPr="00BD5AC6" w:rsidRDefault="00BD5AC6" w:rsidP="00BD5AC6">
      <w:pPr>
        <w:pStyle w:val="EndNoteBibliography"/>
        <w:spacing w:after="0"/>
        <w:ind w:left="720" w:hanging="720"/>
        <w:rPr>
          <w:noProof/>
        </w:rPr>
      </w:pPr>
      <w:bookmarkStart w:id="53" w:name="_ENREF_28"/>
      <w:r w:rsidRPr="00BD5AC6">
        <w:rPr>
          <w:noProof/>
        </w:rPr>
        <w:t>28.</w:t>
      </w:r>
      <w:r w:rsidRPr="00BD5AC6">
        <w:rPr>
          <w:noProof/>
        </w:rPr>
        <w:tab/>
        <w:t xml:space="preserve">M. Liu and M. Franko, </w:t>
      </w:r>
      <w:r w:rsidRPr="00BD5AC6">
        <w:rPr>
          <w:i/>
          <w:noProof/>
        </w:rPr>
        <w:t>Int. J. Thermophys.</w:t>
      </w:r>
      <w:r w:rsidRPr="00BD5AC6">
        <w:rPr>
          <w:noProof/>
        </w:rPr>
        <w:t xml:space="preserve">, </w:t>
      </w:r>
      <w:r w:rsidRPr="00BD5AC6">
        <w:rPr>
          <w:b/>
          <w:noProof/>
        </w:rPr>
        <w:t>2014</w:t>
      </w:r>
      <w:r w:rsidRPr="00BD5AC6">
        <w:rPr>
          <w:noProof/>
        </w:rPr>
        <w:t xml:space="preserve">, </w:t>
      </w:r>
      <w:r w:rsidRPr="00BD5AC6">
        <w:rPr>
          <w:i/>
          <w:noProof/>
        </w:rPr>
        <w:t>35</w:t>
      </w:r>
      <w:r w:rsidRPr="00BD5AC6">
        <w:rPr>
          <w:noProof/>
        </w:rPr>
        <w:t>, 2178-2186. 10.1007/s10765-014-1714-1</w:t>
      </w:r>
      <w:bookmarkEnd w:id="53"/>
    </w:p>
    <w:p w:rsidR="00BD5AC6" w:rsidRPr="00D91A57" w:rsidRDefault="00BD5AC6" w:rsidP="00BD5AC6">
      <w:pPr>
        <w:pStyle w:val="EndNoteBibliography"/>
        <w:spacing w:after="0"/>
        <w:ind w:left="720" w:hanging="720"/>
        <w:rPr>
          <w:noProof/>
          <w:color w:val="FF0000"/>
        </w:rPr>
      </w:pPr>
      <w:bookmarkStart w:id="54" w:name="_ENREF_29"/>
      <w:r w:rsidRPr="00BD5AC6">
        <w:rPr>
          <w:noProof/>
        </w:rPr>
        <w:t>29.</w:t>
      </w:r>
      <w:r w:rsidRPr="00BD5AC6">
        <w:rPr>
          <w:noProof/>
        </w:rPr>
        <w:tab/>
      </w:r>
      <w:r w:rsidRPr="00D91A57">
        <w:rPr>
          <w:noProof/>
          <w:color w:val="FF0000"/>
        </w:rPr>
        <w:t xml:space="preserve">M. Šikovec, M. Novic and M. Franko, </w:t>
      </w:r>
      <w:r w:rsidRPr="00D91A57">
        <w:rPr>
          <w:i/>
          <w:noProof/>
          <w:color w:val="FF0000"/>
        </w:rPr>
        <w:t>J. Chromatogr. A</w:t>
      </w:r>
      <w:r w:rsidRPr="00D91A57">
        <w:rPr>
          <w:noProof/>
          <w:color w:val="FF0000"/>
        </w:rPr>
        <w:t xml:space="preserve">, </w:t>
      </w:r>
      <w:r w:rsidRPr="00D91A57">
        <w:rPr>
          <w:b/>
          <w:noProof/>
          <w:color w:val="FF0000"/>
        </w:rPr>
        <w:t>1996</w:t>
      </w:r>
      <w:r w:rsidRPr="00D91A57">
        <w:rPr>
          <w:noProof/>
          <w:color w:val="FF0000"/>
        </w:rPr>
        <w:t xml:space="preserve">, </w:t>
      </w:r>
      <w:r w:rsidRPr="00D91A57">
        <w:rPr>
          <w:i/>
          <w:noProof/>
          <w:color w:val="FF0000"/>
        </w:rPr>
        <w:t>739</w:t>
      </w:r>
      <w:r w:rsidRPr="00D91A57">
        <w:rPr>
          <w:noProof/>
          <w:color w:val="FF0000"/>
        </w:rPr>
        <w:t xml:space="preserve">, 111-117. </w:t>
      </w:r>
      <w:bookmarkEnd w:id="54"/>
    </w:p>
    <w:p w:rsidR="00BD5AC6" w:rsidRPr="00D91A57" w:rsidRDefault="00BD5AC6" w:rsidP="00BD5AC6">
      <w:pPr>
        <w:pStyle w:val="EndNoteBibliography"/>
        <w:spacing w:after="0"/>
        <w:ind w:left="720" w:hanging="720"/>
        <w:rPr>
          <w:noProof/>
          <w:color w:val="FF0000"/>
        </w:rPr>
      </w:pPr>
      <w:bookmarkStart w:id="55" w:name="_ENREF_30"/>
      <w:r w:rsidRPr="00D91A57">
        <w:rPr>
          <w:noProof/>
          <w:color w:val="FF0000"/>
        </w:rPr>
        <w:t>30.</w:t>
      </w:r>
      <w:r w:rsidRPr="00D91A57">
        <w:rPr>
          <w:noProof/>
          <w:color w:val="FF0000"/>
        </w:rPr>
        <w:tab/>
        <w:t xml:space="preserve">M. Šikovec, M. Franko, F. G. Cruz and S. A. Katz, </w:t>
      </w:r>
      <w:r w:rsidRPr="00D91A57">
        <w:rPr>
          <w:i/>
          <w:noProof/>
          <w:color w:val="FF0000"/>
        </w:rPr>
        <w:t>Anal. Chim. Acta</w:t>
      </w:r>
      <w:r w:rsidRPr="00D91A57">
        <w:rPr>
          <w:noProof/>
          <w:color w:val="FF0000"/>
        </w:rPr>
        <w:t xml:space="preserve">, </w:t>
      </w:r>
      <w:r w:rsidRPr="00D91A57">
        <w:rPr>
          <w:b/>
          <w:noProof/>
          <w:color w:val="FF0000"/>
        </w:rPr>
        <w:t>1996</w:t>
      </w:r>
      <w:r w:rsidRPr="00D91A57">
        <w:rPr>
          <w:noProof/>
          <w:color w:val="FF0000"/>
        </w:rPr>
        <w:t xml:space="preserve">, </w:t>
      </w:r>
      <w:r w:rsidRPr="00D91A57">
        <w:rPr>
          <w:i/>
          <w:noProof/>
          <w:color w:val="FF0000"/>
        </w:rPr>
        <w:t>330</w:t>
      </w:r>
      <w:r w:rsidRPr="00D91A57">
        <w:rPr>
          <w:noProof/>
          <w:color w:val="FF0000"/>
        </w:rPr>
        <w:t>, 245-250. 10.1016/0003-2670(96)00175-4</w:t>
      </w:r>
      <w:bookmarkEnd w:id="55"/>
    </w:p>
    <w:p w:rsidR="00BD5AC6" w:rsidRPr="00D91A57" w:rsidRDefault="00BD5AC6" w:rsidP="00BD5AC6">
      <w:pPr>
        <w:pStyle w:val="EndNoteBibliography"/>
        <w:spacing w:after="0"/>
        <w:ind w:left="720" w:hanging="720"/>
        <w:rPr>
          <w:noProof/>
          <w:color w:val="FF0000"/>
        </w:rPr>
      </w:pPr>
      <w:bookmarkStart w:id="56" w:name="_ENREF_31"/>
      <w:r w:rsidRPr="00D91A57">
        <w:rPr>
          <w:noProof/>
          <w:color w:val="FF0000"/>
        </w:rPr>
        <w:t>31.</w:t>
      </w:r>
      <w:r w:rsidRPr="00D91A57">
        <w:rPr>
          <w:noProof/>
          <w:color w:val="FF0000"/>
        </w:rPr>
        <w:tab/>
        <w:t xml:space="preserve">M. Šikovec, F. G. Cruz, M. Franko and S. A. Katz, </w:t>
      </w:r>
      <w:r w:rsidRPr="00D91A57">
        <w:rPr>
          <w:i/>
          <w:noProof/>
          <w:color w:val="FF0000"/>
        </w:rPr>
        <w:t>Spectrosc. Lett.</w:t>
      </w:r>
      <w:r w:rsidRPr="00D91A57">
        <w:rPr>
          <w:noProof/>
          <w:color w:val="FF0000"/>
        </w:rPr>
        <w:t xml:space="preserve">, </w:t>
      </w:r>
      <w:r w:rsidRPr="00D91A57">
        <w:rPr>
          <w:b/>
          <w:noProof/>
          <w:color w:val="FF0000"/>
        </w:rPr>
        <w:t>1996</w:t>
      </w:r>
      <w:r w:rsidRPr="00D91A57">
        <w:rPr>
          <w:noProof/>
          <w:color w:val="FF0000"/>
        </w:rPr>
        <w:t xml:space="preserve">, </w:t>
      </w:r>
      <w:r w:rsidRPr="00D91A57">
        <w:rPr>
          <w:i/>
          <w:noProof/>
          <w:color w:val="FF0000"/>
        </w:rPr>
        <w:t>29</w:t>
      </w:r>
      <w:r w:rsidRPr="00D91A57">
        <w:rPr>
          <w:noProof/>
          <w:color w:val="FF0000"/>
        </w:rPr>
        <w:t>, 465-475. 10.1080/00387019608006664</w:t>
      </w:r>
      <w:bookmarkEnd w:id="56"/>
    </w:p>
    <w:p w:rsidR="00BD5AC6" w:rsidRPr="00D91A57" w:rsidRDefault="00BD5AC6" w:rsidP="00BD5AC6">
      <w:pPr>
        <w:pStyle w:val="EndNoteBibliography"/>
        <w:spacing w:after="0"/>
        <w:ind w:left="720" w:hanging="720"/>
        <w:rPr>
          <w:noProof/>
          <w:color w:val="FF0000"/>
        </w:rPr>
      </w:pPr>
      <w:bookmarkStart w:id="57" w:name="_ENREF_32"/>
      <w:r w:rsidRPr="00D91A57">
        <w:rPr>
          <w:noProof/>
          <w:color w:val="FF0000"/>
        </w:rPr>
        <w:t>32.</w:t>
      </w:r>
      <w:r w:rsidRPr="00D91A57">
        <w:rPr>
          <w:noProof/>
          <w:color w:val="FF0000"/>
        </w:rPr>
        <w:tab/>
        <w:t xml:space="preserve">M. Šikovec, M. Franko, M. Novic and M. Veber, </w:t>
      </w:r>
      <w:r w:rsidRPr="00D91A57">
        <w:rPr>
          <w:i/>
          <w:noProof/>
          <w:color w:val="FF0000"/>
        </w:rPr>
        <w:t>J. Chromatogr. A</w:t>
      </w:r>
      <w:r w:rsidRPr="00D91A57">
        <w:rPr>
          <w:noProof/>
          <w:color w:val="FF0000"/>
        </w:rPr>
        <w:t xml:space="preserve">, </w:t>
      </w:r>
      <w:r w:rsidRPr="00D91A57">
        <w:rPr>
          <w:b/>
          <w:noProof/>
          <w:color w:val="FF0000"/>
        </w:rPr>
        <w:t>2001</w:t>
      </w:r>
      <w:r w:rsidRPr="00D91A57">
        <w:rPr>
          <w:noProof/>
          <w:color w:val="FF0000"/>
        </w:rPr>
        <w:t xml:space="preserve">, </w:t>
      </w:r>
      <w:r w:rsidRPr="00D91A57">
        <w:rPr>
          <w:i/>
          <w:noProof/>
          <w:color w:val="FF0000"/>
        </w:rPr>
        <w:t>920</w:t>
      </w:r>
      <w:r w:rsidRPr="00D91A57">
        <w:rPr>
          <w:noProof/>
          <w:color w:val="FF0000"/>
        </w:rPr>
        <w:t xml:space="preserve">, 119-125. </w:t>
      </w:r>
      <w:bookmarkEnd w:id="57"/>
    </w:p>
    <w:p w:rsidR="00BD5AC6" w:rsidRPr="00D91A57" w:rsidRDefault="00BD5AC6" w:rsidP="00BD5AC6">
      <w:pPr>
        <w:pStyle w:val="EndNoteBibliography"/>
        <w:spacing w:after="0"/>
        <w:ind w:left="720" w:hanging="720"/>
        <w:rPr>
          <w:noProof/>
          <w:color w:val="FF0000"/>
        </w:rPr>
      </w:pPr>
      <w:bookmarkStart w:id="58" w:name="_ENREF_33"/>
      <w:r w:rsidRPr="00D91A57">
        <w:rPr>
          <w:noProof/>
          <w:color w:val="FF0000"/>
        </w:rPr>
        <w:t>33.</w:t>
      </w:r>
      <w:r w:rsidRPr="00D91A57">
        <w:rPr>
          <w:noProof/>
          <w:color w:val="FF0000"/>
        </w:rPr>
        <w:tab/>
        <w:t xml:space="preserve">M. Šikovec, M. Novic and M. Franko, </w:t>
      </w:r>
      <w:r w:rsidRPr="00D91A57">
        <w:rPr>
          <w:i/>
          <w:noProof/>
          <w:color w:val="FF0000"/>
        </w:rPr>
        <w:t>Ann. Chim. (Rome)</w:t>
      </w:r>
      <w:r w:rsidRPr="00D91A57">
        <w:rPr>
          <w:noProof/>
          <w:color w:val="FF0000"/>
        </w:rPr>
        <w:t xml:space="preserve">, </w:t>
      </w:r>
      <w:r w:rsidRPr="00D91A57">
        <w:rPr>
          <w:b/>
          <w:noProof/>
          <w:color w:val="FF0000"/>
        </w:rPr>
        <w:t>2000</w:t>
      </w:r>
      <w:r w:rsidRPr="00D91A57">
        <w:rPr>
          <w:noProof/>
          <w:color w:val="FF0000"/>
        </w:rPr>
        <w:t xml:space="preserve">, </w:t>
      </w:r>
      <w:r w:rsidRPr="00D91A57">
        <w:rPr>
          <w:i/>
          <w:noProof/>
          <w:color w:val="FF0000"/>
        </w:rPr>
        <w:t>90</w:t>
      </w:r>
      <w:r w:rsidRPr="00D91A57">
        <w:rPr>
          <w:noProof/>
          <w:color w:val="FF0000"/>
        </w:rPr>
        <w:t xml:space="preserve">, 163-168. </w:t>
      </w:r>
      <w:bookmarkEnd w:id="58"/>
    </w:p>
    <w:p w:rsidR="00BD5AC6" w:rsidRPr="00BD5AC6" w:rsidRDefault="00BD5AC6" w:rsidP="00BD5AC6">
      <w:pPr>
        <w:pStyle w:val="EndNoteBibliography"/>
        <w:spacing w:after="0"/>
        <w:ind w:left="720" w:hanging="720"/>
        <w:rPr>
          <w:noProof/>
        </w:rPr>
      </w:pPr>
      <w:bookmarkStart w:id="59" w:name="_ENREF_34"/>
      <w:r w:rsidRPr="00BD5AC6">
        <w:rPr>
          <w:noProof/>
        </w:rPr>
        <w:t>34.</w:t>
      </w:r>
      <w:r w:rsidRPr="00BD5AC6">
        <w:rPr>
          <w:noProof/>
        </w:rPr>
        <w:tab/>
        <w:t xml:space="preserve">A. Madzgalj, M. L. Baesso and M. Franko, </w:t>
      </w:r>
      <w:r w:rsidRPr="00BD5AC6">
        <w:rPr>
          <w:i/>
          <w:noProof/>
        </w:rPr>
        <w:t>Eur. Phys. J. Special Topics</w:t>
      </w:r>
      <w:r w:rsidRPr="00BD5AC6">
        <w:rPr>
          <w:noProof/>
        </w:rPr>
        <w:t xml:space="preserve">, </w:t>
      </w:r>
      <w:r w:rsidRPr="00BD5AC6">
        <w:rPr>
          <w:b/>
          <w:noProof/>
        </w:rPr>
        <w:t>2008</w:t>
      </w:r>
      <w:r w:rsidRPr="00BD5AC6">
        <w:rPr>
          <w:noProof/>
        </w:rPr>
        <w:t xml:space="preserve">, </w:t>
      </w:r>
      <w:r w:rsidRPr="00BD5AC6">
        <w:rPr>
          <w:i/>
          <w:noProof/>
        </w:rPr>
        <w:t>153</w:t>
      </w:r>
      <w:r w:rsidRPr="00BD5AC6">
        <w:rPr>
          <w:noProof/>
        </w:rPr>
        <w:t>, 503-506. 10.1140/epjst/e2008-00494-4</w:t>
      </w:r>
      <w:bookmarkEnd w:id="59"/>
    </w:p>
    <w:p w:rsidR="00BD5AC6" w:rsidRPr="00BD5AC6" w:rsidRDefault="00BD5AC6" w:rsidP="00BD5AC6">
      <w:pPr>
        <w:pStyle w:val="EndNoteBibliography"/>
        <w:spacing w:after="0"/>
        <w:ind w:left="720" w:hanging="720"/>
        <w:rPr>
          <w:noProof/>
        </w:rPr>
      </w:pPr>
      <w:bookmarkStart w:id="60" w:name="_ENREF_35"/>
      <w:r w:rsidRPr="00BD5AC6">
        <w:rPr>
          <w:noProof/>
        </w:rPr>
        <w:t>35.</w:t>
      </w:r>
      <w:r w:rsidRPr="00BD5AC6">
        <w:rPr>
          <w:noProof/>
        </w:rPr>
        <w:tab/>
        <w:t xml:space="preserve">M. Liu and M. Franko, </w:t>
      </w:r>
      <w:r w:rsidRPr="00BD5AC6">
        <w:rPr>
          <w:i/>
          <w:noProof/>
        </w:rPr>
        <w:t>Appl. Phys. B</w:t>
      </w:r>
      <w:r w:rsidRPr="00BD5AC6">
        <w:rPr>
          <w:noProof/>
        </w:rPr>
        <w:t xml:space="preserve">, </w:t>
      </w:r>
      <w:r w:rsidRPr="00BD5AC6">
        <w:rPr>
          <w:b/>
          <w:noProof/>
        </w:rPr>
        <w:t>2014</w:t>
      </w:r>
      <w:r w:rsidRPr="00BD5AC6">
        <w:rPr>
          <w:noProof/>
        </w:rPr>
        <w:t xml:space="preserve">, </w:t>
      </w:r>
      <w:r w:rsidRPr="00BD5AC6">
        <w:rPr>
          <w:i/>
          <w:noProof/>
        </w:rPr>
        <w:t>115</w:t>
      </w:r>
      <w:r w:rsidRPr="00BD5AC6">
        <w:rPr>
          <w:noProof/>
        </w:rPr>
        <w:t>, 269-277. 10.1007/s00340-013-5601-4</w:t>
      </w:r>
      <w:bookmarkEnd w:id="60"/>
    </w:p>
    <w:p w:rsidR="00BD5AC6" w:rsidRPr="00BD5AC6" w:rsidRDefault="00BD5AC6" w:rsidP="00BD5AC6">
      <w:pPr>
        <w:pStyle w:val="EndNoteBibliography"/>
        <w:spacing w:after="0"/>
        <w:ind w:left="720" w:hanging="720"/>
        <w:rPr>
          <w:noProof/>
        </w:rPr>
      </w:pPr>
      <w:bookmarkStart w:id="61" w:name="_ENREF_36"/>
      <w:r w:rsidRPr="00BD5AC6">
        <w:rPr>
          <w:noProof/>
        </w:rPr>
        <w:t>36.</w:t>
      </w:r>
      <w:r w:rsidRPr="00BD5AC6">
        <w:rPr>
          <w:noProof/>
        </w:rPr>
        <w:tab/>
      </w:r>
      <w:r w:rsidRPr="00BD5AC6">
        <w:rPr>
          <w:i/>
          <w:noProof/>
        </w:rPr>
        <w:t>ISO/IEC 17025:2005 General requirements for the competence of testing and calibration laboratories</w:t>
      </w:r>
      <w:r w:rsidRPr="00BD5AC6">
        <w:rPr>
          <w:noProof/>
        </w:rPr>
        <w:t>, ISO/IEC</w:t>
      </w:r>
      <w:r w:rsidRPr="00BD5AC6">
        <w:rPr>
          <w:b/>
          <w:noProof/>
        </w:rPr>
        <w:t>2005</w:t>
      </w:r>
      <w:r w:rsidRPr="00BD5AC6">
        <w:rPr>
          <w:noProof/>
        </w:rPr>
        <w:t>.</w:t>
      </w:r>
      <w:bookmarkEnd w:id="61"/>
    </w:p>
    <w:p w:rsidR="00BD5AC6" w:rsidRPr="00BD5AC6" w:rsidRDefault="00BD5AC6" w:rsidP="00BD5AC6">
      <w:pPr>
        <w:pStyle w:val="EndNoteBibliography"/>
        <w:spacing w:after="0"/>
        <w:ind w:left="720" w:hanging="720"/>
        <w:rPr>
          <w:noProof/>
        </w:rPr>
      </w:pPr>
      <w:bookmarkStart w:id="62" w:name="_ENREF_37"/>
      <w:r w:rsidRPr="00BD5AC6">
        <w:rPr>
          <w:noProof/>
        </w:rPr>
        <w:t>37.</w:t>
      </w:r>
      <w:r w:rsidRPr="00BD5AC6">
        <w:rPr>
          <w:noProof/>
        </w:rPr>
        <w:tab/>
        <w:t xml:space="preserve">M. Liu, U. Novak, I. Plazl and M. Franko, </w:t>
      </w:r>
      <w:r w:rsidRPr="00BD5AC6">
        <w:rPr>
          <w:i/>
          <w:noProof/>
        </w:rPr>
        <w:t>Int. J. Thermophys.</w:t>
      </w:r>
      <w:r w:rsidRPr="00BD5AC6">
        <w:rPr>
          <w:noProof/>
        </w:rPr>
        <w:t xml:space="preserve">, </w:t>
      </w:r>
      <w:r w:rsidRPr="00BD5AC6">
        <w:rPr>
          <w:b/>
          <w:noProof/>
        </w:rPr>
        <w:t>2014</w:t>
      </w:r>
      <w:r w:rsidRPr="00BD5AC6">
        <w:rPr>
          <w:noProof/>
        </w:rPr>
        <w:t xml:space="preserve">, </w:t>
      </w:r>
      <w:r w:rsidRPr="00BD5AC6">
        <w:rPr>
          <w:i/>
          <w:noProof/>
        </w:rPr>
        <w:t>35</w:t>
      </w:r>
      <w:r w:rsidRPr="00BD5AC6">
        <w:rPr>
          <w:noProof/>
        </w:rPr>
        <w:t>, 2011-2022. 10.1007/s10765-013-1515-y</w:t>
      </w:r>
      <w:bookmarkEnd w:id="62"/>
    </w:p>
    <w:p w:rsidR="00BD5AC6" w:rsidRPr="00BD5AC6" w:rsidRDefault="00BD5AC6" w:rsidP="00BD5AC6">
      <w:pPr>
        <w:pStyle w:val="EndNoteBibliography"/>
        <w:spacing w:after="0"/>
        <w:ind w:left="720" w:hanging="720"/>
        <w:rPr>
          <w:noProof/>
        </w:rPr>
      </w:pPr>
      <w:bookmarkStart w:id="63" w:name="_ENREF_38"/>
      <w:r w:rsidRPr="00BD5AC6">
        <w:rPr>
          <w:noProof/>
        </w:rPr>
        <w:t>38.</w:t>
      </w:r>
      <w:r w:rsidRPr="00BD5AC6">
        <w:rPr>
          <w:noProof/>
        </w:rPr>
        <w:tab/>
        <w:t xml:space="preserve">C. L. Cassano, K. Mawatari, T. Kitamori and Z. H. Fan, </w:t>
      </w:r>
      <w:r w:rsidRPr="00BD5AC6">
        <w:rPr>
          <w:i/>
          <w:noProof/>
        </w:rPr>
        <w:t>Electrophoresis</w:t>
      </w:r>
      <w:r w:rsidRPr="00BD5AC6">
        <w:rPr>
          <w:noProof/>
        </w:rPr>
        <w:t xml:space="preserve">, </w:t>
      </w:r>
      <w:r w:rsidRPr="00BD5AC6">
        <w:rPr>
          <w:b/>
          <w:noProof/>
        </w:rPr>
        <w:t>2014</w:t>
      </w:r>
      <w:r w:rsidRPr="00BD5AC6">
        <w:rPr>
          <w:noProof/>
        </w:rPr>
        <w:t xml:space="preserve">, </w:t>
      </w:r>
      <w:r w:rsidRPr="00BD5AC6">
        <w:rPr>
          <w:i/>
          <w:noProof/>
        </w:rPr>
        <w:t>35</w:t>
      </w:r>
      <w:r w:rsidRPr="00BD5AC6">
        <w:rPr>
          <w:noProof/>
        </w:rPr>
        <w:t>, 2279-2291. 10.1002/elps.201300430</w:t>
      </w:r>
      <w:bookmarkEnd w:id="63"/>
    </w:p>
    <w:p w:rsidR="00BD5AC6" w:rsidRPr="00BD5AC6" w:rsidRDefault="00BD5AC6" w:rsidP="00BD5AC6">
      <w:pPr>
        <w:pStyle w:val="EndNoteBibliography"/>
        <w:spacing w:after="0"/>
        <w:ind w:left="720" w:hanging="720"/>
        <w:rPr>
          <w:noProof/>
        </w:rPr>
      </w:pPr>
      <w:bookmarkStart w:id="64" w:name="_ENREF_39"/>
      <w:r w:rsidRPr="00BD5AC6">
        <w:rPr>
          <w:noProof/>
        </w:rPr>
        <w:t>39.</w:t>
      </w:r>
      <w:r w:rsidRPr="00BD5AC6">
        <w:rPr>
          <w:noProof/>
        </w:rPr>
        <w:tab/>
        <w:t xml:space="preserve">S. E. Bialkowski, </w:t>
      </w:r>
      <w:r w:rsidRPr="00BD5AC6">
        <w:rPr>
          <w:i/>
          <w:noProof/>
        </w:rPr>
        <w:t>Photothermal spectroscopy methods for chemical analysis</w:t>
      </w:r>
      <w:r w:rsidRPr="00BD5AC6">
        <w:rPr>
          <w:noProof/>
        </w:rPr>
        <w:t xml:space="preserve">, Wiley-Interscience, New York, </w:t>
      </w:r>
      <w:r w:rsidRPr="00BD5AC6">
        <w:rPr>
          <w:b/>
          <w:noProof/>
        </w:rPr>
        <w:t>1996</w:t>
      </w:r>
      <w:r w:rsidRPr="00BD5AC6">
        <w:rPr>
          <w:noProof/>
        </w:rPr>
        <w:t>.</w:t>
      </w:r>
      <w:bookmarkEnd w:id="64"/>
    </w:p>
    <w:p w:rsidR="00BD5AC6" w:rsidRPr="00BD5AC6" w:rsidRDefault="00BD5AC6" w:rsidP="00BD5AC6">
      <w:pPr>
        <w:pStyle w:val="EndNoteBibliography"/>
        <w:spacing w:after="0"/>
        <w:ind w:left="720" w:hanging="720"/>
        <w:rPr>
          <w:noProof/>
        </w:rPr>
      </w:pPr>
      <w:bookmarkStart w:id="65" w:name="_ENREF_40"/>
      <w:r w:rsidRPr="00BD5AC6">
        <w:rPr>
          <w:noProof/>
        </w:rPr>
        <w:t>40.</w:t>
      </w:r>
      <w:r w:rsidRPr="00BD5AC6">
        <w:rPr>
          <w:noProof/>
        </w:rPr>
        <w:tab/>
        <w:t xml:space="preserve">S. N. Bendrysheva, M. A. Proskurnin, U. Pyell and W. Faubel, </w:t>
      </w:r>
      <w:r w:rsidRPr="00BD5AC6">
        <w:rPr>
          <w:i/>
          <w:noProof/>
        </w:rPr>
        <w:t>Anal. Bioanal. Chem.</w:t>
      </w:r>
      <w:r w:rsidRPr="00BD5AC6">
        <w:rPr>
          <w:noProof/>
        </w:rPr>
        <w:t xml:space="preserve">, </w:t>
      </w:r>
      <w:r w:rsidRPr="00BD5AC6">
        <w:rPr>
          <w:b/>
          <w:noProof/>
        </w:rPr>
        <w:t>2006</w:t>
      </w:r>
      <w:r w:rsidRPr="00BD5AC6">
        <w:rPr>
          <w:noProof/>
        </w:rPr>
        <w:t xml:space="preserve">, </w:t>
      </w:r>
      <w:r w:rsidRPr="00BD5AC6">
        <w:rPr>
          <w:i/>
          <w:noProof/>
        </w:rPr>
        <w:t>385</w:t>
      </w:r>
      <w:r w:rsidRPr="00BD5AC6">
        <w:rPr>
          <w:noProof/>
        </w:rPr>
        <w:t>, 1492-1503. 10.1007/s00216-006-0602-3</w:t>
      </w:r>
      <w:bookmarkEnd w:id="65"/>
    </w:p>
    <w:p w:rsidR="00BD5AC6" w:rsidRPr="00BD5AC6" w:rsidRDefault="00BD5AC6" w:rsidP="00BD5AC6">
      <w:pPr>
        <w:pStyle w:val="EndNoteBibliography"/>
        <w:spacing w:after="0"/>
        <w:ind w:left="720" w:hanging="720"/>
        <w:rPr>
          <w:noProof/>
        </w:rPr>
      </w:pPr>
      <w:bookmarkStart w:id="66" w:name="_ENREF_41"/>
      <w:r w:rsidRPr="00BD5AC6">
        <w:rPr>
          <w:noProof/>
        </w:rPr>
        <w:t>41.</w:t>
      </w:r>
      <w:r w:rsidRPr="00BD5AC6">
        <w:rPr>
          <w:noProof/>
        </w:rPr>
        <w:tab/>
        <w:t xml:space="preserve">N. Ragozina, S. Heissler, W. Faubel and U. Pyell, </w:t>
      </w:r>
      <w:r w:rsidRPr="00BD5AC6">
        <w:rPr>
          <w:i/>
          <w:noProof/>
        </w:rPr>
        <w:t>Anal. Chem.</w:t>
      </w:r>
      <w:r w:rsidRPr="00BD5AC6">
        <w:rPr>
          <w:noProof/>
        </w:rPr>
        <w:t xml:space="preserve">, </w:t>
      </w:r>
      <w:r w:rsidRPr="00BD5AC6">
        <w:rPr>
          <w:b/>
          <w:noProof/>
        </w:rPr>
        <w:t>2002</w:t>
      </w:r>
      <w:r w:rsidRPr="00BD5AC6">
        <w:rPr>
          <w:noProof/>
        </w:rPr>
        <w:t xml:space="preserve">, </w:t>
      </w:r>
      <w:r w:rsidRPr="00BD5AC6">
        <w:rPr>
          <w:i/>
          <w:noProof/>
        </w:rPr>
        <w:t>74</w:t>
      </w:r>
      <w:r w:rsidRPr="00BD5AC6">
        <w:rPr>
          <w:noProof/>
        </w:rPr>
        <w:t>, 4480-4487. 10.1021/ac020095i</w:t>
      </w:r>
      <w:bookmarkEnd w:id="66"/>
    </w:p>
    <w:p w:rsidR="00BD5AC6" w:rsidRPr="00BD5AC6" w:rsidRDefault="00BD5AC6" w:rsidP="00BD5AC6">
      <w:pPr>
        <w:pStyle w:val="EndNoteBibliography"/>
        <w:spacing w:after="0"/>
        <w:ind w:left="720" w:hanging="720"/>
        <w:rPr>
          <w:noProof/>
        </w:rPr>
      </w:pPr>
      <w:bookmarkStart w:id="67" w:name="_ENREF_42"/>
      <w:r w:rsidRPr="00BD5AC6">
        <w:rPr>
          <w:noProof/>
        </w:rPr>
        <w:t>42.</w:t>
      </w:r>
      <w:r w:rsidRPr="00BD5AC6">
        <w:rPr>
          <w:noProof/>
        </w:rPr>
        <w:tab/>
        <w:t xml:space="preserve">A. Smirnova, M. A. Proskurnin, S. N. Bendrysheva, D. A. Nedosekin, A. Hibara and T. Kitamori, </w:t>
      </w:r>
      <w:r w:rsidRPr="00BD5AC6">
        <w:rPr>
          <w:i/>
          <w:noProof/>
        </w:rPr>
        <w:t>Electrophoresis</w:t>
      </w:r>
      <w:r w:rsidRPr="00BD5AC6">
        <w:rPr>
          <w:noProof/>
        </w:rPr>
        <w:t xml:space="preserve">, </w:t>
      </w:r>
      <w:r w:rsidRPr="00BD5AC6">
        <w:rPr>
          <w:b/>
          <w:noProof/>
        </w:rPr>
        <w:t>2008</w:t>
      </w:r>
      <w:r w:rsidRPr="00BD5AC6">
        <w:rPr>
          <w:noProof/>
        </w:rPr>
        <w:t xml:space="preserve">, </w:t>
      </w:r>
      <w:r w:rsidRPr="00BD5AC6">
        <w:rPr>
          <w:i/>
          <w:noProof/>
        </w:rPr>
        <w:t>29</w:t>
      </w:r>
      <w:r w:rsidRPr="00BD5AC6">
        <w:rPr>
          <w:noProof/>
        </w:rPr>
        <w:t>, 2741-2753. 10.1002/elps.200700914</w:t>
      </w:r>
      <w:bookmarkEnd w:id="67"/>
    </w:p>
    <w:p w:rsidR="00BD5AC6" w:rsidRPr="00BD5AC6" w:rsidRDefault="00BD5AC6" w:rsidP="00BD5AC6">
      <w:pPr>
        <w:pStyle w:val="EndNoteBibliography"/>
        <w:spacing w:after="0"/>
        <w:ind w:left="720" w:hanging="720"/>
        <w:rPr>
          <w:noProof/>
        </w:rPr>
      </w:pPr>
      <w:bookmarkStart w:id="68" w:name="_ENREF_43"/>
      <w:r w:rsidRPr="00BD5AC6">
        <w:rPr>
          <w:noProof/>
        </w:rPr>
        <w:t>43.</w:t>
      </w:r>
      <w:r w:rsidRPr="00BD5AC6">
        <w:rPr>
          <w:noProof/>
        </w:rPr>
        <w:tab/>
        <w:t xml:space="preserve">M. A. Proskurnin, S. N. Bendrysheva, N. Ragozina, S. Heissler, W. Faubel and U. Pyell, </w:t>
      </w:r>
      <w:r w:rsidRPr="00BD5AC6">
        <w:rPr>
          <w:i/>
          <w:noProof/>
        </w:rPr>
        <w:t>Appl. Spectrosc.</w:t>
      </w:r>
      <w:r w:rsidRPr="00BD5AC6">
        <w:rPr>
          <w:noProof/>
        </w:rPr>
        <w:t xml:space="preserve">, </w:t>
      </w:r>
      <w:r w:rsidRPr="00BD5AC6">
        <w:rPr>
          <w:b/>
          <w:noProof/>
        </w:rPr>
        <w:t>2005</w:t>
      </w:r>
      <w:r w:rsidRPr="00BD5AC6">
        <w:rPr>
          <w:noProof/>
        </w:rPr>
        <w:t xml:space="preserve">, </w:t>
      </w:r>
      <w:r w:rsidRPr="00BD5AC6">
        <w:rPr>
          <w:i/>
          <w:noProof/>
        </w:rPr>
        <w:t>59</w:t>
      </w:r>
      <w:r w:rsidRPr="00BD5AC6">
        <w:rPr>
          <w:noProof/>
        </w:rPr>
        <w:t>, 1470-1479. 10.1366/000370205775142494</w:t>
      </w:r>
      <w:bookmarkEnd w:id="68"/>
    </w:p>
    <w:p w:rsidR="00BD5AC6" w:rsidRPr="00BD5AC6" w:rsidRDefault="00BD5AC6" w:rsidP="00BD5AC6">
      <w:pPr>
        <w:pStyle w:val="EndNoteBibliography"/>
        <w:spacing w:after="0"/>
        <w:ind w:left="720" w:hanging="720"/>
        <w:rPr>
          <w:noProof/>
        </w:rPr>
      </w:pPr>
      <w:bookmarkStart w:id="69" w:name="_ENREF_44"/>
      <w:r w:rsidRPr="00BD5AC6">
        <w:rPr>
          <w:noProof/>
        </w:rPr>
        <w:t>44.</w:t>
      </w:r>
      <w:r w:rsidRPr="00BD5AC6">
        <w:rPr>
          <w:noProof/>
        </w:rPr>
        <w:tab/>
        <w:t xml:space="preserve">M. A. Proskurnin, D. S. Volkov, T. A. Gor’kova, S. N. Bendrysheva, A. P. Smirnova and D. A. Nedosekin, </w:t>
      </w:r>
      <w:r w:rsidRPr="00BD5AC6">
        <w:rPr>
          <w:i/>
          <w:noProof/>
        </w:rPr>
        <w:t>J. Anal. Chem. (Russ.)</w:t>
      </w:r>
      <w:r w:rsidRPr="00BD5AC6">
        <w:rPr>
          <w:noProof/>
        </w:rPr>
        <w:t xml:space="preserve">, </w:t>
      </w:r>
      <w:r w:rsidRPr="00BD5AC6">
        <w:rPr>
          <w:b/>
          <w:noProof/>
        </w:rPr>
        <w:t>2015</w:t>
      </w:r>
      <w:r w:rsidRPr="00BD5AC6">
        <w:rPr>
          <w:noProof/>
        </w:rPr>
        <w:t xml:space="preserve">, </w:t>
      </w:r>
      <w:r w:rsidRPr="00BD5AC6">
        <w:rPr>
          <w:i/>
          <w:noProof/>
        </w:rPr>
        <w:t>70</w:t>
      </w:r>
      <w:r w:rsidRPr="00BD5AC6">
        <w:rPr>
          <w:noProof/>
        </w:rPr>
        <w:t>, 249-276. 10.1134/S1061934815030168</w:t>
      </w:r>
      <w:bookmarkEnd w:id="69"/>
    </w:p>
    <w:p w:rsidR="00BD5AC6" w:rsidRPr="00E65D79" w:rsidRDefault="00BD5AC6" w:rsidP="00BD5AC6">
      <w:pPr>
        <w:pStyle w:val="EndNoteBibliography"/>
        <w:ind w:left="720" w:hanging="720"/>
        <w:rPr>
          <w:noProof/>
          <w:color w:val="FF0000"/>
        </w:rPr>
      </w:pPr>
      <w:bookmarkStart w:id="70" w:name="_ENREF_45"/>
      <w:r w:rsidRPr="00BD5AC6">
        <w:rPr>
          <w:noProof/>
        </w:rPr>
        <w:t>45.</w:t>
      </w:r>
      <w:r w:rsidRPr="00BD5AC6">
        <w:rPr>
          <w:noProof/>
        </w:rPr>
        <w:tab/>
      </w:r>
      <w:r w:rsidRPr="00E65D79">
        <w:rPr>
          <w:noProof/>
          <w:color w:val="FF0000"/>
        </w:rPr>
        <w:t xml:space="preserve">P. R. B. Pedreira, L. R. Hirsch, J. R. D. Pereira, A. N. Medina, A. C. Bento, M. L. Baesso, M. C. Rollemberg, M. Franko and J. Shen, </w:t>
      </w:r>
      <w:r w:rsidRPr="00E65D79">
        <w:rPr>
          <w:i/>
          <w:noProof/>
          <w:color w:val="FF0000"/>
        </w:rPr>
        <w:t>J. Appl. Phys.</w:t>
      </w:r>
      <w:r w:rsidRPr="00E65D79">
        <w:rPr>
          <w:noProof/>
          <w:color w:val="FF0000"/>
        </w:rPr>
        <w:t xml:space="preserve">, </w:t>
      </w:r>
      <w:r w:rsidRPr="00E65D79">
        <w:rPr>
          <w:b/>
          <w:noProof/>
          <w:color w:val="FF0000"/>
        </w:rPr>
        <w:t>2006</w:t>
      </w:r>
      <w:r w:rsidRPr="00E65D79">
        <w:rPr>
          <w:noProof/>
          <w:color w:val="FF0000"/>
        </w:rPr>
        <w:t xml:space="preserve">, </w:t>
      </w:r>
      <w:r w:rsidRPr="00E65D79">
        <w:rPr>
          <w:i/>
          <w:noProof/>
          <w:color w:val="FF0000"/>
        </w:rPr>
        <w:t>100</w:t>
      </w:r>
      <w:r w:rsidRPr="00E65D79">
        <w:rPr>
          <w:noProof/>
          <w:color w:val="FF0000"/>
        </w:rPr>
        <w:t xml:space="preserve">, 044906. </w:t>
      </w:r>
    </w:p>
    <w:p w:rsidR="00BD5AC6" w:rsidRPr="00BD5AC6" w:rsidRDefault="00BD5AC6" w:rsidP="00BD5AC6">
      <w:pPr>
        <w:pStyle w:val="EndNoteBibliography"/>
        <w:spacing w:after="0"/>
        <w:ind w:left="720" w:hanging="720"/>
        <w:rPr>
          <w:noProof/>
        </w:rPr>
      </w:pPr>
      <w:r w:rsidRPr="00BD5AC6">
        <w:rPr>
          <w:noProof/>
        </w:rPr>
        <w:t>10.1063/1.2245201</w:t>
      </w:r>
      <w:bookmarkEnd w:id="70"/>
    </w:p>
    <w:p w:rsidR="00BD5AC6" w:rsidRPr="00BD5AC6" w:rsidRDefault="00BD5AC6" w:rsidP="00BD5AC6">
      <w:pPr>
        <w:pStyle w:val="EndNoteBibliography"/>
        <w:spacing w:after="0"/>
        <w:ind w:left="720" w:hanging="720"/>
        <w:rPr>
          <w:noProof/>
        </w:rPr>
      </w:pPr>
      <w:bookmarkStart w:id="71" w:name="_ENREF_46"/>
      <w:r w:rsidRPr="00BD5AC6">
        <w:rPr>
          <w:noProof/>
        </w:rPr>
        <w:t>46.</w:t>
      </w:r>
      <w:r w:rsidRPr="00BD5AC6">
        <w:rPr>
          <w:noProof/>
        </w:rPr>
        <w:tab/>
        <w:t xml:space="preserve">G. J. M. Bruin, </w:t>
      </w:r>
      <w:r w:rsidRPr="00BD5AC6">
        <w:rPr>
          <w:i/>
          <w:noProof/>
        </w:rPr>
        <w:t>Electrophoresis</w:t>
      </w:r>
      <w:r w:rsidRPr="00BD5AC6">
        <w:rPr>
          <w:noProof/>
        </w:rPr>
        <w:t xml:space="preserve">, </w:t>
      </w:r>
      <w:r w:rsidRPr="00BD5AC6">
        <w:rPr>
          <w:b/>
          <w:noProof/>
        </w:rPr>
        <w:t>2000</w:t>
      </w:r>
      <w:r w:rsidRPr="00BD5AC6">
        <w:rPr>
          <w:noProof/>
        </w:rPr>
        <w:t xml:space="preserve">, </w:t>
      </w:r>
      <w:r w:rsidRPr="00BD5AC6">
        <w:rPr>
          <w:i/>
          <w:noProof/>
        </w:rPr>
        <w:t>21</w:t>
      </w:r>
      <w:r w:rsidRPr="00BD5AC6">
        <w:rPr>
          <w:noProof/>
        </w:rPr>
        <w:t xml:space="preserve">, 3931-3951. </w:t>
      </w:r>
      <w:bookmarkEnd w:id="71"/>
    </w:p>
    <w:p w:rsidR="00BD5AC6" w:rsidRPr="00BD5AC6" w:rsidRDefault="00BD5AC6" w:rsidP="00BD5AC6">
      <w:pPr>
        <w:pStyle w:val="EndNoteBibliography"/>
        <w:spacing w:after="0"/>
        <w:ind w:left="720" w:hanging="720"/>
        <w:rPr>
          <w:noProof/>
        </w:rPr>
      </w:pPr>
      <w:bookmarkStart w:id="72" w:name="_ENREF_47"/>
      <w:r w:rsidRPr="00BD5AC6">
        <w:rPr>
          <w:noProof/>
        </w:rPr>
        <w:t>47.</w:t>
      </w:r>
      <w:r w:rsidRPr="00BD5AC6">
        <w:rPr>
          <w:noProof/>
        </w:rPr>
        <w:tab/>
        <w:t xml:space="preserve">C. Maims, J. Hulme, P. R. Fielden and N. J. Goddard, </w:t>
      </w:r>
      <w:r w:rsidRPr="00BD5AC6">
        <w:rPr>
          <w:i/>
          <w:noProof/>
        </w:rPr>
        <w:t>Sens. Actuat. B</w:t>
      </w:r>
      <w:r w:rsidRPr="00BD5AC6">
        <w:rPr>
          <w:noProof/>
        </w:rPr>
        <w:t xml:space="preserve">, </w:t>
      </w:r>
      <w:r w:rsidRPr="00BD5AC6">
        <w:rPr>
          <w:b/>
          <w:noProof/>
        </w:rPr>
        <w:t>2001</w:t>
      </w:r>
      <w:r w:rsidRPr="00BD5AC6">
        <w:rPr>
          <w:noProof/>
        </w:rPr>
        <w:t xml:space="preserve">, </w:t>
      </w:r>
      <w:r w:rsidRPr="00BD5AC6">
        <w:rPr>
          <w:i/>
          <w:noProof/>
        </w:rPr>
        <w:t>77</w:t>
      </w:r>
      <w:r w:rsidRPr="00BD5AC6">
        <w:rPr>
          <w:noProof/>
        </w:rPr>
        <w:t xml:space="preserve">, 671-678. </w:t>
      </w:r>
      <w:bookmarkEnd w:id="72"/>
    </w:p>
    <w:p w:rsidR="00BD5AC6" w:rsidRPr="00BD5AC6" w:rsidRDefault="00BD5AC6" w:rsidP="00BD5AC6">
      <w:pPr>
        <w:pStyle w:val="EndNoteBibliography"/>
        <w:spacing w:after="0"/>
        <w:ind w:left="720" w:hanging="720"/>
        <w:rPr>
          <w:noProof/>
        </w:rPr>
      </w:pPr>
      <w:bookmarkStart w:id="73" w:name="_ENREF_48"/>
      <w:r w:rsidRPr="00BD5AC6">
        <w:rPr>
          <w:noProof/>
        </w:rPr>
        <w:t>48.</w:t>
      </w:r>
      <w:r w:rsidRPr="00BD5AC6">
        <w:rPr>
          <w:noProof/>
        </w:rPr>
        <w:tab/>
        <w:t xml:space="preserve">C. Yi, C.-W. Li, S. Ji and M. Yang, </w:t>
      </w:r>
      <w:r w:rsidRPr="00BD5AC6">
        <w:rPr>
          <w:i/>
          <w:noProof/>
        </w:rPr>
        <w:t>Anal. Chim. Acta</w:t>
      </w:r>
      <w:r w:rsidRPr="00BD5AC6">
        <w:rPr>
          <w:noProof/>
        </w:rPr>
        <w:t xml:space="preserve">, </w:t>
      </w:r>
      <w:r w:rsidRPr="00BD5AC6">
        <w:rPr>
          <w:b/>
          <w:noProof/>
        </w:rPr>
        <w:t>2006</w:t>
      </w:r>
      <w:r w:rsidRPr="00BD5AC6">
        <w:rPr>
          <w:noProof/>
        </w:rPr>
        <w:t xml:space="preserve">, </w:t>
      </w:r>
      <w:r w:rsidRPr="00BD5AC6">
        <w:rPr>
          <w:i/>
          <w:noProof/>
        </w:rPr>
        <w:t>560</w:t>
      </w:r>
      <w:r w:rsidRPr="00BD5AC6">
        <w:rPr>
          <w:noProof/>
        </w:rPr>
        <w:t xml:space="preserve">, 1-23. </w:t>
      </w:r>
      <w:bookmarkEnd w:id="73"/>
    </w:p>
    <w:p w:rsidR="00BD5AC6" w:rsidRPr="00BD5AC6" w:rsidRDefault="00BD5AC6" w:rsidP="00BD5AC6">
      <w:pPr>
        <w:pStyle w:val="EndNoteBibliography"/>
        <w:spacing w:after="0"/>
        <w:ind w:left="720" w:hanging="720"/>
        <w:rPr>
          <w:noProof/>
        </w:rPr>
      </w:pPr>
      <w:bookmarkStart w:id="74" w:name="_ENREF_49"/>
      <w:r w:rsidRPr="00BD5AC6">
        <w:rPr>
          <w:noProof/>
        </w:rPr>
        <w:t>49.</w:t>
      </w:r>
      <w:r w:rsidRPr="00BD5AC6">
        <w:rPr>
          <w:noProof/>
        </w:rPr>
        <w:tab/>
        <w:t xml:space="preserve">J. H. Min and A. Baeumner, </w:t>
      </w:r>
      <w:r w:rsidRPr="00BD5AC6">
        <w:rPr>
          <w:i/>
          <w:noProof/>
        </w:rPr>
        <w:t>J. Ind. Eng. Chem.</w:t>
      </w:r>
      <w:r w:rsidRPr="00BD5AC6">
        <w:rPr>
          <w:noProof/>
        </w:rPr>
        <w:t xml:space="preserve">, </w:t>
      </w:r>
      <w:r w:rsidRPr="00BD5AC6">
        <w:rPr>
          <w:b/>
          <w:noProof/>
        </w:rPr>
        <w:t>2003</w:t>
      </w:r>
      <w:r w:rsidRPr="00BD5AC6">
        <w:rPr>
          <w:noProof/>
        </w:rPr>
        <w:t xml:space="preserve">, </w:t>
      </w:r>
      <w:r w:rsidRPr="00BD5AC6">
        <w:rPr>
          <w:i/>
          <w:noProof/>
        </w:rPr>
        <w:t>9</w:t>
      </w:r>
      <w:r w:rsidRPr="00BD5AC6">
        <w:rPr>
          <w:noProof/>
        </w:rPr>
        <w:t xml:space="preserve">, 1-8. </w:t>
      </w:r>
      <w:bookmarkEnd w:id="74"/>
    </w:p>
    <w:p w:rsidR="00BD5AC6" w:rsidRPr="00BD5AC6" w:rsidRDefault="00BD5AC6" w:rsidP="00BD5AC6">
      <w:pPr>
        <w:pStyle w:val="EndNoteBibliography"/>
        <w:spacing w:after="0"/>
        <w:ind w:left="720" w:hanging="720"/>
        <w:rPr>
          <w:noProof/>
        </w:rPr>
      </w:pPr>
      <w:bookmarkStart w:id="75" w:name="_ENREF_50"/>
      <w:r w:rsidRPr="00BD5AC6">
        <w:rPr>
          <w:noProof/>
        </w:rPr>
        <w:t>50.</w:t>
      </w:r>
      <w:r w:rsidRPr="00BD5AC6">
        <w:rPr>
          <w:noProof/>
        </w:rPr>
        <w:tab/>
        <w:t xml:space="preserve">K. B. Mogensen, H. Klank and J. P. Kutter, </w:t>
      </w:r>
      <w:r w:rsidRPr="00BD5AC6">
        <w:rPr>
          <w:i/>
          <w:noProof/>
        </w:rPr>
        <w:t>Electrophoresis</w:t>
      </w:r>
      <w:r w:rsidRPr="00BD5AC6">
        <w:rPr>
          <w:noProof/>
        </w:rPr>
        <w:t xml:space="preserve">, </w:t>
      </w:r>
      <w:r w:rsidRPr="00BD5AC6">
        <w:rPr>
          <w:b/>
          <w:noProof/>
        </w:rPr>
        <w:t>2004</w:t>
      </w:r>
      <w:r w:rsidRPr="00BD5AC6">
        <w:rPr>
          <w:noProof/>
        </w:rPr>
        <w:t xml:space="preserve">, </w:t>
      </w:r>
      <w:r w:rsidRPr="00BD5AC6">
        <w:rPr>
          <w:i/>
          <w:noProof/>
        </w:rPr>
        <w:t>25</w:t>
      </w:r>
      <w:r w:rsidRPr="00BD5AC6">
        <w:rPr>
          <w:noProof/>
        </w:rPr>
        <w:t xml:space="preserve">, 3498-3512. </w:t>
      </w:r>
      <w:bookmarkEnd w:id="75"/>
    </w:p>
    <w:p w:rsidR="00BD5AC6" w:rsidRPr="00BD5AC6" w:rsidRDefault="00BD5AC6" w:rsidP="00BD5AC6">
      <w:pPr>
        <w:pStyle w:val="EndNoteBibliography"/>
        <w:spacing w:after="0"/>
        <w:ind w:left="720" w:hanging="720"/>
        <w:rPr>
          <w:noProof/>
        </w:rPr>
      </w:pPr>
      <w:bookmarkStart w:id="76" w:name="_ENREF_51"/>
      <w:r w:rsidRPr="00BD5AC6">
        <w:rPr>
          <w:noProof/>
        </w:rPr>
        <w:t>51.</w:t>
      </w:r>
      <w:r w:rsidRPr="00BD5AC6">
        <w:rPr>
          <w:noProof/>
        </w:rPr>
        <w:tab/>
        <w:t xml:space="preserve">S. D. Minteer, </w:t>
      </w:r>
      <w:r w:rsidRPr="00BD5AC6">
        <w:rPr>
          <w:i/>
          <w:noProof/>
        </w:rPr>
        <w:t>Microfluidic techniques: reviews and protocols</w:t>
      </w:r>
      <w:r w:rsidRPr="00BD5AC6">
        <w:rPr>
          <w:noProof/>
        </w:rPr>
        <w:t xml:space="preserve">, Humana Press, Totowa, N.J., </w:t>
      </w:r>
      <w:r w:rsidRPr="00BD5AC6">
        <w:rPr>
          <w:b/>
          <w:noProof/>
        </w:rPr>
        <w:t>2006</w:t>
      </w:r>
      <w:r w:rsidRPr="00BD5AC6">
        <w:rPr>
          <w:noProof/>
        </w:rPr>
        <w:t>.</w:t>
      </w:r>
      <w:bookmarkEnd w:id="76"/>
    </w:p>
    <w:p w:rsidR="00BD5AC6" w:rsidRPr="00BD5AC6" w:rsidRDefault="00BD5AC6" w:rsidP="00BD5AC6">
      <w:pPr>
        <w:pStyle w:val="EndNoteBibliography"/>
        <w:spacing w:after="0"/>
        <w:ind w:left="720" w:hanging="720"/>
        <w:rPr>
          <w:noProof/>
        </w:rPr>
      </w:pPr>
      <w:bookmarkStart w:id="77" w:name="_ENREF_52"/>
      <w:r w:rsidRPr="00BD5AC6">
        <w:rPr>
          <w:noProof/>
        </w:rPr>
        <w:t>52.</w:t>
      </w:r>
      <w:r w:rsidRPr="00BD5AC6">
        <w:rPr>
          <w:noProof/>
        </w:rPr>
        <w:tab/>
        <w:t xml:space="preserve">M. Tokeshi, Y. Kikutani, A. Hibara, K. Sato, H. Hisamoto and T. Kitamori, </w:t>
      </w:r>
      <w:r w:rsidRPr="00BD5AC6">
        <w:rPr>
          <w:i/>
          <w:noProof/>
        </w:rPr>
        <w:t>Electrophoresis</w:t>
      </w:r>
      <w:r w:rsidRPr="00BD5AC6">
        <w:rPr>
          <w:noProof/>
        </w:rPr>
        <w:t xml:space="preserve">, </w:t>
      </w:r>
      <w:r w:rsidRPr="00BD5AC6">
        <w:rPr>
          <w:b/>
          <w:noProof/>
        </w:rPr>
        <w:t>2003</w:t>
      </w:r>
      <w:r w:rsidRPr="00BD5AC6">
        <w:rPr>
          <w:noProof/>
        </w:rPr>
        <w:t xml:space="preserve">, </w:t>
      </w:r>
      <w:r w:rsidRPr="00BD5AC6">
        <w:rPr>
          <w:i/>
          <w:noProof/>
        </w:rPr>
        <w:t>24</w:t>
      </w:r>
      <w:r w:rsidRPr="00BD5AC6">
        <w:rPr>
          <w:noProof/>
        </w:rPr>
        <w:t>, 3583-3594. 10.1002/elps.200305661</w:t>
      </w:r>
      <w:bookmarkEnd w:id="77"/>
    </w:p>
    <w:p w:rsidR="00BD5AC6" w:rsidRPr="00BD5AC6" w:rsidRDefault="00BD5AC6" w:rsidP="00BD5AC6">
      <w:pPr>
        <w:pStyle w:val="EndNoteBibliography"/>
        <w:spacing w:after="0"/>
        <w:ind w:left="720" w:hanging="720"/>
        <w:rPr>
          <w:noProof/>
        </w:rPr>
      </w:pPr>
      <w:bookmarkStart w:id="78" w:name="_ENREF_53"/>
      <w:r w:rsidRPr="00BD5AC6">
        <w:rPr>
          <w:noProof/>
        </w:rPr>
        <w:t>53.</w:t>
      </w:r>
      <w:r w:rsidRPr="00BD5AC6">
        <w:rPr>
          <w:noProof/>
        </w:rPr>
        <w:tab/>
        <w:t xml:space="preserve">P. C. H. Li, </w:t>
      </w:r>
      <w:r w:rsidRPr="00BD5AC6">
        <w:rPr>
          <w:i/>
          <w:noProof/>
        </w:rPr>
        <w:t>Microfluidic lab-on-a-chip for chemical and biological analysis and discovery</w:t>
      </w:r>
      <w:r w:rsidRPr="00BD5AC6">
        <w:rPr>
          <w:noProof/>
        </w:rPr>
        <w:t xml:space="preserve">, CRC Press, Taylor &amp; Francis Group, Boca Raton, </w:t>
      </w:r>
      <w:r w:rsidRPr="00BD5AC6">
        <w:rPr>
          <w:b/>
          <w:noProof/>
        </w:rPr>
        <w:t>2006</w:t>
      </w:r>
      <w:r w:rsidRPr="00BD5AC6">
        <w:rPr>
          <w:noProof/>
        </w:rPr>
        <w:t>.</w:t>
      </w:r>
      <w:bookmarkEnd w:id="78"/>
    </w:p>
    <w:p w:rsidR="00524105" w:rsidRPr="00441ED0" w:rsidRDefault="00BD5AC6" w:rsidP="00396F84">
      <w:pPr>
        <w:pStyle w:val="EndNoteBibliography"/>
        <w:ind w:left="720" w:hanging="720"/>
        <w:rPr>
          <w:color w:val="auto"/>
        </w:rPr>
      </w:pPr>
      <w:bookmarkStart w:id="79" w:name="_ENREF_54"/>
      <w:r w:rsidRPr="00BD5AC6">
        <w:rPr>
          <w:noProof/>
        </w:rPr>
        <w:t>54.</w:t>
      </w:r>
      <w:r w:rsidRPr="00BD5AC6">
        <w:rPr>
          <w:noProof/>
        </w:rPr>
        <w:tab/>
        <w:t xml:space="preserve">M. A. Proskurnin, V. V. Chernysh and M. A. Kurzin, </w:t>
      </w:r>
      <w:r w:rsidRPr="00BD5AC6">
        <w:rPr>
          <w:i/>
          <w:noProof/>
        </w:rPr>
        <w:t>J. Anal. Chem. (Russ.)</w:t>
      </w:r>
      <w:r w:rsidRPr="00BD5AC6">
        <w:rPr>
          <w:noProof/>
        </w:rPr>
        <w:t xml:space="preserve">, </w:t>
      </w:r>
      <w:r w:rsidRPr="00BD5AC6">
        <w:rPr>
          <w:b/>
          <w:noProof/>
        </w:rPr>
        <w:t>2001</w:t>
      </w:r>
      <w:r w:rsidRPr="00BD5AC6">
        <w:rPr>
          <w:noProof/>
        </w:rPr>
        <w:t xml:space="preserve">, </w:t>
      </w:r>
      <w:r w:rsidRPr="00BD5AC6">
        <w:rPr>
          <w:i/>
          <w:noProof/>
        </w:rPr>
        <w:t>56</w:t>
      </w:r>
      <w:r w:rsidRPr="00BD5AC6">
        <w:rPr>
          <w:noProof/>
        </w:rPr>
        <w:t>, 31-35. 10.1023/a:1026711310778</w:t>
      </w:r>
      <w:bookmarkEnd w:id="79"/>
      <w:r w:rsidR="002241B0" w:rsidRPr="00441ED0">
        <w:rPr>
          <w:color w:val="auto"/>
        </w:rPr>
        <w:fldChar w:fldCharType="end"/>
      </w:r>
      <w:bookmarkStart w:id="80" w:name="_GoBack"/>
      <w:bookmarkEnd w:id="80"/>
    </w:p>
    <w:sectPr w:rsidR="00524105" w:rsidRPr="00441ED0" w:rsidSect="00B07E9C">
      <w:headerReference w:type="default" r:id="rId24"/>
      <w:pgSz w:w="11900" w:h="16840"/>
      <w:pgMar w:top="1134" w:right="850" w:bottom="1134" w:left="1701" w:header="567" w:footer="567"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4B3F" w:rsidRDefault="00444B3F">
      <w:pPr>
        <w:pBdr>
          <w:top w:val="none" w:sz="0" w:space="0" w:color="auto"/>
          <w:left w:val="none" w:sz="0" w:space="0" w:color="auto"/>
          <w:bottom w:val="none" w:sz="0" w:space="0" w:color="auto"/>
          <w:right w:val="none" w:sz="0" w:space="0" w:color="auto"/>
          <w:bar w:val="none" w:sz="0" w:color="auto"/>
        </w:pBdr>
        <w:spacing w:after="0" w:line="240" w:lineRule="auto"/>
      </w:pPr>
      <w:r>
        <w:separator/>
      </w:r>
    </w:p>
  </w:endnote>
  <w:endnote w:type="continuationSeparator" w:id="0">
    <w:p w:rsidR="00444B3F" w:rsidRDefault="00444B3F">
      <w:pPr>
        <w:pBdr>
          <w:top w:val="none" w:sz="0" w:space="0" w:color="auto"/>
          <w:left w:val="none" w:sz="0" w:space="0" w:color="auto"/>
          <w:bottom w:val="none" w:sz="0" w:space="0" w:color="auto"/>
          <w:right w:val="none" w:sz="0" w:space="0" w:color="auto"/>
          <w:bar w:val="none" w:sz="0" w:color="auto"/>
        </w:pBd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Helvetica">
    <w:panose1 w:val="020B06040202020202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Book Antiqua">
    <w:panose1 w:val="02040602050305030304"/>
    <w:charset w:val="CC"/>
    <w:family w:val="roman"/>
    <w:pitch w:val="variable"/>
    <w:sig w:usb0="00000287" w:usb1="00000000" w:usb2="00000000" w:usb3="00000000" w:csb0="0000009F" w:csb1="00000000"/>
  </w:font>
  <w:font w:name="Lucida Grande">
    <w:altName w:val="Times New Roman"/>
    <w:charset w:val="00"/>
    <w:family w:val="auto"/>
    <w:pitch w:val="variable"/>
    <w:sig w:usb0="00000003" w:usb1="00000000" w:usb2="00000000" w:usb3="00000000" w:csb0="00000001"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4B3F" w:rsidRDefault="00444B3F">
      <w:pPr>
        <w:pBdr>
          <w:top w:val="none" w:sz="0" w:space="0" w:color="auto"/>
          <w:left w:val="none" w:sz="0" w:space="0" w:color="auto"/>
          <w:bottom w:val="none" w:sz="0" w:space="0" w:color="auto"/>
          <w:right w:val="none" w:sz="0" w:space="0" w:color="auto"/>
          <w:bar w:val="none" w:sz="0" w:color="auto"/>
        </w:pBdr>
        <w:spacing w:after="0" w:line="240" w:lineRule="auto"/>
      </w:pPr>
      <w:r>
        <w:separator/>
      </w:r>
    </w:p>
  </w:footnote>
  <w:footnote w:type="continuationSeparator" w:id="0">
    <w:p w:rsidR="00444B3F" w:rsidRDefault="00444B3F">
      <w:pPr>
        <w:pBdr>
          <w:top w:val="none" w:sz="0" w:space="0" w:color="auto"/>
          <w:left w:val="none" w:sz="0" w:space="0" w:color="auto"/>
          <w:bottom w:val="none" w:sz="0" w:space="0" w:color="auto"/>
          <w:right w:val="none" w:sz="0" w:space="0" w:color="auto"/>
          <w:bar w:val="none" w:sz="0" w:color="auto"/>
        </w:pBd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AC6" w:rsidRDefault="00BD5AC6">
    <w:pPr>
      <w:pStyle w:val="a4"/>
      <w:pBdr>
        <w:top w:val="none" w:sz="0" w:space="0" w:color="auto"/>
        <w:left w:val="none" w:sz="0" w:space="0" w:color="auto"/>
        <w:bottom w:val="none" w:sz="0" w:space="0" w:color="auto"/>
        <w:right w:val="none" w:sz="0" w:space="0" w:color="auto"/>
        <w:bar w:val="none" w:sz="0" w:color="auto"/>
      </w:pBdr>
      <w:tabs>
        <w:tab w:val="clear" w:pos="9689"/>
        <w:tab w:val="right" w:pos="9329"/>
      </w:tabs>
      <w:jc w:val="center"/>
    </w:pPr>
    <w:r>
      <w:fldChar w:fldCharType="begin"/>
    </w:r>
    <w:r>
      <w:instrText xml:space="preserve"> PAGE </w:instrText>
    </w:r>
    <w:r>
      <w:fldChar w:fldCharType="separate"/>
    </w:r>
    <w:r w:rsidR="00E25859">
      <w:rPr>
        <w:noProof/>
      </w:rPr>
      <w:t>18</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37805"/>
    <w:multiLevelType w:val="multilevel"/>
    <w:tmpl w:val="5E4AC64E"/>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61CF085B"/>
    <w:multiLevelType w:val="multilevel"/>
    <w:tmpl w:val="B9B6F78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markup="0"/>
  <w:defaultTabStop w:val="720"/>
  <w:doNotHyphenateCaps/>
  <w:characterSpacingControl w:val="doNotCompress"/>
  <w:noLineBreaksAfter w:lang="zh-CN" w:val="$([{£¥·‘“〈《「『【〔〖〝﹙﹛﹝＄（．［｛￡￥"/>
  <w:noLineBreaksBefore w:lang="zh-CN" w:val="!%),.:;&gt;?]}¢¨°·ˇˉ―‖’”…‰′″›℃∶、。〃〉》」』】〕〗〞︶︺︾﹀﹄﹚﹜﹞！＂％＇），．：；？］｀｜｝～￠"/>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Chemica Slove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fexdxdw6wvvtgev0dlvas2pwezeas0vzz5e&quot;&gt;MyLib&lt;record-ids&gt;&lt;item&gt;107&lt;/item&gt;&lt;item&gt;266&lt;/item&gt;&lt;item&gt;1415&lt;/item&gt;&lt;item&gt;1629&lt;/item&gt;&lt;item&gt;2093&lt;/item&gt;&lt;item&gt;2098&lt;/item&gt;&lt;item&gt;2318&lt;/item&gt;&lt;item&gt;2934&lt;/item&gt;&lt;item&gt;3289&lt;/item&gt;&lt;item&gt;3573&lt;/item&gt;&lt;item&gt;3690&lt;/item&gt;&lt;item&gt;3996&lt;/item&gt;&lt;item&gt;5027&lt;/item&gt;&lt;item&gt;5067&lt;/item&gt;&lt;item&gt;5220&lt;/item&gt;&lt;item&gt;7702&lt;/item&gt;&lt;item&gt;7722&lt;/item&gt;&lt;item&gt;7995&lt;/item&gt;&lt;item&gt;12301&lt;/item&gt;&lt;item&gt;12460&lt;/item&gt;&lt;item&gt;12606&lt;/item&gt;&lt;item&gt;12607&lt;/item&gt;&lt;item&gt;12608&lt;/item&gt;&lt;item&gt;12609&lt;/item&gt;&lt;item&gt;12610&lt;/item&gt;&lt;item&gt;12611&lt;/item&gt;&lt;item&gt;12676&lt;/item&gt;&lt;item&gt;12677&lt;/item&gt;&lt;item&gt;12678&lt;/item&gt;&lt;item&gt;12679&lt;/item&gt;&lt;item&gt;12680&lt;/item&gt;&lt;item&gt;12769&lt;/item&gt;&lt;item&gt;12772&lt;/item&gt;&lt;item&gt;12774&lt;/item&gt;&lt;item&gt;12776&lt;/item&gt;&lt;item&gt;12777&lt;/item&gt;&lt;item&gt;12778&lt;/item&gt;&lt;item&gt;12779&lt;/item&gt;&lt;item&gt;12780&lt;/item&gt;&lt;item&gt;12781&lt;/item&gt;&lt;item&gt;12782&lt;/item&gt;&lt;item&gt;12783&lt;/item&gt;&lt;item&gt;12784&lt;/item&gt;&lt;item&gt;12785&lt;/item&gt;&lt;item&gt;12799&lt;/item&gt;&lt;item&gt;13365&lt;/item&gt;&lt;item&gt;13416&lt;/item&gt;&lt;item&gt;13417&lt;/item&gt;&lt;item&gt;13418&lt;/item&gt;&lt;item&gt;13419&lt;/item&gt;&lt;item&gt;13420&lt;/item&gt;&lt;item&gt;13421&lt;/item&gt;&lt;item&gt;13422&lt;/item&gt;&lt;item&gt;13423&lt;/item&gt;&lt;/record-ids&gt;&lt;/item&gt;&lt;/Libraries&gt;"/>
  </w:docVars>
  <w:rsids>
    <w:rsidRoot w:val="00051DB8"/>
    <w:rsid w:val="00011CFF"/>
    <w:rsid w:val="00022151"/>
    <w:rsid w:val="00042ECF"/>
    <w:rsid w:val="00051DB8"/>
    <w:rsid w:val="000523CD"/>
    <w:rsid w:val="000A0CF5"/>
    <w:rsid w:val="000A1D9B"/>
    <w:rsid w:val="000A73B1"/>
    <w:rsid w:val="000C2129"/>
    <w:rsid w:val="000E577D"/>
    <w:rsid w:val="001015BB"/>
    <w:rsid w:val="00130F8B"/>
    <w:rsid w:val="00182F45"/>
    <w:rsid w:val="001D5E98"/>
    <w:rsid w:val="001F6959"/>
    <w:rsid w:val="00211D61"/>
    <w:rsid w:val="002241B0"/>
    <w:rsid w:val="0026289F"/>
    <w:rsid w:val="00271CF7"/>
    <w:rsid w:val="002A4526"/>
    <w:rsid w:val="002E595B"/>
    <w:rsid w:val="002E62AF"/>
    <w:rsid w:val="002F6C72"/>
    <w:rsid w:val="003165D8"/>
    <w:rsid w:val="00351E29"/>
    <w:rsid w:val="00396F84"/>
    <w:rsid w:val="003A2A5F"/>
    <w:rsid w:val="003A6460"/>
    <w:rsid w:val="003C08C9"/>
    <w:rsid w:val="003C5C30"/>
    <w:rsid w:val="00441ED0"/>
    <w:rsid w:val="00444B3F"/>
    <w:rsid w:val="00461619"/>
    <w:rsid w:val="00471F5A"/>
    <w:rsid w:val="00493E6E"/>
    <w:rsid w:val="005044C5"/>
    <w:rsid w:val="00524105"/>
    <w:rsid w:val="00524D45"/>
    <w:rsid w:val="005C2567"/>
    <w:rsid w:val="006100D9"/>
    <w:rsid w:val="006600B5"/>
    <w:rsid w:val="006A1D4B"/>
    <w:rsid w:val="006B406F"/>
    <w:rsid w:val="006C01FC"/>
    <w:rsid w:val="006C68F6"/>
    <w:rsid w:val="006E792D"/>
    <w:rsid w:val="007008E6"/>
    <w:rsid w:val="00771A4A"/>
    <w:rsid w:val="007813E8"/>
    <w:rsid w:val="00802653"/>
    <w:rsid w:val="0082121C"/>
    <w:rsid w:val="00830168"/>
    <w:rsid w:val="00843A3C"/>
    <w:rsid w:val="00866D55"/>
    <w:rsid w:val="008929B6"/>
    <w:rsid w:val="008B41E6"/>
    <w:rsid w:val="008B6A77"/>
    <w:rsid w:val="008C1216"/>
    <w:rsid w:val="008C2C4C"/>
    <w:rsid w:val="008F5495"/>
    <w:rsid w:val="00904644"/>
    <w:rsid w:val="00926905"/>
    <w:rsid w:val="00927EE3"/>
    <w:rsid w:val="00930091"/>
    <w:rsid w:val="00955439"/>
    <w:rsid w:val="00961A34"/>
    <w:rsid w:val="009A1C7D"/>
    <w:rsid w:val="009E3A91"/>
    <w:rsid w:val="00A11974"/>
    <w:rsid w:val="00A36762"/>
    <w:rsid w:val="00A623E5"/>
    <w:rsid w:val="00A7421C"/>
    <w:rsid w:val="00A85D4C"/>
    <w:rsid w:val="00AD2E05"/>
    <w:rsid w:val="00AF4624"/>
    <w:rsid w:val="00B07E9C"/>
    <w:rsid w:val="00B24BC3"/>
    <w:rsid w:val="00B27D7F"/>
    <w:rsid w:val="00B53483"/>
    <w:rsid w:val="00B754F2"/>
    <w:rsid w:val="00BA4B4E"/>
    <w:rsid w:val="00BD5AC6"/>
    <w:rsid w:val="00BF2704"/>
    <w:rsid w:val="00C344CA"/>
    <w:rsid w:val="00C90CBA"/>
    <w:rsid w:val="00C93986"/>
    <w:rsid w:val="00CA5101"/>
    <w:rsid w:val="00CC2C76"/>
    <w:rsid w:val="00CC5470"/>
    <w:rsid w:val="00CD1C65"/>
    <w:rsid w:val="00D22276"/>
    <w:rsid w:val="00D43D5F"/>
    <w:rsid w:val="00D56082"/>
    <w:rsid w:val="00D654A5"/>
    <w:rsid w:val="00D65BA8"/>
    <w:rsid w:val="00D91A57"/>
    <w:rsid w:val="00DC508F"/>
    <w:rsid w:val="00E25859"/>
    <w:rsid w:val="00E27F42"/>
    <w:rsid w:val="00E36E5A"/>
    <w:rsid w:val="00E566C8"/>
    <w:rsid w:val="00E61184"/>
    <w:rsid w:val="00E65D79"/>
    <w:rsid w:val="00E94278"/>
    <w:rsid w:val="00EB00A8"/>
    <w:rsid w:val="00EF1860"/>
    <w:rsid w:val="00F10DCD"/>
    <w:rsid w:val="00F17E59"/>
    <w:rsid w:val="00F407B1"/>
    <w:rsid w:val="00F56E2C"/>
    <w:rsid w:val="00F65EBD"/>
    <w:rsid w:val="00F851F8"/>
    <w:rsid w:val="00FC01C1"/>
    <w:rsid w:val="00FD62E6"/>
    <w:rsid w:val="00FD69ED"/>
    <w:rsid w:val="00FD6EF7"/>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5510578"/>
  <w15:docId w15:val="{92594099-DFA8-4A29-AC2B-06714AB49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2">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lsdException w:name="List Number 2" w:locked="1" w:semiHidden="1" w:unhideWhenUsed="1"/>
    <w:lsdException w:name="List Number 3" w:locked="1" w:semiHidden="1" w:unhideWhenUsed="1"/>
    <w:lsdException w:name="List Number 4" w:locked="1"/>
    <w:lsdException w:name="List Number 5" w:lock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lsdException w:name="Body Text Indent 3" w:locked="1"/>
    <w:lsdException w:name="Block Text" w:locked="1"/>
    <w:lsdException w:name="Hyperlink" w:lock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a">
    <w:name w:val="Normal"/>
    <w:qFormat/>
    <w:rsid w:val="000E577D"/>
    <w:pPr>
      <w:pBdr>
        <w:top w:val="none" w:sz="96" w:space="31" w:color="FFFFFF" w:frame="1"/>
        <w:left w:val="none" w:sz="96" w:space="31" w:color="FFFFFF" w:frame="1"/>
        <w:bottom w:val="none" w:sz="96" w:space="31" w:color="FFFFFF" w:frame="1"/>
        <w:right w:val="none" w:sz="96" w:space="31" w:color="FFFFFF" w:frame="1"/>
        <w:bar w:val="none" w:sz="0" w:color="000000"/>
      </w:pBdr>
      <w:spacing w:after="100" w:line="480" w:lineRule="auto"/>
      <w:jc w:val="both"/>
    </w:pPr>
    <w:rPr>
      <w:color w:val="000000"/>
      <w:sz w:val="24"/>
      <w:szCs w:val="24"/>
      <w:u w:color="000000"/>
    </w:rPr>
  </w:style>
  <w:style w:type="paragraph" w:styleId="1">
    <w:name w:val="heading 1"/>
    <w:basedOn w:val="a"/>
    <w:next w:val="a"/>
    <w:link w:val="10"/>
    <w:qFormat/>
    <w:rsid w:val="000E577D"/>
    <w:pPr>
      <w:keepNext/>
      <w:keepLines/>
      <w:numPr>
        <w:numId w:val="2"/>
      </w:numPr>
      <w:pBdr>
        <w:top w:val="none" w:sz="0" w:space="0" w:color="auto"/>
        <w:left w:val="none" w:sz="0" w:space="0" w:color="auto"/>
        <w:bottom w:val="none" w:sz="0" w:space="0" w:color="auto"/>
        <w:right w:val="none" w:sz="0" w:space="0" w:color="auto"/>
        <w:bar w:val="none" w:sz="0" w:color="auto"/>
      </w:pBdr>
      <w:spacing w:afterAutospacing="1"/>
      <w:ind w:left="431" w:hanging="431"/>
      <w:outlineLvl w:val="0"/>
    </w:pPr>
    <w:rPr>
      <w:b/>
      <w:color w:val="auto"/>
      <w:sz w:val="28"/>
      <w:szCs w:val="32"/>
      <w:u w:color="FFFFFF"/>
    </w:rPr>
  </w:style>
  <w:style w:type="paragraph" w:styleId="2">
    <w:name w:val="heading 2"/>
    <w:basedOn w:val="a"/>
    <w:next w:val="a"/>
    <w:link w:val="20"/>
    <w:qFormat/>
    <w:rsid w:val="002E62AF"/>
    <w:pPr>
      <w:keepNext/>
      <w:keepLines/>
      <w:numPr>
        <w:ilvl w:val="1"/>
        <w:numId w:val="2"/>
      </w:numPr>
      <w:pBdr>
        <w:top w:val="none" w:sz="0" w:space="0" w:color="auto"/>
        <w:left w:val="none" w:sz="0" w:space="0" w:color="auto"/>
        <w:bottom w:val="none" w:sz="0" w:space="0" w:color="auto"/>
        <w:right w:val="none" w:sz="0" w:space="0" w:color="auto"/>
        <w:bar w:val="none" w:sz="0" w:color="auto"/>
      </w:pBdr>
      <w:spacing w:before="80" w:after="240"/>
      <w:outlineLvl w:val="1"/>
    </w:pPr>
    <w:rPr>
      <w:b/>
      <w:color w:val="auto"/>
      <w:szCs w:val="28"/>
      <w:u w:color="FFFFFF"/>
    </w:rPr>
  </w:style>
  <w:style w:type="paragraph" w:styleId="3">
    <w:name w:val="heading 3"/>
    <w:basedOn w:val="a"/>
    <w:next w:val="a"/>
    <w:link w:val="30"/>
    <w:semiHidden/>
    <w:unhideWhenUsed/>
    <w:qFormat/>
    <w:locked/>
    <w:rsid w:val="002E62AF"/>
    <w:pPr>
      <w:keepNext/>
      <w:keepLines/>
      <w:numPr>
        <w:ilvl w:val="2"/>
        <w:numId w:val="2"/>
      </w:numPr>
      <w:spacing w:before="40" w:after="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0"/>
    <w:semiHidden/>
    <w:unhideWhenUsed/>
    <w:qFormat/>
    <w:locked/>
    <w:rsid w:val="002E62AF"/>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qFormat/>
    <w:locked/>
    <w:rsid w:val="00F330AF"/>
    <w:pPr>
      <w:keepNext/>
      <w:keepLines/>
      <w:numPr>
        <w:ilvl w:val="4"/>
        <w:numId w:val="2"/>
      </w:numPr>
      <w:spacing w:before="40" w:after="0"/>
      <w:outlineLvl w:val="4"/>
    </w:pPr>
    <w:rPr>
      <w:rFonts w:ascii="Calibri Light" w:hAnsi="Calibri Light" w:cs="Calibri Light"/>
      <w:color w:val="2F759E"/>
    </w:rPr>
  </w:style>
  <w:style w:type="paragraph" w:styleId="6">
    <w:name w:val="heading 6"/>
    <w:basedOn w:val="a"/>
    <w:next w:val="a"/>
    <w:link w:val="60"/>
    <w:semiHidden/>
    <w:unhideWhenUsed/>
    <w:qFormat/>
    <w:locked/>
    <w:rsid w:val="002E62AF"/>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semiHidden/>
    <w:unhideWhenUsed/>
    <w:qFormat/>
    <w:locked/>
    <w:rsid w:val="002E62AF"/>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semiHidden/>
    <w:unhideWhenUsed/>
    <w:qFormat/>
    <w:locked/>
    <w:rsid w:val="002E62A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semiHidden/>
    <w:unhideWhenUsed/>
    <w:qFormat/>
    <w:locked/>
    <w:rsid w:val="002E62A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locked/>
    <w:rsid w:val="000E577D"/>
    <w:rPr>
      <w:b/>
      <w:sz w:val="28"/>
      <w:szCs w:val="32"/>
      <w:u w:color="FFFFFF"/>
    </w:rPr>
  </w:style>
  <w:style w:type="character" w:customStyle="1" w:styleId="20">
    <w:name w:val="Заголовок 2 Знак"/>
    <w:basedOn w:val="a0"/>
    <w:link w:val="2"/>
    <w:locked/>
    <w:rsid w:val="002E62AF"/>
    <w:rPr>
      <w:b/>
      <w:sz w:val="24"/>
      <w:szCs w:val="28"/>
      <w:u w:color="FFFFFF"/>
    </w:rPr>
  </w:style>
  <w:style w:type="character" w:customStyle="1" w:styleId="50">
    <w:name w:val="Заголовок 5 Знак"/>
    <w:basedOn w:val="a0"/>
    <w:link w:val="5"/>
    <w:semiHidden/>
    <w:locked/>
    <w:rsid w:val="00F330AF"/>
    <w:rPr>
      <w:rFonts w:ascii="Calibri Light" w:eastAsia="SimSun" w:hAnsi="Calibri Light" w:cs="Calibri Light"/>
      <w:color w:val="2F759E"/>
      <w:sz w:val="24"/>
      <w:szCs w:val="24"/>
      <w:u w:color="000000"/>
    </w:rPr>
  </w:style>
  <w:style w:type="character" w:styleId="a3">
    <w:name w:val="Hyperlink"/>
    <w:basedOn w:val="a0"/>
    <w:rsid w:val="00051DB8"/>
    <w:rPr>
      <w:rFonts w:cs="Times New Roman"/>
      <w:u w:val="single"/>
    </w:rPr>
  </w:style>
  <w:style w:type="paragraph" w:styleId="a4">
    <w:name w:val="header"/>
    <w:basedOn w:val="a"/>
    <w:link w:val="a5"/>
    <w:rsid w:val="00051DB8"/>
    <w:pPr>
      <w:tabs>
        <w:tab w:val="center" w:pos="4844"/>
        <w:tab w:val="right" w:pos="9689"/>
      </w:tabs>
      <w:spacing w:after="0" w:line="240" w:lineRule="auto"/>
    </w:pPr>
  </w:style>
  <w:style w:type="character" w:customStyle="1" w:styleId="a5">
    <w:name w:val="Верхний колонтитул Знак"/>
    <w:basedOn w:val="a0"/>
    <w:link w:val="a4"/>
    <w:semiHidden/>
    <w:locked/>
    <w:rsid w:val="00866D55"/>
    <w:rPr>
      <w:rFonts w:cs="Times New Roman"/>
      <w:color w:val="000000"/>
      <w:kern w:val="0"/>
      <w:sz w:val="18"/>
      <w:szCs w:val="18"/>
      <w:u w:color="000000"/>
      <w:lang w:eastAsia="en-US"/>
    </w:rPr>
  </w:style>
  <w:style w:type="paragraph" w:customStyle="1" w:styleId="HeaderFooter">
    <w:name w:val="Header &amp; Footer"/>
    <w:rsid w:val="00051DB8"/>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Times New Roman" w:hAnsi="Arial Unicode MS" w:cs="Helvetica"/>
      <w:color w:val="000000"/>
      <w:sz w:val="24"/>
      <w:szCs w:val="24"/>
    </w:rPr>
  </w:style>
  <w:style w:type="paragraph" w:customStyle="1" w:styleId="TitleA">
    <w:name w:val="Title A"/>
    <w:next w:val="a"/>
    <w:link w:val="TitleA0"/>
    <w:rsid w:val="00051DB8"/>
    <w:pPr>
      <w:pBdr>
        <w:top w:val="none" w:sz="96" w:space="31" w:color="FFFFFF" w:frame="1"/>
        <w:left w:val="none" w:sz="96" w:space="31" w:color="FFFFFF" w:frame="1"/>
        <w:bottom w:val="none" w:sz="96" w:space="31" w:color="FFFFFF" w:frame="1"/>
        <w:right w:val="none" w:sz="96" w:space="31" w:color="FFFFFF" w:frame="1"/>
        <w:between w:val="creaturesInsects" w:sz="38" w:space="11" w:color="auto"/>
        <w:bar w:val="none" w:sz="0" w:color="000000"/>
      </w:pBdr>
      <w:shd w:val="clear" w:color="auto" w:fill="276E8B"/>
    </w:pPr>
    <w:rPr>
      <w:rFonts w:ascii="Calibri" w:hAnsi="Calibri" w:cs="Calibri"/>
      <w:b/>
      <w:bCs/>
      <w:color w:val="FFFFFF"/>
      <w:spacing w:val="-10"/>
      <w:sz w:val="48"/>
      <w:szCs w:val="48"/>
      <w:u w:color="FFFFFF"/>
    </w:rPr>
  </w:style>
  <w:style w:type="paragraph" w:customStyle="1" w:styleId="Affiliation">
    <w:name w:val="Affiliation"/>
    <w:rsid w:val="00051DB8"/>
    <w:pPr>
      <w:pBdr>
        <w:top w:val="none" w:sz="96" w:space="31" w:color="FFFFFF" w:frame="1"/>
        <w:left w:val="none" w:sz="96" w:space="31" w:color="FFFFFF" w:frame="1"/>
        <w:bottom w:val="none" w:sz="96" w:space="31" w:color="FFFFFF" w:frame="1"/>
        <w:right w:val="none" w:sz="96" w:space="31" w:color="FFFFFF" w:frame="1"/>
        <w:bar w:val="none" w:sz="0" w:color="000000"/>
      </w:pBdr>
      <w:spacing w:after="100" w:line="276" w:lineRule="auto"/>
      <w:jc w:val="both"/>
    </w:pPr>
    <w:rPr>
      <w:rFonts w:ascii="Cambria" w:hAnsi="Cambria" w:cs="Cambria"/>
      <w:i/>
      <w:iCs/>
      <w:color w:val="000000"/>
      <w:sz w:val="24"/>
      <w:szCs w:val="24"/>
      <w:u w:color="000000"/>
    </w:rPr>
  </w:style>
  <w:style w:type="paragraph" w:customStyle="1" w:styleId="Equation-In-The-Text">
    <w:name w:val="Equation-In-The-Text"/>
    <w:rsid w:val="00051DB8"/>
    <w:pPr>
      <w:pBdr>
        <w:top w:val="none" w:sz="96" w:space="31" w:color="FFFFFF" w:frame="1"/>
        <w:left w:val="none" w:sz="96" w:space="31" w:color="FFFFFF" w:frame="1"/>
        <w:bottom w:val="none" w:sz="96" w:space="31" w:color="FFFFFF" w:frame="1"/>
        <w:right w:val="none" w:sz="96" w:space="31" w:color="FFFFFF" w:frame="1"/>
        <w:bar w:val="none" w:sz="0" w:color="000000"/>
      </w:pBdr>
      <w:tabs>
        <w:tab w:val="center" w:pos="4320"/>
        <w:tab w:val="right" w:pos="9270"/>
      </w:tabs>
      <w:spacing w:before="100" w:after="100" w:line="360" w:lineRule="auto"/>
      <w:ind w:firstLine="567"/>
      <w:jc w:val="both"/>
    </w:pPr>
    <w:rPr>
      <w:rFonts w:ascii="Book Antiqua" w:hAnsi="Book Antiqua" w:cs="Book Antiqua"/>
      <w:color w:val="000000"/>
      <w:sz w:val="26"/>
      <w:szCs w:val="26"/>
      <w:u w:color="000000"/>
    </w:rPr>
  </w:style>
  <w:style w:type="paragraph" w:customStyle="1" w:styleId="EndNoteBibliography">
    <w:name w:val="EndNote Bibliography"/>
    <w:rsid w:val="00051DB8"/>
    <w:pPr>
      <w:pBdr>
        <w:top w:val="none" w:sz="96" w:space="31" w:color="FFFFFF" w:frame="1"/>
        <w:left w:val="none" w:sz="96" w:space="31" w:color="FFFFFF" w:frame="1"/>
        <w:bottom w:val="none" w:sz="96" w:space="31" w:color="FFFFFF" w:frame="1"/>
        <w:right w:val="none" w:sz="96" w:space="31" w:color="FFFFFF" w:frame="1"/>
        <w:bar w:val="none" w:sz="0" w:color="000000"/>
      </w:pBdr>
      <w:spacing w:after="100" w:line="360" w:lineRule="auto"/>
      <w:jc w:val="both"/>
    </w:pPr>
    <w:rPr>
      <w:color w:val="000000"/>
      <w:sz w:val="24"/>
      <w:szCs w:val="24"/>
      <w:u w:color="000000"/>
    </w:rPr>
  </w:style>
  <w:style w:type="paragraph" w:customStyle="1" w:styleId="Body">
    <w:name w:val="Body"/>
    <w:rsid w:val="00051DB8"/>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Times New Roman" w:hAnsi="Arial Unicode MS" w:cs="Helvetica"/>
      <w:color w:val="000000"/>
      <w:sz w:val="22"/>
      <w:szCs w:val="22"/>
    </w:rPr>
  </w:style>
  <w:style w:type="paragraph" w:customStyle="1" w:styleId="21">
    <w:name w:val="Средняя сетка 21"/>
    <w:semiHidden/>
    <w:rsid w:val="00051DB8"/>
    <w:pPr>
      <w:pBdr>
        <w:top w:val="none" w:sz="96" w:space="31" w:color="FFFFFF" w:frame="1"/>
        <w:left w:val="none" w:sz="96" w:space="31" w:color="FFFFFF" w:frame="1"/>
        <w:bottom w:val="none" w:sz="96" w:space="31" w:color="FFFFFF" w:frame="1"/>
        <w:right w:val="none" w:sz="96" w:space="31" w:color="FFFFFF" w:frame="1"/>
        <w:bar w:val="none" w:sz="0" w:color="000000"/>
      </w:pBdr>
      <w:jc w:val="both"/>
    </w:pPr>
    <w:rPr>
      <w:rFonts w:ascii="Calibri" w:hAnsi="Calibri" w:cs="Calibri"/>
      <w:color w:val="000000"/>
      <w:u w:color="000000"/>
    </w:rPr>
  </w:style>
  <w:style w:type="paragraph" w:styleId="a6">
    <w:name w:val="Balloon Text"/>
    <w:basedOn w:val="a"/>
    <w:link w:val="a7"/>
    <w:semiHidden/>
    <w:rsid w:val="000E091A"/>
    <w:pPr>
      <w:spacing w:after="0" w:line="240" w:lineRule="auto"/>
    </w:pPr>
    <w:rPr>
      <w:rFonts w:ascii="Lucida Grande" w:hAnsi="Lucida Grande" w:cs="Lucida Grande"/>
      <w:sz w:val="18"/>
      <w:szCs w:val="18"/>
    </w:rPr>
  </w:style>
  <w:style w:type="character" w:customStyle="1" w:styleId="a7">
    <w:name w:val="Текст выноски Знак"/>
    <w:basedOn w:val="a0"/>
    <w:link w:val="a6"/>
    <w:semiHidden/>
    <w:locked/>
    <w:rsid w:val="000E091A"/>
    <w:rPr>
      <w:rFonts w:ascii="Lucida Grande" w:hAnsi="Lucida Grande" w:cs="Lucida Grande"/>
      <w:color w:val="000000"/>
      <w:sz w:val="18"/>
      <w:szCs w:val="18"/>
      <w:u w:color="000000"/>
    </w:rPr>
  </w:style>
  <w:style w:type="character" w:styleId="a8">
    <w:name w:val="annotation reference"/>
    <w:basedOn w:val="a0"/>
    <w:semiHidden/>
    <w:rsid w:val="000E091A"/>
    <w:rPr>
      <w:rFonts w:cs="Times New Roman"/>
      <w:sz w:val="18"/>
      <w:szCs w:val="18"/>
    </w:rPr>
  </w:style>
  <w:style w:type="paragraph" w:styleId="a9">
    <w:name w:val="annotation text"/>
    <w:basedOn w:val="a"/>
    <w:link w:val="aa"/>
    <w:semiHidden/>
    <w:rsid w:val="000E091A"/>
    <w:pPr>
      <w:spacing w:line="240" w:lineRule="auto"/>
    </w:pPr>
  </w:style>
  <w:style w:type="character" w:customStyle="1" w:styleId="aa">
    <w:name w:val="Текст примечания Знак"/>
    <w:basedOn w:val="a0"/>
    <w:link w:val="a9"/>
    <w:semiHidden/>
    <w:locked/>
    <w:rsid w:val="000E091A"/>
    <w:rPr>
      <w:rFonts w:ascii="Cambria" w:hAnsi="Cambria" w:cs="Cambria"/>
      <w:color w:val="000000"/>
      <w:sz w:val="24"/>
      <w:szCs w:val="24"/>
      <w:u w:color="000000"/>
    </w:rPr>
  </w:style>
  <w:style w:type="paragraph" w:styleId="ab">
    <w:name w:val="annotation subject"/>
    <w:basedOn w:val="a9"/>
    <w:next w:val="a9"/>
    <w:link w:val="ac"/>
    <w:semiHidden/>
    <w:rsid w:val="000E091A"/>
    <w:rPr>
      <w:b/>
      <w:bCs/>
      <w:sz w:val="20"/>
      <w:szCs w:val="20"/>
    </w:rPr>
  </w:style>
  <w:style w:type="character" w:customStyle="1" w:styleId="ac">
    <w:name w:val="Тема примечания Знак"/>
    <w:basedOn w:val="aa"/>
    <w:link w:val="ab"/>
    <w:semiHidden/>
    <w:locked/>
    <w:rsid w:val="000E091A"/>
    <w:rPr>
      <w:rFonts w:ascii="Cambria" w:hAnsi="Cambria" w:cs="Cambria"/>
      <w:b/>
      <w:bCs/>
      <w:color w:val="000000"/>
      <w:sz w:val="24"/>
      <w:szCs w:val="24"/>
      <w:u w:color="000000"/>
    </w:rPr>
  </w:style>
  <w:style w:type="paragraph" w:styleId="ad">
    <w:name w:val="footer"/>
    <w:basedOn w:val="a"/>
    <w:link w:val="ae"/>
    <w:rsid w:val="000E091A"/>
    <w:pPr>
      <w:tabs>
        <w:tab w:val="center" w:pos="4844"/>
        <w:tab w:val="right" w:pos="9689"/>
      </w:tabs>
      <w:spacing w:after="0" w:line="240" w:lineRule="auto"/>
    </w:pPr>
  </w:style>
  <w:style w:type="character" w:customStyle="1" w:styleId="ae">
    <w:name w:val="Нижний колонтитул Знак"/>
    <w:basedOn w:val="a0"/>
    <w:link w:val="ad"/>
    <w:locked/>
    <w:rsid w:val="000E091A"/>
    <w:rPr>
      <w:rFonts w:ascii="Cambria" w:hAnsi="Cambria" w:cs="Cambria"/>
      <w:color w:val="000000"/>
      <w:sz w:val="24"/>
      <w:szCs w:val="24"/>
      <w:u w:color="000000"/>
    </w:rPr>
  </w:style>
  <w:style w:type="paragraph" w:customStyle="1" w:styleId="EndNoteBibliographyTitle">
    <w:name w:val="EndNote Bibliography Title"/>
    <w:basedOn w:val="a"/>
    <w:link w:val="EndNoteBibliographyTitle0"/>
    <w:rsid w:val="000E091A"/>
    <w:pPr>
      <w:spacing w:after="0"/>
      <w:jc w:val="center"/>
    </w:pPr>
    <w:rPr>
      <w:noProof/>
    </w:rPr>
  </w:style>
  <w:style w:type="character" w:customStyle="1" w:styleId="TitleA0">
    <w:name w:val="Title A Знак"/>
    <w:basedOn w:val="a0"/>
    <w:link w:val="TitleA"/>
    <w:locked/>
    <w:rsid w:val="000E091A"/>
    <w:rPr>
      <w:rFonts w:ascii="Calibri" w:hAnsi="Calibri" w:cs="Calibri"/>
      <w:b/>
      <w:bCs/>
      <w:color w:val="FFFFFF"/>
      <w:spacing w:val="-10"/>
      <w:sz w:val="48"/>
      <w:szCs w:val="48"/>
      <w:u w:color="FFFFFF"/>
      <w:shd w:val="clear" w:color="auto" w:fill="276E8B"/>
      <w:lang w:val="en-US" w:eastAsia="en-US" w:bidi="ar-SA"/>
    </w:rPr>
  </w:style>
  <w:style w:type="character" w:customStyle="1" w:styleId="EndNoteBibliographyTitle0">
    <w:name w:val="EndNote Bibliography Title Знак"/>
    <w:basedOn w:val="TitleA0"/>
    <w:link w:val="EndNoteBibliographyTitle"/>
    <w:locked/>
    <w:rsid w:val="000E091A"/>
    <w:rPr>
      <w:rFonts w:ascii="Calibri" w:hAnsi="Calibri" w:cs="Calibri"/>
      <w:b w:val="0"/>
      <w:bCs w:val="0"/>
      <w:noProof/>
      <w:color w:val="000000"/>
      <w:spacing w:val="-10"/>
      <w:sz w:val="24"/>
      <w:szCs w:val="24"/>
      <w:u w:color="000000"/>
      <w:shd w:val="clear" w:color="auto" w:fill="276E8B"/>
      <w:lang w:val="en-US" w:eastAsia="en-US" w:bidi="ar-SA"/>
    </w:rPr>
  </w:style>
  <w:style w:type="paragraph" w:customStyle="1" w:styleId="22">
    <w:name w:val="Средняя сетка 22"/>
    <w:semiHidden/>
    <w:qFormat/>
    <w:rsid w:val="00553251"/>
    <w:rPr>
      <w:rFonts w:ascii="Calibri" w:hAnsi="Calibri" w:cs="Calibri"/>
    </w:rPr>
  </w:style>
  <w:style w:type="paragraph" w:styleId="af">
    <w:name w:val="No Spacing"/>
    <w:uiPriority w:val="1"/>
    <w:qFormat/>
    <w:rsid w:val="00524105"/>
    <w:rPr>
      <w:rFonts w:asciiTheme="minorHAnsi" w:eastAsiaTheme="minorEastAsia" w:hAnsiTheme="minorHAnsi" w:cstheme="minorBidi"/>
    </w:rPr>
  </w:style>
  <w:style w:type="character" w:styleId="af0">
    <w:name w:val="Strong"/>
    <w:basedOn w:val="a0"/>
    <w:qFormat/>
    <w:locked/>
    <w:rsid w:val="002E62AF"/>
    <w:rPr>
      <w:b/>
      <w:bCs/>
    </w:rPr>
  </w:style>
  <w:style w:type="character" w:customStyle="1" w:styleId="30">
    <w:name w:val="Заголовок 3 Знак"/>
    <w:basedOn w:val="a0"/>
    <w:link w:val="3"/>
    <w:semiHidden/>
    <w:rsid w:val="002E62AF"/>
    <w:rPr>
      <w:rFonts w:asciiTheme="majorHAnsi" w:eastAsiaTheme="majorEastAsia" w:hAnsiTheme="majorHAnsi" w:cstheme="majorBidi"/>
      <w:color w:val="1F4D78" w:themeColor="accent1" w:themeShade="7F"/>
      <w:sz w:val="24"/>
      <w:szCs w:val="24"/>
      <w:u w:color="000000"/>
    </w:rPr>
  </w:style>
  <w:style w:type="character" w:customStyle="1" w:styleId="40">
    <w:name w:val="Заголовок 4 Знак"/>
    <w:basedOn w:val="a0"/>
    <w:link w:val="4"/>
    <w:semiHidden/>
    <w:rsid w:val="002E62AF"/>
    <w:rPr>
      <w:rFonts w:asciiTheme="majorHAnsi" w:eastAsiaTheme="majorEastAsia" w:hAnsiTheme="majorHAnsi" w:cstheme="majorBidi"/>
      <w:i/>
      <w:iCs/>
      <w:color w:val="2E74B5" w:themeColor="accent1" w:themeShade="BF"/>
      <w:sz w:val="24"/>
      <w:szCs w:val="24"/>
      <w:u w:color="000000"/>
    </w:rPr>
  </w:style>
  <w:style w:type="character" w:customStyle="1" w:styleId="60">
    <w:name w:val="Заголовок 6 Знак"/>
    <w:basedOn w:val="a0"/>
    <w:link w:val="6"/>
    <w:semiHidden/>
    <w:rsid w:val="002E62AF"/>
    <w:rPr>
      <w:rFonts w:asciiTheme="majorHAnsi" w:eastAsiaTheme="majorEastAsia" w:hAnsiTheme="majorHAnsi" w:cstheme="majorBidi"/>
      <w:color w:val="1F4D78" w:themeColor="accent1" w:themeShade="7F"/>
      <w:sz w:val="24"/>
      <w:szCs w:val="24"/>
      <w:u w:color="000000"/>
    </w:rPr>
  </w:style>
  <w:style w:type="character" w:customStyle="1" w:styleId="70">
    <w:name w:val="Заголовок 7 Знак"/>
    <w:basedOn w:val="a0"/>
    <w:link w:val="7"/>
    <w:semiHidden/>
    <w:rsid w:val="002E62AF"/>
    <w:rPr>
      <w:rFonts w:asciiTheme="majorHAnsi" w:eastAsiaTheme="majorEastAsia" w:hAnsiTheme="majorHAnsi" w:cstheme="majorBidi"/>
      <w:i/>
      <w:iCs/>
      <w:color w:val="1F4D78" w:themeColor="accent1" w:themeShade="7F"/>
      <w:sz w:val="24"/>
      <w:szCs w:val="24"/>
      <w:u w:color="000000"/>
    </w:rPr>
  </w:style>
  <w:style w:type="character" w:customStyle="1" w:styleId="80">
    <w:name w:val="Заголовок 8 Знак"/>
    <w:basedOn w:val="a0"/>
    <w:link w:val="8"/>
    <w:semiHidden/>
    <w:rsid w:val="002E62AF"/>
    <w:rPr>
      <w:rFonts w:asciiTheme="majorHAnsi" w:eastAsiaTheme="majorEastAsia" w:hAnsiTheme="majorHAnsi" w:cstheme="majorBidi"/>
      <w:color w:val="272727" w:themeColor="text1" w:themeTint="D8"/>
      <w:sz w:val="21"/>
      <w:szCs w:val="21"/>
      <w:u w:color="000000"/>
    </w:rPr>
  </w:style>
  <w:style w:type="character" w:customStyle="1" w:styleId="90">
    <w:name w:val="Заголовок 9 Знак"/>
    <w:basedOn w:val="a0"/>
    <w:link w:val="9"/>
    <w:semiHidden/>
    <w:rsid w:val="002E62AF"/>
    <w:rPr>
      <w:rFonts w:asciiTheme="majorHAnsi" w:eastAsiaTheme="majorEastAsia" w:hAnsiTheme="majorHAnsi" w:cstheme="majorBidi"/>
      <w:i/>
      <w:iCs/>
      <w:color w:val="272727" w:themeColor="text1" w:themeTint="D8"/>
      <w:sz w:val="21"/>
      <w:szCs w:val="21"/>
      <w:u w:color="000000"/>
    </w:rPr>
  </w:style>
  <w:style w:type="character" w:styleId="af1">
    <w:name w:val="line number"/>
    <w:basedOn w:val="a0"/>
    <w:locked/>
    <w:rsid w:val="00B07E9C"/>
  </w:style>
  <w:style w:type="table" w:styleId="af2">
    <w:name w:val="Table Grid"/>
    <w:basedOn w:val="a1"/>
    <w:locked/>
    <w:rsid w:val="008F54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unhideWhenUsed/>
    <w:rsid w:val="000C2129"/>
    <w:rPr>
      <w:color w:val="808080"/>
    </w:rPr>
  </w:style>
  <w:style w:type="paragraph" w:styleId="HTML">
    <w:name w:val="HTML Preformatted"/>
    <w:basedOn w:val="a"/>
    <w:link w:val="HTML0"/>
    <w:uiPriority w:val="99"/>
    <w:locked/>
    <w:rsid w:val="00EF1860"/>
    <w:pPr>
      <w:pBdr>
        <w:top w:val="none" w:sz="0" w:space="0" w:color="auto"/>
        <w:left w:val="none" w:sz="0" w:space="0" w:color="auto"/>
        <w:bottom w:val="none" w:sz="0" w:space="0" w:color="auto"/>
        <w:right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sl-SI" w:eastAsia="sl-SI"/>
    </w:rPr>
  </w:style>
  <w:style w:type="character" w:customStyle="1" w:styleId="HTML0">
    <w:name w:val="Стандартный HTML Знак"/>
    <w:basedOn w:val="a0"/>
    <w:link w:val="HTML"/>
    <w:uiPriority w:val="99"/>
    <w:rsid w:val="00EF1860"/>
    <w:rPr>
      <w:rFonts w:ascii="Courier New" w:eastAsia="Times New Roman" w:hAnsi="Courier New" w:cs="Courier New"/>
      <w:lang w:val="sl-SI"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igmaaldrich.com/catalog/search?term=14634-91-4&amp;interface=CAS%20No.&amp;lang=en&amp;region=US&amp;focus=product" TargetMode="Externa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dx.doi.org/10.1016/j.aca.2009.05.022" TargetMode="External"/><Relationship Id="rId7" Type="http://schemas.openxmlformats.org/officeDocument/2006/relationships/hyperlink" Target="mailto:proskurnin@gmail.com" TargetMode="Externa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hyperlink" Target="http://dx.doi.org/10.1016/S0039-9140(02)00196-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hyperlink" Target="http://dx.doi.org/10.1016/S0039-9140(98)00243-4" TargetMode="External"/><Relationship Id="rId10" Type="http://schemas.openxmlformats.org/officeDocument/2006/relationships/image" Target="media/image2.png"/><Relationship Id="rId19" Type="http://schemas.openxmlformats.org/officeDocument/2006/relationships/hyperlink" Target="http://dx.doi.org/10.1016/S0003-2670(00)84497-9"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hyperlink" Target="http://dx.doi.org/10.1016/j.aca.2006.08.00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101;&#1082;&#1089;%202013.11.12%20old%20micrchip%20flow%20+%20injection%20mode\ex%201%20part%200%20feroin%204-125mW%20&#1074;&#1089;&#1077;.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F:\Download\&#1056;&#1059;&#1057;%201,1%20&#1089;&#1073;&#1086;&#1088;&#1085;&#1072;&#1103;%20&#1089;&#1088;&#1072;&#1074;&#1085;&#1080;&#1090;&#1077;&#1083;&#1100;&#1085;&#1072;&#1103;%20&#1090;&#1072;&#1073;&#1083;&#1080;&#1094;&#107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F:\Download\&#1056;&#1059;&#1057;%201,1%20&#1089;&#1073;&#1086;&#1088;&#1085;&#1072;&#1103;%20&#1089;&#1088;&#1072;&#1074;&#1085;&#1080;&#1090;&#1077;&#1083;&#1100;&#1085;&#1072;&#1103;%20&#1090;&#1072;&#1073;&#1083;&#1080;&#1094;&#1072;.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054;&#1041;&#1056;&#1040;&#1041;&#1054;&#1058;&#1050;&#1040;%20&#1042;%20&#1044;&#1048;&#1055;&#1051;&#1054;&#1052;\&#1056;&#1059;&#1057;%201,1%20&#1089;&#1073;&#1086;&#1088;&#1085;&#1072;&#1103;%20&#1089;&#1088;&#1072;&#1074;&#1085;&#1080;&#1090;&#1077;&#1083;&#1100;&#1085;&#1072;&#1103;%20&#1090;&#1072;&#1073;&#1083;&#1080;&#1094;&#1072;.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054;&#1041;&#1056;&#1040;&#1041;&#1054;&#1058;&#1050;&#1040;%20&#1042;%20&#1044;&#1048;&#1055;&#1051;&#1054;&#1052;\&#1056;&#1059;&#1057;%201,1%20&#1089;&#1073;&#1086;&#1088;&#1085;&#1072;&#1103;%20&#1089;&#1088;&#1072;&#1074;&#1085;&#1080;&#1090;&#1077;&#1083;&#1100;&#1085;&#1072;&#1103;%20&#1090;&#1072;&#1073;&#1083;&#1080;&#1094;&#1072;.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054;&#1041;&#1056;&#1040;&#1041;&#1054;&#1058;&#1050;&#1040;%20&#1042;%20&#1044;&#1048;&#1055;&#1051;&#1054;&#1052;\&#1056;&#1059;&#1057;%201,1%20&#1089;&#1073;&#1086;&#1088;&#1085;&#1072;&#1103;%20&#1089;&#1088;&#1072;&#1074;&#1085;&#1080;&#1090;&#1077;&#1083;&#1100;&#1085;&#1072;&#1103;%20&#1090;&#1072;&#1073;&#1083;&#1080;&#1094;&#1072;.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101;&#1082;&#1089;%202013.12.4%20new%20microchip,%20reversed%20inj%20mode\2013.12.4,%20&#1044;&#1087;%20=%2029,%20Q=5%20&#1101;&#1082;&#1089;,%20microchip%202,%20reves%20inj%20mode.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1058;&#1072;&#1085;&#1103;\Desktop\&#1044;&#1080;&#1087;&#1083;&#1086;&#1084;\&#1057;&#1083;&#1086;&#1074;&#1077;&#1085;&#1080;&#1103;%20&#1057;&#1058;&#1040;&#1046;&#1048;&#1056;&#1054;&#1042;&#1050;&#1040;\&#1056;&#1072;&#1073;&#1086;&#1090;&#1072;%20&#1087;&#1086;%20&#1086;&#1087;&#1090;&#1080;&#1084;&#1080;&#1079;&#1072;&#1094;&#1080;&#1080;%20&#1084;&#1080;&#1082;&#1088;&#1086;&#1092;&#1083;&#1102;&#1080;&#1076;&#1085;&#1086;&#1081;%20&#1089;&#1080;&#1089;&#1090;&#1077;&#1084;&#1099;\&#1101;&#1082;&#1089;%202013.12.4%20new%20microchip,%20reversed%20inj%20mode\2013.12.4,%20&#1044;&#1087;%20=%2029,%20Q=10%20&#1101;&#1082;&#1089;,%201.1%20%20microchip%202,%20reves%20inj%20mode.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291338582677198"/>
          <c:y val="5.8121484814398203E-2"/>
          <c:w val="0.65970714187042401"/>
          <c:h val="0.77638709487156798"/>
        </c:manualLayout>
      </c:layout>
      <c:scatterChart>
        <c:scatterStyle val="lineMarker"/>
        <c:varyColors val="0"/>
        <c:ser>
          <c:idx val="0"/>
          <c:order val="0"/>
          <c:tx>
            <c:strRef>
              <c:f>'РУС Графики'!$D$2</c:f>
              <c:strCache>
                <c:ptCount val="1"/>
                <c:pt idx="0">
                  <c:v>q = 5 мк/мин</c:v>
                </c:pt>
              </c:strCache>
            </c:strRef>
          </c:tx>
          <c:spPr>
            <a:ln w="25400" cap="rnd">
              <a:noFill/>
              <a:round/>
            </a:ln>
            <a:effectLst>
              <a:outerShdw blurRad="50800" dist="38100" dir="5400000" rotWithShape="0">
                <a:srgbClr val="000000">
                  <a:alpha val="35000"/>
                </a:srgbClr>
              </a:outerShdw>
            </a:effectLst>
          </c:spPr>
          <c:marker>
            <c:symbol val="circle"/>
            <c:size val="5"/>
            <c:spPr>
              <a:gradFill rotWithShape="1">
                <a:gsLst>
                  <a:gs pos="0">
                    <a:schemeClr val="accent1">
                      <a:shade val="15000"/>
                      <a:satMod val="180000"/>
                    </a:schemeClr>
                  </a:gs>
                  <a:gs pos="50000">
                    <a:schemeClr val="accent1">
                      <a:shade val="45000"/>
                      <a:satMod val="170000"/>
                    </a:schemeClr>
                  </a:gs>
                  <a:gs pos="70000">
                    <a:schemeClr val="accent1">
                      <a:tint val="99000"/>
                      <a:shade val="65000"/>
                      <a:satMod val="155000"/>
                    </a:schemeClr>
                  </a:gs>
                  <a:gs pos="100000">
                    <a:schemeClr val="accent1">
                      <a:tint val="95500"/>
                      <a:shade val="100000"/>
                      <a:satMod val="155000"/>
                    </a:schemeClr>
                  </a:gs>
                </a:gsLst>
                <a:lin ang="16200000" scaled="0"/>
              </a:gradFill>
              <a:ln w="9525">
                <a:solidFill>
                  <a:schemeClr val="accent1"/>
                </a:solidFill>
                <a:round/>
              </a:ln>
              <a:effectLst>
                <a:outerShdw blurRad="50800" dist="38100" dir="5400000" rotWithShape="0">
                  <a:srgbClr val="000000">
                    <a:alpha val="35000"/>
                  </a:srgbClr>
                </a:outerShdw>
              </a:effectLst>
            </c:spPr>
          </c:marker>
          <c:trendline>
            <c:name>q = 5 мк/мин линейн</c:name>
            <c:spPr>
              <a:ln w="9525" cap="rnd">
                <a:solidFill>
                  <a:schemeClr val="accent1"/>
                </a:solidFill>
              </a:ln>
              <a:effectLst/>
            </c:spPr>
            <c:trendlineType val="linear"/>
            <c:dispRSqr val="0"/>
            <c:dispEq val="0"/>
          </c:trendline>
          <c:xVal>
            <c:numRef>
              <c:f>'РУС Графики'!$C$3:$C$12</c:f>
              <c:numCache>
                <c:formatCode>General</c:formatCode>
                <c:ptCount val="10"/>
                <c:pt idx="0">
                  <c:v>4</c:v>
                </c:pt>
                <c:pt idx="1">
                  <c:v>6</c:v>
                </c:pt>
                <c:pt idx="2">
                  <c:v>8</c:v>
                </c:pt>
                <c:pt idx="3">
                  <c:v>10</c:v>
                </c:pt>
                <c:pt idx="4">
                  <c:v>12</c:v>
                </c:pt>
                <c:pt idx="5">
                  <c:v>25</c:v>
                </c:pt>
                <c:pt idx="6">
                  <c:v>50</c:v>
                </c:pt>
                <c:pt idx="7">
                  <c:v>75</c:v>
                </c:pt>
                <c:pt idx="8">
                  <c:v>100</c:v>
                </c:pt>
                <c:pt idx="9">
                  <c:v>125</c:v>
                </c:pt>
              </c:numCache>
            </c:numRef>
          </c:xVal>
          <c:yVal>
            <c:numRef>
              <c:f>'РУС Графики'!$E$3:$E$12</c:f>
              <c:numCache>
                <c:formatCode>0</c:formatCode>
                <c:ptCount val="10"/>
                <c:pt idx="0">
                  <c:v>483.03977872340721</c:v>
                </c:pt>
                <c:pt idx="1">
                  <c:v>731.15947899159528</c:v>
                </c:pt>
                <c:pt idx="2">
                  <c:v>995.7363414634134</c:v>
                </c:pt>
                <c:pt idx="3">
                  <c:v>1269.999999999997</c:v>
                </c:pt>
                <c:pt idx="4">
                  <c:v>147</c:v>
                </c:pt>
                <c:pt idx="5">
                  <c:v>3142.049689440983</c:v>
                </c:pt>
                <c:pt idx="6">
                  <c:v>6220.9623430962074</c:v>
                </c:pt>
                <c:pt idx="7">
                  <c:v>9305.9485530547026</c:v>
                </c:pt>
                <c:pt idx="8">
                  <c:v>12306.807909604489</c:v>
                </c:pt>
                <c:pt idx="9">
                  <c:v>15349.708737864061</c:v>
                </c:pt>
              </c:numCache>
            </c:numRef>
          </c:yVal>
          <c:smooth val="0"/>
          <c:extLst>
            <c:ext xmlns:c16="http://schemas.microsoft.com/office/drawing/2014/chart" uri="{C3380CC4-5D6E-409C-BE32-E72D297353CC}">
              <c16:uniqueId val="{00000000-BB98-4435-82CD-9C493EF501D3}"/>
            </c:ext>
          </c:extLst>
        </c:ser>
        <c:ser>
          <c:idx val="1"/>
          <c:order val="1"/>
          <c:tx>
            <c:strRef>
              <c:f>'РУС Графики'!$F$2</c:f>
              <c:strCache>
                <c:ptCount val="1"/>
                <c:pt idx="0">
                  <c:v>q = 30 мк/мин</c:v>
                </c:pt>
              </c:strCache>
            </c:strRef>
          </c:tx>
          <c:spPr>
            <a:ln w="25400" cap="rnd">
              <a:noFill/>
              <a:round/>
            </a:ln>
            <a:effectLst>
              <a:outerShdw blurRad="50800" dist="38100" dir="5400000" rotWithShape="0">
                <a:srgbClr val="000000">
                  <a:alpha val="35000"/>
                </a:srgbClr>
              </a:outerShdw>
            </a:effectLst>
          </c:spPr>
          <c:marker>
            <c:symbol val="circle"/>
            <c:size val="5"/>
            <c:spPr>
              <a:gradFill rotWithShape="1">
                <a:gsLst>
                  <a:gs pos="0">
                    <a:schemeClr val="accent2">
                      <a:shade val="15000"/>
                      <a:satMod val="180000"/>
                    </a:schemeClr>
                  </a:gs>
                  <a:gs pos="50000">
                    <a:schemeClr val="accent2">
                      <a:shade val="45000"/>
                      <a:satMod val="170000"/>
                    </a:schemeClr>
                  </a:gs>
                  <a:gs pos="70000">
                    <a:schemeClr val="accent2">
                      <a:tint val="99000"/>
                      <a:shade val="65000"/>
                      <a:satMod val="155000"/>
                    </a:schemeClr>
                  </a:gs>
                  <a:gs pos="100000">
                    <a:schemeClr val="accent2">
                      <a:tint val="95500"/>
                      <a:shade val="100000"/>
                      <a:satMod val="155000"/>
                    </a:schemeClr>
                  </a:gs>
                </a:gsLst>
                <a:lin ang="16200000" scaled="0"/>
              </a:gradFill>
              <a:ln w="9525">
                <a:solidFill>
                  <a:schemeClr val="accent2"/>
                </a:solidFill>
                <a:round/>
              </a:ln>
              <a:effectLst>
                <a:outerShdw blurRad="50800" dist="38100" dir="5400000" rotWithShape="0">
                  <a:srgbClr val="000000">
                    <a:alpha val="35000"/>
                  </a:srgbClr>
                </a:outerShdw>
              </a:effectLst>
            </c:spPr>
          </c:marker>
          <c:trendline>
            <c:name>q = 30 мкл/мин линейн</c:name>
            <c:spPr>
              <a:ln w="9525" cap="rnd">
                <a:solidFill>
                  <a:schemeClr val="accent2"/>
                </a:solidFill>
              </a:ln>
              <a:effectLst/>
            </c:spPr>
            <c:trendlineType val="linear"/>
            <c:dispRSqr val="0"/>
            <c:dispEq val="0"/>
          </c:trendline>
          <c:xVal>
            <c:numRef>
              <c:f>'РУС Графики'!$C$3:$C$12</c:f>
              <c:numCache>
                <c:formatCode>General</c:formatCode>
                <c:ptCount val="10"/>
                <c:pt idx="0">
                  <c:v>4</c:v>
                </c:pt>
                <c:pt idx="1">
                  <c:v>6</c:v>
                </c:pt>
                <c:pt idx="2">
                  <c:v>8</c:v>
                </c:pt>
                <c:pt idx="3">
                  <c:v>10</c:v>
                </c:pt>
                <c:pt idx="4">
                  <c:v>12</c:v>
                </c:pt>
                <c:pt idx="5">
                  <c:v>25</c:v>
                </c:pt>
                <c:pt idx="6">
                  <c:v>50</c:v>
                </c:pt>
                <c:pt idx="7">
                  <c:v>75</c:v>
                </c:pt>
                <c:pt idx="8">
                  <c:v>100</c:v>
                </c:pt>
                <c:pt idx="9">
                  <c:v>125</c:v>
                </c:pt>
              </c:numCache>
            </c:numRef>
          </c:xVal>
          <c:yVal>
            <c:numRef>
              <c:f>'РУС Графики'!$G$3:$G$12</c:f>
              <c:numCache>
                <c:formatCode>0</c:formatCode>
                <c:ptCount val="10"/>
                <c:pt idx="0">
                  <c:v>436.93482677165372</c:v>
                </c:pt>
                <c:pt idx="1">
                  <c:v>700.36955555555699</c:v>
                </c:pt>
                <c:pt idx="2">
                  <c:v>929.11146666666798</c:v>
                </c:pt>
                <c:pt idx="3">
                  <c:v>1176.993865030671</c:v>
                </c:pt>
                <c:pt idx="4">
                  <c:v>1387.485029940121</c:v>
                </c:pt>
                <c:pt idx="5">
                  <c:v>2915.2416356877388</c:v>
                </c:pt>
                <c:pt idx="6">
                  <c:v>5689.758812615908</c:v>
                </c:pt>
                <c:pt idx="7">
                  <c:v>8422.7090909091003</c:v>
                </c:pt>
                <c:pt idx="8">
                  <c:v>11110.1838235294</c:v>
                </c:pt>
                <c:pt idx="9">
                  <c:v>13682.63374485601</c:v>
                </c:pt>
              </c:numCache>
            </c:numRef>
          </c:yVal>
          <c:smooth val="0"/>
          <c:extLst>
            <c:ext xmlns:c16="http://schemas.microsoft.com/office/drawing/2014/chart" uri="{C3380CC4-5D6E-409C-BE32-E72D297353CC}">
              <c16:uniqueId val="{00000001-BB98-4435-82CD-9C493EF501D3}"/>
            </c:ext>
          </c:extLst>
        </c:ser>
        <c:dLbls>
          <c:showLegendKey val="0"/>
          <c:showVal val="0"/>
          <c:showCatName val="0"/>
          <c:showSerName val="0"/>
          <c:showPercent val="0"/>
          <c:showBubbleSize val="0"/>
        </c:dLbls>
        <c:axId val="536872792"/>
        <c:axId val="536879656"/>
      </c:scatterChart>
      <c:valAx>
        <c:axId val="536872792"/>
        <c:scaling>
          <c:orientation val="minMax"/>
          <c:max val="133"/>
          <c:min val="0"/>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Excitation power </a:t>
                </a:r>
                <a:r>
                  <a:rPr lang="ru-RU" b="0"/>
                  <a:t>(</a:t>
                </a:r>
                <a:r>
                  <a:rPr lang="en-US" b="0"/>
                  <a:t>mW</a:t>
                </a:r>
                <a:r>
                  <a:rPr lang="ru-RU" b="0"/>
                  <a:t>)</a:t>
                </a:r>
              </a:p>
            </c:rich>
          </c:tx>
          <c:layout>
            <c:manualLayout>
              <c:xMode val="edge"/>
              <c:yMode val="edge"/>
              <c:x val="0.45496542755779301"/>
              <c:y val="0.921630408847115"/>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6879656"/>
        <c:crosses val="autoZero"/>
        <c:crossBetween val="midCat"/>
      </c:valAx>
      <c:valAx>
        <c:axId val="536879656"/>
        <c:scaling>
          <c:orientation val="minMax"/>
          <c:max val="17100"/>
          <c:min val="0"/>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endParaRPr lang="ru-RU" b="0"/>
              </a:p>
            </c:rich>
          </c:tx>
          <c:layout>
            <c:manualLayout>
              <c:xMode val="edge"/>
              <c:yMode val="edge"/>
              <c:x val="2.0609843124448201E-2"/>
              <c:y val="0.15063640921289301"/>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6872792"/>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23640481395"/>
          <c:y val="6.8543953744912303E-2"/>
          <c:w val="0.77339372712190202"/>
          <c:h val="0.69934132146525196"/>
        </c:manualLayout>
      </c:layout>
      <c:scatterChart>
        <c:scatterStyle val="lineMarker"/>
        <c:varyColors val="0"/>
        <c:ser>
          <c:idx val="0"/>
          <c:order val="0"/>
          <c:tx>
            <c:v>V =0.9 мкл</c:v>
          </c:tx>
          <c:spPr>
            <a:ln w="9525" cap="rnd">
              <a:solidFill>
                <a:schemeClr val="accent1"/>
              </a:solidFill>
              <a:round/>
            </a:ln>
            <a:effectLst>
              <a:outerShdw blurRad="50800" dist="38100" dir="5400000" rotWithShape="0">
                <a:srgbClr val="000000">
                  <a:alpha val="35000"/>
                </a:srgbClr>
              </a:outerShdw>
            </a:effectLst>
          </c:spPr>
          <c:marker>
            <c:symbol val="circle"/>
            <c:size val="5"/>
            <c:spPr>
              <a:gradFill rotWithShape="1">
                <a:gsLst>
                  <a:gs pos="0">
                    <a:schemeClr val="accent1">
                      <a:shade val="15000"/>
                      <a:satMod val="180000"/>
                    </a:schemeClr>
                  </a:gs>
                  <a:gs pos="50000">
                    <a:schemeClr val="accent1">
                      <a:shade val="45000"/>
                      <a:satMod val="170000"/>
                    </a:schemeClr>
                  </a:gs>
                  <a:gs pos="70000">
                    <a:schemeClr val="accent1">
                      <a:tint val="99000"/>
                      <a:shade val="65000"/>
                      <a:satMod val="155000"/>
                    </a:schemeClr>
                  </a:gs>
                  <a:gs pos="100000">
                    <a:schemeClr val="accent1">
                      <a:tint val="95500"/>
                      <a:shade val="100000"/>
                      <a:satMod val="155000"/>
                    </a:schemeClr>
                  </a:gs>
                </a:gsLst>
                <a:lin ang="16200000" scaled="0"/>
              </a:gradFill>
              <a:ln w="9525">
                <a:solidFill>
                  <a:schemeClr val="accent1"/>
                </a:solidFill>
                <a:round/>
              </a:ln>
              <a:effectLst>
                <a:outerShdw blurRad="50800" dist="38100" dir="5400000" rotWithShape="0">
                  <a:srgbClr val="000000">
                    <a:alpha val="35000"/>
                  </a:srgbClr>
                </a:outerShdw>
              </a:effectLst>
            </c:spPr>
          </c:marker>
          <c:xVal>
            <c:numRef>
              <c:f>'[РУС 1,1 сборная сравнительная таблица.xlsx]Dp 30 разн V и Q'!$C$9:$C$11</c:f>
              <c:numCache>
                <c:formatCode>General</c:formatCode>
                <c:ptCount val="3"/>
                <c:pt idx="0">
                  <c:v>5</c:v>
                </c:pt>
                <c:pt idx="1">
                  <c:v>10</c:v>
                </c:pt>
                <c:pt idx="2">
                  <c:v>15</c:v>
                </c:pt>
              </c:numCache>
            </c:numRef>
          </c:xVal>
          <c:yVal>
            <c:numRef>
              <c:f>'[РУС 1,1 сборная сравнительная таблица.xlsx]Dp 30 разн V и Q'!$E$9:$E$11</c:f>
              <c:numCache>
                <c:formatCode>0</c:formatCode>
                <c:ptCount val="3"/>
                <c:pt idx="0">
                  <c:v>80</c:v>
                </c:pt>
                <c:pt idx="1">
                  <c:v>113.80533333333329</c:v>
                </c:pt>
                <c:pt idx="2">
                  <c:v>50.227066666666609</c:v>
                </c:pt>
              </c:numCache>
            </c:numRef>
          </c:yVal>
          <c:smooth val="0"/>
          <c:extLst>
            <c:ext xmlns:c16="http://schemas.microsoft.com/office/drawing/2014/chart" uri="{C3380CC4-5D6E-409C-BE32-E72D297353CC}">
              <c16:uniqueId val="{00000000-66D3-4BED-866C-0F98ED588F11}"/>
            </c:ext>
          </c:extLst>
        </c:ser>
        <c:ser>
          <c:idx val="1"/>
          <c:order val="1"/>
          <c:tx>
            <c:v>V =1.4 мкл</c:v>
          </c:tx>
          <c:spPr>
            <a:ln w="9525" cap="rnd">
              <a:solidFill>
                <a:schemeClr val="accent2"/>
              </a:solidFill>
              <a:round/>
            </a:ln>
            <a:effectLst>
              <a:outerShdw blurRad="50800" dist="38100" dir="5400000" rotWithShape="0">
                <a:srgbClr val="000000">
                  <a:alpha val="35000"/>
                </a:srgbClr>
              </a:outerShdw>
            </a:effectLst>
          </c:spPr>
          <c:marker>
            <c:symbol val="circle"/>
            <c:size val="5"/>
            <c:spPr>
              <a:gradFill rotWithShape="1">
                <a:gsLst>
                  <a:gs pos="0">
                    <a:schemeClr val="accent2">
                      <a:shade val="15000"/>
                      <a:satMod val="180000"/>
                    </a:schemeClr>
                  </a:gs>
                  <a:gs pos="50000">
                    <a:schemeClr val="accent2">
                      <a:shade val="45000"/>
                      <a:satMod val="170000"/>
                    </a:schemeClr>
                  </a:gs>
                  <a:gs pos="70000">
                    <a:schemeClr val="accent2">
                      <a:tint val="99000"/>
                      <a:shade val="65000"/>
                      <a:satMod val="155000"/>
                    </a:schemeClr>
                  </a:gs>
                  <a:gs pos="100000">
                    <a:schemeClr val="accent2">
                      <a:tint val="95500"/>
                      <a:shade val="100000"/>
                      <a:satMod val="155000"/>
                    </a:schemeClr>
                  </a:gs>
                </a:gsLst>
                <a:lin ang="16200000" scaled="0"/>
              </a:gradFill>
              <a:ln w="9525">
                <a:solidFill>
                  <a:schemeClr val="accent2"/>
                </a:solidFill>
                <a:round/>
              </a:ln>
              <a:effectLst>
                <a:outerShdw blurRad="50800" dist="38100" dir="5400000" rotWithShape="0">
                  <a:srgbClr val="000000">
                    <a:alpha val="35000"/>
                  </a:srgbClr>
                </a:outerShdw>
              </a:effectLst>
            </c:spPr>
          </c:marker>
          <c:xVal>
            <c:numRef>
              <c:f>'[РУС 1,1 сборная сравнительная таблица.xlsx]Dp 30 разн V и Q'!$C$9:$C$11</c:f>
              <c:numCache>
                <c:formatCode>General</c:formatCode>
                <c:ptCount val="3"/>
                <c:pt idx="0">
                  <c:v>5</c:v>
                </c:pt>
                <c:pt idx="1">
                  <c:v>10</c:v>
                </c:pt>
                <c:pt idx="2">
                  <c:v>15</c:v>
                </c:pt>
              </c:numCache>
            </c:numRef>
          </c:xVal>
          <c:yVal>
            <c:numRef>
              <c:f>'[РУС 1,1 сборная сравнительная таблица.xlsx]Dp 30 разн V и Q'!$G$9:$G$11</c:f>
              <c:numCache>
                <c:formatCode>0</c:formatCode>
                <c:ptCount val="3"/>
                <c:pt idx="0">
                  <c:v>110</c:v>
                </c:pt>
                <c:pt idx="1">
                  <c:v>148.77399999999989</c:v>
                </c:pt>
                <c:pt idx="2">
                  <c:v>66.757666666666665</c:v>
                </c:pt>
              </c:numCache>
            </c:numRef>
          </c:yVal>
          <c:smooth val="0"/>
          <c:extLst>
            <c:ext xmlns:c16="http://schemas.microsoft.com/office/drawing/2014/chart" uri="{C3380CC4-5D6E-409C-BE32-E72D297353CC}">
              <c16:uniqueId val="{00000001-66D3-4BED-866C-0F98ED588F11}"/>
            </c:ext>
          </c:extLst>
        </c:ser>
        <c:dLbls>
          <c:showLegendKey val="0"/>
          <c:showVal val="0"/>
          <c:showCatName val="0"/>
          <c:showSerName val="0"/>
          <c:showPercent val="0"/>
          <c:showBubbleSize val="0"/>
        </c:dLbls>
        <c:axId val="536960408"/>
        <c:axId val="536967304"/>
      </c:scatterChart>
      <c:valAx>
        <c:axId val="536960408"/>
        <c:scaling>
          <c:orientation val="minMax"/>
          <c:max val="15.5"/>
          <c:min val="4"/>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Flow rate </a:t>
                </a:r>
                <a:r>
                  <a:rPr lang="ru-RU" b="0"/>
                  <a:t>(µ</a:t>
                </a:r>
                <a:r>
                  <a:rPr lang="en-US" b="0"/>
                  <a:t>L min</a:t>
                </a:r>
                <a:r>
                  <a:rPr lang="en-US" b="0" baseline="30000"/>
                  <a:t>–1</a:t>
                </a:r>
                <a:r>
                  <a:rPr lang="en-US" b="0"/>
                  <a:t>)</a:t>
                </a:r>
                <a:endParaRPr lang="ru-RU" b="0"/>
              </a:p>
            </c:rich>
          </c:tx>
          <c:layout>
            <c:manualLayout>
              <c:xMode val="edge"/>
              <c:yMode val="edge"/>
              <c:x val="0.401560316324096"/>
              <c:y val="0.886801019437788"/>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6967304"/>
        <c:crossesAt val="0"/>
        <c:crossBetween val="midCat"/>
        <c:majorUnit val="5"/>
      </c:valAx>
      <c:valAx>
        <c:axId val="536967304"/>
        <c:scaling>
          <c:orientation val="minMax"/>
          <c:max val="155"/>
          <c:min val="45"/>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p>
            </c:rich>
          </c:tx>
          <c:layout>
            <c:manualLayout>
              <c:xMode val="edge"/>
              <c:yMode val="edge"/>
              <c:x val="1.0182193134949001E-2"/>
              <c:y val="0.16227634045744299"/>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6960408"/>
        <c:crossesAt val="0"/>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29537592204601"/>
          <c:y val="4.5853136070995601E-2"/>
          <c:w val="0.78348655959289504"/>
          <c:h val="0.78936690088626804"/>
        </c:manualLayout>
      </c:layout>
      <c:scatterChart>
        <c:scatterStyle val="lineMarker"/>
        <c:varyColors val="0"/>
        <c:ser>
          <c:idx val="1"/>
          <c:order val="0"/>
          <c:tx>
            <c:v>V= 0,6мкл, q = 5 мкл/мин</c:v>
          </c:tx>
          <c:spPr>
            <a:ln w="9525" cap="rnd">
              <a:solidFill>
                <a:schemeClr val="accent2"/>
              </a:solidFill>
              <a:round/>
            </a:ln>
            <a:effectLst>
              <a:outerShdw blurRad="50800" dist="38100" dir="5400000" rotWithShape="0">
                <a:srgbClr val="000000">
                  <a:alpha val="35000"/>
                </a:srgbClr>
              </a:outerShdw>
            </a:effectLst>
          </c:spPr>
          <c:marker>
            <c:symbol val="circle"/>
            <c:size val="5"/>
            <c:spPr>
              <a:gradFill rotWithShape="1">
                <a:gsLst>
                  <a:gs pos="0">
                    <a:schemeClr val="accent2">
                      <a:shade val="15000"/>
                      <a:satMod val="180000"/>
                    </a:schemeClr>
                  </a:gs>
                  <a:gs pos="50000">
                    <a:schemeClr val="accent2">
                      <a:shade val="45000"/>
                      <a:satMod val="170000"/>
                    </a:schemeClr>
                  </a:gs>
                  <a:gs pos="70000">
                    <a:schemeClr val="accent2">
                      <a:tint val="99000"/>
                      <a:shade val="65000"/>
                      <a:satMod val="155000"/>
                    </a:schemeClr>
                  </a:gs>
                  <a:gs pos="100000">
                    <a:schemeClr val="accent2">
                      <a:tint val="95500"/>
                      <a:shade val="100000"/>
                      <a:satMod val="155000"/>
                    </a:schemeClr>
                  </a:gs>
                </a:gsLst>
                <a:lin ang="16200000" scaled="0"/>
              </a:gradFill>
              <a:ln w="9525">
                <a:solidFill>
                  <a:schemeClr val="accent2"/>
                </a:solidFill>
                <a:round/>
              </a:ln>
              <a:effectLst>
                <a:outerShdw blurRad="50800" dist="38100" dir="5400000" rotWithShape="0">
                  <a:srgbClr val="000000">
                    <a:alpha val="35000"/>
                  </a:srgbClr>
                </a:outerShdw>
              </a:effectLst>
            </c:spPr>
          </c:marker>
          <c:xVal>
            <c:numRef>
              <c:f>'[РУС 1,1 сборная сравнительная таблица.xlsx]Срав Q от V,Dp рис.3.4.16-17   '!$A$5,'[РУС 1,1 сборная сравнительная таблица.xlsx]Срав Q от V,Dp рис.3.4.16-17   '!$A$6,'[РУС 1,1 сборная сравнительная таблица.xlsx]Срав Q от V,Dp рис.3.4.16-17   '!$A$8</c:f>
              <c:numCache>
                <c:formatCode>General</c:formatCode>
                <c:ptCount val="3"/>
                <c:pt idx="0">
                  <c:v>5</c:v>
                </c:pt>
                <c:pt idx="1">
                  <c:v>10</c:v>
                </c:pt>
                <c:pt idx="2">
                  <c:v>29</c:v>
                </c:pt>
              </c:numCache>
            </c:numRef>
          </c:xVal>
          <c:yVal>
            <c:numRef>
              <c:f>'[РУС 1,1 сборная сравнительная таблица.xlsx]Срав Q от V,Dp рис.3.4.16-17   '!$D$5,'[РУС 1,1 сборная сравнительная таблица.xlsx]Срав Q от V,Dp рис.3.4.16-17   '!$D$6,'[РУС 1,1 сборная сравнительная таблица.xlsx]Срав Q от V,Dp рис.3.4.16-17   '!$D$8</c:f>
              <c:numCache>
                <c:formatCode>0</c:formatCode>
                <c:ptCount val="3"/>
                <c:pt idx="0">
                  <c:v>71.843933333333311</c:v>
                </c:pt>
                <c:pt idx="1">
                  <c:v>97.911000000000001</c:v>
                </c:pt>
                <c:pt idx="2">
                  <c:v>84</c:v>
                </c:pt>
              </c:numCache>
            </c:numRef>
          </c:yVal>
          <c:smooth val="0"/>
          <c:extLst>
            <c:ext xmlns:c16="http://schemas.microsoft.com/office/drawing/2014/chart" uri="{C3380CC4-5D6E-409C-BE32-E72D297353CC}">
              <c16:uniqueId val="{00000000-729E-4453-97E7-F42CE7B20BEF}"/>
            </c:ext>
          </c:extLst>
        </c:ser>
        <c:ser>
          <c:idx val="0"/>
          <c:order val="1"/>
          <c:tx>
            <c:v>V= 0,6мкл, q = 10мкл/мин</c:v>
          </c:tx>
          <c:spPr>
            <a:ln w="9525" cap="rnd">
              <a:solidFill>
                <a:schemeClr val="accent1"/>
              </a:solidFill>
              <a:round/>
            </a:ln>
            <a:effectLst>
              <a:outerShdw blurRad="50800" dist="38100" dir="5400000" rotWithShape="0">
                <a:srgbClr val="000000">
                  <a:alpha val="35000"/>
                </a:srgbClr>
              </a:outerShdw>
            </a:effectLst>
          </c:spPr>
          <c:marker>
            <c:symbol val="circle"/>
            <c:size val="5"/>
            <c:spPr>
              <a:gradFill rotWithShape="1">
                <a:gsLst>
                  <a:gs pos="0">
                    <a:schemeClr val="accent1">
                      <a:shade val="15000"/>
                      <a:satMod val="180000"/>
                    </a:schemeClr>
                  </a:gs>
                  <a:gs pos="50000">
                    <a:schemeClr val="accent1">
                      <a:shade val="45000"/>
                      <a:satMod val="170000"/>
                    </a:schemeClr>
                  </a:gs>
                  <a:gs pos="70000">
                    <a:schemeClr val="accent1">
                      <a:tint val="99000"/>
                      <a:shade val="65000"/>
                      <a:satMod val="155000"/>
                    </a:schemeClr>
                  </a:gs>
                  <a:gs pos="100000">
                    <a:schemeClr val="accent1">
                      <a:tint val="95500"/>
                      <a:shade val="100000"/>
                      <a:satMod val="155000"/>
                    </a:schemeClr>
                  </a:gs>
                </a:gsLst>
                <a:lin ang="16200000" scaled="0"/>
              </a:gradFill>
              <a:ln w="9525">
                <a:solidFill>
                  <a:schemeClr val="accent1"/>
                </a:solidFill>
                <a:round/>
              </a:ln>
              <a:effectLst>
                <a:outerShdw blurRad="50800" dist="38100" dir="5400000" rotWithShape="0">
                  <a:srgbClr val="000000">
                    <a:alpha val="35000"/>
                  </a:srgbClr>
                </a:outerShdw>
              </a:effectLst>
            </c:spPr>
          </c:marker>
          <c:xVal>
            <c:numRef>
              <c:f>'[РУС 1,1 сборная сравнительная таблица.xlsx]Срав Q от V,Dp рис.3.4.16-17   '!$A$5:$A$8</c:f>
              <c:numCache>
                <c:formatCode>General</c:formatCode>
                <c:ptCount val="4"/>
                <c:pt idx="0">
                  <c:v>5</c:v>
                </c:pt>
                <c:pt idx="1">
                  <c:v>10</c:v>
                </c:pt>
                <c:pt idx="2">
                  <c:v>13</c:v>
                </c:pt>
                <c:pt idx="3">
                  <c:v>29</c:v>
                </c:pt>
              </c:numCache>
            </c:numRef>
          </c:xVal>
          <c:yVal>
            <c:numRef>
              <c:f>'[РУС 1,1 сборная сравнительная таблица.xlsx]Срав Q от V,Dp рис.3.4.16-17   '!$E$5:$E$8</c:f>
              <c:numCache>
                <c:formatCode>0</c:formatCode>
                <c:ptCount val="4"/>
                <c:pt idx="0">
                  <c:v>63.578733333333339</c:v>
                </c:pt>
                <c:pt idx="1">
                  <c:v>89.327966666666669</c:v>
                </c:pt>
                <c:pt idx="2">
                  <c:v>68.982900000000001</c:v>
                </c:pt>
                <c:pt idx="3">
                  <c:v>65.486100000000022</c:v>
                </c:pt>
              </c:numCache>
            </c:numRef>
          </c:yVal>
          <c:smooth val="0"/>
          <c:extLst>
            <c:ext xmlns:c16="http://schemas.microsoft.com/office/drawing/2014/chart" uri="{C3380CC4-5D6E-409C-BE32-E72D297353CC}">
              <c16:uniqueId val="{00000001-729E-4453-97E7-F42CE7B20BEF}"/>
            </c:ext>
          </c:extLst>
        </c:ser>
        <c:ser>
          <c:idx val="2"/>
          <c:order val="2"/>
          <c:tx>
            <c:v>V= 0,9мкл, q = 5мкл/мин</c:v>
          </c:tx>
          <c:spPr>
            <a:ln w="9525" cap="rnd">
              <a:solidFill>
                <a:schemeClr val="accent3"/>
              </a:solidFill>
              <a:round/>
            </a:ln>
            <a:effectLst>
              <a:outerShdw blurRad="50800" dist="38100" dir="5400000" rotWithShape="0">
                <a:srgbClr val="000000">
                  <a:alpha val="35000"/>
                </a:srgbClr>
              </a:outerShdw>
            </a:effectLst>
          </c:spPr>
          <c:marker>
            <c:symbol val="circle"/>
            <c:size val="5"/>
            <c:spPr>
              <a:gradFill rotWithShape="1">
                <a:gsLst>
                  <a:gs pos="0">
                    <a:schemeClr val="accent3">
                      <a:shade val="15000"/>
                      <a:satMod val="180000"/>
                    </a:schemeClr>
                  </a:gs>
                  <a:gs pos="50000">
                    <a:schemeClr val="accent3">
                      <a:shade val="45000"/>
                      <a:satMod val="170000"/>
                    </a:schemeClr>
                  </a:gs>
                  <a:gs pos="70000">
                    <a:schemeClr val="accent3">
                      <a:tint val="99000"/>
                      <a:shade val="65000"/>
                      <a:satMod val="155000"/>
                    </a:schemeClr>
                  </a:gs>
                  <a:gs pos="100000">
                    <a:schemeClr val="accent3">
                      <a:tint val="95500"/>
                      <a:shade val="100000"/>
                      <a:satMod val="155000"/>
                    </a:schemeClr>
                  </a:gs>
                </a:gsLst>
                <a:lin ang="16200000" scaled="0"/>
              </a:gradFill>
              <a:ln w="9525">
                <a:solidFill>
                  <a:schemeClr val="accent3"/>
                </a:solidFill>
                <a:round/>
              </a:ln>
              <a:effectLst>
                <a:outerShdw blurRad="50800" dist="38100" dir="5400000" rotWithShape="0">
                  <a:srgbClr val="000000">
                    <a:alpha val="35000"/>
                  </a:srgbClr>
                </a:outerShdw>
              </a:effectLst>
            </c:spPr>
          </c:marker>
          <c:xVal>
            <c:numRef>
              <c:f>'[РУС 1,1 сборная сравнительная таблица.xlsx]Срав Q от V,Dp рис.3.4.16-17   '!$A$5,'[РУС 1,1 сборная сравнительная таблица.xlsx]Срав Q от V,Dp рис.3.4.16-17   '!$A$6,'[РУС 1,1 сборная сравнительная таблица.xlsx]Срав Q от V,Dp рис.3.4.16-17   '!$A$8</c:f>
              <c:numCache>
                <c:formatCode>General</c:formatCode>
                <c:ptCount val="3"/>
                <c:pt idx="0">
                  <c:v>5</c:v>
                </c:pt>
                <c:pt idx="1">
                  <c:v>10</c:v>
                </c:pt>
                <c:pt idx="2">
                  <c:v>29</c:v>
                </c:pt>
              </c:numCache>
            </c:numRef>
          </c:xVal>
          <c:yVal>
            <c:numRef>
              <c:f>'[РУС 1,1 сборная сравнительная таблица.xlsx]Срав Q от V,Dp рис.3.4.16-17   '!$B$5,'[РУС 1,1 сборная сравнительная таблица.xlsx]Срав Q от V,Dp рис.3.4.16-17   '!$B$6,'[РУС 1,1 сборная сравнительная таблица.xlsx]Срав Q от V,Dp рис.3.4.16-17   '!$B$8</c:f>
              <c:numCache>
                <c:formatCode>0</c:formatCode>
                <c:ptCount val="3"/>
                <c:pt idx="0">
                  <c:v>76.294399999999996</c:v>
                </c:pt>
                <c:pt idx="1">
                  <c:v>138.28366666666659</c:v>
                </c:pt>
                <c:pt idx="2">
                  <c:v>118.256</c:v>
                </c:pt>
              </c:numCache>
            </c:numRef>
          </c:yVal>
          <c:smooth val="0"/>
          <c:extLst>
            <c:ext xmlns:c16="http://schemas.microsoft.com/office/drawing/2014/chart" uri="{C3380CC4-5D6E-409C-BE32-E72D297353CC}">
              <c16:uniqueId val="{00000002-729E-4453-97E7-F42CE7B20BEF}"/>
            </c:ext>
          </c:extLst>
        </c:ser>
        <c:ser>
          <c:idx val="3"/>
          <c:order val="3"/>
          <c:tx>
            <c:v>V= 0,9мкл, q = 10мкл/мин</c:v>
          </c:tx>
          <c:spPr>
            <a:ln w="9525" cap="rnd">
              <a:solidFill>
                <a:schemeClr val="accent4"/>
              </a:solidFill>
              <a:round/>
            </a:ln>
            <a:effectLst>
              <a:outerShdw blurRad="50800" dist="38100" dir="5400000" rotWithShape="0">
                <a:srgbClr val="000000">
                  <a:alpha val="35000"/>
                </a:srgbClr>
              </a:outerShdw>
            </a:effectLst>
          </c:spPr>
          <c:marker>
            <c:symbol val="circle"/>
            <c:size val="5"/>
            <c:spPr>
              <a:gradFill rotWithShape="1">
                <a:gsLst>
                  <a:gs pos="0">
                    <a:schemeClr val="accent4">
                      <a:shade val="15000"/>
                      <a:satMod val="180000"/>
                    </a:schemeClr>
                  </a:gs>
                  <a:gs pos="50000">
                    <a:schemeClr val="accent4">
                      <a:shade val="45000"/>
                      <a:satMod val="170000"/>
                    </a:schemeClr>
                  </a:gs>
                  <a:gs pos="70000">
                    <a:schemeClr val="accent4">
                      <a:tint val="99000"/>
                      <a:shade val="65000"/>
                      <a:satMod val="155000"/>
                    </a:schemeClr>
                  </a:gs>
                  <a:gs pos="100000">
                    <a:schemeClr val="accent4">
                      <a:tint val="95500"/>
                      <a:shade val="100000"/>
                      <a:satMod val="155000"/>
                    </a:schemeClr>
                  </a:gs>
                </a:gsLst>
                <a:lin ang="16200000" scaled="0"/>
              </a:gradFill>
              <a:ln w="9525">
                <a:solidFill>
                  <a:schemeClr val="accent4"/>
                </a:solidFill>
                <a:round/>
              </a:ln>
              <a:effectLst>
                <a:outerShdw blurRad="50800" dist="38100" dir="5400000" rotWithShape="0">
                  <a:srgbClr val="000000">
                    <a:alpha val="35000"/>
                  </a:srgbClr>
                </a:outerShdw>
              </a:effectLst>
            </c:spPr>
          </c:marker>
          <c:xVal>
            <c:numRef>
              <c:f>'[РУС 1,1 сборная сравнительная таблица.xlsx]Срав Q от V,Dp рис.3.4.16-17   '!$A$5:$A$8</c:f>
              <c:numCache>
                <c:formatCode>General</c:formatCode>
                <c:ptCount val="4"/>
                <c:pt idx="0">
                  <c:v>5</c:v>
                </c:pt>
                <c:pt idx="1">
                  <c:v>10</c:v>
                </c:pt>
                <c:pt idx="2">
                  <c:v>13</c:v>
                </c:pt>
                <c:pt idx="3">
                  <c:v>29</c:v>
                </c:pt>
              </c:numCache>
            </c:numRef>
          </c:xVal>
          <c:yVal>
            <c:numRef>
              <c:f>'[РУС 1,1 сборная сравнительная таблица.xlsx]Срав Q от V,Dp рис.3.4.16-17   '!$C$5:$C$8</c:f>
              <c:numCache>
                <c:formatCode>0</c:formatCode>
                <c:ptCount val="4"/>
                <c:pt idx="0">
                  <c:v>71.208166666666656</c:v>
                </c:pt>
                <c:pt idx="1">
                  <c:v>139.87333333333339</c:v>
                </c:pt>
                <c:pt idx="2">
                  <c:v>120</c:v>
                </c:pt>
                <c:pt idx="3">
                  <c:v>113.80533333333329</c:v>
                </c:pt>
              </c:numCache>
            </c:numRef>
          </c:yVal>
          <c:smooth val="0"/>
          <c:extLst>
            <c:ext xmlns:c16="http://schemas.microsoft.com/office/drawing/2014/chart" uri="{C3380CC4-5D6E-409C-BE32-E72D297353CC}">
              <c16:uniqueId val="{00000003-729E-4453-97E7-F42CE7B20BEF}"/>
            </c:ext>
          </c:extLst>
        </c:ser>
        <c:dLbls>
          <c:showLegendKey val="0"/>
          <c:showVal val="0"/>
          <c:showCatName val="0"/>
          <c:showSerName val="0"/>
          <c:showPercent val="0"/>
          <c:showBubbleSize val="0"/>
        </c:dLbls>
        <c:axId val="537042056"/>
        <c:axId val="537049080"/>
      </c:scatterChart>
      <c:valAx>
        <c:axId val="537042056"/>
        <c:scaling>
          <c:orientation val="minMax"/>
          <c:max val="30.5"/>
          <c:min val="4"/>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Detection position </a:t>
                </a:r>
                <a:r>
                  <a:rPr lang="ru-RU" b="0"/>
                  <a:t>(</a:t>
                </a:r>
                <a:r>
                  <a:rPr lang="en-US" b="0"/>
                  <a:t>cm)</a:t>
                </a:r>
                <a:endParaRPr lang="ru-RU" b="0"/>
              </a:p>
            </c:rich>
          </c:tx>
          <c:layout>
            <c:manualLayout>
              <c:xMode val="edge"/>
              <c:yMode val="edge"/>
              <c:x val="0.35773450269935803"/>
              <c:y val="0.92496898650000603"/>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049080"/>
        <c:crosses val="autoZero"/>
        <c:crossBetween val="midCat"/>
      </c:valAx>
      <c:valAx>
        <c:axId val="537049080"/>
        <c:scaling>
          <c:orientation val="minMax"/>
          <c:max val="155"/>
          <c:min val="50"/>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p>
            </c:rich>
          </c:tx>
          <c:layout>
            <c:manualLayout>
              <c:xMode val="edge"/>
              <c:yMode val="edge"/>
              <c:x val="2.1728186415722401E-2"/>
              <c:y val="0.241200993373586"/>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ru-RU"/>
          </a:p>
        </c:txPr>
        <c:crossAx val="537042056"/>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269823179997203E-2"/>
          <c:y val="0.109214125347092"/>
          <c:w val="0.86745493162039"/>
          <c:h val="0.72481352202108795"/>
        </c:manualLayout>
      </c:layout>
      <c:scatterChart>
        <c:scatterStyle val="smoothMarker"/>
        <c:varyColors val="0"/>
        <c:ser>
          <c:idx val="0"/>
          <c:order val="0"/>
          <c:tx>
            <c:v>Dp = 5см</c:v>
          </c:tx>
          <c:spPr>
            <a:ln w="9525" cap="rnd">
              <a:solidFill>
                <a:schemeClr val="accent1"/>
              </a:solidFill>
              <a:round/>
            </a:ln>
            <a:effectLst>
              <a:outerShdw blurRad="50800" dist="38100" dir="5400000" rotWithShape="0">
                <a:srgbClr val="000000">
                  <a:alpha val="35000"/>
                </a:srgbClr>
              </a:outerShdw>
            </a:effectLst>
          </c:spPr>
          <c:marker>
            <c:symbol val="none"/>
          </c:marker>
          <c:xVal>
            <c:numRef>
              <c:f>'Разные позQ = 10 μl min, V =9μl'!$A$3:$A$696</c:f>
              <c:numCache>
                <c:formatCode>General</c:formatCode>
                <c:ptCount val="694"/>
                <c:pt idx="0">
                  <c:v>0</c:v>
                </c:pt>
                <c:pt idx="1">
                  <c:v>0.08</c:v>
                </c:pt>
                <c:pt idx="2">
                  <c:v>0.16</c:v>
                </c:pt>
                <c:pt idx="3">
                  <c:v>0.24</c:v>
                </c:pt>
                <c:pt idx="4">
                  <c:v>0.32</c:v>
                </c:pt>
                <c:pt idx="5">
                  <c:v>0.4</c:v>
                </c:pt>
                <c:pt idx="6">
                  <c:v>0.48</c:v>
                </c:pt>
                <c:pt idx="7">
                  <c:v>0.56000000000000005</c:v>
                </c:pt>
                <c:pt idx="8">
                  <c:v>0.64</c:v>
                </c:pt>
                <c:pt idx="9">
                  <c:v>0.72</c:v>
                </c:pt>
                <c:pt idx="10">
                  <c:v>0.8</c:v>
                </c:pt>
                <c:pt idx="11">
                  <c:v>0.88</c:v>
                </c:pt>
                <c:pt idx="12">
                  <c:v>0.96</c:v>
                </c:pt>
                <c:pt idx="13">
                  <c:v>1.04</c:v>
                </c:pt>
                <c:pt idx="14">
                  <c:v>1.1200000000000001</c:v>
                </c:pt>
                <c:pt idx="15">
                  <c:v>1.2</c:v>
                </c:pt>
                <c:pt idx="16">
                  <c:v>1.28</c:v>
                </c:pt>
                <c:pt idx="17">
                  <c:v>1.36</c:v>
                </c:pt>
                <c:pt idx="18">
                  <c:v>1.44</c:v>
                </c:pt>
                <c:pt idx="19">
                  <c:v>1.52</c:v>
                </c:pt>
                <c:pt idx="20">
                  <c:v>1.6</c:v>
                </c:pt>
                <c:pt idx="21">
                  <c:v>1.68</c:v>
                </c:pt>
                <c:pt idx="22">
                  <c:v>1.76</c:v>
                </c:pt>
                <c:pt idx="23">
                  <c:v>1.84</c:v>
                </c:pt>
                <c:pt idx="24">
                  <c:v>1.92</c:v>
                </c:pt>
                <c:pt idx="25">
                  <c:v>2</c:v>
                </c:pt>
                <c:pt idx="26">
                  <c:v>2.08</c:v>
                </c:pt>
                <c:pt idx="27">
                  <c:v>2.16</c:v>
                </c:pt>
                <c:pt idx="28">
                  <c:v>2.2400000000000002</c:v>
                </c:pt>
                <c:pt idx="29">
                  <c:v>2.3199999999999981</c:v>
                </c:pt>
                <c:pt idx="30">
                  <c:v>2.4</c:v>
                </c:pt>
                <c:pt idx="31">
                  <c:v>2.48</c:v>
                </c:pt>
                <c:pt idx="32">
                  <c:v>2.56</c:v>
                </c:pt>
                <c:pt idx="33">
                  <c:v>2.64</c:v>
                </c:pt>
                <c:pt idx="34">
                  <c:v>2.72</c:v>
                </c:pt>
                <c:pt idx="35">
                  <c:v>2.8</c:v>
                </c:pt>
                <c:pt idx="36">
                  <c:v>2.88</c:v>
                </c:pt>
                <c:pt idx="37">
                  <c:v>2.96</c:v>
                </c:pt>
                <c:pt idx="38">
                  <c:v>3.04</c:v>
                </c:pt>
                <c:pt idx="39">
                  <c:v>3.12</c:v>
                </c:pt>
                <c:pt idx="40">
                  <c:v>3.2</c:v>
                </c:pt>
                <c:pt idx="41">
                  <c:v>3.28</c:v>
                </c:pt>
                <c:pt idx="42">
                  <c:v>3.36</c:v>
                </c:pt>
                <c:pt idx="43">
                  <c:v>3.44</c:v>
                </c:pt>
                <c:pt idx="44">
                  <c:v>3.52</c:v>
                </c:pt>
                <c:pt idx="45">
                  <c:v>3.6</c:v>
                </c:pt>
                <c:pt idx="46">
                  <c:v>3.68</c:v>
                </c:pt>
                <c:pt idx="47">
                  <c:v>3.76</c:v>
                </c:pt>
                <c:pt idx="48">
                  <c:v>3.84</c:v>
                </c:pt>
                <c:pt idx="49">
                  <c:v>3.92</c:v>
                </c:pt>
                <c:pt idx="50">
                  <c:v>4</c:v>
                </c:pt>
                <c:pt idx="51">
                  <c:v>4.08</c:v>
                </c:pt>
                <c:pt idx="52">
                  <c:v>4.1599999999999966</c:v>
                </c:pt>
                <c:pt idx="53">
                  <c:v>4.24</c:v>
                </c:pt>
                <c:pt idx="54">
                  <c:v>4.3199999999999976</c:v>
                </c:pt>
                <c:pt idx="55">
                  <c:v>4.4000000000000004</c:v>
                </c:pt>
                <c:pt idx="56">
                  <c:v>4.4800000000000004</c:v>
                </c:pt>
                <c:pt idx="57">
                  <c:v>4.5599999999999996</c:v>
                </c:pt>
                <c:pt idx="58">
                  <c:v>4.6399999999999997</c:v>
                </c:pt>
                <c:pt idx="59">
                  <c:v>4.72</c:v>
                </c:pt>
                <c:pt idx="60">
                  <c:v>4.8</c:v>
                </c:pt>
                <c:pt idx="61">
                  <c:v>4.88</c:v>
                </c:pt>
                <c:pt idx="62">
                  <c:v>4.96</c:v>
                </c:pt>
                <c:pt idx="63">
                  <c:v>5.04</c:v>
                </c:pt>
                <c:pt idx="64">
                  <c:v>5.1199999999999974</c:v>
                </c:pt>
                <c:pt idx="65">
                  <c:v>5.2</c:v>
                </c:pt>
                <c:pt idx="66">
                  <c:v>5.28</c:v>
                </c:pt>
                <c:pt idx="67">
                  <c:v>5.3599999999999977</c:v>
                </c:pt>
                <c:pt idx="68">
                  <c:v>5.44</c:v>
                </c:pt>
                <c:pt idx="69">
                  <c:v>5.52</c:v>
                </c:pt>
                <c:pt idx="70">
                  <c:v>5.6</c:v>
                </c:pt>
                <c:pt idx="71">
                  <c:v>5.68</c:v>
                </c:pt>
                <c:pt idx="72">
                  <c:v>5.76</c:v>
                </c:pt>
                <c:pt idx="73">
                  <c:v>5.84</c:v>
                </c:pt>
                <c:pt idx="74">
                  <c:v>5.92</c:v>
                </c:pt>
                <c:pt idx="75">
                  <c:v>6</c:v>
                </c:pt>
                <c:pt idx="76">
                  <c:v>6.08</c:v>
                </c:pt>
                <c:pt idx="77">
                  <c:v>6.1599999999999966</c:v>
                </c:pt>
                <c:pt idx="78">
                  <c:v>6.24</c:v>
                </c:pt>
                <c:pt idx="79">
                  <c:v>6.3199999999999976</c:v>
                </c:pt>
                <c:pt idx="80">
                  <c:v>6.4</c:v>
                </c:pt>
                <c:pt idx="81">
                  <c:v>6.48</c:v>
                </c:pt>
                <c:pt idx="82">
                  <c:v>6.56</c:v>
                </c:pt>
                <c:pt idx="83">
                  <c:v>6.64</c:v>
                </c:pt>
                <c:pt idx="84">
                  <c:v>6.72</c:v>
                </c:pt>
                <c:pt idx="85">
                  <c:v>6.8</c:v>
                </c:pt>
                <c:pt idx="86">
                  <c:v>6.88</c:v>
                </c:pt>
                <c:pt idx="87">
                  <c:v>6.96</c:v>
                </c:pt>
                <c:pt idx="88">
                  <c:v>7.04</c:v>
                </c:pt>
                <c:pt idx="89">
                  <c:v>7.1199999999999974</c:v>
                </c:pt>
                <c:pt idx="90">
                  <c:v>7.2</c:v>
                </c:pt>
                <c:pt idx="91">
                  <c:v>7.28</c:v>
                </c:pt>
                <c:pt idx="92">
                  <c:v>7.3599999999999977</c:v>
                </c:pt>
                <c:pt idx="93">
                  <c:v>7.44</c:v>
                </c:pt>
                <c:pt idx="94">
                  <c:v>7.52</c:v>
                </c:pt>
                <c:pt idx="95">
                  <c:v>7.6</c:v>
                </c:pt>
                <c:pt idx="96">
                  <c:v>7.68</c:v>
                </c:pt>
                <c:pt idx="97">
                  <c:v>7.76</c:v>
                </c:pt>
                <c:pt idx="98">
                  <c:v>7.84</c:v>
                </c:pt>
                <c:pt idx="99">
                  <c:v>7.92</c:v>
                </c:pt>
                <c:pt idx="100">
                  <c:v>8</c:v>
                </c:pt>
                <c:pt idx="101">
                  <c:v>8.08</c:v>
                </c:pt>
                <c:pt idx="102">
                  <c:v>8.16</c:v>
                </c:pt>
                <c:pt idx="103">
                  <c:v>8.24</c:v>
                </c:pt>
                <c:pt idx="104">
                  <c:v>8.32</c:v>
                </c:pt>
                <c:pt idx="105">
                  <c:v>8.4</c:v>
                </c:pt>
                <c:pt idx="106">
                  <c:v>8.48</c:v>
                </c:pt>
                <c:pt idx="107">
                  <c:v>8.56</c:v>
                </c:pt>
                <c:pt idx="108">
                  <c:v>8.64</c:v>
                </c:pt>
                <c:pt idx="109">
                  <c:v>8.7200000000000006</c:v>
                </c:pt>
                <c:pt idx="110">
                  <c:v>8.8000000000000007</c:v>
                </c:pt>
                <c:pt idx="111">
                  <c:v>8.8800000000000008</c:v>
                </c:pt>
                <c:pt idx="112">
                  <c:v>8.9600000000000026</c:v>
                </c:pt>
                <c:pt idx="113">
                  <c:v>9.0400000000000009</c:v>
                </c:pt>
                <c:pt idx="114">
                  <c:v>9.120000000000001</c:v>
                </c:pt>
                <c:pt idx="115">
                  <c:v>9.2000000000000011</c:v>
                </c:pt>
                <c:pt idx="116">
                  <c:v>9.2800000000000011</c:v>
                </c:pt>
                <c:pt idx="117">
                  <c:v>9.36</c:v>
                </c:pt>
                <c:pt idx="118">
                  <c:v>9.44</c:v>
                </c:pt>
                <c:pt idx="119">
                  <c:v>9.52</c:v>
                </c:pt>
                <c:pt idx="120">
                  <c:v>9.6</c:v>
                </c:pt>
                <c:pt idx="121">
                  <c:v>9.68</c:v>
                </c:pt>
                <c:pt idx="122">
                  <c:v>9.76</c:v>
                </c:pt>
                <c:pt idx="123">
                  <c:v>9.84</c:v>
                </c:pt>
                <c:pt idx="124">
                  <c:v>9.92</c:v>
                </c:pt>
                <c:pt idx="125">
                  <c:v>10</c:v>
                </c:pt>
                <c:pt idx="126">
                  <c:v>10.08</c:v>
                </c:pt>
                <c:pt idx="127">
                  <c:v>10.16</c:v>
                </c:pt>
                <c:pt idx="128">
                  <c:v>10.24</c:v>
                </c:pt>
                <c:pt idx="129">
                  <c:v>10.32</c:v>
                </c:pt>
                <c:pt idx="130">
                  <c:v>10.4</c:v>
                </c:pt>
                <c:pt idx="131">
                  <c:v>10.48</c:v>
                </c:pt>
                <c:pt idx="132">
                  <c:v>10.56</c:v>
                </c:pt>
                <c:pt idx="133">
                  <c:v>10.64</c:v>
                </c:pt>
                <c:pt idx="134">
                  <c:v>10.72</c:v>
                </c:pt>
                <c:pt idx="135">
                  <c:v>10.8</c:v>
                </c:pt>
                <c:pt idx="136">
                  <c:v>10.88</c:v>
                </c:pt>
                <c:pt idx="137">
                  <c:v>10.96</c:v>
                </c:pt>
                <c:pt idx="138">
                  <c:v>11.04</c:v>
                </c:pt>
                <c:pt idx="139">
                  <c:v>11.12</c:v>
                </c:pt>
                <c:pt idx="140">
                  <c:v>11.2</c:v>
                </c:pt>
                <c:pt idx="141">
                  <c:v>11.28</c:v>
                </c:pt>
                <c:pt idx="142">
                  <c:v>11.36</c:v>
                </c:pt>
                <c:pt idx="143">
                  <c:v>11.44</c:v>
                </c:pt>
                <c:pt idx="144">
                  <c:v>11.52</c:v>
                </c:pt>
                <c:pt idx="145">
                  <c:v>11.6</c:v>
                </c:pt>
                <c:pt idx="146">
                  <c:v>11.68</c:v>
                </c:pt>
                <c:pt idx="147">
                  <c:v>11.76</c:v>
                </c:pt>
                <c:pt idx="148">
                  <c:v>11.84</c:v>
                </c:pt>
                <c:pt idx="149">
                  <c:v>11.92</c:v>
                </c:pt>
                <c:pt idx="150">
                  <c:v>12</c:v>
                </c:pt>
                <c:pt idx="151">
                  <c:v>12.08</c:v>
                </c:pt>
                <c:pt idx="152">
                  <c:v>12.16</c:v>
                </c:pt>
                <c:pt idx="153">
                  <c:v>12.24</c:v>
                </c:pt>
                <c:pt idx="154">
                  <c:v>12.32</c:v>
                </c:pt>
                <c:pt idx="155">
                  <c:v>12.4</c:v>
                </c:pt>
                <c:pt idx="156">
                  <c:v>12.48</c:v>
                </c:pt>
                <c:pt idx="157">
                  <c:v>12.56</c:v>
                </c:pt>
                <c:pt idx="158">
                  <c:v>12.64</c:v>
                </c:pt>
                <c:pt idx="159">
                  <c:v>12.72</c:v>
                </c:pt>
                <c:pt idx="160">
                  <c:v>12.8</c:v>
                </c:pt>
                <c:pt idx="161">
                  <c:v>12.88</c:v>
                </c:pt>
                <c:pt idx="162">
                  <c:v>12.96</c:v>
                </c:pt>
                <c:pt idx="163">
                  <c:v>13.04</c:v>
                </c:pt>
                <c:pt idx="164">
                  <c:v>13.12</c:v>
                </c:pt>
                <c:pt idx="165">
                  <c:v>13.2</c:v>
                </c:pt>
                <c:pt idx="166">
                  <c:v>13.28</c:v>
                </c:pt>
                <c:pt idx="167">
                  <c:v>13.36</c:v>
                </c:pt>
                <c:pt idx="168">
                  <c:v>13.44</c:v>
                </c:pt>
                <c:pt idx="169">
                  <c:v>13.52</c:v>
                </c:pt>
                <c:pt idx="170">
                  <c:v>13.6</c:v>
                </c:pt>
                <c:pt idx="171">
                  <c:v>13.68</c:v>
                </c:pt>
                <c:pt idx="172">
                  <c:v>13.76</c:v>
                </c:pt>
                <c:pt idx="173">
                  <c:v>13.84</c:v>
                </c:pt>
                <c:pt idx="174">
                  <c:v>13.92</c:v>
                </c:pt>
                <c:pt idx="175">
                  <c:v>14</c:v>
                </c:pt>
                <c:pt idx="176">
                  <c:v>14.08</c:v>
                </c:pt>
                <c:pt idx="177">
                  <c:v>14.16</c:v>
                </c:pt>
                <c:pt idx="178">
                  <c:v>14.24</c:v>
                </c:pt>
                <c:pt idx="179">
                  <c:v>14.32</c:v>
                </c:pt>
                <c:pt idx="180">
                  <c:v>14.4</c:v>
                </c:pt>
                <c:pt idx="181">
                  <c:v>14.48</c:v>
                </c:pt>
                <c:pt idx="182">
                  <c:v>14.56</c:v>
                </c:pt>
                <c:pt idx="183">
                  <c:v>14.64</c:v>
                </c:pt>
                <c:pt idx="184">
                  <c:v>14.72</c:v>
                </c:pt>
                <c:pt idx="185">
                  <c:v>14.8</c:v>
                </c:pt>
                <c:pt idx="186">
                  <c:v>14.88</c:v>
                </c:pt>
                <c:pt idx="187">
                  <c:v>14.96</c:v>
                </c:pt>
                <c:pt idx="188">
                  <c:v>15.04</c:v>
                </c:pt>
                <c:pt idx="189">
                  <c:v>15.12</c:v>
                </c:pt>
                <c:pt idx="190">
                  <c:v>15.2</c:v>
                </c:pt>
                <c:pt idx="191">
                  <c:v>15.28</c:v>
                </c:pt>
                <c:pt idx="192">
                  <c:v>15.36</c:v>
                </c:pt>
                <c:pt idx="193">
                  <c:v>15.44</c:v>
                </c:pt>
                <c:pt idx="194">
                  <c:v>15.52</c:v>
                </c:pt>
                <c:pt idx="195">
                  <c:v>15.6</c:v>
                </c:pt>
                <c:pt idx="196">
                  <c:v>15.68</c:v>
                </c:pt>
                <c:pt idx="197">
                  <c:v>15.76</c:v>
                </c:pt>
                <c:pt idx="198">
                  <c:v>15.84</c:v>
                </c:pt>
                <c:pt idx="199">
                  <c:v>15.92</c:v>
                </c:pt>
                <c:pt idx="200">
                  <c:v>16</c:v>
                </c:pt>
                <c:pt idx="201">
                  <c:v>16.079999999999991</c:v>
                </c:pt>
                <c:pt idx="202">
                  <c:v>16.16</c:v>
                </c:pt>
                <c:pt idx="203">
                  <c:v>16.239999999999991</c:v>
                </c:pt>
                <c:pt idx="204">
                  <c:v>16.32</c:v>
                </c:pt>
                <c:pt idx="205">
                  <c:v>16.399999999999999</c:v>
                </c:pt>
                <c:pt idx="206">
                  <c:v>16.48</c:v>
                </c:pt>
                <c:pt idx="207">
                  <c:v>16.559999999999999</c:v>
                </c:pt>
                <c:pt idx="208">
                  <c:v>16.64</c:v>
                </c:pt>
                <c:pt idx="209">
                  <c:v>16.72</c:v>
                </c:pt>
                <c:pt idx="210">
                  <c:v>16.8</c:v>
                </c:pt>
                <c:pt idx="211">
                  <c:v>16.88</c:v>
                </c:pt>
                <c:pt idx="212">
                  <c:v>16.96</c:v>
                </c:pt>
                <c:pt idx="213">
                  <c:v>17.04</c:v>
                </c:pt>
                <c:pt idx="214">
                  <c:v>17.12</c:v>
                </c:pt>
                <c:pt idx="215">
                  <c:v>17.2</c:v>
                </c:pt>
                <c:pt idx="216">
                  <c:v>17.28</c:v>
                </c:pt>
                <c:pt idx="217">
                  <c:v>17.36</c:v>
                </c:pt>
                <c:pt idx="218">
                  <c:v>17.440000000000001</c:v>
                </c:pt>
                <c:pt idx="219">
                  <c:v>17.52</c:v>
                </c:pt>
                <c:pt idx="220">
                  <c:v>17.600000000000001</c:v>
                </c:pt>
                <c:pt idx="221">
                  <c:v>17.68</c:v>
                </c:pt>
                <c:pt idx="222">
                  <c:v>17.760000000000002</c:v>
                </c:pt>
                <c:pt idx="223">
                  <c:v>17.84</c:v>
                </c:pt>
                <c:pt idx="224">
                  <c:v>17.920000000000002</c:v>
                </c:pt>
                <c:pt idx="225">
                  <c:v>18</c:v>
                </c:pt>
                <c:pt idx="226">
                  <c:v>18.079999999999991</c:v>
                </c:pt>
                <c:pt idx="227">
                  <c:v>18.16</c:v>
                </c:pt>
                <c:pt idx="228">
                  <c:v>18.239999999999991</c:v>
                </c:pt>
                <c:pt idx="229">
                  <c:v>18.32</c:v>
                </c:pt>
                <c:pt idx="230">
                  <c:v>18.399999999999999</c:v>
                </c:pt>
                <c:pt idx="231">
                  <c:v>18.48</c:v>
                </c:pt>
                <c:pt idx="232">
                  <c:v>18.559999999999999</c:v>
                </c:pt>
                <c:pt idx="233">
                  <c:v>18.64</c:v>
                </c:pt>
                <c:pt idx="234">
                  <c:v>18.72</c:v>
                </c:pt>
                <c:pt idx="235">
                  <c:v>18.8</c:v>
                </c:pt>
                <c:pt idx="236">
                  <c:v>18.88</c:v>
                </c:pt>
                <c:pt idx="237">
                  <c:v>18.96</c:v>
                </c:pt>
                <c:pt idx="238">
                  <c:v>19.04</c:v>
                </c:pt>
                <c:pt idx="239">
                  <c:v>19.12</c:v>
                </c:pt>
                <c:pt idx="240">
                  <c:v>19.2</c:v>
                </c:pt>
                <c:pt idx="241">
                  <c:v>19.28</c:v>
                </c:pt>
                <c:pt idx="242">
                  <c:v>19.36</c:v>
                </c:pt>
                <c:pt idx="243">
                  <c:v>19.440000000000001</c:v>
                </c:pt>
                <c:pt idx="244">
                  <c:v>19.52</c:v>
                </c:pt>
                <c:pt idx="245">
                  <c:v>19.600000000000001</c:v>
                </c:pt>
                <c:pt idx="246">
                  <c:v>19.68</c:v>
                </c:pt>
                <c:pt idx="247">
                  <c:v>19.760000000000002</c:v>
                </c:pt>
                <c:pt idx="248">
                  <c:v>19.84</c:v>
                </c:pt>
                <c:pt idx="249">
                  <c:v>19.920000000000002</c:v>
                </c:pt>
                <c:pt idx="250">
                  <c:v>20</c:v>
                </c:pt>
                <c:pt idx="251">
                  <c:v>20.079999999999991</c:v>
                </c:pt>
                <c:pt idx="252">
                  <c:v>20.16</c:v>
                </c:pt>
                <c:pt idx="253">
                  <c:v>20.239999999999991</c:v>
                </c:pt>
                <c:pt idx="254">
                  <c:v>20.32</c:v>
                </c:pt>
                <c:pt idx="255">
                  <c:v>20.399999999999999</c:v>
                </c:pt>
                <c:pt idx="256">
                  <c:v>20.48</c:v>
                </c:pt>
                <c:pt idx="257">
                  <c:v>20.56</c:v>
                </c:pt>
                <c:pt idx="258">
                  <c:v>20.64</c:v>
                </c:pt>
                <c:pt idx="259">
                  <c:v>20.72</c:v>
                </c:pt>
                <c:pt idx="260">
                  <c:v>20.8</c:v>
                </c:pt>
                <c:pt idx="261">
                  <c:v>20.88</c:v>
                </c:pt>
                <c:pt idx="262">
                  <c:v>20.96</c:v>
                </c:pt>
                <c:pt idx="263">
                  <c:v>21.04</c:v>
                </c:pt>
                <c:pt idx="264">
                  <c:v>21.12</c:v>
                </c:pt>
                <c:pt idx="265">
                  <c:v>21.2</c:v>
                </c:pt>
                <c:pt idx="266">
                  <c:v>21.28</c:v>
                </c:pt>
                <c:pt idx="267">
                  <c:v>21.36</c:v>
                </c:pt>
                <c:pt idx="268">
                  <c:v>21.44</c:v>
                </c:pt>
                <c:pt idx="269">
                  <c:v>21.52</c:v>
                </c:pt>
                <c:pt idx="270">
                  <c:v>21.6</c:v>
                </c:pt>
                <c:pt idx="271">
                  <c:v>21.68</c:v>
                </c:pt>
                <c:pt idx="272">
                  <c:v>21.76</c:v>
                </c:pt>
                <c:pt idx="273">
                  <c:v>21.84</c:v>
                </c:pt>
                <c:pt idx="274">
                  <c:v>21.92</c:v>
                </c:pt>
                <c:pt idx="275">
                  <c:v>22</c:v>
                </c:pt>
                <c:pt idx="276">
                  <c:v>22.08</c:v>
                </c:pt>
                <c:pt idx="277">
                  <c:v>22.16</c:v>
                </c:pt>
                <c:pt idx="278">
                  <c:v>22.24</c:v>
                </c:pt>
                <c:pt idx="279">
                  <c:v>22.32</c:v>
                </c:pt>
                <c:pt idx="280">
                  <c:v>22.4</c:v>
                </c:pt>
                <c:pt idx="281">
                  <c:v>22.48</c:v>
                </c:pt>
                <c:pt idx="282">
                  <c:v>22.56</c:v>
                </c:pt>
                <c:pt idx="283">
                  <c:v>22.64</c:v>
                </c:pt>
                <c:pt idx="284">
                  <c:v>22.72</c:v>
                </c:pt>
                <c:pt idx="285">
                  <c:v>22.8</c:v>
                </c:pt>
                <c:pt idx="286">
                  <c:v>22.88</c:v>
                </c:pt>
                <c:pt idx="287">
                  <c:v>22.96</c:v>
                </c:pt>
                <c:pt idx="288">
                  <c:v>23.04</c:v>
                </c:pt>
                <c:pt idx="289">
                  <c:v>23.12</c:v>
                </c:pt>
                <c:pt idx="290">
                  <c:v>23.2</c:v>
                </c:pt>
                <c:pt idx="291">
                  <c:v>23.28</c:v>
                </c:pt>
                <c:pt idx="292">
                  <c:v>23.36</c:v>
                </c:pt>
                <c:pt idx="293">
                  <c:v>23.44</c:v>
                </c:pt>
                <c:pt idx="294">
                  <c:v>23.52</c:v>
                </c:pt>
                <c:pt idx="295">
                  <c:v>23.6</c:v>
                </c:pt>
                <c:pt idx="296">
                  <c:v>23.68</c:v>
                </c:pt>
                <c:pt idx="297">
                  <c:v>23.76</c:v>
                </c:pt>
                <c:pt idx="298">
                  <c:v>23.84</c:v>
                </c:pt>
                <c:pt idx="299">
                  <c:v>23.92</c:v>
                </c:pt>
                <c:pt idx="300">
                  <c:v>24</c:v>
                </c:pt>
                <c:pt idx="301">
                  <c:v>24.08</c:v>
                </c:pt>
                <c:pt idx="302">
                  <c:v>24.16</c:v>
                </c:pt>
                <c:pt idx="303">
                  <c:v>24.24</c:v>
                </c:pt>
                <c:pt idx="304">
                  <c:v>24.32</c:v>
                </c:pt>
                <c:pt idx="305">
                  <c:v>24.4</c:v>
                </c:pt>
                <c:pt idx="306">
                  <c:v>24.48</c:v>
                </c:pt>
                <c:pt idx="307">
                  <c:v>24.56</c:v>
                </c:pt>
                <c:pt idx="308">
                  <c:v>24.64</c:v>
                </c:pt>
                <c:pt idx="309">
                  <c:v>24.72</c:v>
                </c:pt>
                <c:pt idx="310">
                  <c:v>24.8</c:v>
                </c:pt>
                <c:pt idx="311">
                  <c:v>24.88</c:v>
                </c:pt>
                <c:pt idx="312">
                  <c:v>24.96</c:v>
                </c:pt>
                <c:pt idx="313">
                  <c:v>25.04</c:v>
                </c:pt>
                <c:pt idx="314">
                  <c:v>25.12</c:v>
                </c:pt>
                <c:pt idx="315">
                  <c:v>25.2</c:v>
                </c:pt>
                <c:pt idx="316">
                  <c:v>25.28</c:v>
                </c:pt>
                <c:pt idx="317">
                  <c:v>25.36</c:v>
                </c:pt>
                <c:pt idx="318">
                  <c:v>25.44</c:v>
                </c:pt>
                <c:pt idx="319">
                  <c:v>25.52</c:v>
                </c:pt>
                <c:pt idx="320">
                  <c:v>25.6</c:v>
                </c:pt>
                <c:pt idx="321">
                  <c:v>25.68</c:v>
                </c:pt>
                <c:pt idx="322">
                  <c:v>25.76</c:v>
                </c:pt>
                <c:pt idx="323">
                  <c:v>25.84</c:v>
                </c:pt>
                <c:pt idx="324">
                  <c:v>25.92</c:v>
                </c:pt>
                <c:pt idx="325">
                  <c:v>26</c:v>
                </c:pt>
                <c:pt idx="326">
                  <c:v>26.08</c:v>
                </c:pt>
                <c:pt idx="327">
                  <c:v>26.16</c:v>
                </c:pt>
                <c:pt idx="328">
                  <c:v>26.24</c:v>
                </c:pt>
                <c:pt idx="329">
                  <c:v>26.32</c:v>
                </c:pt>
                <c:pt idx="330">
                  <c:v>26.4</c:v>
                </c:pt>
                <c:pt idx="331">
                  <c:v>26.48</c:v>
                </c:pt>
                <c:pt idx="332">
                  <c:v>26.56</c:v>
                </c:pt>
                <c:pt idx="333">
                  <c:v>26.64</c:v>
                </c:pt>
                <c:pt idx="334">
                  <c:v>26.72</c:v>
                </c:pt>
                <c:pt idx="335">
                  <c:v>26.8</c:v>
                </c:pt>
                <c:pt idx="336">
                  <c:v>26.88</c:v>
                </c:pt>
                <c:pt idx="337">
                  <c:v>26.96</c:v>
                </c:pt>
                <c:pt idx="338">
                  <c:v>27.04</c:v>
                </c:pt>
                <c:pt idx="339">
                  <c:v>27.12</c:v>
                </c:pt>
                <c:pt idx="340">
                  <c:v>27.2</c:v>
                </c:pt>
                <c:pt idx="341">
                  <c:v>27.28</c:v>
                </c:pt>
                <c:pt idx="342">
                  <c:v>27.36</c:v>
                </c:pt>
                <c:pt idx="343">
                  <c:v>27.44</c:v>
                </c:pt>
                <c:pt idx="344">
                  <c:v>27.52</c:v>
                </c:pt>
                <c:pt idx="345">
                  <c:v>27.6</c:v>
                </c:pt>
                <c:pt idx="346">
                  <c:v>27.68</c:v>
                </c:pt>
                <c:pt idx="347">
                  <c:v>27.76</c:v>
                </c:pt>
                <c:pt idx="348">
                  <c:v>27.84</c:v>
                </c:pt>
                <c:pt idx="349">
                  <c:v>27.92</c:v>
                </c:pt>
                <c:pt idx="350">
                  <c:v>28</c:v>
                </c:pt>
                <c:pt idx="351">
                  <c:v>28.08</c:v>
                </c:pt>
                <c:pt idx="352">
                  <c:v>28.16</c:v>
                </c:pt>
                <c:pt idx="353">
                  <c:v>28.24</c:v>
                </c:pt>
                <c:pt idx="354">
                  <c:v>28.32</c:v>
                </c:pt>
                <c:pt idx="355">
                  <c:v>28.4</c:v>
                </c:pt>
                <c:pt idx="356">
                  <c:v>28.48</c:v>
                </c:pt>
                <c:pt idx="357">
                  <c:v>28.56</c:v>
                </c:pt>
                <c:pt idx="358">
                  <c:v>28.64</c:v>
                </c:pt>
                <c:pt idx="359">
                  <c:v>28.72</c:v>
                </c:pt>
                <c:pt idx="360">
                  <c:v>28.8</c:v>
                </c:pt>
                <c:pt idx="361">
                  <c:v>28.88</c:v>
                </c:pt>
                <c:pt idx="362">
                  <c:v>28.96</c:v>
                </c:pt>
                <c:pt idx="363">
                  <c:v>29.04</c:v>
                </c:pt>
                <c:pt idx="364">
                  <c:v>29.12</c:v>
                </c:pt>
                <c:pt idx="365">
                  <c:v>29.2</c:v>
                </c:pt>
                <c:pt idx="366">
                  <c:v>29.28</c:v>
                </c:pt>
                <c:pt idx="367">
                  <c:v>29.36</c:v>
                </c:pt>
                <c:pt idx="368">
                  <c:v>29.44</c:v>
                </c:pt>
                <c:pt idx="369">
                  <c:v>29.52</c:v>
                </c:pt>
                <c:pt idx="370">
                  <c:v>29.6</c:v>
                </c:pt>
                <c:pt idx="371">
                  <c:v>29.68</c:v>
                </c:pt>
                <c:pt idx="372">
                  <c:v>29.76</c:v>
                </c:pt>
                <c:pt idx="373">
                  <c:v>29.84</c:v>
                </c:pt>
                <c:pt idx="374">
                  <c:v>29.92</c:v>
                </c:pt>
                <c:pt idx="375">
                  <c:v>30</c:v>
                </c:pt>
                <c:pt idx="376">
                  <c:v>30.08</c:v>
                </c:pt>
                <c:pt idx="377">
                  <c:v>30.16</c:v>
                </c:pt>
                <c:pt idx="378">
                  <c:v>30.24</c:v>
                </c:pt>
                <c:pt idx="379">
                  <c:v>30.32</c:v>
                </c:pt>
                <c:pt idx="380">
                  <c:v>30.4</c:v>
                </c:pt>
                <c:pt idx="381">
                  <c:v>30.48</c:v>
                </c:pt>
                <c:pt idx="382">
                  <c:v>30.56</c:v>
                </c:pt>
                <c:pt idx="383">
                  <c:v>30.64</c:v>
                </c:pt>
                <c:pt idx="384">
                  <c:v>30.72</c:v>
                </c:pt>
                <c:pt idx="385">
                  <c:v>30.8</c:v>
                </c:pt>
                <c:pt idx="386">
                  <c:v>30.88</c:v>
                </c:pt>
                <c:pt idx="387">
                  <c:v>30.96</c:v>
                </c:pt>
                <c:pt idx="388">
                  <c:v>31.04</c:v>
                </c:pt>
                <c:pt idx="389">
                  <c:v>31.12</c:v>
                </c:pt>
                <c:pt idx="390">
                  <c:v>31.2</c:v>
                </c:pt>
                <c:pt idx="391">
                  <c:v>31.28</c:v>
                </c:pt>
                <c:pt idx="392">
                  <c:v>31.36</c:v>
                </c:pt>
                <c:pt idx="393">
                  <c:v>31.44</c:v>
                </c:pt>
                <c:pt idx="394">
                  <c:v>31.52</c:v>
                </c:pt>
                <c:pt idx="395">
                  <c:v>31.6</c:v>
                </c:pt>
                <c:pt idx="396">
                  <c:v>31.68</c:v>
                </c:pt>
                <c:pt idx="397">
                  <c:v>31.76</c:v>
                </c:pt>
                <c:pt idx="398">
                  <c:v>31.84</c:v>
                </c:pt>
                <c:pt idx="399">
                  <c:v>31.92</c:v>
                </c:pt>
                <c:pt idx="400">
                  <c:v>32</c:v>
                </c:pt>
                <c:pt idx="401">
                  <c:v>32.08</c:v>
                </c:pt>
                <c:pt idx="402">
                  <c:v>32.159999999999997</c:v>
                </c:pt>
                <c:pt idx="403">
                  <c:v>32.24</c:v>
                </c:pt>
                <c:pt idx="404">
                  <c:v>32.32</c:v>
                </c:pt>
                <c:pt idx="405">
                  <c:v>32.4</c:v>
                </c:pt>
                <c:pt idx="406">
                  <c:v>32.479999999999997</c:v>
                </c:pt>
                <c:pt idx="407">
                  <c:v>32.56</c:v>
                </c:pt>
                <c:pt idx="408">
                  <c:v>32.64</c:v>
                </c:pt>
                <c:pt idx="409">
                  <c:v>32.72</c:v>
                </c:pt>
                <c:pt idx="410">
                  <c:v>32.799999999999997</c:v>
                </c:pt>
                <c:pt idx="411">
                  <c:v>32.880000000000003</c:v>
                </c:pt>
                <c:pt idx="412">
                  <c:v>32.96</c:v>
                </c:pt>
                <c:pt idx="413">
                  <c:v>33.04</c:v>
                </c:pt>
                <c:pt idx="414">
                  <c:v>33.119999999999997</c:v>
                </c:pt>
                <c:pt idx="415">
                  <c:v>33.200000000000003</c:v>
                </c:pt>
                <c:pt idx="416">
                  <c:v>33.28</c:v>
                </c:pt>
                <c:pt idx="417">
                  <c:v>33.36</c:v>
                </c:pt>
                <c:pt idx="418">
                  <c:v>33.44</c:v>
                </c:pt>
                <c:pt idx="419">
                  <c:v>33.520000000000003</c:v>
                </c:pt>
                <c:pt idx="420">
                  <c:v>33.6</c:v>
                </c:pt>
                <c:pt idx="421">
                  <c:v>33.68</c:v>
                </c:pt>
                <c:pt idx="422">
                  <c:v>33.76</c:v>
                </c:pt>
                <c:pt idx="423">
                  <c:v>33.840000000000003</c:v>
                </c:pt>
                <c:pt idx="424">
                  <c:v>33.92</c:v>
                </c:pt>
                <c:pt idx="425">
                  <c:v>34</c:v>
                </c:pt>
                <c:pt idx="426">
                  <c:v>34.08</c:v>
                </c:pt>
                <c:pt idx="427">
                  <c:v>34.159999999999997</c:v>
                </c:pt>
                <c:pt idx="428">
                  <c:v>34.24</c:v>
                </c:pt>
                <c:pt idx="429">
                  <c:v>34.32</c:v>
                </c:pt>
                <c:pt idx="430">
                  <c:v>34.4</c:v>
                </c:pt>
                <c:pt idx="431">
                  <c:v>34.479999999999997</c:v>
                </c:pt>
                <c:pt idx="432">
                  <c:v>34.56</c:v>
                </c:pt>
                <c:pt idx="433">
                  <c:v>34.64</c:v>
                </c:pt>
                <c:pt idx="434">
                  <c:v>34.72</c:v>
                </c:pt>
                <c:pt idx="435">
                  <c:v>34.799999999999997</c:v>
                </c:pt>
                <c:pt idx="436">
                  <c:v>34.880000000000003</c:v>
                </c:pt>
                <c:pt idx="437">
                  <c:v>34.96</c:v>
                </c:pt>
                <c:pt idx="438">
                  <c:v>35.04</c:v>
                </c:pt>
                <c:pt idx="439">
                  <c:v>35.119999999999997</c:v>
                </c:pt>
                <c:pt idx="440">
                  <c:v>35.200000000000003</c:v>
                </c:pt>
                <c:pt idx="441">
                  <c:v>35.28</c:v>
                </c:pt>
                <c:pt idx="442">
                  <c:v>35.36</c:v>
                </c:pt>
                <c:pt idx="443">
                  <c:v>35.44</c:v>
                </c:pt>
                <c:pt idx="444">
                  <c:v>35.520000000000003</c:v>
                </c:pt>
                <c:pt idx="445">
                  <c:v>35.6</c:v>
                </c:pt>
                <c:pt idx="446">
                  <c:v>35.68</c:v>
                </c:pt>
                <c:pt idx="447">
                  <c:v>35.76</c:v>
                </c:pt>
                <c:pt idx="448">
                  <c:v>35.840000000000003</c:v>
                </c:pt>
                <c:pt idx="449">
                  <c:v>35.92</c:v>
                </c:pt>
                <c:pt idx="450">
                  <c:v>36</c:v>
                </c:pt>
                <c:pt idx="451">
                  <c:v>36.08</c:v>
                </c:pt>
                <c:pt idx="452">
                  <c:v>36.159999999999997</c:v>
                </c:pt>
                <c:pt idx="453">
                  <c:v>36.24</c:v>
                </c:pt>
                <c:pt idx="454">
                  <c:v>36.32</c:v>
                </c:pt>
                <c:pt idx="455">
                  <c:v>36.4</c:v>
                </c:pt>
                <c:pt idx="456">
                  <c:v>36.479999999999997</c:v>
                </c:pt>
                <c:pt idx="457">
                  <c:v>36.56</c:v>
                </c:pt>
                <c:pt idx="458">
                  <c:v>36.64</c:v>
                </c:pt>
                <c:pt idx="459">
                  <c:v>36.72</c:v>
                </c:pt>
                <c:pt idx="460">
                  <c:v>36.799999999999997</c:v>
                </c:pt>
                <c:pt idx="461">
                  <c:v>36.880000000000003</c:v>
                </c:pt>
                <c:pt idx="462">
                  <c:v>36.96</c:v>
                </c:pt>
                <c:pt idx="463">
                  <c:v>37.04</c:v>
                </c:pt>
                <c:pt idx="464">
                  <c:v>37.119999999999997</c:v>
                </c:pt>
                <c:pt idx="465">
                  <c:v>37.200000000000003</c:v>
                </c:pt>
                <c:pt idx="466">
                  <c:v>37.28</c:v>
                </c:pt>
                <c:pt idx="467">
                  <c:v>37.36</c:v>
                </c:pt>
                <c:pt idx="468">
                  <c:v>37.44</c:v>
                </c:pt>
                <c:pt idx="469">
                  <c:v>37.520000000000003</c:v>
                </c:pt>
                <c:pt idx="470">
                  <c:v>37.6</c:v>
                </c:pt>
                <c:pt idx="471">
                  <c:v>37.68</c:v>
                </c:pt>
                <c:pt idx="472">
                  <c:v>37.76</c:v>
                </c:pt>
                <c:pt idx="473">
                  <c:v>37.840000000000003</c:v>
                </c:pt>
                <c:pt idx="474">
                  <c:v>37.92</c:v>
                </c:pt>
                <c:pt idx="475">
                  <c:v>38</c:v>
                </c:pt>
                <c:pt idx="476">
                  <c:v>38.08</c:v>
                </c:pt>
                <c:pt idx="477">
                  <c:v>38.159999999999997</c:v>
                </c:pt>
                <c:pt idx="478">
                  <c:v>38.24</c:v>
                </c:pt>
                <c:pt idx="479">
                  <c:v>38.32</c:v>
                </c:pt>
                <c:pt idx="480">
                  <c:v>38.4</c:v>
                </c:pt>
                <c:pt idx="481">
                  <c:v>38.479999999999997</c:v>
                </c:pt>
                <c:pt idx="482">
                  <c:v>38.56</c:v>
                </c:pt>
                <c:pt idx="483">
                  <c:v>38.64</c:v>
                </c:pt>
                <c:pt idx="484">
                  <c:v>38.72</c:v>
                </c:pt>
                <c:pt idx="485">
                  <c:v>38.799999999999997</c:v>
                </c:pt>
                <c:pt idx="486">
                  <c:v>38.880000000000003</c:v>
                </c:pt>
                <c:pt idx="487">
                  <c:v>38.96</c:v>
                </c:pt>
                <c:pt idx="488">
                  <c:v>39.04</c:v>
                </c:pt>
                <c:pt idx="489">
                  <c:v>39.119999999999997</c:v>
                </c:pt>
                <c:pt idx="490">
                  <c:v>39.200000000000003</c:v>
                </c:pt>
                <c:pt idx="491">
                  <c:v>39.28</c:v>
                </c:pt>
                <c:pt idx="492">
                  <c:v>39.36</c:v>
                </c:pt>
                <c:pt idx="493">
                  <c:v>39.44</c:v>
                </c:pt>
                <c:pt idx="494">
                  <c:v>39.520000000000003</c:v>
                </c:pt>
                <c:pt idx="495">
                  <c:v>39.6</c:v>
                </c:pt>
                <c:pt idx="496">
                  <c:v>39.68</c:v>
                </c:pt>
                <c:pt idx="497">
                  <c:v>39.76</c:v>
                </c:pt>
                <c:pt idx="498">
                  <c:v>39.840000000000003</c:v>
                </c:pt>
                <c:pt idx="499">
                  <c:v>39.92</c:v>
                </c:pt>
                <c:pt idx="500">
                  <c:v>40</c:v>
                </c:pt>
                <c:pt idx="501">
                  <c:v>40.08</c:v>
                </c:pt>
                <c:pt idx="502">
                  <c:v>40.159999999999997</c:v>
                </c:pt>
                <c:pt idx="503">
                  <c:v>40.24</c:v>
                </c:pt>
                <c:pt idx="504">
                  <c:v>40.32</c:v>
                </c:pt>
                <c:pt idx="505">
                  <c:v>40.4</c:v>
                </c:pt>
                <c:pt idx="506">
                  <c:v>40.479999999999997</c:v>
                </c:pt>
                <c:pt idx="507">
                  <c:v>40.56</c:v>
                </c:pt>
                <c:pt idx="508">
                  <c:v>40.64</c:v>
                </c:pt>
                <c:pt idx="509">
                  <c:v>40.72</c:v>
                </c:pt>
                <c:pt idx="510">
                  <c:v>40.799999999999997</c:v>
                </c:pt>
                <c:pt idx="511">
                  <c:v>40.880000000000003</c:v>
                </c:pt>
                <c:pt idx="512">
                  <c:v>40.96</c:v>
                </c:pt>
                <c:pt idx="513">
                  <c:v>41.04</c:v>
                </c:pt>
                <c:pt idx="514">
                  <c:v>41.12</c:v>
                </c:pt>
                <c:pt idx="515">
                  <c:v>41.2</c:v>
                </c:pt>
                <c:pt idx="516">
                  <c:v>41.28</c:v>
                </c:pt>
                <c:pt idx="517">
                  <c:v>41.36</c:v>
                </c:pt>
                <c:pt idx="518">
                  <c:v>41.44</c:v>
                </c:pt>
                <c:pt idx="519">
                  <c:v>41.52</c:v>
                </c:pt>
                <c:pt idx="520">
                  <c:v>41.6</c:v>
                </c:pt>
                <c:pt idx="521">
                  <c:v>41.68</c:v>
                </c:pt>
                <c:pt idx="522">
                  <c:v>41.76</c:v>
                </c:pt>
                <c:pt idx="523">
                  <c:v>41.84</c:v>
                </c:pt>
                <c:pt idx="524">
                  <c:v>41.92</c:v>
                </c:pt>
                <c:pt idx="525">
                  <c:v>42</c:v>
                </c:pt>
                <c:pt idx="526">
                  <c:v>42.08</c:v>
                </c:pt>
                <c:pt idx="527">
                  <c:v>42.16</c:v>
                </c:pt>
                <c:pt idx="528">
                  <c:v>42.24</c:v>
                </c:pt>
                <c:pt idx="529">
                  <c:v>42.32</c:v>
                </c:pt>
                <c:pt idx="530">
                  <c:v>42.4</c:v>
                </c:pt>
                <c:pt idx="531">
                  <c:v>42.48</c:v>
                </c:pt>
                <c:pt idx="532">
                  <c:v>42.56</c:v>
                </c:pt>
                <c:pt idx="533">
                  <c:v>42.64</c:v>
                </c:pt>
                <c:pt idx="534">
                  <c:v>42.72</c:v>
                </c:pt>
                <c:pt idx="535">
                  <c:v>42.8</c:v>
                </c:pt>
                <c:pt idx="536">
                  <c:v>42.88</c:v>
                </c:pt>
                <c:pt idx="537">
                  <c:v>42.96</c:v>
                </c:pt>
                <c:pt idx="538">
                  <c:v>43.04</c:v>
                </c:pt>
                <c:pt idx="539">
                  <c:v>43.12</c:v>
                </c:pt>
                <c:pt idx="540">
                  <c:v>43.2</c:v>
                </c:pt>
                <c:pt idx="541">
                  <c:v>43.28</c:v>
                </c:pt>
                <c:pt idx="542">
                  <c:v>43.36</c:v>
                </c:pt>
                <c:pt idx="543">
                  <c:v>43.44</c:v>
                </c:pt>
                <c:pt idx="544">
                  <c:v>43.52</c:v>
                </c:pt>
                <c:pt idx="545">
                  <c:v>43.6</c:v>
                </c:pt>
                <c:pt idx="546">
                  <c:v>43.68</c:v>
                </c:pt>
                <c:pt idx="547">
                  <c:v>43.76</c:v>
                </c:pt>
                <c:pt idx="548">
                  <c:v>43.84</c:v>
                </c:pt>
                <c:pt idx="549">
                  <c:v>43.92</c:v>
                </c:pt>
                <c:pt idx="550">
                  <c:v>44</c:v>
                </c:pt>
                <c:pt idx="551">
                  <c:v>44.08</c:v>
                </c:pt>
                <c:pt idx="552">
                  <c:v>44.16</c:v>
                </c:pt>
                <c:pt idx="553">
                  <c:v>44.24</c:v>
                </c:pt>
                <c:pt idx="554">
                  <c:v>44.32</c:v>
                </c:pt>
                <c:pt idx="555">
                  <c:v>44.4</c:v>
                </c:pt>
                <c:pt idx="556">
                  <c:v>44.48</c:v>
                </c:pt>
                <c:pt idx="557">
                  <c:v>44.56</c:v>
                </c:pt>
                <c:pt idx="558">
                  <c:v>44.64</c:v>
                </c:pt>
                <c:pt idx="559">
                  <c:v>44.72</c:v>
                </c:pt>
                <c:pt idx="560">
                  <c:v>44.8</c:v>
                </c:pt>
                <c:pt idx="561">
                  <c:v>44.88</c:v>
                </c:pt>
                <c:pt idx="562">
                  <c:v>44.96</c:v>
                </c:pt>
                <c:pt idx="563">
                  <c:v>45.04</c:v>
                </c:pt>
                <c:pt idx="564">
                  <c:v>45.12</c:v>
                </c:pt>
                <c:pt idx="565">
                  <c:v>45.2</c:v>
                </c:pt>
                <c:pt idx="566">
                  <c:v>45.28</c:v>
                </c:pt>
                <c:pt idx="567">
                  <c:v>45.36</c:v>
                </c:pt>
                <c:pt idx="568">
                  <c:v>45.44</c:v>
                </c:pt>
                <c:pt idx="569">
                  <c:v>45.52</c:v>
                </c:pt>
                <c:pt idx="570">
                  <c:v>45.6</c:v>
                </c:pt>
                <c:pt idx="571">
                  <c:v>45.68</c:v>
                </c:pt>
                <c:pt idx="572">
                  <c:v>45.76</c:v>
                </c:pt>
                <c:pt idx="573">
                  <c:v>45.84</c:v>
                </c:pt>
                <c:pt idx="574">
                  <c:v>45.92</c:v>
                </c:pt>
                <c:pt idx="575">
                  <c:v>46</c:v>
                </c:pt>
                <c:pt idx="576">
                  <c:v>46.08</c:v>
                </c:pt>
                <c:pt idx="577">
                  <c:v>46.16</c:v>
                </c:pt>
                <c:pt idx="578">
                  <c:v>46.24</c:v>
                </c:pt>
                <c:pt idx="579">
                  <c:v>46.32</c:v>
                </c:pt>
                <c:pt idx="580">
                  <c:v>46.4</c:v>
                </c:pt>
                <c:pt idx="581">
                  <c:v>46.48</c:v>
                </c:pt>
                <c:pt idx="582">
                  <c:v>46.56</c:v>
                </c:pt>
                <c:pt idx="583">
                  <c:v>46.64</c:v>
                </c:pt>
                <c:pt idx="584">
                  <c:v>46.72</c:v>
                </c:pt>
                <c:pt idx="585">
                  <c:v>46.8</c:v>
                </c:pt>
                <c:pt idx="586">
                  <c:v>46.88</c:v>
                </c:pt>
                <c:pt idx="587">
                  <c:v>46.96</c:v>
                </c:pt>
                <c:pt idx="588">
                  <c:v>47.04</c:v>
                </c:pt>
                <c:pt idx="589">
                  <c:v>47.12</c:v>
                </c:pt>
                <c:pt idx="590">
                  <c:v>47.2</c:v>
                </c:pt>
                <c:pt idx="591">
                  <c:v>47.28</c:v>
                </c:pt>
                <c:pt idx="592">
                  <c:v>47.36</c:v>
                </c:pt>
                <c:pt idx="593">
                  <c:v>47.44</c:v>
                </c:pt>
                <c:pt idx="594">
                  <c:v>47.52</c:v>
                </c:pt>
                <c:pt idx="595">
                  <c:v>47.6</c:v>
                </c:pt>
                <c:pt idx="596">
                  <c:v>47.68</c:v>
                </c:pt>
                <c:pt idx="597">
                  <c:v>47.76</c:v>
                </c:pt>
                <c:pt idx="598">
                  <c:v>47.84</c:v>
                </c:pt>
                <c:pt idx="599">
                  <c:v>47.92</c:v>
                </c:pt>
                <c:pt idx="600">
                  <c:v>48</c:v>
                </c:pt>
                <c:pt idx="601">
                  <c:v>48.08</c:v>
                </c:pt>
                <c:pt idx="602">
                  <c:v>48.16</c:v>
                </c:pt>
                <c:pt idx="603">
                  <c:v>48.24</c:v>
                </c:pt>
                <c:pt idx="604">
                  <c:v>48.32</c:v>
                </c:pt>
                <c:pt idx="605">
                  <c:v>48.4</c:v>
                </c:pt>
                <c:pt idx="606">
                  <c:v>48.48</c:v>
                </c:pt>
                <c:pt idx="607">
                  <c:v>48.56</c:v>
                </c:pt>
                <c:pt idx="608">
                  <c:v>48.64</c:v>
                </c:pt>
                <c:pt idx="609">
                  <c:v>48.72</c:v>
                </c:pt>
                <c:pt idx="610">
                  <c:v>48.8</c:v>
                </c:pt>
                <c:pt idx="611">
                  <c:v>48.88</c:v>
                </c:pt>
                <c:pt idx="612">
                  <c:v>48.96</c:v>
                </c:pt>
                <c:pt idx="613">
                  <c:v>49.04</c:v>
                </c:pt>
                <c:pt idx="614">
                  <c:v>49.12</c:v>
                </c:pt>
                <c:pt idx="615">
                  <c:v>49.2</c:v>
                </c:pt>
                <c:pt idx="616">
                  <c:v>49.28</c:v>
                </c:pt>
                <c:pt idx="617">
                  <c:v>49.36</c:v>
                </c:pt>
                <c:pt idx="618">
                  <c:v>49.44</c:v>
                </c:pt>
                <c:pt idx="619">
                  <c:v>49.52</c:v>
                </c:pt>
                <c:pt idx="620">
                  <c:v>49.6</c:v>
                </c:pt>
                <c:pt idx="621">
                  <c:v>49.68</c:v>
                </c:pt>
                <c:pt idx="622">
                  <c:v>49.76</c:v>
                </c:pt>
                <c:pt idx="623">
                  <c:v>49.84</c:v>
                </c:pt>
                <c:pt idx="624">
                  <c:v>49.92</c:v>
                </c:pt>
                <c:pt idx="625">
                  <c:v>50</c:v>
                </c:pt>
                <c:pt idx="626">
                  <c:v>50.08</c:v>
                </c:pt>
                <c:pt idx="627">
                  <c:v>50.16</c:v>
                </c:pt>
                <c:pt idx="628">
                  <c:v>50.24</c:v>
                </c:pt>
                <c:pt idx="629">
                  <c:v>50.32</c:v>
                </c:pt>
                <c:pt idx="630">
                  <c:v>50.4</c:v>
                </c:pt>
                <c:pt idx="631">
                  <c:v>50.48</c:v>
                </c:pt>
                <c:pt idx="632">
                  <c:v>50.56</c:v>
                </c:pt>
                <c:pt idx="633">
                  <c:v>50.64</c:v>
                </c:pt>
                <c:pt idx="634">
                  <c:v>50.72</c:v>
                </c:pt>
                <c:pt idx="635">
                  <c:v>50.8</c:v>
                </c:pt>
                <c:pt idx="636">
                  <c:v>50.88</c:v>
                </c:pt>
                <c:pt idx="637">
                  <c:v>50.96</c:v>
                </c:pt>
                <c:pt idx="638">
                  <c:v>51.04</c:v>
                </c:pt>
                <c:pt idx="639">
                  <c:v>51.12</c:v>
                </c:pt>
                <c:pt idx="640">
                  <c:v>51.2</c:v>
                </c:pt>
                <c:pt idx="641">
                  <c:v>51.28</c:v>
                </c:pt>
                <c:pt idx="642">
                  <c:v>51.36</c:v>
                </c:pt>
                <c:pt idx="643">
                  <c:v>51.44</c:v>
                </c:pt>
                <c:pt idx="644">
                  <c:v>51.52</c:v>
                </c:pt>
                <c:pt idx="645">
                  <c:v>51.6</c:v>
                </c:pt>
                <c:pt idx="646">
                  <c:v>51.68</c:v>
                </c:pt>
                <c:pt idx="647">
                  <c:v>51.76</c:v>
                </c:pt>
                <c:pt idx="648">
                  <c:v>51.84</c:v>
                </c:pt>
                <c:pt idx="649">
                  <c:v>51.92</c:v>
                </c:pt>
                <c:pt idx="650">
                  <c:v>52</c:v>
                </c:pt>
                <c:pt idx="651">
                  <c:v>52.08</c:v>
                </c:pt>
                <c:pt idx="652">
                  <c:v>52.16</c:v>
                </c:pt>
                <c:pt idx="653">
                  <c:v>52.24</c:v>
                </c:pt>
                <c:pt idx="654">
                  <c:v>52.32</c:v>
                </c:pt>
                <c:pt idx="655">
                  <c:v>52.4</c:v>
                </c:pt>
                <c:pt idx="656">
                  <c:v>52.48</c:v>
                </c:pt>
                <c:pt idx="657">
                  <c:v>52.56</c:v>
                </c:pt>
                <c:pt idx="658">
                  <c:v>52.64</c:v>
                </c:pt>
                <c:pt idx="659">
                  <c:v>52.72</c:v>
                </c:pt>
                <c:pt idx="660">
                  <c:v>52.8</c:v>
                </c:pt>
                <c:pt idx="661">
                  <c:v>52.88</c:v>
                </c:pt>
                <c:pt idx="662">
                  <c:v>52.96</c:v>
                </c:pt>
                <c:pt idx="663">
                  <c:v>53.04</c:v>
                </c:pt>
                <c:pt idx="664">
                  <c:v>53.12</c:v>
                </c:pt>
                <c:pt idx="665">
                  <c:v>53.2</c:v>
                </c:pt>
                <c:pt idx="666">
                  <c:v>53.28</c:v>
                </c:pt>
                <c:pt idx="667">
                  <c:v>53.36</c:v>
                </c:pt>
                <c:pt idx="668">
                  <c:v>53.44</c:v>
                </c:pt>
                <c:pt idx="669">
                  <c:v>53.52</c:v>
                </c:pt>
                <c:pt idx="670">
                  <c:v>53.6</c:v>
                </c:pt>
                <c:pt idx="671">
                  <c:v>53.68</c:v>
                </c:pt>
                <c:pt idx="672">
                  <c:v>53.76</c:v>
                </c:pt>
                <c:pt idx="673">
                  <c:v>53.84</c:v>
                </c:pt>
                <c:pt idx="674">
                  <c:v>53.92</c:v>
                </c:pt>
                <c:pt idx="675">
                  <c:v>54</c:v>
                </c:pt>
                <c:pt idx="676">
                  <c:v>54.08</c:v>
                </c:pt>
                <c:pt idx="677">
                  <c:v>54.16</c:v>
                </c:pt>
                <c:pt idx="678">
                  <c:v>54.24</c:v>
                </c:pt>
                <c:pt idx="679">
                  <c:v>54.32</c:v>
                </c:pt>
                <c:pt idx="680">
                  <c:v>54.4</c:v>
                </c:pt>
                <c:pt idx="681">
                  <c:v>54.48</c:v>
                </c:pt>
                <c:pt idx="682">
                  <c:v>54.56</c:v>
                </c:pt>
                <c:pt idx="683">
                  <c:v>54.64</c:v>
                </c:pt>
                <c:pt idx="684">
                  <c:v>54.72</c:v>
                </c:pt>
                <c:pt idx="685">
                  <c:v>54.8</c:v>
                </c:pt>
                <c:pt idx="686">
                  <c:v>54.88</c:v>
                </c:pt>
                <c:pt idx="687">
                  <c:v>54.96</c:v>
                </c:pt>
                <c:pt idx="688">
                  <c:v>55.04</c:v>
                </c:pt>
                <c:pt idx="689">
                  <c:v>55.12</c:v>
                </c:pt>
                <c:pt idx="690">
                  <c:v>55.2</c:v>
                </c:pt>
                <c:pt idx="691">
                  <c:v>55.28</c:v>
                </c:pt>
                <c:pt idx="692">
                  <c:v>55.36</c:v>
                </c:pt>
                <c:pt idx="693">
                  <c:v>55.44</c:v>
                </c:pt>
              </c:numCache>
            </c:numRef>
          </c:xVal>
          <c:yVal>
            <c:numRef>
              <c:f>'Разные позQ = 10 μl min, V =9μl'!$C$3:$C$696</c:f>
              <c:numCache>
                <c:formatCode>0.00E+00</c:formatCode>
                <c:ptCount val="69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897800000000001</c:v>
                </c:pt>
                <c:pt idx="35">
                  <c:v>1.897800000000001</c:v>
                </c:pt>
                <c:pt idx="36">
                  <c:v>1.897800000000001</c:v>
                </c:pt>
                <c:pt idx="37">
                  <c:v>1.897800000000001</c:v>
                </c:pt>
                <c:pt idx="38">
                  <c:v>1.897800000000001</c:v>
                </c:pt>
                <c:pt idx="39">
                  <c:v>1.897800000000001</c:v>
                </c:pt>
                <c:pt idx="40">
                  <c:v>1.897800000000001</c:v>
                </c:pt>
                <c:pt idx="41">
                  <c:v>1.897800000000001</c:v>
                </c:pt>
                <c:pt idx="42">
                  <c:v>1.897800000000001</c:v>
                </c:pt>
                <c:pt idx="43">
                  <c:v>1.897800000000001</c:v>
                </c:pt>
                <c:pt idx="44">
                  <c:v>1.897800000000001</c:v>
                </c:pt>
                <c:pt idx="45">
                  <c:v>1.897800000000001</c:v>
                </c:pt>
                <c:pt idx="46">
                  <c:v>1.897800000000001</c:v>
                </c:pt>
                <c:pt idx="47">
                  <c:v>3.8052000000000001</c:v>
                </c:pt>
                <c:pt idx="48">
                  <c:v>3.8052000000000001</c:v>
                </c:pt>
                <c:pt idx="49">
                  <c:v>3.8052000000000001</c:v>
                </c:pt>
                <c:pt idx="50">
                  <c:v>5.7124999999999986</c:v>
                </c:pt>
                <c:pt idx="51">
                  <c:v>7.6198999999999977</c:v>
                </c:pt>
                <c:pt idx="52">
                  <c:v>11.4346</c:v>
                </c:pt>
                <c:pt idx="53">
                  <c:v>13.342000000000001</c:v>
                </c:pt>
                <c:pt idx="54">
                  <c:v>17.156600000000001</c:v>
                </c:pt>
                <c:pt idx="55">
                  <c:v>20.971299999999999</c:v>
                </c:pt>
                <c:pt idx="56">
                  <c:v>24.786200000000001</c:v>
                </c:pt>
                <c:pt idx="57">
                  <c:v>28.600899999999999</c:v>
                </c:pt>
                <c:pt idx="58">
                  <c:v>32.415599999999998</c:v>
                </c:pt>
                <c:pt idx="59">
                  <c:v>36.2303</c:v>
                </c:pt>
                <c:pt idx="60">
                  <c:v>41.952300000000001</c:v>
                </c:pt>
                <c:pt idx="61">
                  <c:v>45.767000000000003</c:v>
                </c:pt>
                <c:pt idx="62">
                  <c:v>49.581699999999998</c:v>
                </c:pt>
                <c:pt idx="63">
                  <c:v>53.396600000000007</c:v>
                </c:pt>
                <c:pt idx="64">
                  <c:v>55.304000000000002</c:v>
                </c:pt>
                <c:pt idx="65">
                  <c:v>57.211300000000001</c:v>
                </c:pt>
                <c:pt idx="66">
                  <c:v>59.118700000000011</c:v>
                </c:pt>
                <c:pt idx="67">
                  <c:v>61.02600000000001</c:v>
                </c:pt>
                <c:pt idx="68">
                  <c:v>61.02600000000001</c:v>
                </c:pt>
                <c:pt idx="69">
                  <c:v>62.933400000000013</c:v>
                </c:pt>
                <c:pt idx="70">
                  <c:v>62.933400000000013</c:v>
                </c:pt>
                <c:pt idx="71">
                  <c:v>62.933400000000013</c:v>
                </c:pt>
                <c:pt idx="72">
                  <c:v>62.933400000000013</c:v>
                </c:pt>
                <c:pt idx="73">
                  <c:v>62.933400000000013</c:v>
                </c:pt>
                <c:pt idx="74">
                  <c:v>62.933400000000013</c:v>
                </c:pt>
                <c:pt idx="75">
                  <c:v>61.02600000000001</c:v>
                </c:pt>
                <c:pt idx="76">
                  <c:v>61.02600000000001</c:v>
                </c:pt>
                <c:pt idx="77">
                  <c:v>59.118700000000011</c:v>
                </c:pt>
                <c:pt idx="78">
                  <c:v>59.118700000000011</c:v>
                </c:pt>
                <c:pt idx="79">
                  <c:v>57.211300000000001</c:v>
                </c:pt>
                <c:pt idx="80">
                  <c:v>57.211300000000001</c:v>
                </c:pt>
                <c:pt idx="81">
                  <c:v>57.211300000000001</c:v>
                </c:pt>
                <c:pt idx="82">
                  <c:v>55.304000000000002</c:v>
                </c:pt>
                <c:pt idx="83">
                  <c:v>55.304000000000002</c:v>
                </c:pt>
                <c:pt idx="84">
                  <c:v>53.396600000000007</c:v>
                </c:pt>
                <c:pt idx="85">
                  <c:v>51.488999999999997</c:v>
                </c:pt>
                <c:pt idx="86">
                  <c:v>49.581699999999998</c:v>
                </c:pt>
                <c:pt idx="87">
                  <c:v>49.581699999999998</c:v>
                </c:pt>
                <c:pt idx="88">
                  <c:v>47.674300000000002</c:v>
                </c:pt>
                <c:pt idx="89">
                  <c:v>45.767000000000003</c:v>
                </c:pt>
                <c:pt idx="90">
                  <c:v>43.8596</c:v>
                </c:pt>
                <c:pt idx="91">
                  <c:v>43.8596</c:v>
                </c:pt>
                <c:pt idx="92">
                  <c:v>43.8596</c:v>
                </c:pt>
                <c:pt idx="93">
                  <c:v>41.952300000000001</c:v>
                </c:pt>
                <c:pt idx="94">
                  <c:v>41.952300000000001</c:v>
                </c:pt>
                <c:pt idx="95">
                  <c:v>40.044899999999998</c:v>
                </c:pt>
                <c:pt idx="96">
                  <c:v>38.137600000000013</c:v>
                </c:pt>
                <c:pt idx="97">
                  <c:v>36.2303</c:v>
                </c:pt>
                <c:pt idx="98">
                  <c:v>34.322900000000011</c:v>
                </c:pt>
                <c:pt idx="99">
                  <c:v>32.415599999999998</c:v>
                </c:pt>
                <c:pt idx="100">
                  <c:v>32.415599999999998</c:v>
                </c:pt>
                <c:pt idx="101">
                  <c:v>32.415599999999998</c:v>
                </c:pt>
                <c:pt idx="102">
                  <c:v>30.508199999999999</c:v>
                </c:pt>
                <c:pt idx="103">
                  <c:v>30.508199999999999</c:v>
                </c:pt>
                <c:pt idx="104">
                  <c:v>28.600899999999999</c:v>
                </c:pt>
                <c:pt idx="105">
                  <c:v>28.600899999999999</c:v>
                </c:pt>
                <c:pt idx="106">
                  <c:v>26.69349999999999</c:v>
                </c:pt>
                <c:pt idx="107">
                  <c:v>26.69349999999999</c:v>
                </c:pt>
                <c:pt idx="108">
                  <c:v>24.786200000000001</c:v>
                </c:pt>
                <c:pt idx="109">
                  <c:v>24.786200000000001</c:v>
                </c:pt>
                <c:pt idx="110">
                  <c:v>22.878800000000009</c:v>
                </c:pt>
                <c:pt idx="111">
                  <c:v>22.878800000000009</c:v>
                </c:pt>
                <c:pt idx="112">
                  <c:v>20.971299999999999</c:v>
                </c:pt>
                <c:pt idx="113">
                  <c:v>20.971299999999999</c:v>
                </c:pt>
                <c:pt idx="114">
                  <c:v>19.064</c:v>
                </c:pt>
                <c:pt idx="115">
                  <c:v>17.156600000000001</c:v>
                </c:pt>
                <c:pt idx="116">
                  <c:v>17.156600000000001</c:v>
                </c:pt>
                <c:pt idx="117">
                  <c:v>17.156600000000001</c:v>
                </c:pt>
                <c:pt idx="118">
                  <c:v>17.156600000000001</c:v>
                </c:pt>
                <c:pt idx="119">
                  <c:v>17.156600000000001</c:v>
                </c:pt>
                <c:pt idx="120">
                  <c:v>15.2493</c:v>
                </c:pt>
                <c:pt idx="121">
                  <c:v>15.2493</c:v>
                </c:pt>
                <c:pt idx="122">
                  <c:v>15.2493</c:v>
                </c:pt>
                <c:pt idx="123">
                  <c:v>13.342000000000001</c:v>
                </c:pt>
                <c:pt idx="124">
                  <c:v>13.342000000000001</c:v>
                </c:pt>
                <c:pt idx="125">
                  <c:v>13.342000000000001</c:v>
                </c:pt>
                <c:pt idx="126">
                  <c:v>11.4346</c:v>
                </c:pt>
                <c:pt idx="127">
                  <c:v>11.4346</c:v>
                </c:pt>
                <c:pt idx="128">
                  <c:v>11.4346</c:v>
                </c:pt>
                <c:pt idx="129">
                  <c:v>11.4346</c:v>
                </c:pt>
                <c:pt idx="130">
                  <c:v>11.4346</c:v>
                </c:pt>
                <c:pt idx="131">
                  <c:v>9.5272999999999985</c:v>
                </c:pt>
                <c:pt idx="132">
                  <c:v>9.5272999999999985</c:v>
                </c:pt>
                <c:pt idx="133">
                  <c:v>9.5272999999999985</c:v>
                </c:pt>
                <c:pt idx="134">
                  <c:v>9.5272999999999985</c:v>
                </c:pt>
                <c:pt idx="135">
                  <c:v>9.5272999999999985</c:v>
                </c:pt>
                <c:pt idx="136">
                  <c:v>7.6198999999999977</c:v>
                </c:pt>
                <c:pt idx="137">
                  <c:v>7.6198999999999977</c:v>
                </c:pt>
                <c:pt idx="138">
                  <c:v>7.6198999999999977</c:v>
                </c:pt>
                <c:pt idx="139">
                  <c:v>7.6198999999999977</c:v>
                </c:pt>
                <c:pt idx="140">
                  <c:v>7.6198999999999977</c:v>
                </c:pt>
                <c:pt idx="141">
                  <c:v>5.7124999999999986</c:v>
                </c:pt>
                <c:pt idx="142">
                  <c:v>5.7124999999999986</c:v>
                </c:pt>
                <c:pt idx="143">
                  <c:v>5.7124999999999986</c:v>
                </c:pt>
                <c:pt idx="144">
                  <c:v>5.7124999999999986</c:v>
                </c:pt>
                <c:pt idx="145">
                  <c:v>5.7124999999999986</c:v>
                </c:pt>
                <c:pt idx="146">
                  <c:v>5.7124999999999986</c:v>
                </c:pt>
                <c:pt idx="147">
                  <c:v>5.7124999999999986</c:v>
                </c:pt>
                <c:pt idx="148">
                  <c:v>5.7124999999999986</c:v>
                </c:pt>
                <c:pt idx="149">
                  <c:v>5.7124999999999986</c:v>
                </c:pt>
                <c:pt idx="150">
                  <c:v>5.7124999999999986</c:v>
                </c:pt>
                <c:pt idx="151">
                  <c:v>5.7124999999999986</c:v>
                </c:pt>
                <c:pt idx="152">
                  <c:v>5.7124999999999986</c:v>
                </c:pt>
                <c:pt idx="153">
                  <c:v>5.7124999999999986</c:v>
                </c:pt>
                <c:pt idx="154">
                  <c:v>5.7124999999999986</c:v>
                </c:pt>
                <c:pt idx="155">
                  <c:v>5.7124999999999986</c:v>
                </c:pt>
                <c:pt idx="156">
                  <c:v>5.7124999999999986</c:v>
                </c:pt>
                <c:pt idx="157">
                  <c:v>3.8052000000000001</c:v>
                </c:pt>
                <c:pt idx="158">
                  <c:v>3.8052000000000001</c:v>
                </c:pt>
                <c:pt idx="159">
                  <c:v>3.8052000000000001</c:v>
                </c:pt>
                <c:pt idx="160">
                  <c:v>5.7124999999999986</c:v>
                </c:pt>
                <c:pt idx="161">
                  <c:v>5.7124999999999986</c:v>
                </c:pt>
                <c:pt idx="162">
                  <c:v>5.7124999999999986</c:v>
                </c:pt>
                <c:pt idx="163">
                  <c:v>5.7124999999999986</c:v>
                </c:pt>
                <c:pt idx="164">
                  <c:v>5.7124999999999986</c:v>
                </c:pt>
                <c:pt idx="165">
                  <c:v>5.7124999999999986</c:v>
                </c:pt>
                <c:pt idx="166">
                  <c:v>5.7124999999999986</c:v>
                </c:pt>
                <c:pt idx="167">
                  <c:v>5.7124999999999986</c:v>
                </c:pt>
                <c:pt idx="168">
                  <c:v>5.7124999999999986</c:v>
                </c:pt>
                <c:pt idx="169">
                  <c:v>5.7124999999999986</c:v>
                </c:pt>
                <c:pt idx="170">
                  <c:v>5.7124999999999986</c:v>
                </c:pt>
                <c:pt idx="171">
                  <c:v>5.7124999999999986</c:v>
                </c:pt>
                <c:pt idx="172">
                  <c:v>5.7124999999999986</c:v>
                </c:pt>
                <c:pt idx="173">
                  <c:v>5.7124999999999986</c:v>
                </c:pt>
                <c:pt idx="174">
                  <c:v>5.7124999999999986</c:v>
                </c:pt>
                <c:pt idx="175">
                  <c:v>5.7124999999999986</c:v>
                </c:pt>
                <c:pt idx="176">
                  <c:v>5.7124999999999986</c:v>
                </c:pt>
                <c:pt idx="177">
                  <c:v>3.8052000000000001</c:v>
                </c:pt>
                <c:pt idx="178">
                  <c:v>3.8052000000000001</c:v>
                </c:pt>
                <c:pt idx="179">
                  <c:v>3.8052000000000001</c:v>
                </c:pt>
                <c:pt idx="180">
                  <c:v>3.8052000000000001</c:v>
                </c:pt>
                <c:pt idx="181">
                  <c:v>3.8052000000000001</c:v>
                </c:pt>
                <c:pt idx="182">
                  <c:v>3.8052000000000001</c:v>
                </c:pt>
                <c:pt idx="183">
                  <c:v>3.8052000000000001</c:v>
                </c:pt>
                <c:pt idx="184">
                  <c:v>3.8052000000000001</c:v>
                </c:pt>
                <c:pt idx="185">
                  <c:v>3.8052000000000001</c:v>
                </c:pt>
                <c:pt idx="186">
                  <c:v>3.8052000000000001</c:v>
                </c:pt>
                <c:pt idx="187">
                  <c:v>3.8052000000000001</c:v>
                </c:pt>
                <c:pt idx="188">
                  <c:v>3.8052000000000001</c:v>
                </c:pt>
                <c:pt idx="189">
                  <c:v>3.8052000000000001</c:v>
                </c:pt>
                <c:pt idx="190">
                  <c:v>3.8052000000000001</c:v>
                </c:pt>
                <c:pt idx="191">
                  <c:v>3.8052000000000001</c:v>
                </c:pt>
                <c:pt idx="192">
                  <c:v>3.8052000000000001</c:v>
                </c:pt>
                <c:pt idx="193">
                  <c:v>3.8052000000000001</c:v>
                </c:pt>
                <c:pt idx="194">
                  <c:v>3.8052000000000001</c:v>
                </c:pt>
                <c:pt idx="195">
                  <c:v>3.8052000000000001</c:v>
                </c:pt>
                <c:pt idx="196">
                  <c:v>3.8052000000000001</c:v>
                </c:pt>
                <c:pt idx="197">
                  <c:v>3.8052000000000001</c:v>
                </c:pt>
                <c:pt idx="198">
                  <c:v>3.8052000000000001</c:v>
                </c:pt>
                <c:pt idx="199">
                  <c:v>3.8052000000000001</c:v>
                </c:pt>
                <c:pt idx="200">
                  <c:v>3.8052000000000001</c:v>
                </c:pt>
                <c:pt idx="201">
                  <c:v>3.8052000000000001</c:v>
                </c:pt>
                <c:pt idx="202">
                  <c:v>3.8052000000000001</c:v>
                </c:pt>
                <c:pt idx="203">
                  <c:v>3.8052000000000001</c:v>
                </c:pt>
                <c:pt idx="204">
                  <c:v>3.8052000000000001</c:v>
                </c:pt>
                <c:pt idx="205">
                  <c:v>3.8052000000000001</c:v>
                </c:pt>
                <c:pt idx="206">
                  <c:v>3.8052000000000001</c:v>
                </c:pt>
                <c:pt idx="207">
                  <c:v>3.8052000000000001</c:v>
                </c:pt>
                <c:pt idx="208">
                  <c:v>3.8052000000000001</c:v>
                </c:pt>
                <c:pt idx="209">
                  <c:v>3.8052000000000001</c:v>
                </c:pt>
                <c:pt idx="210">
                  <c:v>3.8052000000000001</c:v>
                </c:pt>
                <c:pt idx="211">
                  <c:v>3.8052000000000001</c:v>
                </c:pt>
                <c:pt idx="212">
                  <c:v>3.8052000000000001</c:v>
                </c:pt>
                <c:pt idx="213">
                  <c:v>3.8052000000000001</c:v>
                </c:pt>
                <c:pt idx="214">
                  <c:v>3.8052000000000001</c:v>
                </c:pt>
                <c:pt idx="215">
                  <c:v>3.8052000000000001</c:v>
                </c:pt>
                <c:pt idx="216">
                  <c:v>1.897800000000001</c:v>
                </c:pt>
                <c:pt idx="217">
                  <c:v>1.897800000000001</c:v>
                </c:pt>
                <c:pt idx="218">
                  <c:v>1.897800000000001</c:v>
                </c:pt>
                <c:pt idx="219">
                  <c:v>1.897800000000001</c:v>
                </c:pt>
                <c:pt idx="220">
                  <c:v>1.897800000000001</c:v>
                </c:pt>
                <c:pt idx="221">
                  <c:v>1.897800000000001</c:v>
                </c:pt>
                <c:pt idx="222">
                  <c:v>1.897800000000001</c:v>
                </c:pt>
                <c:pt idx="223">
                  <c:v>3.8052000000000001</c:v>
                </c:pt>
                <c:pt idx="224">
                  <c:v>3.8052000000000001</c:v>
                </c:pt>
                <c:pt idx="225">
                  <c:v>3.8052000000000001</c:v>
                </c:pt>
                <c:pt idx="226">
                  <c:v>3.8052000000000001</c:v>
                </c:pt>
                <c:pt idx="227">
                  <c:v>3.8052000000000001</c:v>
                </c:pt>
                <c:pt idx="228">
                  <c:v>3.8052000000000001</c:v>
                </c:pt>
                <c:pt idx="229">
                  <c:v>3.8052000000000001</c:v>
                </c:pt>
                <c:pt idx="230">
                  <c:v>3.8052000000000001</c:v>
                </c:pt>
                <c:pt idx="231">
                  <c:v>3.8052000000000001</c:v>
                </c:pt>
                <c:pt idx="232">
                  <c:v>3.8052000000000001</c:v>
                </c:pt>
                <c:pt idx="233">
                  <c:v>3.8052000000000001</c:v>
                </c:pt>
                <c:pt idx="234">
                  <c:v>3.8052000000000001</c:v>
                </c:pt>
                <c:pt idx="235">
                  <c:v>3.8052000000000001</c:v>
                </c:pt>
                <c:pt idx="236">
                  <c:v>3.8052000000000001</c:v>
                </c:pt>
                <c:pt idx="237">
                  <c:v>3.8052000000000001</c:v>
                </c:pt>
                <c:pt idx="238">
                  <c:v>3.8052000000000001</c:v>
                </c:pt>
                <c:pt idx="239">
                  <c:v>3.8052000000000001</c:v>
                </c:pt>
                <c:pt idx="240">
                  <c:v>3.8052000000000001</c:v>
                </c:pt>
                <c:pt idx="241">
                  <c:v>3.8052000000000001</c:v>
                </c:pt>
                <c:pt idx="242">
                  <c:v>3.8052000000000001</c:v>
                </c:pt>
                <c:pt idx="243">
                  <c:v>3.8052000000000001</c:v>
                </c:pt>
                <c:pt idx="244">
                  <c:v>3.8052000000000001</c:v>
                </c:pt>
                <c:pt idx="245">
                  <c:v>3.8052000000000001</c:v>
                </c:pt>
                <c:pt idx="246">
                  <c:v>3.8052000000000001</c:v>
                </c:pt>
                <c:pt idx="247">
                  <c:v>3.8052000000000001</c:v>
                </c:pt>
                <c:pt idx="248">
                  <c:v>3.8052000000000001</c:v>
                </c:pt>
                <c:pt idx="249">
                  <c:v>3.8052000000000001</c:v>
                </c:pt>
                <c:pt idx="250">
                  <c:v>3.8052000000000001</c:v>
                </c:pt>
                <c:pt idx="251">
                  <c:v>3.8052000000000001</c:v>
                </c:pt>
                <c:pt idx="252">
                  <c:v>3.8052000000000001</c:v>
                </c:pt>
                <c:pt idx="253">
                  <c:v>3.8052000000000001</c:v>
                </c:pt>
                <c:pt idx="254">
                  <c:v>3.8052000000000001</c:v>
                </c:pt>
                <c:pt idx="255">
                  <c:v>1.897800000000001</c:v>
                </c:pt>
                <c:pt idx="256">
                  <c:v>1.897800000000001</c:v>
                </c:pt>
                <c:pt idx="257">
                  <c:v>1.897800000000001</c:v>
                </c:pt>
                <c:pt idx="258">
                  <c:v>1.897800000000001</c:v>
                </c:pt>
                <c:pt idx="259">
                  <c:v>1.897800000000001</c:v>
                </c:pt>
                <c:pt idx="260">
                  <c:v>1.897800000000001</c:v>
                </c:pt>
                <c:pt idx="261">
                  <c:v>1.897800000000001</c:v>
                </c:pt>
                <c:pt idx="262">
                  <c:v>1.897800000000001</c:v>
                </c:pt>
                <c:pt idx="263">
                  <c:v>1.897800000000001</c:v>
                </c:pt>
                <c:pt idx="264">
                  <c:v>1.897800000000001</c:v>
                </c:pt>
                <c:pt idx="265">
                  <c:v>1.897800000000001</c:v>
                </c:pt>
                <c:pt idx="266">
                  <c:v>1.897800000000001</c:v>
                </c:pt>
                <c:pt idx="267">
                  <c:v>1.897800000000001</c:v>
                </c:pt>
                <c:pt idx="268">
                  <c:v>1.897800000000001</c:v>
                </c:pt>
                <c:pt idx="269">
                  <c:v>1.897800000000001</c:v>
                </c:pt>
                <c:pt idx="270">
                  <c:v>3.8052000000000001</c:v>
                </c:pt>
                <c:pt idx="271">
                  <c:v>3.8052000000000001</c:v>
                </c:pt>
                <c:pt idx="272">
                  <c:v>5.7124999999999986</c:v>
                </c:pt>
                <c:pt idx="273">
                  <c:v>9.5272999999999985</c:v>
                </c:pt>
                <c:pt idx="274">
                  <c:v>13.342000000000001</c:v>
                </c:pt>
                <c:pt idx="275">
                  <c:v>17.156600000000001</c:v>
                </c:pt>
                <c:pt idx="276">
                  <c:v>19.064</c:v>
                </c:pt>
                <c:pt idx="277">
                  <c:v>22.878800000000009</c:v>
                </c:pt>
                <c:pt idx="278">
                  <c:v>26.69349999999999</c:v>
                </c:pt>
                <c:pt idx="279">
                  <c:v>32.415599999999998</c:v>
                </c:pt>
                <c:pt idx="280">
                  <c:v>34.322900000000011</c:v>
                </c:pt>
                <c:pt idx="281">
                  <c:v>41.952300000000001</c:v>
                </c:pt>
                <c:pt idx="282">
                  <c:v>43.8596</c:v>
                </c:pt>
                <c:pt idx="283">
                  <c:v>47.674300000000002</c:v>
                </c:pt>
                <c:pt idx="284">
                  <c:v>51.488999999999997</c:v>
                </c:pt>
                <c:pt idx="285">
                  <c:v>53.396600000000007</c:v>
                </c:pt>
                <c:pt idx="286">
                  <c:v>57.211300000000001</c:v>
                </c:pt>
                <c:pt idx="287">
                  <c:v>57.211300000000001</c:v>
                </c:pt>
                <c:pt idx="288">
                  <c:v>59.118700000000011</c:v>
                </c:pt>
                <c:pt idx="289">
                  <c:v>61.02600000000001</c:v>
                </c:pt>
                <c:pt idx="290">
                  <c:v>62.933400000000013</c:v>
                </c:pt>
                <c:pt idx="291">
                  <c:v>62.933400000000013</c:v>
                </c:pt>
                <c:pt idx="292">
                  <c:v>62.933400000000013</c:v>
                </c:pt>
                <c:pt idx="293">
                  <c:v>64.840700000000012</c:v>
                </c:pt>
                <c:pt idx="294">
                  <c:v>64.840700000000012</c:v>
                </c:pt>
                <c:pt idx="295">
                  <c:v>62.933400000000013</c:v>
                </c:pt>
                <c:pt idx="296">
                  <c:v>62.933400000000013</c:v>
                </c:pt>
                <c:pt idx="297">
                  <c:v>62.933400000000013</c:v>
                </c:pt>
                <c:pt idx="298">
                  <c:v>61.02600000000001</c:v>
                </c:pt>
                <c:pt idx="299">
                  <c:v>61.02600000000001</c:v>
                </c:pt>
                <c:pt idx="300">
                  <c:v>61.02600000000001</c:v>
                </c:pt>
                <c:pt idx="301">
                  <c:v>59.118700000000011</c:v>
                </c:pt>
                <c:pt idx="302">
                  <c:v>59.118700000000011</c:v>
                </c:pt>
                <c:pt idx="303">
                  <c:v>57.211300000000001</c:v>
                </c:pt>
                <c:pt idx="304">
                  <c:v>57.211300000000001</c:v>
                </c:pt>
                <c:pt idx="305">
                  <c:v>57.211300000000001</c:v>
                </c:pt>
                <c:pt idx="306">
                  <c:v>55.304000000000002</c:v>
                </c:pt>
                <c:pt idx="307">
                  <c:v>51.488999999999997</c:v>
                </c:pt>
                <c:pt idx="308">
                  <c:v>51.488999999999997</c:v>
                </c:pt>
                <c:pt idx="309">
                  <c:v>51.488999999999997</c:v>
                </c:pt>
                <c:pt idx="310">
                  <c:v>49.581699999999998</c:v>
                </c:pt>
                <c:pt idx="311">
                  <c:v>47.674300000000002</c:v>
                </c:pt>
                <c:pt idx="312">
                  <c:v>47.674300000000002</c:v>
                </c:pt>
                <c:pt idx="313">
                  <c:v>45.767000000000003</c:v>
                </c:pt>
                <c:pt idx="314">
                  <c:v>43.8596</c:v>
                </c:pt>
                <c:pt idx="315">
                  <c:v>43.8596</c:v>
                </c:pt>
                <c:pt idx="316">
                  <c:v>43.8596</c:v>
                </c:pt>
                <c:pt idx="317">
                  <c:v>41.952300000000001</c:v>
                </c:pt>
                <c:pt idx="318">
                  <c:v>40.044899999999998</c:v>
                </c:pt>
                <c:pt idx="319">
                  <c:v>38.137600000000013</c:v>
                </c:pt>
                <c:pt idx="320">
                  <c:v>36.2303</c:v>
                </c:pt>
                <c:pt idx="321">
                  <c:v>34.322900000000011</c:v>
                </c:pt>
                <c:pt idx="322">
                  <c:v>32.415599999999998</c:v>
                </c:pt>
                <c:pt idx="323">
                  <c:v>32.415599999999998</c:v>
                </c:pt>
                <c:pt idx="324">
                  <c:v>32.415599999999998</c:v>
                </c:pt>
                <c:pt idx="325">
                  <c:v>30.508199999999999</c:v>
                </c:pt>
                <c:pt idx="326">
                  <c:v>30.508199999999999</c:v>
                </c:pt>
                <c:pt idx="327">
                  <c:v>30.508199999999999</c:v>
                </c:pt>
                <c:pt idx="328">
                  <c:v>28.600899999999999</c:v>
                </c:pt>
                <c:pt idx="329">
                  <c:v>26.69349999999999</c:v>
                </c:pt>
                <c:pt idx="330">
                  <c:v>24.786200000000001</c:v>
                </c:pt>
                <c:pt idx="331">
                  <c:v>24.786200000000001</c:v>
                </c:pt>
                <c:pt idx="332">
                  <c:v>22.878800000000009</c:v>
                </c:pt>
                <c:pt idx="333">
                  <c:v>22.878800000000009</c:v>
                </c:pt>
                <c:pt idx="334">
                  <c:v>20.971299999999999</c:v>
                </c:pt>
                <c:pt idx="335">
                  <c:v>20.971299999999999</c:v>
                </c:pt>
                <c:pt idx="336">
                  <c:v>19.064</c:v>
                </c:pt>
                <c:pt idx="337">
                  <c:v>19.064</c:v>
                </c:pt>
                <c:pt idx="338">
                  <c:v>17.156600000000001</c:v>
                </c:pt>
                <c:pt idx="339">
                  <c:v>17.156600000000001</c:v>
                </c:pt>
                <c:pt idx="340">
                  <c:v>17.156600000000001</c:v>
                </c:pt>
                <c:pt idx="341">
                  <c:v>17.156600000000001</c:v>
                </c:pt>
                <c:pt idx="342">
                  <c:v>17.156600000000001</c:v>
                </c:pt>
                <c:pt idx="343">
                  <c:v>17.156600000000001</c:v>
                </c:pt>
                <c:pt idx="344">
                  <c:v>15.2493</c:v>
                </c:pt>
                <c:pt idx="345">
                  <c:v>15.2493</c:v>
                </c:pt>
                <c:pt idx="346">
                  <c:v>15.2493</c:v>
                </c:pt>
                <c:pt idx="347">
                  <c:v>15.2493</c:v>
                </c:pt>
                <c:pt idx="348">
                  <c:v>13.342000000000001</c:v>
                </c:pt>
                <c:pt idx="349">
                  <c:v>13.342000000000001</c:v>
                </c:pt>
                <c:pt idx="350">
                  <c:v>11.4346</c:v>
                </c:pt>
                <c:pt idx="351">
                  <c:v>11.4346</c:v>
                </c:pt>
                <c:pt idx="352">
                  <c:v>11.4346</c:v>
                </c:pt>
                <c:pt idx="353">
                  <c:v>11.4346</c:v>
                </c:pt>
                <c:pt idx="354">
                  <c:v>9.5272999999999985</c:v>
                </c:pt>
                <c:pt idx="355">
                  <c:v>9.5272999999999985</c:v>
                </c:pt>
                <c:pt idx="356">
                  <c:v>9.5272999999999985</c:v>
                </c:pt>
                <c:pt idx="357">
                  <c:v>9.5272999999999985</c:v>
                </c:pt>
                <c:pt idx="358">
                  <c:v>7.6198999999999977</c:v>
                </c:pt>
                <c:pt idx="359">
                  <c:v>7.6198999999999977</c:v>
                </c:pt>
                <c:pt idx="360">
                  <c:v>7.6198999999999977</c:v>
                </c:pt>
                <c:pt idx="361">
                  <c:v>7.6198999999999977</c:v>
                </c:pt>
                <c:pt idx="362">
                  <c:v>7.6198999999999977</c:v>
                </c:pt>
                <c:pt idx="363">
                  <c:v>5.7124999999999986</c:v>
                </c:pt>
                <c:pt idx="364">
                  <c:v>5.7124999999999986</c:v>
                </c:pt>
                <c:pt idx="365">
                  <c:v>5.7124999999999986</c:v>
                </c:pt>
                <c:pt idx="366">
                  <c:v>5.7124999999999986</c:v>
                </c:pt>
                <c:pt idx="367">
                  <c:v>5.7124999999999986</c:v>
                </c:pt>
                <c:pt idx="368">
                  <c:v>5.7124999999999986</c:v>
                </c:pt>
                <c:pt idx="369">
                  <c:v>5.7124999999999986</c:v>
                </c:pt>
                <c:pt idx="370">
                  <c:v>5.7124999999999986</c:v>
                </c:pt>
                <c:pt idx="371">
                  <c:v>5.7124999999999986</c:v>
                </c:pt>
                <c:pt idx="372">
                  <c:v>5.7124999999999986</c:v>
                </c:pt>
                <c:pt idx="373">
                  <c:v>3.8052000000000001</c:v>
                </c:pt>
                <c:pt idx="374">
                  <c:v>3.8052000000000001</c:v>
                </c:pt>
                <c:pt idx="375">
                  <c:v>3.8052000000000001</c:v>
                </c:pt>
                <c:pt idx="376">
                  <c:v>3.8052000000000001</c:v>
                </c:pt>
                <c:pt idx="377">
                  <c:v>3.8052000000000001</c:v>
                </c:pt>
                <c:pt idx="378">
                  <c:v>3.8052000000000001</c:v>
                </c:pt>
                <c:pt idx="379">
                  <c:v>3.8052000000000001</c:v>
                </c:pt>
                <c:pt idx="380">
                  <c:v>3.8052000000000001</c:v>
                </c:pt>
                <c:pt idx="381">
                  <c:v>3.8052000000000001</c:v>
                </c:pt>
                <c:pt idx="382">
                  <c:v>3.8052000000000001</c:v>
                </c:pt>
                <c:pt idx="383">
                  <c:v>3.8052000000000001</c:v>
                </c:pt>
                <c:pt idx="384">
                  <c:v>3.8052000000000001</c:v>
                </c:pt>
                <c:pt idx="385">
                  <c:v>3.8052000000000001</c:v>
                </c:pt>
                <c:pt idx="386">
                  <c:v>3.8052000000000001</c:v>
                </c:pt>
                <c:pt idx="387">
                  <c:v>3.8052000000000001</c:v>
                </c:pt>
                <c:pt idx="388">
                  <c:v>3.8052000000000001</c:v>
                </c:pt>
                <c:pt idx="389">
                  <c:v>3.8052000000000001</c:v>
                </c:pt>
                <c:pt idx="390">
                  <c:v>3.8052000000000001</c:v>
                </c:pt>
                <c:pt idx="391">
                  <c:v>3.8052000000000001</c:v>
                </c:pt>
                <c:pt idx="392">
                  <c:v>3.8052000000000001</c:v>
                </c:pt>
                <c:pt idx="393">
                  <c:v>3.8052000000000001</c:v>
                </c:pt>
                <c:pt idx="394">
                  <c:v>3.8052000000000001</c:v>
                </c:pt>
                <c:pt idx="395">
                  <c:v>3.8052000000000001</c:v>
                </c:pt>
                <c:pt idx="396">
                  <c:v>3.8052000000000001</c:v>
                </c:pt>
                <c:pt idx="397">
                  <c:v>3.8052000000000001</c:v>
                </c:pt>
                <c:pt idx="398">
                  <c:v>3.8052000000000001</c:v>
                </c:pt>
                <c:pt idx="399">
                  <c:v>3.8052000000000001</c:v>
                </c:pt>
                <c:pt idx="400">
                  <c:v>3.8052000000000001</c:v>
                </c:pt>
                <c:pt idx="401">
                  <c:v>3.8052000000000001</c:v>
                </c:pt>
                <c:pt idx="402">
                  <c:v>3.8052000000000001</c:v>
                </c:pt>
                <c:pt idx="403">
                  <c:v>3.8052000000000001</c:v>
                </c:pt>
                <c:pt idx="404">
                  <c:v>3.8052000000000001</c:v>
                </c:pt>
                <c:pt idx="405">
                  <c:v>3.8052000000000001</c:v>
                </c:pt>
                <c:pt idx="406">
                  <c:v>3.8052000000000001</c:v>
                </c:pt>
                <c:pt idx="407">
                  <c:v>3.8052000000000001</c:v>
                </c:pt>
                <c:pt idx="408">
                  <c:v>3.8052000000000001</c:v>
                </c:pt>
                <c:pt idx="409">
                  <c:v>3.8052000000000001</c:v>
                </c:pt>
                <c:pt idx="410">
                  <c:v>3.8052000000000001</c:v>
                </c:pt>
                <c:pt idx="411">
                  <c:v>3.8052000000000001</c:v>
                </c:pt>
                <c:pt idx="412">
                  <c:v>3.8052000000000001</c:v>
                </c:pt>
                <c:pt idx="413">
                  <c:v>3.8052000000000001</c:v>
                </c:pt>
                <c:pt idx="414">
                  <c:v>3.8052000000000001</c:v>
                </c:pt>
                <c:pt idx="415">
                  <c:v>3.8052000000000001</c:v>
                </c:pt>
                <c:pt idx="416">
                  <c:v>3.8052000000000001</c:v>
                </c:pt>
                <c:pt idx="417">
                  <c:v>3.8052000000000001</c:v>
                </c:pt>
                <c:pt idx="418">
                  <c:v>3.8052000000000001</c:v>
                </c:pt>
                <c:pt idx="419">
                  <c:v>3.8052000000000001</c:v>
                </c:pt>
                <c:pt idx="420">
                  <c:v>3.8052000000000001</c:v>
                </c:pt>
                <c:pt idx="421">
                  <c:v>3.8052000000000001</c:v>
                </c:pt>
                <c:pt idx="422">
                  <c:v>3.8052000000000001</c:v>
                </c:pt>
                <c:pt idx="423">
                  <c:v>3.8052000000000001</c:v>
                </c:pt>
                <c:pt idx="424">
                  <c:v>3.8052000000000001</c:v>
                </c:pt>
                <c:pt idx="425">
                  <c:v>3.8052000000000001</c:v>
                </c:pt>
                <c:pt idx="426">
                  <c:v>3.8052000000000001</c:v>
                </c:pt>
                <c:pt idx="427">
                  <c:v>3.8052000000000001</c:v>
                </c:pt>
                <c:pt idx="428">
                  <c:v>3.8052000000000001</c:v>
                </c:pt>
                <c:pt idx="429">
                  <c:v>3.8052000000000001</c:v>
                </c:pt>
                <c:pt idx="430">
                  <c:v>3.8052000000000001</c:v>
                </c:pt>
                <c:pt idx="431">
                  <c:v>3.8052000000000001</c:v>
                </c:pt>
                <c:pt idx="432">
                  <c:v>3.8052000000000001</c:v>
                </c:pt>
                <c:pt idx="433">
                  <c:v>3.8052000000000001</c:v>
                </c:pt>
                <c:pt idx="434">
                  <c:v>3.8052000000000001</c:v>
                </c:pt>
                <c:pt idx="435">
                  <c:v>3.8052000000000001</c:v>
                </c:pt>
                <c:pt idx="436">
                  <c:v>3.8052000000000001</c:v>
                </c:pt>
                <c:pt idx="437">
                  <c:v>3.8052000000000001</c:v>
                </c:pt>
                <c:pt idx="438">
                  <c:v>5.7124999999999986</c:v>
                </c:pt>
                <c:pt idx="439">
                  <c:v>5.7124999999999986</c:v>
                </c:pt>
                <c:pt idx="440">
                  <c:v>5.7124999999999986</c:v>
                </c:pt>
                <c:pt idx="441">
                  <c:v>5.7124999999999986</c:v>
                </c:pt>
                <c:pt idx="442">
                  <c:v>5.7124999999999986</c:v>
                </c:pt>
                <c:pt idx="443">
                  <c:v>5.7124999999999986</c:v>
                </c:pt>
                <c:pt idx="444">
                  <c:v>3.8052000000000001</c:v>
                </c:pt>
                <c:pt idx="445">
                  <c:v>3.8052000000000001</c:v>
                </c:pt>
                <c:pt idx="446">
                  <c:v>3.8052000000000001</c:v>
                </c:pt>
                <c:pt idx="447">
                  <c:v>5.7124999999999986</c:v>
                </c:pt>
                <c:pt idx="448">
                  <c:v>5.7124999999999986</c:v>
                </c:pt>
                <c:pt idx="449">
                  <c:v>5.7124999999999986</c:v>
                </c:pt>
                <c:pt idx="450">
                  <c:v>5.7124999999999986</c:v>
                </c:pt>
                <c:pt idx="451">
                  <c:v>5.7124999999999986</c:v>
                </c:pt>
                <c:pt idx="452">
                  <c:v>3.8052000000000001</c:v>
                </c:pt>
                <c:pt idx="453">
                  <c:v>3.8052000000000001</c:v>
                </c:pt>
                <c:pt idx="454">
                  <c:v>3.8052000000000001</c:v>
                </c:pt>
                <c:pt idx="455">
                  <c:v>3.8052000000000001</c:v>
                </c:pt>
                <c:pt idx="456">
                  <c:v>3.8052000000000001</c:v>
                </c:pt>
                <c:pt idx="457">
                  <c:v>3.8052000000000001</c:v>
                </c:pt>
                <c:pt idx="458">
                  <c:v>3.8052000000000001</c:v>
                </c:pt>
                <c:pt idx="459">
                  <c:v>3.8052000000000001</c:v>
                </c:pt>
                <c:pt idx="460">
                  <c:v>3.8052000000000001</c:v>
                </c:pt>
                <c:pt idx="461">
                  <c:v>3.8052000000000001</c:v>
                </c:pt>
                <c:pt idx="462">
                  <c:v>3.8052000000000001</c:v>
                </c:pt>
                <c:pt idx="463">
                  <c:v>3.8052000000000001</c:v>
                </c:pt>
                <c:pt idx="464">
                  <c:v>3.8052000000000001</c:v>
                </c:pt>
                <c:pt idx="465">
                  <c:v>3.8052000000000001</c:v>
                </c:pt>
                <c:pt idx="466">
                  <c:v>3.8052000000000001</c:v>
                </c:pt>
                <c:pt idx="467">
                  <c:v>3.8052000000000001</c:v>
                </c:pt>
                <c:pt idx="468">
                  <c:v>3.8052000000000001</c:v>
                </c:pt>
                <c:pt idx="469">
                  <c:v>3.8052000000000001</c:v>
                </c:pt>
                <c:pt idx="470">
                  <c:v>3.8052000000000001</c:v>
                </c:pt>
                <c:pt idx="471">
                  <c:v>3.8052000000000001</c:v>
                </c:pt>
                <c:pt idx="472">
                  <c:v>3.8052000000000001</c:v>
                </c:pt>
                <c:pt idx="473">
                  <c:v>3.8052000000000001</c:v>
                </c:pt>
                <c:pt idx="474">
                  <c:v>3.8052000000000001</c:v>
                </c:pt>
                <c:pt idx="475">
                  <c:v>5.7124999999999986</c:v>
                </c:pt>
                <c:pt idx="476">
                  <c:v>5.7124999999999986</c:v>
                </c:pt>
                <c:pt idx="477">
                  <c:v>5.7124999999999986</c:v>
                </c:pt>
                <c:pt idx="478">
                  <c:v>5.7124999999999986</c:v>
                </c:pt>
                <c:pt idx="479">
                  <c:v>5.7124999999999986</c:v>
                </c:pt>
                <c:pt idx="480">
                  <c:v>5.7124999999999986</c:v>
                </c:pt>
                <c:pt idx="481">
                  <c:v>5.7124999999999986</c:v>
                </c:pt>
                <c:pt idx="482">
                  <c:v>5.7124999999999986</c:v>
                </c:pt>
                <c:pt idx="483">
                  <c:v>3.8052000000000001</c:v>
                </c:pt>
                <c:pt idx="484">
                  <c:v>3.8052000000000001</c:v>
                </c:pt>
                <c:pt idx="485">
                  <c:v>3.8052000000000001</c:v>
                </c:pt>
                <c:pt idx="486">
                  <c:v>3.8052000000000001</c:v>
                </c:pt>
                <c:pt idx="487">
                  <c:v>5.7124999999999986</c:v>
                </c:pt>
                <c:pt idx="488">
                  <c:v>5.7124999999999986</c:v>
                </c:pt>
                <c:pt idx="489">
                  <c:v>5.7124999999999986</c:v>
                </c:pt>
                <c:pt idx="490">
                  <c:v>7.6198999999999977</c:v>
                </c:pt>
                <c:pt idx="491">
                  <c:v>9.5272999999999985</c:v>
                </c:pt>
                <c:pt idx="492">
                  <c:v>13.342000000000001</c:v>
                </c:pt>
                <c:pt idx="493">
                  <c:v>15.2493</c:v>
                </c:pt>
                <c:pt idx="494">
                  <c:v>17.156600000000001</c:v>
                </c:pt>
                <c:pt idx="495">
                  <c:v>20.971299999999999</c:v>
                </c:pt>
                <c:pt idx="496">
                  <c:v>24.786200000000001</c:v>
                </c:pt>
                <c:pt idx="497">
                  <c:v>30.508199999999999</c:v>
                </c:pt>
                <c:pt idx="498">
                  <c:v>32.415599999999998</c:v>
                </c:pt>
                <c:pt idx="499">
                  <c:v>36.2303</c:v>
                </c:pt>
                <c:pt idx="500">
                  <c:v>41.952300000000001</c:v>
                </c:pt>
                <c:pt idx="501">
                  <c:v>43.8596</c:v>
                </c:pt>
                <c:pt idx="502">
                  <c:v>47.674300000000002</c:v>
                </c:pt>
                <c:pt idx="503">
                  <c:v>51.488999999999997</c:v>
                </c:pt>
                <c:pt idx="504">
                  <c:v>55.304000000000002</c:v>
                </c:pt>
                <c:pt idx="505">
                  <c:v>57.211300000000001</c:v>
                </c:pt>
                <c:pt idx="506">
                  <c:v>57.211300000000001</c:v>
                </c:pt>
                <c:pt idx="507">
                  <c:v>59.118700000000011</c:v>
                </c:pt>
                <c:pt idx="508">
                  <c:v>61.02600000000001</c:v>
                </c:pt>
                <c:pt idx="509">
                  <c:v>62.933400000000013</c:v>
                </c:pt>
                <c:pt idx="510">
                  <c:v>62.933400000000013</c:v>
                </c:pt>
                <c:pt idx="511">
                  <c:v>62.933400000000013</c:v>
                </c:pt>
                <c:pt idx="512">
                  <c:v>62.933400000000013</c:v>
                </c:pt>
                <c:pt idx="513">
                  <c:v>62.933400000000013</c:v>
                </c:pt>
                <c:pt idx="514">
                  <c:v>62.933400000000013</c:v>
                </c:pt>
                <c:pt idx="515">
                  <c:v>62.933400000000013</c:v>
                </c:pt>
                <c:pt idx="516">
                  <c:v>61.02600000000001</c:v>
                </c:pt>
                <c:pt idx="517">
                  <c:v>61.02600000000001</c:v>
                </c:pt>
                <c:pt idx="518">
                  <c:v>61.02600000000001</c:v>
                </c:pt>
                <c:pt idx="519">
                  <c:v>59.118700000000011</c:v>
                </c:pt>
                <c:pt idx="520">
                  <c:v>57.211300000000001</c:v>
                </c:pt>
                <c:pt idx="521">
                  <c:v>57.211300000000001</c:v>
                </c:pt>
                <c:pt idx="522">
                  <c:v>57.211300000000001</c:v>
                </c:pt>
                <c:pt idx="523">
                  <c:v>55.304000000000002</c:v>
                </c:pt>
                <c:pt idx="524">
                  <c:v>55.304000000000002</c:v>
                </c:pt>
                <c:pt idx="525">
                  <c:v>53.396600000000007</c:v>
                </c:pt>
                <c:pt idx="526">
                  <c:v>51.488999999999997</c:v>
                </c:pt>
                <c:pt idx="527">
                  <c:v>49.581699999999998</c:v>
                </c:pt>
                <c:pt idx="528">
                  <c:v>49.581699999999998</c:v>
                </c:pt>
                <c:pt idx="529">
                  <c:v>47.674300000000002</c:v>
                </c:pt>
                <c:pt idx="530">
                  <c:v>45.767000000000003</c:v>
                </c:pt>
                <c:pt idx="531">
                  <c:v>43.8596</c:v>
                </c:pt>
                <c:pt idx="532">
                  <c:v>43.8596</c:v>
                </c:pt>
                <c:pt idx="533">
                  <c:v>41.952300000000001</c:v>
                </c:pt>
                <c:pt idx="534">
                  <c:v>40.044899999999998</c:v>
                </c:pt>
                <c:pt idx="535">
                  <c:v>38.137600000000013</c:v>
                </c:pt>
                <c:pt idx="536">
                  <c:v>38.137600000000013</c:v>
                </c:pt>
                <c:pt idx="537">
                  <c:v>36.2303</c:v>
                </c:pt>
                <c:pt idx="538">
                  <c:v>34.322900000000011</c:v>
                </c:pt>
                <c:pt idx="539">
                  <c:v>34.322900000000011</c:v>
                </c:pt>
                <c:pt idx="540">
                  <c:v>32.415599999999998</c:v>
                </c:pt>
                <c:pt idx="541">
                  <c:v>32.415599999999998</c:v>
                </c:pt>
                <c:pt idx="542">
                  <c:v>30.508199999999999</c:v>
                </c:pt>
                <c:pt idx="543">
                  <c:v>30.508199999999999</c:v>
                </c:pt>
                <c:pt idx="544">
                  <c:v>30.508199999999999</c:v>
                </c:pt>
                <c:pt idx="545">
                  <c:v>28.600899999999999</c:v>
                </c:pt>
                <c:pt idx="546">
                  <c:v>26.69349999999999</c:v>
                </c:pt>
                <c:pt idx="547">
                  <c:v>26.69349999999999</c:v>
                </c:pt>
                <c:pt idx="548">
                  <c:v>26.69349999999999</c:v>
                </c:pt>
                <c:pt idx="549">
                  <c:v>24.786200000000001</c:v>
                </c:pt>
                <c:pt idx="550">
                  <c:v>24.786200000000001</c:v>
                </c:pt>
                <c:pt idx="551">
                  <c:v>22.878800000000009</c:v>
                </c:pt>
                <c:pt idx="552">
                  <c:v>22.878800000000009</c:v>
                </c:pt>
                <c:pt idx="553">
                  <c:v>20.971299999999999</c:v>
                </c:pt>
                <c:pt idx="554">
                  <c:v>20.971299999999999</c:v>
                </c:pt>
                <c:pt idx="555">
                  <c:v>19.064</c:v>
                </c:pt>
                <c:pt idx="556">
                  <c:v>19.064</c:v>
                </c:pt>
                <c:pt idx="557">
                  <c:v>17.156600000000001</c:v>
                </c:pt>
                <c:pt idx="558">
                  <c:v>17.156600000000001</c:v>
                </c:pt>
                <c:pt idx="559">
                  <c:v>17.156600000000001</c:v>
                </c:pt>
                <c:pt idx="560">
                  <c:v>17.156600000000001</c:v>
                </c:pt>
                <c:pt idx="561">
                  <c:v>15.2493</c:v>
                </c:pt>
                <c:pt idx="562">
                  <c:v>15.2493</c:v>
                </c:pt>
                <c:pt idx="563">
                  <c:v>15.2493</c:v>
                </c:pt>
                <c:pt idx="564">
                  <c:v>13.342000000000001</c:v>
                </c:pt>
                <c:pt idx="565">
                  <c:v>13.342000000000001</c:v>
                </c:pt>
                <c:pt idx="566">
                  <c:v>13.342000000000001</c:v>
                </c:pt>
                <c:pt idx="567">
                  <c:v>11.4346</c:v>
                </c:pt>
                <c:pt idx="568">
                  <c:v>11.4346</c:v>
                </c:pt>
                <c:pt idx="569">
                  <c:v>11.4346</c:v>
                </c:pt>
                <c:pt idx="570">
                  <c:v>11.4346</c:v>
                </c:pt>
                <c:pt idx="571">
                  <c:v>9.5272999999999985</c:v>
                </c:pt>
                <c:pt idx="572">
                  <c:v>9.5272999999999985</c:v>
                </c:pt>
                <c:pt idx="573">
                  <c:v>9.5272999999999985</c:v>
                </c:pt>
                <c:pt idx="574">
                  <c:v>9.5272999999999985</c:v>
                </c:pt>
                <c:pt idx="575">
                  <c:v>9.5272999999999985</c:v>
                </c:pt>
                <c:pt idx="576">
                  <c:v>7.6198999999999977</c:v>
                </c:pt>
                <c:pt idx="577">
                  <c:v>7.6198999999999977</c:v>
                </c:pt>
                <c:pt idx="578">
                  <c:v>7.6198999999999977</c:v>
                </c:pt>
                <c:pt idx="579">
                  <c:v>7.6198999999999977</c:v>
                </c:pt>
                <c:pt idx="580">
                  <c:v>7.6198999999999977</c:v>
                </c:pt>
                <c:pt idx="581">
                  <c:v>7.6198999999999977</c:v>
                </c:pt>
                <c:pt idx="582">
                  <c:v>7.6198999999999977</c:v>
                </c:pt>
                <c:pt idx="583">
                  <c:v>5.7124999999999986</c:v>
                </c:pt>
                <c:pt idx="584">
                  <c:v>5.7124999999999986</c:v>
                </c:pt>
                <c:pt idx="585">
                  <c:v>5.7124999999999986</c:v>
                </c:pt>
                <c:pt idx="586">
                  <c:v>5.7124999999999986</c:v>
                </c:pt>
                <c:pt idx="587">
                  <c:v>5.7124999999999986</c:v>
                </c:pt>
                <c:pt idx="588">
                  <c:v>5.7124999999999986</c:v>
                </c:pt>
                <c:pt idx="589">
                  <c:v>5.7124999999999986</c:v>
                </c:pt>
                <c:pt idx="590">
                  <c:v>5.7124999999999986</c:v>
                </c:pt>
                <c:pt idx="591">
                  <c:v>5.7124999999999986</c:v>
                </c:pt>
                <c:pt idx="592">
                  <c:v>5.7124999999999986</c:v>
                </c:pt>
                <c:pt idx="593">
                  <c:v>5.7124999999999986</c:v>
                </c:pt>
                <c:pt idx="594">
                  <c:v>3.8052000000000001</c:v>
                </c:pt>
                <c:pt idx="595">
                  <c:v>3.8052000000000001</c:v>
                </c:pt>
                <c:pt idx="596">
                  <c:v>3.8052000000000001</c:v>
                </c:pt>
                <c:pt idx="597">
                  <c:v>3.8052000000000001</c:v>
                </c:pt>
                <c:pt idx="598">
                  <c:v>5.7124999999999986</c:v>
                </c:pt>
                <c:pt idx="599">
                  <c:v>5.7124999999999986</c:v>
                </c:pt>
                <c:pt idx="600">
                  <c:v>5.7124999999999986</c:v>
                </c:pt>
                <c:pt idx="601">
                  <c:v>5.7124999999999986</c:v>
                </c:pt>
                <c:pt idx="602">
                  <c:v>5.7124999999999986</c:v>
                </c:pt>
                <c:pt idx="603">
                  <c:v>5.7124999999999986</c:v>
                </c:pt>
                <c:pt idx="604">
                  <c:v>5.7124999999999986</c:v>
                </c:pt>
                <c:pt idx="605">
                  <c:v>5.7124999999999986</c:v>
                </c:pt>
                <c:pt idx="606">
                  <c:v>5.7124999999999986</c:v>
                </c:pt>
                <c:pt idx="607">
                  <c:v>5.7124999999999986</c:v>
                </c:pt>
                <c:pt idx="608">
                  <c:v>5.7124999999999986</c:v>
                </c:pt>
                <c:pt idx="609">
                  <c:v>5.7124999999999986</c:v>
                </c:pt>
                <c:pt idx="610">
                  <c:v>5.7124999999999986</c:v>
                </c:pt>
                <c:pt idx="611">
                  <c:v>5.7124999999999986</c:v>
                </c:pt>
                <c:pt idx="612">
                  <c:v>5.7124999999999986</c:v>
                </c:pt>
                <c:pt idx="613">
                  <c:v>5.7124999999999986</c:v>
                </c:pt>
                <c:pt idx="614">
                  <c:v>5.7124999999999986</c:v>
                </c:pt>
                <c:pt idx="615">
                  <c:v>5.7124999999999986</c:v>
                </c:pt>
                <c:pt idx="616">
                  <c:v>5.7124999999999986</c:v>
                </c:pt>
                <c:pt idx="617">
                  <c:v>3.8052000000000001</c:v>
                </c:pt>
                <c:pt idx="618">
                  <c:v>3.8052000000000001</c:v>
                </c:pt>
                <c:pt idx="619">
                  <c:v>3.8052000000000001</c:v>
                </c:pt>
                <c:pt idx="620">
                  <c:v>3.8052000000000001</c:v>
                </c:pt>
                <c:pt idx="621">
                  <c:v>3.8052000000000001</c:v>
                </c:pt>
                <c:pt idx="622">
                  <c:v>3.8052000000000001</c:v>
                </c:pt>
                <c:pt idx="623">
                  <c:v>3.8052000000000001</c:v>
                </c:pt>
                <c:pt idx="624">
                  <c:v>3.8052000000000001</c:v>
                </c:pt>
                <c:pt idx="625">
                  <c:v>3.8052000000000001</c:v>
                </c:pt>
                <c:pt idx="626">
                  <c:v>3.8052000000000001</c:v>
                </c:pt>
                <c:pt idx="627">
                  <c:v>3.8052000000000001</c:v>
                </c:pt>
                <c:pt idx="628">
                  <c:v>3.8052000000000001</c:v>
                </c:pt>
                <c:pt idx="629">
                  <c:v>3.8052000000000001</c:v>
                </c:pt>
                <c:pt idx="630">
                  <c:v>3.8052000000000001</c:v>
                </c:pt>
                <c:pt idx="631">
                  <c:v>3.8052000000000001</c:v>
                </c:pt>
                <c:pt idx="632">
                  <c:v>3.8052000000000001</c:v>
                </c:pt>
                <c:pt idx="633">
                  <c:v>3.8052000000000001</c:v>
                </c:pt>
                <c:pt idx="634">
                  <c:v>3.8052000000000001</c:v>
                </c:pt>
                <c:pt idx="635">
                  <c:v>3.8052000000000001</c:v>
                </c:pt>
                <c:pt idx="636">
                  <c:v>3.8052000000000001</c:v>
                </c:pt>
                <c:pt idx="637">
                  <c:v>3.8052000000000001</c:v>
                </c:pt>
                <c:pt idx="638">
                  <c:v>3.8052000000000001</c:v>
                </c:pt>
                <c:pt idx="639">
                  <c:v>3.8052000000000001</c:v>
                </c:pt>
                <c:pt idx="640">
                  <c:v>3.8052000000000001</c:v>
                </c:pt>
                <c:pt idx="641">
                  <c:v>3.8052000000000001</c:v>
                </c:pt>
                <c:pt idx="642">
                  <c:v>3.8052000000000001</c:v>
                </c:pt>
                <c:pt idx="643">
                  <c:v>3.8052000000000001</c:v>
                </c:pt>
                <c:pt idx="644">
                  <c:v>3.8052000000000001</c:v>
                </c:pt>
                <c:pt idx="645">
                  <c:v>3.8052000000000001</c:v>
                </c:pt>
                <c:pt idx="646">
                  <c:v>3.8052000000000001</c:v>
                </c:pt>
                <c:pt idx="647">
                  <c:v>3.8052000000000001</c:v>
                </c:pt>
                <c:pt idx="648">
                  <c:v>3.8052000000000001</c:v>
                </c:pt>
                <c:pt idx="649">
                  <c:v>3.8052000000000001</c:v>
                </c:pt>
                <c:pt idx="650">
                  <c:v>3.8052000000000001</c:v>
                </c:pt>
                <c:pt idx="651">
                  <c:v>3.8052000000000001</c:v>
                </c:pt>
                <c:pt idx="652">
                  <c:v>3.8052000000000001</c:v>
                </c:pt>
                <c:pt idx="653">
                  <c:v>3.8052000000000001</c:v>
                </c:pt>
                <c:pt idx="654">
                  <c:v>3.8052000000000001</c:v>
                </c:pt>
                <c:pt idx="655">
                  <c:v>3.8052000000000001</c:v>
                </c:pt>
                <c:pt idx="656">
                  <c:v>3.8052000000000001</c:v>
                </c:pt>
                <c:pt idx="657">
                  <c:v>3.8052000000000001</c:v>
                </c:pt>
                <c:pt idx="658">
                  <c:v>3.8052000000000001</c:v>
                </c:pt>
                <c:pt idx="659">
                  <c:v>3.8052000000000001</c:v>
                </c:pt>
                <c:pt idx="660">
                  <c:v>3.8052000000000001</c:v>
                </c:pt>
                <c:pt idx="661">
                  <c:v>3.8052000000000001</c:v>
                </c:pt>
                <c:pt idx="662">
                  <c:v>3.8052000000000001</c:v>
                </c:pt>
                <c:pt idx="663">
                  <c:v>3.8052000000000001</c:v>
                </c:pt>
                <c:pt idx="664">
                  <c:v>3.8052000000000001</c:v>
                </c:pt>
                <c:pt idx="665">
                  <c:v>3.8052000000000001</c:v>
                </c:pt>
                <c:pt idx="666">
                  <c:v>3.8052000000000001</c:v>
                </c:pt>
                <c:pt idx="667">
                  <c:v>3.8052000000000001</c:v>
                </c:pt>
                <c:pt idx="668">
                  <c:v>3.8052000000000001</c:v>
                </c:pt>
                <c:pt idx="669">
                  <c:v>3.8052000000000001</c:v>
                </c:pt>
                <c:pt idx="670">
                  <c:v>3.8052000000000001</c:v>
                </c:pt>
                <c:pt idx="671">
                  <c:v>3.8052000000000001</c:v>
                </c:pt>
                <c:pt idx="672">
                  <c:v>3.8052000000000001</c:v>
                </c:pt>
                <c:pt idx="673">
                  <c:v>3.8052000000000001</c:v>
                </c:pt>
                <c:pt idx="674">
                  <c:v>3.8052000000000001</c:v>
                </c:pt>
                <c:pt idx="675">
                  <c:v>3.8052000000000001</c:v>
                </c:pt>
                <c:pt idx="676">
                  <c:v>3.8052000000000001</c:v>
                </c:pt>
                <c:pt idx="677">
                  <c:v>3.8052000000000001</c:v>
                </c:pt>
                <c:pt idx="678">
                  <c:v>3.8052000000000001</c:v>
                </c:pt>
                <c:pt idx="679">
                  <c:v>3.8052000000000001</c:v>
                </c:pt>
                <c:pt idx="680">
                  <c:v>3.8052000000000001</c:v>
                </c:pt>
                <c:pt idx="681">
                  <c:v>5.7124999999999986</c:v>
                </c:pt>
                <c:pt idx="682">
                  <c:v>5.7124999999999986</c:v>
                </c:pt>
                <c:pt idx="683">
                  <c:v>5.7124999999999986</c:v>
                </c:pt>
                <c:pt idx="684">
                  <c:v>5.7124999999999986</c:v>
                </c:pt>
                <c:pt idx="685">
                  <c:v>5.7124999999999986</c:v>
                </c:pt>
                <c:pt idx="686">
                  <c:v>5.7124999999999986</c:v>
                </c:pt>
                <c:pt idx="687">
                  <c:v>5.7124999999999986</c:v>
                </c:pt>
                <c:pt idx="688">
                  <c:v>5.7124999999999986</c:v>
                </c:pt>
                <c:pt idx="689">
                  <c:v>5.7124999999999986</c:v>
                </c:pt>
                <c:pt idx="690">
                  <c:v>5.7124999999999986</c:v>
                </c:pt>
                <c:pt idx="691">
                  <c:v>5.7124999999999986</c:v>
                </c:pt>
                <c:pt idx="692">
                  <c:v>5.7124999999999986</c:v>
                </c:pt>
                <c:pt idx="693">
                  <c:v>5.7124999999999986</c:v>
                </c:pt>
              </c:numCache>
            </c:numRef>
          </c:yVal>
          <c:smooth val="1"/>
          <c:extLst>
            <c:ext xmlns:c16="http://schemas.microsoft.com/office/drawing/2014/chart" uri="{C3380CC4-5D6E-409C-BE32-E72D297353CC}">
              <c16:uniqueId val="{00000000-1846-48F4-87D3-F9581C2ED0DA}"/>
            </c:ext>
          </c:extLst>
        </c:ser>
        <c:ser>
          <c:idx val="1"/>
          <c:order val="1"/>
          <c:tx>
            <c:v>Dp = 10см</c:v>
          </c:tx>
          <c:spPr>
            <a:ln w="9525" cap="rnd">
              <a:solidFill>
                <a:schemeClr val="accent2"/>
              </a:solidFill>
              <a:round/>
            </a:ln>
            <a:effectLst>
              <a:outerShdw blurRad="50800" dist="38100" dir="5400000" rotWithShape="0">
                <a:srgbClr val="000000">
                  <a:alpha val="35000"/>
                </a:srgbClr>
              </a:outerShdw>
            </a:effectLst>
          </c:spPr>
          <c:marker>
            <c:symbol val="none"/>
          </c:marker>
          <c:xVal>
            <c:numRef>
              <c:f>'Разные позQ = 10 μl min, V =9μl'!$E$3:$E$1403</c:f>
              <c:numCache>
                <c:formatCode>General</c:formatCode>
                <c:ptCount val="1401"/>
                <c:pt idx="0">
                  <c:v>55.52</c:v>
                </c:pt>
                <c:pt idx="1">
                  <c:v>55.6</c:v>
                </c:pt>
                <c:pt idx="2">
                  <c:v>55.68</c:v>
                </c:pt>
                <c:pt idx="3">
                  <c:v>55.76</c:v>
                </c:pt>
                <c:pt idx="4">
                  <c:v>55.84</c:v>
                </c:pt>
                <c:pt idx="5">
                  <c:v>55.92</c:v>
                </c:pt>
                <c:pt idx="6">
                  <c:v>56</c:v>
                </c:pt>
                <c:pt idx="7">
                  <c:v>56.08</c:v>
                </c:pt>
                <c:pt idx="8">
                  <c:v>56.16</c:v>
                </c:pt>
                <c:pt idx="9">
                  <c:v>56.24</c:v>
                </c:pt>
                <c:pt idx="10">
                  <c:v>56.32</c:v>
                </c:pt>
                <c:pt idx="11">
                  <c:v>56.4</c:v>
                </c:pt>
                <c:pt idx="12">
                  <c:v>56.48</c:v>
                </c:pt>
                <c:pt idx="13">
                  <c:v>56.56</c:v>
                </c:pt>
                <c:pt idx="14">
                  <c:v>56.64</c:v>
                </c:pt>
                <c:pt idx="15">
                  <c:v>56.72</c:v>
                </c:pt>
                <c:pt idx="16">
                  <c:v>56.8</c:v>
                </c:pt>
                <c:pt idx="17">
                  <c:v>56.88</c:v>
                </c:pt>
                <c:pt idx="18">
                  <c:v>56.96</c:v>
                </c:pt>
                <c:pt idx="19">
                  <c:v>57.04</c:v>
                </c:pt>
                <c:pt idx="20">
                  <c:v>57.12</c:v>
                </c:pt>
                <c:pt idx="21">
                  <c:v>57.2</c:v>
                </c:pt>
                <c:pt idx="22">
                  <c:v>57.28</c:v>
                </c:pt>
                <c:pt idx="23">
                  <c:v>57.36</c:v>
                </c:pt>
                <c:pt idx="24">
                  <c:v>57.44</c:v>
                </c:pt>
                <c:pt idx="25">
                  <c:v>57.52</c:v>
                </c:pt>
                <c:pt idx="26">
                  <c:v>57.6</c:v>
                </c:pt>
                <c:pt idx="27">
                  <c:v>57.68</c:v>
                </c:pt>
                <c:pt idx="28">
                  <c:v>57.76</c:v>
                </c:pt>
                <c:pt idx="29">
                  <c:v>57.84</c:v>
                </c:pt>
                <c:pt idx="30">
                  <c:v>57.92</c:v>
                </c:pt>
                <c:pt idx="31">
                  <c:v>58</c:v>
                </c:pt>
                <c:pt idx="32">
                  <c:v>58.08</c:v>
                </c:pt>
                <c:pt idx="33">
                  <c:v>58.16</c:v>
                </c:pt>
                <c:pt idx="34">
                  <c:v>58.24</c:v>
                </c:pt>
                <c:pt idx="35">
                  <c:v>58.32</c:v>
                </c:pt>
                <c:pt idx="36">
                  <c:v>58.4</c:v>
                </c:pt>
                <c:pt idx="37">
                  <c:v>58.48</c:v>
                </c:pt>
                <c:pt idx="38">
                  <c:v>58.56</c:v>
                </c:pt>
                <c:pt idx="39">
                  <c:v>58.64</c:v>
                </c:pt>
                <c:pt idx="40">
                  <c:v>58.72</c:v>
                </c:pt>
                <c:pt idx="41">
                  <c:v>58.8</c:v>
                </c:pt>
                <c:pt idx="42">
                  <c:v>58.88</c:v>
                </c:pt>
                <c:pt idx="43">
                  <c:v>58.96</c:v>
                </c:pt>
                <c:pt idx="44">
                  <c:v>59.04</c:v>
                </c:pt>
                <c:pt idx="45">
                  <c:v>59.12</c:v>
                </c:pt>
                <c:pt idx="46">
                  <c:v>59.2</c:v>
                </c:pt>
                <c:pt idx="47">
                  <c:v>59.28</c:v>
                </c:pt>
                <c:pt idx="48">
                  <c:v>59.36</c:v>
                </c:pt>
                <c:pt idx="49">
                  <c:v>59.44</c:v>
                </c:pt>
                <c:pt idx="50">
                  <c:v>59.52</c:v>
                </c:pt>
                <c:pt idx="51">
                  <c:v>59.6</c:v>
                </c:pt>
                <c:pt idx="52">
                  <c:v>59.68</c:v>
                </c:pt>
                <c:pt idx="53">
                  <c:v>59.76</c:v>
                </c:pt>
                <c:pt idx="54">
                  <c:v>59.84</c:v>
                </c:pt>
                <c:pt idx="55">
                  <c:v>59.92</c:v>
                </c:pt>
                <c:pt idx="56">
                  <c:v>60.000000000000703</c:v>
                </c:pt>
                <c:pt idx="57">
                  <c:v>60.080000000000702</c:v>
                </c:pt>
                <c:pt idx="58">
                  <c:v>60.1600000000007</c:v>
                </c:pt>
                <c:pt idx="59">
                  <c:v>60.240000000000698</c:v>
                </c:pt>
                <c:pt idx="60">
                  <c:v>60.320000000000697</c:v>
                </c:pt>
                <c:pt idx="61">
                  <c:v>60.400000000000702</c:v>
                </c:pt>
                <c:pt idx="62">
                  <c:v>60.4800000000007</c:v>
                </c:pt>
                <c:pt idx="63">
                  <c:v>60.560000000000699</c:v>
                </c:pt>
                <c:pt idx="64">
                  <c:v>60.640000000000697</c:v>
                </c:pt>
                <c:pt idx="65">
                  <c:v>60.720000000000702</c:v>
                </c:pt>
                <c:pt idx="66">
                  <c:v>60.800000000000701</c:v>
                </c:pt>
                <c:pt idx="67">
                  <c:v>60.880000000000663</c:v>
                </c:pt>
                <c:pt idx="68">
                  <c:v>60.960000000000697</c:v>
                </c:pt>
                <c:pt idx="69">
                  <c:v>61.040000000000703</c:v>
                </c:pt>
                <c:pt idx="70">
                  <c:v>61.120000000000701</c:v>
                </c:pt>
                <c:pt idx="71">
                  <c:v>61.200000000000699</c:v>
                </c:pt>
                <c:pt idx="72">
                  <c:v>61.280000000000697</c:v>
                </c:pt>
                <c:pt idx="73">
                  <c:v>61.360000000000802</c:v>
                </c:pt>
                <c:pt idx="74">
                  <c:v>61.440000000000801</c:v>
                </c:pt>
                <c:pt idx="75">
                  <c:v>61.520000000000799</c:v>
                </c:pt>
                <c:pt idx="76">
                  <c:v>61.600000000000797</c:v>
                </c:pt>
                <c:pt idx="77">
                  <c:v>61.680000000000803</c:v>
                </c:pt>
                <c:pt idx="78">
                  <c:v>61.760000000000801</c:v>
                </c:pt>
                <c:pt idx="79">
                  <c:v>61.840000000000799</c:v>
                </c:pt>
                <c:pt idx="80">
                  <c:v>61.920000000000798</c:v>
                </c:pt>
                <c:pt idx="81">
                  <c:v>62.000000000000803</c:v>
                </c:pt>
                <c:pt idx="82">
                  <c:v>62.080000000000801</c:v>
                </c:pt>
                <c:pt idx="83">
                  <c:v>62.1600000000008</c:v>
                </c:pt>
                <c:pt idx="84">
                  <c:v>62.240000000000798</c:v>
                </c:pt>
                <c:pt idx="85">
                  <c:v>62.320000000000803</c:v>
                </c:pt>
                <c:pt idx="86">
                  <c:v>62.400000000000801</c:v>
                </c:pt>
                <c:pt idx="87">
                  <c:v>62.4800000000008</c:v>
                </c:pt>
                <c:pt idx="88">
                  <c:v>62.560000000000798</c:v>
                </c:pt>
                <c:pt idx="89">
                  <c:v>62.640000000000803</c:v>
                </c:pt>
                <c:pt idx="90">
                  <c:v>62.720000000000802</c:v>
                </c:pt>
                <c:pt idx="91">
                  <c:v>62.8000000000008</c:v>
                </c:pt>
                <c:pt idx="92">
                  <c:v>62.880000000000798</c:v>
                </c:pt>
                <c:pt idx="93">
                  <c:v>62.960000000000797</c:v>
                </c:pt>
                <c:pt idx="94">
                  <c:v>63.040000000000802</c:v>
                </c:pt>
                <c:pt idx="95">
                  <c:v>63.1200000000008</c:v>
                </c:pt>
                <c:pt idx="96">
                  <c:v>63.200000000000799</c:v>
                </c:pt>
                <c:pt idx="97">
                  <c:v>63.280000000000797</c:v>
                </c:pt>
                <c:pt idx="98">
                  <c:v>63.360000000000802</c:v>
                </c:pt>
                <c:pt idx="99">
                  <c:v>63.440000000000801</c:v>
                </c:pt>
                <c:pt idx="100">
                  <c:v>63.520000000000799</c:v>
                </c:pt>
                <c:pt idx="101">
                  <c:v>63.600000000000797</c:v>
                </c:pt>
                <c:pt idx="102">
                  <c:v>63.680000000000803</c:v>
                </c:pt>
                <c:pt idx="103">
                  <c:v>63.760000000000801</c:v>
                </c:pt>
                <c:pt idx="104">
                  <c:v>63.840000000000799</c:v>
                </c:pt>
                <c:pt idx="105">
                  <c:v>63.920000000000798</c:v>
                </c:pt>
                <c:pt idx="106">
                  <c:v>64.000000000000782</c:v>
                </c:pt>
                <c:pt idx="107">
                  <c:v>64.08000000000078</c:v>
                </c:pt>
                <c:pt idx="108">
                  <c:v>64.160000000000778</c:v>
                </c:pt>
                <c:pt idx="109">
                  <c:v>64.240000000000805</c:v>
                </c:pt>
                <c:pt idx="110">
                  <c:v>64.320000000000746</c:v>
                </c:pt>
                <c:pt idx="111">
                  <c:v>64.400000000000801</c:v>
                </c:pt>
                <c:pt idx="112">
                  <c:v>64.4800000000008</c:v>
                </c:pt>
                <c:pt idx="113">
                  <c:v>64.560000000000798</c:v>
                </c:pt>
                <c:pt idx="114">
                  <c:v>64.640000000000782</c:v>
                </c:pt>
                <c:pt idx="115">
                  <c:v>64.72000000000078</c:v>
                </c:pt>
                <c:pt idx="116">
                  <c:v>64.800000000000779</c:v>
                </c:pt>
                <c:pt idx="117">
                  <c:v>64.880000000000749</c:v>
                </c:pt>
                <c:pt idx="118">
                  <c:v>64.960000000000804</c:v>
                </c:pt>
                <c:pt idx="119">
                  <c:v>65.040000000000802</c:v>
                </c:pt>
                <c:pt idx="120">
                  <c:v>65.120000000000744</c:v>
                </c:pt>
                <c:pt idx="121">
                  <c:v>65.200000000000799</c:v>
                </c:pt>
                <c:pt idx="122">
                  <c:v>65.280000000000783</c:v>
                </c:pt>
                <c:pt idx="123">
                  <c:v>65.360000000000781</c:v>
                </c:pt>
                <c:pt idx="124">
                  <c:v>65.440000000000794</c:v>
                </c:pt>
                <c:pt idx="125">
                  <c:v>65.520000000000778</c:v>
                </c:pt>
                <c:pt idx="126">
                  <c:v>65.600000000000847</c:v>
                </c:pt>
                <c:pt idx="127">
                  <c:v>65.680000000000746</c:v>
                </c:pt>
                <c:pt idx="128">
                  <c:v>65.760000000000801</c:v>
                </c:pt>
                <c:pt idx="129">
                  <c:v>65.840000000000899</c:v>
                </c:pt>
                <c:pt idx="130">
                  <c:v>65.920000000000883</c:v>
                </c:pt>
                <c:pt idx="131">
                  <c:v>66.000000000000881</c:v>
                </c:pt>
                <c:pt idx="132">
                  <c:v>66.080000000000879</c:v>
                </c:pt>
                <c:pt idx="133">
                  <c:v>66.160000000000878</c:v>
                </c:pt>
                <c:pt idx="134">
                  <c:v>66.240000000000904</c:v>
                </c:pt>
                <c:pt idx="135">
                  <c:v>66.320000000000846</c:v>
                </c:pt>
                <c:pt idx="136">
                  <c:v>66.400000000000901</c:v>
                </c:pt>
                <c:pt idx="137">
                  <c:v>66.480000000000899</c:v>
                </c:pt>
                <c:pt idx="138">
                  <c:v>66.560000000000898</c:v>
                </c:pt>
                <c:pt idx="139">
                  <c:v>66.640000000000882</c:v>
                </c:pt>
                <c:pt idx="140">
                  <c:v>66.72000000000088</c:v>
                </c:pt>
                <c:pt idx="141">
                  <c:v>66.800000000000878</c:v>
                </c:pt>
                <c:pt idx="142">
                  <c:v>66.880000000000848</c:v>
                </c:pt>
                <c:pt idx="143">
                  <c:v>66.960000000000903</c:v>
                </c:pt>
                <c:pt idx="144">
                  <c:v>67.040000000000902</c:v>
                </c:pt>
                <c:pt idx="145">
                  <c:v>67.120000000000843</c:v>
                </c:pt>
                <c:pt idx="146">
                  <c:v>67.200000000000898</c:v>
                </c:pt>
                <c:pt idx="147">
                  <c:v>67.280000000000882</c:v>
                </c:pt>
                <c:pt idx="148">
                  <c:v>67.360000000000881</c:v>
                </c:pt>
                <c:pt idx="149">
                  <c:v>67.440000000000893</c:v>
                </c:pt>
                <c:pt idx="150">
                  <c:v>67.520000000000849</c:v>
                </c:pt>
                <c:pt idx="151">
                  <c:v>67.600000000000847</c:v>
                </c:pt>
                <c:pt idx="152">
                  <c:v>67.680000000000845</c:v>
                </c:pt>
                <c:pt idx="153">
                  <c:v>67.7600000000009</c:v>
                </c:pt>
                <c:pt idx="154">
                  <c:v>67.840000000000899</c:v>
                </c:pt>
                <c:pt idx="155">
                  <c:v>67.920000000000883</c:v>
                </c:pt>
                <c:pt idx="156">
                  <c:v>68.000000000000881</c:v>
                </c:pt>
                <c:pt idx="157">
                  <c:v>68.080000000000879</c:v>
                </c:pt>
                <c:pt idx="158">
                  <c:v>68.160000000000878</c:v>
                </c:pt>
                <c:pt idx="159">
                  <c:v>68.240000000000904</c:v>
                </c:pt>
                <c:pt idx="160">
                  <c:v>68.320000000000846</c:v>
                </c:pt>
                <c:pt idx="161">
                  <c:v>68.400000000000901</c:v>
                </c:pt>
                <c:pt idx="162">
                  <c:v>68.480000000000899</c:v>
                </c:pt>
                <c:pt idx="163">
                  <c:v>68.560000000000898</c:v>
                </c:pt>
                <c:pt idx="164">
                  <c:v>68.640000000000882</c:v>
                </c:pt>
                <c:pt idx="165">
                  <c:v>68.72000000000088</c:v>
                </c:pt>
                <c:pt idx="166">
                  <c:v>68.800000000000878</c:v>
                </c:pt>
                <c:pt idx="167">
                  <c:v>68.880000000000848</c:v>
                </c:pt>
                <c:pt idx="168">
                  <c:v>68.960000000000903</c:v>
                </c:pt>
                <c:pt idx="169">
                  <c:v>69.040000000000902</c:v>
                </c:pt>
                <c:pt idx="170">
                  <c:v>69.120000000000843</c:v>
                </c:pt>
                <c:pt idx="171">
                  <c:v>69.200000000000898</c:v>
                </c:pt>
                <c:pt idx="172">
                  <c:v>69.280000000000882</c:v>
                </c:pt>
                <c:pt idx="173">
                  <c:v>69.360000000000881</c:v>
                </c:pt>
                <c:pt idx="174">
                  <c:v>69.440000000000893</c:v>
                </c:pt>
                <c:pt idx="175">
                  <c:v>69.520000000000849</c:v>
                </c:pt>
                <c:pt idx="176">
                  <c:v>69.600000000000847</c:v>
                </c:pt>
                <c:pt idx="177">
                  <c:v>69.680000000000845</c:v>
                </c:pt>
                <c:pt idx="178">
                  <c:v>69.7600000000009</c:v>
                </c:pt>
                <c:pt idx="179">
                  <c:v>69.840000000000899</c:v>
                </c:pt>
                <c:pt idx="180">
                  <c:v>69.920000000000883</c:v>
                </c:pt>
                <c:pt idx="181">
                  <c:v>70.000000000000881</c:v>
                </c:pt>
                <c:pt idx="182">
                  <c:v>70.080000000000979</c:v>
                </c:pt>
                <c:pt idx="183">
                  <c:v>70.160000000000949</c:v>
                </c:pt>
                <c:pt idx="184">
                  <c:v>70.240000000001004</c:v>
                </c:pt>
                <c:pt idx="185">
                  <c:v>70.320000000000945</c:v>
                </c:pt>
                <c:pt idx="186">
                  <c:v>70.400000000001</c:v>
                </c:pt>
                <c:pt idx="187">
                  <c:v>70.480000000000999</c:v>
                </c:pt>
                <c:pt idx="188">
                  <c:v>70.560000000000983</c:v>
                </c:pt>
                <c:pt idx="189">
                  <c:v>70.640000000000981</c:v>
                </c:pt>
                <c:pt idx="190">
                  <c:v>70.720000000000979</c:v>
                </c:pt>
                <c:pt idx="191">
                  <c:v>70.800000000000978</c:v>
                </c:pt>
                <c:pt idx="192">
                  <c:v>70.880000000000948</c:v>
                </c:pt>
                <c:pt idx="193">
                  <c:v>70.960000000001003</c:v>
                </c:pt>
                <c:pt idx="194">
                  <c:v>71.040000000001001</c:v>
                </c:pt>
                <c:pt idx="195">
                  <c:v>71.120000000000942</c:v>
                </c:pt>
                <c:pt idx="196">
                  <c:v>71.200000000000998</c:v>
                </c:pt>
                <c:pt idx="197">
                  <c:v>71.280000000000982</c:v>
                </c:pt>
                <c:pt idx="198">
                  <c:v>71.36000000000098</c:v>
                </c:pt>
                <c:pt idx="199">
                  <c:v>71.440000000001007</c:v>
                </c:pt>
                <c:pt idx="200">
                  <c:v>71.520000000000948</c:v>
                </c:pt>
                <c:pt idx="201">
                  <c:v>71.600000000000946</c:v>
                </c:pt>
                <c:pt idx="202">
                  <c:v>71.680000000000945</c:v>
                </c:pt>
                <c:pt idx="203">
                  <c:v>71.760000000001</c:v>
                </c:pt>
                <c:pt idx="204">
                  <c:v>71.840000000000998</c:v>
                </c:pt>
                <c:pt idx="205">
                  <c:v>71.920000000000982</c:v>
                </c:pt>
                <c:pt idx="206">
                  <c:v>72.000000000000981</c:v>
                </c:pt>
                <c:pt idx="207">
                  <c:v>72.080000000000979</c:v>
                </c:pt>
                <c:pt idx="208">
                  <c:v>72.160000000000949</c:v>
                </c:pt>
                <c:pt idx="209">
                  <c:v>72.240000000001004</c:v>
                </c:pt>
                <c:pt idx="210">
                  <c:v>72.320000000000945</c:v>
                </c:pt>
                <c:pt idx="211">
                  <c:v>72.400000000001</c:v>
                </c:pt>
                <c:pt idx="212">
                  <c:v>72.480000000000999</c:v>
                </c:pt>
                <c:pt idx="213">
                  <c:v>72.560000000000983</c:v>
                </c:pt>
                <c:pt idx="214">
                  <c:v>72.640000000000981</c:v>
                </c:pt>
                <c:pt idx="215">
                  <c:v>72.720000000000979</c:v>
                </c:pt>
                <c:pt idx="216">
                  <c:v>72.800000000000978</c:v>
                </c:pt>
                <c:pt idx="217">
                  <c:v>72.880000000000948</c:v>
                </c:pt>
                <c:pt idx="218">
                  <c:v>72.960000000001003</c:v>
                </c:pt>
                <c:pt idx="219">
                  <c:v>73.040000000001001</c:v>
                </c:pt>
                <c:pt idx="220">
                  <c:v>73.120000000000942</c:v>
                </c:pt>
                <c:pt idx="221">
                  <c:v>73.200000000000998</c:v>
                </c:pt>
                <c:pt idx="222">
                  <c:v>73.280000000000982</c:v>
                </c:pt>
                <c:pt idx="223">
                  <c:v>73.36000000000098</c:v>
                </c:pt>
                <c:pt idx="224">
                  <c:v>73.440000000001007</c:v>
                </c:pt>
                <c:pt idx="225">
                  <c:v>73.520000000000948</c:v>
                </c:pt>
                <c:pt idx="226">
                  <c:v>73.600000000000946</c:v>
                </c:pt>
                <c:pt idx="227">
                  <c:v>73.680000000000945</c:v>
                </c:pt>
                <c:pt idx="228">
                  <c:v>73.760000000001</c:v>
                </c:pt>
                <c:pt idx="229">
                  <c:v>73.840000000000998</c:v>
                </c:pt>
                <c:pt idx="230">
                  <c:v>73.920000000000982</c:v>
                </c:pt>
                <c:pt idx="231">
                  <c:v>74.000000000000981</c:v>
                </c:pt>
                <c:pt idx="232">
                  <c:v>74.080000000000979</c:v>
                </c:pt>
                <c:pt idx="233">
                  <c:v>74.160000000000949</c:v>
                </c:pt>
                <c:pt idx="234">
                  <c:v>74.240000000001103</c:v>
                </c:pt>
                <c:pt idx="235">
                  <c:v>74.320000000000945</c:v>
                </c:pt>
                <c:pt idx="236">
                  <c:v>74.400000000001</c:v>
                </c:pt>
                <c:pt idx="237">
                  <c:v>74.480000000001098</c:v>
                </c:pt>
                <c:pt idx="238">
                  <c:v>74.560000000001082</c:v>
                </c:pt>
                <c:pt idx="239">
                  <c:v>74.640000000001081</c:v>
                </c:pt>
                <c:pt idx="240">
                  <c:v>74.720000000001079</c:v>
                </c:pt>
                <c:pt idx="241">
                  <c:v>74.800000000001049</c:v>
                </c:pt>
                <c:pt idx="242">
                  <c:v>74.880000000001047</c:v>
                </c:pt>
                <c:pt idx="243">
                  <c:v>74.960000000001102</c:v>
                </c:pt>
                <c:pt idx="244">
                  <c:v>75.0400000000011</c:v>
                </c:pt>
                <c:pt idx="245">
                  <c:v>75.120000000001042</c:v>
                </c:pt>
                <c:pt idx="246">
                  <c:v>75.200000000001083</c:v>
                </c:pt>
                <c:pt idx="247">
                  <c:v>75.280000000001081</c:v>
                </c:pt>
                <c:pt idx="248">
                  <c:v>75.360000000001079</c:v>
                </c:pt>
                <c:pt idx="249">
                  <c:v>75.440000000001106</c:v>
                </c:pt>
                <c:pt idx="250">
                  <c:v>75.520000000001048</c:v>
                </c:pt>
                <c:pt idx="251">
                  <c:v>75.600000000001046</c:v>
                </c:pt>
                <c:pt idx="252">
                  <c:v>75.680000000001044</c:v>
                </c:pt>
                <c:pt idx="253">
                  <c:v>75.760000000001099</c:v>
                </c:pt>
                <c:pt idx="254">
                  <c:v>75.840000000001098</c:v>
                </c:pt>
                <c:pt idx="255">
                  <c:v>75.920000000001082</c:v>
                </c:pt>
                <c:pt idx="256">
                  <c:v>76.00000000000108</c:v>
                </c:pt>
                <c:pt idx="257">
                  <c:v>76.080000000001078</c:v>
                </c:pt>
                <c:pt idx="258">
                  <c:v>76.160000000001048</c:v>
                </c:pt>
                <c:pt idx="259">
                  <c:v>76.240000000001103</c:v>
                </c:pt>
                <c:pt idx="260">
                  <c:v>76.320000000001045</c:v>
                </c:pt>
                <c:pt idx="261">
                  <c:v>76.4000000000011</c:v>
                </c:pt>
                <c:pt idx="262">
                  <c:v>76.480000000001098</c:v>
                </c:pt>
                <c:pt idx="263">
                  <c:v>76.560000000001082</c:v>
                </c:pt>
                <c:pt idx="264">
                  <c:v>76.640000000001081</c:v>
                </c:pt>
                <c:pt idx="265">
                  <c:v>76.720000000001079</c:v>
                </c:pt>
                <c:pt idx="266">
                  <c:v>76.800000000001049</c:v>
                </c:pt>
                <c:pt idx="267">
                  <c:v>76.880000000001047</c:v>
                </c:pt>
                <c:pt idx="268">
                  <c:v>76.960000000001102</c:v>
                </c:pt>
                <c:pt idx="269">
                  <c:v>77.0400000000011</c:v>
                </c:pt>
                <c:pt idx="270">
                  <c:v>77.120000000001042</c:v>
                </c:pt>
                <c:pt idx="271">
                  <c:v>77.200000000001083</c:v>
                </c:pt>
                <c:pt idx="272">
                  <c:v>77.280000000001081</c:v>
                </c:pt>
                <c:pt idx="273">
                  <c:v>77.360000000001079</c:v>
                </c:pt>
                <c:pt idx="274">
                  <c:v>77.440000000001106</c:v>
                </c:pt>
                <c:pt idx="275">
                  <c:v>77.520000000001048</c:v>
                </c:pt>
                <c:pt idx="276">
                  <c:v>77.600000000001046</c:v>
                </c:pt>
                <c:pt idx="277">
                  <c:v>77.680000000001044</c:v>
                </c:pt>
                <c:pt idx="278">
                  <c:v>77.760000000001099</c:v>
                </c:pt>
                <c:pt idx="279">
                  <c:v>77.840000000001098</c:v>
                </c:pt>
                <c:pt idx="280">
                  <c:v>77.920000000001082</c:v>
                </c:pt>
                <c:pt idx="281">
                  <c:v>78.00000000000108</c:v>
                </c:pt>
                <c:pt idx="282">
                  <c:v>78.080000000001078</c:v>
                </c:pt>
                <c:pt idx="283">
                  <c:v>78.160000000001048</c:v>
                </c:pt>
                <c:pt idx="284">
                  <c:v>78.240000000001103</c:v>
                </c:pt>
                <c:pt idx="285">
                  <c:v>78.320000000001045</c:v>
                </c:pt>
                <c:pt idx="286">
                  <c:v>78.4000000000011</c:v>
                </c:pt>
                <c:pt idx="287">
                  <c:v>78.480000000001098</c:v>
                </c:pt>
                <c:pt idx="288">
                  <c:v>78.560000000001082</c:v>
                </c:pt>
                <c:pt idx="289">
                  <c:v>78.640000000001081</c:v>
                </c:pt>
                <c:pt idx="290">
                  <c:v>78.720000000001178</c:v>
                </c:pt>
                <c:pt idx="291">
                  <c:v>78.800000000001148</c:v>
                </c:pt>
                <c:pt idx="292">
                  <c:v>78.880000000001147</c:v>
                </c:pt>
                <c:pt idx="293">
                  <c:v>78.960000000001202</c:v>
                </c:pt>
                <c:pt idx="294">
                  <c:v>79.0400000000012</c:v>
                </c:pt>
                <c:pt idx="295">
                  <c:v>79.120000000001141</c:v>
                </c:pt>
                <c:pt idx="296">
                  <c:v>79.200000000001182</c:v>
                </c:pt>
                <c:pt idx="297">
                  <c:v>79.280000000001181</c:v>
                </c:pt>
                <c:pt idx="298">
                  <c:v>79.360000000001179</c:v>
                </c:pt>
                <c:pt idx="299">
                  <c:v>79.440000000001206</c:v>
                </c:pt>
                <c:pt idx="300">
                  <c:v>79.520000000001147</c:v>
                </c:pt>
                <c:pt idx="301">
                  <c:v>79.600000000001145</c:v>
                </c:pt>
                <c:pt idx="302">
                  <c:v>79.680000000001144</c:v>
                </c:pt>
                <c:pt idx="303">
                  <c:v>79.760000000001199</c:v>
                </c:pt>
                <c:pt idx="304">
                  <c:v>79.840000000001183</c:v>
                </c:pt>
                <c:pt idx="305">
                  <c:v>79.920000000001181</c:v>
                </c:pt>
                <c:pt idx="306">
                  <c:v>80.00000000000118</c:v>
                </c:pt>
                <c:pt idx="307">
                  <c:v>80.080000000001178</c:v>
                </c:pt>
                <c:pt idx="308">
                  <c:v>80.160000000001148</c:v>
                </c:pt>
                <c:pt idx="309">
                  <c:v>80.240000000001203</c:v>
                </c:pt>
                <c:pt idx="310">
                  <c:v>80.320000000001144</c:v>
                </c:pt>
                <c:pt idx="311">
                  <c:v>80.400000000001199</c:v>
                </c:pt>
                <c:pt idx="312">
                  <c:v>80.480000000001198</c:v>
                </c:pt>
                <c:pt idx="313">
                  <c:v>80.560000000001182</c:v>
                </c:pt>
                <c:pt idx="314">
                  <c:v>80.64000000000118</c:v>
                </c:pt>
                <c:pt idx="315">
                  <c:v>80.720000000001178</c:v>
                </c:pt>
                <c:pt idx="316">
                  <c:v>80.800000000001148</c:v>
                </c:pt>
                <c:pt idx="317">
                  <c:v>80.880000000001147</c:v>
                </c:pt>
                <c:pt idx="318">
                  <c:v>80.960000000001202</c:v>
                </c:pt>
                <c:pt idx="319">
                  <c:v>81.0400000000012</c:v>
                </c:pt>
                <c:pt idx="320">
                  <c:v>81.120000000001141</c:v>
                </c:pt>
                <c:pt idx="321">
                  <c:v>81.200000000001182</c:v>
                </c:pt>
                <c:pt idx="322">
                  <c:v>81.280000000001181</c:v>
                </c:pt>
                <c:pt idx="323">
                  <c:v>81.360000000001179</c:v>
                </c:pt>
                <c:pt idx="324">
                  <c:v>81.440000000001206</c:v>
                </c:pt>
                <c:pt idx="325">
                  <c:v>81.520000000001147</c:v>
                </c:pt>
                <c:pt idx="326">
                  <c:v>81.600000000001145</c:v>
                </c:pt>
                <c:pt idx="327">
                  <c:v>81.680000000001144</c:v>
                </c:pt>
                <c:pt idx="328">
                  <c:v>81.760000000001199</c:v>
                </c:pt>
                <c:pt idx="329">
                  <c:v>81.840000000001183</c:v>
                </c:pt>
                <c:pt idx="330">
                  <c:v>81.920000000001181</c:v>
                </c:pt>
                <c:pt idx="331">
                  <c:v>82.00000000000118</c:v>
                </c:pt>
                <c:pt idx="332">
                  <c:v>82.080000000001178</c:v>
                </c:pt>
                <c:pt idx="333">
                  <c:v>82.160000000001148</c:v>
                </c:pt>
                <c:pt idx="334">
                  <c:v>82.240000000001203</c:v>
                </c:pt>
                <c:pt idx="335">
                  <c:v>82.320000000001144</c:v>
                </c:pt>
                <c:pt idx="336">
                  <c:v>82.400000000001199</c:v>
                </c:pt>
                <c:pt idx="337">
                  <c:v>82.480000000001198</c:v>
                </c:pt>
                <c:pt idx="338">
                  <c:v>82.560000000001182</c:v>
                </c:pt>
                <c:pt idx="339">
                  <c:v>82.64000000000118</c:v>
                </c:pt>
                <c:pt idx="340">
                  <c:v>82.720000000001178</c:v>
                </c:pt>
                <c:pt idx="341">
                  <c:v>82.800000000001148</c:v>
                </c:pt>
                <c:pt idx="342">
                  <c:v>82.880000000001246</c:v>
                </c:pt>
                <c:pt idx="343">
                  <c:v>82.960000000001202</c:v>
                </c:pt>
                <c:pt idx="344">
                  <c:v>83.0400000000012</c:v>
                </c:pt>
                <c:pt idx="345">
                  <c:v>83.120000000001241</c:v>
                </c:pt>
                <c:pt idx="346">
                  <c:v>83.200000000001282</c:v>
                </c:pt>
                <c:pt idx="347">
                  <c:v>83.28000000000128</c:v>
                </c:pt>
                <c:pt idx="348">
                  <c:v>83.360000000001278</c:v>
                </c:pt>
                <c:pt idx="349">
                  <c:v>83.440000000001305</c:v>
                </c:pt>
                <c:pt idx="350">
                  <c:v>83.520000000001247</c:v>
                </c:pt>
                <c:pt idx="351">
                  <c:v>83.600000000001245</c:v>
                </c:pt>
                <c:pt idx="352">
                  <c:v>83.680000000001243</c:v>
                </c:pt>
                <c:pt idx="353">
                  <c:v>83.760000000001298</c:v>
                </c:pt>
                <c:pt idx="354">
                  <c:v>83.840000000001282</c:v>
                </c:pt>
                <c:pt idx="355">
                  <c:v>83.920000000001281</c:v>
                </c:pt>
                <c:pt idx="356">
                  <c:v>84.000000000001279</c:v>
                </c:pt>
                <c:pt idx="357">
                  <c:v>84.080000000001249</c:v>
                </c:pt>
                <c:pt idx="358">
                  <c:v>84.160000000001247</c:v>
                </c:pt>
                <c:pt idx="359">
                  <c:v>84.240000000001302</c:v>
                </c:pt>
                <c:pt idx="360">
                  <c:v>84.320000000001244</c:v>
                </c:pt>
                <c:pt idx="361">
                  <c:v>84.400000000001299</c:v>
                </c:pt>
                <c:pt idx="362">
                  <c:v>84.480000000001283</c:v>
                </c:pt>
                <c:pt idx="363">
                  <c:v>84.560000000001281</c:v>
                </c:pt>
                <c:pt idx="364">
                  <c:v>84.64000000000128</c:v>
                </c:pt>
                <c:pt idx="365">
                  <c:v>84.720000000001278</c:v>
                </c:pt>
                <c:pt idx="366">
                  <c:v>84.800000000001248</c:v>
                </c:pt>
                <c:pt idx="367">
                  <c:v>84.880000000001246</c:v>
                </c:pt>
                <c:pt idx="368">
                  <c:v>84.960000000001301</c:v>
                </c:pt>
                <c:pt idx="369">
                  <c:v>85.040000000001299</c:v>
                </c:pt>
                <c:pt idx="370">
                  <c:v>85.120000000001241</c:v>
                </c:pt>
                <c:pt idx="371">
                  <c:v>85.200000000001282</c:v>
                </c:pt>
                <c:pt idx="372">
                  <c:v>85.28000000000128</c:v>
                </c:pt>
                <c:pt idx="373">
                  <c:v>85.360000000001278</c:v>
                </c:pt>
                <c:pt idx="374">
                  <c:v>85.440000000001305</c:v>
                </c:pt>
                <c:pt idx="375">
                  <c:v>85.520000000001247</c:v>
                </c:pt>
                <c:pt idx="376">
                  <c:v>85.600000000001245</c:v>
                </c:pt>
                <c:pt idx="377">
                  <c:v>85.680000000001243</c:v>
                </c:pt>
                <c:pt idx="378">
                  <c:v>85.760000000001298</c:v>
                </c:pt>
                <c:pt idx="379">
                  <c:v>85.840000000001282</c:v>
                </c:pt>
                <c:pt idx="380">
                  <c:v>85.920000000001281</c:v>
                </c:pt>
                <c:pt idx="381">
                  <c:v>86.000000000001279</c:v>
                </c:pt>
                <c:pt idx="382">
                  <c:v>86.080000000001249</c:v>
                </c:pt>
                <c:pt idx="383">
                  <c:v>86.160000000001247</c:v>
                </c:pt>
                <c:pt idx="384">
                  <c:v>86.240000000001302</c:v>
                </c:pt>
                <c:pt idx="385">
                  <c:v>86.320000000001244</c:v>
                </c:pt>
                <c:pt idx="386">
                  <c:v>86.400000000001299</c:v>
                </c:pt>
                <c:pt idx="387">
                  <c:v>86.480000000001283</c:v>
                </c:pt>
                <c:pt idx="388">
                  <c:v>86.560000000001281</c:v>
                </c:pt>
                <c:pt idx="389">
                  <c:v>86.64000000000128</c:v>
                </c:pt>
                <c:pt idx="390">
                  <c:v>86.720000000001278</c:v>
                </c:pt>
                <c:pt idx="391">
                  <c:v>86.800000000001248</c:v>
                </c:pt>
                <c:pt idx="392">
                  <c:v>86.880000000001246</c:v>
                </c:pt>
                <c:pt idx="393">
                  <c:v>86.960000000001301</c:v>
                </c:pt>
                <c:pt idx="394">
                  <c:v>87.040000000001299</c:v>
                </c:pt>
                <c:pt idx="395">
                  <c:v>87.120000000001241</c:v>
                </c:pt>
                <c:pt idx="396">
                  <c:v>87.200000000001282</c:v>
                </c:pt>
                <c:pt idx="397">
                  <c:v>87.28000000000128</c:v>
                </c:pt>
                <c:pt idx="398">
                  <c:v>87.360000000001378</c:v>
                </c:pt>
                <c:pt idx="399">
                  <c:v>87.440000000001405</c:v>
                </c:pt>
                <c:pt idx="400">
                  <c:v>87.520000000001346</c:v>
                </c:pt>
                <c:pt idx="401">
                  <c:v>87.600000000001344</c:v>
                </c:pt>
                <c:pt idx="402">
                  <c:v>87.680000000001343</c:v>
                </c:pt>
                <c:pt idx="403">
                  <c:v>87.760000000001398</c:v>
                </c:pt>
                <c:pt idx="404">
                  <c:v>87.840000000001382</c:v>
                </c:pt>
                <c:pt idx="405">
                  <c:v>87.92000000000138</c:v>
                </c:pt>
                <c:pt idx="406">
                  <c:v>88.000000000001378</c:v>
                </c:pt>
                <c:pt idx="407">
                  <c:v>88.080000000001348</c:v>
                </c:pt>
                <c:pt idx="408">
                  <c:v>88.160000000001347</c:v>
                </c:pt>
                <c:pt idx="409">
                  <c:v>88.240000000001402</c:v>
                </c:pt>
                <c:pt idx="410">
                  <c:v>88.320000000001343</c:v>
                </c:pt>
                <c:pt idx="411">
                  <c:v>88.400000000001398</c:v>
                </c:pt>
                <c:pt idx="412">
                  <c:v>88.480000000001382</c:v>
                </c:pt>
                <c:pt idx="413">
                  <c:v>88.560000000001381</c:v>
                </c:pt>
                <c:pt idx="414">
                  <c:v>88.640000000001379</c:v>
                </c:pt>
                <c:pt idx="415">
                  <c:v>88.720000000001349</c:v>
                </c:pt>
                <c:pt idx="416">
                  <c:v>88.800000000001347</c:v>
                </c:pt>
                <c:pt idx="417">
                  <c:v>88.880000000001345</c:v>
                </c:pt>
                <c:pt idx="418">
                  <c:v>88.960000000001401</c:v>
                </c:pt>
                <c:pt idx="419">
                  <c:v>89.040000000001399</c:v>
                </c:pt>
                <c:pt idx="420">
                  <c:v>89.120000000001326</c:v>
                </c:pt>
                <c:pt idx="421">
                  <c:v>89.200000000001381</c:v>
                </c:pt>
                <c:pt idx="422">
                  <c:v>89.28000000000138</c:v>
                </c:pt>
                <c:pt idx="423">
                  <c:v>89.360000000001378</c:v>
                </c:pt>
                <c:pt idx="424">
                  <c:v>89.440000000001405</c:v>
                </c:pt>
                <c:pt idx="425">
                  <c:v>89.520000000001346</c:v>
                </c:pt>
                <c:pt idx="426">
                  <c:v>89.600000000001344</c:v>
                </c:pt>
                <c:pt idx="427">
                  <c:v>89.680000000001343</c:v>
                </c:pt>
                <c:pt idx="428">
                  <c:v>89.760000000001398</c:v>
                </c:pt>
                <c:pt idx="429">
                  <c:v>89.840000000001382</c:v>
                </c:pt>
                <c:pt idx="430">
                  <c:v>89.92000000000138</c:v>
                </c:pt>
                <c:pt idx="431">
                  <c:v>90.000000000001378</c:v>
                </c:pt>
                <c:pt idx="432">
                  <c:v>90.080000000001348</c:v>
                </c:pt>
                <c:pt idx="433">
                  <c:v>90.160000000001347</c:v>
                </c:pt>
                <c:pt idx="434">
                  <c:v>90.240000000001402</c:v>
                </c:pt>
                <c:pt idx="435">
                  <c:v>90.320000000001343</c:v>
                </c:pt>
                <c:pt idx="436">
                  <c:v>90.400000000001398</c:v>
                </c:pt>
                <c:pt idx="437">
                  <c:v>90.480000000001382</c:v>
                </c:pt>
                <c:pt idx="438">
                  <c:v>90.560000000001381</c:v>
                </c:pt>
                <c:pt idx="439">
                  <c:v>90.640000000001379</c:v>
                </c:pt>
                <c:pt idx="440">
                  <c:v>90.720000000001349</c:v>
                </c:pt>
                <c:pt idx="441">
                  <c:v>90.800000000001347</c:v>
                </c:pt>
                <c:pt idx="442">
                  <c:v>90.880000000001345</c:v>
                </c:pt>
                <c:pt idx="443">
                  <c:v>90.960000000001401</c:v>
                </c:pt>
                <c:pt idx="444">
                  <c:v>91.040000000001399</c:v>
                </c:pt>
                <c:pt idx="445">
                  <c:v>91.120000000001326</c:v>
                </c:pt>
                <c:pt idx="446">
                  <c:v>91.200000000001381</c:v>
                </c:pt>
                <c:pt idx="447">
                  <c:v>91.28000000000138</c:v>
                </c:pt>
                <c:pt idx="448">
                  <c:v>91.360000000001378</c:v>
                </c:pt>
                <c:pt idx="449">
                  <c:v>91.440000000001405</c:v>
                </c:pt>
                <c:pt idx="450">
                  <c:v>91.520000000001446</c:v>
                </c:pt>
                <c:pt idx="451">
                  <c:v>91.600000000001344</c:v>
                </c:pt>
                <c:pt idx="452">
                  <c:v>91.680000000001343</c:v>
                </c:pt>
                <c:pt idx="453">
                  <c:v>91.760000000001483</c:v>
                </c:pt>
                <c:pt idx="454">
                  <c:v>91.840000000001481</c:v>
                </c:pt>
                <c:pt idx="455">
                  <c:v>91.92000000000148</c:v>
                </c:pt>
                <c:pt idx="456">
                  <c:v>92.000000000001478</c:v>
                </c:pt>
                <c:pt idx="457">
                  <c:v>92.080000000001448</c:v>
                </c:pt>
                <c:pt idx="458">
                  <c:v>92.160000000001446</c:v>
                </c:pt>
                <c:pt idx="459">
                  <c:v>92.240000000001501</c:v>
                </c:pt>
                <c:pt idx="460">
                  <c:v>92.320000000001443</c:v>
                </c:pt>
                <c:pt idx="461">
                  <c:v>92.400000000001498</c:v>
                </c:pt>
                <c:pt idx="462">
                  <c:v>92.480000000001482</c:v>
                </c:pt>
                <c:pt idx="463">
                  <c:v>92.56000000000148</c:v>
                </c:pt>
                <c:pt idx="464">
                  <c:v>92.640000000001478</c:v>
                </c:pt>
                <c:pt idx="465">
                  <c:v>92.720000000001448</c:v>
                </c:pt>
                <c:pt idx="466">
                  <c:v>92.800000000001447</c:v>
                </c:pt>
                <c:pt idx="467">
                  <c:v>92.880000000001445</c:v>
                </c:pt>
                <c:pt idx="468">
                  <c:v>92.9600000000015</c:v>
                </c:pt>
                <c:pt idx="469">
                  <c:v>93.040000000001498</c:v>
                </c:pt>
                <c:pt idx="470">
                  <c:v>93.120000000001426</c:v>
                </c:pt>
                <c:pt idx="471">
                  <c:v>93.200000000001481</c:v>
                </c:pt>
                <c:pt idx="472">
                  <c:v>93.280000000001479</c:v>
                </c:pt>
                <c:pt idx="473">
                  <c:v>93.360000000001449</c:v>
                </c:pt>
                <c:pt idx="474">
                  <c:v>93.440000000001504</c:v>
                </c:pt>
                <c:pt idx="475">
                  <c:v>93.520000000001446</c:v>
                </c:pt>
                <c:pt idx="476">
                  <c:v>93.600000000001444</c:v>
                </c:pt>
                <c:pt idx="477">
                  <c:v>93.680000000001442</c:v>
                </c:pt>
                <c:pt idx="478">
                  <c:v>93.760000000001483</c:v>
                </c:pt>
                <c:pt idx="479">
                  <c:v>93.840000000001481</c:v>
                </c:pt>
                <c:pt idx="480">
                  <c:v>93.92000000000148</c:v>
                </c:pt>
                <c:pt idx="481">
                  <c:v>94.000000000001478</c:v>
                </c:pt>
                <c:pt idx="482">
                  <c:v>94.080000000001448</c:v>
                </c:pt>
                <c:pt idx="483">
                  <c:v>94.160000000001446</c:v>
                </c:pt>
                <c:pt idx="484">
                  <c:v>94.240000000001501</c:v>
                </c:pt>
                <c:pt idx="485">
                  <c:v>94.320000000001443</c:v>
                </c:pt>
                <c:pt idx="486">
                  <c:v>94.400000000001498</c:v>
                </c:pt>
                <c:pt idx="487">
                  <c:v>94.480000000001482</c:v>
                </c:pt>
                <c:pt idx="488">
                  <c:v>94.56000000000148</c:v>
                </c:pt>
                <c:pt idx="489">
                  <c:v>94.640000000001478</c:v>
                </c:pt>
                <c:pt idx="490">
                  <c:v>94.720000000001448</c:v>
                </c:pt>
                <c:pt idx="491">
                  <c:v>94.800000000001447</c:v>
                </c:pt>
                <c:pt idx="492">
                  <c:v>94.880000000001445</c:v>
                </c:pt>
                <c:pt idx="493">
                  <c:v>94.9600000000015</c:v>
                </c:pt>
                <c:pt idx="494">
                  <c:v>95.040000000001498</c:v>
                </c:pt>
                <c:pt idx="495">
                  <c:v>95.120000000001426</c:v>
                </c:pt>
                <c:pt idx="496">
                  <c:v>95.200000000001481</c:v>
                </c:pt>
                <c:pt idx="497">
                  <c:v>95.280000000001479</c:v>
                </c:pt>
                <c:pt idx="498">
                  <c:v>95.360000000001449</c:v>
                </c:pt>
                <c:pt idx="499">
                  <c:v>95.440000000001504</c:v>
                </c:pt>
                <c:pt idx="500">
                  <c:v>95.520000000001446</c:v>
                </c:pt>
                <c:pt idx="501">
                  <c:v>95.600000000001444</c:v>
                </c:pt>
                <c:pt idx="502">
                  <c:v>95.680000000001442</c:v>
                </c:pt>
                <c:pt idx="503">
                  <c:v>95.760000000001483</c:v>
                </c:pt>
                <c:pt idx="504">
                  <c:v>95.840000000001481</c:v>
                </c:pt>
                <c:pt idx="505">
                  <c:v>95.920000000001579</c:v>
                </c:pt>
                <c:pt idx="506">
                  <c:v>96.000000000001549</c:v>
                </c:pt>
                <c:pt idx="507">
                  <c:v>96.080000000001547</c:v>
                </c:pt>
                <c:pt idx="508">
                  <c:v>96.160000000001546</c:v>
                </c:pt>
                <c:pt idx="509">
                  <c:v>96.240000000001501</c:v>
                </c:pt>
                <c:pt idx="510">
                  <c:v>96.320000000001542</c:v>
                </c:pt>
                <c:pt idx="511">
                  <c:v>96.400000000001583</c:v>
                </c:pt>
                <c:pt idx="512">
                  <c:v>96.480000000001581</c:v>
                </c:pt>
                <c:pt idx="513">
                  <c:v>96.56000000000158</c:v>
                </c:pt>
                <c:pt idx="514">
                  <c:v>96.640000000001578</c:v>
                </c:pt>
                <c:pt idx="515">
                  <c:v>96.720000000001548</c:v>
                </c:pt>
                <c:pt idx="516">
                  <c:v>96.800000000001546</c:v>
                </c:pt>
                <c:pt idx="517">
                  <c:v>96.880000000001544</c:v>
                </c:pt>
                <c:pt idx="518">
                  <c:v>96.9600000000016</c:v>
                </c:pt>
                <c:pt idx="519">
                  <c:v>97.040000000001598</c:v>
                </c:pt>
                <c:pt idx="520">
                  <c:v>97.120000000001525</c:v>
                </c:pt>
                <c:pt idx="521">
                  <c:v>97.20000000000158</c:v>
                </c:pt>
                <c:pt idx="522">
                  <c:v>97.280000000001579</c:v>
                </c:pt>
                <c:pt idx="523">
                  <c:v>97.360000000001548</c:v>
                </c:pt>
                <c:pt idx="524">
                  <c:v>97.440000000001604</c:v>
                </c:pt>
                <c:pt idx="525">
                  <c:v>97.520000000001545</c:v>
                </c:pt>
                <c:pt idx="526">
                  <c:v>97.600000000001543</c:v>
                </c:pt>
                <c:pt idx="527">
                  <c:v>97.680000000001542</c:v>
                </c:pt>
                <c:pt idx="528">
                  <c:v>97.760000000001583</c:v>
                </c:pt>
                <c:pt idx="529">
                  <c:v>97.840000000001581</c:v>
                </c:pt>
                <c:pt idx="530">
                  <c:v>97.920000000001579</c:v>
                </c:pt>
                <c:pt idx="531">
                  <c:v>98.000000000001549</c:v>
                </c:pt>
                <c:pt idx="532">
                  <c:v>98.080000000001547</c:v>
                </c:pt>
                <c:pt idx="533">
                  <c:v>98.160000000001546</c:v>
                </c:pt>
                <c:pt idx="534">
                  <c:v>98.240000000001601</c:v>
                </c:pt>
                <c:pt idx="535">
                  <c:v>98.320000000001542</c:v>
                </c:pt>
                <c:pt idx="536">
                  <c:v>98.400000000001583</c:v>
                </c:pt>
                <c:pt idx="537">
                  <c:v>98.480000000001581</c:v>
                </c:pt>
                <c:pt idx="538">
                  <c:v>98.56000000000158</c:v>
                </c:pt>
                <c:pt idx="539">
                  <c:v>98.640000000001578</c:v>
                </c:pt>
                <c:pt idx="540">
                  <c:v>98.720000000001548</c:v>
                </c:pt>
                <c:pt idx="541">
                  <c:v>98.800000000001546</c:v>
                </c:pt>
                <c:pt idx="542">
                  <c:v>98.880000000001544</c:v>
                </c:pt>
                <c:pt idx="543">
                  <c:v>98.9600000000016</c:v>
                </c:pt>
                <c:pt idx="544">
                  <c:v>99.040000000001598</c:v>
                </c:pt>
                <c:pt idx="545">
                  <c:v>99.120000000001525</c:v>
                </c:pt>
                <c:pt idx="546">
                  <c:v>99.20000000000158</c:v>
                </c:pt>
                <c:pt idx="547">
                  <c:v>99.280000000001579</c:v>
                </c:pt>
                <c:pt idx="548">
                  <c:v>99.360000000001548</c:v>
                </c:pt>
                <c:pt idx="549">
                  <c:v>99.440000000001604</c:v>
                </c:pt>
                <c:pt idx="550">
                  <c:v>99.520000000001545</c:v>
                </c:pt>
                <c:pt idx="551">
                  <c:v>99.600000000001543</c:v>
                </c:pt>
                <c:pt idx="552">
                  <c:v>99.680000000001542</c:v>
                </c:pt>
                <c:pt idx="553">
                  <c:v>99.759999999999096</c:v>
                </c:pt>
                <c:pt idx="554">
                  <c:v>99.839999999999094</c:v>
                </c:pt>
                <c:pt idx="555">
                  <c:v>99.919999999999106</c:v>
                </c:pt>
                <c:pt idx="556">
                  <c:v>99.999999999999105</c:v>
                </c:pt>
                <c:pt idx="557">
                  <c:v>100.079999999999</c:v>
                </c:pt>
                <c:pt idx="558">
                  <c:v>100.159999999999</c:v>
                </c:pt>
                <c:pt idx="559">
                  <c:v>100.239999999999</c:v>
                </c:pt>
                <c:pt idx="560">
                  <c:v>100.319999999999</c:v>
                </c:pt>
                <c:pt idx="561">
                  <c:v>100.399999999999</c:v>
                </c:pt>
                <c:pt idx="562">
                  <c:v>100.479999999999</c:v>
                </c:pt>
                <c:pt idx="563">
                  <c:v>100.55999999999899</c:v>
                </c:pt>
                <c:pt idx="564">
                  <c:v>100.63999999999901</c:v>
                </c:pt>
                <c:pt idx="565">
                  <c:v>100.719999999999</c:v>
                </c:pt>
                <c:pt idx="566">
                  <c:v>100.799999999999</c:v>
                </c:pt>
                <c:pt idx="567">
                  <c:v>100.879999999999</c:v>
                </c:pt>
                <c:pt idx="568">
                  <c:v>100.959999999999</c:v>
                </c:pt>
                <c:pt idx="569">
                  <c:v>101.039999999999</c:v>
                </c:pt>
                <c:pt idx="570">
                  <c:v>101.119999999999</c:v>
                </c:pt>
                <c:pt idx="571">
                  <c:v>101.19999999999899</c:v>
                </c:pt>
                <c:pt idx="572">
                  <c:v>101.27999999999901</c:v>
                </c:pt>
                <c:pt idx="573">
                  <c:v>101.359999999999</c:v>
                </c:pt>
                <c:pt idx="574">
                  <c:v>101.439999999999</c:v>
                </c:pt>
                <c:pt idx="575">
                  <c:v>101.519999999999</c:v>
                </c:pt>
                <c:pt idx="576">
                  <c:v>101.599999999999</c:v>
                </c:pt>
                <c:pt idx="577">
                  <c:v>101.679999999999</c:v>
                </c:pt>
                <c:pt idx="578">
                  <c:v>101.759999999999</c:v>
                </c:pt>
                <c:pt idx="579">
                  <c:v>101.83999999999899</c:v>
                </c:pt>
                <c:pt idx="580">
                  <c:v>101.91999999999901</c:v>
                </c:pt>
                <c:pt idx="581">
                  <c:v>101.99999999999901</c:v>
                </c:pt>
                <c:pt idx="582">
                  <c:v>102.079999999999</c:v>
                </c:pt>
                <c:pt idx="583">
                  <c:v>102.159999999999</c:v>
                </c:pt>
                <c:pt idx="584">
                  <c:v>102.239999999999</c:v>
                </c:pt>
                <c:pt idx="585">
                  <c:v>102.319999999999</c:v>
                </c:pt>
                <c:pt idx="586">
                  <c:v>102.399999999999</c:v>
                </c:pt>
                <c:pt idx="587">
                  <c:v>102.479999999999</c:v>
                </c:pt>
                <c:pt idx="588">
                  <c:v>102.55999999999899</c:v>
                </c:pt>
                <c:pt idx="589">
                  <c:v>102.63999999999901</c:v>
                </c:pt>
                <c:pt idx="590">
                  <c:v>102.719999999999</c:v>
                </c:pt>
                <c:pt idx="591">
                  <c:v>102.799999999999</c:v>
                </c:pt>
                <c:pt idx="592">
                  <c:v>102.879999999999</c:v>
                </c:pt>
                <c:pt idx="593">
                  <c:v>102.959999999999</c:v>
                </c:pt>
                <c:pt idx="594">
                  <c:v>103.039999999999</c:v>
                </c:pt>
                <c:pt idx="595">
                  <c:v>103.119999999999</c:v>
                </c:pt>
                <c:pt idx="596">
                  <c:v>103.19999999999899</c:v>
                </c:pt>
                <c:pt idx="597">
                  <c:v>103.27999999999901</c:v>
                </c:pt>
                <c:pt idx="598">
                  <c:v>103.359999999999</c:v>
                </c:pt>
                <c:pt idx="599">
                  <c:v>103.439999999999</c:v>
                </c:pt>
                <c:pt idx="600">
                  <c:v>103.519999999999</c:v>
                </c:pt>
                <c:pt idx="601">
                  <c:v>103.599999999999</c:v>
                </c:pt>
                <c:pt idx="602">
                  <c:v>103.679999999999</c:v>
                </c:pt>
                <c:pt idx="603">
                  <c:v>103.759999999999</c:v>
                </c:pt>
                <c:pt idx="604">
                  <c:v>103.83999999999899</c:v>
                </c:pt>
                <c:pt idx="605">
                  <c:v>103.91999999999901</c:v>
                </c:pt>
                <c:pt idx="606">
                  <c:v>103.99999999999901</c:v>
                </c:pt>
                <c:pt idx="607">
                  <c:v>104.079999999999</c:v>
                </c:pt>
                <c:pt idx="608">
                  <c:v>104.159999999999</c:v>
                </c:pt>
                <c:pt idx="609">
                  <c:v>104.239999999999</c:v>
                </c:pt>
                <c:pt idx="610">
                  <c:v>104.319999999999</c:v>
                </c:pt>
                <c:pt idx="611">
                  <c:v>104.399999999999</c:v>
                </c:pt>
                <c:pt idx="612">
                  <c:v>104.479999999999</c:v>
                </c:pt>
                <c:pt idx="613">
                  <c:v>104.55999999999899</c:v>
                </c:pt>
                <c:pt idx="614">
                  <c:v>104.63999999999901</c:v>
                </c:pt>
                <c:pt idx="615">
                  <c:v>104.719999999999</c:v>
                </c:pt>
                <c:pt idx="616">
                  <c:v>104.799999999999</c:v>
                </c:pt>
                <c:pt idx="617">
                  <c:v>104.879999999999</c:v>
                </c:pt>
                <c:pt idx="618">
                  <c:v>104.959999999999</c:v>
                </c:pt>
                <c:pt idx="619">
                  <c:v>105.039999999999</c:v>
                </c:pt>
                <c:pt idx="620">
                  <c:v>105.119999999999</c:v>
                </c:pt>
                <c:pt idx="621">
                  <c:v>105.19999999999899</c:v>
                </c:pt>
                <c:pt idx="622">
                  <c:v>105.27999999999901</c:v>
                </c:pt>
                <c:pt idx="623">
                  <c:v>105.359999999999</c:v>
                </c:pt>
                <c:pt idx="624">
                  <c:v>105.439999999999</c:v>
                </c:pt>
                <c:pt idx="625">
                  <c:v>105.519999999999</c:v>
                </c:pt>
                <c:pt idx="626">
                  <c:v>105.599999999999</c:v>
                </c:pt>
                <c:pt idx="627">
                  <c:v>105.679999999999</c:v>
                </c:pt>
                <c:pt idx="628">
                  <c:v>105.759999999999</c:v>
                </c:pt>
                <c:pt idx="629">
                  <c:v>105.83999999999899</c:v>
                </c:pt>
                <c:pt idx="630">
                  <c:v>105.91999999999901</c:v>
                </c:pt>
                <c:pt idx="631">
                  <c:v>105.99999999999901</c:v>
                </c:pt>
                <c:pt idx="632">
                  <c:v>106.079999999999</c:v>
                </c:pt>
                <c:pt idx="633">
                  <c:v>106.159999999999</c:v>
                </c:pt>
                <c:pt idx="634">
                  <c:v>106.239999999999</c:v>
                </c:pt>
                <c:pt idx="635">
                  <c:v>106.319999999999</c:v>
                </c:pt>
                <c:pt idx="636">
                  <c:v>106.399999999999</c:v>
                </c:pt>
                <c:pt idx="637">
                  <c:v>106.479999999999</c:v>
                </c:pt>
                <c:pt idx="638">
                  <c:v>106.55999999999899</c:v>
                </c:pt>
                <c:pt idx="639">
                  <c:v>106.63999999999901</c:v>
                </c:pt>
                <c:pt idx="640">
                  <c:v>106.719999999999</c:v>
                </c:pt>
                <c:pt idx="641">
                  <c:v>106.799999999999</c:v>
                </c:pt>
                <c:pt idx="642">
                  <c:v>106.879999999999</c:v>
                </c:pt>
                <c:pt idx="643">
                  <c:v>106.959999999999</c:v>
                </c:pt>
                <c:pt idx="644">
                  <c:v>107.039999999999</c:v>
                </c:pt>
                <c:pt idx="645">
                  <c:v>107.119999999999</c:v>
                </c:pt>
                <c:pt idx="646">
                  <c:v>107.19999999999899</c:v>
                </c:pt>
                <c:pt idx="647">
                  <c:v>107.27999999999901</c:v>
                </c:pt>
                <c:pt idx="648">
                  <c:v>107.359999999999</c:v>
                </c:pt>
                <c:pt idx="649">
                  <c:v>107.439999999999</c:v>
                </c:pt>
                <c:pt idx="650">
                  <c:v>107.519999999999</c:v>
                </c:pt>
                <c:pt idx="651">
                  <c:v>107.599999999999</c:v>
                </c:pt>
                <c:pt idx="652">
                  <c:v>107.679999999999</c:v>
                </c:pt>
                <c:pt idx="653">
                  <c:v>107.759999999999</c:v>
                </c:pt>
                <c:pt idx="654">
                  <c:v>107.83999999999899</c:v>
                </c:pt>
                <c:pt idx="655">
                  <c:v>107.91999999999901</c:v>
                </c:pt>
                <c:pt idx="656">
                  <c:v>107.99999999999901</c:v>
                </c:pt>
                <c:pt idx="657">
                  <c:v>108.079999999999</c:v>
                </c:pt>
                <c:pt idx="658">
                  <c:v>108.159999999999</c:v>
                </c:pt>
                <c:pt idx="659">
                  <c:v>108.239999999999</c:v>
                </c:pt>
                <c:pt idx="660">
                  <c:v>108.319999999999</c:v>
                </c:pt>
                <c:pt idx="661">
                  <c:v>108.399999999999</c:v>
                </c:pt>
                <c:pt idx="662">
                  <c:v>108.479999999999</c:v>
                </c:pt>
                <c:pt idx="663">
                  <c:v>108.55999999999899</c:v>
                </c:pt>
                <c:pt idx="664">
                  <c:v>108.63999999999901</c:v>
                </c:pt>
                <c:pt idx="665">
                  <c:v>108.719999999999</c:v>
                </c:pt>
                <c:pt idx="666">
                  <c:v>108.799999999999</c:v>
                </c:pt>
                <c:pt idx="667">
                  <c:v>108.879999999999</c:v>
                </c:pt>
                <c:pt idx="668">
                  <c:v>108.959999999999</c:v>
                </c:pt>
                <c:pt idx="669">
                  <c:v>109.039999999999</c:v>
                </c:pt>
                <c:pt idx="670">
                  <c:v>109.119999999999</c:v>
                </c:pt>
                <c:pt idx="671">
                  <c:v>109.19999999999899</c:v>
                </c:pt>
                <c:pt idx="672">
                  <c:v>109.27999999999901</c:v>
                </c:pt>
                <c:pt idx="673">
                  <c:v>109.359999999999</c:v>
                </c:pt>
                <c:pt idx="674">
                  <c:v>109.439999999999</c:v>
                </c:pt>
                <c:pt idx="675">
                  <c:v>109.519999999999</c:v>
                </c:pt>
                <c:pt idx="676">
                  <c:v>109.599999999999</c:v>
                </c:pt>
                <c:pt idx="677">
                  <c:v>109.679999999999</c:v>
                </c:pt>
                <c:pt idx="678">
                  <c:v>109.759999999999</c:v>
                </c:pt>
                <c:pt idx="679">
                  <c:v>109.83999999999899</c:v>
                </c:pt>
                <c:pt idx="680">
                  <c:v>109.91999999999901</c:v>
                </c:pt>
                <c:pt idx="681">
                  <c:v>109.99999999999901</c:v>
                </c:pt>
                <c:pt idx="682">
                  <c:v>110.079999999999</c:v>
                </c:pt>
                <c:pt idx="683">
                  <c:v>110.159999999999</c:v>
                </c:pt>
                <c:pt idx="684">
                  <c:v>110.239999999999</c:v>
                </c:pt>
                <c:pt idx="685">
                  <c:v>110.319999999999</c:v>
                </c:pt>
                <c:pt idx="686">
                  <c:v>110.399999999999</c:v>
                </c:pt>
                <c:pt idx="687">
                  <c:v>110.479999999999</c:v>
                </c:pt>
                <c:pt idx="688">
                  <c:v>110.55999999999899</c:v>
                </c:pt>
                <c:pt idx="689">
                  <c:v>110.63999999999901</c:v>
                </c:pt>
                <c:pt idx="690">
                  <c:v>110.719999999999</c:v>
                </c:pt>
                <c:pt idx="691">
                  <c:v>110.799999999999</c:v>
                </c:pt>
                <c:pt idx="692">
                  <c:v>110.879999999999</c:v>
                </c:pt>
                <c:pt idx="693">
                  <c:v>110.959999999999</c:v>
                </c:pt>
                <c:pt idx="694">
                  <c:v>111.039999999999</c:v>
                </c:pt>
                <c:pt idx="695">
                  <c:v>111.119999999999</c:v>
                </c:pt>
                <c:pt idx="696">
                  <c:v>111.19999999999899</c:v>
                </c:pt>
                <c:pt idx="697">
                  <c:v>111.27999999999901</c:v>
                </c:pt>
                <c:pt idx="698">
                  <c:v>111.359999999999</c:v>
                </c:pt>
                <c:pt idx="699">
                  <c:v>111.439999999999</c:v>
                </c:pt>
                <c:pt idx="700">
                  <c:v>111.519999999999</c:v>
                </c:pt>
                <c:pt idx="701">
                  <c:v>111.599999999999</c:v>
                </c:pt>
                <c:pt idx="702">
                  <c:v>111.679999999999</c:v>
                </c:pt>
                <c:pt idx="703">
                  <c:v>111.759999999999</c:v>
                </c:pt>
                <c:pt idx="704">
                  <c:v>111.83999999999899</c:v>
                </c:pt>
                <c:pt idx="705">
                  <c:v>111.91999999999901</c:v>
                </c:pt>
                <c:pt idx="706">
                  <c:v>111.99999999999901</c:v>
                </c:pt>
                <c:pt idx="707">
                  <c:v>112.079999999999</c:v>
                </c:pt>
                <c:pt idx="708">
                  <c:v>112.159999999999</c:v>
                </c:pt>
                <c:pt idx="709">
                  <c:v>112.239999999999</c:v>
                </c:pt>
                <c:pt idx="710">
                  <c:v>112.319999999999</c:v>
                </c:pt>
                <c:pt idx="711">
                  <c:v>112.399999999999</c:v>
                </c:pt>
                <c:pt idx="712">
                  <c:v>112.479999999999</c:v>
                </c:pt>
                <c:pt idx="713">
                  <c:v>112.55999999999899</c:v>
                </c:pt>
                <c:pt idx="714">
                  <c:v>112.63999999999901</c:v>
                </c:pt>
                <c:pt idx="715">
                  <c:v>112.719999999999</c:v>
                </c:pt>
                <c:pt idx="716">
                  <c:v>112.799999999999</c:v>
                </c:pt>
                <c:pt idx="717">
                  <c:v>112.879999999999</c:v>
                </c:pt>
                <c:pt idx="718">
                  <c:v>112.959999999999</c:v>
                </c:pt>
                <c:pt idx="719">
                  <c:v>113.039999999999</c:v>
                </c:pt>
                <c:pt idx="720">
                  <c:v>113.119999999999</c:v>
                </c:pt>
                <c:pt idx="721">
                  <c:v>113.19999999999899</c:v>
                </c:pt>
                <c:pt idx="722">
                  <c:v>113.27999999999901</c:v>
                </c:pt>
                <c:pt idx="723">
                  <c:v>113.359999999999</c:v>
                </c:pt>
                <c:pt idx="724">
                  <c:v>113.439999999999</c:v>
                </c:pt>
                <c:pt idx="725">
                  <c:v>113.519999999999</c:v>
                </c:pt>
                <c:pt idx="726">
                  <c:v>113.599999999999</c:v>
                </c:pt>
                <c:pt idx="727">
                  <c:v>113.679999999999</c:v>
                </c:pt>
                <c:pt idx="728">
                  <c:v>113.759999999999</c:v>
                </c:pt>
                <c:pt idx="729">
                  <c:v>113.83999999999899</c:v>
                </c:pt>
                <c:pt idx="730">
                  <c:v>113.91999999999901</c:v>
                </c:pt>
                <c:pt idx="731">
                  <c:v>113.99999999999901</c:v>
                </c:pt>
                <c:pt idx="732">
                  <c:v>114.079999999999</c:v>
                </c:pt>
                <c:pt idx="733">
                  <c:v>114.159999999999</c:v>
                </c:pt>
                <c:pt idx="734">
                  <c:v>114.239999999999</c:v>
                </c:pt>
                <c:pt idx="735">
                  <c:v>114.319999999999</c:v>
                </c:pt>
                <c:pt idx="736">
                  <c:v>114.399999999999</c:v>
                </c:pt>
                <c:pt idx="737">
                  <c:v>114.479999999999</c:v>
                </c:pt>
                <c:pt idx="738">
                  <c:v>114.55999999999899</c:v>
                </c:pt>
                <c:pt idx="739">
                  <c:v>114.63999999999901</c:v>
                </c:pt>
                <c:pt idx="740">
                  <c:v>114.719999999999</c:v>
                </c:pt>
                <c:pt idx="741">
                  <c:v>114.799999999999</c:v>
                </c:pt>
                <c:pt idx="742">
                  <c:v>114.879999999999</c:v>
                </c:pt>
                <c:pt idx="743">
                  <c:v>114.959999999999</c:v>
                </c:pt>
                <c:pt idx="744">
                  <c:v>115.039999999999</c:v>
                </c:pt>
                <c:pt idx="745">
                  <c:v>115.119999999999</c:v>
                </c:pt>
                <c:pt idx="746">
                  <c:v>115.19999999999899</c:v>
                </c:pt>
                <c:pt idx="747">
                  <c:v>115.27999999999901</c:v>
                </c:pt>
                <c:pt idx="748">
                  <c:v>115.359999999999</c:v>
                </c:pt>
                <c:pt idx="749">
                  <c:v>115.439999999999</c:v>
                </c:pt>
                <c:pt idx="750">
                  <c:v>115.519999999999</c:v>
                </c:pt>
                <c:pt idx="751">
                  <c:v>115.599999999999</c:v>
                </c:pt>
                <c:pt idx="752">
                  <c:v>115.679999999999</c:v>
                </c:pt>
                <c:pt idx="753">
                  <c:v>115.759999999999</c:v>
                </c:pt>
                <c:pt idx="754">
                  <c:v>115.83999999999899</c:v>
                </c:pt>
                <c:pt idx="755">
                  <c:v>115.91999999999901</c:v>
                </c:pt>
                <c:pt idx="756">
                  <c:v>115.99999999999901</c:v>
                </c:pt>
                <c:pt idx="757">
                  <c:v>116.079999999999</c:v>
                </c:pt>
                <c:pt idx="758">
                  <c:v>116.159999999999</c:v>
                </c:pt>
                <c:pt idx="759">
                  <c:v>116.239999999999</c:v>
                </c:pt>
                <c:pt idx="760">
                  <c:v>116.319999999999</c:v>
                </c:pt>
                <c:pt idx="761">
                  <c:v>116.399999999999</c:v>
                </c:pt>
                <c:pt idx="762">
                  <c:v>116.479999999999</c:v>
                </c:pt>
                <c:pt idx="763">
                  <c:v>116.55999999999899</c:v>
                </c:pt>
                <c:pt idx="764">
                  <c:v>116.63999999999901</c:v>
                </c:pt>
                <c:pt idx="765">
                  <c:v>116.719999999999</c:v>
                </c:pt>
                <c:pt idx="766">
                  <c:v>116.799999999999</c:v>
                </c:pt>
                <c:pt idx="767">
                  <c:v>116.879999999999</c:v>
                </c:pt>
                <c:pt idx="768">
                  <c:v>116.959999999999</c:v>
                </c:pt>
                <c:pt idx="769">
                  <c:v>117.039999999999</c:v>
                </c:pt>
                <c:pt idx="770">
                  <c:v>117.119999999999</c:v>
                </c:pt>
                <c:pt idx="771">
                  <c:v>117.19999999999899</c:v>
                </c:pt>
                <c:pt idx="772">
                  <c:v>117.27999999999901</c:v>
                </c:pt>
                <c:pt idx="773">
                  <c:v>117.359999999999</c:v>
                </c:pt>
                <c:pt idx="774">
                  <c:v>117.439999999999</c:v>
                </c:pt>
                <c:pt idx="775">
                  <c:v>117.519999999999</c:v>
                </c:pt>
                <c:pt idx="776">
                  <c:v>117.599999999999</c:v>
                </c:pt>
                <c:pt idx="777">
                  <c:v>117.679999999999</c:v>
                </c:pt>
                <c:pt idx="778">
                  <c:v>117.759999999999</c:v>
                </c:pt>
                <c:pt idx="779">
                  <c:v>117.83999999999899</c:v>
                </c:pt>
                <c:pt idx="780">
                  <c:v>117.91999999999901</c:v>
                </c:pt>
                <c:pt idx="781">
                  <c:v>117.99999999999901</c:v>
                </c:pt>
                <c:pt idx="782">
                  <c:v>118.079999999999</c:v>
                </c:pt>
                <c:pt idx="783">
                  <c:v>118.159999999999</c:v>
                </c:pt>
                <c:pt idx="784">
                  <c:v>118.239999999999</c:v>
                </c:pt>
                <c:pt idx="785">
                  <c:v>118.319999999999</c:v>
                </c:pt>
                <c:pt idx="786">
                  <c:v>118.399999999999</c:v>
                </c:pt>
                <c:pt idx="787">
                  <c:v>118.479999999999</c:v>
                </c:pt>
                <c:pt idx="788">
                  <c:v>118.55999999999899</c:v>
                </c:pt>
                <c:pt idx="789">
                  <c:v>118.63999999999901</c:v>
                </c:pt>
                <c:pt idx="790">
                  <c:v>118.719999999999</c:v>
                </c:pt>
                <c:pt idx="791">
                  <c:v>118.799999999999</c:v>
                </c:pt>
                <c:pt idx="792">
                  <c:v>118.879999999999</c:v>
                </c:pt>
                <c:pt idx="793">
                  <c:v>118.959999999999</c:v>
                </c:pt>
                <c:pt idx="794">
                  <c:v>119.039999999999</c:v>
                </c:pt>
                <c:pt idx="795">
                  <c:v>119.119999999999</c:v>
                </c:pt>
                <c:pt idx="796">
                  <c:v>119.19999999999899</c:v>
                </c:pt>
                <c:pt idx="797">
                  <c:v>119.27999999999901</c:v>
                </c:pt>
                <c:pt idx="798">
                  <c:v>119.359999999999</c:v>
                </c:pt>
                <c:pt idx="799">
                  <c:v>119.439999999999</c:v>
                </c:pt>
                <c:pt idx="800">
                  <c:v>119.519999999999</c:v>
                </c:pt>
                <c:pt idx="801">
                  <c:v>119.599999999999</c:v>
                </c:pt>
                <c:pt idx="802">
                  <c:v>119.679999999999</c:v>
                </c:pt>
                <c:pt idx="803">
                  <c:v>119.759999999999</c:v>
                </c:pt>
                <c:pt idx="804">
                  <c:v>119.83999999999899</c:v>
                </c:pt>
                <c:pt idx="805">
                  <c:v>119.91999999999901</c:v>
                </c:pt>
                <c:pt idx="806">
                  <c:v>119.99999999999901</c:v>
                </c:pt>
                <c:pt idx="807">
                  <c:v>120.079999999999</c:v>
                </c:pt>
                <c:pt idx="808">
                  <c:v>120.159999999999</c:v>
                </c:pt>
                <c:pt idx="809">
                  <c:v>120.239999999999</c:v>
                </c:pt>
                <c:pt idx="810">
                  <c:v>120.319999999999</c:v>
                </c:pt>
                <c:pt idx="811">
                  <c:v>120.399999999999</c:v>
                </c:pt>
                <c:pt idx="812">
                  <c:v>120.479999999999</c:v>
                </c:pt>
                <c:pt idx="813">
                  <c:v>120.55999999999899</c:v>
                </c:pt>
                <c:pt idx="814">
                  <c:v>120.63999999999901</c:v>
                </c:pt>
                <c:pt idx="815">
                  <c:v>120.719999999999</c:v>
                </c:pt>
                <c:pt idx="816">
                  <c:v>120.799999999999</c:v>
                </c:pt>
                <c:pt idx="817">
                  <c:v>120.879999999999</c:v>
                </c:pt>
                <c:pt idx="818">
                  <c:v>120.959999999999</c:v>
                </c:pt>
                <c:pt idx="819">
                  <c:v>121.039999999999</c:v>
                </c:pt>
                <c:pt idx="820">
                  <c:v>121.119999999999</c:v>
                </c:pt>
                <c:pt idx="821">
                  <c:v>121.19999999999899</c:v>
                </c:pt>
                <c:pt idx="822">
                  <c:v>121.27999999999901</c:v>
                </c:pt>
                <c:pt idx="823">
                  <c:v>121.359999999999</c:v>
                </c:pt>
                <c:pt idx="824">
                  <c:v>121.439999999999</c:v>
                </c:pt>
                <c:pt idx="825">
                  <c:v>121.519999999999</c:v>
                </c:pt>
                <c:pt idx="826">
                  <c:v>121.599999999999</c:v>
                </c:pt>
                <c:pt idx="827">
                  <c:v>121.679999999999</c:v>
                </c:pt>
                <c:pt idx="828">
                  <c:v>121.759999999999</c:v>
                </c:pt>
                <c:pt idx="829">
                  <c:v>121.83999999999899</c:v>
                </c:pt>
                <c:pt idx="830">
                  <c:v>121.91999999999901</c:v>
                </c:pt>
                <c:pt idx="831">
                  <c:v>121.99999999999901</c:v>
                </c:pt>
                <c:pt idx="832">
                  <c:v>122.079999999999</c:v>
                </c:pt>
                <c:pt idx="833">
                  <c:v>122.159999999999</c:v>
                </c:pt>
                <c:pt idx="834">
                  <c:v>122.239999999999</c:v>
                </c:pt>
                <c:pt idx="835">
                  <c:v>122.319999999999</c:v>
                </c:pt>
                <c:pt idx="836">
                  <c:v>122.399999999999</c:v>
                </c:pt>
                <c:pt idx="837">
                  <c:v>122.479999999999</c:v>
                </c:pt>
                <c:pt idx="838">
                  <c:v>122.55999999999899</c:v>
                </c:pt>
                <c:pt idx="839">
                  <c:v>122.63999999999901</c:v>
                </c:pt>
                <c:pt idx="840">
                  <c:v>122.719999999999</c:v>
                </c:pt>
                <c:pt idx="841">
                  <c:v>122.799999999999</c:v>
                </c:pt>
                <c:pt idx="842">
                  <c:v>122.879999999999</c:v>
                </c:pt>
                <c:pt idx="843">
                  <c:v>122.959999999999</c:v>
                </c:pt>
                <c:pt idx="844">
                  <c:v>123.039999999999</c:v>
                </c:pt>
                <c:pt idx="845">
                  <c:v>123.119999999999</c:v>
                </c:pt>
                <c:pt idx="846">
                  <c:v>123.19999999999899</c:v>
                </c:pt>
                <c:pt idx="847">
                  <c:v>123.27999999999901</c:v>
                </c:pt>
                <c:pt idx="848">
                  <c:v>123.359999999999</c:v>
                </c:pt>
                <c:pt idx="849">
                  <c:v>123.439999999999</c:v>
                </c:pt>
                <c:pt idx="850">
                  <c:v>123.519999999999</c:v>
                </c:pt>
                <c:pt idx="851">
                  <c:v>123.599999999999</c:v>
                </c:pt>
                <c:pt idx="852">
                  <c:v>123.679999999999</c:v>
                </c:pt>
                <c:pt idx="853">
                  <c:v>123.759999999999</c:v>
                </c:pt>
                <c:pt idx="854">
                  <c:v>123.839999999998</c:v>
                </c:pt>
                <c:pt idx="855">
                  <c:v>123.91999999999901</c:v>
                </c:pt>
                <c:pt idx="856">
                  <c:v>123.999999999998</c:v>
                </c:pt>
                <c:pt idx="857">
                  <c:v>124.079999999999</c:v>
                </c:pt>
                <c:pt idx="858">
                  <c:v>124.15999999999801</c:v>
                </c:pt>
                <c:pt idx="859">
                  <c:v>124.239999999999</c:v>
                </c:pt>
                <c:pt idx="860">
                  <c:v>124.319999999999</c:v>
                </c:pt>
                <c:pt idx="861">
                  <c:v>124.399999999998</c:v>
                </c:pt>
                <c:pt idx="862">
                  <c:v>124.479999999999</c:v>
                </c:pt>
                <c:pt idx="863">
                  <c:v>124.559999999998</c:v>
                </c:pt>
                <c:pt idx="864">
                  <c:v>124.63999999999901</c:v>
                </c:pt>
                <c:pt idx="865">
                  <c:v>124.719999999998</c:v>
                </c:pt>
                <c:pt idx="866">
                  <c:v>124.799999999999</c:v>
                </c:pt>
                <c:pt idx="867">
                  <c:v>124.87999999999801</c:v>
                </c:pt>
                <c:pt idx="868">
                  <c:v>124.959999999999</c:v>
                </c:pt>
                <c:pt idx="869">
                  <c:v>125.039999999999</c:v>
                </c:pt>
                <c:pt idx="870">
                  <c:v>125.119999999998</c:v>
                </c:pt>
                <c:pt idx="871">
                  <c:v>125.19999999999899</c:v>
                </c:pt>
                <c:pt idx="872">
                  <c:v>125.279999999998</c:v>
                </c:pt>
                <c:pt idx="873">
                  <c:v>125.359999999999</c:v>
                </c:pt>
                <c:pt idx="874">
                  <c:v>125.43999999999799</c:v>
                </c:pt>
                <c:pt idx="875">
                  <c:v>125.519999999999</c:v>
                </c:pt>
                <c:pt idx="876">
                  <c:v>125.599999999999</c:v>
                </c:pt>
                <c:pt idx="877">
                  <c:v>125.679999999999</c:v>
                </c:pt>
                <c:pt idx="878">
                  <c:v>125.759999999999</c:v>
                </c:pt>
                <c:pt idx="879">
                  <c:v>125.839999999998</c:v>
                </c:pt>
                <c:pt idx="880">
                  <c:v>125.91999999999901</c:v>
                </c:pt>
                <c:pt idx="881">
                  <c:v>125.999999999998</c:v>
                </c:pt>
                <c:pt idx="882">
                  <c:v>126.079999999999</c:v>
                </c:pt>
                <c:pt idx="883">
                  <c:v>126.15999999999801</c:v>
                </c:pt>
                <c:pt idx="884">
                  <c:v>126.239999999999</c:v>
                </c:pt>
                <c:pt idx="885">
                  <c:v>126.319999999999</c:v>
                </c:pt>
                <c:pt idx="886">
                  <c:v>126.399999999998</c:v>
                </c:pt>
                <c:pt idx="887">
                  <c:v>126.479999999999</c:v>
                </c:pt>
                <c:pt idx="888">
                  <c:v>126.559999999998</c:v>
                </c:pt>
                <c:pt idx="889">
                  <c:v>126.63999999999901</c:v>
                </c:pt>
                <c:pt idx="890">
                  <c:v>126.719999999998</c:v>
                </c:pt>
                <c:pt idx="891">
                  <c:v>126.799999999999</c:v>
                </c:pt>
                <c:pt idx="892">
                  <c:v>126.87999999999801</c:v>
                </c:pt>
                <c:pt idx="893">
                  <c:v>126.959999999999</c:v>
                </c:pt>
                <c:pt idx="894">
                  <c:v>127.039999999999</c:v>
                </c:pt>
                <c:pt idx="895">
                  <c:v>127.119999999998</c:v>
                </c:pt>
                <c:pt idx="896">
                  <c:v>127.19999999999899</c:v>
                </c:pt>
                <c:pt idx="897">
                  <c:v>127.279999999998</c:v>
                </c:pt>
                <c:pt idx="898">
                  <c:v>127.359999999999</c:v>
                </c:pt>
                <c:pt idx="899">
                  <c:v>127.43999999999799</c:v>
                </c:pt>
                <c:pt idx="900">
                  <c:v>127.519999999999</c:v>
                </c:pt>
                <c:pt idx="901">
                  <c:v>127.599999999999</c:v>
                </c:pt>
                <c:pt idx="902">
                  <c:v>127.679999999999</c:v>
                </c:pt>
                <c:pt idx="903">
                  <c:v>127.759999999999</c:v>
                </c:pt>
                <c:pt idx="904">
                  <c:v>127.839999999998</c:v>
                </c:pt>
                <c:pt idx="905">
                  <c:v>127.91999999999901</c:v>
                </c:pt>
                <c:pt idx="906">
                  <c:v>127.999999999998</c:v>
                </c:pt>
                <c:pt idx="907">
                  <c:v>128.07999999999899</c:v>
                </c:pt>
                <c:pt idx="908">
                  <c:v>128.15999999999801</c:v>
                </c:pt>
                <c:pt idx="909">
                  <c:v>128.23999999999799</c:v>
                </c:pt>
                <c:pt idx="910">
                  <c:v>128.319999999998</c:v>
                </c:pt>
                <c:pt idx="911">
                  <c:v>128.39999999999799</c:v>
                </c:pt>
                <c:pt idx="912">
                  <c:v>128.479999999998</c:v>
                </c:pt>
                <c:pt idx="913">
                  <c:v>128.55999999999801</c:v>
                </c:pt>
                <c:pt idx="914">
                  <c:v>128.639999999998</c:v>
                </c:pt>
                <c:pt idx="915">
                  <c:v>128.71999999999801</c:v>
                </c:pt>
                <c:pt idx="916">
                  <c:v>128.79999999999799</c:v>
                </c:pt>
                <c:pt idx="917">
                  <c:v>128.87999999999801</c:v>
                </c:pt>
                <c:pt idx="918">
                  <c:v>128.95999999999799</c:v>
                </c:pt>
                <c:pt idx="919">
                  <c:v>129.039999999998</c:v>
                </c:pt>
                <c:pt idx="920">
                  <c:v>129.11999999999799</c:v>
                </c:pt>
                <c:pt idx="921">
                  <c:v>129.199999999998</c:v>
                </c:pt>
                <c:pt idx="922">
                  <c:v>129.27999999999801</c:v>
                </c:pt>
                <c:pt idx="923">
                  <c:v>129.359999999998</c:v>
                </c:pt>
                <c:pt idx="924">
                  <c:v>129.43999999999801</c:v>
                </c:pt>
                <c:pt idx="925">
                  <c:v>129.51999999999799</c:v>
                </c:pt>
                <c:pt idx="926">
                  <c:v>129.599999999998</c:v>
                </c:pt>
                <c:pt idx="927">
                  <c:v>129.67999999999799</c:v>
                </c:pt>
                <c:pt idx="928">
                  <c:v>129.759999999998</c:v>
                </c:pt>
                <c:pt idx="929">
                  <c:v>129.83999999999801</c:v>
                </c:pt>
                <c:pt idx="930">
                  <c:v>129.919999999998</c:v>
                </c:pt>
                <c:pt idx="931">
                  <c:v>129.99999999999801</c:v>
                </c:pt>
                <c:pt idx="932">
                  <c:v>130.07999999999799</c:v>
                </c:pt>
                <c:pt idx="933">
                  <c:v>130.15999999999801</c:v>
                </c:pt>
                <c:pt idx="934">
                  <c:v>130.23999999999799</c:v>
                </c:pt>
                <c:pt idx="935">
                  <c:v>130.319999999998</c:v>
                </c:pt>
                <c:pt idx="936">
                  <c:v>130.39999999999799</c:v>
                </c:pt>
                <c:pt idx="937">
                  <c:v>130.479999999998</c:v>
                </c:pt>
                <c:pt idx="938">
                  <c:v>130.55999999999801</c:v>
                </c:pt>
                <c:pt idx="939">
                  <c:v>130.639999999998</c:v>
                </c:pt>
                <c:pt idx="940">
                  <c:v>130.71999999999801</c:v>
                </c:pt>
                <c:pt idx="941">
                  <c:v>130.79999999999799</c:v>
                </c:pt>
                <c:pt idx="942">
                  <c:v>130.87999999999801</c:v>
                </c:pt>
                <c:pt idx="943">
                  <c:v>130.95999999999799</c:v>
                </c:pt>
                <c:pt idx="944">
                  <c:v>131.039999999998</c:v>
                </c:pt>
                <c:pt idx="945">
                  <c:v>131.11999999999799</c:v>
                </c:pt>
                <c:pt idx="946">
                  <c:v>131.199999999998</c:v>
                </c:pt>
                <c:pt idx="947">
                  <c:v>131.27999999999801</c:v>
                </c:pt>
                <c:pt idx="948">
                  <c:v>131.359999999998</c:v>
                </c:pt>
                <c:pt idx="949">
                  <c:v>131.43999999999801</c:v>
                </c:pt>
                <c:pt idx="950">
                  <c:v>131.51999999999799</c:v>
                </c:pt>
                <c:pt idx="951">
                  <c:v>131.599999999998</c:v>
                </c:pt>
                <c:pt idx="952">
                  <c:v>131.67999999999799</c:v>
                </c:pt>
                <c:pt idx="953">
                  <c:v>131.759999999998</c:v>
                </c:pt>
                <c:pt idx="954">
                  <c:v>131.83999999999801</c:v>
                </c:pt>
                <c:pt idx="955">
                  <c:v>131.919999999998</c:v>
                </c:pt>
                <c:pt idx="956">
                  <c:v>131.99999999999801</c:v>
                </c:pt>
                <c:pt idx="957">
                  <c:v>132.07999999999799</c:v>
                </c:pt>
                <c:pt idx="958">
                  <c:v>132.15999999999801</c:v>
                </c:pt>
                <c:pt idx="959">
                  <c:v>132.23999999999799</c:v>
                </c:pt>
                <c:pt idx="960">
                  <c:v>132.319999999998</c:v>
                </c:pt>
                <c:pt idx="961">
                  <c:v>132.39999999999799</c:v>
                </c:pt>
                <c:pt idx="962">
                  <c:v>132.479999999998</c:v>
                </c:pt>
                <c:pt idx="963">
                  <c:v>132.55999999999801</c:v>
                </c:pt>
                <c:pt idx="964">
                  <c:v>132.639999999998</c:v>
                </c:pt>
                <c:pt idx="965">
                  <c:v>132.71999999999801</c:v>
                </c:pt>
                <c:pt idx="966">
                  <c:v>132.79999999999799</c:v>
                </c:pt>
                <c:pt idx="967">
                  <c:v>132.87999999999801</c:v>
                </c:pt>
                <c:pt idx="968">
                  <c:v>132.95999999999799</c:v>
                </c:pt>
                <c:pt idx="969">
                  <c:v>133.039999999998</c:v>
                </c:pt>
                <c:pt idx="970">
                  <c:v>133.11999999999799</c:v>
                </c:pt>
                <c:pt idx="971">
                  <c:v>133.199999999998</c:v>
                </c:pt>
                <c:pt idx="972">
                  <c:v>133.27999999999801</c:v>
                </c:pt>
                <c:pt idx="973">
                  <c:v>133.359999999998</c:v>
                </c:pt>
                <c:pt idx="974">
                  <c:v>133.43999999999801</c:v>
                </c:pt>
                <c:pt idx="975">
                  <c:v>133.51999999999799</c:v>
                </c:pt>
                <c:pt idx="976">
                  <c:v>133.599999999998</c:v>
                </c:pt>
                <c:pt idx="977">
                  <c:v>133.67999999999799</c:v>
                </c:pt>
                <c:pt idx="978">
                  <c:v>133.759999999998</c:v>
                </c:pt>
                <c:pt idx="979">
                  <c:v>133.83999999999801</c:v>
                </c:pt>
                <c:pt idx="980">
                  <c:v>133.919999999998</c:v>
                </c:pt>
                <c:pt idx="981">
                  <c:v>133.99999999999801</c:v>
                </c:pt>
                <c:pt idx="982">
                  <c:v>134.07999999999799</c:v>
                </c:pt>
                <c:pt idx="983">
                  <c:v>134.15999999999801</c:v>
                </c:pt>
                <c:pt idx="984">
                  <c:v>134.23999999999799</c:v>
                </c:pt>
                <c:pt idx="985">
                  <c:v>134.319999999998</c:v>
                </c:pt>
                <c:pt idx="986">
                  <c:v>134.39999999999799</c:v>
                </c:pt>
                <c:pt idx="987">
                  <c:v>134.479999999998</c:v>
                </c:pt>
                <c:pt idx="988">
                  <c:v>134.55999999999801</c:v>
                </c:pt>
                <c:pt idx="989">
                  <c:v>134.639999999998</c:v>
                </c:pt>
                <c:pt idx="990">
                  <c:v>134.71999999999801</c:v>
                </c:pt>
                <c:pt idx="991">
                  <c:v>134.79999999999799</c:v>
                </c:pt>
                <c:pt idx="992">
                  <c:v>134.87999999999801</c:v>
                </c:pt>
                <c:pt idx="993">
                  <c:v>134.95999999999799</c:v>
                </c:pt>
                <c:pt idx="994">
                  <c:v>135.039999999998</c:v>
                </c:pt>
                <c:pt idx="995">
                  <c:v>135.11999999999799</c:v>
                </c:pt>
                <c:pt idx="996">
                  <c:v>135.199999999998</c:v>
                </c:pt>
                <c:pt idx="997">
                  <c:v>135.27999999999801</c:v>
                </c:pt>
                <c:pt idx="998">
                  <c:v>135.359999999998</c:v>
                </c:pt>
                <c:pt idx="999">
                  <c:v>135.43999999999801</c:v>
                </c:pt>
                <c:pt idx="1000">
                  <c:v>135.51999999999799</c:v>
                </c:pt>
                <c:pt idx="1001">
                  <c:v>135.599999999998</c:v>
                </c:pt>
                <c:pt idx="1002">
                  <c:v>135.67999999999799</c:v>
                </c:pt>
                <c:pt idx="1003">
                  <c:v>135.759999999998</c:v>
                </c:pt>
                <c:pt idx="1004">
                  <c:v>135.83999999999801</c:v>
                </c:pt>
                <c:pt idx="1005">
                  <c:v>135.919999999998</c:v>
                </c:pt>
                <c:pt idx="1006">
                  <c:v>135.99999999999801</c:v>
                </c:pt>
                <c:pt idx="1007">
                  <c:v>136.07999999999799</c:v>
                </c:pt>
                <c:pt idx="1008">
                  <c:v>136.15999999999801</c:v>
                </c:pt>
                <c:pt idx="1009">
                  <c:v>136.23999999999799</c:v>
                </c:pt>
                <c:pt idx="1010">
                  <c:v>136.319999999998</c:v>
                </c:pt>
                <c:pt idx="1011">
                  <c:v>136.39999999999799</c:v>
                </c:pt>
                <c:pt idx="1012">
                  <c:v>136.479999999998</c:v>
                </c:pt>
                <c:pt idx="1013">
                  <c:v>136.55999999999801</c:v>
                </c:pt>
                <c:pt idx="1014">
                  <c:v>136.639999999998</c:v>
                </c:pt>
                <c:pt idx="1015">
                  <c:v>136.71999999999801</c:v>
                </c:pt>
                <c:pt idx="1016">
                  <c:v>136.79999999999799</c:v>
                </c:pt>
                <c:pt idx="1017">
                  <c:v>136.87999999999801</c:v>
                </c:pt>
                <c:pt idx="1018">
                  <c:v>136.95999999999799</c:v>
                </c:pt>
                <c:pt idx="1019">
                  <c:v>137.039999999998</c:v>
                </c:pt>
                <c:pt idx="1020">
                  <c:v>137.11999999999799</c:v>
                </c:pt>
                <c:pt idx="1021">
                  <c:v>137.199999999998</c:v>
                </c:pt>
                <c:pt idx="1022">
                  <c:v>137.27999999999801</c:v>
                </c:pt>
                <c:pt idx="1023">
                  <c:v>137.359999999998</c:v>
                </c:pt>
                <c:pt idx="1024">
                  <c:v>137.43999999999801</c:v>
                </c:pt>
                <c:pt idx="1025">
                  <c:v>137.51999999999799</c:v>
                </c:pt>
                <c:pt idx="1026">
                  <c:v>137.599999999998</c:v>
                </c:pt>
                <c:pt idx="1027">
                  <c:v>137.67999999999799</c:v>
                </c:pt>
                <c:pt idx="1028">
                  <c:v>137.759999999998</c:v>
                </c:pt>
                <c:pt idx="1029">
                  <c:v>137.83999999999801</c:v>
                </c:pt>
                <c:pt idx="1030">
                  <c:v>137.919999999998</c:v>
                </c:pt>
                <c:pt idx="1031">
                  <c:v>137.99999999999801</c:v>
                </c:pt>
                <c:pt idx="1032">
                  <c:v>138.07999999999799</c:v>
                </c:pt>
                <c:pt idx="1033">
                  <c:v>138.15999999999801</c:v>
                </c:pt>
                <c:pt idx="1034">
                  <c:v>138.23999999999799</c:v>
                </c:pt>
                <c:pt idx="1035">
                  <c:v>138.319999999998</c:v>
                </c:pt>
                <c:pt idx="1036">
                  <c:v>138.39999999999799</c:v>
                </c:pt>
                <c:pt idx="1037">
                  <c:v>138.479999999998</c:v>
                </c:pt>
                <c:pt idx="1038">
                  <c:v>138.55999999999801</c:v>
                </c:pt>
                <c:pt idx="1039">
                  <c:v>138.639999999998</c:v>
                </c:pt>
                <c:pt idx="1040">
                  <c:v>138.71999999999801</c:v>
                </c:pt>
                <c:pt idx="1041">
                  <c:v>138.79999999999799</c:v>
                </c:pt>
                <c:pt idx="1042">
                  <c:v>138.87999999999801</c:v>
                </c:pt>
                <c:pt idx="1043">
                  <c:v>138.95999999999799</c:v>
                </c:pt>
                <c:pt idx="1044">
                  <c:v>139.039999999998</c:v>
                </c:pt>
                <c:pt idx="1045">
                  <c:v>139.11999999999799</c:v>
                </c:pt>
                <c:pt idx="1046">
                  <c:v>139.199999999998</c:v>
                </c:pt>
                <c:pt idx="1047">
                  <c:v>139.27999999999801</c:v>
                </c:pt>
                <c:pt idx="1048">
                  <c:v>139.359999999998</c:v>
                </c:pt>
                <c:pt idx="1049">
                  <c:v>139.43999999999801</c:v>
                </c:pt>
                <c:pt idx="1050">
                  <c:v>139.51999999999799</c:v>
                </c:pt>
                <c:pt idx="1051">
                  <c:v>139.599999999998</c:v>
                </c:pt>
                <c:pt idx="1052">
                  <c:v>139.67999999999799</c:v>
                </c:pt>
                <c:pt idx="1053">
                  <c:v>139.759999999998</c:v>
                </c:pt>
                <c:pt idx="1054">
                  <c:v>139.83999999999801</c:v>
                </c:pt>
                <c:pt idx="1055">
                  <c:v>139.919999999998</c:v>
                </c:pt>
                <c:pt idx="1056">
                  <c:v>139.99999999999801</c:v>
                </c:pt>
                <c:pt idx="1057">
                  <c:v>140.07999999999799</c:v>
                </c:pt>
                <c:pt idx="1058">
                  <c:v>140.15999999999801</c:v>
                </c:pt>
                <c:pt idx="1059">
                  <c:v>140.23999999999799</c:v>
                </c:pt>
                <c:pt idx="1060">
                  <c:v>140.319999999998</c:v>
                </c:pt>
                <c:pt idx="1061">
                  <c:v>140.39999999999799</c:v>
                </c:pt>
                <c:pt idx="1062">
                  <c:v>140.479999999998</c:v>
                </c:pt>
                <c:pt idx="1063">
                  <c:v>140.55999999999801</c:v>
                </c:pt>
                <c:pt idx="1064">
                  <c:v>140.639999999998</c:v>
                </c:pt>
                <c:pt idx="1065">
                  <c:v>140.71999999999801</c:v>
                </c:pt>
                <c:pt idx="1066">
                  <c:v>140.79999999999799</c:v>
                </c:pt>
                <c:pt idx="1067">
                  <c:v>140.87999999999801</c:v>
                </c:pt>
                <c:pt idx="1068">
                  <c:v>140.95999999999799</c:v>
                </c:pt>
                <c:pt idx="1069">
                  <c:v>141.039999999998</c:v>
                </c:pt>
                <c:pt idx="1070">
                  <c:v>141.11999999999799</c:v>
                </c:pt>
                <c:pt idx="1071">
                  <c:v>141.199999999998</c:v>
                </c:pt>
                <c:pt idx="1072">
                  <c:v>141.27999999999801</c:v>
                </c:pt>
                <c:pt idx="1073">
                  <c:v>141.359999999998</c:v>
                </c:pt>
                <c:pt idx="1074">
                  <c:v>141.43999999999801</c:v>
                </c:pt>
                <c:pt idx="1075">
                  <c:v>141.51999999999799</c:v>
                </c:pt>
                <c:pt idx="1076">
                  <c:v>141.599999999998</c:v>
                </c:pt>
                <c:pt idx="1077">
                  <c:v>141.67999999999799</c:v>
                </c:pt>
                <c:pt idx="1078">
                  <c:v>141.759999999998</c:v>
                </c:pt>
                <c:pt idx="1079">
                  <c:v>141.83999999999801</c:v>
                </c:pt>
                <c:pt idx="1080">
                  <c:v>141.919999999998</c:v>
                </c:pt>
                <c:pt idx="1081">
                  <c:v>141.99999999999801</c:v>
                </c:pt>
                <c:pt idx="1082">
                  <c:v>142.07999999999799</c:v>
                </c:pt>
                <c:pt idx="1083">
                  <c:v>142.15999999999801</c:v>
                </c:pt>
                <c:pt idx="1084">
                  <c:v>142.23999999999799</c:v>
                </c:pt>
                <c:pt idx="1085">
                  <c:v>142.319999999998</c:v>
                </c:pt>
                <c:pt idx="1086">
                  <c:v>142.39999999999799</c:v>
                </c:pt>
                <c:pt idx="1087">
                  <c:v>142.479999999998</c:v>
                </c:pt>
                <c:pt idx="1088">
                  <c:v>142.55999999999801</c:v>
                </c:pt>
                <c:pt idx="1089">
                  <c:v>142.639999999998</c:v>
                </c:pt>
                <c:pt idx="1090">
                  <c:v>142.71999999999801</c:v>
                </c:pt>
                <c:pt idx="1091">
                  <c:v>142.79999999999799</c:v>
                </c:pt>
                <c:pt idx="1092">
                  <c:v>142.87999999999801</c:v>
                </c:pt>
                <c:pt idx="1093">
                  <c:v>142.95999999999799</c:v>
                </c:pt>
                <c:pt idx="1094">
                  <c:v>143.039999999998</c:v>
                </c:pt>
                <c:pt idx="1095">
                  <c:v>143.11999999999799</c:v>
                </c:pt>
                <c:pt idx="1096">
                  <c:v>143.199999999998</c:v>
                </c:pt>
                <c:pt idx="1097">
                  <c:v>143.27999999999801</c:v>
                </c:pt>
                <c:pt idx="1098">
                  <c:v>143.359999999998</c:v>
                </c:pt>
                <c:pt idx="1099">
                  <c:v>143.43999999999801</c:v>
                </c:pt>
                <c:pt idx="1100">
                  <c:v>143.51999999999799</c:v>
                </c:pt>
                <c:pt idx="1101">
                  <c:v>143.599999999998</c:v>
                </c:pt>
                <c:pt idx="1102">
                  <c:v>143.67999999999799</c:v>
                </c:pt>
                <c:pt idx="1103">
                  <c:v>143.759999999998</c:v>
                </c:pt>
                <c:pt idx="1104">
                  <c:v>143.83999999999801</c:v>
                </c:pt>
                <c:pt idx="1105">
                  <c:v>143.919999999998</c:v>
                </c:pt>
                <c:pt idx="1106">
                  <c:v>143.99999999999801</c:v>
                </c:pt>
                <c:pt idx="1107">
                  <c:v>144.07999999999799</c:v>
                </c:pt>
                <c:pt idx="1108">
                  <c:v>144.15999999999801</c:v>
                </c:pt>
                <c:pt idx="1109">
                  <c:v>144.23999999999799</c:v>
                </c:pt>
                <c:pt idx="1110">
                  <c:v>144.319999999998</c:v>
                </c:pt>
                <c:pt idx="1111">
                  <c:v>144.39999999999799</c:v>
                </c:pt>
                <c:pt idx="1112">
                  <c:v>144.479999999998</c:v>
                </c:pt>
                <c:pt idx="1113">
                  <c:v>144.55999999999801</c:v>
                </c:pt>
                <c:pt idx="1114">
                  <c:v>144.639999999998</c:v>
                </c:pt>
                <c:pt idx="1115">
                  <c:v>144.71999999999801</c:v>
                </c:pt>
                <c:pt idx="1116">
                  <c:v>144.79999999999799</c:v>
                </c:pt>
                <c:pt idx="1117">
                  <c:v>144.87999999999801</c:v>
                </c:pt>
                <c:pt idx="1118">
                  <c:v>144.95999999999799</c:v>
                </c:pt>
                <c:pt idx="1119">
                  <c:v>145.039999999998</c:v>
                </c:pt>
                <c:pt idx="1120">
                  <c:v>145.11999999999799</c:v>
                </c:pt>
                <c:pt idx="1121">
                  <c:v>145.199999999998</c:v>
                </c:pt>
                <c:pt idx="1122">
                  <c:v>145.27999999999801</c:v>
                </c:pt>
                <c:pt idx="1123">
                  <c:v>145.359999999998</c:v>
                </c:pt>
                <c:pt idx="1124">
                  <c:v>145.43999999999801</c:v>
                </c:pt>
                <c:pt idx="1125">
                  <c:v>145.51999999999799</c:v>
                </c:pt>
                <c:pt idx="1126">
                  <c:v>145.599999999998</c:v>
                </c:pt>
                <c:pt idx="1127">
                  <c:v>145.67999999999799</c:v>
                </c:pt>
                <c:pt idx="1128">
                  <c:v>145.759999999998</c:v>
                </c:pt>
                <c:pt idx="1129">
                  <c:v>145.83999999999801</c:v>
                </c:pt>
                <c:pt idx="1130">
                  <c:v>145.919999999998</c:v>
                </c:pt>
                <c:pt idx="1131">
                  <c:v>145.99999999999801</c:v>
                </c:pt>
                <c:pt idx="1132">
                  <c:v>146.07999999999799</c:v>
                </c:pt>
                <c:pt idx="1133">
                  <c:v>146.15999999999801</c:v>
                </c:pt>
                <c:pt idx="1134">
                  <c:v>146.23999999999799</c:v>
                </c:pt>
                <c:pt idx="1135">
                  <c:v>146.319999999998</c:v>
                </c:pt>
                <c:pt idx="1136">
                  <c:v>146.39999999999799</c:v>
                </c:pt>
                <c:pt idx="1137">
                  <c:v>146.479999999998</c:v>
                </c:pt>
                <c:pt idx="1138">
                  <c:v>146.55999999999801</c:v>
                </c:pt>
                <c:pt idx="1139">
                  <c:v>146.639999999998</c:v>
                </c:pt>
                <c:pt idx="1140">
                  <c:v>146.71999999999801</c:v>
                </c:pt>
                <c:pt idx="1141">
                  <c:v>146.79999999999799</c:v>
                </c:pt>
                <c:pt idx="1142">
                  <c:v>146.87999999999801</c:v>
                </c:pt>
                <c:pt idx="1143">
                  <c:v>146.95999999999799</c:v>
                </c:pt>
                <c:pt idx="1144">
                  <c:v>147.039999999998</c:v>
                </c:pt>
                <c:pt idx="1145">
                  <c:v>147.11999999999799</c:v>
                </c:pt>
                <c:pt idx="1146">
                  <c:v>147.199999999998</c:v>
                </c:pt>
                <c:pt idx="1147">
                  <c:v>147.27999999999801</c:v>
                </c:pt>
                <c:pt idx="1148">
                  <c:v>147.359999999998</c:v>
                </c:pt>
                <c:pt idx="1149">
                  <c:v>147.43999999999801</c:v>
                </c:pt>
                <c:pt idx="1150">
                  <c:v>147.51999999999799</c:v>
                </c:pt>
                <c:pt idx="1151">
                  <c:v>147.599999999998</c:v>
                </c:pt>
                <c:pt idx="1152">
                  <c:v>147.67999999999799</c:v>
                </c:pt>
                <c:pt idx="1153">
                  <c:v>147.759999999998</c:v>
                </c:pt>
                <c:pt idx="1154">
                  <c:v>147.83999999999801</c:v>
                </c:pt>
                <c:pt idx="1155">
                  <c:v>147.919999999998</c:v>
                </c:pt>
                <c:pt idx="1156">
                  <c:v>147.99999999999801</c:v>
                </c:pt>
                <c:pt idx="1157">
                  <c:v>148.07999999999799</c:v>
                </c:pt>
                <c:pt idx="1158">
                  <c:v>148.15999999999801</c:v>
                </c:pt>
                <c:pt idx="1159">
                  <c:v>148.23999999999799</c:v>
                </c:pt>
                <c:pt idx="1160">
                  <c:v>148.319999999998</c:v>
                </c:pt>
                <c:pt idx="1161">
                  <c:v>148.39999999999799</c:v>
                </c:pt>
                <c:pt idx="1162">
                  <c:v>148.479999999998</c:v>
                </c:pt>
                <c:pt idx="1163">
                  <c:v>148.55999999999801</c:v>
                </c:pt>
                <c:pt idx="1164">
                  <c:v>148.639999999998</c:v>
                </c:pt>
                <c:pt idx="1165">
                  <c:v>148.71999999999801</c:v>
                </c:pt>
                <c:pt idx="1166">
                  <c:v>148.79999999999799</c:v>
                </c:pt>
                <c:pt idx="1167">
                  <c:v>148.87999999999801</c:v>
                </c:pt>
                <c:pt idx="1168">
                  <c:v>148.95999999999799</c:v>
                </c:pt>
                <c:pt idx="1169">
                  <c:v>149.039999999998</c:v>
                </c:pt>
                <c:pt idx="1170">
                  <c:v>149.11999999999799</c:v>
                </c:pt>
                <c:pt idx="1171">
                  <c:v>149.199999999998</c:v>
                </c:pt>
                <c:pt idx="1172">
                  <c:v>149.27999999999801</c:v>
                </c:pt>
                <c:pt idx="1173">
                  <c:v>149.359999999998</c:v>
                </c:pt>
                <c:pt idx="1174">
                  <c:v>149.43999999999801</c:v>
                </c:pt>
                <c:pt idx="1175">
                  <c:v>149.51999999999799</c:v>
                </c:pt>
                <c:pt idx="1176">
                  <c:v>149.599999999998</c:v>
                </c:pt>
                <c:pt idx="1177">
                  <c:v>149.67999999999799</c:v>
                </c:pt>
                <c:pt idx="1178">
                  <c:v>149.759999999998</c:v>
                </c:pt>
                <c:pt idx="1179">
                  <c:v>149.83999999999801</c:v>
                </c:pt>
                <c:pt idx="1180">
                  <c:v>149.919999999998</c:v>
                </c:pt>
                <c:pt idx="1181">
                  <c:v>149.99999999999801</c:v>
                </c:pt>
                <c:pt idx="1182">
                  <c:v>150.07999999999799</c:v>
                </c:pt>
                <c:pt idx="1183">
                  <c:v>150.15999999999801</c:v>
                </c:pt>
                <c:pt idx="1184">
                  <c:v>150.23999999999799</c:v>
                </c:pt>
                <c:pt idx="1185">
                  <c:v>150.319999999998</c:v>
                </c:pt>
                <c:pt idx="1186">
                  <c:v>150.39999999999799</c:v>
                </c:pt>
                <c:pt idx="1187">
                  <c:v>150.479999999998</c:v>
                </c:pt>
                <c:pt idx="1188">
                  <c:v>150.55999999999801</c:v>
                </c:pt>
                <c:pt idx="1189">
                  <c:v>150.639999999998</c:v>
                </c:pt>
                <c:pt idx="1190">
                  <c:v>150.71999999999801</c:v>
                </c:pt>
                <c:pt idx="1191">
                  <c:v>150.79999999999799</c:v>
                </c:pt>
                <c:pt idx="1192">
                  <c:v>150.87999999999801</c:v>
                </c:pt>
                <c:pt idx="1193">
                  <c:v>150.95999999999799</c:v>
                </c:pt>
                <c:pt idx="1194">
                  <c:v>151.039999999998</c:v>
                </c:pt>
                <c:pt idx="1195">
                  <c:v>151.11999999999799</c:v>
                </c:pt>
                <c:pt idx="1196">
                  <c:v>151.199999999998</c:v>
                </c:pt>
                <c:pt idx="1197">
                  <c:v>151.27999999999801</c:v>
                </c:pt>
                <c:pt idx="1198">
                  <c:v>151.359999999998</c:v>
                </c:pt>
                <c:pt idx="1199">
                  <c:v>151.43999999999801</c:v>
                </c:pt>
                <c:pt idx="1200">
                  <c:v>151.51999999999799</c:v>
                </c:pt>
                <c:pt idx="1201">
                  <c:v>151.599999999998</c:v>
                </c:pt>
                <c:pt idx="1202">
                  <c:v>151.67999999999799</c:v>
                </c:pt>
                <c:pt idx="1203">
                  <c:v>151.759999999998</c:v>
                </c:pt>
                <c:pt idx="1204">
                  <c:v>151.83999999999801</c:v>
                </c:pt>
                <c:pt idx="1205">
                  <c:v>151.919999999998</c:v>
                </c:pt>
                <c:pt idx="1206">
                  <c:v>151.99999999999801</c:v>
                </c:pt>
                <c:pt idx="1207">
                  <c:v>152.07999999999799</c:v>
                </c:pt>
                <c:pt idx="1208">
                  <c:v>152.15999999999801</c:v>
                </c:pt>
                <c:pt idx="1209">
                  <c:v>152.23999999999799</c:v>
                </c:pt>
                <c:pt idx="1210">
                  <c:v>152.319999999998</c:v>
                </c:pt>
                <c:pt idx="1211">
                  <c:v>152.39999999999799</c:v>
                </c:pt>
                <c:pt idx="1212">
                  <c:v>152.479999999998</c:v>
                </c:pt>
                <c:pt idx="1213">
                  <c:v>152.55999999999801</c:v>
                </c:pt>
                <c:pt idx="1214">
                  <c:v>152.639999999998</c:v>
                </c:pt>
                <c:pt idx="1215">
                  <c:v>152.71999999999801</c:v>
                </c:pt>
                <c:pt idx="1216">
                  <c:v>152.79999999999799</c:v>
                </c:pt>
                <c:pt idx="1217">
                  <c:v>152.87999999999801</c:v>
                </c:pt>
                <c:pt idx="1218">
                  <c:v>152.95999999999799</c:v>
                </c:pt>
                <c:pt idx="1219">
                  <c:v>153.039999999998</c:v>
                </c:pt>
                <c:pt idx="1220">
                  <c:v>153.11999999999799</c:v>
                </c:pt>
                <c:pt idx="1221">
                  <c:v>153.199999999998</c:v>
                </c:pt>
                <c:pt idx="1222">
                  <c:v>153.27999999999801</c:v>
                </c:pt>
                <c:pt idx="1223">
                  <c:v>153.359999999998</c:v>
                </c:pt>
                <c:pt idx="1224">
                  <c:v>153.43999999999801</c:v>
                </c:pt>
                <c:pt idx="1225">
                  <c:v>153.51999999999799</c:v>
                </c:pt>
                <c:pt idx="1226">
                  <c:v>153.599999999998</c:v>
                </c:pt>
                <c:pt idx="1227">
                  <c:v>153.67999999999799</c:v>
                </c:pt>
                <c:pt idx="1228">
                  <c:v>153.759999999998</c:v>
                </c:pt>
                <c:pt idx="1229">
                  <c:v>153.83999999999801</c:v>
                </c:pt>
                <c:pt idx="1230">
                  <c:v>153.919999999998</c:v>
                </c:pt>
                <c:pt idx="1231">
                  <c:v>153.99999999999801</c:v>
                </c:pt>
                <c:pt idx="1232">
                  <c:v>154.07999999999799</c:v>
                </c:pt>
                <c:pt idx="1233">
                  <c:v>154.15999999999801</c:v>
                </c:pt>
                <c:pt idx="1234">
                  <c:v>154.23999999999799</c:v>
                </c:pt>
                <c:pt idx="1235">
                  <c:v>154.319999999998</c:v>
                </c:pt>
                <c:pt idx="1236">
                  <c:v>154.39999999999799</c:v>
                </c:pt>
                <c:pt idx="1237">
                  <c:v>154.479999999998</c:v>
                </c:pt>
                <c:pt idx="1238">
                  <c:v>154.55999999999801</c:v>
                </c:pt>
                <c:pt idx="1239">
                  <c:v>154.639999999998</c:v>
                </c:pt>
                <c:pt idx="1240">
                  <c:v>154.71999999999801</c:v>
                </c:pt>
                <c:pt idx="1241">
                  <c:v>154.79999999999799</c:v>
                </c:pt>
                <c:pt idx="1242">
                  <c:v>154.87999999999801</c:v>
                </c:pt>
                <c:pt idx="1243">
                  <c:v>154.95999999999799</c:v>
                </c:pt>
                <c:pt idx="1244">
                  <c:v>155.039999999998</c:v>
                </c:pt>
                <c:pt idx="1245">
                  <c:v>155.11999999999799</c:v>
                </c:pt>
                <c:pt idx="1246">
                  <c:v>155.199999999998</c:v>
                </c:pt>
                <c:pt idx="1247">
                  <c:v>155.27999999999801</c:v>
                </c:pt>
                <c:pt idx="1248">
                  <c:v>155.359999999998</c:v>
                </c:pt>
                <c:pt idx="1249">
                  <c:v>155.43999999999801</c:v>
                </c:pt>
                <c:pt idx="1250">
                  <c:v>155.51999999999799</c:v>
                </c:pt>
                <c:pt idx="1251">
                  <c:v>155.599999999998</c:v>
                </c:pt>
                <c:pt idx="1252">
                  <c:v>155.67999999999799</c:v>
                </c:pt>
                <c:pt idx="1253">
                  <c:v>155.759999999998</c:v>
                </c:pt>
                <c:pt idx="1254">
                  <c:v>155.83999999999801</c:v>
                </c:pt>
                <c:pt idx="1255">
                  <c:v>155.919999999998</c:v>
                </c:pt>
                <c:pt idx="1256">
                  <c:v>155.99999999999801</c:v>
                </c:pt>
                <c:pt idx="1257">
                  <c:v>156.07999999999799</c:v>
                </c:pt>
                <c:pt idx="1258">
                  <c:v>156.15999999999801</c:v>
                </c:pt>
                <c:pt idx="1259">
                  <c:v>156.23999999999799</c:v>
                </c:pt>
                <c:pt idx="1260">
                  <c:v>156.319999999998</c:v>
                </c:pt>
                <c:pt idx="1261">
                  <c:v>156.39999999999799</c:v>
                </c:pt>
                <c:pt idx="1262">
                  <c:v>156.479999999998</c:v>
                </c:pt>
                <c:pt idx="1263">
                  <c:v>156.55999999999801</c:v>
                </c:pt>
                <c:pt idx="1264">
                  <c:v>156.639999999998</c:v>
                </c:pt>
                <c:pt idx="1265">
                  <c:v>156.71999999999801</c:v>
                </c:pt>
                <c:pt idx="1266">
                  <c:v>156.79999999999799</c:v>
                </c:pt>
                <c:pt idx="1267">
                  <c:v>156.87999999999801</c:v>
                </c:pt>
                <c:pt idx="1268">
                  <c:v>156.95999999999799</c:v>
                </c:pt>
                <c:pt idx="1269">
                  <c:v>157.039999999998</c:v>
                </c:pt>
                <c:pt idx="1270">
                  <c:v>157.11999999999799</c:v>
                </c:pt>
                <c:pt idx="1271">
                  <c:v>157.199999999998</c:v>
                </c:pt>
                <c:pt idx="1272">
                  <c:v>157.27999999999801</c:v>
                </c:pt>
                <c:pt idx="1273">
                  <c:v>157.359999999998</c:v>
                </c:pt>
                <c:pt idx="1274">
                  <c:v>157.43999999999801</c:v>
                </c:pt>
                <c:pt idx="1275">
                  <c:v>157.51999999999799</c:v>
                </c:pt>
                <c:pt idx="1276">
                  <c:v>157.599999999998</c:v>
                </c:pt>
                <c:pt idx="1277">
                  <c:v>157.67999999999799</c:v>
                </c:pt>
                <c:pt idx="1278">
                  <c:v>157.759999999998</c:v>
                </c:pt>
                <c:pt idx="1279">
                  <c:v>157.83999999999801</c:v>
                </c:pt>
                <c:pt idx="1280">
                  <c:v>157.919999999998</c:v>
                </c:pt>
                <c:pt idx="1281">
                  <c:v>157.99999999999801</c:v>
                </c:pt>
                <c:pt idx="1282">
                  <c:v>158.07999999999799</c:v>
                </c:pt>
                <c:pt idx="1283">
                  <c:v>158.15999999999801</c:v>
                </c:pt>
                <c:pt idx="1284">
                  <c:v>158.23999999999799</c:v>
                </c:pt>
                <c:pt idx="1285">
                  <c:v>158.319999999998</c:v>
                </c:pt>
                <c:pt idx="1286">
                  <c:v>158.39999999999799</c:v>
                </c:pt>
                <c:pt idx="1287">
                  <c:v>158.479999999998</c:v>
                </c:pt>
                <c:pt idx="1288">
                  <c:v>158.55999999999801</c:v>
                </c:pt>
                <c:pt idx="1289">
                  <c:v>158.639999999998</c:v>
                </c:pt>
                <c:pt idx="1290">
                  <c:v>158.71999999999801</c:v>
                </c:pt>
                <c:pt idx="1291">
                  <c:v>158.79999999999799</c:v>
                </c:pt>
                <c:pt idx="1292">
                  <c:v>158.87999999999801</c:v>
                </c:pt>
                <c:pt idx="1293">
                  <c:v>158.95999999999799</c:v>
                </c:pt>
                <c:pt idx="1294">
                  <c:v>159.039999999998</c:v>
                </c:pt>
                <c:pt idx="1295">
                  <c:v>159.11999999999799</c:v>
                </c:pt>
                <c:pt idx="1296">
                  <c:v>159.199999999998</c:v>
                </c:pt>
                <c:pt idx="1297">
                  <c:v>159.27999999999801</c:v>
                </c:pt>
                <c:pt idx="1298">
                  <c:v>159.359999999998</c:v>
                </c:pt>
                <c:pt idx="1299">
                  <c:v>159.43999999999801</c:v>
                </c:pt>
                <c:pt idx="1300">
                  <c:v>159.51999999999799</c:v>
                </c:pt>
                <c:pt idx="1301">
                  <c:v>159.599999999998</c:v>
                </c:pt>
                <c:pt idx="1302">
                  <c:v>159.67999999999799</c:v>
                </c:pt>
                <c:pt idx="1303">
                  <c:v>159.759999999998</c:v>
                </c:pt>
                <c:pt idx="1304">
                  <c:v>159.83999999999801</c:v>
                </c:pt>
                <c:pt idx="1305">
                  <c:v>159.919999999998</c:v>
                </c:pt>
                <c:pt idx="1306">
                  <c:v>159.99999999999801</c:v>
                </c:pt>
                <c:pt idx="1307">
                  <c:v>160.07999999999799</c:v>
                </c:pt>
                <c:pt idx="1308">
                  <c:v>160.15999999999801</c:v>
                </c:pt>
                <c:pt idx="1309">
                  <c:v>160.23999999999799</c:v>
                </c:pt>
                <c:pt idx="1310">
                  <c:v>160.319999999998</c:v>
                </c:pt>
                <c:pt idx="1311">
                  <c:v>160.39999999999799</c:v>
                </c:pt>
                <c:pt idx="1312">
                  <c:v>160.479999999998</c:v>
                </c:pt>
                <c:pt idx="1313">
                  <c:v>160.55999999999801</c:v>
                </c:pt>
                <c:pt idx="1314">
                  <c:v>160.639999999998</c:v>
                </c:pt>
                <c:pt idx="1315">
                  <c:v>160.71999999999801</c:v>
                </c:pt>
                <c:pt idx="1316">
                  <c:v>160.79999999999799</c:v>
                </c:pt>
                <c:pt idx="1317">
                  <c:v>160.87999999999801</c:v>
                </c:pt>
                <c:pt idx="1318">
                  <c:v>160.95999999999799</c:v>
                </c:pt>
                <c:pt idx="1319">
                  <c:v>161.039999999998</c:v>
                </c:pt>
                <c:pt idx="1320">
                  <c:v>161.11999999999799</c:v>
                </c:pt>
                <c:pt idx="1321">
                  <c:v>161.199999999998</c:v>
                </c:pt>
                <c:pt idx="1322">
                  <c:v>161.27999999999801</c:v>
                </c:pt>
                <c:pt idx="1323">
                  <c:v>161.359999999998</c:v>
                </c:pt>
                <c:pt idx="1324">
                  <c:v>161.43999999999801</c:v>
                </c:pt>
                <c:pt idx="1325">
                  <c:v>161.51999999999799</c:v>
                </c:pt>
                <c:pt idx="1326">
                  <c:v>161.599999999998</c:v>
                </c:pt>
                <c:pt idx="1327">
                  <c:v>161.67999999999799</c:v>
                </c:pt>
                <c:pt idx="1328">
                  <c:v>161.759999999998</c:v>
                </c:pt>
                <c:pt idx="1329">
                  <c:v>161.83999999999801</c:v>
                </c:pt>
                <c:pt idx="1330">
                  <c:v>161.919999999998</c:v>
                </c:pt>
                <c:pt idx="1331">
                  <c:v>161.99999999999801</c:v>
                </c:pt>
                <c:pt idx="1332">
                  <c:v>162.07999999999799</c:v>
                </c:pt>
                <c:pt idx="1333">
                  <c:v>162.15999999999801</c:v>
                </c:pt>
                <c:pt idx="1334">
                  <c:v>162.23999999999799</c:v>
                </c:pt>
                <c:pt idx="1335">
                  <c:v>162.319999999998</c:v>
                </c:pt>
                <c:pt idx="1336">
                  <c:v>162.39999999999799</c:v>
                </c:pt>
                <c:pt idx="1337">
                  <c:v>162.479999999998</c:v>
                </c:pt>
                <c:pt idx="1338">
                  <c:v>162.55999999999801</c:v>
                </c:pt>
                <c:pt idx="1339">
                  <c:v>162.639999999998</c:v>
                </c:pt>
                <c:pt idx="1340">
                  <c:v>162.71999999999801</c:v>
                </c:pt>
                <c:pt idx="1341">
                  <c:v>162.79999999999799</c:v>
                </c:pt>
                <c:pt idx="1342">
                  <c:v>162.87999999999801</c:v>
                </c:pt>
                <c:pt idx="1343">
                  <c:v>162.95999999999799</c:v>
                </c:pt>
                <c:pt idx="1344">
                  <c:v>163.039999999998</c:v>
                </c:pt>
                <c:pt idx="1345">
                  <c:v>163.11999999999799</c:v>
                </c:pt>
                <c:pt idx="1346">
                  <c:v>163.199999999998</c:v>
                </c:pt>
                <c:pt idx="1347">
                  <c:v>163.27999999999801</c:v>
                </c:pt>
                <c:pt idx="1348">
                  <c:v>163.359999999998</c:v>
                </c:pt>
                <c:pt idx="1349">
                  <c:v>163.43999999999801</c:v>
                </c:pt>
                <c:pt idx="1350">
                  <c:v>163.51999999999799</c:v>
                </c:pt>
                <c:pt idx="1351">
                  <c:v>163.599999999998</c:v>
                </c:pt>
                <c:pt idx="1352">
                  <c:v>163.67999999999799</c:v>
                </c:pt>
                <c:pt idx="1353">
                  <c:v>163.759999999998</c:v>
                </c:pt>
                <c:pt idx="1354">
                  <c:v>163.83999999999801</c:v>
                </c:pt>
                <c:pt idx="1355">
                  <c:v>163.919999999998</c:v>
                </c:pt>
                <c:pt idx="1356">
                  <c:v>163.99999999999801</c:v>
                </c:pt>
                <c:pt idx="1357">
                  <c:v>164.07999999999799</c:v>
                </c:pt>
                <c:pt idx="1358">
                  <c:v>164.15999999999801</c:v>
                </c:pt>
                <c:pt idx="1359">
                  <c:v>164.23999999999799</c:v>
                </c:pt>
                <c:pt idx="1360">
                  <c:v>164.319999999998</c:v>
                </c:pt>
                <c:pt idx="1361">
                  <c:v>164.39999999999799</c:v>
                </c:pt>
                <c:pt idx="1362">
                  <c:v>164.479999999998</c:v>
                </c:pt>
                <c:pt idx="1363">
                  <c:v>164.55999999999801</c:v>
                </c:pt>
                <c:pt idx="1364">
                  <c:v>164.639999999998</c:v>
                </c:pt>
                <c:pt idx="1365">
                  <c:v>164.71999999999801</c:v>
                </c:pt>
                <c:pt idx="1366">
                  <c:v>164.79999999999799</c:v>
                </c:pt>
                <c:pt idx="1367">
                  <c:v>164.87999999999801</c:v>
                </c:pt>
                <c:pt idx="1368">
                  <c:v>164.95999999999799</c:v>
                </c:pt>
                <c:pt idx="1369">
                  <c:v>165.039999999998</c:v>
                </c:pt>
                <c:pt idx="1370">
                  <c:v>165.11999999999799</c:v>
                </c:pt>
                <c:pt idx="1371">
                  <c:v>165.199999999998</c:v>
                </c:pt>
                <c:pt idx="1372">
                  <c:v>165.27999999999801</c:v>
                </c:pt>
                <c:pt idx="1373">
                  <c:v>165.359999999998</c:v>
                </c:pt>
                <c:pt idx="1374">
                  <c:v>165.43999999999801</c:v>
                </c:pt>
                <c:pt idx="1375">
                  <c:v>165.51999999999799</c:v>
                </c:pt>
                <c:pt idx="1376">
                  <c:v>165.599999999998</c:v>
                </c:pt>
                <c:pt idx="1377">
                  <c:v>165.67999999999799</c:v>
                </c:pt>
                <c:pt idx="1378">
                  <c:v>165.759999999998</c:v>
                </c:pt>
                <c:pt idx="1379">
                  <c:v>165.83999999999801</c:v>
                </c:pt>
                <c:pt idx="1380">
                  <c:v>165.919999999998</c:v>
                </c:pt>
                <c:pt idx="1381">
                  <c:v>165.99999999999801</c:v>
                </c:pt>
                <c:pt idx="1382">
                  <c:v>166.07999999999799</c:v>
                </c:pt>
                <c:pt idx="1383">
                  <c:v>166.15999999999801</c:v>
                </c:pt>
                <c:pt idx="1384">
                  <c:v>166.23999999999799</c:v>
                </c:pt>
                <c:pt idx="1385">
                  <c:v>166.319999999998</c:v>
                </c:pt>
                <c:pt idx="1386">
                  <c:v>166.39999999999799</c:v>
                </c:pt>
                <c:pt idx="1387">
                  <c:v>166.479999999998</c:v>
                </c:pt>
                <c:pt idx="1388">
                  <c:v>166.55999999999801</c:v>
                </c:pt>
                <c:pt idx="1389">
                  <c:v>166.639999999998</c:v>
                </c:pt>
                <c:pt idx="1390">
                  <c:v>166.71999999999801</c:v>
                </c:pt>
                <c:pt idx="1391">
                  <c:v>166.79999999999799</c:v>
                </c:pt>
                <c:pt idx="1392">
                  <c:v>166.87999999999801</c:v>
                </c:pt>
                <c:pt idx="1393">
                  <c:v>166.95999999999799</c:v>
                </c:pt>
                <c:pt idx="1394">
                  <c:v>167.039999999998</c:v>
                </c:pt>
                <c:pt idx="1395">
                  <c:v>167.11999999999799</c:v>
                </c:pt>
                <c:pt idx="1396">
                  <c:v>167.199999999998</c:v>
                </c:pt>
                <c:pt idx="1397">
                  <c:v>167.27999999999801</c:v>
                </c:pt>
                <c:pt idx="1398">
                  <c:v>167.359999999998</c:v>
                </c:pt>
                <c:pt idx="1399">
                  <c:v>167.43999999999801</c:v>
                </c:pt>
                <c:pt idx="1400">
                  <c:v>167.51999999999799</c:v>
                </c:pt>
              </c:numCache>
            </c:numRef>
          </c:xVal>
          <c:yVal>
            <c:numRef>
              <c:f>'Разные позQ = 10 μl min, V =9μl'!$G$3:$G$1403</c:f>
              <c:numCache>
                <c:formatCode>0.00E+00</c:formatCode>
                <c:ptCount val="1401"/>
                <c:pt idx="0">
                  <c:v>3.8147299999999991</c:v>
                </c:pt>
                <c:pt idx="1">
                  <c:v>3.8147299999999991</c:v>
                </c:pt>
                <c:pt idx="2">
                  <c:v>3.8147299999999991</c:v>
                </c:pt>
                <c:pt idx="3">
                  <c:v>3.8147299999999991</c:v>
                </c:pt>
                <c:pt idx="4">
                  <c:v>3.8147299999999991</c:v>
                </c:pt>
                <c:pt idx="5">
                  <c:v>3.8147299999999991</c:v>
                </c:pt>
                <c:pt idx="6">
                  <c:v>3.8147299999999991</c:v>
                </c:pt>
                <c:pt idx="7">
                  <c:v>3.8147299999999991</c:v>
                </c:pt>
                <c:pt idx="8">
                  <c:v>3.8147299999999991</c:v>
                </c:pt>
                <c:pt idx="9">
                  <c:v>3.8147299999999991</c:v>
                </c:pt>
                <c:pt idx="10">
                  <c:v>3.8147299999999991</c:v>
                </c:pt>
                <c:pt idx="11">
                  <c:v>3.8147299999999991</c:v>
                </c:pt>
                <c:pt idx="12">
                  <c:v>4.7683999999999997</c:v>
                </c:pt>
                <c:pt idx="13">
                  <c:v>4.7683999999999997</c:v>
                </c:pt>
                <c:pt idx="14">
                  <c:v>4.7683999999999997</c:v>
                </c:pt>
                <c:pt idx="15">
                  <c:v>4.7683999999999997</c:v>
                </c:pt>
                <c:pt idx="16">
                  <c:v>3.8147299999999991</c:v>
                </c:pt>
                <c:pt idx="17">
                  <c:v>3.8147299999999991</c:v>
                </c:pt>
                <c:pt idx="18">
                  <c:v>3.8147299999999991</c:v>
                </c:pt>
                <c:pt idx="19">
                  <c:v>3.8147299999999991</c:v>
                </c:pt>
                <c:pt idx="20">
                  <c:v>3.8147299999999991</c:v>
                </c:pt>
                <c:pt idx="21">
                  <c:v>3.8147299999999991</c:v>
                </c:pt>
                <c:pt idx="22">
                  <c:v>3.8147299999999991</c:v>
                </c:pt>
                <c:pt idx="23">
                  <c:v>3.8147299999999991</c:v>
                </c:pt>
                <c:pt idx="24">
                  <c:v>3.8147299999999991</c:v>
                </c:pt>
                <c:pt idx="25">
                  <c:v>3.8147299999999991</c:v>
                </c:pt>
                <c:pt idx="26">
                  <c:v>3.8147299999999991</c:v>
                </c:pt>
                <c:pt idx="27">
                  <c:v>3.8147299999999991</c:v>
                </c:pt>
                <c:pt idx="28">
                  <c:v>3.8147299999999991</c:v>
                </c:pt>
                <c:pt idx="29">
                  <c:v>3.8147299999999991</c:v>
                </c:pt>
                <c:pt idx="30">
                  <c:v>3.8147299999999991</c:v>
                </c:pt>
                <c:pt idx="31">
                  <c:v>3.8147299999999991</c:v>
                </c:pt>
                <c:pt idx="32">
                  <c:v>3.8147299999999991</c:v>
                </c:pt>
                <c:pt idx="33">
                  <c:v>3.8147299999999991</c:v>
                </c:pt>
                <c:pt idx="34">
                  <c:v>3.8147299999999991</c:v>
                </c:pt>
                <c:pt idx="35">
                  <c:v>3.8147299999999991</c:v>
                </c:pt>
                <c:pt idx="36">
                  <c:v>3.8147299999999991</c:v>
                </c:pt>
                <c:pt idx="37">
                  <c:v>3.8147299999999991</c:v>
                </c:pt>
                <c:pt idx="38">
                  <c:v>3.8147299999999991</c:v>
                </c:pt>
                <c:pt idx="39">
                  <c:v>3.8147299999999991</c:v>
                </c:pt>
                <c:pt idx="40">
                  <c:v>3.8147299999999991</c:v>
                </c:pt>
                <c:pt idx="41">
                  <c:v>3.8147299999999991</c:v>
                </c:pt>
                <c:pt idx="42">
                  <c:v>3.8147299999999991</c:v>
                </c:pt>
                <c:pt idx="43">
                  <c:v>3.8147299999999991</c:v>
                </c:pt>
                <c:pt idx="44">
                  <c:v>3.8147299999999991</c:v>
                </c:pt>
                <c:pt idx="45">
                  <c:v>3.8147299999999991</c:v>
                </c:pt>
                <c:pt idx="46">
                  <c:v>3.8147299999999991</c:v>
                </c:pt>
                <c:pt idx="47">
                  <c:v>3.8147299999999991</c:v>
                </c:pt>
                <c:pt idx="48">
                  <c:v>3.8147299999999991</c:v>
                </c:pt>
                <c:pt idx="49">
                  <c:v>3.8147299999999991</c:v>
                </c:pt>
                <c:pt idx="50">
                  <c:v>3.8147299999999991</c:v>
                </c:pt>
                <c:pt idx="51">
                  <c:v>3.8147299999999991</c:v>
                </c:pt>
                <c:pt idx="52">
                  <c:v>3.8147299999999991</c:v>
                </c:pt>
                <c:pt idx="53">
                  <c:v>3.8147299999999991</c:v>
                </c:pt>
                <c:pt idx="54">
                  <c:v>3.8147299999999991</c:v>
                </c:pt>
                <c:pt idx="55">
                  <c:v>3.8147299999999991</c:v>
                </c:pt>
                <c:pt idx="56">
                  <c:v>3.8147299999999991</c:v>
                </c:pt>
                <c:pt idx="57">
                  <c:v>3.8147299999999991</c:v>
                </c:pt>
                <c:pt idx="58">
                  <c:v>3.8147299999999991</c:v>
                </c:pt>
                <c:pt idx="59">
                  <c:v>3.8147299999999991</c:v>
                </c:pt>
                <c:pt idx="60">
                  <c:v>3.8147299999999991</c:v>
                </c:pt>
                <c:pt idx="61">
                  <c:v>3.8147299999999991</c:v>
                </c:pt>
                <c:pt idx="62">
                  <c:v>3.8147299999999991</c:v>
                </c:pt>
                <c:pt idx="63">
                  <c:v>3.8147299999999991</c:v>
                </c:pt>
                <c:pt idx="64">
                  <c:v>3.8147299999999991</c:v>
                </c:pt>
                <c:pt idx="65">
                  <c:v>3.8147299999999991</c:v>
                </c:pt>
                <c:pt idx="66">
                  <c:v>3.8147299999999991</c:v>
                </c:pt>
                <c:pt idx="67">
                  <c:v>4.7683999999999997</c:v>
                </c:pt>
                <c:pt idx="68">
                  <c:v>4.7683999999999997</c:v>
                </c:pt>
                <c:pt idx="69">
                  <c:v>4.7683999999999997</c:v>
                </c:pt>
                <c:pt idx="70">
                  <c:v>5.7220799999999956</c:v>
                </c:pt>
                <c:pt idx="71">
                  <c:v>5.7220799999999956</c:v>
                </c:pt>
                <c:pt idx="72">
                  <c:v>5.7220799999999956</c:v>
                </c:pt>
                <c:pt idx="73">
                  <c:v>5.7220799999999956</c:v>
                </c:pt>
                <c:pt idx="74">
                  <c:v>5.7220799999999956</c:v>
                </c:pt>
                <c:pt idx="75">
                  <c:v>5.7220799999999956</c:v>
                </c:pt>
                <c:pt idx="76">
                  <c:v>6.6757500000000007</c:v>
                </c:pt>
                <c:pt idx="77">
                  <c:v>6.6757500000000007</c:v>
                </c:pt>
                <c:pt idx="78">
                  <c:v>6.6757500000000007</c:v>
                </c:pt>
                <c:pt idx="79">
                  <c:v>7.6294499999999976</c:v>
                </c:pt>
                <c:pt idx="80">
                  <c:v>7.6294499999999976</c:v>
                </c:pt>
                <c:pt idx="81">
                  <c:v>7.6294499999999976</c:v>
                </c:pt>
                <c:pt idx="82">
                  <c:v>8.5831300000000006</c:v>
                </c:pt>
                <c:pt idx="83">
                  <c:v>8.5831300000000006</c:v>
                </c:pt>
                <c:pt idx="84">
                  <c:v>8.5831300000000006</c:v>
                </c:pt>
                <c:pt idx="85">
                  <c:v>8.5831300000000006</c:v>
                </c:pt>
                <c:pt idx="86">
                  <c:v>8.5831300000000006</c:v>
                </c:pt>
                <c:pt idx="87">
                  <c:v>8.5831300000000006</c:v>
                </c:pt>
                <c:pt idx="88">
                  <c:v>9.5368000000000013</c:v>
                </c:pt>
                <c:pt idx="89">
                  <c:v>9.5368000000000013</c:v>
                </c:pt>
                <c:pt idx="90">
                  <c:v>9.5368000000000013</c:v>
                </c:pt>
                <c:pt idx="91">
                  <c:v>10.490500000000001</c:v>
                </c:pt>
                <c:pt idx="92">
                  <c:v>10.490500000000001</c:v>
                </c:pt>
                <c:pt idx="93">
                  <c:v>10.490500000000001</c:v>
                </c:pt>
                <c:pt idx="94">
                  <c:v>10.490500000000001</c:v>
                </c:pt>
                <c:pt idx="95">
                  <c:v>10.490500000000001</c:v>
                </c:pt>
                <c:pt idx="96">
                  <c:v>11.4442</c:v>
                </c:pt>
                <c:pt idx="97">
                  <c:v>11.4442</c:v>
                </c:pt>
                <c:pt idx="98">
                  <c:v>11.4442</c:v>
                </c:pt>
                <c:pt idx="99">
                  <c:v>12.3978</c:v>
                </c:pt>
                <c:pt idx="100">
                  <c:v>12.3978</c:v>
                </c:pt>
                <c:pt idx="101">
                  <c:v>12.3978</c:v>
                </c:pt>
                <c:pt idx="102">
                  <c:v>12.3978</c:v>
                </c:pt>
                <c:pt idx="103">
                  <c:v>12.3978</c:v>
                </c:pt>
                <c:pt idx="104">
                  <c:v>12.3978</c:v>
                </c:pt>
                <c:pt idx="105">
                  <c:v>12.3978</c:v>
                </c:pt>
                <c:pt idx="106">
                  <c:v>12.3978</c:v>
                </c:pt>
                <c:pt idx="107">
                  <c:v>12.3978</c:v>
                </c:pt>
                <c:pt idx="108">
                  <c:v>12.3978</c:v>
                </c:pt>
                <c:pt idx="109">
                  <c:v>12.3978</c:v>
                </c:pt>
                <c:pt idx="110">
                  <c:v>12.3978</c:v>
                </c:pt>
                <c:pt idx="111">
                  <c:v>12.3978</c:v>
                </c:pt>
                <c:pt idx="112">
                  <c:v>12.3978</c:v>
                </c:pt>
                <c:pt idx="113">
                  <c:v>12.3978</c:v>
                </c:pt>
                <c:pt idx="114">
                  <c:v>11.4442</c:v>
                </c:pt>
                <c:pt idx="115">
                  <c:v>11.4442</c:v>
                </c:pt>
                <c:pt idx="116">
                  <c:v>11.4442</c:v>
                </c:pt>
                <c:pt idx="117">
                  <c:v>10.490500000000001</c:v>
                </c:pt>
                <c:pt idx="118">
                  <c:v>10.490500000000001</c:v>
                </c:pt>
                <c:pt idx="119">
                  <c:v>10.490500000000001</c:v>
                </c:pt>
                <c:pt idx="120">
                  <c:v>10.490500000000001</c:v>
                </c:pt>
                <c:pt idx="121">
                  <c:v>10.490500000000001</c:v>
                </c:pt>
                <c:pt idx="122">
                  <c:v>10.490500000000001</c:v>
                </c:pt>
                <c:pt idx="123">
                  <c:v>10.490500000000001</c:v>
                </c:pt>
                <c:pt idx="124">
                  <c:v>10.490500000000001</c:v>
                </c:pt>
                <c:pt idx="125">
                  <c:v>10.490500000000001</c:v>
                </c:pt>
                <c:pt idx="126">
                  <c:v>10.490500000000001</c:v>
                </c:pt>
                <c:pt idx="127">
                  <c:v>11.4442</c:v>
                </c:pt>
                <c:pt idx="128">
                  <c:v>12.3978</c:v>
                </c:pt>
                <c:pt idx="129">
                  <c:v>14.305199999999999</c:v>
                </c:pt>
                <c:pt idx="130">
                  <c:v>16.212599999999981</c:v>
                </c:pt>
                <c:pt idx="131">
                  <c:v>19.073599999999999</c:v>
                </c:pt>
                <c:pt idx="132">
                  <c:v>21.9346</c:v>
                </c:pt>
                <c:pt idx="133">
                  <c:v>26.702999999999999</c:v>
                </c:pt>
                <c:pt idx="134">
                  <c:v>31.471499999999999</c:v>
                </c:pt>
                <c:pt idx="135">
                  <c:v>36.239899999999999</c:v>
                </c:pt>
                <c:pt idx="136">
                  <c:v>42.915599999999998</c:v>
                </c:pt>
                <c:pt idx="137">
                  <c:v>49.591300000000011</c:v>
                </c:pt>
                <c:pt idx="138">
                  <c:v>56.267000000000003</c:v>
                </c:pt>
                <c:pt idx="139">
                  <c:v>62.942999999999998</c:v>
                </c:pt>
                <c:pt idx="140">
                  <c:v>70.572399999999945</c:v>
                </c:pt>
                <c:pt idx="141">
                  <c:v>77.248099999999994</c:v>
                </c:pt>
                <c:pt idx="142">
                  <c:v>84.877499999999998</c:v>
                </c:pt>
                <c:pt idx="143">
                  <c:v>92.506899999999973</c:v>
                </c:pt>
                <c:pt idx="144">
                  <c:v>99.182600000000008</c:v>
                </c:pt>
                <c:pt idx="145">
                  <c:v>105.858</c:v>
                </c:pt>
                <c:pt idx="146">
                  <c:v>112.53400000000001</c:v>
                </c:pt>
                <c:pt idx="147">
                  <c:v>117.30200000000001</c:v>
                </c:pt>
                <c:pt idx="148">
                  <c:v>123.979</c:v>
                </c:pt>
                <c:pt idx="149">
                  <c:v>128.74700000000001</c:v>
                </c:pt>
                <c:pt idx="150">
                  <c:v>132.56200000000001</c:v>
                </c:pt>
                <c:pt idx="151">
                  <c:v>136.376</c:v>
                </c:pt>
                <c:pt idx="152">
                  <c:v>139.23699999999999</c:v>
                </c:pt>
                <c:pt idx="153">
                  <c:v>140.191</c:v>
                </c:pt>
                <c:pt idx="154">
                  <c:v>141.14500000000001</c:v>
                </c:pt>
                <c:pt idx="155">
                  <c:v>141.14500000000001</c:v>
                </c:pt>
                <c:pt idx="156">
                  <c:v>141.14500000000001</c:v>
                </c:pt>
                <c:pt idx="157">
                  <c:v>139.23699999999999</c:v>
                </c:pt>
                <c:pt idx="158">
                  <c:v>137.33000000000001</c:v>
                </c:pt>
                <c:pt idx="159">
                  <c:v>134.46899999999999</c:v>
                </c:pt>
                <c:pt idx="160">
                  <c:v>131.608</c:v>
                </c:pt>
                <c:pt idx="161">
                  <c:v>127.79300000000001</c:v>
                </c:pt>
                <c:pt idx="162">
                  <c:v>123.979</c:v>
                </c:pt>
                <c:pt idx="163">
                  <c:v>119.21</c:v>
                </c:pt>
                <c:pt idx="164">
                  <c:v>114.441</c:v>
                </c:pt>
                <c:pt idx="165">
                  <c:v>108.71899999999999</c:v>
                </c:pt>
                <c:pt idx="166">
                  <c:v>103.95099999999999</c:v>
                </c:pt>
                <c:pt idx="167">
                  <c:v>99.182600000000008</c:v>
                </c:pt>
                <c:pt idx="168">
                  <c:v>93.460499999999996</c:v>
                </c:pt>
                <c:pt idx="169">
                  <c:v>88.6922</c:v>
                </c:pt>
                <c:pt idx="170">
                  <c:v>83.9238</c:v>
                </c:pt>
                <c:pt idx="171">
                  <c:v>78.201800000000006</c:v>
                </c:pt>
                <c:pt idx="172">
                  <c:v>73.433400000000006</c:v>
                </c:pt>
                <c:pt idx="173">
                  <c:v>68.665000000000006</c:v>
                </c:pt>
                <c:pt idx="174">
                  <c:v>63.896600000000007</c:v>
                </c:pt>
                <c:pt idx="175">
                  <c:v>60.081699999999998</c:v>
                </c:pt>
                <c:pt idx="176">
                  <c:v>56.267000000000003</c:v>
                </c:pt>
                <c:pt idx="177">
                  <c:v>52.452300000000001</c:v>
                </c:pt>
                <c:pt idx="178">
                  <c:v>48.637600000000013</c:v>
                </c:pt>
                <c:pt idx="179">
                  <c:v>44.822900000000011</c:v>
                </c:pt>
                <c:pt idx="180">
                  <c:v>41.9619</c:v>
                </c:pt>
                <c:pt idx="181">
                  <c:v>39.100900000000003</c:v>
                </c:pt>
                <c:pt idx="182">
                  <c:v>37.1935</c:v>
                </c:pt>
                <c:pt idx="183">
                  <c:v>34.332500000000003</c:v>
                </c:pt>
                <c:pt idx="184">
                  <c:v>32.425200000000011</c:v>
                </c:pt>
                <c:pt idx="185">
                  <c:v>30.517800000000001</c:v>
                </c:pt>
                <c:pt idx="186">
                  <c:v>28.610299999999999</c:v>
                </c:pt>
                <c:pt idx="187">
                  <c:v>26.702999999999999</c:v>
                </c:pt>
                <c:pt idx="188">
                  <c:v>24.7956</c:v>
                </c:pt>
                <c:pt idx="189">
                  <c:v>23.841999999999999</c:v>
                </c:pt>
                <c:pt idx="190">
                  <c:v>21.9346</c:v>
                </c:pt>
                <c:pt idx="191">
                  <c:v>21.9346</c:v>
                </c:pt>
                <c:pt idx="192">
                  <c:v>20.0273</c:v>
                </c:pt>
                <c:pt idx="193">
                  <c:v>19.073599999999999</c:v>
                </c:pt>
                <c:pt idx="194">
                  <c:v>19.073599999999999</c:v>
                </c:pt>
                <c:pt idx="195">
                  <c:v>18.119900000000001</c:v>
                </c:pt>
                <c:pt idx="196">
                  <c:v>17.1663</c:v>
                </c:pt>
                <c:pt idx="197">
                  <c:v>17.1663</c:v>
                </c:pt>
                <c:pt idx="198">
                  <c:v>17.1663</c:v>
                </c:pt>
                <c:pt idx="199">
                  <c:v>16.212599999999981</c:v>
                </c:pt>
                <c:pt idx="200">
                  <c:v>15.258900000000001</c:v>
                </c:pt>
                <c:pt idx="201">
                  <c:v>15.258900000000001</c:v>
                </c:pt>
                <c:pt idx="202">
                  <c:v>15.258900000000001</c:v>
                </c:pt>
                <c:pt idx="203">
                  <c:v>15.258900000000001</c:v>
                </c:pt>
                <c:pt idx="204">
                  <c:v>14.305199999999999</c:v>
                </c:pt>
                <c:pt idx="205">
                  <c:v>14.305199999999999</c:v>
                </c:pt>
                <c:pt idx="206">
                  <c:v>14.305199999999999</c:v>
                </c:pt>
                <c:pt idx="207">
                  <c:v>14.305199999999999</c:v>
                </c:pt>
                <c:pt idx="208">
                  <c:v>13.3515</c:v>
                </c:pt>
                <c:pt idx="209">
                  <c:v>13.3515</c:v>
                </c:pt>
                <c:pt idx="210">
                  <c:v>13.3515</c:v>
                </c:pt>
                <c:pt idx="211">
                  <c:v>12.3978</c:v>
                </c:pt>
                <c:pt idx="212">
                  <c:v>12.3978</c:v>
                </c:pt>
                <c:pt idx="213">
                  <c:v>12.3978</c:v>
                </c:pt>
                <c:pt idx="214">
                  <c:v>12.3978</c:v>
                </c:pt>
                <c:pt idx="215">
                  <c:v>12.3978</c:v>
                </c:pt>
                <c:pt idx="216">
                  <c:v>12.3978</c:v>
                </c:pt>
                <c:pt idx="217">
                  <c:v>11.4442</c:v>
                </c:pt>
                <c:pt idx="218">
                  <c:v>11.4442</c:v>
                </c:pt>
                <c:pt idx="219">
                  <c:v>11.4442</c:v>
                </c:pt>
                <c:pt idx="220">
                  <c:v>10.490500000000001</c:v>
                </c:pt>
                <c:pt idx="221">
                  <c:v>10.490500000000001</c:v>
                </c:pt>
                <c:pt idx="222">
                  <c:v>10.490500000000001</c:v>
                </c:pt>
                <c:pt idx="223">
                  <c:v>10.490500000000001</c:v>
                </c:pt>
                <c:pt idx="224">
                  <c:v>10.490500000000001</c:v>
                </c:pt>
                <c:pt idx="225">
                  <c:v>10.490500000000001</c:v>
                </c:pt>
                <c:pt idx="226">
                  <c:v>10.490500000000001</c:v>
                </c:pt>
                <c:pt idx="227">
                  <c:v>9.5368000000000013</c:v>
                </c:pt>
                <c:pt idx="228">
                  <c:v>9.5368000000000013</c:v>
                </c:pt>
                <c:pt idx="229">
                  <c:v>8.5831300000000006</c:v>
                </c:pt>
                <c:pt idx="230">
                  <c:v>8.5831300000000006</c:v>
                </c:pt>
                <c:pt idx="231">
                  <c:v>8.5831300000000006</c:v>
                </c:pt>
                <c:pt idx="232">
                  <c:v>8.5831300000000006</c:v>
                </c:pt>
                <c:pt idx="233">
                  <c:v>7.6294499999999976</c:v>
                </c:pt>
                <c:pt idx="234">
                  <c:v>7.6294499999999976</c:v>
                </c:pt>
                <c:pt idx="235">
                  <c:v>7.6294499999999976</c:v>
                </c:pt>
                <c:pt idx="236">
                  <c:v>6.6757500000000007</c:v>
                </c:pt>
                <c:pt idx="237">
                  <c:v>6.6757500000000007</c:v>
                </c:pt>
                <c:pt idx="238">
                  <c:v>5.7220799999999956</c:v>
                </c:pt>
                <c:pt idx="239">
                  <c:v>5.7220799999999956</c:v>
                </c:pt>
                <c:pt idx="240">
                  <c:v>5.7220799999999956</c:v>
                </c:pt>
                <c:pt idx="241">
                  <c:v>5.7220799999999956</c:v>
                </c:pt>
                <c:pt idx="242">
                  <c:v>5.7220799999999956</c:v>
                </c:pt>
                <c:pt idx="243">
                  <c:v>5.7220799999999956</c:v>
                </c:pt>
                <c:pt idx="244">
                  <c:v>5.7220799999999956</c:v>
                </c:pt>
                <c:pt idx="245">
                  <c:v>5.7220799999999956</c:v>
                </c:pt>
                <c:pt idx="246">
                  <c:v>5.7220799999999956</c:v>
                </c:pt>
                <c:pt idx="247">
                  <c:v>4.7683999999999997</c:v>
                </c:pt>
                <c:pt idx="248">
                  <c:v>4.7683999999999997</c:v>
                </c:pt>
                <c:pt idx="249">
                  <c:v>4.7683999999999997</c:v>
                </c:pt>
                <c:pt idx="250">
                  <c:v>3.8147299999999991</c:v>
                </c:pt>
                <c:pt idx="251">
                  <c:v>3.8147299999999991</c:v>
                </c:pt>
                <c:pt idx="252">
                  <c:v>3.8147299999999991</c:v>
                </c:pt>
                <c:pt idx="253">
                  <c:v>3.8147299999999991</c:v>
                </c:pt>
                <c:pt idx="254">
                  <c:v>3.8147299999999991</c:v>
                </c:pt>
                <c:pt idx="255">
                  <c:v>3.8147299999999991</c:v>
                </c:pt>
                <c:pt idx="256">
                  <c:v>2.86104</c:v>
                </c:pt>
                <c:pt idx="257">
                  <c:v>2.86104</c:v>
                </c:pt>
                <c:pt idx="258">
                  <c:v>2.86104</c:v>
                </c:pt>
                <c:pt idx="259">
                  <c:v>2.86104</c:v>
                </c:pt>
                <c:pt idx="260">
                  <c:v>1.9073599999999999</c:v>
                </c:pt>
                <c:pt idx="261">
                  <c:v>1.9073599999999999</c:v>
                </c:pt>
                <c:pt idx="262">
                  <c:v>1.9073599999999999</c:v>
                </c:pt>
                <c:pt idx="263">
                  <c:v>1.9073599999999999</c:v>
                </c:pt>
                <c:pt idx="264">
                  <c:v>1.9073599999999999</c:v>
                </c:pt>
                <c:pt idx="265">
                  <c:v>1.9073599999999999</c:v>
                </c:pt>
                <c:pt idx="266">
                  <c:v>1.9073599999999999</c:v>
                </c:pt>
                <c:pt idx="267">
                  <c:v>1.9073599999999999</c:v>
                </c:pt>
                <c:pt idx="268">
                  <c:v>1.9073599999999999</c:v>
                </c:pt>
                <c:pt idx="269">
                  <c:v>1.9073599999999999</c:v>
                </c:pt>
                <c:pt idx="270">
                  <c:v>1.9073599999999999</c:v>
                </c:pt>
                <c:pt idx="271">
                  <c:v>1.9073599999999999</c:v>
                </c:pt>
                <c:pt idx="272">
                  <c:v>1.9073599999999999</c:v>
                </c:pt>
                <c:pt idx="273">
                  <c:v>2.86104</c:v>
                </c:pt>
                <c:pt idx="274">
                  <c:v>2.86104</c:v>
                </c:pt>
                <c:pt idx="275">
                  <c:v>2.86104</c:v>
                </c:pt>
                <c:pt idx="276">
                  <c:v>2.86104</c:v>
                </c:pt>
                <c:pt idx="277">
                  <c:v>2.86104</c:v>
                </c:pt>
                <c:pt idx="278">
                  <c:v>2.86104</c:v>
                </c:pt>
                <c:pt idx="279">
                  <c:v>1.9073599999999999</c:v>
                </c:pt>
                <c:pt idx="280">
                  <c:v>1.9073599999999999</c:v>
                </c:pt>
                <c:pt idx="281">
                  <c:v>1.9073599999999999</c:v>
                </c:pt>
                <c:pt idx="282">
                  <c:v>1.9073599999999999</c:v>
                </c:pt>
                <c:pt idx="283">
                  <c:v>1.9073599999999999</c:v>
                </c:pt>
                <c:pt idx="284">
                  <c:v>1.9073599999999999</c:v>
                </c:pt>
                <c:pt idx="285">
                  <c:v>1.9073599999999999</c:v>
                </c:pt>
                <c:pt idx="286">
                  <c:v>2.86104</c:v>
                </c:pt>
                <c:pt idx="287">
                  <c:v>2.86104</c:v>
                </c:pt>
                <c:pt idx="288">
                  <c:v>2.86104</c:v>
                </c:pt>
                <c:pt idx="289">
                  <c:v>2.86104</c:v>
                </c:pt>
                <c:pt idx="290">
                  <c:v>2.86104</c:v>
                </c:pt>
                <c:pt idx="291">
                  <c:v>2.86104</c:v>
                </c:pt>
                <c:pt idx="292">
                  <c:v>2.86104</c:v>
                </c:pt>
                <c:pt idx="293">
                  <c:v>3.8147299999999991</c:v>
                </c:pt>
                <c:pt idx="294">
                  <c:v>3.8147299999999991</c:v>
                </c:pt>
                <c:pt idx="295">
                  <c:v>3.8147299999999991</c:v>
                </c:pt>
                <c:pt idx="296">
                  <c:v>3.8147299999999991</c:v>
                </c:pt>
                <c:pt idx="297">
                  <c:v>3.8147299999999991</c:v>
                </c:pt>
                <c:pt idx="298">
                  <c:v>3.8147299999999991</c:v>
                </c:pt>
                <c:pt idx="299">
                  <c:v>3.8147299999999991</c:v>
                </c:pt>
                <c:pt idx="300">
                  <c:v>3.8147299999999991</c:v>
                </c:pt>
                <c:pt idx="301">
                  <c:v>3.8147299999999991</c:v>
                </c:pt>
                <c:pt idx="302">
                  <c:v>3.8147299999999991</c:v>
                </c:pt>
                <c:pt idx="303">
                  <c:v>3.8147299999999991</c:v>
                </c:pt>
                <c:pt idx="304">
                  <c:v>3.8147299999999991</c:v>
                </c:pt>
                <c:pt idx="305">
                  <c:v>3.8147299999999991</c:v>
                </c:pt>
                <c:pt idx="306">
                  <c:v>3.8147299999999991</c:v>
                </c:pt>
                <c:pt idx="307">
                  <c:v>3.8147299999999991</c:v>
                </c:pt>
                <c:pt idx="308">
                  <c:v>3.8147299999999991</c:v>
                </c:pt>
                <c:pt idx="309">
                  <c:v>3.8147299999999991</c:v>
                </c:pt>
                <c:pt idx="310">
                  <c:v>3.8147299999999991</c:v>
                </c:pt>
                <c:pt idx="311">
                  <c:v>3.8147299999999991</c:v>
                </c:pt>
                <c:pt idx="312">
                  <c:v>3.8147299999999991</c:v>
                </c:pt>
                <c:pt idx="313">
                  <c:v>3.8147299999999991</c:v>
                </c:pt>
                <c:pt idx="314">
                  <c:v>3.8147299999999991</c:v>
                </c:pt>
                <c:pt idx="315">
                  <c:v>3.8147299999999991</c:v>
                </c:pt>
                <c:pt idx="316">
                  <c:v>2.86104</c:v>
                </c:pt>
                <c:pt idx="317">
                  <c:v>2.86104</c:v>
                </c:pt>
                <c:pt idx="318">
                  <c:v>2.86104</c:v>
                </c:pt>
                <c:pt idx="319">
                  <c:v>1.9073599999999999</c:v>
                </c:pt>
                <c:pt idx="320">
                  <c:v>1.9073599999999999</c:v>
                </c:pt>
                <c:pt idx="321">
                  <c:v>1.9073599999999999</c:v>
                </c:pt>
                <c:pt idx="322">
                  <c:v>1.9073599999999999</c:v>
                </c:pt>
                <c:pt idx="323">
                  <c:v>1.9073599999999999</c:v>
                </c:pt>
                <c:pt idx="324">
                  <c:v>1.9073599999999999</c:v>
                </c:pt>
                <c:pt idx="325">
                  <c:v>1.9073599999999999</c:v>
                </c:pt>
                <c:pt idx="326">
                  <c:v>1.9073599999999999</c:v>
                </c:pt>
                <c:pt idx="327">
                  <c:v>1.9073599999999999</c:v>
                </c:pt>
                <c:pt idx="328">
                  <c:v>1.9073599999999999</c:v>
                </c:pt>
                <c:pt idx="329">
                  <c:v>1.9073599999999999</c:v>
                </c:pt>
                <c:pt idx="330">
                  <c:v>1.9073599999999999</c:v>
                </c:pt>
                <c:pt idx="331">
                  <c:v>1.9073599999999999</c:v>
                </c:pt>
                <c:pt idx="332">
                  <c:v>1.9073599999999999</c:v>
                </c:pt>
                <c:pt idx="333">
                  <c:v>1.9073599999999999</c:v>
                </c:pt>
                <c:pt idx="334">
                  <c:v>1.9073599999999999</c:v>
                </c:pt>
                <c:pt idx="335">
                  <c:v>1.9073599999999999</c:v>
                </c:pt>
                <c:pt idx="336">
                  <c:v>1.9073599999999999</c:v>
                </c:pt>
                <c:pt idx="337">
                  <c:v>1.9073599999999999</c:v>
                </c:pt>
                <c:pt idx="338">
                  <c:v>1.9073599999999999</c:v>
                </c:pt>
                <c:pt idx="339">
                  <c:v>1.9073599999999999</c:v>
                </c:pt>
                <c:pt idx="340">
                  <c:v>2.86104</c:v>
                </c:pt>
                <c:pt idx="341">
                  <c:v>2.86104</c:v>
                </c:pt>
                <c:pt idx="342">
                  <c:v>3.8147299999999991</c:v>
                </c:pt>
                <c:pt idx="343">
                  <c:v>4.7683999999999997</c:v>
                </c:pt>
                <c:pt idx="344">
                  <c:v>6.6757500000000007</c:v>
                </c:pt>
                <c:pt idx="345">
                  <c:v>9.5368000000000013</c:v>
                </c:pt>
                <c:pt idx="346">
                  <c:v>12.3978</c:v>
                </c:pt>
                <c:pt idx="347">
                  <c:v>16.212599999999981</c:v>
                </c:pt>
                <c:pt idx="348">
                  <c:v>20.981000000000002</c:v>
                </c:pt>
                <c:pt idx="349">
                  <c:v>25.749300000000002</c:v>
                </c:pt>
                <c:pt idx="350">
                  <c:v>30.517800000000001</c:v>
                </c:pt>
                <c:pt idx="351">
                  <c:v>38.147200000000012</c:v>
                </c:pt>
                <c:pt idx="352">
                  <c:v>45.776600000000009</c:v>
                </c:pt>
                <c:pt idx="353">
                  <c:v>52.452300000000001</c:v>
                </c:pt>
                <c:pt idx="354">
                  <c:v>59.128</c:v>
                </c:pt>
                <c:pt idx="355">
                  <c:v>66.7577</c:v>
                </c:pt>
                <c:pt idx="356">
                  <c:v>74.387100000000004</c:v>
                </c:pt>
                <c:pt idx="357">
                  <c:v>81.06280000000001</c:v>
                </c:pt>
                <c:pt idx="358">
                  <c:v>88.6922</c:v>
                </c:pt>
                <c:pt idx="359">
                  <c:v>96.321600000000004</c:v>
                </c:pt>
                <c:pt idx="360">
                  <c:v>103.95099999999999</c:v>
                </c:pt>
                <c:pt idx="361">
                  <c:v>109.673</c:v>
                </c:pt>
                <c:pt idx="362">
                  <c:v>116.349</c:v>
                </c:pt>
                <c:pt idx="363">
                  <c:v>121.117</c:v>
                </c:pt>
                <c:pt idx="364">
                  <c:v>125.886</c:v>
                </c:pt>
                <c:pt idx="365">
                  <c:v>130.654</c:v>
                </c:pt>
                <c:pt idx="366">
                  <c:v>132.56200000000001</c:v>
                </c:pt>
                <c:pt idx="367">
                  <c:v>135.423</c:v>
                </c:pt>
                <c:pt idx="368">
                  <c:v>137.33000000000001</c:v>
                </c:pt>
                <c:pt idx="369">
                  <c:v>137.33000000000001</c:v>
                </c:pt>
                <c:pt idx="370">
                  <c:v>137.33000000000001</c:v>
                </c:pt>
                <c:pt idx="371">
                  <c:v>136.376</c:v>
                </c:pt>
                <c:pt idx="372">
                  <c:v>134.46899999999999</c:v>
                </c:pt>
                <c:pt idx="373">
                  <c:v>132.56200000000001</c:v>
                </c:pt>
                <c:pt idx="374">
                  <c:v>130.654</c:v>
                </c:pt>
                <c:pt idx="375">
                  <c:v>126.84</c:v>
                </c:pt>
                <c:pt idx="376">
                  <c:v>123.02500000000001</c:v>
                </c:pt>
                <c:pt idx="377">
                  <c:v>118.256</c:v>
                </c:pt>
                <c:pt idx="378">
                  <c:v>113.488</c:v>
                </c:pt>
                <c:pt idx="379">
                  <c:v>108.71899999999999</c:v>
                </c:pt>
                <c:pt idx="380">
                  <c:v>103.95099999999999</c:v>
                </c:pt>
                <c:pt idx="381">
                  <c:v>99.182600000000008</c:v>
                </c:pt>
                <c:pt idx="382">
                  <c:v>92.506899999999973</c:v>
                </c:pt>
                <c:pt idx="383">
                  <c:v>87.738500000000002</c:v>
                </c:pt>
                <c:pt idx="384">
                  <c:v>82.016500000000022</c:v>
                </c:pt>
                <c:pt idx="385">
                  <c:v>77.248099999999994</c:v>
                </c:pt>
                <c:pt idx="386">
                  <c:v>71.52600000000001</c:v>
                </c:pt>
                <c:pt idx="387">
                  <c:v>66.7577</c:v>
                </c:pt>
                <c:pt idx="388">
                  <c:v>61.9893</c:v>
                </c:pt>
                <c:pt idx="389">
                  <c:v>58.174400000000013</c:v>
                </c:pt>
                <c:pt idx="390">
                  <c:v>54.359699999999997</c:v>
                </c:pt>
                <c:pt idx="391">
                  <c:v>50.545000000000002</c:v>
                </c:pt>
                <c:pt idx="392">
                  <c:v>45.776600000000009</c:v>
                </c:pt>
                <c:pt idx="393">
                  <c:v>43.869300000000003</c:v>
                </c:pt>
                <c:pt idx="394">
                  <c:v>39.100900000000003</c:v>
                </c:pt>
                <c:pt idx="395">
                  <c:v>36.239899999999999</c:v>
                </c:pt>
                <c:pt idx="396">
                  <c:v>32.425200000000011</c:v>
                </c:pt>
                <c:pt idx="397">
                  <c:v>30.517800000000001</c:v>
                </c:pt>
                <c:pt idx="398">
                  <c:v>28.610299999999999</c:v>
                </c:pt>
                <c:pt idx="399">
                  <c:v>25.749300000000002</c:v>
                </c:pt>
                <c:pt idx="400">
                  <c:v>23.841999999999999</c:v>
                </c:pt>
                <c:pt idx="401">
                  <c:v>21.9346</c:v>
                </c:pt>
                <c:pt idx="402">
                  <c:v>20.981000000000002</c:v>
                </c:pt>
                <c:pt idx="403">
                  <c:v>19.073599999999999</c:v>
                </c:pt>
                <c:pt idx="404">
                  <c:v>19.073599999999999</c:v>
                </c:pt>
                <c:pt idx="405">
                  <c:v>17.1663</c:v>
                </c:pt>
                <c:pt idx="406">
                  <c:v>17.1663</c:v>
                </c:pt>
                <c:pt idx="407">
                  <c:v>16.212599999999981</c:v>
                </c:pt>
                <c:pt idx="408">
                  <c:v>15.258900000000001</c:v>
                </c:pt>
                <c:pt idx="409">
                  <c:v>15.258900000000001</c:v>
                </c:pt>
                <c:pt idx="410">
                  <c:v>14.305199999999999</c:v>
                </c:pt>
                <c:pt idx="411">
                  <c:v>13.3515</c:v>
                </c:pt>
                <c:pt idx="412">
                  <c:v>13.3515</c:v>
                </c:pt>
                <c:pt idx="413">
                  <c:v>12.3978</c:v>
                </c:pt>
                <c:pt idx="414">
                  <c:v>12.3978</c:v>
                </c:pt>
                <c:pt idx="415">
                  <c:v>12.3978</c:v>
                </c:pt>
                <c:pt idx="416">
                  <c:v>12.3978</c:v>
                </c:pt>
                <c:pt idx="417">
                  <c:v>11.4442</c:v>
                </c:pt>
                <c:pt idx="418">
                  <c:v>11.4442</c:v>
                </c:pt>
                <c:pt idx="419">
                  <c:v>11.4442</c:v>
                </c:pt>
                <c:pt idx="420">
                  <c:v>11.4442</c:v>
                </c:pt>
                <c:pt idx="421">
                  <c:v>11.4442</c:v>
                </c:pt>
                <c:pt idx="422">
                  <c:v>10.490500000000001</c:v>
                </c:pt>
                <c:pt idx="423">
                  <c:v>10.490500000000001</c:v>
                </c:pt>
                <c:pt idx="424">
                  <c:v>10.490500000000001</c:v>
                </c:pt>
                <c:pt idx="425">
                  <c:v>10.490500000000001</c:v>
                </c:pt>
                <c:pt idx="426">
                  <c:v>10.490500000000001</c:v>
                </c:pt>
                <c:pt idx="427">
                  <c:v>10.490500000000001</c:v>
                </c:pt>
                <c:pt idx="428">
                  <c:v>10.490500000000001</c:v>
                </c:pt>
                <c:pt idx="429">
                  <c:v>10.490500000000001</c:v>
                </c:pt>
                <c:pt idx="430">
                  <c:v>10.490500000000001</c:v>
                </c:pt>
                <c:pt idx="431">
                  <c:v>10.490500000000001</c:v>
                </c:pt>
                <c:pt idx="432">
                  <c:v>10.490500000000001</c:v>
                </c:pt>
                <c:pt idx="433">
                  <c:v>10.490500000000001</c:v>
                </c:pt>
                <c:pt idx="434">
                  <c:v>10.490500000000001</c:v>
                </c:pt>
                <c:pt idx="435">
                  <c:v>10.490500000000001</c:v>
                </c:pt>
                <c:pt idx="436">
                  <c:v>10.490500000000001</c:v>
                </c:pt>
                <c:pt idx="437">
                  <c:v>10.490500000000001</c:v>
                </c:pt>
                <c:pt idx="438">
                  <c:v>10.490500000000001</c:v>
                </c:pt>
                <c:pt idx="439">
                  <c:v>10.490500000000001</c:v>
                </c:pt>
                <c:pt idx="440">
                  <c:v>10.490500000000001</c:v>
                </c:pt>
                <c:pt idx="441">
                  <c:v>10.490500000000001</c:v>
                </c:pt>
                <c:pt idx="442">
                  <c:v>10.490500000000001</c:v>
                </c:pt>
                <c:pt idx="443">
                  <c:v>9.5368000000000013</c:v>
                </c:pt>
                <c:pt idx="444">
                  <c:v>9.5368000000000013</c:v>
                </c:pt>
                <c:pt idx="445">
                  <c:v>9.5368000000000013</c:v>
                </c:pt>
                <c:pt idx="446">
                  <c:v>9.5368000000000013</c:v>
                </c:pt>
                <c:pt idx="447">
                  <c:v>8.5831300000000006</c:v>
                </c:pt>
                <c:pt idx="448">
                  <c:v>8.5831300000000006</c:v>
                </c:pt>
                <c:pt idx="449">
                  <c:v>8.5831300000000006</c:v>
                </c:pt>
                <c:pt idx="450">
                  <c:v>8.5831300000000006</c:v>
                </c:pt>
                <c:pt idx="451">
                  <c:v>8.5831300000000006</c:v>
                </c:pt>
                <c:pt idx="452">
                  <c:v>8.5831300000000006</c:v>
                </c:pt>
                <c:pt idx="453">
                  <c:v>8.5831300000000006</c:v>
                </c:pt>
                <c:pt idx="454">
                  <c:v>8.5831300000000006</c:v>
                </c:pt>
                <c:pt idx="455">
                  <c:v>8.5831300000000006</c:v>
                </c:pt>
                <c:pt idx="456">
                  <c:v>8.5831300000000006</c:v>
                </c:pt>
                <c:pt idx="457">
                  <c:v>8.5831300000000006</c:v>
                </c:pt>
                <c:pt idx="458">
                  <c:v>8.5831300000000006</c:v>
                </c:pt>
                <c:pt idx="459">
                  <c:v>8.5831300000000006</c:v>
                </c:pt>
                <c:pt idx="460">
                  <c:v>8.5831300000000006</c:v>
                </c:pt>
                <c:pt idx="461">
                  <c:v>8.5831300000000006</c:v>
                </c:pt>
                <c:pt idx="462">
                  <c:v>7.6294499999999976</c:v>
                </c:pt>
                <c:pt idx="463">
                  <c:v>7.6294499999999976</c:v>
                </c:pt>
                <c:pt idx="464">
                  <c:v>6.6757500000000007</c:v>
                </c:pt>
                <c:pt idx="465">
                  <c:v>6.6757500000000007</c:v>
                </c:pt>
                <c:pt idx="466">
                  <c:v>6.6757500000000007</c:v>
                </c:pt>
                <c:pt idx="467">
                  <c:v>6.6757500000000007</c:v>
                </c:pt>
                <c:pt idx="468">
                  <c:v>5.7220799999999956</c:v>
                </c:pt>
                <c:pt idx="469">
                  <c:v>5.7220799999999956</c:v>
                </c:pt>
                <c:pt idx="470">
                  <c:v>5.7220799999999956</c:v>
                </c:pt>
                <c:pt idx="471">
                  <c:v>5.7220799999999956</c:v>
                </c:pt>
                <c:pt idx="472">
                  <c:v>5.7220799999999956</c:v>
                </c:pt>
                <c:pt idx="473">
                  <c:v>5.7220799999999956</c:v>
                </c:pt>
                <c:pt idx="474">
                  <c:v>5.7220799999999956</c:v>
                </c:pt>
                <c:pt idx="475">
                  <c:v>5.7220799999999956</c:v>
                </c:pt>
                <c:pt idx="476">
                  <c:v>5.7220799999999956</c:v>
                </c:pt>
                <c:pt idx="477">
                  <c:v>5.7220799999999956</c:v>
                </c:pt>
                <c:pt idx="478">
                  <c:v>5.7220799999999956</c:v>
                </c:pt>
                <c:pt idx="479">
                  <c:v>5.7220799999999956</c:v>
                </c:pt>
                <c:pt idx="480">
                  <c:v>5.7220799999999956</c:v>
                </c:pt>
                <c:pt idx="481">
                  <c:v>5.7220799999999956</c:v>
                </c:pt>
                <c:pt idx="482">
                  <c:v>5.7220799999999956</c:v>
                </c:pt>
                <c:pt idx="483">
                  <c:v>5.7220799999999956</c:v>
                </c:pt>
                <c:pt idx="484">
                  <c:v>5.7220799999999956</c:v>
                </c:pt>
                <c:pt idx="485">
                  <c:v>5.7220799999999956</c:v>
                </c:pt>
                <c:pt idx="486">
                  <c:v>4.7683999999999997</c:v>
                </c:pt>
                <c:pt idx="487">
                  <c:v>4.7683999999999997</c:v>
                </c:pt>
                <c:pt idx="488">
                  <c:v>4.7683999999999997</c:v>
                </c:pt>
                <c:pt idx="489">
                  <c:v>4.7683999999999997</c:v>
                </c:pt>
                <c:pt idx="490">
                  <c:v>3.8147299999999991</c:v>
                </c:pt>
                <c:pt idx="491">
                  <c:v>3.8147299999999991</c:v>
                </c:pt>
                <c:pt idx="492">
                  <c:v>3.8147299999999991</c:v>
                </c:pt>
                <c:pt idx="493">
                  <c:v>3.8147299999999991</c:v>
                </c:pt>
                <c:pt idx="494">
                  <c:v>3.8147299999999991</c:v>
                </c:pt>
                <c:pt idx="495">
                  <c:v>3.8147299999999991</c:v>
                </c:pt>
                <c:pt idx="496">
                  <c:v>3.8147299999999991</c:v>
                </c:pt>
                <c:pt idx="497">
                  <c:v>3.8147299999999991</c:v>
                </c:pt>
                <c:pt idx="498">
                  <c:v>3.8147299999999991</c:v>
                </c:pt>
                <c:pt idx="499">
                  <c:v>3.8147299999999991</c:v>
                </c:pt>
                <c:pt idx="500">
                  <c:v>3.8147299999999991</c:v>
                </c:pt>
                <c:pt idx="501">
                  <c:v>2.86104</c:v>
                </c:pt>
                <c:pt idx="502">
                  <c:v>2.86104</c:v>
                </c:pt>
                <c:pt idx="503">
                  <c:v>2.86104</c:v>
                </c:pt>
                <c:pt idx="504">
                  <c:v>1.9073599999999999</c:v>
                </c:pt>
                <c:pt idx="505">
                  <c:v>1.9073599999999999</c:v>
                </c:pt>
                <c:pt idx="506">
                  <c:v>1.9073599999999999</c:v>
                </c:pt>
                <c:pt idx="507">
                  <c:v>1.9073599999999999</c:v>
                </c:pt>
                <c:pt idx="508">
                  <c:v>1.9073599999999999</c:v>
                </c:pt>
                <c:pt idx="509">
                  <c:v>1.9073599999999999</c:v>
                </c:pt>
                <c:pt idx="510">
                  <c:v>1.9073599999999999</c:v>
                </c:pt>
                <c:pt idx="511">
                  <c:v>1.9073599999999999</c:v>
                </c:pt>
                <c:pt idx="512">
                  <c:v>1.9073599999999999</c:v>
                </c:pt>
                <c:pt idx="513">
                  <c:v>1.9073599999999999</c:v>
                </c:pt>
                <c:pt idx="514">
                  <c:v>1.9073599999999999</c:v>
                </c:pt>
                <c:pt idx="515">
                  <c:v>1.9073599999999999</c:v>
                </c:pt>
                <c:pt idx="516">
                  <c:v>0.95368200000000003</c:v>
                </c:pt>
                <c:pt idx="517">
                  <c:v>0.95368200000000003</c:v>
                </c:pt>
                <c:pt idx="518">
                  <c:v>0.95368200000000003</c:v>
                </c:pt>
                <c:pt idx="519">
                  <c:v>0.95368200000000003</c:v>
                </c:pt>
                <c:pt idx="520">
                  <c:v>0.95368200000000003</c:v>
                </c:pt>
                <c:pt idx="521">
                  <c:v>0.95368200000000003</c:v>
                </c:pt>
                <c:pt idx="522">
                  <c:v>0.95368200000000003</c:v>
                </c:pt>
                <c:pt idx="523">
                  <c:v>0.95368200000000003</c:v>
                </c:pt>
                <c:pt idx="524">
                  <c:v>0.95368200000000003</c:v>
                </c:pt>
                <c:pt idx="525">
                  <c:v>1.9073599999999999</c:v>
                </c:pt>
                <c:pt idx="526">
                  <c:v>1.9073599999999999</c:v>
                </c:pt>
                <c:pt idx="527">
                  <c:v>1.9073599999999999</c:v>
                </c:pt>
                <c:pt idx="528">
                  <c:v>1.9073599999999999</c:v>
                </c:pt>
                <c:pt idx="529">
                  <c:v>1.9073599999999999</c:v>
                </c:pt>
                <c:pt idx="530">
                  <c:v>1.9073599999999999</c:v>
                </c:pt>
                <c:pt idx="531">
                  <c:v>1.9073599999999999</c:v>
                </c:pt>
                <c:pt idx="532">
                  <c:v>2.86104</c:v>
                </c:pt>
                <c:pt idx="533">
                  <c:v>2.86104</c:v>
                </c:pt>
                <c:pt idx="534">
                  <c:v>2.86104</c:v>
                </c:pt>
                <c:pt idx="535">
                  <c:v>2.86104</c:v>
                </c:pt>
                <c:pt idx="536">
                  <c:v>2.86104</c:v>
                </c:pt>
                <c:pt idx="537">
                  <c:v>2.86104</c:v>
                </c:pt>
                <c:pt idx="538">
                  <c:v>2.86104</c:v>
                </c:pt>
                <c:pt idx="539">
                  <c:v>2.86104</c:v>
                </c:pt>
                <c:pt idx="540">
                  <c:v>2.86104</c:v>
                </c:pt>
                <c:pt idx="541">
                  <c:v>2.86104</c:v>
                </c:pt>
                <c:pt idx="542">
                  <c:v>2.86104</c:v>
                </c:pt>
                <c:pt idx="543">
                  <c:v>2.86104</c:v>
                </c:pt>
                <c:pt idx="544">
                  <c:v>2.86104</c:v>
                </c:pt>
                <c:pt idx="545">
                  <c:v>3.8147299999999991</c:v>
                </c:pt>
                <c:pt idx="546">
                  <c:v>3.8147299999999991</c:v>
                </c:pt>
                <c:pt idx="547">
                  <c:v>3.8147299999999991</c:v>
                </c:pt>
                <c:pt idx="548">
                  <c:v>3.8147299999999991</c:v>
                </c:pt>
                <c:pt idx="549">
                  <c:v>3.8147299999999991</c:v>
                </c:pt>
                <c:pt idx="550">
                  <c:v>3.8147299999999991</c:v>
                </c:pt>
                <c:pt idx="551">
                  <c:v>3.8147299999999991</c:v>
                </c:pt>
                <c:pt idx="552">
                  <c:v>3.8147299999999991</c:v>
                </c:pt>
                <c:pt idx="553">
                  <c:v>3.8147299999999991</c:v>
                </c:pt>
                <c:pt idx="554">
                  <c:v>3.8147299999999991</c:v>
                </c:pt>
                <c:pt idx="555">
                  <c:v>3.8147299999999991</c:v>
                </c:pt>
                <c:pt idx="556">
                  <c:v>3.8147299999999991</c:v>
                </c:pt>
                <c:pt idx="557">
                  <c:v>3.8147299999999991</c:v>
                </c:pt>
                <c:pt idx="558">
                  <c:v>3.8147299999999991</c:v>
                </c:pt>
                <c:pt idx="559">
                  <c:v>3.8147299999999991</c:v>
                </c:pt>
                <c:pt idx="560">
                  <c:v>5.7220799999999956</c:v>
                </c:pt>
                <c:pt idx="561">
                  <c:v>5.7220799999999956</c:v>
                </c:pt>
                <c:pt idx="562">
                  <c:v>8.5831300000000006</c:v>
                </c:pt>
                <c:pt idx="563">
                  <c:v>10.490500000000001</c:v>
                </c:pt>
                <c:pt idx="564">
                  <c:v>12.3978</c:v>
                </c:pt>
                <c:pt idx="565">
                  <c:v>16.212599999999981</c:v>
                </c:pt>
                <c:pt idx="566">
                  <c:v>20.0273</c:v>
                </c:pt>
                <c:pt idx="567">
                  <c:v>23.841999999999999</c:v>
                </c:pt>
                <c:pt idx="568">
                  <c:v>30.517800000000001</c:v>
                </c:pt>
                <c:pt idx="569">
                  <c:v>36.239899999999999</c:v>
                </c:pt>
                <c:pt idx="570">
                  <c:v>43.869300000000003</c:v>
                </c:pt>
                <c:pt idx="571">
                  <c:v>50.545000000000002</c:v>
                </c:pt>
                <c:pt idx="572">
                  <c:v>58.174400000000013</c:v>
                </c:pt>
                <c:pt idx="573">
                  <c:v>65.804000000000002</c:v>
                </c:pt>
                <c:pt idx="574">
                  <c:v>72.479700000000008</c:v>
                </c:pt>
                <c:pt idx="575">
                  <c:v>80.109099999999998</c:v>
                </c:pt>
                <c:pt idx="576">
                  <c:v>88.6922</c:v>
                </c:pt>
                <c:pt idx="577">
                  <c:v>95.367900000000006</c:v>
                </c:pt>
                <c:pt idx="578">
                  <c:v>102.997</c:v>
                </c:pt>
                <c:pt idx="579">
                  <c:v>109.673</c:v>
                </c:pt>
                <c:pt idx="580">
                  <c:v>116.349</c:v>
                </c:pt>
                <c:pt idx="581">
                  <c:v>122.071</c:v>
                </c:pt>
                <c:pt idx="582">
                  <c:v>126.84</c:v>
                </c:pt>
                <c:pt idx="583">
                  <c:v>131.608</c:v>
                </c:pt>
                <c:pt idx="584">
                  <c:v>134.46899999999999</c:v>
                </c:pt>
                <c:pt idx="585">
                  <c:v>137.33000000000001</c:v>
                </c:pt>
                <c:pt idx="586">
                  <c:v>140.191</c:v>
                </c:pt>
                <c:pt idx="587">
                  <c:v>141.14500000000001</c:v>
                </c:pt>
                <c:pt idx="588">
                  <c:v>141.14500000000001</c:v>
                </c:pt>
                <c:pt idx="589">
                  <c:v>141.14500000000001</c:v>
                </c:pt>
                <c:pt idx="590">
                  <c:v>140.191</c:v>
                </c:pt>
                <c:pt idx="591">
                  <c:v>139.23699999999999</c:v>
                </c:pt>
                <c:pt idx="592">
                  <c:v>136.376</c:v>
                </c:pt>
                <c:pt idx="593">
                  <c:v>133.51499999999999</c:v>
                </c:pt>
                <c:pt idx="594">
                  <c:v>130.654</c:v>
                </c:pt>
                <c:pt idx="595">
                  <c:v>125.886</c:v>
                </c:pt>
                <c:pt idx="596">
                  <c:v>121.117</c:v>
                </c:pt>
                <c:pt idx="597">
                  <c:v>116.349</c:v>
                </c:pt>
                <c:pt idx="598">
                  <c:v>111.58</c:v>
                </c:pt>
                <c:pt idx="599">
                  <c:v>105.858</c:v>
                </c:pt>
                <c:pt idx="600">
                  <c:v>101.09</c:v>
                </c:pt>
                <c:pt idx="601">
                  <c:v>95.367900000000006</c:v>
                </c:pt>
                <c:pt idx="602">
                  <c:v>90.599500000000006</c:v>
                </c:pt>
                <c:pt idx="603">
                  <c:v>84.877499999999998</c:v>
                </c:pt>
                <c:pt idx="604">
                  <c:v>79.155399999999943</c:v>
                </c:pt>
                <c:pt idx="605">
                  <c:v>74.387100000000004</c:v>
                </c:pt>
                <c:pt idx="606">
                  <c:v>69.618699999999976</c:v>
                </c:pt>
                <c:pt idx="607">
                  <c:v>64.850300000000004</c:v>
                </c:pt>
                <c:pt idx="608">
                  <c:v>60.081699999999998</c:v>
                </c:pt>
                <c:pt idx="609">
                  <c:v>56.267000000000003</c:v>
                </c:pt>
                <c:pt idx="610">
                  <c:v>52.452300000000001</c:v>
                </c:pt>
                <c:pt idx="611">
                  <c:v>48.637600000000013</c:v>
                </c:pt>
                <c:pt idx="612">
                  <c:v>43.869300000000003</c:v>
                </c:pt>
                <c:pt idx="613">
                  <c:v>41.008200000000009</c:v>
                </c:pt>
                <c:pt idx="614">
                  <c:v>37.1935</c:v>
                </c:pt>
                <c:pt idx="615">
                  <c:v>35.286200000000001</c:v>
                </c:pt>
                <c:pt idx="616">
                  <c:v>32.425200000000011</c:v>
                </c:pt>
                <c:pt idx="617">
                  <c:v>29.564</c:v>
                </c:pt>
                <c:pt idx="618">
                  <c:v>27.656700000000001</c:v>
                </c:pt>
                <c:pt idx="619">
                  <c:v>24.7956</c:v>
                </c:pt>
                <c:pt idx="620">
                  <c:v>22.88829999999998</c:v>
                </c:pt>
                <c:pt idx="621">
                  <c:v>21.9346</c:v>
                </c:pt>
                <c:pt idx="622">
                  <c:v>19.073599999999999</c:v>
                </c:pt>
                <c:pt idx="623">
                  <c:v>17.1663</c:v>
                </c:pt>
                <c:pt idx="624">
                  <c:v>16.212599999999981</c:v>
                </c:pt>
                <c:pt idx="625">
                  <c:v>15.258900000000001</c:v>
                </c:pt>
                <c:pt idx="626">
                  <c:v>14.305199999999999</c:v>
                </c:pt>
                <c:pt idx="627">
                  <c:v>12.3978</c:v>
                </c:pt>
                <c:pt idx="628">
                  <c:v>12.3978</c:v>
                </c:pt>
                <c:pt idx="629">
                  <c:v>10.490500000000001</c:v>
                </c:pt>
                <c:pt idx="630">
                  <c:v>10.490500000000001</c:v>
                </c:pt>
                <c:pt idx="631">
                  <c:v>9.5368000000000013</c:v>
                </c:pt>
                <c:pt idx="632">
                  <c:v>8.5831300000000006</c:v>
                </c:pt>
                <c:pt idx="633">
                  <c:v>8.5831300000000006</c:v>
                </c:pt>
                <c:pt idx="634">
                  <c:v>8.5831300000000006</c:v>
                </c:pt>
                <c:pt idx="635">
                  <c:v>7.6294499999999976</c:v>
                </c:pt>
                <c:pt idx="636">
                  <c:v>6.6757500000000007</c:v>
                </c:pt>
                <c:pt idx="637">
                  <c:v>6.6757500000000007</c:v>
                </c:pt>
                <c:pt idx="638">
                  <c:v>6.6757500000000007</c:v>
                </c:pt>
                <c:pt idx="639">
                  <c:v>5.7220799999999956</c:v>
                </c:pt>
                <c:pt idx="640">
                  <c:v>5.7220799999999956</c:v>
                </c:pt>
                <c:pt idx="641">
                  <c:v>5.7220799999999956</c:v>
                </c:pt>
                <c:pt idx="642">
                  <c:v>5.7220799999999956</c:v>
                </c:pt>
                <c:pt idx="643">
                  <c:v>5.7220799999999956</c:v>
                </c:pt>
                <c:pt idx="644">
                  <c:v>5.7220799999999956</c:v>
                </c:pt>
                <c:pt idx="645">
                  <c:v>5.7220799999999956</c:v>
                </c:pt>
                <c:pt idx="646">
                  <c:v>5.7220799999999956</c:v>
                </c:pt>
                <c:pt idx="647">
                  <c:v>5.7220799999999956</c:v>
                </c:pt>
                <c:pt idx="648">
                  <c:v>5.7220799999999956</c:v>
                </c:pt>
                <c:pt idx="649">
                  <c:v>5.7220799999999956</c:v>
                </c:pt>
                <c:pt idx="650">
                  <c:v>5.7220799999999956</c:v>
                </c:pt>
                <c:pt idx="651">
                  <c:v>5.7220799999999956</c:v>
                </c:pt>
                <c:pt idx="652">
                  <c:v>5.7220799999999956</c:v>
                </c:pt>
                <c:pt idx="653">
                  <c:v>4.7683999999999997</c:v>
                </c:pt>
                <c:pt idx="654">
                  <c:v>4.7683999999999997</c:v>
                </c:pt>
                <c:pt idx="655">
                  <c:v>4.7683999999999997</c:v>
                </c:pt>
                <c:pt idx="656">
                  <c:v>4.7683999999999997</c:v>
                </c:pt>
                <c:pt idx="657">
                  <c:v>4.7683999999999997</c:v>
                </c:pt>
                <c:pt idx="658">
                  <c:v>4.7683999999999997</c:v>
                </c:pt>
                <c:pt idx="659">
                  <c:v>4.7683999999999997</c:v>
                </c:pt>
                <c:pt idx="660">
                  <c:v>4.7683999999999997</c:v>
                </c:pt>
                <c:pt idx="661">
                  <c:v>4.7683999999999997</c:v>
                </c:pt>
                <c:pt idx="662">
                  <c:v>4.7683999999999997</c:v>
                </c:pt>
                <c:pt idx="663">
                  <c:v>4.7683999999999997</c:v>
                </c:pt>
                <c:pt idx="664">
                  <c:v>4.7683999999999997</c:v>
                </c:pt>
                <c:pt idx="665">
                  <c:v>4.7683999999999997</c:v>
                </c:pt>
                <c:pt idx="666">
                  <c:v>4.7683999999999997</c:v>
                </c:pt>
                <c:pt idx="667">
                  <c:v>5.7220799999999956</c:v>
                </c:pt>
                <c:pt idx="668">
                  <c:v>4.7683999999999997</c:v>
                </c:pt>
                <c:pt idx="669">
                  <c:v>4.7683999999999997</c:v>
                </c:pt>
                <c:pt idx="670">
                  <c:v>4.7683999999999997</c:v>
                </c:pt>
                <c:pt idx="671">
                  <c:v>4.7683999999999997</c:v>
                </c:pt>
                <c:pt idx="672">
                  <c:v>4.7683999999999997</c:v>
                </c:pt>
                <c:pt idx="673">
                  <c:v>4.7683999999999997</c:v>
                </c:pt>
                <c:pt idx="674">
                  <c:v>4.7683999999999997</c:v>
                </c:pt>
                <c:pt idx="675">
                  <c:v>4.7683999999999997</c:v>
                </c:pt>
                <c:pt idx="676">
                  <c:v>4.7683999999999997</c:v>
                </c:pt>
                <c:pt idx="677">
                  <c:v>4.7683999999999997</c:v>
                </c:pt>
                <c:pt idx="678">
                  <c:v>4.7683999999999997</c:v>
                </c:pt>
                <c:pt idx="679">
                  <c:v>5.7220799999999956</c:v>
                </c:pt>
                <c:pt idx="680">
                  <c:v>5.7220799999999956</c:v>
                </c:pt>
                <c:pt idx="681">
                  <c:v>5.7220799999999956</c:v>
                </c:pt>
                <c:pt idx="682">
                  <c:v>5.7220799999999956</c:v>
                </c:pt>
                <c:pt idx="683">
                  <c:v>5.7220799999999956</c:v>
                </c:pt>
                <c:pt idx="684">
                  <c:v>5.7220799999999956</c:v>
                </c:pt>
                <c:pt idx="685">
                  <c:v>5.7220799999999956</c:v>
                </c:pt>
                <c:pt idx="686">
                  <c:v>5.7220799999999956</c:v>
                </c:pt>
                <c:pt idx="687">
                  <c:v>5.7220799999999956</c:v>
                </c:pt>
                <c:pt idx="688">
                  <c:v>5.7220799999999956</c:v>
                </c:pt>
                <c:pt idx="689">
                  <c:v>5.7220799999999956</c:v>
                </c:pt>
                <c:pt idx="690">
                  <c:v>5.7220799999999956</c:v>
                </c:pt>
                <c:pt idx="691">
                  <c:v>5.7220799999999956</c:v>
                </c:pt>
                <c:pt idx="692">
                  <c:v>5.7220799999999956</c:v>
                </c:pt>
                <c:pt idx="693">
                  <c:v>5.7220799999999956</c:v>
                </c:pt>
                <c:pt idx="694">
                  <c:v>5.7220799999999956</c:v>
                </c:pt>
                <c:pt idx="695">
                  <c:v>5.7220799999999956</c:v>
                </c:pt>
                <c:pt idx="696">
                  <c:v>5.7220799999999956</c:v>
                </c:pt>
                <c:pt idx="697">
                  <c:v>5.7220799999999956</c:v>
                </c:pt>
                <c:pt idx="698">
                  <c:v>5.7220799999999956</c:v>
                </c:pt>
                <c:pt idx="699">
                  <c:v>5.7220799999999956</c:v>
                </c:pt>
                <c:pt idx="700">
                  <c:v>5.7220799999999956</c:v>
                </c:pt>
                <c:pt idx="701">
                  <c:v>5.7220799999999956</c:v>
                </c:pt>
                <c:pt idx="702">
                  <c:v>5.7220799999999956</c:v>
                </c:pt>
                <c:pt idx="703">
                  <c:v>6.6757500000000007</c:v>
                </c:pt>
                <c:pt idx="704">
                  <c:v>6.6757500000000007</c:v>
                </c:pt>
                <c:pt idx="705">
                  <c:v>6.6757500000000007</c:v>
                </c:pt>
                <c:pt idx="706">
                  <c:v>6.6757500000000007</c:v>
                </c:pt>
                <c:pt idx="707">
                  <c:v>6.6757500000000007</c:v>
                </c:pt>
                <c:pt idx="708">
                  <c:v>6.6757500000000007</c:v>
                </c:pt>
                <c:pt idx="709">
                  <c:v>6.6757500000000007</c:v>
                </c:pt>
                <c:pt idx="710">
                  <c:v>6.6757500000000007</c:v>
                </c:pt>
                <c:pt idx="711">
                  <c:v>6.6757500000000007</c:v>
                </c:pt>
                <c:pt idx="712">
                  <c:v>6.6757500000000007</c:v>
                </c:pt>
                <c:pt idx="713">
                  <c:v>6.6757500000000007</c:v>
                </c:pt>
                <c:pt idx="714">
                  <c:v>6.6757500000000007</c:v>
                </c:pt>
                <c:pt idx="715">
                  <c:v>6.6757500000000007</c:v>
                </c:pt>
                <c:pt idx="716">
                  <c:v>6.6757500000000007</c:v>
                </c:pt>
                <c:pt idx="717">
                  <c:v>5.7220799999999956</c:v>
                </c:pt>
                <c:pt idx="718">
                  <c:v>5.7220799999999956</c:v>
                </c:pt>
                <c:pt idx="719">
                  <c:v>5.7220799999999956</c:v>
                </c:pt>
                <c:pt idx="720">
                  <c:v>5.7220799999999956</c:v>
                </c:pt>
                <c:pt idx="721">
                  <c:v>5.7220799999999956</c:v>
                </c:pt>
                <c:pt idx="722">
                  <c:v>5.7220799999999956</c:v>
                </c:pt>
                <c:pt idx="723">
                  <c:v>5.7220799999999956</c:v>
                </c:pt>
                <c:pt idx="724">
                  <c:v>5.7220799999999956</c:v>
                </c:pt>
                <c:pt idx="725">
                  <c:v>5.7220799999999956</c:v>
                </c:pt>
                <c:pt idx="726">
                  <c:v>5.7220799999999956</c:v>
                </c:pt>
                <c:pt idx="727">
                  <c:v>5.7220799999999956</c:v>
                </c:pt>
                <c:pt idx="728">
                  <c:v>5.7220799999999956</c:v>
                </c:pt>
                <c:pt idx="729">
                  <c:v>4.7683999999999997</c:v>
                </c:pt>
                <c:pt idx="730">
                  <c:v>4.7683999999999997</c:v>
                </c:pt>
                <c:pt idx="731">
                  <c:v>4.7683999999999997</c:v>
                </c:pt>
                <c:pt idx="732">
                  <c:v>4.7683999999999997</c:v>
                </c:pt>
                <c:pt idx="733">
                  <c:v>4.7683999999999997</c:v>
                </c:pt>
                <c:pt idx="734">
                  <c:v>3.8147299999999991</c:v>
                </c:pt>
                <c:pt idx="735">
                  <c:v>3.8147299999999991</c:v>
                </c:pt>
                <c:pt idx="736">
                  <c:v>3.8147299999999991</c:v>
                </c:pt>
                <c:pt idx="737">
                  <c:v>3.8147299999999991</c:v>
                </c:pt>
                <c:pt idx="738">
                  <c:v>3.8147299999999991</c:v>
                </c:pt>
                <c:pt idx="739">
                  <c:v>3.8147299999999991</c:v>
                </c:pt>
                <c:pt idx="740">
                  <c:v>3.8147299999999991</c:v>
                </c:pt>
                <c:pt idx="741">
                  <c:v>3.8147299999999991</c:v>
                </c:pt>
                <c:pt idx="742">
                  <c:v>3.8147299999999991</c:v>
                </c:pt>
                <c:pt idx="743">
                  <c:v>3.8147299999999991</c:v>
                </c:pt>
                <c:pt idx="744">
                  <c:v>2.86104</c:v>
                </c:pt>
                <c:pt idx="745">
                  <c:v>2.86104</c:v>
                </c:pt>
                <c:pt idx="746">
                  <c:v>3.8147299999999991</c:v>
                </c:pt>
                <c:pt idx="747">
                  <c:v>3.8147299999999991</c:v>
                </c:pt>
                <c:pt idx="748">
                  <c:v>3.8147299999999991</c:v>
                </c:pt>
                <c:pt idx="749">
                  <c:v>3.8147299999999991</c:v>
                </c:pt>
                <c:pt idx="750">
                  <c:v>3.8147299999999991</c:v>
                </c:pt>
                <c:pt idx="751">
                  <c:v>3.8147299999999991</c:v>
                </c:pt>
                <c:pt idx="752">
                  <c:v>3.8147299999999991</c:v>
                </c:pt>
                <c:pt idx="753">
                  <c:v>2.86104</c:v>
                </c:pt>
                <c:pt idx="754">
                  <c:v>1.9073599999999999</c:v>
                </c:pt>
                <c:pt idx="755">
                  <c:v>1.9073599999999999</c:v>
                </c:pt>
                <c:pt idx="756">
                  <c:v>1.9073599999999999</c:v>
                </c:pt>
                <c:pt idx="757">
                  <c:v>1.9073599999999999</c:v>
                </c:pt>
                <c:pt idx="758">
                  <c:v>1.9073599999999999</c:v>
                </c:pt>
                <c:pt idx="759">
                  <c:v>1.9073599999999999</c:v>
                </c:pt>
                <c:pt idx="760">
                  <c:v>1.9073599999999999</c:v>
                </c:pt>
                <c:pt idx="761">
                  <c:v>0.95368200000000003</c:v>
                </c:pt>
                <c:pt idx="762">
                  <c:v>0.95368200000000003</c:v>
                </c:pt>
                <c:pt idx="763">
                  <c:v>0.95368200000000003</c:v>
                </c:pt>
                <c:pt idx="764">
                  <c:v>0.95368200000000003</c:v>
                </c:pt>
                <c:pt idx="765">
                  <c:v>0.95368200000000003</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95368200000000003</c:v>
                </c:pt>
                <c:pt idx="817">
                  <c:v>1.9073599999999999</c:v>
                </c:pt>
                <c:pt idx="818">
                  <c:v>2.86104</c:v>
                </c:pt>
                <c:pt idx="819">
                  <c:v>4.7683999999999997</c:v>
                </c:pt>
                <c:pt idx="820">
                  <c:v>7.6294499999999976</c:v>
                </c:pt>
                <c:pt idx="821">
                  <c:v>10.490500000000001</c:v>
                </c:pt>
                <c:pt idx="822">
                  <c:v>14.305199999999999</c:v>
                </c:pt>
                <c:pt idx="823">
                  <c:v>18.119900000000001</c:v>
                </c:pt>
                <c:pt idx="824">
                  <c:v>23.841999999999999</c:v>
                </c:pt>
                <c:pt idx="825">
                  <c:v>28.610299999999999</c:v>
                </c:pt>
                <c:pt idx="826">
                  <c:v>34.332500000000003</c:v>
                </c:pt>
                <c:pt idx="827">
                  <c:v>41.9619</c:v>
                </c:pt>
                <c:pt idx="828">
                  <c:v>47.683900000000001</c:v>
                </c:pt>
                <c:pt idx="829">
                  <c:v>55.313299999999998</c:v>
                </c:pt>
                <c:pt idx="830">
                  <c:v>63.896600000000007</c:v>
                </c:pt>
                <c:pt idx="831">
                  <c:v>70.572399999999945</c:v>
                </c:pt>
                <c:pt idx="832">
                  <c:v>78.201800000000006</c:v>
                </c:pt>
                <c:pt idx="833">
                  <c:v>85.831199999999995</c:v>
                </c:pt>
                <c:pt idx="834">
                  <c:v>92.506899999999973</c:v>
                </c:pt>
                <c:pt idx="835">
                  <c:v>99.182600000000008</c:v>
                </c:pt>
                <c:pt idx="836">
                  <c:v>105.858</c:v>
                </c:pt>
                <c:pt idx="837">
                  <c:v>111.58</c:v>
                </c:pt>
                <c:pt idx="838">
                  <c:v>117.30200000000001</c:v>
                </c:pt>
                <c:pt idx="839">
                  <c:v>121.117</c:v>
                </c:pt>
                <c:pt idx="840">
                  <c:v>125.886</c:v>
                </c:pt>
                <c:pt idx="841">
                  <c:v>128.74700000000001</c:v>
                </c:pt>
                <c:pt idx="842">
                  <c:v>131.608</c:v>
                </c:pt>
                <c:pt idx="843">
                  <c:v>133.51499999999999</c:v>
                </c:pt>
                <c:pt idx="844">
                  <c:v>134.46899999999999</c:v>
                </c:pt>
                <c:pt idx="845">
                  <c:v>134.46899999999999</c:v>
                </c:pt>
                <c:pt idx="846">
                  <c:v>134.46899999999999</c:v>
                </c:pt>
                <c:pt idx="847">
                  <c:v>132.56200000000001</c:v>
                </c:pt>
                <c:pt idx="848">
                  <c:v>131.608</c:v>
                </c:pt>
                <c:pt idx="849">
                  <c:v>128.74700000000001</c:v>
                </c:pt>
                <c:pt idx="850">
                  <c:v>125.886</c:v>
                </c:pt>
                <c:pt idx="851">
                  <c:v>123.02500000000001</c:v>
                </c:pt>
                <c:pt idx="852">
                  <c:v>119.21</c:v>
                </c:pt>
                <c:pt idx="853">
                  <c:v>114.441</c:v>
                </c:pt>
                <c:pt idx="854">
                  <c:v>109.673</c:v>
                </c:pt>
                <c:pt idx="855">
                  <c:v>104.905</c:v>
                </c:pt>
                <c:pt idx="856">
                  <c:v>100.136</c:v>
                </c:pt>
                <c:pt idx="857">
                  <c:v>94.414199999999994</c:v>
                </c:pt>
                <c:pt idx="858">
                  <c:v>89.645899999999983</c:v>
                </c:pt>
                <c:pt idx="859">
                  <c:v>83.9238</c:v>
                </c:pt>
                <c:pt idx="860">
                  <c:v>79.155399999999943</c:v>
                </c:pt>
                <c:pt idx="861">
                  <c:v>73.433400000000006</c:v>
                </c:pt>
                <c:pt idx="862">
                  <c:v>69.618699999999976</c:v>
                </c:pt>
                <c:pt idx="863">
                  <c:v>64.850300000000004</c:v>
                </c:pt>
                <c:pt idx="864">
                  <c:v>60.081699999999998</c:v>
                </c:pt>
                <c:pt idx="865">
                  <c:v>56.267000000000003</c:v>
                </c:pt>
                <c:pt idx="866">
                  <c:v>52.452300000000001</c:v>
                </c:pt>
                <c:pt idx="867">
                  <c:v>48.637600000000013</c:v>
                </c:pt>
                <c:pt idx="868">
                  <c:v>44.822900000000011</c:v>
                </c:pt>
                <c:pt idx="869">
                  <c:v>41.9619</c:v>
                </c:pt>
                <c:pt idx="870">
                  <c:v>39.100900000000003</c:v>
                </c:pt>
                <c:pt idx="871">
                  <c:v>35.286200000000001</c:v>
                </c:pt>
                <c:pt idx="872">
                  <c:v>32.425200000000011</c:v>
                </c:pt>
                <c:pt idx="873">
                  <c:v>30.517800000000001</c:v>
                </c:pt>
                <c:pt idx="874">
                  <c:v>27.656700000000001</c:v>
                </c:pt>
                <c:pt idx="875">
                  <c:v>25.749300000000002</c:v>
                </c:pt>
                <c:pt idx="876">
                  <c:v>23.841999999999999</c:v>
                </c:pt>
                <c:pt idx="877">
                  <c:v>21.9346</c:v>
                </c:pt>
                <c:pt idx="878">
                  <c:v>20.981000000000002</c:v>
                </c:pt>
                <c:pt idx="879">
                  <c:v>19.073599999999999</c:v>
                </c:pt>
                <c:pt idx="880">
                  <c:v>18.119900000000001</c:v>
                </c:pt>
                <c:pt idx="881">
                  <c:v>17.1663</c:v>
                </c:pt>
                <c:pt idx="882">
                  <c:v>16.212599999999981</c:v>
                </c:pt>
                <c:pt idx="883">
                  <c:v>15.258900000000001</c:v>
                </c:pt>
                <c:pt idx="884">
                  <c:v>15.258900000000001</c:v>
                </c:pt>
                <c:pt idx="885">
                  <c:v>14.305199999999999</c:v>
                </c:pt>
                <c:pt idx="886">
                  <c:v>13.3515</c:v>
                </c:pt>
                <c:pt idx="887">
                  <c:v>12.3978</c:v>
                </c:pt>
                <c:pt idx="888">
                  <c:v>12.3978</c:v>
                </c:pt>
                <c:pt idx="889">
                  <c:v>11.4442</c:v>
                </c:pt>
                <c:pt idx="890">
                  <c:v>11.4442</c:v>
                </c:pt>
                <c:pt idx="891">
                  <c:v>10.490500000000001</c:v>
                </c:pt>
                <c:pt idx="892">
                  <c:v>10.490500000000001</c:v>
                </c:pt>
                <c:pt idx="893">
                  <c:v>10.490500000000001</c:v>
                </c:pt>
                <c:pt idx="894">
                  <c:v>10.490500000000001</c:v>
                </c:pt>
                <c:pt idx="895">
                  <c:v>10.490500000000001</c:v>
                </c:pt>
                <c:pt idx="896">
                  <c:v>10.490500000000001</c:v>
                </c:pt>
                <c:pt idx="897">
                  <c:v>10.490500000000001</c:v>
                </c:pt>
                <c:pt idx="898">
                  <c:v>10.490500000000001</c:v>
                </c:pt>
                <c:pt idx="899">
                  <c:v>10.490500000000001</c:v>
                </c:pt>
                <c:pt idx="900">
                  <c:v>10.490500000000001</c:v>
                </c:pt>
                <c:pt idx="901">
                  <c:v>10.490500000000001</c:v>
                </c:pt>
                <c:pt idx="902">
                  <c:v>9.5368000000000013</c:v>
                </c:pt>
                <c:pt idx="903">
                  <c:v>9.5368000000000013</c:v>
                </c:pt>
                <c:pt idx="904">
                  <c:v>9.5368000000000013</c:v>
                </c:pt>
                <c:pt idx="905">
                  <c:v>9.5368000000000013</c:v>
                </c:pt>
                <c:pt idx="906">
                  <c:v>9.5368000000000013</c:v>
                </c:pt>
                <c:pt idx="907">
                  <c:v>8.5831300000000006</c:v>
                </c:pt>
                <c:pt idx="908">
                  <c:v>8.5831300000000006</c:v>
                </c:pt>
                <c:pt idx="909">
                  <c:v>8.5831300000000006</c:v>
                </c:pt>
                <c:pt idx="910">
                  <c:v>8.5831300000000006</c:v>
                </c:pt>
                <c:pt idx="911">
                  <c:v>8.5831300000000006</c:v>
                </c:pt>
                <c:pt idx="912">
                  <c:v>8.5831300000000006</c:v>
                </c:pt>
                <c:pt idx="913">
                  <c:v>8.5831300000000006</c:v>
                </c:pt>
                <c:pt idx="914">
                  <c:v>8.5831300000000006</c:v>
                </c:pt>
                <c:pt idx="915">
                  <c:v>8.5831300000000006</c:v>
                </c:pt>
                <c:pt idx="916">
                  <c:v>8.5831300000000006</c:v>
                </c:pt>
                <c:pt idx="917">
                  <c:v>8.5831300000000006</c:v>
                </c:pt>
                <c:pt idx="918">
                  <c:v>8.5831300000000006</c:v>
                </c:pt>
                <c:pt idx="919">
                  <c:v>8.5831300000000006</c:v>
                </c:pt>
                <c:pt idx="920">
                  <c:v>8.5831300000000006</c:v>
                </c:pt>
                <c:pt idx="921">
                  <c:v>8.5831300000000006</c:v>
                </c:pt>
                <c:pt idx="922">
                  <c:v>8.5831300000000006</c:v>
                </c:pt>
                <c:pt idx="923">
                  <c:v>8.5831300000000006</c:v>
                </c:pt>
                <c:pt idx="924">
                  <c:v>8.5831300000000006</c:v>
                </c:pt>
                <c:pt idx="925">
                  <c:v>8.5831300000000006</c:v>
                </c:pt>
                <c:pt idx="926">
                  <c:v>8.5831300000000006</c:v>
                </c:pt>
                <c:pt idx="927">
                  <c:v>8.5831300000000006</c:v>
                </c:pt>
                <c:pt idx="928">
                  <c:v>8.5831300000000006</c:v>
                </c:pt>
                <c:pt idx="929">
                  <c:v>8.5831300000000006</c:v>
                </c:pt>
                <c:pt idx="930">
                  <c:v>8.5831300000000006</c:v>
                </c:pt>
                <c:pt idx="931">
                  <c:v>8.5831300000000006</c:v>
                </c:pt>
                <c:pt idx="932">
                  <c:v>8.5831300000000006</c:v>
                </c:pt>
                <c:pt idx="933">
                  <c:v>8.5831300000000006</c:v>
                </c:pt>
                <c:pt idx="934">
                  <c:v>8.5831300000000006</c:v>
                </c:pt>
                <c:pt idx="935">
                  <c:v>8.5831300000000006</c:v>
                </c:pt>
                <c:pt idx="936">
                  <c:v>8.5831300000000006</c:v>
                </c:pt>
                <c:pt idx="937">
                  <c:v>8.5831300000000006</c:v>
                </c:pt>
                <c:pt idx="938">
                  <c:v>8.5831300000000006</c:v>
                </c:pt>
                <c:pt idx="939">
                  <c:v>7.6294499999999976</c:v>
                </c:pt>
                <c:pt idx="940">
                  <c:v>7.6294499999999976</c:v>
                </c:pt>
                <c:pt idx="941">
                  <c:v>7.6294499999999976</c:v>
                </c:pt>
                <c:pt idx="942">
                  <c:v>7.6294499999999976</c:v>
                </c:pt>
                <c:pt idx="943">
                  <c:v>7.6294499999999976</c:v>
                </c:pt>
                <c:pt idx="944">
                  <c:v>7.6294499999999976</c:v>
                </c:pt>
                <c:pt idx="945">
                  <c:v>7.6294499999999976</c:v>
                </c:pt>
                <c:pt idx="946">
                  <c:v>7.6294499999999976</c:v>
                </c:pt>
                <c:pt idx="947">
                  <c:v>7.6294499999999976</c:v>
                </c:pt>
                <c:pt idx="948">
                  <c:v>7.6294499999999976</c:v>
                </c:pt>
                <c:pt idx="949">
                  <c:v>7.6294499999999976</c:v>
                </c:pt>
                <c:pt idx="950">
                  <c:v>7.6294499999999976</c:v>
                </c:pt>
                <c:pt idx="951">
                  <c:v>7.6294499999999976</c:v>
                </c:pt>
                <c:pt idx="952">
                  <c:v>7.6294499999999976</c:v>
                </c:pt>
                <c:pt idx="953">
                  <c:v>6.6757500000000007</c:v>
                </c:pt>
                <c:pt idx="954">
                  <c:v>6.6757500000000007</c:v>
                </c:pt>
                <c:pt idx="955">
                  <c:v>6.6757500000000007</c:v>
                </c:pt>
                <c:pt idx="956">
                  <c:v>6.6757500000000007</c:v>
                </c:pt>
                <c:pt idx="957">
                  <c:v>6.6757500000000007</c:v>
                </c:pt>
                <c:pt idx="958">
                  <c:v>6.6757500000000007</c:v>
                </c:pt>
                <c:pt idx="959">
                  <c:v>6.6757500000000007</c:v>
                </c:pt>
                <c:pt idx="960">
                  <c:v>5.7220799999999956</c:v>
                </c:pt>
                <c:pt idx="961">
                  <c:v>5.7220799999999956</c:v>
                </c:pt>
                <c:pt idx="962">
                  <c:v>5.7220799999999956</c:v>
                </c:pt>
                <c:pt idx="963">
                  <c:v>5.7220799999999956</c:v>
                </c:pt>
                <c:pt idx="964">
                  <c:v>5.7220799999999956</c:v>
                </c:pt>
                <c:pt idx="965">
                  <c:v>5.7220799999999956</c:v>
                </c:pt>
                <c:pt idx="966">
                  <c:v>5.7220799999999956</c:v>
                </c:pt>
                <c:pt idx="967">
                  <c:v>5.7220799999999956</c:v>
                </c:pt>
                <c:pt idx="968">
                  <c:v>5.7220799999999956</c:v>
                </c:pt>
                <c:pt idx="969">
                  <c:v>5.7220799999999956</c:v>
                </c:pt>
                <c:pt idx="970">
                  <c:v>5.7220799999999956</c:v>
                </c:pt>
                <c:pt idx="971">
                  <c:v>5.7220799999999956</c:v>
                </c:pt>
                <c:pt idx="972">
                  <c:v>5.7220799999999956</c:v>
                </c:pt>
                <c:pt idx="973">
                  <c:v>5.7220799999999956</c:v>
                </c:pt>
                <c:pt idx="974">
                  <c:v>5.7220799999999956</c:v>
                </c:pt>
                <c:pt idx="975">
                  <c:v>5.7220799999999956</c:v>
                </c:pt>
                <c:pt idx="976">
                  <c:v>5.7220799999999956</c:v>
                </c:pt>
                <c:pt idx="977">
                  <c:v>5.7220799999999956</c:v>
                </c:pt>
                <c:pt idx="978">
                  <c:v>5.7220799999999956</c:v>
                </c:pt>
                <c:pt idx="979">
                  <c:v>5.7220799999999956</c:v>
                </c:pt>
                <c:pt idx="980">
                  <c:v>5.7220799999999956</c:v>
                </c:pt>
                <c:pt idx="981">
                  <c:v>5.7220799999999956</c:v>
                </c:pt>
                <c:pt idx="982">
                  <c:v>4.7683999999999997</c:v>
                </c:pt>
                <c:pt idx="983">
                  <c:v>4.7683999999999997</c:v>
                </c:pt>
                <c:pt idx="984">
                  <c:v>3.8147299999999991</c:v>
                </c:pt>
                <c:pt idx="985">
                  <c:v>3.8147299999999991</c:v>
                </c:pt>
                <c:pt idx="986">
                  <c:v>3.8147299999999991</c:v>
                </c:pt>
                <c:pt idx="987">
                  <c:v>3.8147299999999991</c:v>
                </c:pt>
                <c:pt idx="988">
                  <c:v>3.8147299999999991</c:v>
                </c:pt>
                <c:pt idx="989">
                  <c:v>3.8147299999999991</c:v>
                </c:pt>
                <c:pt idx="990">
                  <c:v>3.8147299999999991</c:v>
                </c:pt>
                <c:pt idx="991">
                  <c:v>3.8147299999999991</c:v>
                </c:pt>
                <c:pt idx="992">
                  <c:v>3.8147299999999991</c:v>
                </c:pt>
                <c:pt idx="993">
                  <c:v>3.8147299999999991</c:v>
                </c:pt>
                <c:pt idx="994">
                  <c:v>2.86104</c:v>
                </c:pt>
                <c:pt idx="995">
                  <c:v>2.86104</c:v>
                </c:pt>
                <c:pt idx="996">
                  <c:v>2.86104</c:v>
                </c:pt>
                <c:pt idx="997">
                  <c:v>2.86104</c:v>
                </c:pt>
                <c:pt idx="998">
                  <c:v>2.86104</c:v>
                </c:pt>
                <c:pt idx="999">
                  <c:v>2.86104</c:v>
                </c:pt>
                <c:pt idx="1000">
                  <c:v>2.86104</c:v>
                </c:pt>
                <c:pt idx="1001">
                  <c:v>1.9073599999999999</c:v>
                </c:pt>
                <c:pt idx="1002">
                  <c:v>1.9073599999999999</c:v>
                </c:pt>
                <c:pt idx="1003">
                  <c:v>1.9073599999999999</c:v>
                </c:pt>
                <c:pt idx="1004">
                  <c:v>1.9073599999999999</c:v>
                </c:pt>
                <c:pt idx="1005">
                  <c:v>1.9073599999999999</c:v>
                </c:pt>
                <c:pt idx="1006">
                  <c:v>1.9073599999999999</c:v>
                </c:pt>
                <c:pt idx="1007">
                  <c:v>1.9073599999999999</c:v>
                </c:pt>
                <c:pt idx="1008">
                  <c:v>1.9073599999999999</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numCache>
            </c:numRef>
          </c:yVal>
          <c:smooth val="1"/>
          <c:extLst>
            <c:ext xmlns:c16="http://schemas.microsoft.com/office/drawing/2014/chart" uri="{C3380CC4-5D6E-409C-BE32-E72D297353CC}">
              <c16:uniqueId val="{00000001-1846-48F4-87D3-F9581C2ED0DA}"/>
            </c:ext>
          </c:extLst>
        </c:ser>
        <c:ser>
          <c:idx val="3"/>
          <c:order val="2"/>
          <c:tx>
            <c:v>Dp = 29см</c:v>
          </c:tx>
          <c:spPr>
            <a:ln w="9525" cap="rnd">
              <a:solidFill>
                <a:schemeClr val="accent4"/>
              </a:solidFill>
              <a:round/>
            </a:ln>
            <a:effectLst>
              <a:outerShdw blurRad="50800" dist="38100" dir="5400000" rotWithShape="0">
                <a:srgbClr val="000000">
                  <a:alpha val="35000"/>
                </a:srgbClr>
              </a:outerShdw>
            </a:effectLst>
          </c:spPr>
          <c:marker>
            <c:symbol val="none"/>
          </c:marker>
          <c:xVal>
            <c:numRef>
              <c:f>'Разные позQ = 10 μl min, V =9μl'!$M$3:$M$1677</c:f>
              <c:numCache>
                <c:formatCode>@</c:formatCode>
                <c:ptCount val="1675"/>
                <c:pt idx="0">
                  <c:v>217.02</c:v>
                </c:pt>
                <c:pt idx="1">
                  <c:v>217.11</c:v>
                </c:pt>
                <c:pt idx="2">
                  <c:v>217.22</c:v>
                </c:pt>
                <c:pt idx="3">
                  <c:v>217.3</c:v>
                </c:pt>
                <c:pt idx="4">
                  <c:v>217.41</c:v>
                </c:pt>
                <c:pt idx="5">
                  <c:v>217.52</c:v>
                </c:pt>
                <c:pt idx="6">
                  <c:v>217.64</c:v>
                </c:pt>
                <c:pt idx="7">
                  <c:v>217.72</c:v>
                </c:pt>
                <c:pt idx="8">
                  <c:v>217.81</c:v>
                </c:pt>
                <c:pt idx="9">
                  <c:v>217.92</c:v>
                </c:pt>
                <c:pt idx="10">
                  <c:v>218.03</c:v>
                </c:pt>
                <c:pt idx="11">
                  <c:v>218.14</c:v>
                </c:pt>
                <c:pt idx="12">
                  <c:v>218.27</c:v>
                </c:pt>
                <c:pt idx="13">
                  <c:v>218.36</c:v>
                </c:pt>
                <c:pt idx="14">
                  <c:v>218.44</c:v>
                </c:pt>
                <c:pt idx="15">
                  <c:v>218.53</c:v>
                </c:pt>
                <c:pt idx="16">
                  <c:v>218.66</c:v>
                </c:pt>
                <c:pt idx="17">
                  <c:v>218.75</c:v>
                </c:pt>
                <c:pt idx="18">
                  <c:v>218.83</c:v>
                </c:pt>
                <c:pt idx="19">
                  <c:v>218.94</c:v>
                </c:pt>
                <c:pt idx="20">
                  <c:v>219.05</c:v>
                </c:pt>
                <c:pt idx="21">
                  <c:v>219.16</c:v>
                </c:pt>
                <c:pt idx="22">
                  <c:v>219.28</c:v>
                </c:pt>
                <c:pt idx="23">
                  <c:v>219.36</c:v>
                </c:pt>
                <c:pt idx="24">
                  <c:v>219.45</c:v>
                </c:pt>
                <c:pt idx="25">
                  <c:v>219.55</c:v>
                </c:pt>
                <c:pt idx="26">
                  <c:v>219.64</c:v>
                </c:pt>
                <c:pt idx="27">
                  <c:v>219.77</c:v>
                </c:pt>
                <c:pt idx="28">
                  <c:v>219.88</c:v>
                </c:pt>
                <c:pt idx="29">
                  <c:v>219.95</c:v>
                </c:pt>
                <c:pt idx="30">
                  <c:v>220.08</c:v>
                </c:pt>
                <c:pt idx="31">
                  <c:v>220.16</c:v>
                </c:pt>
                <c:pt idx="32">
                  <c:v>220.27</c:v>
                </c:pt>
                <c:pt idx="33">
                  <c:v>220.36</c:v>
                </c:pt>
                <c:pt idx="34">
                  <c:v>220.44</c:v>
                </c:pt>
                <c:pt idx="35">
                  <c:v>220.56</c:v>
                </c:pt>
                <c:pt idx="36">
                  <c:v>220.64</c:v>
                </c:pt>
                <c:pt idx="37">
                  <c:v>220.77</c:v>
                </c:pt>
                <c:pt idx="38">
                  <c:v>220.86</c:v>
                </c:pt>
                <c:pt idx="39">
                  <c:v>220.99</c:v>
                </c:pt>
                <c:pt idx="40">
                  <c:v>221.08</c:v>
                </c:pt>
                <c:pt idx="41">
                  <c:v>221.19</c:v>
                </c:pt>
                <c:pt idx="42">
                  <c:v>221.27</c:v>
                </c:pt>
                <c:pt idx="43">
                  <c:v>221.36</c:v>
                </c:pt>
                <c:pt idx="44">
                  <c:v>221.47</c:v>
                </c:pt>
                <c:pt idx="45">
                  <c:v>221.56</c:v>
                </c:pt>
                <c:pt idx="46">
                  <c:v>221.66</c:v>
                </c:pt>
                <c:pt idx="47">
                  <c:v>221.77</c:v>
                </c:pt>
                <c:pt idx="48">
                  <c:v>221.84</c:v>
                </c:pt>
                <c:pt idx="49">
                  <c:v>221.95</c:v>
                </c:pt>
                <c:pt idx="50">
                  <c:v>222.08</c:v>
                </c:pt>
                <c:pt idx="51">
                  <c:v>222.16</c:v>
                </c:pt>
                <c:pt idx="52">
                  <c:v>222.28</c:v>
                </c:pt>
                <c:pt idx="53">
                  <c:v>222.38</c:v>
                </c:pt>
                <c:pt idx="54">
                  <c:v>222.45</c:v>
                </c:pt>
                <c:pt idx="55">
                  <c:v>222.55</c:v>
                </c:pt>
                <c:pt idx="56">
                  <c:v>222.66</c:v>
                </c:pt>
                <c:pt idx="57">
                  <c:v>222.74</c:v>
                </c:pt>
                <c:pt idx="58">
                  <c:v>222.86</c:v>
                </c:pt>
                <c:pt idx="59">
                  <c:v>222.94</c:v>
                </c:pt>
                <c:pt idx="60">
                  <c:v>223.02</c:v>
                </c:pt>
                <c:pt idx="61">
                  <c:v>223.13</c:v>
                </c:pt>
                <c:pt idx="62">
                  <c:v>223.24</c:v>
                </c:pt>
                <c:pt idx="63">
                  <c:v>223.33</c:v>
                </c:pt>
                <c:pt idx="64">
                  <c:v>223.45</c:v>
                </c:pt>
                <c:pt idx="65">
                  <c:v>223.55</c:v>
                </c:pt>
                <c:pt idx="66">
                  <c:v>223.67</c:v>
                </c:pt>
                <c:pt idx="67">
                  <c:v>223.77</c:v>
                </c:pt>
                <c:pt idx="68">
                  <c:v>223.88</c:v>
                </c:pt>
                <c:pt idx="69">
                  <c:v>223.95</c:v>
                </c:pt>
                <c:pt idx="70">
                  <c:v>224.08</c:v>
                </c:pt>
                <c:pt idx="71">
                  <c:v>224.17</c:v>
                </c:pt>
                <c:pt idx="72">
                  <c:v>224.3</c:v>
                </c:pt>
                <c:pt idx="73">
                  <c:v>224.39</c:v>
                </c:pt>
                <c:pt idx="74">
                  <c:v>224.5</c:v>
                </c:pt>
                <c:pt idx="75">
                  <c:v>224.58</c:v>
                </c:pt>
                <c:pt idx="76">
                  <c:v>224.69</c:v>
                </c:pt>
                <c:pt idx="77">
                  <c:v>224.81</c:v>
                </c:pt>
                <c:pt idx="78">
                  <c:v>224.89</c:v>
                </c:pt>
                <c:pt idx="79">
                  <c:v>224.99</c:v>
                </c:pt>
                <c:pt idx="80">
                  <c:v>225.11</c:v>
                </c:pt>
                <c:pt idx="81">
                  <c:v>225.2</c:v>
                </c:pt>
                <c:pt idx="82">
                  <c:v>225.3</c:v>
                </c:pt>
                <c:pt idx="83">
                  <c:v>225.38</c:v>
                </c:pt>
                <c:pt idx="84">
                  <c:v>225.49</c:v>
                </c:pt>
                <c:pt idx="85">
                  <c:v>225.59</c:v>
                </c:pt>
                <c:pt idx="86">
                  <c:v>225.7</c:v>
                </c:pt>
                <c:pt idx="87">
                  <c:v>225.81</c:v>
                </c:pt>
                <c:pt idx="88">
                  <c:v>225.94</c:v>
                </c:pt>
                <c:pt idx="89">
                  <c:v>226.02</c:v>
                </c:pt>
                <c:pt idx="90">
                  <c:v>226.11</c:v>
                </c:pt>
                <c:pt idx="91">
                  <c:v>226.24</c:v>
                </c:pt>
                <c:pt idx="92">
                  <c:v>226.3</c:v>
                </c:pt>
                <c:pt idx="93">
                  <c:v>226.39</c:v>
                </c:pt>
                <c:pt idx="94">
                  <c:v>226.49</c:v>
                </c:pt>
                <c:pt idx="95">
                  <c:v>226.59</c:v>
                </c:pt>
                <c:pt idx="96">
                  <c:v>226.66</c:v>
                </c:pt>
                <c:pt idx="97">
                  <c:v>226.75</c:v>
                </c:pt>
                <c:pt idx="98">
                  <c:v>226.83</c:v>
                </c:pt>
                <c:pt idx="99">
                  <c:v>226.91</c:v>
                </c:pt>
                <c:pt idx="100">
                  <c:v>226.99</c:v>
                </c:pt>
                <c:pt idx="101">
                  <c:v>227.06</c:v>
                </c:pt>
                <c:pt idx="102">
                  <c:v>227.14</c:v>
                </c:pt>
                <c:pt idx="103">
                  <c:v>227.22</c:v>
                </c:pt>
                <c:pt idx="104">
                  <c:v>227.3</c:v>
                </c:pt>
                <c:pt idx="105">
                  <c:v>227.38</c:v>
                </c:pt>
                <c:pt idx="106">
                  <c:v>227.45</c:v>
                </c:pt>
                <c:pt idx="107">
                  <c:v>227.53</c:v>
                </c:pt>
                <c:pt idx="108">
                  <c:v>227.61</c:v>
                </c:pt>
                <c:pt idx="109">
                  <c:v>227.69</c:v>
                </c:pt>
                <c:pt idx="110">
                  <c:v>227.77</c:v>
                </c:pt>
                <c:pt idx="111">
                  <c:v>227.84</c:v>
                </c:pt>
                <c:pt idx="112">
                  <c:v>227.92</c:v>
                </c:pt>
                <c:pt idx="113">
                  <c:v>228</c:v>
                </c:pt>
                <c:pt idx="114">
                  <c:v>228.08</c:v>
                </c:pt>
                <c:pt idx="115">
                  <c:v>228.16</c:v>
                </c:pt>
                <c:pt idx="116">
                  <c:v>228.24</c:v>
                </c:pt>
                <c:pt idx="117">
                  <c:v>228.31</c:v>
                </c:pt>
                <c:pt idx="118">
                  <c:v>228.39</c:v>
                </c:pt>
                <c:pt idx="119">
                  <c:v>228.47</c:v>
                </c:pt>
                <c:pt idx="120">
                  <c:v>228.55</c:v>
                </c:pt>
                <c:pt idx="121">
                  <c:v>228.61</c:v>
                </c:pt>
                <c:pt idx="122">
                  <c:v>228.7</c:v>
                </c:pt>
                <c:pt idx="123">
                  <c:v>228.83</c:v>
                </c:pt>
                <c:pt idx="124">
                  <c:v>228.92</c:v>
                </c:pt>
                <c:pt idx="125">
                  <c:v>228.99</c:v>
                </c:pt>
                <c:pt idx="126">
                  <c:v>229.11</c:v>
                </c:pt>
                <c:pt idx="127">
                  <c:v>229.19</c:v>
                </c:pt>
                <c:pt idx="128">
                  <c:v>229.3</c:v>
                </c:pt>
                <c:pt idx="129">
                  <c:v>229.39</c:v>
                </c:pt>
                <c:pt idx="130">
                  <c:v>229.49</c:v>
                </c:pt>
                <c:pt idx="131">
                  <c:v>229.56</c:v>
                </c:pt>
                <c:pt idx="132">
                  <c:v>229.64</c:v>
                </c:pt>
                <c:pt idx="133">
                  <c:v>229.74</c:v>
                </c:pt>
                <c:pt idx="134">
                  <c:v>229.81</c:v>
                </c:pt>
                <c:pt idx="135">
                  <c:v>229.89</c:v>
                </c:pt>
                <c:pt idx="136">
                  <c:v>230</c:v>
                </c:pt>
                <c:pt idx="137">
                  <c:v>230.06</c:v>
                </c:pt>
                <c:pt idx="138">
                  <c:v>230.16</c:v>
                </c:pt>
                <c:pt idx="139">
                  <c:v>230.24</c:v>
                </c:pt>
                <c:pt idx="140">
                  <c:v>230.34</c:v>
                </c:pt>
                <c:pt idx="141">
                  <c:v>230.41</c:v>
                </c:pt>
                <c:pt idx="142">
                  <c:v>230.49</c:v>
                </c:pt>
                <c:pt idx="143">
                  <c:v>230.55</c:v>
                </c:pt>
                <c:pt idx="144">
                  <c:v>230.67</c:v>
                </c:pt>
                <c:pt idx="145">
                  <c:v>230.74</c:v>
                </c:pt>
                <c:pt idx="146">
                  <c:v>230.83</c:v>
                </c:pt>
                <c:pt idx="147">
                  <c:v>230.92</c:v>
                </c:pt>
                <c:pt idx="148">
                  <c:v>231</c:v>
                </c:pt>
                <c:pt idx="149">
                  <c:v>231.08</c:v>
                </c:pt>
                <c:pt idx="150">
                  <c:v>231.17</c:v>
                </c:pt>
                <c:pt idx="151">
                  <c:v>231.25</c:v>
                </c:pt>
                <c:pt idx="152">
                  <c:v>231.34</c:v>
                </c:pt>
                <c:pt idx="153">
                  <c:v>231.41</c:v>
                </c:pt>
                <c:pt idx="154">
                  <c:v>231.5</c:v>
                </c:pt>
                <c:pt idx="155">
                  <c:v>231.55</c:v>
                </c:pt>
                <c:pt idx="156">
                  <c:v>231.66</c:v>
                </c:pt>
                <c:pt idx="157">
                  <c:v>231.74</c:v>
                </c:pt>
                <c:pt idx="158">
                  <c:v>231.81</c:v>
                </c:pt>
                <c:pt idx="159">
                  <c:v>231.89</c:v>
                </c:pt>
                <c:pt idx="160">
                  <c:v>231.97</c:v>
                </c:pt>
                <c:pt idx="161">
                  <c:v>232.05</c:v>
                </c:pt>
                <c:pt idx="162">
                  <c:v>232.13</c:v>
                </c:pt>
                <c:pt idx="163">
                  <c:v>232.2</c:v>
                </c:pt>
                <c:pt idx="164">
                  <c:v>232.28</c:v>
                </c:pt>
                <c:pt idx="165">
                  <c:v>232.36</c:v>
                </c:pt>
                <c:pt idx="166">
                  <c:v>232.44</c:v>
                </c:pt>
                <c:pt idx="167">
                  <c:v>232.52</c:v>
                </c:pt>
                <c:pt idx="168">
                  <c:v>232.59</c:v>
                </c:pt>
                <c:pt idx="169">
                  <c:v>232.66</c:v>
                </c:pt>
                <c:pt idx="170">
                  <c:v>232.75</c:v>
                </c:pt>
                <c:pt idx="171">
                  <c:v>232.83</c:v>
                </c:pt>
                <c:pt idx="172">
                  <c:v>232.91</c:v>
                </c:pt>
                <c:pt idx="173">
                  <c:v>233.02</c:v>
                </c:pt>
                <c:pt idx="174">
                  <c:v>233.11</c:v>
                </c:pt>
                <c:pt idx="175">
                  <c:v>233.19</c:v>
                </c:pt>
                <c:pt idx="176">
                  <c:v>233.27</c:v>
                </c:pt>
                <c:pt idx="177">
                  <c:v>233.36</c:v>
                </c:pt>
                <c:pt idx="178">
                  <c:v>233.42</c:v>
                </c:pt>
                <c:pt idx="179">
                  <c:v>233.52</c:v>
                </c:pt>
                <c:pt idx="180">
                  <c:v>233.58</c:v>
                </c:pt>
                <c:pt idx="181">
                  <c:v>233.7</c:v>
                </c:pt>
                <c:pt idx="182">
                  <c:v>233.78</c:v>
                </c:pt>
                <c:pt idx="183">
                  <c:v>233.88</c:v>
                </c:pt>
                <c:pt idx="184">
                  <c:v>233.97</c:v>
                </c:pt>
                <c:pt idx="185">
                  <c:v>234.06</c:v>
                </c:pt>
                <c:pt idx="186">
                  <c:v>234.14</c:v>
                </c:pt>
                <c:pt idx="187">
                  <c:v>234.25</c:v>
                </c:pt>
                <c:pt idx="188">
                  <c:v>234.33</c:v>
                </c:pt>
                <c:pt idx="189">
                  <c:v>234.41</c:v>
                </c:pt>
                <c:pt idx="190">
                  <c:v>234.5</c:v>
                </c:pt>
                <c:pt idx="191">
                  <c:v>234.56</c:v>
                </c:pt>
                <c:pt idx="192">
                  <c:v>234.69</c:v>
                </c:pt>
                <c:pt idx="193">
                  <c:v>234.77</c:v>
                </c:pt>
                <c:pt idx="194">
                  <c:v>234.84</c:v>
                </c:pt>
                <c:pt idx="195">
                  <c:v>234.94</c:v>
                </c:pt>
                <c:pt idx="196">
                  <c:v>235</c:v>
                </c:pt>
                <c:pt idx="197">
                  <c:v>235.09</c:v>
                </c:pt>
                <c:pt idx="198">
                  <c:v>235.2</c:v>
                </c:pt>
                <c:pt idx="199">
                  <c:v>235.3</c:v>
                </c:pt>
                <c:pt idx="200">
                  <c:v>235.39</c:v>
                </c:pt>
                <c:pt idx="201">
                  <c:v>235.47</c:v>
                </c:pt>
                <c:pt idx="202">
                  <c:v>235.55</c:v>
                </c:pt>
                <c:pt idx="203">
                  <c:v>235.64</c:v>
                </c:pt>
                <c:pt idx="204">
                  <c:v>235.72</c:v>
                </c:pt>
                <c:pt idx="205">
                  <c:v>235.8</c:v>
                </c:pt>
                <c:pt idx="206">
                  <c:v>235.89</c:v>
                </c:pt>
                <c:pt idx="207">
                  <c:v>235.97</c:v>
                </c:pt>
                <c:pt idx="208">
                  <c:v>236.05</c:v>
                </c:pt>
                <c:pt idx="209">
                  <c:v>236.14</c:v>
                </c:pt>
                <c:pt idx="210">
                  <c:v>236.24</c:v>
                </c:pt>
                <c:pt idx="211">
                  <c:v>236.3</c:v>
                </c:pt>
                <c:pt idx="212">
                  <c:v>236.39</c:v>
                </c:pt>
                <c:pt idx="213">
                  <c:v>236.49</c:v>
                </c:pt>
                <c:pt idx="214">
                  <c:v>236.53</c:v>
                </c:pt>
                <c:pt idx="215">
                  <c:v>236.63</c:v>
                </c:pt>
                <c:pt idx="216">
                  <c:v>236.72</c:v>
                </c:pt>
                <c:pt idx="217">
                  <c:v>236.77</c:v>
                </c:pt>
                <c:pt idx="218">
                  <c:v>236.86</c:v>
                </c:pt>
                <c:pt idx="219">
                  <c:v>236.94</c:v>
                </c:pt>
                <c:pt idx="220">
                  <c:v>237.03</c:v>
                </c:pt>
                <c:pt idx="221">
                  <c:v>237.09</c:v>
                </c:pt>
                <c:pt idx="222">
                  <c:v>237.19</c:v>
                </c:pt>
                <c:pt idx="223">
                  <c:v>237.28</c:v>
                </c:pt>
                <c:pt idx="224">
                  <c:v>237.33</c:v>
                </c:pt>
                <c:pt idx="225">
                  <c:v>237.44</c:v>
                </c:pt>
                <c:pt idx="226">
                  <c:v>237.53</c:v>
                </c:pt>
                <c:pt idx="227">
                  <c:v>237.63</c:v>
                </c:pt>
                <c:pt idx="228">
                  <c:v>237.7</c:v>
                </c:pt>
                <c:pt idx="229">
                  <c:v>237.77</c:v>
                </c:pt>
                <c:pt idx="230">
                  <c:v>237.88</c:v>
                </c:pt>
                <c:pt idx="231">
                  <c:v>237.94</c:v>
                </c:pt>
                <c:pt idx="232">
                  <c:v>238.03</c:v>
                </c:pt>
                <c:pt idx="233">
                  <c:v>238.11</c:v>
                </c:pt>
                <c:pt idx="234">
                  <c:v>238.19</c:v>
                </c:pt>
                <c:pt idx="235">
                  <c:v>238.27</c:v>
                </c:pt>
                <c:pt idx="236">
                  <c:v>238.34</c:v>
                </c:pt>
                <c:pt idx="237">
                  <c:v>238.42</c:v>
                </c:pt>
                <c:pt idx="238">
                  <c:v>238.5</c:v>
                </c:pt>
                <c:pt idx="239">
                  <c:v>238.56</c:v>
                </c:pt>
                <c:pt idx="240">
                  <c:v>238.66</c:v>
                </c:pt>
                <c:pt idx="241">
                  <c:v>238.74</c:v>
                </c:pt>
                <c:pt idx="242">
                  <c:v>238.8</c:v>
                </c:pt>
                <c:pt idx="243">
                  <c:v>238.91</c:v>
                </c:pt>
                <c:pt idx="244">
                  <c:v>238.97</c:v>
                </c:pt>
                <c:pt idx="245">
                  <c:v>239.06</c:v>
                </c:pt>
                <c:pt idx="246">
                  <c:v>239.14</c:v>
                </c:pt>
                <c:pt idx="247">
                  <c:v>239.22</c:v>
                </c:pt>
                <c:pt idx="248">
                  <c:v>239.3</c:v>
                </c:pt>
                <c:pt idx="249">
                  <c:v>239.38</c:v>
                </c:pt>
                <c:pt idx="250">
                  <c:v>239.45</c:v>
                </c:pt>
                <c:pt idx="251">
                  <c:v>239.53</c:v>
                </c:pt>
                <c:pt idx="252">
                  <c:v>239.61</c:v>
                </c:pt>
                <c:pt idx="253">
                  <c:v>239.69</c:v>
                </c:pt>
                <c:pt idx="254">
                  <c:v>239.77</c:v>
                </c:pt>
                <c:pt idx="255">
                  <c:v>239.84</c:v>
                </c:pt>
                <c:pt idx="256">
                  <c:v>239.92</c:v>
                </c:pt>
                <c:pt idx="257">
                  <c:v>240</c:v>
                </c:pt>
                <c:pt idx="258">
                  <c:v>240.08</c:v>
                </c:pt>
                <c:pt idx="259">
                  <c:v>240.16</c:v>
                </c:pt>
                <c:pt idx="260">
                  <c:v>240.24</c:v>
                </c:pt>
                <c:pt idx="261">
                  <c:v>240.31</c:v>
                </c:pt>
                <c:pt idx="262">
                  <c:v>240.39</c:v>
                </c:pt>
                <c:pt idx="263">
                  <c:v>240.47</c:v>
                </c:pt>
                <c:pt idx="264">
                  <c:v>240.55</c:v>
                </c:pt>
                <c:pt idx="265">
                  <c:v>240.63</c:v>
                </c:pt>
                <c:pt idx="266">
                  <c:v>240.7</c:v>
                </c:pt>
                <c:pt idx="267">
                  <c:v>240.78</c:v>
                </c:pt>
                <c:pt idx="268">
                  <c:v>240.86</c:v>
                </c:pt>
                <c:pt idx="269">
                  <c:v>240.94</c:v>
                </c:pt>
                <c:pt idx="270">
                  <c:v>241.02</c:v>
                </c:pt>
                <c:pt idx="271">
                  <c:v>241.09</c:v>
                </c:pt>
                <c:pt idx="272">
                  <c:v>241.17</c:v>
                </c:pt>
                <c:pt idx="273">
                  <c:v>241.25</c:v>
                </c:pt>
                <c:pt idx="274">
                  <c:v>241.33</c:v>
                </c:pt>
                <c:pt idx="275">
                  <c:v>241.41</c:v>
                </c:pt>
                <c:pt idx="276">
                  <c:v>241.49</c:v>
                </c:pt>
                <c:pt idx="277">
                  <c:v>241.56</c:v>
                </c:pt>
                <c:pt idx="278">
                  <c:v>241.64</c:v>
                </c:pt>
                <c:pt idx="279">
                  <c:v>241.72</c:v>
                </c:pt>
                <c:pt idx="280">
                  <c:v>241.8</c:v>
                </c:pt>
                <c:pt idx="281">
                  <c:v>241.88</c:v>
                </c:pt>
                <c:pt idx="282">
                  <c:v>241.95</c:v>
                </c:pt>
                <c:pt idx="283">
                  <c:v>242.03</c:v>
                </c:pt>
                <c:pt idx="284">
                  <c:v>242.11</c:v>
                </c:pt>
                <c:pt idx="285">
                  <c:v>242.19</c:v>
                </c:pt>
                <c:pt idx="286">
                  <c:v>242.27</c:v>
                </c:pt>
                <c:pt idx="287">
                  <c:v>242.34</c:v>
                </c:pt>
                <c:pt idx="288">
                  <c:v>242.42</c:v>
                </c:pt>
                <c:pt idx="289">
                  <c:v>243.13108160727</c:v>
                </c:pt>
                <c:pt idx="290">
                  <c:v>243.22134339852499</c:v>
                </c:pt>
                <c:pt idx="291">
                  <c:v>243.31160518977899</c:v>
                </c:pt>
                <c:pt idx="292">
                  <c:v>243.401866981034</c:v>
                </c:pt>
                <c:pt idx="293">
                  <c:v>243.49212877228899</c:v>
                </c:pt>
                <c:pt idx="294">
                  <c:v>243.58239056354299</c:v>
                </c:pt>
                <c:pt idx="295">
                  <c:v>243.672652354798</c:v>
                </c:pt>
                <c:pt idx="296">
                  <c:v>243.762914146052</c:v>
                </c:pt>
                <c:pt idx="297">
                  <c:v>243.85317593730699</c:v>
                </c:pt>
                <c:pt idx="298">
                  <c:v>243.943437728562</c:v>
                </c:pt>
                <c:pt idx="299">
                  <c:v>244.033699519816</c:v>
                </c:pt>
                <c:pt idx="300">
                  <c:v>244.12396131107101</c:v>
                </c:pt>
                <c:pt idx="301">
                  <c:v>244.21422310232501</c:v>
                </c:pt>
                <c:pt idx="302">
                  <c:v>244.30448489358</c:v>
                </c:pt>
                <c:pt idx="303">
                  <c:v>244.39474668483501</c:v>
                </c:pt>
                <c:pt idx="304">
                  <c:v>244.48500847608901</c:v>
                </c:pt>
                <c:pt idx="305">
                  <c:v>244.575270267344</c:v>
                </c:pt>
                <c:pt idx="306">
                  <c:v>244.66553205859799</c:v>
                </c:pt>
                <c:pt idx="307">
                  <c:v>244.75579384985301</c:v>
                </c:pt>
                <c:pt idx="308">
                  <c:v>244.84605564110791</c:v>
                </c:pt>
                <c:pt idx="309">
                  <c:v>244.93631743236199</c:v>
                </c:pt>
                <c:pt idx="310">
                  <c:v>245.02657922361701</c:v>
                </c:pt>
                <c:pt idx="311">
                  <c:v>245.116841014871</c:v>
                </c:pt>
                <c:pt idx="312">
                  <c:v>245.20710280612599</c:v>
                </c:pt>
                <c:pt idx="313">
                  <c:v>245.29736459738101</c:v>
                </c:pt>
                <c:pt idx="314">
                  <c:v>245.387626388635</c:v>
                </c:pt>
                <c:pt idx="315">
                  <c:v>245.47788817988999</c:v>
                </c:pt>
                <c:pt idx="316">
                  <c:v>245.56814997114401</c:v>
                </c:pt>
                <c:pt idx="317">
                  <c:v>245.658411762399</c:v>
                </c:pt>
                <c:pt idx="318">
                  <c:v>245.74867355365399</c:v>
                </c:pt>
                <c:pt idx="319">
                  <c:v>245.83893534490801</c:v>
                </c:pt>
                <c:pt idx="320">
                  <c:v>245.929197136163</c:v>
                </c:pt>
                <c:pt idx="321">
                  <c:v>246.01945892741699</c:v>
                </c:pt>
                <c:pt idx="322">
                  <c:v>246.10972071867201</c:v>
                </c:pt>
                <c:pt idx="323">
                  <c:v>246.199982509927</c:v>
                </c:pt>
                <c:pt idx="324">
                  <c:v>246.29024430118099</c:v>
                </c:pt>
                <c:pt idx="325">
                  <c:v>246.38050609243601</c:v>
                </c:pt>
                <c:pt idx="326">
                  <c:v>246.47076788369</c:v>
                </c:pt>
                <c:pt idx="327">
                  <c:v>246.56102967494499</c:v>
                </c:pt>
                <c:pt idx="328">
                  <c:v>246.65129146620001</c:v>
                </c:pt>
                <c:pt idx="329">
                  <c:v>246.741553257454</c:v>
                </c:pt>
                <c:pt idx="330">
                  <c:v>246.83181504870899</c:v>
                </c:pt>
                <c:pt idx="331">
                  <c:v>246.92207683996301</c:v>
                </c:pt>
                <c:pt idx="332">
                  <c:v>247.012338631218</c:v>
                </c:pt>
                <c:pt idx="333">
                  <c:v>247.10260042247299</c:v>
                </c:pt>
                <c:pt idx="334">
                  <c:v>247.19286221372701</c:v>
                </c:pt>
                <c:pt idx="335">
                  <c:v>247.283124004982</c:v>
                </c:pt>
                <c:pt idx="336">
                  <c:v>247.37338579623599</c:v>
                </c:pt>
                <c:pt idx="337">
                  <c:v>247.46364758749101</c:v>
                </c:pt>
                <c:pt idx="338">
                  <c:v>247.553909378746</c:v>
                </c:pt>
                <c:pt idx="339">
                  <c:v>247.64417116999999</c:v>
                </c:pt>
                <c:pt idx="340">
                  <c:v>247.73443296125501</c:v>
                </c:pt>
                <c:pt idx="341">
                  <c:v>247.824694752509</c:v>
                </c:pt>
                <c:pt idx="342">
                  <c:v>247.91495654376399</c:v>
                </c:pt>
                <c:pt idx="343">
                  <c:v>248.00521833501901</c:v>
                </c:pt>
                <c:pt idx="344">
                  <c:v>248.095480126273</c:v>
                </c:pt>
                <c:pt idx="345">
                  <c:v>248.18574191752799</c:v>
                </c:pt>
                <c:pt idx="346">
                  <c:v>248.27600370878201</c:v>
                </c:pt>
                <c:pt idx="347">
                  <c:v>248.366265500037</c:v>
                </c:pt>
                <c:pt idx="348">
                  <c:v>248.45652729129199</c:v>
                </c:pt>
                <c:pt idx="349">
                  <c:v>248.54678908254601</c:v>
                </c:pt>
                <c:pt idx="350">
                  <c:v>248.637050873801</c:v>
                </c:pt>
                <c:pt idx="351">
                  <c:v>248.727312665055</c:v>
                </c:pt>
                <c:pt idx="352">
                  <c:v>248.81757445631001</c:v>
                </c:pt>
                <c:pt idx="353">
                  <c:v>248.907836247565</c:v>
                </c:pt>
                <c:pt idx="354">
                  <c:v>248.99809803881899</c:v>
                </c:pt>
                <c:pt idx="355">
                  <c:v>249.08835983007401</c:v>
                </c:pt>
                <c:pt idx="356">
                  <c:v>249.17862162132769</c:v>
                </c:pt>
                <c:pt idx="357">
                  <c:v>249.26888341258299</c:v>
                </c:pt>
                <c:pt idx="358">
                  <c:v>249.35914520383801</c:v>
                </c:pt>
                <c:pt idx="359">
                  <c:v>249.449406995092</c:v>
                </c:pt>
                <c:pt idx="360">
                  <c:v>249.53966878634691</c:v>
                </c:pt>
                <c:pt idx="361">
                  <c:v>249.62993057760099</c:v>
                </c:pt>
                <c:pt idx="362">
                  <c:v>249.720192368856</c:v>
                </c:pt>
                <c:pt idx="363">
                  <c:v>249.81045416011099</c:v>
                </c:pt>
                <c:pt idx="364">
                  <c:v>249.90071595136499</c:v>
                </c:pt>
                <c:pt idx="365">
                  <c:v>249.99097774262</c:v>
                </c:pt>
                <c:pt idx="366">
                  <c:v>250.081239533874</c:v>
                </c:pt>
                <c:pt idx="367">
                  <c:v>250.17150132512899</c:v>
                </c:pt>
                <c:pt idx="368">
                  <c:v>250.261763116384</c:v>
                </c:pt>
                <c:pt idx="369">
                  <c:v>250.352024907638</c:v>
                </c:pt>
                <c:pt idx="370">
                  <c:v>250.44228669889301</c:v>
                </c:pt>
                <c:pt idx="371">
                  <c:v>250.53254849014701</c:v>
                </c:pt>
                <c:pt idx="372">
                  <c:v>250.622810281402</c:v>
                </c:pt>
                <c:pt idx="373">
                  <c:v>250.71307207265701</c:v>
                </c:pt>
                <c:pt idx="374">
                  <c:v>250.80333386391101</c:v>
                </c:pt>
                <c:pt idx="375">
                  <c:v>250.893595655166</c:v>
                </c:pt>
                <c:pt idx="376">
                  <c:v>250.98385744641999</c:v>
                </c:pt>
                <c:pt idx="377">
                  <c:v>251.07411923767501</c:v>
                </c:pt>
                <c:pt idx="378">
                  <c:v>251.16438102892999</c:v>
                </c:pt>
                <c:pt idx="379">
                  <c:v>251.25464282018399</c:v>
                </c:pt>
                <c:pt idx="380">
                  <c:v>251.34490461143901</c:v>
                </c:pt>
                <c:pt idx="381">
                  <c:v>251.435166402693</c:v>
                </c:pt>
                <c:pt idx="382">
                  <c:v>251.52542819394799</c:v>
                </c:pt>
                <c:pt idx="383">
                  <c:v>251.61568998520301</c:v>
                </c:pt>
                <c:pt idx="384">
                  <c:v>251.70595177645691</c:v>
                </c:pt>
                <c:pt idx="385">
                  <c:v>251.79621356771199</c:v>
                </c:pt>
                <c:pt idx="386">
                  <c:v>251.88647535896601</c:v>
                </c:pt>
                <c:pt idx="387">
                  <c:v>251.976737150221</c:v>
                </c:pt>
                <c:pt idx="388">
                  <c:v>252.06699894147499</c:v>
                </c:pt>
                <c:pt idx="389">
                  <c:v>252.15726073273001</c:v>
                </c:pt>
                <c:pt idx="390">
                  <c:v>252.247522523985</c:v>
                </c:pt>
                <c:pt idx="391">
                  <c:v>252.33778431523899</c:v>
                </c:pt>
                <c:pt idx="392">
                  <c:v>252.42804610649401</c:v>
                </c:pt>
                <c:pt idx="393">
                  <c:v>252.518307897748</c:v>
                </c:pt>
                <c:pt idx="394">
                  <c:v>252.60856968900299</c:v>
                </c:pt>
                <c:pt idx="395">
                  <c:v>252.69883148025801</c:v>
                </c:pt>
                <c:pt idx="396">
                  <c:v>252.78909327151169</c:v>
                </c:pt>
                <c:pt idx="397">
                  <c:v>252.87935506276699</c:v>
                </c:pt>
                <c:pt idx="398">
                  <c:v>252.96961685402101</c:v>
                </c:pt>
                <c:pt idx="399">
                  <c:v>253.059878645276</c:v>
                </c:pt>
                <c:pt idx="400">
                  <c:v>253.15014043653099</c:v>
                </c:pt>
                <c:pt idx="401">
                  <c:v>253.24040222778501</c:v>
                </c:pt>
                <c:pt idx="402">
                  <c:v>253.33066401904</c:v>
                </c:pt>
                <c:pt idx="403">
                  <c:v>253.42092581029399</c:v>
                </c:pt>
                <c:pt idx="404">
                  <c:v>253.51118760154901</c:v>
                </c:pt>
                <c:pt idx="405">
                  <c:v>253.601449392804</c:v>
                </c:pt>
                <c:pt idx="406">
                  <c:v>253.69171118405799</c:v>
                </c:pt>
                <c:pt idx="407">
                  <c:v>253.78197297531301</c:v>
                </c:pt>
                <c:pt idx="408">
                  <c:v>253.872234766567</c:v>
                </c:pt>
                <c:pt idx="409">
                  <c:v>253.96249655782199</c:v>
                </c:pt>
                <c:pt idx="410">
                  <c:v>254.05275834907701</c:v>
                </c:pt>
                <c:pt idx="411">
                  <c:v>254.143020140331</c:v>
                </c:pt>
                <c:pt idx="412">
                  <c:v>254.23328193158599</c:v>
                </c:pt>
                <c:pt idx="413">
                  <c:v>254.32354372283999</c:v>
                </c:pt>
                <c:pt idx="414">
                  <c:v>254.413805514095</c:v>
                </c:pt>
                <c:pt idx="415">
                  <c:v>254.50406730534999</c:v>
                </c:pt>
                <c:pt idx="416">
                  <c:v>254.59432909660401</c:v>
                </c:pt>
                <c:pt idx="417">
                  <c:v>254.684590887859</c:v>
                </c:pt>
                <c:pt idx="418">
                  <c:v>254.7748526791126</c:v>
                </c:pt>
                <c:pt idx="419">
                  <c:v>254.86511447036801</c:v>
                </c:pt>
                <c:pt idx="420">
                  <c:v>254.955376261623</c:v>
                </c:pt>
                <c:pt idx="421">
                  <c:v>255.045638052877</c:v>
                </c:pt>
                <c:pt idx="422">
                  <c:v>255.13589984413201</c:v>
                </c:pt>
                <c:pt idx="423">
                  <c:v>255.22616163538601</c:v>
                </c:pt>
                <c:pt idx="424">
                  <c:v>255.31642342664099</c:v>
                </c:pt>
                <c:pt idx="425">
                  <c:v>255.40668521789601</c:v>
                </c:pt>
                <c:pt idx="426">
                  <c:v>255.49694700915001</c:v>
                </c:pt>
                <c:pt idx="427">
                  <c:v>255.58720880040499</c:v>
                </c:pt>
                <c:pt idx="428">
                  <c:v>255.67747059165899</c:v>
                </c:pt>
                <c:pt idx="429">
                  <c:v>255.76773238291401</c:v>
                </c:pt>
                <c:pt idx="430">
                  <c:v>255.85799417416899</c:v>
                </c:pt>
                <c:pt idx="431">
                  <c:v>255.94825596542299</c:v>
                </c:pt>
                <c:pt idx="432">
                  <c:v>256.03851775667721</c:v>
                </c:pt>
                <c:pt idx="433">
                  <c:v>256.12877954793191</c:v>
                </c:pt>
                <c:pt idx="434">
                  <c:v>256.21904133918702</c:v>
                </c:pt>
                <c:pt idx="435">
                  <c:v>256.309303130442</c:v>
                </c:pt>
                <c:pt idx="436">
                  <c:v>256.39956492169603</c:v>
                </c:pt>
                <c:pt idx="437">
                  <c:v>256.48982671295101</c:v>
                </c:pt>
                <c:pt idx="438">
                  <c:v>256.58008850420492</c:v>
                </c:pt>
                <c:pt idx="439">
                  <c:v>256.67035029546008</c:v>
                </c:pt>
                <c:pt idx="440">
                  <c:v>256.76061208671501</c:v>
                </c:pt>
                <c:pt idx="441">
                  <c:v>256.85087387796898</c:v>
                </c:pt>
                <c:pt idx="442">
                  <c:v>256.94113566922391</c:v>
                </c:pt>
                <c:pt idx="443">
                  <c:v>257.03139746047748</c:v>
                </c:pt>
                <c:pt idx="444">
                  <c:v>257.12165925173292</c:v>
                </c:pt>
                <c:pt idx="445">
                  <c:v>257.21192104298763</c:v>
                </c:pt>
                <c:pt idx="446">
                  <c:v>257.3021828342421</c:v>
                </c:pt>
                <c:pt idx="447">
                  <c:v>257.39244462549698</c:v>
                </c:pt>
                <c:pt idx="448">
                  <c:v>257.482706416751</c:v>
                </c:pt>
                <c:pt idx="449">
                  <c:v>257.57296820800599</c:v>
                </c:pt>
                <c:pt idx="450">
                  <c:v>257.66322999926098</c:v>
                </c:pt>
                <c:pt idx="451">
                  <c:v>257.753491790515</c:v>
                </c:pt>
                <c:pt idx="452">
                  <c:v>257.84375358176999</c:v>
                </c:pt>
                <c:pt idx="453">
                  <c:v>257.93401537302401</c:v>
                </c:pt>
                <c:pt idx="454">
                  <c:v>258.02427716427889</c:v>
                </c:pt>
                <c:pt idx="455">
                  <c:v>258.11453895553382</c:v>
                </c:pt>
                <c:pt idx="456">
                  <c:v>258.20480074678801</c:v>
                </c:pt>
                <c:pt idx="457">
                  <c:v>258.295062538043</c:v>
                </c:pt>
                <c:pt idx="458">
                  <c:v>258.38532432929702</c:v>
                </c:pt>
                <c:pt idx="459">
                  <c:v>258.47558612055201</c:v>
                </c:pt>
                <c:pt idx="460">
                  <c:v>258.565847911807</c:v>
                </c:pt>
                <c:pt idx="461">
                  <c:v>258.65610970306102</c:v>
                </c:pt>
                <c:pt idx="462">
                  <c:v>258.74637149431601</c:v>
                </c:pt>
                <c:pt idx="463">
                  <c:v>258.83663328556992</c:v>
                </c:pt>
                <c:pt idx="464">
                  <c:v>258.92689507682502</c:v>
                </c:pt>
                <c:pt idx="465">
                  <c:v>259.0171568680795</c:v>
                </c:pt>
                <c:pt idx="466">
                  <c:v>259.10741865933397</c:v>
                </c:pt>
                <c:pt idx="467">
                  <c:v>259.19768045058902</c:v>
                </c:pt>
                <c:pt idx="468">
                  <c:v>259.28794224184293</c:v>
                </c:pt>
                <c:pt idx="469">
                  <c:v>259.37820403309797</c:v>
                </c:pt>
                <c:pt idx="470">
                  <c:v>259.46846582435302</c:v>
                </c:pt>
                <c:pt idx="471">
                  <c:v>259.55872761560698</c:v>
                </c:pt>
                <c:pt idx="472">
                  <c:v>259.64898940686197</c:v>
                </c:pt>
                <c:pt idx="473">
                  <c:v>259.73925119811599</c:v>
                </c:pt>
                <c:pt idx="474">
                  <c:v>259.82951298937093</c:v>
                </c:pt>
                <c:pt idx="475">
                  <c:v>259.91977478062603</c:v>
                </c:pt>
                <c:pt idx="476">
                  <c:v>260.0100365718796</c:v>
                </c:pt>
                <c:pt idx="477">
                  <c:v>260.10029836313498</c:v>
                </c:pt>
                <c:pt idx="478">
                  <c:v>260.190560154389</c:v>
                </c:pt>
                <c:pt idx="479">
                  <c:v>260.28082194564382</c:v>
                </c:pt>
                <c:pt idx="480">
                  <c:v>260.37108373689898</c:v>
                </c:pt>
                <c:pt idx="481">
                  <c:v>260.46134552815261</c:v>
                </c:pt>
                <c:pt idx="482">
                  <c:v>260.55160731940799</c:v>
                </c:pt>
                <c:pt idx="483">
                  <c:v>260.64186911066201</c:v>
                </c:pt>
                <c:pt idx="484">
                  <c:v>260.73213090191661</c:v>
                </c:pt>
                <c:pt idx="485">
                  <c:v>260.82239269317199</c:v>
                </c:pt>
                <c:pt idx="486">
                  <c:v>260.91265448442601</c:v>
                </c:pt>
                <c:pt idx="487">
                  <c:v>261.0029162756806</c:v>
                </c:pt>
                <c:pt idx="488">
                  <c:v>261.09317806693463</c:v>
                </c:pt>
                <c:pt idx="489">
                  <c:v>261.18343985818962</c:v>
                </c:pt>
                <c:pt idx="490">
                  <c:v>261.273701649445</c:v>
                </c:pt>
                <c:pt idx="491">
                  <c:v>261.36396344069891</c:v>
                </c:pt>
                <c:pt idx="492">
                  <c:v>261.45422523195401</c:v>
                </c:pt>
                <c:pt idx="493">
                  <c:v>261.54448702320798</c:v>
                </c:pt>
                <c:pt idx="494">
                  <c:v>261.63474881446302</c:v>
                </c:pt>
                <c:pt idx="495">
                  <c:v>261.72501060571801</c:v>
                </c:pt>
                <c:pt idx="496">
                  <c:v>261.81527239697198</c:v>
                </c:pt>
                <c:pt idx="497">
                  <c:v>261.90553418822691</c:v>
                </c:pt>
                <c:pt idx="498">
                  <c:v>261.99579597948059</c:v>
                </c:pt>
                <c:pt idx="499">
                  <c:v>262.08605777073592</c:v>
                </c:pt>
                <c:pt idx="500">
                  <c:v>262.17631956199062</c:v>
                </c:pt>
                <c:pt idx="501">
                  <c:v>262.26658135324499</c:v>
                </c:pt>
                <c:pt idx="502">
                  <c:v>262.35684314449998</c:v>
                </c:pt>
                <c:pt idx="503">
                  <c:v>262.447104935754</c:v>
                </c:pt>
                <c:pt idx="504">
                  <c:v>262.53736672700882</c:v>
                </c:pt>
                <c:pt idx="505">
                  <c:v>262.62762851826398</c:v>
                </c:pt>
                <c:pt idx="506">
                  <c:v>262.717890309518</c:v>
                </c:pt>
                <c:pt idx="507">
                  <c:v>262.80815210077299</c:v>
                </c:pt>
                <c:pt idx="508">
                  <c:v>262.89841389202701</c:v>
                </c:pt>
                <c:pt idx="509">
                  <c:v>262.98867568328183</c:v>
                </c:pt>
                <c:pt idx="510">
                  <c:v>263.07893747453681</c:v>
                </c:pt>
                <c:pt idx="511">
                  <c:v>263.16919926579101</c:v>
                </c:pt>
                <c:pt idx="512">
                  <c:v>263.259461057046</c:v>
                </c:pt>
                <c:pt idx="513">
                  <c:v>263.34972284830002</c:v>
                </c:pt>
                <c:pt idx="514">
                  <c:v>263.43998463955501</c:v>
                </c:pt>
                <c:pt idx="515">
                  <c:v>263.53024643081</c:v>
                </c:pt>
                <c:pt idx="516">
                  <c:v>263.62050822206402</c:v>
                </c:pt>
                <c:pt idx="517">
                  <c:v>263.71077001331901</c:v>
                </c:pt>
                <c:pt idx="518">
                  <c:v>263.80103180457292</c:v>
                </c:pt>
                <c:pt idx="519">
                  <c:v>263.89129359582802</c:v>
                </c:pt>
                <c:pt idx="520">
                  <c:v>263.98155538708249</c:v>
                </c:pt>
                <c:pt idx="521">
                  <c:v>264.07181717833703</c:v>
                </c:pt>
                <c:pt idx="522">
                  <c:v>264.16207896959202</c:v>
                </c:pt>
                <c:pt idx="523">
                  <c:v>264.25234076084598</c:v>
                </c:pt>
                <c:pt idx="524">
                  <c:v>264.34260255210108</c:v>
                </c:pt>
                <c:pt idx="525">
                  <c:v>264.43286434335602</c:v>
                </c:pt>
                <c:pt idx="526">
                  <c:v>264.52312613460992</c:v>
                </c:pt>
                <c:pt idx="527">
                  <c:v>264.61338792586508</c:v>
                </c:pt>
                <c:pt idx="528">
                  <c:v>264.70364971711882</c:v>
                </c:pt>
                <c:pt idx="529">
                  <c:v>264.79391150837358</c:v>
                </c:pt>
                <c:pt idx="530">
                  <c:v>264.88417329962903</c:v>
                </c:pt>
                <c:pt idx="531">
                  <c:v>264.97443509088299</c:v>
                </c:pt>
                <c:pt idx="532">
                  <c:v>265.06469688213798</c:v>
                </c:pt>
                <c:pt idx="533">
                  <c:v>265.154958673392</c:v>
                </c:pt>
                <c:pt idx="534">
                  <c:v>265.24522046464699</c:v>
                </c:pt>
                <c:pt idx="535">
                  <c:v>265.33548225590198</c:v>
                </c:pt>
                <c:pt idx="536">
                  <c:v>265.4257440471556</c:v>
                </c:pt>
                <c:pt idx="537">
                  <c:v>265.51600583841099</c:v>
                </c:pt>
                <c:pt idx="538">
                  <c:v>265.60626762966501</c:v>
                </c:pt>
                <c:pt idx="539">
                  <c:v>265.6965294209196</c:v>
                </c:pt>
                <c:pt idx="540">
                  <c:v>265.78679121217448</c:v>
                </c:pt>
                <c:pt idx="541">
                  <c:v>265.87705300342901</c:v>
                </c:pt>
                <c:pt idx="542">
                  <c:v>265.9673147946836</c:v>
                </c:pt>
                <c:pt idx="543">
                  <c:v>266.05757658593802</c:v>
                </c:pt>
                <c:pt idx="544">
                  <c:v>266.14783837719301</c:v>
                </c:pt>
                <c:pt idx="545">
                  <c:v>266.2381001684476</c:v>
                </c:pt>
                <c:pt idx="546">
                  <c:v>266.32836195970202</c:v>
                </c:pt>
                <c:pt idx="547">
                  <c:v>266.41862375095701</c:v>
                </c:pt>
                <c:pt idx="548">
                  <c:v>266.50888554221092</c:v>
                </c:pt>
                <c:pt idx="549">
                  <c:v>266.59914733346602</c:v>
                </c:pt>
                <c:pt idx="550">
                  <c:v>266.68940912472101</c:v>
                </c:pt>
                <c:pt idx="551">
                  <c:v>266.77967091597492</c:v>
                </c:pt>
                <c:pt idx="552">
                  <c:v>266.86993270723002</c:v>
                </c:pt>
                <c:pt idx="553">
                  <c:v>266.96019449848359</c:v>
                </c:pt>
                <c:pt idx="554">
                  <c:v>267.05045628973897</c:v>
                </c:pt>
                <c:pt idx="555">
                  <c:v>267.14071808099402</c:v>
                </c:pt>
                <c:pt idx="556">
                  <c:v>267.23097987224759</c:v>
                </c:pt>
                <c:pt idx="557">
                  <c:v>267.32124166350297</c:v>
                </c:pt>
                <c:pt idx="558">
                  <c:v>267.41150345475683</c:v>
                </c:pt>
                <c:pt idx="559">
                  <c:v>267.50176524601193</c:v>
                </c:pt>
                <c:pt idx="560">
                  <c:v>267.59202703726697</c:v>
                </c:pt>
                <c:pt idx="561">
                  <c:v>267.682288828521</c:v>
                </c:pt>
                <c:pt idx="562">
                  <c:v>267.77255061977598</c:v>
                </c:pt>
                <c:pt idx="563">
                  <c:v>267.86281241103001</c:v>
                </c:pt>
                <c:pt idx="564">
                  <c:v>267.95307420228448</c:v>
                </c:pt>
                <c:pt idx="565">
                  <c:v>268.04333599353993</c:v>
                </c:pt>
                <c:pt idx="566">
                  <c:v>268.13359778479389</c:v>
                </c:pt>
                <c:pt idx="567">
                  <c:v>268.22385957604882</c:v>
                </c:pt>
                <c:pt idx="568">
                  <c:v>268.31412136730302</c:v>
                </c:pt>
                <c:pt idx="569">
                  <c:v>268.40438315855801</c:v>
                </c:pt>
                <c:pt idx="570">
                  <c:v>268.49464494981299</c:v>
                </c:pt>
                <c:pt idx="571">
                  <c:v>268.58490674106702</c:v>
                </c:pt>
                <c:pt idx="572">
                  <c:v>268.675168532322</c:v>
                </c:pt>
                <c:pt idx="573">
                  <c:v>268.76543032357608</c:v>
                </c:pt>
                <c:pt idx="574">
                  <c:v>268.85569211483102</c:v>
                </c:pt>
                <c:pt idx="575">
                  <c:v>268.94595390608561</c:v>
                </c:pt>
                <c:pt idx="576">
                  <c:v>269.03621569734003</c:v>
                </c:pt>
                <c:pt idx="577">
                  <c:v>269.12647748859462</c:v>
                </c:pt>
                <c:pt idx="578">
                  <c:v>269.21673927984892</c:v>
                </c:pt>
                <c:pt idx="579">
                  <c:v>269.30700107110403</c:v>
                </c:pt>
                <c:pt idx="580">
                  <c:v>269.39726286235901</c:v>
                </c:pt>
                <c:pt idx="581">
                  <c:v>269.48752465361292</c:v>
                </c:pt>
                <c:pt idx="582">
                  <c:v>269.57778644486802</c:v>
                </c:pt>
                <c:pt idx="583">
                  <c:v>269.66804823612199</c:v>
                </c:pt>
                <c:pt idx="584">
                  <c:v>269.75831002737692</c:v>
                </c:pt>
                <c:pt idx="585">
                  <c:v>269.84857181863202</c:v>
                </c:pt>
                <c:pt idx="586">
                  <c:v>269.93883360988599</c:v>
                </c:pt>
                <c:pt idx="587">
                  <c:v>270.02909540114092</c:v>
                </c:pt>
                <c:pt idx="588">
                  <c:v>270.119357192395</c:v>
                </c:pt>
                <c:pt idx="589">
                  <c:v>270.20961898364999</c:v>
                </c:pt>
                <c:pt idx="590">
                  <c:v>270.29988077490498</c:v>
                </c:pt>
                <c:pt idx="591">
                  <c:v>270.39014256615889</c:v>
                </c:pt>
                <c:pt idx="592">
                  <c:v>270.48040435741382</c:v>
                </c:pt>
                <c:pt idx="593">
                  <c:v>270.57066614866801</c:v>
                </c:pt>
                <c:pt idx="594">
                  <c:v>270.660927939923</c:v>
                </c:pt>
                <c:pt idx="595">
                  <c:v>270.75118973117759</c:v>
                </c:pt>
                <c:pt idx="596">
                  <c:v>270.84145152243201</c:v>
                </c:pt>
                <c:pt idx="597">
                  <c:v>270.93171331368671</c:v>
                </c:pt>
                <c:pt idx="598">
                  <c:v>271.02197510494102</c:v>
                </c:pt>
                <c:pt idx="599">
                  <c:v>271.11223689619601</c:v>
                </c:pt>
                <c:pt idx="600">
                  <c:v>271.202498687451</c:v>
                </c:pt>
                <c:pt idx="601">
                  <c:v>271.29276047870502</c:v>
                </c:pt>
                <c:pt idx="602">
                  <c:v>271.38302226996001</c:v>
                </c:pt>
                <c:pt idx="603">
                  <c:v>271.47328406121392</c:v>
                </c:pt>
                <c:pt idx="604">
                  <c:v>271.56354585246902</c:v>
                </c:pt>
                <c:pt idx="605">
                  <c:v>271.65380764372401</c:v>
                </c:pt>
                <c:pt idx="606">
                  <c:v>271.74406943497797</c:v>
                </c:pt>
                <c:pt idx="607">
                  <c:v>271.83433122623302</c:v>
                </c:pt>
                <c:pt idx="608">
                  <c:v>271.92459301748693</c:v>
                </c:pt>
                <c:pt idx="609">
                  <c:v>272.01485480874197</c:v>
                </c:pt>
                <c:pt idx="610">
                  <c:v>272.10511659999702</c:v>
                </c:pt>
                <c:pt idx="611">
                  <c:v>272.19537839125093</c:v>
                </c:pt>
                <c:pt idx="612">
                  <c:v>272.28564018250597</c:v>
                </c:pt>
                <c:pt idx="613">
                  <c:v>272.37590197375999</c:v>
                </c:pt>
                <c:pt idx="614">
                  <c:v>272.46616376501458</c:v>
                </c:pt>
                <c:pt idx="615">
                  <c:v>272.55642555626991</c:v>
                </c:pt>
                <c:pt idx="616">
                  <c:v>272.64668734752411</c:v>
                </c:pt>
                <c:pt idx="617">
                  <c:v>272.73694913877893</c:v>
                </c:pt>
                <c:pt idx="618">
                  <c:v>272.827210930033</c:v>
                </c:pt>
                <c:pt idx="619">
                  <c:v>272.9174727212876</c:v>
                </c:pt>
                <c:pt idx="620">
                  <c:v>273.00773451254292</c:v>
                </c:pt>
                <c:pt idx="621">
                  <c:v>273.097996303797</c:v>
                </c:pt>
                <c:pt idx="622">
                  <c:v>273.18825809505199</c:v>
                </c:pt>
                <c:pt idx="623">
                  <c:v>273.27851988630601</c:v>
                </c:pt>
                <c:pt idx="624">
                  <c:v>273.368781677561</c:v>
                </c:pt>
                <c:pt idx="625">
                  <c:v>273.45904346881599</c:v>
                </c:pt>
                <c:pt idx="626">
                  <c:v>273.54930526007001</c:v>
                </c:pt>
                <c:pt idx="627">
                  <c:v>273.639567051325</c:v>
                </c:pt>
                <c:pt idx="628">
                  <c:v>273.72982884257891</c:v>
                </c:pt>
                <c:pt idx="629">
                  <c:v>273.82009063383401</c:v>
                </c:pt>
                <c:pt idx="630">
                  <c:v>273.9103524250886</c:v>
                </c:pt>
                <c:pt idx="631">
                  <c:v>274.00061421634302</c:v>
                </c:pt>
                <c:pt idx="632">
                  <c:v>274.09087600759801</c:v>
                </c:pt>
                <c:pt idx="633">
                  <c:v>274.18113779885192</c:v>
                </c:pt>
                <c:pt idx="634">
                  <c:v>274.27139959010691</c:v>
                </c:pt>
                <c:pt idx="635">
                  <c:v>274.36166138136201</c:v>
                </c:pt>
                <c:pt idx="636">
                  <c:v>274.45192317261592</c:v>
                </c:pt>
                <c:pt idx="637">
                  <c:v>274.54218496387102</c:v>
                </c:pt>
                <c:pt idx="638">
                  <c:v>274.63244675512499</c:v>
                </c:pt>
                <c:pt idx="639">
                  <c:v>274.72270854637958</c:v>
                </c:pt>
                <c:pt idx="640">
                  <c:v>274.81297033763502</c:v>
                </c:pt>
                <c:pt idx="641">
                  <c:v>274.90323212888882</c:v>
                </c:pt>
                <c:pt idx="642">
                  <c:v>274.99349392014392</c:v>
                </c:pt>
                <c:pt idx="643">
                  <c:v>275.08375571139771</c:v>
                </c:pt>
                <c:pt idx="644">
                  <c:v>275.17401750265299</c:v>
                </c:pt>
                <c:pt idx="645">
                  <c:v>275.26427929390701</c:v>
                </c:pt>
                <c:pt idx="646">
                  <c:v>275.354541085162</c:v>
                </c:pt>
                <c:pt idx="647">
                  <c:v>275.4448028764171</c:v>
                </c:pt>
                <c:pt idx="648">
                  <c:v>275.53506466767101</c:v>
                </c:pt>
                <c:pt idx="649">
                  <c:v>275.62532645892571</c:v>
                </c:pt>
                <c:pt idx="650">
                  <c:v>275.71558825017962</c:v>
                </c:pt>
                <c:pt idx="651">
                  <c:v>275.80585004143501</c:v>
                </c:pt>
                <c:pt idx="652">
                  <c:v>275.89611183268948</c:v>
                </c:pt>
                <c:pt idx="653">
                  <c:v>275.98637362394402</c:v>
                </c:pt>
                <c:pt idx="654">
                  <c:v>276.07663541519861</c:v>
                </c:pt>
                <c:pt idx="655">
                  <c:v>276.16689720645297</c:v>
                </c:pt>
                <c:pt idx="656">
                  <c:v>276.25715899770802</c:v>
                </c:pt>
                <c:pt idx="657">
                  <c:v>276.34742078896301</c:v>
                </c:pt>
                <c:pt idx="658">
                  <c:v>276.43768258021697</c:v>
                </c:pt>
                <c:pt idx="659">
                  <c:v>276.52794437147202</c:v>
                </c:pt>
                <c:pt idx="660">
                  <c:v>276.61820616272598</c:v>
                </c:pt>
                <c:pt idx="661">
                  <c:v>276.70846795398103</c:v>
                </c:pt>
                <c:pt idx="662">
                  <c:v>276.79872974523562</c:v>
                </c:pt>
                <c:pt idx="663">
                  <c:v>276.88899153648993</c:v>
                </c:pt>
                <c:pt idx="664">
                  <c:v>276.97925332774508</c:v>
                </c:pt>
                <c:pt idx="665">
                  <c:v>277.06951511899882</c:v>
                </c:pt>
                <c:pt idx="666">
                  <c:v>277.15977691025398</c:v>
                </c:pt>
                <c:pt idx="667">
                  <c:v>277.25003870150891</c:v>
                </c:pt>
                <c:pt idx="668">
                  <c:v>277.34030049276299</c:v>
                </c:pt>
                <c:pt idx="669">
                  <c:v>277.43056228401792</c:v>
                </c:pt>
                <c:pt idx="670">
                  <c:v>277.52082407527189</c:v>
                </c:pt>
                <c:pt idx="671">
                  <c:v>277.61108586652699</c:v>
                </c:pt>
                <c:pt idx="672">
                  <c:v>277.70134765778192</c:v>
                </c:pt>
                <c:pt idx="673">
                  <c:v>277.7916094490356</c:v>
                </c:pt>
                <c:pt idx="674">
                  <c:v>277.88187124029059</c:v>
                </c:pt>
                <c:pt idx="675">
                  <c:v>277.97213303154501</c:v>
                </c:pt>
                <c:pt idx="676">
                  <c:v>278.0623948228</c:v>
                </c:pt>
                <c:pt idx="677">
                  <c:v>278.15265661405499</c:v>
                </c:pt>
                <c:pt idx="678">
                  <c:v>278.24291840530901</c:v>
                </c:pt>
                <c:pt idx="679">
                  <c:v>278.333180196564</c:v>
                </c:pt>
                <c:pt idx="680">
                  <c:v>278.42344198781802</c:v>
                </c:pt>
                <c:pt idx="681">
                  <c:v>278.51370377907301</c:v>
                </c:pt>
                <c:pt idx="682">
                  <c:v>278.603965570328</c:v>
                </c:pt>
                <c:pt idx="683">
                  <c:v>278.69422736158202</c:v>
                </c:pt>
                <c:pt idx="684">
                  <c:v>278.78448915283701</c:v>
                </c:pt>
                <c:pt idx="685">
                  <c:v>278.87475094409092</c:v>
                </c:pt>
                <c:pt idx="686">
                  <c:v>278.96501273534602</c:v>
                </c:pt>
                <c:pt idx="687">
                  <c:v>279.05527452660101</c:v>
                </c:pt>
                <c:pt idx="688">
                  <c:v>279.14553631785498</c:v>
                </c:pt>
                <c:pt idx="689">
                  <c:v>279.23579810911002</c:v>
                </c:pt>
                <c:pt idx="690">
                  <c:v>279.32605990036382</c:v>
                </c:pt>
                <c:pt idx="691">
                  <c:v>279.41632169161892</c:v>
                </c:pt>
                <c:pt idx="692">
                  <c:v>279.50658348287391</c:v>
                </c:pt>
                <c:pt idx="693">
                  <c:v>279.59684527412799</c:v>
                </c:pt>
                <c:pt idx="694">
                  <c:v>279.68710706538292</c:v>
                </c:pt>
                <c:pt idx="695">
                  <c:v>279.77736885663683</c:v>
                </c:pt>
                <c:pt idx="696">
                  <c:v>279.86763064789199</c:v>
                </c:pt>
                <c:pt idx="697">
                  <c:v>279.95789243914697</c:v>
                </c:pt>
                <c:pt idx="698">
                  <c:v>280.048154230401</c:v>
                </c:pt>
                <c:pt idx="699">
                  <c:v>280.13841602165593</c:v>
                </c:pt>
                <c:pt idx="700">
                  <c:v>280.22867781291001</c:v>
                </c:pt>
                <c:pt idx="701">
                  <c:v>280.318939604165</c:v>
                </c:pt>
                <c:pt idx="702">
                  <c:v>280.40920139541998</c:v>
                </c:pt>
                <c:pt idx="703">
                  <c:v>280.49946318667389</c:v>
                </c:pt>
                <c:pt idx="704">
                  <c:v>280.58972497792882</c:v>
                </c:pt>
                <c:pt idx="705">
                  <c:v>280.67998676918302</c:v>
                </c:pt>
                <c:pt idx="706">
                  <c:v>280.77024856043801</c:v>
                </c:pt>
                <c:pt idx="707">
                  <c:v>280.8605103516926</c:v>
                </c:pt>
                <c:pt idx="708">
                  <c:v>280.95077214294702</c:v>
                </c:pt>
                <c:pt idx="709">
                  <c:v>281.04103393420189</c:v>
                </c:pt>
                <c:pt idx="710">
                  <c:v>281.13129572545608</c:v>
                </c:pt>
                <c:pt idx="711">
                  <c:v>281.22155751671102</c:v>
                </c:pt>
                <c:pt idx="712">
                  <c:v>281.311819307966</c:v>
                </c:pt>
                <c:pt idx="713">
                  <c:v>281.40208109922008</c:v>
                </c:pt>
                <c:pt idx="714">
                  <c:v>281.49234289047502</c:v>
                </c:pt>
                <c:pt idx="715">
                  <c:v>281.58260468172898</c:v>
                </c:pt>
                <c:pt idx="716">
                  <c:v>281.67286647298403</c:v>
                </c:pt>
                <c:pt idx="717">
                  <c:v>281.76312826423862</c:v>
                </c:pt>
                <c:pt idx="718">
                  <c:v>281.85339005549292</c:v>
                </c:pt>
                <c:pt idx="719">
                  <c:v>281.94365184674808</c:v>
                </c:pt>
                <c:pt idx="720">
                  <c:v>282.03391363800182</c:v>
                </c:pt>
                <c:pt idx="721">
                  <c:v>282.12417542925698</c:v>
                </c:pt>
                <c:pt idx="722">
                  <c:v>282.21443722051202</c:v>
                </c:pt>
                <c:pt idx="723">
                  <c:v>282.30469901176599</c:v>
                </c:pt>
                <c:pt idx="724">
                  <c:v>282.39496080302098</c:v>
                </c:pt>
                <c:pt idx="725">
                  <c:v>282.4852225942746</c:v>
                </c:pt>
                <c:pt idx="726">
                  <c:v>282.57548438552999</c:v>
                </c:pt>
                <c:pt idx="727">
                  <c:v>282.66574617678498</c:v>
                </c:pt>
                <c:pt idx="728">
                  <c:v>282.7560079680386</c:v>
                </c:pt>
                <c:pt idx="729">
                  <c:v>282.84626975929382</c:v>
                </c:pt>
                <c:pt idx="730">
                  <c:v>282.9365315505475</c:v>
                </c:pt>
                <c:pt idx="731">
                  <c:v>283.0267933418026</c:v>
                </c:pt>
                <c:pt idx="732">
                  <c:v>283.11705513305799</c:v>
                </c:pt>
                <c:pt idx="733">
                  <c:v>283.20731692431201</c:v>
                </c:pt>
                <c:pt idx="734">
                  <c:v>283.29757871556689</c:v>
                </c:pt>
                <c:pt idx="735">
                  <c:v>283.38784050682102</c:v>
                </c:pt>
                <c:pt idx="736">
                  <c:v>283.4781022980755</c:v>
                </c:pt>
                <c:pt idx="737">
                  <c:v>283.568364089331</c:v>
                </c:pt>
                <c:pt idx="738">
                  <c:v>283.65862588058502</c:v>
                </c:pt>
                <c:pt idx="739">
                  <c:v>283.74888767184001</c:v>
                </c:pt>
                <c:pt idx="740">
                  <c:v>283.83914946309392</c:v>
                </c:pt>
                <c:pt idx="741">
                  <c:v>283.92941125434902</c:v>
                </c:pt>
                <c:pt idx="742">
                  <c:v>284.01967304560401</c:v>
                </c:pt>
                <c:pt idx="743">
                  <c:v>284.10993483685797</c:v>
                </c:pt>
                <c:pt idx="744">
                  <c:v>284.20019662811302</c:v>
                </c:pt>
                <c:pt idx="745">
                  <c:v>284.29045841936698</c:v>
                </c:pt>
                <c:pt idx="746">
                  <c:v>284.38072021062197</c:v>
                </c:pt>
                <c:pt idx="747">
                  <c:v>284.47098200187702</c:v>
                </c:pt>
                <c:pt idx="748">
                  <c:v>284.56124379313098</c:v>
                </c:pt>
                <c:pt idx="749">
                  <c:v>284.65150558438597</c:v>
                </c:pt>
                <c:pt idx="750">
                  <c:v>284.74176737563999</c:v>
                </c:pt>
                <c:pt idx="751">
                  <c:v>284.83202916689493</c:v>
                </c:pt>
                <c:pt idx="752">
                  <c:v>284.92229095814957</c:v>
                </c:pt>
                <c:pt idx="753">
                  <c:v>285.01255274940382</c:v>
                </c:pt>
                <c:pt idx="754">
                  <c:v>285.10281454065898</c:v>
                </c:pt>
                <c:pt idx="755">
                  <c:v>285.19307633191301</c:v>
                </c:pt>
                <c:pt idx="756">
                  <c:v>285.28333812316799</c:v>
                </c:pt>
                <c:pt idx="757">
                  <c:v>285.37359991442293</c:v>
                </c:pt>
                <c:pt idx="758">
                  <c:v>285.46386170567689</c:v>
                </c:pt>
                <c:pt idx="759">
                  <c:v>285.55412349693199</c:v>
                </c:pt>
                <c:pt idx="760">
                  <c:v>285.64438528818602</c:v>
                </c:pt>
                <c:pt idx="761">
                  <c:v>285.734647079441</c:v>
                </c:pt>
                <c:pt idx="762">
                  <c:v>285.82490887069599</c:v>
                </c:pt>
                <c:pt idx="763">
                  <c:v>285.91517066195001</c:v>
                </c:pt>
                <c:pt idx="764">
                  <c:v>286.00543245320461</c:v>
                </c:pt>
                <c:pt idx="765">
                  <c:v>286.09569424445903</c:v>
                </c:pt>
                <c:pt idx="766">
                  <c:v>286.18595603571401</c:v>
                </c:pt>
                <c:pt idx="767">
                  <c:v>286.27621782696889</c:v>
                </c:pt>
                <c:pt idx="768">
                  <c:v>286.36647961822302</c:v>
                </c:pt>
                <c:pt idx="769">
                  <c:v>286.45674140947801</c:v>
                </c:pt>
                <c:pt idx="770">
                  <c:v>286.54700320073198</c:v>
                </c:pt>
                <c:pt idx="771">
                  <c:v>286.63726499198702</c:v>
                </c:pt>
                <c:pt idx="772">
                  <c:v>286.72752678324201</c:v>
                </c:pt>
                <c:pt idx="773">
                  <c:v>286.81778857449598</c:v>
                </c:pt>
                <c:pt idx="774">
                  <c:v>286.90805036575102</c:v>
                </c:pt>
                <c:pt idx="775">
                  <c:v>286.99831215700448</c:v>
                </c:pt>
                <c:pt idx="776">
                  <c:v>287.08857394825918</c:v>
                </c:pt>
                <c:pt idx="777">
                  <c:v>287.17883573951502</c:v>
                </c:pt>
                <c:pt idx="778">
                  <c:v>287.2690975307691</c:v>
                </c:pt>
                <c:pt idx="779">
                  <c:v>287.35935932202398</c:v>
                </c:pt>
                <c:pt idx="780">
                  <c:v>287.449621113278</c:v>
                </c:pt>
                <c:pt idx="781">
                  <c:v>287.53988290453299</c:v>
                </c:pt>
                <c:pt idx="782">
                  <c:v>287.63014469578798</c:v>
                </c:pt>
                <c:pt idx="783">
                  <c:v>287.72040648704183</c:v>
                </c:pt>
                <c:pt idx="784">
                  <c:v>287.81066827829682</c:v>
                </c:pt>
                <c:pt idx="785">
                  <c:v>287.90093006955101</c:v>
                </c:pt>
                <c:pt idx="786">
                  <c:v>287.99119186080571</c:v>
                </c:pt>
                <c:pt idx="787">
                  <c:v>288.08145365206099</c:v>
                </c:pt>
                <c:pt idx="788">
                  <c:v>288.17171544331501</c:v>
                </c:pt>
                <c:pt idx="789">
                  <c:v>288.26197723456983</c:v>
                </c:pt>
                <c:pt idx="790">
                  <c:v>288.35223902582402</c:v>
                </c:pt>
                <c:pt idx="791">
                  <c:v>288.44250081707901</c:v>
                </c:pt>
                <c:pt idx="792">
                  <c:v>288.532762608334</c:v>
                </c:pt>
                <c:pt idx="793">
                  <c:v>288.62302439958802</c:v>
                </c:pt>
                <c:pt idx="794">
                  <c:v>288.71328619084301</c:v>
                </c:pt>
                <c:pt idx="795">
                  <c:v>288.80354798209692</c:v>
                </c:pt>
                <c:pt idx="796">
                  <c:v>288.89380977335202</c:v>
                </c:pt>
                <c:pt idx="797">
                  <c:v>288.98407156460689</c:v>
                </c:pt>
                <c:pt idx="798">
                  <c:v>289.07433335586097</c:v>
                </c:pt>
                <c:pt idx="799">
                  <c:v>289.16459514711602</c:v>
                </c:pt>
                <c:pt idx="800">
                  <c:v>289.25485693836998</c:v>
                </c:pt>
                <c:pt idx="801">
                  <c:v>289.34511872962503</c:v>
                </c:pt>
                <c:pt idx="802">
                  <c:v>289.43538052088002</c:v>
                </c:pt>
                <c:pt idx="803">
                  <c:v>289.52564231213398</c:v>
                </c:pt>
                <c:pt idx="804">
                  <c:v>289.61590410338908</c:v>
                </c:pt>
                <c:pt idx="805">
                  <c:v>289.70616589464299</c:v>
                </c:pt>
                <c:pt idx="806">
                  <c:v>289.79642768589792</c:v>
                </c:pt>
                <c:pt idx="807">
                  <c:v>289.88668947715303</c:v>
                </c:pt>
                <c:pt idx="808">
                  <c:v>289.97695126840659</c:v>
                </c:pt>
                <c:pt idx="809">
                  <c:v>290.06721305966198</c:v>
                </c:pt>
                <c:pt idx="810">
                  <c:v>290.157474850916</c:v>
                </c:pt>
                <c:pt idx="811">
                  <c:v>290.24773664217059</c:v>
                </c:pt>
                <c:pt idx="812">
                  <c:v>290.33799843342598</c:v>
                </c:pt>
                <c:pt idx="813">
                  <c:v>290.4282602246796</c:v>
                </c:pt>
                <c:pt idx="814">
                  <c:v>290.51852201593499</c:v>
                </c:pt>
                <c:pt idx="815">
                  <c:v>290.60878380718901</c:v>
                </c:pt>
                <c:pt idx="816">
                  <c:v>290.699045598444</c:v>
                </c:pt>
                <c:pt idx="817">
                  <c:v>290.78930738969882</c:v>
                </c:pt>
                <c:pt idx="818">
                  <c:v>290.87956918095301</c:v>
                </c:pt>
                <c:pt idx="819">
                  <c:v>290.9698309722076</c:v>
                </c:pt>
                <c:pt idx="820">
                  <c:v>291.06009276346202</c:v>
                </c:pt>
                <c:pt idx="821">
                  <c:v>291.15035455471701</c:v>
                </c:pt>
                <c:pt idx="822">
                  <c:v>291.24061634597189</c:v>
                </c:pt>
                <c:pt idx="823">
                  <c:v>291.33087813722602</c:v>
                </c:pt>
                <c:pt idx="824">
                  <c:v>291.42113992848022</c:v>
                </c:pt>
                <c:pt idx="825">
                  <c:v>291.51140171973498</c:v>
                </c:pt>
                <c:pt idx="826">
                  <c:v>291.60166351099002</c:v>
                </c:pt>
                <c:pt idx="827">
                  <c:v>291.69192530224501</c:v>
                </c:pt>
                <c:pt idx="828">
                  <c:v>291.78218709349898</c:v>
                </c:pt>
                <c:pt idx="829">
                  <c:v>291.87244888475402</c:v>
                </c:pt>
                <c:pt idx="830">
                  <c:v>291.96271067600799</c:v>
                </c:pt>
                <c:pt idx="831">
                  <c:v>292.05297246726292</c:v>
                </c:pt>
                <c:pt idx="832">
                  <c:v>292.14323425851802</c:v>
                </c:pt>
                <c:pt idx="833">
                  <c:v>292.23349604977182</c:v>
                </c:pt>
                <c:pt idx="834">
                  <c:v>292.32375784102692</c:v>
                </c:pt>
                <c:pt idx="835">
                  <c:v>292.41401963228071</c:v>
                </c:pt>
                <c:pt idx="836">
                  <c:v>292.50428142353599</c:v>
                </c:pt>
                <c:pt idx="837">
                  <c:v>292.59454321479097</c:v>
                </c:pt>
                <c:pt idx="838">
                  <c:v>292.684805006045</c:v>
                </c:pt>
                <c:pt idx="839">
                  <c:v>292.77506679729959</c:v>
                </c:pt>
                <c:pt idx="840">
                  <c:v>292.86532858855401</c:v>
                </c:pt>
                <c:pt idx="841">
                  <c:v>292.955590379809</c:v>
                </c:pt>
                <c:pt idx="842">
                  <c:v>293.04585217106398</c:v>
                </c:pt>
                <c:pt idx="843">
                  <c:v>293.13611396231749</c:v>
                </c:pt>
                <c:pt idx="844">
                  <c:v>293.22637575357248</c:v>
                </c:pt>
                <c:pt idx="845">
                  <c:v>293.31663754482702</c:v>
                </c:pt>
                <c:pt idx="846">
                  <c:v>293.40689933608189</c:v>
                </c:pt>
                <c:pt idx="847">
                  <c:v>293.49716112733711</c:v>
                </c:pt>
                <c:pt idx="848">
                  <c:v>293.58742291859102</c:v>
                </c:pt>
                <c:pt idx="849">
                  <c:v>293.67768470984601</c:v>
                </c:pt>
                <c:pt idx="850">
                  <c:v>293.76794650110003</c:v>
                </c:pt>
                <c:pt idx="851">
                  <c:v>293.85820829235502</c:v>
                </c:pt>
                <c:pt idx="852">
                  <c:v>293.94847008361</c:v>
                </c:pt>
                <c:pt idx="853">
                  <c:v>294.03873187486403</c:v>
                </c:pt>
                <c:pt idx="854">
                  <c:v>294.12899366611902</c:v>
                </c:pt>
                <c:pt idx="855">
                  <c:v>294.21925545737258</c:v>
                </c:pt>
                <c:pt idx="856">
                  <c:v>294.30951724862769</c:v>
                </c:pt>
                <c:pt idx="857">
                  <c:v>294.39977903988301</c:v>
                </c:pt>
                <c:pt idx="858">
                  <c:v>294.49004083113698</c:v>
                </c:pt>
                <c:pt idx="859">
                  <c:v>294.58030262239203</c:v>
                </c:pt>
                <c:pt idx="860">
                  <c:v>294.67056441364599</c:v>
                </c:pt>
                <c:pt idx="861">
                  <c:v>294.76082620490098</c:v>
                </c:pt>
                <c:pt idx="862">
                  <c:v>294.85108799615602</c:v>
                </c:pt>
                <c:pt idx="863">
                  <c:v>294.94134978740959</c:v>
                </c:pt>
                <c:pt idx="864">
                  <c:v>295.03161157866458</c:v>
                </c:pt>
                <c:pt idx="865">
                  <c:v>295.121873369919</c:v>
                </c:pt>
                <c:pt idx="866">
                  <c:v>295.21213516117359</c:v>
                </c:pt>
                <c:pt idx="867">
                  <c:v>295.30239695242892</c:v>
                </c:pt>
                <c:pt idx="868">
                  <c:v>295.3926587436826</c:v>
                </c:pt>
                <c:pt idx="869">
                  <c:v>295.48292053493799</c:v>
                </c:pt>
                <c:pt idx="870">
                  <c:v>295.57318232619201</c:v>
                </c:pt>
                <c:pt idx="871">
                  <c:v>295.663444117447</c:v>
                </c:pt>
                <c:pt idx="872">
                  <c:v>295.75370590870182</c:v>
                </c:pt>
                <c:pt idx="873">
                  <c:v>295.84396769995601</c:v>
                </c:pt>
                <c:pt idx="874">
                  <c:v>295.9342294912106</c:v>
                </c:pt>
                <c:pt idx="875">
                  <c:v>296.02449128246502</c:v>
                </c:pt>
                <c:pt idx="876">
                  <c:v>296.11475307372001</c:v>
                </c:pt>
                <c:pt idx="877">
                  <c:v>296.20501486497471</c:v>
                </c:pt>
                <c:pt idx="878">
                  <c:v>296.29527665622891</c:v>
                </c:pt>
                <c:pt idx="879">
                  <c:v>296.3855384474835</c:v>
                </c:pt>
                <c:pt idx="880">
                  <c:v>296.47580023873797</c:v>
                </c:pt>
                <c:pt idx="881">
                  <c:v>296.56606202999302</c:v>
                </c:pt>
                <c:pt idx="882">
                  <c:v>296.65632382124801</c:v>
                </c:pt>
                <c:pt idx="883">
                  <c:v>296.74658561250197</c:v>
                </c:pt>
                <c:pt idx="884">
                  <c:v>296.83684740375702</c:v>
                </c:pt>
                <c:pt idx="885">
                  <c:v>296.92710919501093</c:v>
                </c:pt>
                <c:pt idx="886">
                  <c:v>297.01737098626592</c:v>
                </c:pt>
                <c:pt idx="887">
                  <c:v>297.10763277752102</c:v>
                </c:pt>
                <c:pt idx="888">
                  <c:v>297.19789456877493</c:v>
                </c:pt>
                <c:pt idx="889">
                  <c:v>297.28815636002957</c:v>
                </c:pt>
                <c:pt idx="890">
                  <c:v>297.3784181512836</c:v>
                </c:pt>
                <c:pt idx="891">
                  <c:v>297.46867994253859</c:v>
                </c:pt>
                <c:pt idx="892">
                  <c:v>297.55894173379397</c:v>
                </c:pt>
                <c:pt idx="893">
                  <c:v>297.64920352504799</c:v>
                </c:pt>
                <c:pt idx="894">
                  <c:v>297.73946531630298</c:v>
                </c:pt>
                <c:pt idx="895">
                  <c:v>297.82972710755701</c:v>
                </c:pt>
                <c:pt idx="896">
                  <c:v>297.91998889881211</c:v>
                </c:pt>
                <c:pt idx="897">
                  <c:v>298.01025069006698</c:v>
                </c:pt>
                <c:pt idx="898">
                  <c:v>298.100512481321</c:v>
                </c:pt>
                <c:pt idx="899">
                  <c:v>298.1907742725756</c:v>
                </c:pt>
                <c:pt idx="900">
                  <c:v>298.28103606383002</c:v>
                </c:pt>
                <c:pt idx="901">
                  <c:v>298.37129785508461</c:v>
                </c:pt>
                <c:pt idx="902">
                  <c:v>298.46155964633959</c:v>
                </c:pt>
                <c:pt idx="903">
                  <c:v>298.55182143759401</c:v>
                </c:pt>
                <c:pt idx="904">
                  <c:v>298.642083228849</c:v>
                </c:pt>
                <c:pt idx="905">
                  <c:v>298.73234502010303</c:v>
                </c:pt>
                <c:pt idx="906">
                  <c:v>298.82260681135801</c:v>
                </c:pt>
                <c:pt idx="907">
                  <c:v>298.912868602613</c:v>
                </c:pt>
                <c:pt idx="908">
                  <c:v>299.00313039386702</c:v>
                </c:pt>
                <c:pt idx="909">
                  <c:v>299.09339218512201</c:v>
                </c:pt>
                <c:pt idx="910">
                  <c:v>299.18365397637592</c:v>
                </c:pt>
                <c:pt idx="911">
                  <c:v>299.27391576763063</c:v>
                </c:pt>
                <c:pt idx="912">
                  <c:v>299.36417755888601</c:v>
                </c:pt>
                <c:pt idx="913">
                  <c:v>299.45443935013992</c:v>
                </c:pt>
                <c:pt idx="914">
                  <c:v>299.54470114139502</c:v>
                </c:pt>
                <c:pt idx="915">
                  <c:v>299.63496293264899</c:v>
                </c:pt>
                <c:pt idx="916">
                  <c:v>299.72522472390398</c:v>
                </c:pt>
                <c:pt idx="917">
                  <c:v>299.81548651515902</c:v>
                </c:pt>
                <c:pt idx="918">
                  <c:v>299.90574830641299</c:v>
                </c:pt>
                <c:pt idx="919">
                  <c:v>299.99601009766758</c:v>
                </c:pt>
                <c:pt idx="920">
                  <c:v>300.08627188892189</c:v>
                </c:pt>
                <c:pt idx="921">
                  <c:v>300.17653368017682</c:v>
                </c:pt>
                <c:pt idx="922">
                  <c:v>300.26679547143192</c:v>
                </c:pt>
                <c:pt idx="923">
                  <c:v>300.35705726268571</c:v>
                </c:pt>
                <c:pt idx="924">
                  <c:v>300.44731905394099</c:v>
                </c:pt>
                <c:pt idx="925">
                  <c:v>300.53758084519501</c:v>
                </c:pt>
                <c:pt idx="926">
                  <c:v>300.62784263645</c:v>
                </c:pt>
                <c:pt idx="927">
                  <c:v>300.71810442770459</c:v>
                </c:pt>
                <c:pt idx="928">
                  <c:v>300.80836621895901</c:v>
                </c:pt>
                <c:pt idx="929">
                  <c:v>300.89862801021383</c:v>
                </c:pt>
                <c:pt idx="930">
                  <c:v>300.98888980146802</c:v>
                </c:pt>
                <c:pt idx="931">
                  <c:v>301.07915159272301</c:v>
                </c:pt>
                <c:pt idx="932">
                  <c:v>301.169413383978</c:v>
                </c:pt>
                <c:pt idx="933">
                  <c:v>301.25967517523202</c:v>
                </c:pt>
                <c:pt idx="934">
                  <c:v>301.34993696648701</c:v>
                </c:pt>
                <c:pt idx="935">
                  <c:v>301.44019875774092</c:v>
                </c:pt>
                <c:pt idx="936">
                  <c:v>301.53046054899602</c:v>
                </c:pt>
                <c:pt idx="937">
                  <c:v>301.62072234025101</c:v>
                </c:pt>
                <c:pt idx="938">
                  <c:v>301.71098413150497</c:v>
                </c:pt>
                <c:pt idx="939">
                  <c:v>301.80124592276002</c:v>
                </c:pt>
                <c:pt idx="940">
                  <c:v>301.89150771401393</c:v>
                </c:pt>
                <c:pt idx="941">
                  <c:v>301.98176950526891</c:v>
                </c:pt>
                <c:pt idx="942">
                  <c:v>302.07203129652402</c:v>
                </c:pt>
                <c:pt idx="943">
                  <c:v>302.16229308777798</c:v>
                </c:pt>
                <c:pt idx="944">
                  <c:v>302.25255487903308</c:v>
                </c:pt>
                <c:pt idx="945">
                  <c:v>302.34281667028699</c:v>
                </c:pt>
                <c:pt idx="946">
                  <c:v>302.43307846154158</c:v>
                </c:pt>
                <c:pt idx="947">
                  <c:v>302.52334025279691</c:v>
                </c:pt>
                <c:pt idx="948">
                  <c:v>302.61360204405099</c:v>
                </c:pt>
                <c:pt idx="949">
                  <c:v>302.70386383530598</c:v>
                </c:pt>
                <c:pt idx="950">
                  <c:v>302.79412562656</c:v>
                </c:pt>
                <c:pt idx="951">
                  <c:v>302.88438741781499</c:v>
                </c:pt>
                <c:pt idx="952">
                  <c:v>302.97464920906998</c:v>
                </c:pt>
                <c:pt idx="953">
                  <c:v>303.064911000324</c:v>
                </c:pt>
                <c:pt idx="954">
                  <c:v>303.15517279157882</c:v>
                </c:pt>
                <c:pt idx="955">
                  <c:v>303.24543458283301</c:v>
                </c:pt>
                <c:pt idx="956">
                  <c:v>303.335696374088</c:v>
                </c:pt>
                <c:pt idx="957">
                  <c:v>303.42595816534299</c:v>
                </c:pt>
                <c:pt idx="958">
                  <c:v>303.5162199565965</c:v>
                </c:pt>
                <c:pt idx="959">
                  <c:v>303.606481747852</c:v>
                </c:pt>
                <c:pt idx="960">
                  <c:v>303.69674353910602</c:v>
                </c:pt>
                <c:pt idx="961">
                  <c:v>303.78700533036101</c:v>
                </c:pt>
                <c:pt idx="962">
                  <c:v>303.877267121616</c:v>
                </c:pt>
                <c:pt idx="963">
                  <c:v>303.96752891286991</c:v>
                </c:pt>
                <c:pt idx="964">
                  <c:v>304.05779070412501</c:v>
                </c:pt>
                <c:pt idx="965">
                  <c:v>304.14805249537898</c:v>
                </c:pt>
                <c:pt idx="966">
                  <c:v>304.23831428663362</c:v>
                </c:pt>
                <c:pt idx="967">
                  <c:v>304.32857607788861</c:v>
                </c:pt>
                <c:pt idx="968">
                  <c:v>304.41883786914292</c:v>
                </c:pt>
                <c:pt idx="969">
                  <c:v>304.50909966039802</c:v>
                </c:pt>
                <c:pt idx="970">
                  <c:v>304.59936145165182</c:v>
                </c:pt>
                <c:pt idx="971">
                  <c:v>304.68962324290698</c:v>
                </c:pt>
                <c:pt idx="972">
                  <c:v>304.77988503416202</c:v>
                </c:pt>
                <c:pt idx="973">
                  <c:v>304.87014682541599</c:v>
                </c:pt>
                <c:pt idx="974">
                  <c:v>304.96040861667092</c:v>
                </c:pt>
                <c:pt idx="975">
                  <c:v>305.050670407925</c:v>
                </c:pt>
                <c:pt idx="976">
                  <c:v>305.14093219917999</c:v>
                </c:pt>
                <c:pt idx="977">
                  <c:v>305.23119399043458</c:v>
                </c:pt>
                <c:pt idx="978">
                  <c:v>305.32145578168871</c:v>
                </c:pt>
                <c:pt idx="979">
                  <c:v>305.41171757294359</c:v>
                </c:pt>
                <c:pt idx="980">
                  <c:v>305.50197936419801</c:v>
                </c:pt>
                <c:pt idx="981">
                  <c:v>305.592241155453</c:v>
                </c:pt>
                <c:pt idx="982">
                  <c:v>305.68250294670793</c:v>
                </c:pt>
                <c:pt idx="983">
                  <c:v>305.77276473796201</c:v>
                </c:pt>
                <c:pt idx="984">
                  <c:v>305.863026529217</c:v>
                </c:pt>
                <c:pt idx="985">
                  <c:v>305.95328832047102</c:v>
                </c:pt>
                <c:pt idx="986">
                  <c:v>306.04355011172601</c:v>
                </c:pt>
                <c:pt idx="987">
                  <c:v>306.1338119029806</c:v>
                </c:pt>
                <c:pt idx="988">
                  <c:v>306.22407369423502</c:v>
                </c:pt>
                <c:pt idx="989">
                  <c:v>306.31433548548961</c:v>
                </c:pt>
                <c:pt idx="990">
                  <c:v>306.40459727674403</c:v>
                </c:pt>
                <c:pt idx="991">
                  <c:v>306.49485906799862</c:v>
                </c:pt>
                <c:pt idx="992">
                  <c:v>306.58512085925389</c:v>
                </c:pt>
                <c:pt idx="993">
                  <c:v>306.67538265050808</c:v>
                </c:pt>
                <c:pt idx="994">
                  <c:v>306.76564444176302</c:v>
                </c:pt>
                <c:pt idx="995">
                  <c:v>306.85590623301698</c:v>
                </c:pt>
                <c:pt idx="996">
                  <c:v>306.94616802427191</c:v>
                </c:pt>
                <c:pt idx="997">
                  <c:v>307.03642981552701</c:v>
                </c:pt>
                <c:pt idx="998">
                  <c:v>307.12669160678098</c:v>
                </c:pt>
                <c:pt idx="999">
                  <c:v>307.21695339803603</c:v>
                </c:pt>
                <c:pt idx="1000">
                  <c:v>307.30721518928999</c:v>
                </c:pt>
                <c:pt idx="1001">
                  <c:v>307.39747698054492</c:v>
                </c:pt>
                <c:pt idx="1002">
                  <c:v>307.48773877179968</c:v>
                </c:pt>
                <c:pt idx="1003">
                  <c:v>307.57800056305399</c:v>
                </c:pt>
                <c:pt idx="1004">
                  <c:v>307.66826235430898</c:v>
                </c:pt>
                <c:pt idx="1005">
                  <c:v>307.758524145563</c:v>
                </c:pt>
                <c:pt idx="1006">
                  <c:v>307.84878593681799</c:v>
                </c:pt>
                <c:pt idx="1007">
                  <c:v>307.93904772807258</c:v>
                </c:pt>
                <c:pt idx="1008">
                  <c:v>308.029309519327</c:v>
                </c:pt>
                <c:pt idx="1009">
                  <c:v>308.11957131058199</c:v>
                </c:pt>
                <c:pt idx="1010">
                  <c:v>308.20983310183601</c:v>
                </c:pt>
                <c:pt idx="1011">
                  <c:v>308.300094893091</c:v>
                </c:pt>
                <c:pt idx="1012">
                  <c:v>308.39035668434502</c:v>
                </c:pt>
                <c:pt idx="1013">
                  <c:v>308.4806184755995</c:v>
                </c:pt>
                <c:pt idx="1014">
                  <c:v>308.570880266855</c:v>
                </c:pt>
                <c:pt idx="1015">
                  <c:v>308.66114205810891</c:v>
                </c:pt>
                <c:pt idx="1016">
                  <c:v>308.75140384936401</c:v>
                </c:pt>
                <c:pt idx="1017">
                  <c:v>308.841665640619</c:v>
                </c:pt>
                <c:pt idx="1018">
                  <c:v>308.93192743187262</c:v>
                </c:pt>
                <c:pt idx="1019">
                  <c:v>309.02218922312801</c:v>
                </c:pt>
                <c:pt idx="1020">
                  <c:v>309.11245101438197</c:v>
                </c:pt>
                <c:pt idx="1021">
                  <c:v>309.20271280563702</c:v>
                </c:pt>
                <c:pt idx="1022">
                  <c:v>309.29297459689201</c:v>
                </c:pt>
                <c:pt idx="1023">
                  <c:v>309.38323638814592</c:v>
                </c:pt>
                <c:pt idx="1024">
                  <c:v>309.47349817940102</c:v>
                </c:pt>
                <c:pt idx="1025">
                  <c:v>309.56375997065459</c:v>
                </c:pt>
                <c:pt idx="1026">
                  <c:v>309.65402176190997</c:v>
                </c:pt>
                <c:pt idx="1027">
                  <c:v>309.74428355316502</c:v>
                </c:pt>
                <c:pt idx="1028">
                  <c:v>309.83454534441898</c:v>
                </c:pt>
                <c:pt idx="1029">
                  <c:v>309.92480713567397</c:v>
                </c:pt>
                <c:pt idx="1030">
                  <c:v>310.015068926928</c:v>
                </c:pt>
                <c:pt idx="1031">
                  <c:v>310.10533071818259</c:v>
                </c:pt>
                <c:pt idx="1032">
                  <c:v>310.19559250943797</c:v>
                </c:pt>
                <c:pt idx="1033">
                  <c:v>310.28585430069182</c:v>
                </c:pt>
                <c:pt idx="1034">
                  <c:v>310.37611609194693</c:v>
                </c:pt>
                <c:pt idx="1035">
                  <c:v>310.46637788320061</c:v>
                </c:pt>
                <c:pt idx="1036">
                  <c:v>310.55663967445599</c:v>
                </c:pt>
                <c:pt idx="1037">
                  <c:v>310.64690146571002</c:v>
                </c:pt>
                <c:pt idx="1038">
                  <c:v>310.73716325696461</c:v>
                </c:pt>
                <c:pt idx="1039">
                  <c:v>310.8274250482196</c:v>
                </c:pt>
                <c:pt idx="1040">
                  <c:v>310.91768683947402</c:v>
                </c:pt>
                <c:pt idx="1041">
                  <c:v>311.007948630729</c:v>
                </c:pt>
                <c:pt idx="1042">
                  <c:v>311.09821042198359</c:v>
                </c:pt>
                <c:pt idx="1043">
                  <c:v>311.18847221323801</c:v>
                </c:pt>
                <c:pt idx="1044">
                  <c:v>311.27873400449261</c:v>
                </c:pt>
                <c:pt idx="1045">
                  <c:v>311.36899579574708</c:v>
                </c:pt>
                <c:pt idx="1046">
                  <c:v>311.45925758700201</c:v>
                </c:pt>
                <c:pt idx="1047">
                  <c:v>311.54951937825592</c:v>
                </c:pt>
                <c:pt idx="1048">
                  <c:v>311.63978116951102</c:v>
                </c:pt>
                <c:pt idx="1049">
                  <c:v>311.73004296076601</c:v>
                </c:pt>
                <c:pt idx="1050">
                  <c:v>311.82030475201958</c:v>
                </c:pt>
                <c:pt idx="1051">
                  <c:v>311.91056654327463</c:v>
                </c:pt>
                <c:pt idx="1052">
                  <c:v>312.0008283345291</c:v>
                </c:pt>
                <c:pt idx="1053">
                  <c:v>312.09109012578398</c:v>
                </c:pt>
                <c:pt idx="1054">
                  <c:v>312.18135191703891</c:v>
                </c:pt>
                <c:pt idx="1055">
                  <c:v>312.27161370829248</c:v>
                </c:pt>
                <c:pt idx="1056">
                  <c:v>312.36187549954798</c:v>
                </c:pt>
                <c:pt idx="1057">
                  <c:v>312.45213729080189</c:v>
                </c:pt>
                <c:pt idx="1058">
                  <c:v>312.54239908205699</c:v>
                </c:pt>
                <c:pt idx="1059">
                  <c:v>312.63266087331198</c:v>
                </c:pt>
                <c:pt idx="1060">
                  <c:v>312.722922664566</c:v>
                </c:pt>
                <c:pt idx="1061">
                  <c:v>312.81318445582099</c:v>
                </c:pt>
                <c:pt idx="1062">
                  <c:v>312.9034462470745</c:v>
                </c:pt>
                <c:pt idx="1063">
                  <c:v>312.99370803832971</c:v>
                </c:pt>
                <c:pt idx="1064">
                  <c:v>313.08396982958499</c:v>
                </c:pt>
                <c:pt idx="1065">
                  <c:v>313.17423162083901</c:v>
                </c:pt>
                <c:pt idx="1066">
                  <c:v>313.26449341209383</c:v>
                </c:pt>
                <c:pt idx="1067">
                  <c:v>313.35475520334802</c:v>
                </c:pt>
                <c:pt idx="1068">
                  <c:v>313.44501699460301</c:v>
                </c:pt>
                <c:pt idx="1069">
                  <c:v>313.535278785858</c:v>
                </c:pt>
                <c:pt idx="1070">
                  <c:v>313.62554057711202</c:v>
                </c:pt>
                <c:pt idx="1071">
                  <c:v>313.71580236836701</c:v>
                </c:pt>
                <c:pt idx="1072">
                  <c:v>313.80606415962097</c:v>
                </c:pt>
                <c:pt idx="1073">
                  <c:v>313.89632595087562</c:v>
                </c:pt>
                <c:pt idx="1074">
                  <c:v>313.9865877421305</c:v>
                </c:pt>
                <c:pt idx="1075">
                  <c:v>314.07684953338497</c:v>
                </c:pt>
                <c:pt idx="1076">
                  <c:v>314.16711132464002</c:v>
                </c:pt>
                <c:pt idx="1077">
                  <c:v>314.25737311589398</c:v>
                </c:pt>
                <c:pt idx="1078">
                  <c:v>314.34763490714897</c:v>
                </c:pt>
                <c:pt idx="1079">
                  <c:v>314.43789669840402</c:v>
                </c:pt>
                <c:pt idx="1080">
                  <c:v>314.52815848965759</c:v>
                </c:pt>
                <c:pt idx="1081">
                  <c:v>314.61842028091309</c:v>
                </c:pt>
                <c:pt idx="1082">
                  <c:v>314.70868207216711</c:v>
                </c:pt>
                <c:pt idx="1083">
                  <c:v>314.79894386342198</c:v>
                </c:pt>
                <c:pt idx="1084">
                  <c:v>314.88920565467703</c:v>
                </c:pt>
                <c:pt idx="1085">
                  <c:v>314.97946744593099</c:v>
                </c:pt>
                <c:pt idx="1086">
                  <c:v>315.06972923718592</c:v>
                </c:pt>
                <c:pt idx="1087">
                  <c:v>315.15999102844</c:v>
                </c:pt>
                <c:pt idx="1088">
                  <c:v>315.25025281969499</c:v>
                </c:pt>
                <c:pt idx="1089">
                  <c:v>315.34051461094998</c:v>
                </c:pt>
                <c:pt idx="1090">
                  <c:v>315.43077640220338</c:v>
                </c:pt>
                <c:pt idx="1091">
                  <c:v>315.52103819345899</c:v>
                </c:pt>
                <c:pt idx="1092">
                  <c:v>315.61129998471301</c:v>
                </c:pt>
                <c:pt idx="1093">
                  <c:v>315.701561775968</c:v>
                </c:pt>
                <c:pt idx="1094">
                  <c:v>315.79182356722259</c:v>
                </c:pt>
                <c:pt idx="1095">
                  <c:v>315.88208535847701</c:v>
                </c:pt>
                <c:pt idx="1096">
                  <c:v>315.972347149732</c:v>
                </c:pt>
                <c:pt idx="1097">
                  <c:v>316.06260894098602</c:v>
                </c:pt>
                <c:pt idx="1098">
                  <c:v>316.15287073224101</c:v>
                </c:pt>
                <c:pt idx="1099">
                  <c:v>316.243132523496</c:v>
                </c:pt>
                <c:pt idx="1100">
                  <c:v>316.33339431475002</c:v>
                </c:pt>
                <c:pt idx="1101">
                  <c:v>316.42365610600501</c:v>
                </c:pt>
                <c:pt idx="1102">
                  <c:v>316.51391789725892</c:v>
                </c:pt>
                <c:pt idx="1103">
                  <c:v>316.60417968851402</c:v>
                </c:pt>
                <c:pt idx="1104">
                  <c:v>316.69444147976901</c:v>
                </c:pt>
                <c:pt idx="1105">
                  <c:v>316.78470327102292</c:v>
                </c:pt>
                <c:pt idx="1106">
                  <c:v>316.87496506227802</c:v>
                </c:pt>
                <c:pt idx="1107">
                  <c:v>316.96522685353199</c:v>
                </c:pt>
                <c:pt idx="1108">
                  <c:v>317.05548864478698</c:v>
                </c:pt>
                <c:pt idx="1109">
                  <c:v>317.14575043604202</c:v>
                </c:pt>
                <c:pt idx="1110">
                  <c:v>317.23601222729548</c:v>
                </c:pt>
                <c:pt idx="1111">
                  <c:v>317.32627401855092</c:v>
                </c:pt>
                <c:pt idx="1112">
                  <c:v>317.41653580980471</c:v>
                </c:pt>
                <c:pt idx="1113">
                  <c:v>317.50679760105999</c:v>
                </c:pt>
                <c:pt idx="1114">
                  <c:v>317.59705939231492</c:v>
                </c:pt>
                <c:pt idx="1115">
                  <c:v>317.687321183569</c:v>
                </c:pt>
                <c:pt idx="1116">
                  <c:v>317.77758297482399</c:v>
                </c:pt>
                <c:pt idx="1117">
                  <c:v>317.86784476607801</c:v>
                </c:pt>
                <c:pt idx="1118">
                  <c:v>317.95810655733271</c:v>
                </c:pt>
                <c:pt idx="1119">
                  <c:v>318.04836834858759</c:v>
                </c:pt>
                <c:pt idx="1120">
                  <c:v>318.00796177250902</c:v>
                </c:pt>
                <c:pt idx="1121">
                  <c:v>318.09784074811893</c:v>
                </c:pt>
                <c:pt idx="1122">
                  <c:v>318.18771972372798</c:v>
                </c:pt>
                <c:pt idx="1123">
                  <c:v>318.27759869933698</c:v>
                </c:pt>
                <c:pt idx="1124">
                  <c:v>318.36747767494802</c:v>
                </c:pt>
                <c:pt idx="1125">
                  <c:v>318.45735665055702</c:v>
                </c:pt>
                <c:pt idx="1126">
                  <c:v>318.54723562616698</c:v>
                </c:pt>
                <c:pt idx="1127">
                  <c:v>318.63711460177592</c:v>
                </c:pt>
                <c:pt idx="1128">
                  <c:v>318.72699357738458</c:v>
                </c:pt>
                <c:pt idx="1129">
                  <c:v>318.81687255299391</c:v>
                </c:pt>
                <c:pt idx="1130">
                  <c:v>318.90675152860359</c:v>
                </c:pt>
                <c:pt idx="1131">
                  <c:v>318.99663050421259</c:v>
                </c:pt>
                <c:pt idx="1132">
                  <c:v>319.08650947982193</c:v>
                </c:pt>
                <c:pt idx="1133">
                  <c:v>319.17638845543092</c:v>
                </c:pt>
                <c:pt idx="1134">
                  <c:v>319.26626743104202</c:v>
                </c:pt>
                <c:pt idx="1135">
                  <c:v>319.35614640665102</c:v>
                </c:pt>
                <c:pt idx="1136">
                  <c:v>319.44602538226002</c:v>
                </c:pt>
                <c:pt idx="1137">
                  <c:v>319.53590435786992</c:v>
                </c:pt>
                <c:pt idx="1138">
                  <c:v>319.62578333347898</c:v>
                </c:pt>
                <c:pt idx="1139">
                  <c:v>319.71566230908797</c:v>
                </c:pt>
                <c:pt idx="1140">
                  <c:v>319.80554128469697</c:v>
                </c:pt>
                <c:pt idx="1141">
                  <c:v>319.89542026030699</c:v>
                </c:pt>
                <c:pt idx="1142">
                  <c:v>319.98529923591701</c:v>
                </c:pt>
                <c:pt idx="1143">
                  <c:v>320.07517821152459</c:v>
                </c:pt>
                <c:pt idx="1144">
                  <c:v>320.16505718713597</c:v>
                </c:pt>
                <c:pt idx="1145">
                  <c:v>320.25493616274508</c:v>
                </c:pt>
                <c:pt idx="1146">
                  <c:v>320.34481513835402</c:v>
                </c:pt>
                <c:pt idx="1147">
                  <c:v>320.43469411396302</c:v>
                </c:pt>
                <c:pt idx="1148">
                  <c:v>320.52457308957293</c:v>
                </c:pt>
                <c:pt idx="1149">
                  <c:v>320.61445206518198</c:v>
                </c:pt>
                <c:pt idx="1150">
                  <c:v>320.70433104079092</c:v>
                </c:pt>
                <c:pt idx="1151">
                  <c:v>320.79421001639992</c:v>
                </c:pt>
                <c:pt idx="1152">
                  <c:v>320.88408899201102</c:v>
                </c:pt>
                <c:pt idx="1153">
                  <c:v>320.97396796761961</c:v>
                </c:pt>
                <c:pt idx="1154">
                  <c:v>321.06384694322992</c:v>
                </c:pt>
                <c:pt idx="1155">
                  <c:v>321.15372591883897</c:v>
                </c:pt>
                <c:pt idx="1156">
                  <c:v>321.24360489444808</c:v>
                </c:pt>
                <c:pt idx="1157">
                  <c:v>321.33348387005799</c:v>
                </c:pt>
                <c:pt idx="1158">
                  <c:v>321.42336284566602</c:v>
                </c:pt>
                <c:pt idx="1159">
                  <c:v>321.51324182127593</c:v>
                </c:pt>
                <c:pt idx="1160">
                  <c:v>321.60312079688492</c:v>
                </c:pt>
                <c:pt idx="1161">
                  <c:v>321.69299977249392</c:v>
                </c:pt>
                <c:pt idx="1162">
                  <c:v>321.78287874810462</c:v>
                </c:pt>
                <c:pt idx="1163">
                  <c:v>321.87275772371402</c:v>
                </c:pt>
                <c:pt idx="1164">
                  <c:v>321.96263669932398</c:v>
                </c:pt>
                <c:pt idx="1165">
                  <c:v>322.05251567493298</c:v>
                </c:pt>
                <c:pt idx="1166">
                  <c:v>322.14239465054197</c:v>
                </c:pt>
                <c:pt idx="1167">
                  <c:v>322.23227362615108</c:v>
                </c:pt>
                <c:pt idx="1168">
                  <c:v>322.32215260176099</c:v>
                </c:pt>
                <c:pt idx="1169">
                  <c:v>322.41203157736902</c:v>
                </c:pt>
                <c:pt idx="1170">
                  <c:v>322.50191055297859</c:v>
                </c:pt>
                <c:pt idx="1171">
                  <c:v>322.59178952858758</c:v>
                </c:pt>
                <c:pt idx="1172">
                  <c:v>322.68166850419902</c:v>
                </c:pt>
                <c:pt idx="1173">
                  <c:v>322.77154747980802</c:v>
                </c:pt>
                <c:pt idx="1174">
                  <c:v>322.86142645541702</c:v>
                </c:pt>
                <c:pt idx="1175">
                  <c:v>322.95130543102692</c:v>
                </c:pt>
                <c:pt idx="1176">
                  <c:v>323.04118440663592</c:v>
                </c:pt>
                <c:pt idx="1177">
                  <c:v>323.13106338224492</c:v>
                </c:pt>
                <c:pt idx="1178">
                  <c:v>323.22094235785403</c:v>
                </c:pt>
                <c:pt idx="1179">
                  <c:v>323.31082133346428</c:v>
                </c:pt>
                <c:pt idx="1180">
                  <c:v>323.40070030907299</c:v>
                </c:pt>
                <c:pt idx="1181">
                  <c:v>323.49057928468159</c:v>
                </c:pt>
                <c:pt idx="1182">
                  <c:v>323.58045826029269</c:v>
                </c:pt>
                <c:pt idx="1183">
                  <c:v>323.67033723590202</c:v>
                </c:pt>
                <c:pt idx="1184">
                  <c:v>323.76021621151102</c:v>
                </c:pt>
                <c:pt idx="1185">
                  <c:v>323.85009518712002</c:v>
                </c:pt>
                <c:pt idx="1186">
                  <c:v>323.93997416272992</c:v>
                </c:pt>
                <c:pt idx="1187">
                  <c:v>324.02985313833898</c:v>
                </c:pt>
                <c:pt idx="1188">
                  <c:v>324.11973211394798</c:v>
                </c:pt>
                <c:pt idx="1189">
                  <c:v>324.20961108955697</c:v>
                </c:pt>
                <c:pt idx="1190">
                  <c:v>324.29949006516802</c:v>
                </c:pt>
                <c:pt idx="1191">
                  <c:v>324.38936904077701</c:v>
                </c:pt>
                <c:pt idx="1192">
                  <c:v>324.47924801638499</c:v>
                </c:pt>
                <c:pt idx="1193">
                  <c:v>324.56912699199592</c:v>
                </c:pt>
                <c:pt idx="1194">
                  <c:v>324.65900596760503</c:v>
                </c:pt>
                <c:pt idx="1195">
                  <c:v>324.74888494321499</c:v>
                </c:pt>
                <c:pt idx="1196">
                  <c:v>324.83876391882302</c:v>
                </c:pt>
                <c:pt idx="1197">
                  <c:v>324.92864289443298</c:v>
                </c:pt>
                <c:pt idx="1198">
                  <c:v>325.01852187004198</c:v>
                </c:pt>
                <c:pt idx="1199">
                  <c:v>325.10840084565098</c:v>
                </c:pt>
                <c:pt idx="1200">
                  <c:v>325.19827982126202</c:v>
                </c:pt>
                <c:pt idx="1201">
                  <c:v>325.28815879687062</c:v>
                </c:pt>
                <c:pt idx="1202">
                  <c:v>325.37803777247962</c:v>
                </c:pt>
                <c:pt idx="1203">
                  <c:v>325.46791674808918</c:v>
                </c:pt>
                <c:pt idx="1204">
                  <c:v>325.55779572369897</c:v>
                </c:pt>
                <c:pt idx="1205">
                  <c:v>325.64767469930842</c:v>
                </c:pt>
                <c:pt idx="1206">
                  <c:v>325.73755367491799</c:v>
                </c:pt>
                <c:pt idx="1207">
                  <c:v>325.82743265052602</c:v>
                </c:pt>
                <c:pt idx="1208">
                  <c:v>325.91731162613593</c:v>
                </c:pt>
                <c:pt idx="1209">
                  <c:v>326.00719060174498</c:v>
                </c:pt>
                <c:pt idx="1210">
                  <c:v>326.09706957735602</c:v>
                </c:pt>
                <c:pt idx="1211">
                  <c:v>326.18694855296502</c:v>
                </c:pt>
                <c:pt idx="1212">
                  <c:v>326.27682752857362</c:v>
                </c:pt>
                <c:pt idx="1213">
                  <c:v>326.36670650418392</c:v>
                </c:pt>
                <c:pt idx="1214">
                  <c:v>326.45658547979292</c:v>
                </c:pt>
                <c:pt idx="1215">
                  <c:v>326.54646445540197</c:v>
                </c:pt>
                <c:pt idx="1216">
                  <c:v>326.63634343101103</c:v>
                </c:pt>
                <c:pt idx="1217">
                  <c:v>326.72622240662059</c:v>
                </c:pt>
                <c:pt idx="1218">
                  <c:v>326.81610138222959</c:v>
                </c:pt>
                <c:pt idx="1219">
                  <c:v>326.90598035783898</c:v>
                </c:pt>
                <c:pt idx="1220">
                  <c:v>326.99585933344798</c:v>
                </c:pt>
                <c:pt idx="1221">
                  <c:v>327.08573830905902</c:v>
                </c:pt>
                <c:pt idx="1222">
                  <c:v>327.17561728466802</c:v>
                </c:pt>
                <c:pt idx="1223">
                  <c:v>327.26549626027662</c:v>
                </c:pt>
                <c:pt idx="1224">
                  <c:v>327.35537523588698</c:v>
                </c:pt>
                <c:pt idx="1225">
                  <c:v>327.44525421149592</c:v>
                </c:pt>
                <c:pt idx="1226">
                  <c:v>327.53513318710458</c:v>
                </c:pt>
                <c:pt idx="1227">
                  <c:v>327.62501216271397</c:v>
                </c:pt>
                <c:pt idx="1228">
                  <c:v>327.71489113832502</c:v>
                </c:pt>
                <c:pt idx="1229">
                  <c:v>327.80477011393401</c:v>
                </c:pt>
                <c:pt idx="1230">
                  <c:v>327.8946490895421</c:v>
                </c:pt>
                <c:pt idx="1231">
                  <c:v>327.98452806515292</c:v>
                </c:pt>
                <c:pt idx="1232">
                  <c:v>328.07440704076208</c:v>
                </c:pt>
                <c:pt idx="1233">
                  <c:v>328.1642860163721</c:v>
                </c:pt>
                <c:pt idx="1234">
                  <c:v>328.25416499198002</c:v>
                </c:pt>
                <c:pt idx="1235">
                  <c:v>328.34404396758993</c:v>
                </c:pt>
                <c:pt idx="1236">
                  <c:v>328.43392294319858</c:v>
                </c:pt>
                <c:pt idx="1237">
                  <c:v>328.52380191880792</c:v>
                </c:pt>
                <c:pt idx="1238">
                  <c:v>328.61368089441902</c:v>
                </c:pt>
                <c:pt idx="1239">
                  <c:v>328.70355987002802</c:v>
                </c:pt>
                <c:pt idx="1240">
                  <c:v>328.79343884563662</c:v>
                </c:pt>
                <c:pt idx="1241">
                  <c:v>328.88331782124692</c:v>
                </c:pt>
                <c:pt idx="1242">
                  <c:v>328.97319679685592</c:v>
                </c:pt>
                <c:pt idx="1243">
                  <c:v>329.06307577246503</c:v>
                </c:pt>
                <c:pt idx="1244">
                  <c:v>329.15295474807459</c:v>
                </c:pt>
                <c:pt idx="1245">
                  <c:v>329.24283372368302</c:v>
                </c:pt>
                <c:pt idx="1246">
                  <c:v>329.33271269929293</c:v>
                </c:pt>
                <c:pt idx="1247">
                  <c:v>329.42259167490198</c:v>
                </c:pt>
                <c:pt idx="1248">
                  <c:v>329.51247065051098</c:v>
                </c:pt>
                <c:pt idx="1249">
                  <c:v>329.60234962612202</c:v>
                </c:pt>
                <c:pt idx="1250">
                  <c:v>329.69222860173102</c:v>
                </c:pt>
                <c:pt idx="1251">
                  <c:v>329.78210757734092</c:v>
                </c:pt>
                <c:pt idx="1252">
                  <c:v>329.87198655294992</c:v>
                </c:pt>
                <c:pt idx="1253">
                  <c:v>329.96186552855897</c:v>
                </c:pt>
                <c:pt idx="1254">
                  <c:v>330.05174450416808</c:v>
                </c:pt>
                <c:pt idx="1255">
                  <c:v>330.14162347977799</c:v>
                </c:pt>
                <c:pt idx="1256">
                  <c:v>330.23150245538659</c:v>
                </c:pt>
                <c:pt idx="1257">
                  <c:v>330.32138143099593</c:v>
                </c:pt>
                <c:pt idx="1258">
                  <c:v>330.41126040660458</c:v>
                </c:pt>
                <c:pt idx="1259">
                  <c:v>330.50113938221563</c:v>
                </c:pt>
                <c:pt idx="1260">
                  <c:v>330.59101835782462</c:v>
                </c:pt>
                <c:pt idx="1261">
                  <c:v>330.68089733343402</c:v>
                </c:pt>
                <c:pt idx="1262">
                  <c:v>330.77077630904398</c:v>
                </c:pt>
                <c:pt idx="1263">
                  <c:v>330.86065528465298</c:v>
                </c:pt>
                <c:pt idx="1264">
                  <c:v>330.95053426026192</c:v>
                </c:pt>
                <c:pt idx="1265">
                  <c:v>331.04041323587097</c:v>
                </c:pt>
                <c:pt idx="1266">
                  <c:v>331.13029221148201</c:v>
                </c:pt>
                <c:pt idx="1267">
                  <c:v>331.22017118709101</c:v>
                </c:pt>
                <c:pt idx="1268">
                  <c:v>331.31005016269881</c:v>
                </c:pt>
                <c:pt idx="1269">
                  <c:v>331.39992913830997</c:v>
                </c:pt>
                <c:pt idx="1270">
                  <c:v>331.48980811391908</c:v>
                </c:pt>
                <c:pt idx="1271">
                  <c:v>331.57968708952802</c:v>
                </c:pt>
                <c:pt idx="1272">
                  <c:v>331.66956606513702</c:v>
                </c:pt>
                <c:pt idx="1273">
                  <c:v>331.75944504074698</c:v>
                </c:pt>
                <c:pt idx="1274">
                  <c:v>331.84932401635598</c:v>
                </c:pt>
                <c:pt idx="1275">
                  <c:v>331.93920299196492</c:v>
                </c:pt>
                <c:pt idx="1276">
                  <c:v>332.02908196757392</c:v>
                </c:pt>
                <c:pt idx="1277">
                  <c:v>332.11896094318502</c:v>
                </c:pt>
                <c:pt idx="1278">
                  <c:v>332.20883991879361</c:v>
                </c:pt>
                <c:pt idx="1279">
                  <c:v>332.29871889440392</c:v>
                </c:pt>
                <c:pt idx="1280">
                  <c:v>332.38859787001292</c:v>
                </c:pt>
                <c:pt idx="1281">
                  <c:v>332.47847684562191</c:v>
                </c:pt>
                <c:pt idx="1282">
                  <c:v>332.56835582123182</c:v>
                </c:pt>
                <c:pt idx="1283">
                  <c:v>332.65823479684002</c:v>
                </c:pt>
                <c:pt idx="1284">
                  <c:v>332.74811377244959</c:v>
                </c:pt>
                <c:pt idx="1285">
                  <c:v>332.83799274805892</c:v>
                </c:pt>
                <c:pt idx="1286">
                  <c:v>332.92787172366798</c:v>
                </c:pt>
                <c:pt idx="1287">
                  <c:v>333.01775069927902</c:v>
                </c:pt>
                <c:pt idx="1288">
                  <c:v>333.10762967488802</c:v>
                </c:pt>
                <c:pt idx="1289">
                  <c:v>333.19750865049792</c:v>
                </c:pt>
                <c:pt idx="1290">
                  <c:v>333.28738762610698</c:v>
                </c:pt>
                <c:pt idx="1291">
                  <c:v>333.37726660171597</c:v>
                </c:pt>
                <c:pt idx="1292">
                  <c:v>333.46714557732503</c:v>
                </c:pt>
                <c:pt idx="1293">
                  <c:v>333.55702455293499</c:v>
                </c:pt>
                <c:pt idx="1294">
                  <c:v>333.64690352854302</c:v>
                </c:pt>
                <c:pt idx="1295">
                  <c:v>333.73678250415293</c:v>
                </c:pt>
                <c:pt idx="1296">
                  <c:v>333.82666147976198</c:v>
                </c:pt>
                <c:pt idx="1297">
                  <c:v>333.91654045537263</c:v>
                </c:pt>
                <c:pt idx="1298">
                  <c:v>334.00641943098191</c:v>
                </c:pt>
                <c:pt idx="1299">
                  <c:v>334.09629840659062</c:v>
                </c:pt>
                <c:pt idx="1300">
                  <c:v>334.18617738220058</c:v>
                </c:pt>
                <c:pt idx="1301">
                  <c:v>334.27605635780958</c:v>
                </c:pt>
                <c:pt idx="1302">
                  <c:v>334.36593533341897</c:v>
                </c:pt>
                <c:pt idx="1303">
                  <c:v>334.45581430902809</c:v>
                </c:pt>
                <c:pt idx="1304">
                  <c:v>334.54569328463799</c:v>
                </c:pt>
                <c:pt idx="1305">
                  <c:v>334.63557226024682</c:v>
                </c:pt>
                <c:pt idx="1306">
                  <c:v>334.72545123585599</c:v>
                </c:pt>
                <c:pt idx="1307">
                  <c:v>334.81533021146703</c:v>
                </c:pt>
                <c:pt idx="1308">
                  <c:v>334.90520918707603</c:v>
                </c:pt>
                <c:pt idx="1309">
                  <c:v>334.99508816268462</c:v>
                </c:pt>
                <c:pt idx="1310">
                  <c:v>335.08496713829402</c:v>
                </c:pt>
                <c:pt idx="1311">
                  <c:v>335.17484611390398</c:v>
                </c:pt>
                <c:pt idx="1312">
                  <c:v>335.26472508951298</c:v>
                </c:pt>
                <c:pt idx="1313">
                  <c:v>335.35460406512198</c:v>
                </c:pt>
                <c:pt idx="1314">
                  <c:v>335.44448304073097</c:v>
                </c:pt>
                <c:pt idx="1315">
                  <c:v>335.53436201634202</c:v>
                </c:pt>
                <c:pt idx="1316">
                  <c:v>335.62424099195101</c:v>
                </c:pt>
                <c:pt idx="1317">
                  <c:v>335.71411996756058</c:v>
                </c:pt>
                <c:pt idx="1318">
                  <c:v>335.80399894316992</c:v>
                </c:pt>
                <c:pt idx="1319">
                  <c:v>335.89387791877891</c:v>
                </c:pt>
                <c:pt idx="1320">
                  <c:v>335.98375689438882</c:v>
                </c:pt>
                <c:pt idx="1321">
                  <c:v>336.07363586999702</c:v>
                </c:pt>
                <c:pt idx="1322">
                  <c:v>336.16351484560693</c:v>
                </c:pt>
                <c:pt idx="1323">
                  <c:v>336.25339382121592</c:v>
                </c:pt>
                <c:pt idx="1324">
                  <c:v>336.34327279682498</c:v>
                </c:pt>
                <c:pt idx="1325">
                  <c:v>336.43315177243562</c:v>
                </c:pt>
                <c:pt idx="1326">
                  <c:v>336.52303074804462</c:v>
                </c:pt>
                <c:pt idx="1327">
                  <c:v>336.61290972365401</c:v>
                </c:pt>
                <c:pt idx="1328">
                  <c:v>336.70278869926398</c:v>
                </c:pt>
                <c:pt idx="1329">
                  <c:v>336.79266767487297</c:v>
                </c:pt>
                <c:pt idx="1330">
                  <c:v>336.88254665048203</c:v>
                </c:pt>
                <c:pt idx="1331">
                  <c:v>336.97242562609199</c:v>
                </c:pt>
                <c:pt idx="1332">
                  <c:v>337.06230460170002</c:v>
                </c:pt>
                <c:pt idx="1333">
                  <c:v>337.15218357730998</c:v>
                </c:pt>
                <c:pt idx="1334">
                  <c:v>337.24206255291898</c:v>
                </c:pt>
                <c:pt idx="1335">
                  <c:v>337.33194152853002</c:v>
                </c:pt>
                <c:pt idx="1336">
                  <c:v>337.42182050413902</c:v>
                </c:pt>
                <c:pt idx="1337">
                  <c:v>337.51169947974802</c:v>
                </c:pt>
                <c:pt idx="1338">
                  <c:v>337.60157845535792</c:v>
                </c:pt>
                <c:pt idx="1339">
                  <c:v>337.69145743096698</c:v>
                </c:pt>
                <c:pt idx="1340">
                  <c:v>337.78133640657518</c:v>
                </c:pt>
                <c:pt idx="1341">
                  <c:v>337.87121538218469</c:v>
                </c:pt>
                <c:pt idx="1342">
                  <c:v>337.96109435779459</c:v>
                </c:pt>
                <c:pt idx="1343">
                  <c:v>338.0509733334041</c:v>
                </c:pt>
                <c:pt idx="1344">
                  <c:v>338.14085230901298</c:v>
                </c:pt>
                <c:pt idx="1345">
                  <c:v>338.23073128462192</c:v>
                </c:pt>
                <c:pt idx="1346">
                  <c:v>338.32061026023302</c:v>
                </c:pt>
                <c:pt idx="1347">
                  <c:v>338.41048923584202</c:v>
                </c:pt>
                <c:pt idx="1348">
                  <c:v>338.50036821145102</c:v>
                </c:pt>
                <c:pt idx="1349">
                  <c:v>338.59024718706098</c:v>
                </c:pt>
                <c:pt idx="1350">
                  <c:v>338.68012616266992</c:v>
                </c:pt>
                <c:pt idx="1351">
                  <c:v>338.77000513827892</c:v>
                </c:pt>
                <c:pt idx="1352">
                  <c:v>338.85988411388797</c:v>
                </c:pt>
                <c:pt idx="1353">
                  <c:v>338.94976308949902</c:v>
                </c:pt>
                <c:pt idx="1354">
                  <c:v>339.03964206510801</c:v>
                </c:pt>
                <c:pt idx="1355">
                  <c:v>339.12952104071599</c:v>
                </c:pt>
                <c:pt idx="1356">
                  <c:v>339.21940001632697</c:v>
                </c:pt>
                <c:pt idx="1357">
                  <c:v>339.30927899193608</c:v>
                </c:pt>
                <c:pt idx="1358">
                  <c:v>339.39915796754559</c:v>
                </c:pt>
                <c:pt idx="1359">
                  <c:v>339.48903694315362</c:v>
                </c:pt>
                <c:pt idx="1360">
                  <c:v>339.57891591876393</c:v>
                </c:pt>
                <c:pt idx="1361">
                  <c:v>339.66879489437298</c:v>
                </c:pt>
                <c:pt idx="1362">
                  <c:v>339.75867386998198</c:v>
                </c:pt>
                <c:pt idx="1363">
                  <c:v>339.84855284559302</c:v>
                </c:pt>
                <c:pt idx="1364">
                  <c:v>339.93843182120162</c:v>
                </c:pt>
                <c:pt idx="1365">
                  <c:v>340.02831079681101</c:v>
                </c:pt>
                <c:pt idx="1366">
                  <c:v>340.11818977242092</c:v>
                </c:pt>
                <c:pt idx="1367">
                  <c:v>340.20806874802958</c:v>
                </c:pt>
                <c:pt idx="1368">
                  <c:v>340.29794772363903</c:v>
                </c:pt>
                <c:pt idx="1369">
                  <c:v>340.3878266992491</c:v>
                </c:pt>
                <c:pt idx="1370">
                  <c:v>340.47770567485702</c:v>
                </c:pt>
                <c:pt idx="1371">
                  <c:v>340.56758465046698</c:v>
                </c:pt>
                <c:pt idx="1372">
                  <c:v>340.65746362607598</c:v>
                </c:pt>
                <c:pt idx="1373">
                  <c:v>340.74734260168492</c:v>
                </c:pt>
                <c:pt idx="1374">
                  <c:v>340.83722157729602</c:v>
                </c:pt>
                <c:pt idx="1375">
                  <c:v>340.92710055290462</c:v>
                </c:pt>
                <c:pt idx="1376">
                  <c:v>341.01697952851458</c:v>
                </c:pt>
                <c:pt idx="1377">
                  <c:v>341.10685850412398</c:v>
                </c:pt>
                <c:pt idx="1378">
                  <c:v>341.19673747973292</c:v>
                </c:pt>
                <c:pt idx="1379">
                  <c:v>341.28661645534191</c:v>
                </c:pt>
                <c:pt idx="1380">
                  <c:v>341.37649543095199</c:v>
                </c:pt>
                <c:pt idx="1381">
                  <c:v>341.46637440656059</c:v>
                </c:pt>
                <c:pt idx="1382">
                  <c:v>341.55625338216993</c:v>
                </c:pt>
                <c:pt idx="1383">
                  <c:v>341.64613235777892</c:v>
                </c:pt>
                <c:pt idx="1384">
                  <c:v>341.73601133339002</c:v>
                </c:pt>
                <c:pt idx="1385">
                  <c:v>341.82589030899902</c:v>
                </c:pt>
                <c:pt idx="1386">
                  <c:v>341.91576928460802</c:v>
                </c:pt>
                <c:pt idx="1387">
                  <c:v>342.00564826021792</c:v>
                </c:pt>
                <c:pt idx="1388">
                  <c:v>342.09552723582698</c:v>
                </c:pt>
                <c:pt idx="1389">
                  <c:v>342.18540621143597</c:v>
                </c:pt>
                <c:pt idx="1390">
                  <c:v>342.27528518704497</c:v>
                </c:pt>
                <c:pt idx="1391">
                  <c:v>342.36516416265601</c:v>
                </c:pt>
                <c:pt idx="1392">
                  <c:v>342.45504313826501</c:v>
                </c:pt>
                <c:pt idx="1393">
                  <c:v>342.54492211387299</c:v>
                </c:pt>
                <c:pt idx="1394">
                  <c:v>342.63480108948397</c:v>
                </c:pt>
                <c:pt idx="1395">
                  <c:v>342.72468006509308</c:v>
                </c:pt>
                <c:pt idx="1396">
                  <c:v>342.81455904070299</c:v>
                </c:pt>
                <c:pt idx="1397">
                  <c:v>342.90443801631102</c:v>
                </c:pt>
                <c:pt idx="1398">
                  <c:v>342.99431699192058</c:v>
                </c:pt>
                <c:pt idx="1399">
                  <c:v>343.08419596752958</c:v>
                </c:pt>
                <c:pt idx="1400">
                  <c:v>343.17407494313898</c:v>
                </c:pt>
                <c:pt idx="1401">
                  <c:v>343.26395391874792</c:v>
                </c:pt>
                <c:pt idx="1402">
                  <c:v>343.35383289435902</c:v>
                </c:pt>
                <c:pt idx="1403">
                  <c:v>343.44371186996801</c:v>
                </c:pt>
                <c:pt idx="1404">
                  <c:v>343.53359084557758</c:v>
                </c:pt>
                <c:pt idx="1405">
                  <c:v>343.62346982118697</c:v>
                </c:pt>
                <c:pt idx="1406">
                  <c:v>343.71334879679603</c:v>
                </c:pt>
                <c:pt idx="1407">
                  <c:v>343.80322777240599</c:v>
                </c:pt>
                <c:pt idx="1408">
                  <c:v>343.89310674801351</c:v>
                </c:pt>
                <c:pt idx="1409">
                  <c:v>343.98298572362398</c:v>
                </c:pt>
                <c:pt idx="1410">
                  <c:v>344.07286469923298</c:v>
                </c:pt>
                <c:pt idx="1411">
                  <c:v>344.16274367484198</c:v>
                </c:pt>
                <c:pt idx="1412">
                  <c:v>344.25262265045302</c:v>
                </c:pt>
                <c:pt idx="1413">
                  <c:v>344.34250162606202</c:v>
                </c:pt>
                <c:pt idx="1414">
                  <c:v>344.43238060167192</c:v>
                </c:pt>
                <c:pt idx="1415">
                  <c:v>344.52225957728058</c:v>
                </c:pt>
                <c:pt idx="1416">
                  <c:v>344.61213855288958</c:v>
                </c:pt>
                <c:pt idx="1417">
                  <c:v>344.70201752849891</c:v>
                </c:pt>
                <c:pt idx="1418">
                  <c:v>344.79189650410882</c:v>
                </c:pt>
                <c:pt idx="1419">
                  <c:v>344.88177547971799</c:v>
                </c:pt>
                <c:pt idx="1420">
                  <c:v>344.97165445532693</c:v>
                </c:pt>
                <c:pt idx="1421">
                  <c:v>345.06153343093592</c:v>
                </c:pt>
                <c:pt idx="1422">
                  <c:v>345.15141240654702</c:v>
                </c:pt>
                <c:pt idx="1423">
                  <c:v>345.24129138215602</c:v>
                </c:pt>
                <c:pt idx="1424">
                  <c:v>345.33117035776502</c:v>
                </c:pt>
                <c:pt idx="1425">
                  <c:v>345.42104933337492</c:v>
                </c:pt>
                <c:pt idx="1426">
                  <c:v>345.51092830898301</c:v>
                </c:pt>
                <c:pt idx="1427">
                  <c:v>345.600807284594</c:v>
                </c:pt>
                <c:pt idx="1428">
                  <c:v>345.69068626020203</c:v>
                </c:pt>
                <c:pt idx="1429">
                  <c:v>345.78056523581199</c:v>
                </c:pt>
                <c:pt idx="1430">
                  <c:v>345.87044421142099</c:v>
                </c:pt>
                <c:pt idx="1431">
                  <c:v>345.96032318702999</c:v>
                </c:pt>
                <c:pt idx="1432">
                  <c:v>346.05020216264109</c:v>
                </c:pt>
                <c:pt idx="1433">
                  <c:v>346.14008113825008</c:v>
                </c:pt>
                <c:pt idx="1434">
                  <c:v>346.22996011385902</c:v>
                </c:pt>
                <c:pt idx="1435">
                  <c:v>346.31983908946802</c:v>
                </c:pt>
                <c:pt idx="1436">
                  <c:v>346.40971806507758</c:v>
                </c:pt>
                <c:pt idx="1437">
                  <c:v>346.49959704068658</c:v>
                </c:pt>
                <c:pt idx="1438">
                  <c:v>346.58947601629689</c:v>
                </c:pt>
                <c:pt idx="1439">
                  <c:v>346.67935499190492</c:v>
                </c:pt>
                <c:pt idx="1440">
                  <c:v>346.76923396751602</c:v>
                </c:pt>
                <c:pt idx="1441">
                  <c:v>346.85911294312501</c:v>
                </c:pt>
                <c:pt idx="1442">
                  <c:v>346.94899191873401</c:v>
                </c:pt>
                <c:pt idx="1443">
                  <c:v>347.03887089434397</c:v>
                </c:pt>
                <c:pt idx="1444">
                  <c:v>347.12874986995308</c:v>
                </c:pt>
                <c:pt idx="1445">
                  <c:v>347.21862884556299</c:v>
                </c:pt>
                <c:pt idx="1446">
                  <c:v>347.30850782117102</c:v>
                </c:pt>
                <c:pt idx="1447">
                  <c:v>347.39838679678093</c:v>
                </c:pt>
                <c:pt idx="1448">
                  <c:v>347.48826577238958</c:v>
                </c:pt>
                <c:pt idx="1449">
                  <c:v>347.57814474799949</c:v>
                </c:pt>
                <c:pt idx="1450">
                  <c:v>347.66802372361002</c:v>
                </c:pt>
                <c:pt idx="1451">
                  <c:v>347.75790269921902</c:v>
                </c:pt>
                <c:pt idx="1452">
                  <c:v>347.84778167482801</c:v>
                </c:pt>
                <c:pt idx="1453">
                  <c:v>347.93766065043701</c:v>
                </c:pt>
                <c:pt idx="1454">
                  <c:v>348.02753962604697</c:v>
                </c:pt>
                <c:pt idx="1455">
                  <c:v>348.11741860165608</c:v>
                </c:pt>
                <c:pt idx="1456">
                  <c:v>348.20729757726599</c:v>
                </c:pt>
                <c:pt idx="1457">
                  <c:v>348.29717655287362</c:v>
                </c:pt>
                <c:pt idx="1458">
                  <c:v>348.38705552848393</c:v>
                </c:pt>
                <c:pt idx="1459">
                  <c:v>348.47693450409258</c:v>
                </c:pt>
                <c:pt idx="1460">
                  <c:v>348.56681347970402</c:v>
                </c:pt>
                <c:pt idx="1461">
                  <c:v>348.65669245531302</c:v>
                </c:pt>
                <c:pt idx="1462">
                  <c:v>348.74657143092202</c:v>
                </c:pt>
                <c:pt idx="1463">
                  <c:v>348.83645040653192</c:v>
                </c:pt>
                <c:pt idx="1464">
                  <c:v>348.9263293821395</c:v>
                </c:pt>
                <c:pt idx="1465">
                  <c:v>349.016208357751</c:v>
                </c:pt>
                <c:pt idx="1466">
                  <c:v>349.10608733335908</c:v>
                </c:pt>
                <c:pt idx="1467">
                  <c:v>349.19596630896899</c:v>
                </c:pt>
                <c:pt idx="1468">
                  <c:v>349.28584528457799</c:v>
                </c:pt>
                <c:pt idx="1469">
                  <c:v>349.37572426018693</c:v>
                </c:pt>
                <c:pt idx="1470">
                  <c:v>349.46560323579808</c:v>
                </c:pt>
                <c:pt idx="1471">
                  <c:v>349.55548221140702</c:v>
                </c:pt>
                <c:pt idx="1472">
                  <c:v>349.64536118701602</c:v>
                </c:pt>
                <c:pt idx="1473">
                  <c:v>349.73524016262502</c:v>
                </c:pt>
                <c:pt idx="1474">
                  <c:v>349.82511913823458</c:v>
                </c:pt>
                <c:pt idx="1475">
                  <c:v>349.91499811384301</c:v>
                </c:pt>
                <c:pt idx="1476">
                  <c:v>350.004877089454</c:v>
                </c:pt>
                <c:pt idx="1477">
                  <c:v>350.09475606506197</c:v>
                </c:pt>
                <c:pt idx="1478">
                  <c:v>350.18463504067302</c:v>
                </c:pt>
                <c:pt idx="1479">
                  <c:v>350.27451401628161</c:v>
                </c:pt>
                <c:pt idx="1480">
                  <c:v>350.36439299188999</c:v>
                </c:pt>
                <c:pt idx="1481">
                  <c:v>350.45427196750092</c:v>
                </c:pt>
                <c:pt idx="1482">
                  <c:v>350.54415094311003</c:v>
                </c:pt>
                <c:pt idx="1483">
                  <c:v>350.63402991871999</c:v>
                </c:pt>
                <c:pt idx="1484">
                  <c:v>350.72390889432802</c:v>
                </c:pt>
                <c:pt idx="1485">
                  <c:v>350.81378786993798</c:v>
                </c:pt>
                <c:pt idx="1486">
                  <c:v>350.90366684554698</c:v>
                </c:pt>
                <c:pt idx="1487">
                  <c:v>350.99354582115689</c:v>
                </c:pt>
                <c:pt idx="1488">
                  <c:v>351.08342479676702</c:v>
                </c:pt>
                <c:pt idx="1489">
                  <c:v>351.17330377237602</c:v>
                </c:pt>
                <c:pt idx="1490">
                  <c:v>351.26318274798462</c:v>
                </c:pt>
                <c:pt idx="1491">
                  <c:v>351.35306172359401</c:v>
                </c:pt>
                <c:pt idx="1492">
                  <c:v>351.44294069920397</c:v>
                </c:pt>
                <c:pt idx="1493">
                  <c:v>351.53281967481308</c:v>
                </c:pt>
                <c:pt idx="1494">
                  <c:v>351.62269865042299</c:v>
                </c:pt>
                <c:pt idx="1495">
                  <c:v>351.71257762603102</c:v>
                </c:pt>
                <c:pt idx="1496">
                  <c:v>351.80245660164098</c:v>
                </c:pt>
                <c:pt idx="1497">
                  <c:v>351.89233557724958</c:v>
                </c:pt>
                <c:pt idx="1498">
                  <c:v>351.9822145528596</c:v>
                </c:pt>
                <c:pt idx="1499">
                  <c:v>352.07209352847002</c:v>
                </c:pt>
                <c:pt idx="1500">
                  <c:v>352.16197250407902</c:v>
                </c:pt>
                <c:pt idx="1501">
                  <c:v>352.25185147968892</c:v>
                </c:pt>
                <c:pt idx="1502">
                  <c:v>352.34173045529661</c:v>
                </c:pt>
                <c:pt idx="1503">
                  <c:v>352.43160943090692</c:v>
                </c:pt>
                <c:pt idx="1504">
                  <c:v>352.52148840651603</c:v>
                </c:pt>
                <c:pt idx="1505">
                  <c:v>352.61136738212599</c:v>
                </c:pt>
                <c:pt idx="1506">
                  <c:v>352.70124635773499</c:v>
                </c:pt>
                <c:pt idx="1507">
                  <c:v>352.79112533334398</c:v>
                </c:pt>
                <c:pt idx="1508">
                  <c:v>352.88100430895292</c:v>
                </c:pt>
                <c:pt idx="1509">
                  <c:v>352.97088328456402</c:v>
                </c:pt>
                <c:pt idx="1510">
                  <c:v>353.06076226017302</c:v>
                </c:pt>
                <c:pt idx="1511">
                  <c:v>353.15064123578202</c:v>
                </c:pt>
                <c:pt idx="1512">
                  <c:v>353.24052021139198</c:v>
                </c:pt>
                <c:pt idx="1513">
                  <c:v>353.33039918700001</c:v>
                </c:pt>
                <c:pt idx="1514">
                  <c:v>353.42027816261071</c:v>
                </c:pt>
                <c:pt idx="1515">
                  <c:v>353.51015713821891</c:v>
                </c:pt>
                <c:pt idx="1516">
                  <c:v>353.60003611383001</c:v>
                </c:pt>
                <c:pt idx="1517">
                  <c:v>353.68991508943901</c:v>
                </c:pt>
                <c:pt idx="1518">
                  <c:v>353.77979406504699</c:v>
                </c:pt>
                <c:pt idx="1519">
                  <c:v>353.86967304065797</c:v>
                </c:pt>
                <c:pt idx="1520">
                  <c:v>353.95955201626703</c:v>
                </c:pt>
                <c:pt idx="1521">
                  <c:v>354.04943099187699</c:v>
                </c:pt>
                <c:pt idx="1522">
                  <c:v>354.13930996748462</c:v>
                </c:pt>
                <c:pt idx="1523">
                  <c:v>354.22918894309458</c:v>
                </c:pt>
                <c:pt idx="1524">
                  <c:v>354.31906791870398</c:v>
                </c:pt>
                <c:pt idx="1525">
                  <c:v>354.408946894314</c:v>
                </c:pt>
                <c:pt idx="1526">
                  <c:v>354.49882586992197</c:v>
                </c:pt>
                <c:pt idx="1527">
                  <c:v>354.58870484553302</c:v>
                </c:pt>
                <c:pt idx="1528">
                  <c:v>354.67858382114201</c:v>
                </c:pt>
                <c:pt idx="1529">
                  <c:v>354.76846279675101</c:v>
                </c:pt>
                <c:pt idx="1530">
                  <c:v>354.85834177236097</c:v>
                </c:pt>
                <c:pt idx="1531">
                  <c:v>354.94822074796991</c:v>
                </c:pt>
                <c:pt idx="1532">
                  <c:v>355.03809972357959</c:v>
                </c:pt>
                <c:pt idx="1533">
                  <c:v>355.12797869918802</c:v>
                </c:pt>
                <c:pt idx="1534">
                  <c:v>355.21785767479798</c:v>
                </c:pt>
                <c:pt idx="1535">
                  <c:v>355.30773665040698</c:v>
                </c:pt>
                <c:pt idx="1536">
                  <c:v>355.397615626017</c:v>
                </c:pt>
                <c:pt idx="1537">
                  <c:v>355.48749460162702</c:v>
                </c:pt>
                <c:pt idx="1538">
                  <c:v>355.57737357723602</c:v>
                </c:pt>
                <c:pt idx="1539">
                  <c:v>355.66725255284598</c:v>
                </c:pt>
                <c:pt idx="1540">
                  <c:v>355.75713152845401</c:v>
                </c:pt>
                <c:pt idx="1541">
                  <c:v>355.84701050406397</c:v>
                </c:pt>
                <c:pt idx="1542">
                  <c:v>355.93688947967269</c:v>
                </c:pt>
                <c:pt idx="1543">
                  <c:v>356.02676845528248</c:v>
                </c:pt>
                <c:pt idx="1544">
                  <c:v>356.11664743089199</c:v>
                </c:pt>
                <c:pt idx="1545">
                  <c:v>356.20652640650059</c:v>
                </c:pt>
                <c:pt idx="1546">
                  <c:v>356.29640538210958</c:v>
                </c:pt>
                <c:pt idx="1547">
                  <c:v>356.38628435772102</c:v>
                </c:pt>
                <c:pt idx="1548">
                  <c:v>356.47616333333002</c:v>
                </c:pt>
                <c:pt idx="1549">
                  <c:v>356.56604230893902</c:v>
                </c:pt>
                <c:pt idx="1550">
                  <c:v>356.65592128454898</c:v>
                </c:pt>
                <c:pt idx="1551">
                  <c:v>356.74580026015701</c:v>
                </c:pt>
                <c:pt idx="1552">
                  <c:v>356.835679235768</c:v>
                </c:pt>
                <c:pt idx="1553">
                  <c:v>356.92555821137569</c:v>
                </c:pt>
                <c:pt idx="1554">
                  <c:v>357.01543718698599</c:v>
                </c:pt>
                <c:pt idx="1555">
                  <c:v>357.10531616259459</c:v>
                </c:pt>
                <c:pt idx="1556">
                  <c:v>357.19519513820393</c:v>
                </c:pt>
                <c:pt idx="1557">
                  <c:v>357.28507411381509</c:v>
                </c:pt>
                <c:pt idx="1558">
                  <c:v>357.37495308942408</c:v>
                </c:pt>
                <c:pt idx="1559">
                  <c:v>357.46483206503302</c:v>
                </c:pt>
                <c:pt idx="1560">
                  <c:v>357.55471104064202</c:v>
                </c:pt>
                <c:pt idx="1561">
                  <c:v>357.64459001625198</c:v>
                </c:pt>
                <c:pt idx="1562">
                  <c:v>357.73446899186098</c:v>
                </c:pt>
                <c:pt idx="1563">
                  <c:v>357.82434796747071</c:v>
                </c:pt>
                <c:pt idx="1564">
                  <c:v>357.91422694307892</c:v>
                </c:pt>
                <c:pt idx="1565">
                  <c:v>358.00410591868962</c:v>
                </c:pt>
                <c:pt idx="1566">
                  <c:v>358.09398489429901</c:v>
                </c:pt>
                <c:pt idx="1567">
                  <c:v>358.18386386990801</c:v>
                </c:pt>
                <c:pt idx="1568">
                  <c:v>358.27374284551792</c:v>
                </c:pt>
                <c:pt idx="1569">
                  <c:v>358.36362182112708</c:v>
                </c:pt>
                <c:pt idx="1570">
                  <c:v>358.45350079673699</c:v>
                </c:pt>
                <c:pt idx="1571">
                  <c:v>358.54337977234502</c:v>
                </c:pt>
                <c:pt idx="1572">
                  <c:v>358.63325874795459</c:v>
                </c:pt>
                <c:pt idx="1573">
                  <c:v>358.72313772356392</c:v>
                </c:pt>
                <c:pt idx="1574">
                  <c:v>358.81301669917389</c:v>
                </c:pt>
                <c:pt idx="1575">
                  <c:v>358.90289567478402</c:v>
                </c:pt>
                <c:pt idx="1576">
                  <c:v>358.99277465039302</c:v>
                </c:pt>
                <c:pt idx="1577">
                  <c:v>359.08265362600201</c:v>
                </c:pt>
                <c:pt idx="1578">
                  <c:v>359.17253260161101</c:v>
                </c:pt>
                <c:pt idx="1579">
                  <c:v>359.26241157722092</c:v>
                </c:pt>
                <c:pt idx="1580">
                  <c:v>359.35229055283008</c:v>
                </c:pt>
                <c:pt idx="1581">
                  <c:v>359.44216952843999</c:v>
                </c:pt>
                <c:pt idx="1582">
                  <c:v>359.53204850404802</c:v>
                </c:pt>
                <c:pt idx="1583">
                  <c:v>359.62192747965793</c:v>
                </c:pt>
                <c:pt idx="1584">
                  <c:v>359.71180645526692</c:v>
                </c:pt>
                <c:pt idx="1585">
                  <c:v>359.80168543087802</c:v>
                </c:pt>
                <c:pt idx="1586">
                  <c:v>359.89156440648691</c:v>
                </c:pt>
                <c:pt idx="1587">
                  <c:v>359.98144338209602</c:v>
                </c:pt>
                <c:pt idx="1588">
                  <c:v>360.07132235770592</c:v>
                </c:pt>
                <c:pt idx="1589">
                  <c:v>360.16120133331401</c:v>
                </c:pt>
                <c:pt idx="1590">
                  <c:v>360.251080308925</c:v>
                </c:pt>
                <c:pt idx="1591">
                  <c:v>360.34095928453308</c:v>
                </c:pt>
                <c:pt idx="1592">
                  <c:v>360.43083826014259</c:v>
                </c:pt>
                <c:pt idx="1593">
                  <c:v>360.52071723575199</c:v>
                </c:pt>
                <c:pt idx="1594">
                  <c:v>360.61059621136098</c:v>
                </c:pt>
                <c:pt idx="1595">
                  <c:v>360.70047518697203</c:v>
                </c:pt>
                <c:pt idx="1596">
                  <c:v>360.79035416258063</c:v>
                </c:pt>
                <c:pt idx="1597">
                  <c:v>360.88023313819002</c:v>
                </c:pt>
                <c:pt idx="1598">
                  <c:v>360.97011211379902</c:v>
                </c:pt>
                <c:pt idx="1599">
                  <c:v>361.05999108940898</c:v>
                </c:pt>
                <c:pt idx="1600">
                  <c:v>361.14987006501798</c:v>
                </c:pt>
                <c:pt idx="1601">
                  <c:v>361.23974904062771</c:v>
                </c:pt>
                <c:pt idx="1602">
                  <c:v>361.32962801623597</c:v>
                </c:pt>
                <c:pt idx="1603">
                  <c:v>361.41950699184702</c:v>
                </c:pt>
                <c:pt idx="1604">
                  <c:v>361.50938596745601</c:v>
                </c:pt>
                <c:pt idx="1605">
                  <c:v>361.59926494306399</c:v>
                </c:pt>
                <c:pt idx="1606">
                  <c:v>361.68914391867457</c:v>
                </c:pt>
                <c:pt idx="1607">
                  <c:v>361.77902289428403</c:v>
                </c:pt>
                <c:pt idx="1608">
                  <c:v>361.86890186989399</c:v>
                </c:pt>
                <c:pt idx="1609">
                  <c:v>361.95878084550202</c:v>
                </c:pt>
                <c:pt idx="1610">
                  <c:v>362.04865982111198</c:v>
                </c:pt>
                <c:pt idx="1611">
                  <c:v>362.13853879672092</c:v>
                </c:pt>
                <c:pt idx="1612">
                  <c:v>362.2284177723306</c:v>
                </c:pt>
                <c:pt idx="1613">
                  <c:v>362.31829674794102</c:v>
                </c:pt>
                <c:pt idx="1614">
                  <c:v>362.40817572355002</c:v>
                </c:pt>
                <c:pt idx="1615">
                  <c:v>362.49805469915901</c:v>
                </c:pt>
                <c:pt idx="1616">
                  <c:v>362.58793367476801</c:v>
                </c:pt>
                <c:pt idx="1617">
                  <c:v>362.67781265037797</c:v>
                </c:pt>
                <c:pt idx="1618">
                  <c:v>362.76769162598708</c:v>
                </c:pt>
                <c:pt idx="1619">
                  <c:v>362.85757060159699</c:v>
                </c:pt>
                <c:pt idx="1620">
                  <c:v>362.94744957720502</c:v>
                </c:pt>
                <c:pt idx="1621">
                  <c:v>363.03732855281459</c:v>
                </c:pt>
                <c:pt idx="1622">
                  <c:v>363.12720752842398</c:v>
                </c:pt>
                <c:pt idx="1623">
                  <c:v>363.21708650403502</c:v>
                </c:pt>
                <c:pt idx="1624">
                  <c:v>363.30696547964402</c:v>
                </c:pt>
                <c:pt idx="1625">
                  <c:v>363.39684445525302</c:v>
                </c:pt>
                <c:pt idx="1626">
                  <c:v>363.48672343086292</c:v>
                </c:pt>
                <c:pt idx="1627">
                  <c:v>363.57660240647101</c:v>
                </c:pt>
                <c:pt idx="1628">
                  <c:v>363.66648138208097</c:v>
                </c:pt>
                <c:pt idx="1629">
                  <c:v>363.75636035768969</c:v>
                </c:pt>
                <c:pt idx="1630">
                  <c:v>363.84623933329999</c:v>
                </c:pt>
                <c:pt idx="1631">
                  <c:v>363.93611830890848</c:v>
                </c:pt>
                <c:pt idx="1632">
                  <c:v>364.02599728451793</c:v>
                </c:pt>
                <c:pt idx="1633">
                  <c:v>364.11587626012698</c:v>
                </c:pt>
                <c:pt idx="1634">
                  <c:v>364.20575523573802</c:v>
                </c:pt>
                <c:pt idx="1635">
                  <c:v>364.29563421134702</c:v>
                </c:pt>
                <c:pt idx="1636">
                  <c:v>364.38551318695602</c:v>
                </c:pt>
                <c:pt idx="1637">
                  <c:v>364.47539216256592</c:v>
                </c:pt>
                <c:pt idx="1638">
                  <c:v>364.56527113817401</c:v>
                </c:pt>
                <c:pt idx="1639">
                  <c:v>364.655150113785</c:v>
                </c:pt>
                <c:pt idx="1640">
                  <c:v>364.74502908939297</c:v>
                </c:pt>
                <c:pt idx="1641">
                  <c:v>364.83490806500402</c:v>
                </c:pt>
                <c:pt idx="1642">
                  <c:v>364.92478704061301</c:v>
                </c:pt>
                <c:pt idx="1643">
                  <c:v>365.01466601622099</c:v>
                </c:pt>
                <c:pt idx="1644">
                  <c:v>365.10454499183197</c:v>
                </c:pt>
                <c:pt idx="1645">
                  <c:v>365.19442396744108</c:v>
                </c:pt>
                <c:pt idx="1646">
                  <c:v>365.28430294305099</c:v>
                </c:pt>
                <c:pt idx="1647">
                  <c:v>365.37418191865902</c:v>
                </c:pt>
                <c:pt idx="1648">
                  <c:v>365.46406089426898</c:v>
                </c:pt>
                <c:pt idx="1649">
                  <c:v>365.55393986987792</c:v>
                </c:pt>
                <c:pt idx="1650">
                  <c:v>365.643818845488</c:v>
                </c:pt>
                <c:pt idx="1651">
                  <c:v>365.73369782109592</c:v>
                </c:pt>
                <c:pt idx="1652">
                  <c:v>365.82357679670702</c:v>
                </c:pt>
                <c:pt idx="1653">
                  <c:v>365.91345577231601</c:v>
                </c:pt>
                <c:pt idx="1654">
                  <c:v>366.0033347479245</c:v>
                </c:pt>
                <c:pt idx="1655">
                  <c:v>366.09321372353492</c:v>
                </c:pt>
                <c:pt idx="1656">
                  <c:v>366.18309269914408</c:v>
                </c:pt>
                <c:pt idx="1657">
                  <c:v>366.2729716747541</c:v>
                </c:pt>
                <c:pt idx="1658">
                  <c:v>366.36285065036202</c:v>
                </c:pt>
                <c:pt idx="1659">
                  <c:v>366.45272962597198</c:v>
                </c:pt>
                <c:pt idx="1660">
                  <c:v>366.54260860158098</c:v>
                </c:pt>
                <c:pt idx="1661">
                  <c:v>366.632487577191</c:v>
                </c:pt>
                <c:pt idx="1662">
                  <c:v>366.72236655280102</c:v>
                </c:pt>
                <c:pt idx="1663">
                  <c:v>366.81224552841002</c:v>
                </c:pt>
                <c:pt idx="1664">
                  <c:v>366.90212450401992</c:v>
                </c:pt>
                <c:pt idx="1665">
                  <c:v>366.99200347962801</c:v>
                </c:pt>
                <c:pt idx="1666">
                  <c:v>367.08188245523792</c:v>
                </c:pt>
                <c:pt idx="1667">
                  <c:v>367.17176143084708</c:v>
                </c:pt>
                <c:pt idx="1668">
                  <c:v>367.26164040645699</c:v>
                </c:pt>
                <c:pt idx="1669">
                  <c:v>367.35151938206599</c:v>
                </c:pt>
                <c:pt idx="1670">
                  <c:v>367.44139835767442</c:v>
                </c:pt>
                <c:pt idx="1671">
                  <c:v>367.53127733328392</c:v>
                </c:pt>
                <c:pt idx="1672">
                  <c:v>367.62115630889463</c:v>
                </c:pt>
                <c:pt idx="1673">
                  <c:v>367.71103528450391</c:v>
                </c:pt>
                <c:pt idx="1674">
                  <c:v>367.80091426011302</c:v>
                </c:pt>
              </c:numCache>
            </c:numRef>
          </c:xVal>
          <c:yVal>
            <c:numRef>
              <c:f>'Разные позQ = 10 μl min, V =9μl'!$O$3:$O$1677</c:f>
              <c:numCache>
                <c:formatCode>General</c:formatCode>
                <c:ptCount val="16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1.9073599999999999</c:v>
                </c:pt>
                <c:pt idx="179">
                  <c:v>1.9073599999999999</c:v>
                </c:pt>
                <c:pt idx="180">
                  <c:v>3.8147299999999991</c:v>
                </c:pt>
                <c:pt idx="181">
                  <c:v>5.7220799999999956</c:v>
                </c:pt>
                <c:pt idx="182">
                  <c:v>7.6294499999999976</c:v>
                </c:pt>
                <c:pt idx="183">
                  <c:v>9.5368000000000013</c:v>
                </c:pt>
                <c:pt idx="184">
                  <c:v>11.4442</c:v>
                </c:pt>
                <c:pt idx="185">
                  <c:v>11.4442</c:v>
                </c:pt>
                <c:pt idx="186">
                  <c:v>15.258900000000001</c:v>
                </c:pt>
                <c:pt idx="187">
                  <c:v>17.1663</c:v>
                </c:pt>
                <c:pt idx="188">
                  <c:v>20.981000000000002</c:v>
                </c:pt>
                <c:pt idx="189">
                  <c:v>24.7956</c:v>
                </c:pt>
                <c:pt idx="190">
                  <c:v>24.7956</c:v>
                </c:pt>
                <c:pt idx="191">
                  <c:v>30.517800000000001</c:v>
                </c:pt>
                <c:pt idx="192">
                  <c:v>32.425200000000011</c:v>
                </c:pt>
                <c:pt idx="193">
                  <c:v>36.239899999999999</c:v>
                </c:pt>
                <c:pt idx="194">
                  <c:v>38.147200000000012</c:v>
                </c:pt>
                <c:pt idx="195">
                  <c:v>41.9619</c:v>
                </c:pt>
                <c:pt idx="196">
                  <c:v>45.776600000000009</c:v>
                </c:pt>
                <c:pt idx="197">
                  <c:v>49.591300000000011</c:v>
                </c:pt>
                <c:pt idx="198">
                  <c:v>51.498600000000003</c:v>
                </c:pt>
                <c:pt idx="199">
                  <c:v>55.313299999999998</c:v>
                </c:pt>
                <c:pt idx="200">
                  <c:v>59.128</c:v>
                </c:pt>
                <c:pt idx="201">
                  <c:v>62.942999999999998</c:v>
                </c:pt>
                <c:pt idx="202">
                  <c:v>66.7577</c:v>
                </c:pt>
                <c:pt idx="203">
                  <c:v>70.572399999999945</c:v>
                </c:pt>
                <c:pt idx="204">
                  <c:v>74.387100000000004</c:v>
                </c:pt>
                <c:pt idx="205">
                  <c:v>78.201800000000006</c:v>
                </c:pt>
                <c:pt idx="206">
                  <c:v>80.109099999999998</c:v>
                </c:pt>
                <c:pt idx="207">
                  <c:v>83.9238</c:v>
                </c:pt>
                <c:pt idx="208">
                  <c:v>87.738500000000002</c:v>
                </c:pt>
                <c:pt idx="209">
                  <c:v>89.645899999999983</c:v>
                </c:pt>
                <c:pt idx="210">
                  <c:v>93.460499999999996</c:v>
                </c:pt>
                <c:pt idx="211">
                  <c:v>95.367900000000006</c:v>
                </c:pt>
                <c:pt idx="212">
                  <c:v>97.275200000000012</c:v>
                </c:pt>
                <c:pt idx="213">
                  <c:v>101.09</c:v>
                </c:pt>
                <c:pt idx="214">
                  <c:v>104.905</c:v>
                </c:pt>
                <c:pt idx="215">
                  <c:v>104.905</c:v>
                </c:pt>
                <c:pt idx="216">
                  <c:v>104.905</c:v>
                </c:pt>
                <c:pt idx="217">
                  <c:v>106.812</c:v>
                </c:pt>
                <c:pt idx="218">
                  <c:v>106.812</c:v>
                </c:pt>
                <c:pt idx="219">
                  <c:v>108.71899999999999</c:v>
                </c:pt>
                <c:pt idx="220">
                  <c:v>108.71899999999999</c:v>
                </c:pt>
                <c:pt idx="221">
                  <c:v>108.71899999999999</c:v>
                </c:pt>
                <c:pt idx="222">
                  <c:v>108.71899999999999</c:v>
                </c:pt>
                <c:pt idx="223">
                  <c:v>108.71899999999999</c:v>
                </c:pt>
                <c:pt idx="224">
                  <c:v>108.71899999999999</c:v>
                </c:pt>
                <c:pt idx="225">
                  <c:v>106.812</c:v>
                </c:pt>
                <c:pt idx="226">
                  <c:v>106.812</c:v>
                </c:pt>
                <c:pt idx="227">
                  <c:v>104.905</c:v>
                </c:pt>
                <c:pt idx="228">
                  <c:v>104.905</c:v>
                </c:pt>
                <c:pt idx="229">
                  <c:v>104.905</c:v>
                </c:pt>
                <c:pt idx="230">
                  <c:v>102.997</c:v>
                </c:pt>
                <c:pt idx="231">
                  <c:v>101.09</c:v>
                </c:pt>
                <c:pt idx="232">
                  <c:v>99.182600000000008</c:v>
                </c:pt>
                <c:pt idx="233">
                  <c:v>97.275200000000012</c:v>
                </c:pt>
                <c:pt idx="234">
                  <c:v>93.460499999999996</c:v>
                </c:pt>
                <c:pt idx="235">
                  <c:v>93.460499999999996</c:v>
                </c:pt>
                <c:pt idx="236">
                  <c:v>93.460499999999996</c:v>
                </c:pt>
                <c:pt idx="237">
                  <c:v>91.553199999999975</c:v>
                </c:pt>
                <c:pt idx="238">
                  <c:v>91.553199999999975</c:v>
                </c:pt>
                <c:pt idx="239">
                  <c:v>87.738500000000002</c:v>
                </c:pt>
                <c:pt idx="240">
                  <c:v>85.831199999999995</c:v>
                </c:pt>
                <c:pt idx="241">
                  <c:v>83.9238</c:v>
                </c:pt>
                <c:pt idx="242">
                  <c:v>82.016500000000022</c:v>
                </c:pt>
                <c:pt idx="243">
                  <c:v>80.109099999999998</c:v>
                </c:pt>
                <c:pt idx="244">
                  <c:v>78.201800000000006</c:v>
                </c:pt>
                <c:pt idx="245">
                  <c:v>78.201800000000006</c:v>
                </c:pt>
                <c:pt idx="246">
                  <c:v>76.294399999999996</c:v>
                </c:pt>
                <c:pt idx="247">
                  <c:v>74.387100000000004</c:v>
                </c:pt>
                <c:pt idx="248">
                  <c:v>72.479700000000008</c:v>
                </c:pt>
                <c:pt idx="249">
                  <c:v>70.572399999999945</c:v>
                </c:pt>
                <c:pt idx="250">
                  <c:v>68.665000000000006</c:v>
                </c:pt>
                <c:pt idx="251">
                  <c:v>66.7577</c:v>
                </c:pt>
                <c:pt idx="252">
                  <c:v>64.850300000000004</c:v>
                </c:pt>
                <c:pt idx="253">
                  <c:v>64.850300000000004</c:v>
                </c:pt>
                <c:pt idx="254">
                  <c:v>62.942999999999998</c:v>
                </c:pt>
                <c:pt idx="255">
                  <c:v>61.035600000000002</c:v>
                </c:pt>
                <c:pt idx="256">
                  <c:v>59.128</c:v>
                </c:pt>
                <c:pt idx="257">
                  <c:v>57.220700000000001</c:v>
                </c:pt>
                <c:pt idx="258">
                  <c:v>57.220700000000001</c:v>
                </c:pt>
                <c:pt idx="259">
                  <c:v>55.313299999999998</c:v>
                </c:pt>
                <c:pt idx="260">
                  <c:v>53.406000000000013</c:v>
                </c:pt>
                <c:pt idx="261">
                  <c:v>51.498600000000003</c:v>
                </c:pt>
                <c:pt idx="262">
                  <c:v>51.498600000000003</c:v>
                </c:pt>
                <c:pt idx="263">
                  <c:v>51.498600000000003</c:v>
                </c:pt>
                <c:pt idx="264">
                  <c:v>49.591300000000011</c:v>
                </c:pt>
                <c:pt idx="265">
                  <c:v>47.683900000000001</c:v>
                </c:pt>
                <c:pt idx="266">
                  <c:v>47.683900000000001</c:v>
                </c:pt>
                <c:pt idx="267">
                  <c:v>45.776600000000009</c:v>
                </c:pt>
                <c:pt idx="268">
                  <c:v>43.869300000000003</c:v>
                </c:pt>
                <c:pt idx="269">
                  <c:v>43.869300000000003</c:v>
                </c:pt>
                <c:pt idx="270">
                  <c:v>41.9619</c:v>
                </c:pt>
                <c:pt idx="271">
                  <c:v>40.054600000000001</c:v>
                </c:pt>
                <c:pt idx="272">
                  <c:v>40.054600000000001</c:v>
                </c:pt>
                <c:pt idx="273">
                  <c:v>38.147200000000012</c:v>
                </c:pt>
                <c:pt idx="274">
                  <c:v>38.147200000000012</c:v>
                </c:pt>
                <c:pt idx="275">
                  <c:v>38.147200000000012</c:v>
                </c:pt>
                <c:pt idx="276">
                  <c:v>36.239899999999999</c:v>
                </c:pt>
                <c:pt idx="277">
                  <c:v>36.239899999999999</c:v>
                </c:pt>
                <c:pt idx="278">
                  <c:v>34.332500000000003</c:v>
                </c:pt>
                <c:pt idx="279">
                  <c:v>34.332500000000003</c:v>
                </c:pt>
                <c:pt idx="280">
                  <c:v>32.425200000000011</c:v>
                </c:pt>
                <c:pt idx="281">
                  <c:v>32.425200000000011</c:v>
                </c:pt>
                <c:pt idx="282">
                  <c:v>28.610299999999999</c:v>
                </c:pt>
                <c:pt idx="283">
                  <c:v>28.610299999999999</c:v>
                </c:pt>
                <c:pt idx="284">
                  <c:v>28.610299999999999</c:v>
                </c:pt>
                <c:pt idx="285">
                  <c:v>26.702999999999999</c:v>
                </c:pt>
                <c:pt idx="286">
                  <c:v>26.702999999999999</c:v>
                </c:pt>
                <c:pt idx="287">
                  <c:v>26.702999999999999</c:v>
                </c:pt>
                <c:pt idx="288">
                  <c:v>24.7956</c:v>
                </c:pt>
                <c:pt idx="289">
                  <c:v>24.7956</c:v>
                </c:pt>
                <c:pt idx="290">
                  <c:v>24.7956</c:v>
                </c:pt>
                <c:pt idx="291">
                  <c:v>24.7956</c:v>
                </c:pt>
                <c:pt idx="292">
                  <c:v>24.7956</c:v>
                </c:pt>
                <c:pt idx="293">
                  <c:v>24.7956</c:v>
                </c:pt>
                <c:pt idx="294">
                  <c:v>24.7956</c:v>
                </c:pt>
                <c:pt idx="295">
                  <c:v>22.88829999999998</c:v>
                </c:pt>
                <c:pt idx="296">
                  <c:v>22.88829999999998</c:v>
                </c:pt>
                <c:pt idx="297">
                  <c:v>22.88829999999998</c:v>
                </c:pt>
                <c:pt idx="298">
                  <c:v>20.981000000000002</c:v>
                </c:pt>
                <c:pt idx="299">
                  <c:v>20.981000000000002</c:v>
                </c:pt>
                <c:pt idx="300">
                  <c:v>20.981000000000002</c:v>
                </c:pt>
                <c:pt idx="301">
                  <c:v>20.981000000000002</c:v>
                </c:pt>
                <c:pt idx="302">
                  <c:v>19.073599999999999</c:v>
                </c:pt>
                <c:pt idx="303">
                  <c:v>19.073599999999999</c:v>
                </c:pt>
                <c:pt idx="304">
                  <c:v>19.073599999999999</c:v>
                </c:pt>
                <c:pt idx="305">
                  <c:v>19.073599999999999</c:v>
                </c:pt>
                <c:pt idx="306">
                  <c:v>19.073599999999999</c:v>
                </c:pt>
                <c:pt idx="307">
                  <c:v>19.073599999999999</c:v>
                </c:pt>
                <c:pt idx="308">
                  <c:v>19.073599999999999</c:v>
                </c:pt>
                <c:pt idx="309">
                  <c:v>19.073599999999999</c:v>
                </c:pt>
                <c:pt idx="310">
                  <c:v>19.073599999999999</c:v>
                </c:pt>
                <c:pt idx="311">
                  <c:v>17.1663</c:v>
                </c:pt>
                <c:pt idx="312">
                  <c:v>17.1663</c:v>
                </c:pt>
                <c:pt idx="313">
                  <c:v>17.1663</c:v>
                </c:pt>
                <c:pt idx="314">
                  <c:v>17.1663</c:v>
                </c:pt>
                <c:pt idx="315">
                  <c:v>17.1663</c:v>
                </c:pt>
                <c:pt idx="316">
                  <c:v>15.258900000000001</c:v>
                </c:pt>
                <c:pt idx="317">
                  <c:v>15.258900000000001</c:v>
                </c:pt>
                <c:pt idx="318">
                  <c:v>15.258900000000001</c:v>
                </c:pt>
                <c:pt idx="319">
                  <c:v>15.258900000000001</c:v>
                </c:pt>
                <c:pt idx="320">
                  <c:v>13.3515</c:v>
                </c:pt>
                <c:pt idx="321">
                  <c:v>13.3515</c:v>
                </c:pt>
                <c:pt idx="322">
                  <c:v>13.3515</c:v>
                </c:pt>
                <c:pt idx="323">
                  <c:v>11.4442</c:v>
                </c:pt>
                <c:pt idx="324">
                  <c:v>11.4442</c:v>
                </c:pt>
                <c:pt idx="325">
                  <c:v>11.4442</c:v>
                </c:pt>
                <c:pt idx="326">
                  <c:v>11.4442</c:v>
                </c:pt>
                <c:pt idx="327">
                  <c:v>11.4442</c:v>
                </c:pt>
                <c:pt idx="328">
                  <c:v>11.4442</c:v>
                </c:pt>
                <c:pt idx="329">
                  <c:v>11.4442</c:v>
                </c:pt>
                <c:pt idx="330">
                  <c:v>11.4442</c:v>
                </c:pt>
                <c:pt idx="331">
                  <c:v>11.4442</c:v>
                </c:pt>
                <c:pt idx="332">
                  <c:v>11.4442</c:v>
                </c:pt>
                <c:pt idx="333">
                  <c:v>11.4442</c:v>
                </c:pt>
                <c:pt idx="334">
                  <c:v>11.4442</c:v>
                </c:pt>
                <c:pt idx="335">
                  <c:v>9.5368000000000013</c:v>
                </c:pt>
                <c:pt idx="336">
                  <c:v>9.5368000000000013</c:v>
                </c:pt>
                <c:pt idx="337">
                  <c:v>9.5368000000000013</c:v>
                </c:pt>
                <c:pt idx="338">
                  <c:v>9.5368000000000013</c:v>
                </c:pt>
                <c:pt idx="339">
                  <c:v>9.5368000000000013</c:v>
                </c:pt>
                <c:pt idx="340">
                  <c:v>9.5368000000000013</c:v>
                </c:pt>
                <c:pt idx="341">
                  <c:v>9.5368000000000013</c:v>
                </c:pt>
                <c:pt idx="342">
                  <c:v>9.5368000000000013</c:v>
                </c:pt>
                <c:pt idx="343">
                  <c:v>9.5368000000000013</c:v>
                </c:pt>
                <c:pt idx="344">
                  <c:v>7.6294499999999976</c:v>
                </c:pt>
                <c:pt idx="345">
                  <c:v>7.6294499999999976</c:v>
                </c:pt>
                <c:pt idx="346">
                  <c:v>7.6294499999999976</c:v>
                </c:pt>
                <c:pt idx="347">
                  <c:v>7.6294499999999976</c:v>
                </c:pt>
                <c:pt idx="348">
                  <c:v>7.6294499999999976</c:v>
                </c:pt>
                <c:pt idx="349">
                  <c:v>7.6294499999999976</c:v>
                </c:pt>
                <c:pt idx="350">
                  <c:v>7.6294499999999976</c:v>
                </c:pt>
                <c:pt idx="351">
                  <c:v>7.6294499999999976</c:v>
                </c:pt>
                <c:pt idx="352">
                  <c:v>7.6294499999999976</c:v>
                </c:pt>
                <c:pt idx="353">
                  <c:v>7.6294499999999976</c:v>
                </c:pt>
                <c:pt idx="354">
                  <c:v>7.6294499999999976</c:v>
                </c:pt>
                <c:pt idx="355">
                  <c:v>7.6294499999999976</c:v>
                </c:pt>
                <c:pt idx="356">
                  <c:v>7.6294499999999976</c:v>
                </c:pt>
                <c:pt idx="357">
                  <c:v>7.6294499999999976</c:v>
                </c:pt>
                <c:pt idx="358">
                  <c:v>7.6294499999999976</c:v>
                </c:pt>
                <c:pt idx="359">
                  <c:v>5.7220799999999956</c:v>
                </c:pt>
                <c:pt idx="360">
                  <c:v>5.7220799999999956</c:v>
                </c:pt>
                <c:pt idx="361">
                  <c:v>5.7220799999999956</c:v>
                </c:pt>
                <c:pt idx="362">
                  <c:v>5.7220799999999956</c:v>
                </c:pt>
                <c:pt idx="363">
                  <c:v>5.7220799999999956</c:v>
                </c:pt>
                <c:pt idx="364">
                  <c:v>5.7220799999999956</c:v>
                </c:pt>
                <c:pt idx="365">
                  <c:v>5.7220799999999956</c:v>
                </c:pt>
                <c:pt idx="366">
                  <c:v>5.7220799999999956</c:v>
                </c:pt>
                <c:pt idx="367">
                  <c:v>5.7220799999999956</c:v>
                </c:pt>
                <c:pt idx="368">
                  <c:v>5.7220799999999956</c:v>
                </c:pt>
                <c:pt idx="369">
                  <c:v>5.7220799999999956</c:v>
                </c:pt>
                <c:pt idx="370">
                  <c:v>5.7220799999999956</c:v>
                </c:pt>
                <c:pt idx="371">
                  <c:v>5.7220799999999956</c:v>
                </c:pt>
                <c:pt idx="372">
                  <c:v>5.7220799999999956</c:v>
                </c:pt>
                <c:pt idx="373">
                  <c:v>5.7220799999999956</c:v>
                </c:pt>
                <c:pt idx="374">
                  <c:v>3.8147299999999991</c:v>
                </c:pt>
                <c:pt idx="375">
                  <c:v>3.8147299999999991</c:v>
                </c:pt>
                <c:pt idx="376">
                  <c:v>3.8147299999999991</c:v>
                </c:pt>
                <c:pt idx="377">
                  <c:v>3.8147299999999991</c:v>
                </c:pt>
                <c:pt idx="378">
                  <c:v>3.8147299999999991</c:v>
                </c:pt>
                <c:pt idx="379">
                  <c:v>3.8147299999999991</c:v>
                </c:pt>
                <c:pt idx="380">
                  <c:v>3.8147299999999991</c:v>
                </c:pt>
                <c:pt idx="381">
                  <c:v>3.8147299999999991</c:v>
                </c:pt>
                <c:pt idx="382">
                  <c:v>3.8147299999999991</c:v>
                </c:pt>
                <c:pt idx="383">
                  <c:v>3.8147299999999991</c:v>
                </c:pt>
                <c:pt idx="384">
                  <c:v>3.8147299999999991</c:v>
                </c:pt>
                <c:pt idx="385">
                  <c:v>3.8147299999999991</c:v>
                </c:pt>
                <c:pt idx="386">
                  <c:v>3.8147299999999991</c:v>
                </c:pt>
                <c:pt idx="387">
                  <c:v>3.8147299999999991</c:v>
                </c:pt>
                <c:pt idx="388">
                  <c:v>3.8147299999999991</c:v>
                </c:pt>
                <c:pt idx="389">
                  <c:v>3.8147299999999991</c:v>
                </c:pt>
                <c:pt idx="390">
                  <c:v>3.8147299999999991</c:v>
                </c:pt>
                <c:pt idx="391">
                  <c:v>3.8147299999999991</c:v>
                </c:pt>
                <c:pt idx="392">
                  <c:v>3.8147299999999991</c:v>
                </c:pt>
                <c:pt idx="393">
                  <c:v>3.8147299999999991</c:v>
                </c:pt>
                <c:pt idx="394">
                  <c:v>3.8147299999999991</c:v>
                </c:pt>
                <c:pt idx="395">
                  <c:v>3.8147299999999991</c:v>
                </c:pt>
                <c:pt idx="396">
                  <c:v>3.8147299999999991</c:v>
                </c:pt>
                <c:pt idx="397">
                  <c:v>3.8147299999999991</c:v>
                </c:pt>
                <c:pt idx="398">
                  <c:v>3.8147299999999991</c:v>
                </c:pt>
                <c:pt idx="399">
                  <c:v>3.8147299999999991</c:v>
                </c:pt>
                <c:pt idx="400">
                  <c:v>3.8147299999999991</c:v>
                </c:pt>
                <c:pt idx="401">
                  <c:v>3.8147299999999991</c:v>
                </c:pt>
                <c:pt idx="402">
                  <c:v>3.8147299999999991</c:v>
                </c:pt>
                <c:pt idx="403">
                  <c:v>1.9073599999999999</c:v>
                </c:pt>
                <c:pt idx="404">
                  <c:v>1.9073599999999999</c:v>
                </c:pt>
                <c:pt idx="405">
                  <c:v>1.9073599999999999</c:v>
                </c:pt>
                <c:pt idx="406">
                  <c:v>1.9073599999999999</c:v>
                </c:pt>
                <c:pt idx="407">
                  <c:v>1.9073599999999999</c:v>
                </c:pt>
                <c:pt idx="408">
                  <c:v>1.9073599999999999</c:v>
                </c:pt>
                <c:pt idx="409">
                  <c:v>1.9073599999999999</c:v>
                </c:pt>
                <c:pt idx="410">
                  <c:v>1.9073599999999999</c:v>
                </c:pt>
                <c:pt idx="411">
                  <c:v>1.9073599999999999</c:v>
                </c:pt>
                <c:pt idx="412">
                  <c:v>1.9073599999999999</c:v>
                </c:pt>
                <c:pt idx="413">
                  <c:v>1.9073599999999999</c:v>
                </c:pt>
                <c:pt idx="414">
                  <c:v>1.9073599999999999</c:v>
                </c:pt>
                <c:pt idx="415">
                  <c:v>1.9073599999999999</c:v>
                </c:pt>
                <c:pt idx="416">
                  <c:v>1.9073599999999999</c:v>
                </c:pt>
                <c:pt idx="417">
                  <c:v>3.8147299999999991</c:v>
                </c:pt>
                <c:pt idx="418">
                  <c:v>3.8147299999999991</c:v>
                </c:pt>
                <c:pt idx="419">
                  <c:v>3.8147299999999991</c:v>
                </c:pt>
                <c:pt idx="420">
                  <c:v>5.7220799999999956</c:v>
                </c:pt>
                <c:pt idx="421">
                  <c:v>5.7220799999999956</c:v>
                </c:pt>
                <c:pt idx="422">
                  <c:v>7.6294499999999976</c:v>
                </c:pt>
                <c:pt idx="423">
                  <c:v>9.5368000000000013</c:v>
                </c:pt>
                <c:pt idx="424">
                  <c:v>11.4442</c:v>
                </c:pt>
                <c:pt idx="425">
                  <c:v>13.3515</c:v>
                </c:pt>
                <c:pt idx="426">
                  <c:v>13.3515</c:v>
                </c:pt>
                <c:pt idx="427">
                  <c:v>17.1663</c:v>
                </c:pt>
                <c:pt idx="428">
                  <c:v>20.981000000000002</c:v>
                </c:pt>
                <c:pt idx="429">
                  <c:v>24.7956</c:v>
                </c:pt>
                <c:pt idx="430">
                  <c:v>24.7956</c:v>
                </c:pt>
                <c:pt idx="431">
                  <c:v>28.610299999999999</c:v>
                </c:pt>
                <c:pt idx="432">
                  <c:v>32.425200000000011</c:v>
                </c:pt>
                <c:pt idx="433">
                  <c:v>36.239899999999999</c:v>
                </c:pt>
                <c:pt idx="434">
                  <c:v>38.147200000000012</c:v>
                </c:pt>
                <c:pt idx="435">
                  <c:v>41.9619</c:v>
                </c:pt>
                <c:pt idx="436">
                  <c:v>47.683900000000001</c:v>
                </c:pt>
                <c:pt idx="437">
                  <c:v>51.498600000000003</c:v>
                </c:pt>
                <c:pt idx="438">
                  <c:v>53.406000000000013</c:v>
                </c:pt>
                <c:pt idx="439">
                  <c:v>57.220700000000001</c:v>
                </c:pt>
                <c:pt idx="440">
                  <c:v>62.942999999999998</c:v>
                </c:pt>
                <c:pt idx="441">
                  <c:v>64.850300000000004</c:v>
                </c:pt>
                <c:pt idx="442">
                  <c:v>70.572399999999945</c:v>
                </c:pt>
                <c:pt idx="443">
                  <c:v>74.387100000000004</c:v>
                </c:pt>
                <c:pt idx="444">
                  <c:v>80.109099999999998</c:v>
                </c:pt>
                <c:pt idx="445">
                  <c:v>82.016500000000022</c:v>
                </c:pt>
                <c:pt idx="446">
                  <c:v>87.738500000000002</c:v>
                </c:pt>
                <c:pt idx="447">
                  <c:v>91.553199999999975</c:v>
                </c:pt>
                <c:pt idx="448">
                  <c:v>93.460499999999996</c:v>
                </c:pt>
                <c:pt idx="449">
                  <c:v>97.275200000000012</c:v>
                </c:pt>
                <c:pt idx="450">
                  <c:v>99.182600000000008</c:v>
                </c:pt>
                <c:pt idx="451">
                  <c:v>102.997</c:v>
                </c:pt>
                <c:pt idx="452">
                  <c:v>104.905</c:v>
                </c:pt>
                <c:pt idx="453">
                  <c:v>104.905</c:v>
                </c:pt>
                <c:pt idx="454">
                  <c:v>106.812</c:v>
                </c:pt>
                <c:pt idx="455">
                  <c:v>108.71899999999999</c:v>
                </c:pt>
                <c:pt idx="456">
                  <c:v>110.627</c:v>
                </c:pt>
                <c:pt idx="457">
                  <c:v>112.53400000000001</c:v>
                </c:pt>
                <c:pt idx="458">
                  <c:v>114.441</c:v>
                </c:pt>
                <c:pt idx="459">
                  <c:v>114.441</c:v>
                </c:pt>
                <c:pt idx="460">
                  <c:v>114.441</c:v>
                </c:pt>
                <c:pt idx="461">
                  <c:v>114.441</c:v>
                </c:pt>
                <c:pt idx="462">
                  <c:v>114.441</c:v>
                </c:pt>
                <c:pt idx="463">
                  <c:v>114.441</c:v>
                </c:pt>
                <c:pt idx="464">
                  <c:v>114.441</c:v>
                </c:pt>
                <c:pt idx="465">
                  <c:v>114.441</c:v>
                </c:pt>
                <c:pt idx="466">
                  <c:v>112.53400000000001</c:v>
                </c:pt>
                <c:pt idx="467">
                  <c:v>112.53400000000001</c:v>
                </c:pt>
                <c:pt idx="468">
                  <c:v>110.627</c:v>
                </c:pt>
                <c:pt idx="469">
                  <c:v>110.627</c:v>
                </c:pt>
                <c:pt idx="470">
                  <c:v>108.71899999999999</c:v>
                </c:pt>
                <c:pt idx="471">
                  <c:v>106.812</c:v>
                </c:pt>
                <c:pt idx="472">
                  <c:v>104.905</c:v>
                </c:pt>
                <c:pt idx="473">
                  <c:v>104.905</c:v>
                </c:pt>
                <c:pt idx="474">
                  <c:v>102.997</c:v>
                </c:pt>
                <c:pt idx="475">
                  <c:v>101.09</c:v>
                </c:pt>
                <c:pt idx="476">
                  <c:v>99.182600000000008</c:v>
                </c:pt>
                <c:pt idx="477">
                  <c:v>97.275200000000012</c:v>
                </c:pt>
                <c:pt idx="478">
                  <c:v>93.460499999999996</c:v>
                </c:pt>
                <c:pt idx="479">
                  <c:v>93.460499999999996</c:v>
                </c:pt>
                <c:pt idx="480">
                  <c:v>91.553199999999975</c:v>
                </c:pt>
                <c:pt idx="481">
                  <c:v>87.738500000000002</c:v>
                </c:pt>
                <c:pt idx="482">
                  <c:v>85.831199999999995</c:v>
                </c:pt>
                <c:pt idx="483">
                  <c:v>83.9238</c:v>
                </c:pt>
                <c:pt idx="484">
                  <c:v>82.016500000000022</c:v>
                </c:pt>
                <c:pt idx="485">
                  <c:v>78.201800000000006</c:v>
                </c:pt>
                <c:pt idx="486">
                  <c:v>78.201800000000006</c:v>
                </c:pt>
                <c:pt idx="487">
                  <c:v>76.294399999999996</c:v>
                </c:pt>
                <c:pt idx="488">
                  <c:v>74.387100000000004</c:v>
                </c:pt>
                <c:pt idx="489">
                  <c:v>72.479700000000008</c:v>
                </c:pt>
                <c:pt idx="490">
                  <c:v>70.572399999999945</c:v>
                </c:pt>
                <c:pt idx="491">
                  <c:v>68.665000000000006</c:v>
                </c:pt>
                <c:pt idx="492">
                  <c:v>68.665000000000006</c:v>
                </c:pt>
                <c:pt idx="493">
                  <c:v>66.7577</c:v>
                </c:pt>
                <c:pt idx="494">
                  <c:v>64.850300000000004</c:v>
                </c:pt>
                <c:pt idx="495">
                  <c:v>64.850300000000004</c:v>
                </c:pt>
                <c:pt idx="496">
                  <c:v>62.942999999999998</c:v>
                </c:pt>
                <c:pt idx="497">
                  <c:v>62.942999999999998</c:v>
                </c:pt>
                <c:pt idx="498">
                  <c:v>61.035600000000002</c:v>
                </c:pt>
                <c:pt idx="499">
                  <c:v>59.128</c:v>
                </c:pt>
                <c:pt idx="500">
                  <c:v>57.220700000000001</c:v>
                </c:pt>
                <c:pt idx="501">
                  <c:v>55.313299999999998</c:v>
                </c:pt>
                <c:pt idx="502">
                  <c:v>55.313299999999998</c:v>
                </c:pt>
                <c:pt idx="503">
                  <c:v>53.406000000000013</c:v>
                </c:pt>
                <c:pt idx="504">
                  <c:v>51.498600000000003</c:v>
                </c:pt>
                <c:pt idx="505">
                  <c:v>51.498600000000003</c:v>
                </c:pt>
                <c:pt idx="506">
                  <c:v>49.591300000000011</c:v>
                </c:pt>
                <c:pt idx="507">
                  <c:v>49.591300000000011</c:v>
                </c:pt>
                <c:pt idx="508">
                  <c:v>47.683900000000001</c:v>
                </c:pt>
                <c:pt idx="509">
                  <c:v>45.776600000000009</c:v>
                </c:pt>
                <c:pt idx="510">
                  <c:v>45.776600000000009</c:v>
                </c:pt>
                <c:pt idx="511">
                  <c:v>43.869300000000003</c:v>
                </c:pt>
                <c:pt idx="512">
                  <c:v>41.9619</c:v>
                </c:pt>
                <c:pt idx="513">
                  <c:v>41.9619</c:v>
                </c:pt>
                <c:pt idx="514">
                  <c:v>40.054600000000001</c:v>
                </c:pt>
                <c:pt idx="515">
                  <c:v>40.054600000000001</c:v>
                </c:pt>
                <c:pt idx="516">
                  <c:v>38.147200000000012</c:v>
                </c:pt>
                <c:pt idx="517">
                  <c:v>38.147200000000012</c:v>
                </c:pt>
                <c:pt idx="518">
                  <c:v>38.147200000000012</c:v>
                </c:pt>
                <c:pt idx="519">
                  <c:v>36.239899999999999</c:v>
                </c:pt>
                <c:pt idx="520">
                  <c:v>36.239899999999999</c:v>
                </c:pt>
                <c:pt idx="521">
                  <c:v>34.332500000000003</c:v>
                </c:pt>
                <c:pt idx="522">
                  <c:v>34.332500000000003</c:v>
                </c:pt>
                <c:pt idx="523">
                  <c:v>32.425200000000011</c:v>
                </c:pt>
                <c:pt idx="524">
                  <c:v>32.425200000000011</c:v>
                </c:pt>
                <c:pt idx="525">
                  <c:v>30.517800000000001</c:v>
                </c:pt>
                <c:pt idx="526">
                  <c:v>30.517800000000001</c:v>
                </c:pt>
                <c:pt idx="527">
                  <c:v>30.517800000000001</c:v>
                </c:pt>
                <c:pt idx="528">
                  <c:v>26.702999999999999</c:v>
                </c:pt>
                <c:pt idx="529">
                  <c:v>26.702999999999999</c:v>
                </c:pt>
                <c:pt idx="530">
                  <c:v>24.7956</c:v>
                </c:pt>
                <c:pt idx="531">
                  <c:v>24.7956</c:v>
                </c:pt>
                <c:pt idx="532">
                  <c:v>24.7956</c:v>
                </c:pt>
                <c:pt idx="533">
                  <c:v>24.7956</c:v>
                </c:pt>
                <c:pt idx="534">
                  <c:v>24.7956</c:v>
                </c:pt>
                <c:pt idx="535">
                  <c:v>24.7956</c:v>
                </c:pt>
                <c:pt idx="536">
                  <c:v>24.7956</c:v>
                </c:pt>
                <c:pt idx="537">
                  <c:v>24.7956</c:v>
                </c:pt>
                <c:pt idx="538">
                  <c:v>24.7956</c:v>
                </c:pt>
                <c:pt idx="539">
                  <c:v>20.981000000000002</c:v>
                </c:pt>
                <c:pt idx="540">
                  <c:v>20.981000000000002</c:v>
                </c:pt>
                <c:pt idx="541">
                  <c:v>20.981000000000002</c:v>
                </c:pt>
                <c:pt idx="542">
                  <c:v>20.981000000000002</c:v>
                </c:pt>
                <c:pt idx="543">
                  <c:v>19.073599999999999</c:v>
                </c:pt>
                <c:pt idx="544">
                  <c:v>19.073599999999999</c:v>
                </c:pt>
                <c:pt idx="545">
                  <c:v>19.073599999999999</c:v>
                </c:pt>
                <c:pt idx="546">
                  <c:v>19.073599999999999</c:v>
                </c:pt>
                <c:pt idx="547">
                  <c:v>17.1663</c:v>
                </c:pt>
                <c:pt idx="548">
                  <c:v>17.1663</c:v>
                </c:pt>
                <c:pt idx="549">
                  <c:v>17.1663</c:v>
                </c:pt>
                <c:pt idx="550">
                  <c:v>15.258900000000001</c:v>
                </c:pt>
                <c:pt idx="551">
                  <c:v>15.258900000000001</c:v>
                </c:pt>
                <c:pt idx="552">
                  <c:v>15.258900000000001</c:v>
                </c:pt>
                <c:pt idx="553">
                  <c:v>13.3515</c:v>
                </c:pt>
                <c:pt idx="554">
                  <c:v>13.3515</c:v>
                </c:pt>
                <c:pt idx="555">
                  <c:v>13.3515</c:v>
                </c:pt>
                <c:pt idx="556">
                  <c:v>13.3515</c:v>
                </c:pt>
                <c:pt idx="557">
                  <c:v>11.4442</c:v>
                </c:pt>
                <c:pt idx="558">
                  <c:v>11.4442</c:v>
                </c:pt>
                <c:pt idx="559">
                  <c:v>11.4442</c:v>
                </c:pt>
                <c:pt idx="560">
                  <c:v>11.4442</c:v>
                </c:pt>
                <c:pt idx="561">
                  <c:v>11.4442</c:v>
                </c:pt>
                <c:pt idx="562">
                  <c:v>11.4442</c:v>
                </c:pt>
                <c:pt idx="563">
                  <c:v>11.4442</c:v>
                </c:pt>
                <c:pt idx="564">
                  <c:v>11.4442</c:v>
                </c:pt>
                <c:pt idx="565">
                  <c:v>11.4442</c:v>
                </c:pt>
                <c:pt idx="566">
                  <c:v>11.4442</c:v>
                </c:pt>
                <c:pt idx="567">
                  <c:v>11.4442</c:v>
                </c:pt>
                <c:pt idx="568">
                  <c:v>11.4442</c:v>
                </c:pt>
                <c:pt idx="569">
                  <c:v>11.4442</c:v>
                </c:pt>
                <c:pt idx="570">
                  <c:v>9.5368000000000013</c:v>
                </c:pt>
                <c:pt idx="571">
                  <c:v>9.5368000000000013</c:v>
                </c:pt>
                <c:pt idx="572">
                  <c:v>9.5368000000000013</c:v>
                </c:pt>
                <c:pt idx="573">
                  <c:v>9.5368000000000013</c:v>
                </c:pt>
                <c:pt idx="574">
                  <c:v>9.5368000000000013</c:v>
                </c:pt>
                <c:pt idx="575">
                  <c:v>9.5368000000000013</c:v>
                </c:pt>
                <c:pt idx="576">
                  <c:v>9.5368000000000013</c:v>
                </c:pt>
                <c:pt idx="577">
                  <c:v>7.6294499999999976</c:v>
                </c:pt>
                <c:pt idx="578">
                  <c:v>7.6294499999999976</c:v>
                </c:pt>
                <c:pt idx="579">
                  <c:v>7.6294499999999976</c:v>
                </c:pt>
                <c:pt idx="580">
                  <c:v>7.6294499999999976</c:v>
                </c:pt>
                <c:pt idx="581">
                  <c:v>7.6294499999999976</c:v>
                </c:pt>
                <c:pt idx="582">
                  <c:v>7.6294499999999976</c:v>
                </c:pt>
                <c:pt idx="583">
                  <c:v>7.6294499999999976</c:v>
                </c:pt>
                <c:pt idx="584">
                  <c:v>7.6294499999999976</c:v>
                </c:pt>
                <c:pt idx="585">
                  <c:v>7.6294499999999976</c:v>
                </c:pt>
                <c:pt idx="586">
                  <c:v>7.6294499999999976</c:v>
                </c:pt>
                <c:pt idx="587">
                  <c:v>7.6294499999999976</c:v>
                </c:pt>
                <c:pt idx="588">
                  <c:v>7.6294499999999976</c:v>
                </c:pt>
                <c:pt idx="589">
                  <c:v>7.6294499999999976</c:v>
                </c:pt>
                <c:pt idx="590">
                  <c:v>7.6294499999999976</c:v>
                </c:pt>
                <c:pt idx="591">
                  <c:v>7.6294499999999976</c:v>
                </c:pt>
                <c:pt idx="592">
                  <c:v>7.6294499999999976</c:v>
                </c:pt>
                <c:pt idx="593">
                  <c:v>5.7220799999999956</c:v>
                </c:pt>
                <c:pt idx="594">
                  <c:v>5.7220799999999956</c:v>
                </c:pt>
                <c:pt idx="595">
                  <c:v>5.7220799999999956</c:v>
                </c:pt>
                <c:pt idx="596">
                  <c:v>5.7220799999999956</c:v>
                </c:pt>
                <c:pt idx="597">
                  <c:v>5.7220799999999956</c:v>
                </c:pt>
                <c:pt idx="598">
                  <c:v>5.7220799999999956</c:v>
                </c:pt>
                <c:pt idx="599">
                  <c:v>5.7220799999999956</c:v>
                </c:pt>
                <c:pt idx="600">
                  <c:v>5.7220799999999956</c:v>
                </c:pt>
                <c:pt idx="601">
                  <c:v>5.7220799999999956</c:v>
                </c:pt>
                <c:pt idx="602">
                  <c:v>5.7220799999999956</c:v>
                </c:pt>
                <c:pt idx="603">
                  <c:v>5.7220799999999956</c:v>
                </c:pt>
                <c:pt idx="604">
                  <c:v>5.7220799999999956</c:v>
                </c:pt>
                <c:pt idx="605">
                  <c:v>5.7220799999999956</c:v>
                </c:pt>
                <c:pt idx="606">
                  <c:v>5.7220799999999956</c:v>
                </c:pt>
                <c:pt idx="607">
                  <c:v>5.7220799999999956</c:v>
                </c:pt>
                <c:pt idx="608">
                  <c:v>5.7220799999999956</c:v>
                </c:pt>
                <c:pt idx="609">
                  <c:v>5.7220799999999956</c:v>
                </c:pt>
                <c:pt idx="610">
                  <c:v>5.7220799999999956</c:v>
                </c:pt>
                <c:pt idx="611">
                  <c:v>5.7220799999999956</c:v>
                </c:pt>
                <c:pt idx="612">
                  <c:v>5.7220799999999956</c:v>
                </c:pt>
                <c:pt idx="613">
                  <c:v>5.7220799999999956</c:v>
                </c:pt>
                <c:pt idx="614">
                  <c:v>5.7220799999999956</c:v>
                </c:pt>
                <c:pt idx="615">
                  <c:v>5.7220799999999956</c:v>
                </c:pt>
                <c:pt idx="616">
                  <c:v>5.7220799999999956</c:v>
                </c:pt>
                <c:pt idx="617">
                  <c:v>5.7220799999999956</c:v>
                </c:pt>
                <c:pt idx="618">
                  <c:v>5.7220799999999956</c:v>
                </c:pt>
                <c:pt idx="619">
                  <c:v>3.8147299999999991</c:v>
                </c:pt>
                <c:pt idx="620">
                  <c:v>3.8147299999999991</c:v>
                </c:pt>
                <c:pt idx="621">
                  <c:v>3.8147299999999991</c:v>
                </c:pt>
                <c:pt idx="622">
                  <c:v>3.8147299999999991</c:v>
                </c:pt>
                <c:pt idx="623">
                  <c:v>3.8147299999999991</c:v>
                </c:pt>
                <c:pt idx="624">
                  <c:v>3.8147299999999991</c:v>
                </c:pt>
                <c:pt idx="625">
                  <c:v>3.8147299999999991</c:v>
                </c:pt>
                <c:pt idx="626">
                  <c:v>3.8147299999999991</c:v>
                </c:pt>
                <c:pt idx="627">
                  <c:v>3.8147299999999991</c:v>
                </c:pt>
                <c:pt idx="628">
                  <c:v>3.8147299999999991</c:v>
                </c:pt>
                <c:pt idx="629">
                  <c:v>3.8147299999999991</c:v>
                </c:pt>
                <c:pt idx="630">
                  <c:v>3.8147299999999991</c:v>
                </c:pt>
                <c:pt idx="631">
                  <c:v>1.9073599999999999</c:v>
                </c:pt>
                <c:pt idx="632">
                  <c:v>1.9073599999999999</c:v>
                </c:pt>
                <c:pt idx="633">
                  <c:v>1.9073599999999999</c:v>
                </c:pt>
                <c:pt idx="634">
                  <c:v>1.9073599999999999</c:v>
                </c:pt>
                <c:pt idx="635">
                  <c:v>1.9073599999999999</c:v>
                </c:pt>
                <c:pt idx="636">
                  <c:v>1.9073599999999999</c:v>
                </c:pt>
                <c:pt idx="637">
                  <c:v>1.9073599999999999</c:v>
                </c:pt>
                <c:pt idx="638">
                  <c:v>1.9073599999999999</c:v>
                </c:pt>
                <c:pt idx="639">
                  <c:v>1.9073599999999999</c:v>
                </c:pt>
                <c:pt idx="640">
                  <c:v>1.9073599999999999</c:v>
                </c:pt>
                <c:pt idx="641">
                  <c:v>1.9073599999999999</c:v>
                </c:pt>
                <c:pt idx="642">
                  <c:v>1.9073599999999999</c:v>
                </c:pt>
                <c:pt idx="643">
                  <c:v>1.9073599999999999</c:v>
                </c:pt>
                <c:pt idx="644">
                  <c:v>1.9073599999999999</c:v>
                </c:pt>
                <c:pt idx="645">
                  <c:v>1.9073599999999999</c:v>
                </c:pt>
                <c:pt idx="646">
                  <c:v>1.9073599999999999</c:v>
                </c:pt>
                <c:pt idx="647">
                  <c:v>3.8147299999999991</c:v>
                </c:pt>
                <c:pt idx="648">
                  <c:v>3.8147299999999991</c:v>
                </c:pt>
                <c:pt idx="649">
                  <c:v>3.8147299999999991</c:v>
                </c:pt>
                <c:pt idx="650">
                  <c:v>3.8147299999999991</c:v>
                </c:pt>
                <c:pt idx="651">
                  <c:v>5.7220799999999956</c:v>
                </c:pt>
                <c:pt idx="652">
                  <c:v>5.7220799999999956</c:v>
                </c:pt>
                <c:pt idx="653">
                  <c:v>5.7220799999999956</c:v>
                </c:pt>
                <c:pt idx="654">
                  <c:v>7.6294499999999976</c:v>
                </c:pt>
                <c:pt idx="655">
                  <c:v>9.5368000000000013</c:v>
                </c:pt>
                <c:pt idx="656">
                  <c:v>9.5368000000000013</c:v>
                </c:pt>
                <c:pt idx="657">
                  <c:v>11.4442</c:v>
                </c:pt>
                <c:pt idx="658">
                  <c:v>11.4442</c:v>
                </c:pt>
                <c:pt idx="659">
                  <c:v>13.3515</c:v>
                </c:pt>
                <c:pt idx="660">
                  <c:v>15.258900000000001</c:v>
                </c:pt>
                <c:pt idx="661">
                  <c:v>19.073599999999999</c:v>
                </c:pt>
                <c:pt idx="662">
                  <c:v>22.88829999999998</c:v>
                </c:pt>
                <c:pt idx="663">
                  <c:v>24.7956</c:v>
                </c:pt>
                <c:pt idx="664">
                  <c:v>28.610299999999999</c:v>
                </c:pt>
                <c:pt idx="665">
                  <c:v>30.517800000000001</c:v>
                </c:pt>
                <c:pt idx="666">
                  <c:v>34.332500000000003</c:v>
                </c:pt>
                <c:pt idx="667">
                  <c:v>38.147200000000012</c:v>
                </c:pt>
                <c:pt idx="668">
                  <c:v>40.054600000000001</c:v>
                </c:pt>
                <c:pt idx="669">
                  <c:v>45.776600000000009</c:v>
                </c:pt>
                <c:pt idx="670">
                  <c:v>49.591300000000011</c:v>
                </c:pt>
                <c:pt idx="671">
                  <c:v>51.498600000000003</c:v>
                </c:pt>
                <c:pt idx="672">
                  <c:v>55.313299999999998</c:v>
                </c:pt>
                <c:pt idx="673">
                  <c:v>59.128</c:v>
                </c:pt>
                <c:pt idx="674">
                  <c:v>64.850300000000004</c:v>
                </c:pt>
                <c:pt idx="675">
                  <c:v>66.7577</c:v>
                </c:pt>
                <c:pt idx="676">
                  <c:v>72.479700000000008</c:v>
                </c:pt>
                <c:pt idx="677">
                  <c:v>76.294399999999996</c:v>
                </c:pt>
                <c:pt idx="678">
                  <c:v>80.109099999999998</c:v>
                </c:pt>
                <c:pt idx="679">
                  <c:v>85.831199999999995</c:v>
                </c:pt>
                <c:pt idx="680">
                  <c:v>89.645899999999983</c:v>
                </c:pt>
                <c:pt idx="681">
                  <c:v>91.553199999999975</c:v>
                </c:pt>
                <c:pt idx="682">
                  <c:v>95.367900000000006</c:v>
                </c:pt>
                <c:pt idx="683">
                  <c:v>99.182600000000008</c:v>
                </c:pt>
                <c:pt idx="684">
                  <c:v>102.997</c:v>
                </c:pt>
                <c:pt idx="685">
                  <c:v>104.905</c:v>
                </c:pt>
                <c:pt idx="686">
                  <c:v>106.812</c:v>
                </c:pt>
                <c:pt idx="687">
                  <c:v>110.627</c:v>
                </c:pt>
                <c:pt idx="688">
                  <c:v>112.53400000000001</c:v>
                </c:pt>
                <c:pt idx="689">
                  <c:v>114.441</c:v>
                </c:pt>
                <c:pt idx="690">
                  <c:v>116.349</c:v>
                </c:pt>
                <c:pt idx="691">
                  <c:v>116.349</c:v>
                </c:pt>
                <c:pt idx="692">
                  <c:v>118.256</c:v>
                </c:pt>
                <c:pt idx="693">
                  <c:v>118.256</c:v>
                </c:pt>
                <c:pt idx="694">
                  <c:v>118.256</c:v>
                </c:pt>
                <c:pt idx="695">
                  <c:v>118.256</c:v>
                </c:pt>
                <c:pt idx="696">
                  <c:v>118.256</c:v>
                </c:pt>
                <c:pt idx="697">
                  <c:v>118.256</c:v>
                </c:pt>
                <c:pt idx="698">
                  <c:v>118.256</c:v>
                </c:pt>
                <c:pt idx="699">
                  <c:v>116.349</c:v>
                </c:pt>
                <c:pt idx="700">
                  <c:v>116.349</c:v>
                </c:pt>
                <c:pt idx="701">
                  <c:v>114.441</c:v>
                </c:pt>
                <c:pt idx="702">
                  <c:v>112.53400000000001</c:v>
                </c:pt>
                <c:pt idx="703">
                  <c:v>110.627</c:v>
                </c:pt>
                <c:pt idx="704">
                  <c:v>108.71899999999999</c:v>
                </c:pt>
                <c:pt idx="705">
                  <c:v>106.812</c:v>
                </c:pt>
                <c:pt idx="706">
                  <c:v>104.905</c:v>
                </c:pt>
                <c:pt idx="707">
                  <c:v>104.905</c:v>
                </c:pt>
                <c:pt idx="708">
                  <c:v>104.905</c:v>
                </c:pt>
                <c:pt idx="709">
                  <c:v>101.09</c:v>
                </c:pt>
                <c:pt idx="710">
                  <c:v>99.182600000000008</c:v>
                </c:pt>
                <c:pt idx="711">
                  <c:v>97.275200000000012</c:v>
                </c:pt>
                <c:pt idx="712">
                  <c:v>93.460499999999996</c:v>
                </c:pt>
                <c:pt idx="713">
                  <c:v>93.460499999999996</c:v>
                </c:pt>
                <c:pt idx="714">
                  <c:v>91.553199999999975</c:v>
                </c:pt>
                <c:pt idx="715">
                  <c:v>89.645899999999983</c:v>
                </c:pt>
                <c:pt idx="716">
                  <c:v>87.738500000000002</c:v>
                </c:pt>
                <c:pt idx="717">
                  <c:v>85.831199999999995</c:v>
                </c:pt>
                <c:pt idx="718">
                  <c:v>83.9238</c:v>
                </c:pt>
                <c:pt idx="719">
                  <c:v>82.016500000000022</c:v>
                </c:pt>
                <c:pt idx="720">
                  <c:v>80.109099999999998</c:v>
                </c:pt>
                <c:pt idx="721">
                  <c:v>78.201800000000006</c:v>
                </c:pt>
                <c:pt idx="722">
                  <c:v>76.294399999999996</c:v>
                </c:pt>
                <c:pt idx="723">
                  <c:v>74.387100000000004</c:v>
                </c:pt>
                <c:pt idx="724">
                  <c:v>72.479700000000008</c:v>
                </c:pt>
                <c:pt idx="725">
                  <c:v>70.572399999999945</c:v>
                </c:pt>
                <c:pt idx="726">
                  <c:v>68.665000000000006</c:v>
                </c:pt>
                <c:pt idx="727">
                  <c:v>66.7577</c:v>
                </c:pt>
                <c:pt idx="728">
                  <c:v>64.850300000000004</c:v>
                </c:pt>
                <c:pt idx="729">
                  <c:v>64.850300000000004</c:v>
                </c:pt>
                <c:pt idx="730">
                  <c:v>64.850300000000004</c:v>
                </c:pt>
                <c:pt idx="731">
                  <c:v>62.942999999999998</c:v>
                </c:pt>
                <c:pt idx="732">
                  <c:v>61.035600000000002</c:v>
                </c:pt>
                <c:pt idx="733">
                  <c:v>59.128</c:v>
                </c:pt>
                <c:pt idx="734">
                  <c:v>59.128</c:v>
                </c:pt>
                <c:pt idx="735">
                  <c:v>57.220700000000001</c:v>
                </c:pt>
                <c:pt idx="736">
                  <c:v>55.313299999999998</c:v>
                </c:pt>
                <c:pt idx="737">
                  <c:v>53.406000000000013</c:v>
                </c:pt>
                <c:pt idx="738">
                  <c:v>51.498600000000003</c:v>
                </c:pt>
                <c:pt idx="739">
                  <c:v>51.498600000000003</c:v>
                </c:pt>
                <c:pt idx="740">
                  <c:v>51.498600000000003</c:v>
                </c:pt>
                <c:pt idx="741">
                  <c:v>49.591300000000011</c:v>
                </c:pt>
                <c:pt idx="742">
                  <c:v>47.683900000000001</c:v>
                </c:pt>
                <c:pt idx="743">
                  <c:v>47.683900000000001</c:v>
                </c:pt>
                <c:pt idx="744">
                  <c:v>45.776600000000009</c:v>
                </c:pt>
                <c:pt idx="745">
                  <c:v>43.869300000000003</c:v>
                </c:pt>
                <c:pt idx="746">
                  <c:v>43.869300000000003</c:v>
                </c:pt>
                <c:pt idx="747">
                  <c:v>41.9619</c:v>
                </c:pt>
                <c:pt idx="748">
                  <c:v>40.054600000000001</c:v>
                </c:pt>
                <c:pt idx="749">
                  <c:v>40.054600000000001</c:v>
                </c:pt>
                <c:pt idx="750">
                  <c:v>38.147200000000012</c:v>
                </c:pt>
                <c:pt idx="751">
                  <c:v>38.147200000000012</c:v>
                </c:pt>
                <c:pt idx="752">
                  <c:v>38.147200000000012</c:v>
                </c:pt>
                <c:pt idx="753">
                  <c:v>36.239899999999999</c:v>
                </c:pt>
                <c:pt idx="754">
                  <c:v>36.239899999999999</c:v>
                </c:pt>
                <c:pt idx="755">
                  <c:v>34.332500000000003</c:v>
                </c:pt>
                <c:pt idx="756">
                  <c:v>32.425200000000011</c:v>
                </c:pt>
                <c:pt idx="757">
                  <c:v>30.517800000000001</c:v>
                </c:pt>
                <c:pt idx="758">
                  <c:v>30.517800000000001</c:v>
                </c:pt>
                <c:pt idx="759">
                  <c:v>28.610299999999999</c:v>
                </c:pt>
                <c:pt idx="760">
                  <c:v>28.610299999999999</c:v>
                </c:pt>
                <c:pt idx="761">
                  <c:v>26.702999999999999</c:v>
                </c:pt>
                <c:pt idx="762">
                  <c:v>26.702999999999999</c:v>
                </c:pt>
                <c:pt idx="763">
                  <c:v>24.7956</c:v>
                </c:pt>
                <c:pt idx="764">
                  <c:v>24.7956</c:v>
                </c:pt>
                <c:pt idx="765">
                  <c:v>24.7956</c:v>
                </c:pt>
                <c:pt idx="766">
                  <c:v>24.7956</c:v>
                </c:pt>
                <c:pt idx="767">
                  <c:v>24.7956</c:v>
                </c:pt>
                <c:pt idx="768">
                  <c:v>24.7956</c:v>
                </c:pt>
                <c:pt idx="769">
                  <c:v>24.7956</c:v>
                </c:pt>
                <c:pt idx="770">
                  <c:v>24.7956</c:v>
                </c:pt>
                <c:pt idx="771">
                  <c:v>20.981000000000002</c:v>
                </c:pt>
                <c:pt idx="772">
                  <c:v>20.981000000000002</c:v>
                </c:pt>
                <c:pt idx="773">
                  <c:v>20.981000000000002</c:v>
                </c:pt>
                <c:pt idx="774">
                  <c:v>20.981000000000002</c:v>
                </c:pt>
                <c:pt idx="775">
                  <c:v>19.073599999999999</c:v>
                </c:pt>
                <c:pt idx="776">
                  <c:v>19.073599999999999</c:v>
                </c:pt>
                <c:pt idx="777">
                  <c:v>19.073599999999999</c:v>
                </c:pt>
                <c:pt idx="778">
                  <c:v>17.1663</c:v>
                </c:pt>
                <c:pt idx="779">
                  <c:v>17.1663</c:v>
                </c:pt>
                <c:pt idx="780">
                  <c:v>17.1663</c:v>
                </c:pt>
                <c:pt idx="781">
                  <c:v>17.1663</c:v>
                </c:pt>
                <c:pt idx="782">
                  <c:v>15.258900000000001</c:v>
                </c:pt>
                <c:pt idx="783">
                  <c:v>15.258900000000001</c:v>
                </c:pt>
                <c:pt idx="784">
                  <c:v>15.258900000000001</c:v>
                </c:pt>
                <c:pt idx="785">
                  <c:v>15.258900000000001</c:v>
                </c:pt>
                <c:pt idx="786">
                  <c:v>15.258900000000001</c:v>
                </c:pt>
                <c:pt idx="787">
                  <c:v>13.3515</c:v>
                </c:pt>
                <c:pt idx="788">
                  <c:v>13.3515</c:v>
                </c:pt>
                <c:pt idx="789">
                  <c:v>13.3515</c:v>
                </c:pt>
                <c:pt idx="790">
                  <c:v>13.3515</c:v>
                </c:pt>
                <c:pt idx="791">
                  <c:v>13.3515</c:v>
                </c:pt>
                <c:pt idx="792">
                  <c:v>11.4442</c:v>
                </c:pt>
                <c:pt idx="793">
                  <c:v>11.4442</c:v>
                </c:pt>
                <c:pt idx="794">
                  <c:v>11.4442</c:v>
                </c:pt>
                <c:pt idx="795">
                  <c:v>11.4442</c:v>
                </c:pt>
                <c:pt idx="796">
                  <c:v>11.4442</c:v>
                </c:pt>
                <c:pt idx="797">
                  <c:v>11.4442</c:v>
                </c:pt>
                <c:pt idx="798">
                  <c:v>11.4442</c:v>
                </c:pt>
                <c:pt idx="799">
                  <c:v>11.4442</c:v>
                </c:pt>
                <c:pt idx="800">
                  <c:v>9.5368000000000013</c:v>
                </c:pt>
                <c:pt idx="801">
                  <c:v>9.5368000000000013</c:v>
                </c:pt>
                <c:pt idx="802">
                  <c:v>9.5368000000000013</c:v>
                </c:pt>
                <c:pt idx="803">
                  <c:v>9.5368000000000013</c:v>
                </c:pt>
                <c:pt idx="804">
                  <c:v>9.5368000000000013</c:v>
                </c:pt>
                <c:pt idx="805">
                  <c:v>9.5368000000000013</c:v>
                </c:pt>
                <c:pt idx="806">
                  <c:v>9.5368000000000013</c:v>
                </c:pt>
                <c:pt idx="807">
                  <c:v>9.5368000000000013</c:v>
                </c:pt>
                <c:pt idx="808">
                  <c:v>7.6294499999999976</c:v>
                </c:pt>
                <c:pt idx="809">
                  <c:v>7.6294499999999976</c:v>
                </c:pt>
                <c:pt idx="810">
                  <c:v>7.6294499999999976</c:v>
                </c:pt>
                <c:pt idx="811">
                  <c:v>7.6294499999999976</c:v>
                </c:pt>
                <c:pt idx="812">
                  <c:v>7.6294499999999976</c:v>
                </c:pt>
                <c:pt idx="813">
                  <c:v>7.6294499999999976</c:v>
                </c:pt>
                <c:pt idx="814">
                  <c:v>7.6294499999999976</c:v>
                </c:pt>
                <c:pt idx="815">
                  <c:v>7.6294499999999976</c:v>
                </c:pt>
                <c:pt idx="816">
                  <c:v>7.6294499999999976</c:v>
                </c:pt>
                <c:pt idx="817">
                  <c:v>7.6294499999999976</c:v>
                </c:pt>
                <c:pt idx="818">
                  <c:v>7.6294499999999976</c:v>
                </c:pt>
                <c:pt idx="819">
                  <c:v>5.7220799999999956</c:v>
                </c:pt>
                <c:pt idx="820">
                  <c:v>5.7220799999999956</c:v>
                </c:pt>
                <c:pt idx="821">
                  <c:v>5.7220799999999956</c:v>
                </c:pt>
                <c:pt idx="822">
                  <c:v>5.7220799999999956</c:v>
                </c:pt>
                <c:pt idx="823">
                  <c:v>5.7220799999999956</c:v>
                </c:pt>
                <c:pt idx="824">
                  <c:v>5.7220799999999956</c:v>
                </c:pt>
                <c:pt idx="825">
                  <c:v>5.7220799999999956</c:v>
                </c:pt>
                <c:pt idx="826">
                  <c:v>5.7220799999999956</c:v>
                </c:pt>
                <c:pt idx="827">
                  <c:v>5.7220799999999956</c:v>
                </c:pt>
                <c:pt idx="828">
                  <c:v>5.7220799999999956</c:v>
                </c:pt>
                <c:pt idx="829">
                  <c:v>5.7220799999999956</c:v>
                </c:pt>
                <c:pt idx="830">
                  <c:v>5.7220799999999956</c:v>
                </c:pt>
                <c:pt idx="831">
                  <c:v>5.7220799999999956</c:v>
                </c:pt>
                <c:pt idx="832">
                  <c:v>5.7220799999999956</c:v>
                </c:pt>
                <c:pt idx="833">
                  <c:v>5.7220799999999956</c:v>
                </c:pt>
                <c:pt idx="834">
                  <c:v>5.7220799999999956</c:v>
                </c:pt>
                <c:pt idx="835">
                  <c:v>5.7220799999999956</c:v>
                </c:pt>
                <c:pt idx="836">
                  <c:v>5.7220799999999956</c:v>
                </c:pt>
                <c:pt idx="837">
                  <c:v>5.7220799999999956</c:v>
                </c:pt>
                <c:pt idx="838">
                  <c:v>3.8147299999999991</c:v>
                </c:pt>
                <c:pt idx="839">
                  <c:v>3.8147299999999991</c:v>
                </c:pt>
                <c:pt idx="840">
                  <c:v>3.8147299999999991</c:v>
                </c:pt>
                <c:pt idx="841">
                  <c:v>3.8147299999999991</c:v>
                </c:pt>
                <c:pt idx="842">
                  <c:v>3.8147299999999991</c:v>
                </c:pt>
                <c:pt idx="843">
                  <c:v>3.8147299999999991</c:v>
                </c:pt>
                <c:pt idx="844">
                  <c:v>3.8147299999999991</c:v>
                </c:pt>
                <c:pt idx="845">
                  <c:v>3.8147299999999991</c:v>
                </c:pt>
                <c:pt idx="846">
                  <c:v>3.8147299999999991</c:v>
                </c:pt>
                <c:pt idx="847">
                  <c:v>3.8147299999999991</c:v>
                </c:pt>
                <c:pt idx="848">
                  <c:v>3.8147299999999991</c:v>
                </c:pt>
                <c:pt idx="849">
                  <c:v>1.9073599999999999</c:v>
                </c:pt>
                <c:pt idx="850">
                  <c:v>1.9073599999999999</c:v>
                </c:pt>
                <c:pt idx="851">
                  <c:v>1.9073599999999999</c:v>
                </c:pt>
                <c:pt idx="852">
                  <c:v>1.9073599999999999</c:v>
                </c:pt>
                <c:pt idx="853">
                  <c:v>1.9073599999999999</c:v>
                </c:pt>
                <c:pt idx="854">
                  <c:v>1.9073599999999999</c:v>
                </c:pt>
                <c:pt idx="855">
                  <c:v>1.9073599999999999</c:v>
                </c:pt>
                <c:pt idx="856">
                  <c:v>1.9073599999999999</c:v>
                </c:pt>
                <c:pt idx="857">
                  <c:v>1.9073599999999999</c:v>
                </c:pt>
                <c:pt idx="858">
                  <c:v>1.9073599999999999</c:v>
                </c:pt>
                <c:pt idx="859">
                  <c:v>1.9073599999999999</c:v>
                </c:pt>
                <c:pt idx="860">
                  <c:v>1.9073599999999999</c:v>
                </c:pt>
                <c:pt idx="861">
                  <c:v>1.9073599999999999</c:v>
                </c:pt>
                <c:pt idx="862">
                  <c:v>1.9073599999999999</c:v>
                </c:pt>
                <c:pt idx="863">
                  <c:v>1.9073599999999999</c:v>
                </c:pt>
                <c:pt idx="864">
                  <c:v>1.9073599999999999</c:v>
                </c:pt>
                <c:pt idx="865">
                  <c:v>0</c:v>
                </c:pt>
                <c:pt idx="866">
                  <c:v>0</c:v>
                </c:pt>
                <c:pt idx="867">
                  <c:v>1.9073599999999999</c:v>
                </c:pt>
                <c:pt idx="868">
                  <c:v>1.9073599999999999</c:v>
                </c:pt>
                <c:pt idx="869">
                  <c:v>1.9073599999999999</c:v>
                </c:pt>
                <c:pt idx="870">
                  <c:v>1.9073599999999999</c:v>
                </c:pt>
                <c:pt idx="871">
                  <c:v>1.9073599999999999</c:v>
                </c:pt>
                <c:pt idx="872">
                  <c:v>1.9073599999999999</c:v>
                </c:pt>
                <c:pt idx="873">
                  <c:v>1.9073599999999999</c:v>
                </c:pt>
                <c:pt idx="874">
                  <c:v>1.9073599999999999</c:v>
                </c:pt>
                <c:pt idx="875">
                  <c:v>1.9073599999999999</c:v>
                </c:pt>
                <c:pt idx="876">
                  <c:v>3.8147299999999991</c:v>
                </c:pt>
                <c:pt idx="877">
                  <c:v>3.8147299999999991</c:v>
                </c:pt>
                <c:pt idx="878">
                  <c:v>3.8147299999999991</c:v>
                </c:pt>
                <c:pt idx="879">
                  <c:v>3.8147299999999991</c:v>
                </c:pt>
                <c:pt idx="880">
                  <c:v>3.8147299999999991</c:v>
                </c:pt>
                <c:pt idx="881">
                  <c:v>5.7220799999999956</c:v>
                </c:pt>
                <c:pt idx="882">
                  <c:v>5.7220799999999956</c:v>
                </c:pt>
                <c:pt idx="883">
                  <c:v>7.6294499999999976</c:v>
                </c:pt>
                <c:pt idx="884">
                  <c:v>9.5368000000000013</c:v>
                </c:pt>
                <c:pt idx="885">
                  <c:v>9.5368000000000013</c:v>
                </c:pt>
                <c:pt idx="886">
                  <c:v>11.4442</c:v>
                </c:pt>
                <c:pt idx="887">
                  <c:v>13.3515</c:v>
                </c:pt>
                <c:pt idx="888">
                  <c:v>15.258900000000001</c:v>
                </c:pt>
                <c:pt idx="889">
                  <c:v>17.1663</c:v>
                </c:pt>
                <c:pt idx="890">
                  <c:v>20.981000000000002</c:v>
                </c:pt>
                <c:pt idx="891">
                  <c:v>22.88829999999998</c:v>
                </c:pt>
                <c:pt idx="892">
                  <c:v>24.7956</c:v>
                </c:pt>
                <c:pt idx="893">
                  <c:v>28.610299999999999</c:v>
                </c:pt>
                <c:pt idx="894">
                  <c:v>34.332500000000003</c:v>
                </c:pt>
                <c:pt idx="895">
                  <c:v>36.239899999999999</c:v>
                </c:pt>
                <c:pt idx="896">
                  <c:v>40.054600000000001</c:v>
                </c:pt>
                <c:pt idx="897">
                  <c:v>45.776600000000009</c:v>
                </c:pt>
                <c:pt idx="898">
                  <c:v>49.591300000000011</c:v>
                </c:pt>
                <c:pt idx="899">
                  <c:v>51.498600000000003</c:v>
                </c:pt>
                <c:pt idx="900">
                  <c:v>57.220700000000001</c:v>
                </c:pt>
                <c:pt idx="901">
                  <c:v>61.035600000000002</c:v>
                </c:pt>
                <c:pt idx="902">
                  <c:v>64.850300000000004</c:v>
                </c:pt>
                <c:pt idx="903">
                  <c:v>68.665000000000006</c:v>
                </c:pt>
                <c:pt idx="904">
                  <c:v>72.479700000000008</c:v>
                </c:pt>
                <c:pt idx="905">
                  <c:v>76.294399999999996</c:v>
                </c:pt>
                <c:pt idx="906">
                  <c:v>78.201800000000006</c:v>
                </c:pt>
                <c:pt idx="907">
                  <c:v>82.016500000000022</c:v>
                </c:pt>
                <c:pt idx="908">
                  <c:v>87.738500000000002</c:v>
                </c:pt>
                <c:pt idx="909">
                  <c:v>91.553199999999975</c:v>
                </c:pt>
                <c:pt idx="910">
                  <c:v>93.460499999999996</c:v>
                </c:pt>
                <c:pt idx="911">
                  <c:v>97.275200000000012</c:v>
                </c:pt>
                <c:pt idx="912">
                  <c:v>99.182600000000008</c:v>
                </c:pt>
                <c:pt idx="913">
                  <c:v>101.09</c:v>
                </c:pt>
                <c:pt idx="914">
                  <c:v>102.997</c:v>
                </c:pt>
                <c:pt idx="915">
                  <c:v>104.905</c:v>
                </c:pt>
                <c:pt idx="916">
                  <c:v>104.905</c:v>
                </c:pt>
                <c:pt idx="917">
                  <c:v>106.812</c:v>
                </c:pt>
                <c:pt idx="918">
                  <c:v>106.812</c:v>
                </c:pt>
                <c:pt idx="919">
                  <c:v>108.71899999999999</c:v>
                </c:pt>
                <c:pt idx="920">
                  <c:v>108.71899999999999</c:v>
                </c:pt>
                <c:pt idx="921">
                  <c:v>108.71899999999999</c:v>
                </c:pt>
                <c:pt idx="922">
                  <c:v>108.71899999999999</c:v>
                </c:pt>
                <c:pt idx="923">
                  <c:v>108.71899999999999</c:v>
                </c:pt>
                <c:pt idx="924">
                  <c:v>108.71899999999999</c:v>
                </c:pt>
                <c:pt idx="925">
                  <c:v>106.812</c:v>
                </c:pt>
                <c:pt idx="926">
                  <c:v>106.812</c:v>
                </c:pt>
                <c:pt idx="927">
                  <c:v>104.905</c:v>
                </c:pt>
                <c:pt idx="928">
                  <c:v>104.905</c:v>
                </c:pt>
                <c:pt idx="929">
                  <c:v>104.905</c:v>
                </c:pt>
                <c:pt idx="930">
                  <c:v>102.997</c:v>
                </c:pt>
                <c:pt idx="931">
                  <c:v>101.09</c:v>
                </c:pt>
                <c:pt idx="932">
                  <c:v>101.09</c:v>
                </c:pt>
                <c:pt idx="933">
                  <c:v>99.182600000000008</c:v>
                </c:pt>
                <c:pt idx="934">
                  <c:v>97.275200000000012</c:v>
                </c:pt>
                <c:pt idx="935">
                  <c:v>95.367900000000006</c:v>
                </c:pt>
                <c:pt idx="936">
                  <c:v>93.460499999999996</c:v>
                </c:pt>
                <c:pt idx="937">
                  <c:v>91.553199999999975</c:v>
                </c:pt>
                <c:pt idx="938">
                  <c:v>91.553199999999975</c:v>
                </c:pt>
                <c:pt idx="939">
                  <c:v>89.645899999999983</c:v>
                </c:pt>
                <c:pt idx="940">
                  <c:v>85.831199999999995</c:v>
                </c:pt>
                <c:pt idx="941">
                  <c:v>83.9238</c:v>
                </c:pt>
                <c:pt idx="942">
                  <c:v>80.109099999999998</c:v>
                </c:pt>
                <c:pt idx="943">
                  <c:v>80.109099999999998</c:v>
                </c:pt>
                <c:pt idx="944">
                  <c:v>78.201800000000006</c:v>
                </c:pt>
                <c:pt idx="945">
                  <c:v>76.294399999999996</c:v>
                </c:pt>
                <c:pt idx="946">
                  <c:v>74.387100000000004</c:v>
                </c:pt>
                <c:pt idx="947">
                  <c:v>72.479700000000008</c:v>
                </c:pt>
                <c:pt idx="948">
                  <c:v>70.572399999999945</c:v>
                </c:pt>
                <c:pt idx="949">
                  <c:v>68.665000000000006</c:v>
                </c:pt>
                <c:pt idx="950">
                  <c:v>66.7577</c:v>
                </c:pt>
                <c:pt idx="951">
                  <c:v>64.850300000000004</c:v>
                </c:pt>
                <c:pt idx="952">
                  <c:v>64.850300000000004</c:v>
                </c:pt>
                <c:pt idx="953">
                  <c:v>64.850300000000004</c:v>
                </c:pt>
                <c:pt idx="954">
                  <c:v>62.942999999999998</c:v>
                </c:pt>
                <c:pt idx="955">
                  <c:v>61.035600000000002</c:v>
                </c:pt>
                <c:pt idx="956">
                  <c:v>59.128</c:v>
                </c:pt>
                <c:pt idx="957">
                  <c:v>57.220700000000001</c:v>
                </c:pt>
                <c:pt idx="958">
                  <c:v>55.313299999999998</c:v>
                </c:pt>
                <c:pt idx="959">
                  <c:v>55.313299999999998</c:v>
                </c:pt>
                <c:pt idx="960">
                  <c:v>53.406000000000013</c:v>
                </c:pt>
                <c:pt idx="961">
                  <c:v>51.498600000000003</c:v>
                </c:pt>
                <c:pt idx="962">
                  <c:v>51.498600000000003</c:v>
                </c:pt>
                <c:pt idx="963">
                  <c:v>49.591300000000011</c:v>
                </c:pt>
                <c:pt idx="964">
                  <c:v>47.683900000000001</c:v>
                </c:pt>
                <c:pt idx="965">
                  <c:v>47.683900000000001</c:v>
                </c:pt>
                <c:pt idx="966">
                  <c:v>45.776600000000009</c:v>
                </c:pt>
                <c:pt idx="967">
                  <c:v>43.869300000000003</c:v>
                </c:pt>
                <c:pt idx="968">
                  <c:v>43.869300000000003</c:v>
                </c:pt>
                <c:pt idx="969">
                  <c:v>41.9619</c:v>
                </c:pt>
                <c:pt idx="970">
                  <c:v>40.054600000000001</c:v>
                </c:pt>
                <c:pt idx="971">
                  <c:v>40.054600000000001</c:v>
                </c:pt>
                <c:pt idx="972">
                  <c:v>38.147200000000012</c:v>
                </c:pt>
                <c:pt idx="973">
                  <c:v>38.147200000000012</c:v>
                </c:pt>
                <c:pt idx="974">
                  <c:v>38.147200000000012</c:v>
                </c:pt>
                <c:pt idx="975">
                  <c:v>38.147200000000012</c:v>
                </c:pt>
                <c:pt idx="976">
                  <c:v>36.239899999999999</c:v>
                </c:pt>
                <c:pt idx="977">
                  <c:v>36.239899999999999</c:v>
                </c:pt>
                <c:pt idx="978">
                  <c:v>34.332500000000003</c:v>
                </c:pt>
                <c:pt idx="979">
                  <c:v>34.332500000000003</c:v>
                </c:pt>
                <c:pt idx="980">
                  <c:v>32.425200000000011</c:v>
                </c:pt>
                <c:pt idx="981">
                  <c:v>32.425200000000011</c:v>
                </c:pt>
                <c:pt idx="982">
                  <c:v>30.517800000000001</c:v>
                </c:pt>
                <c:pt idx="983">
                  <c:v>28.610299999999999</c:v>
                </c:pt>
                <c:pt idx="984">
                  <c:v>26.702999999999999</c:v>
                </c:pt>
                <c:pt idx="985">
                  <c:v>26.702999999999999</c:v>
                </c:pt>
                <c:pt idx="986">
                  <c:v>24.7956</c:v>
                </c:pt>
                <c:pt idx="987">
                  <c:v>24.7956</c:v>
                </c:pt>
                <c:pt idx="988">
                  <c:v>24.7956</c:v>
                </c:pt>
                <c:pt idx="989">
                  <c:v>24.7956</c:v>
                </c:pt>
                <c:pt idx="990">
                  <c:v>24.7956</c:v>
                </c:pt>
                <c:pt idx="991">
                  <c:v>24.7956</c:v>
                </c:pt>
                <c:pt idx="992">
                  <c:v>24.7956</c:v>
                </c:pt>
                <c:pt idx="993">
                  <c:v>22.88829999999998</c:v>
                </c:pt>
                <c:pt idx="994">
                  <c:v>20.981000000000002</c:v>
                </c:pt>
                <c:pt idx="995">
                  <c:v>20.981000000000002</c:v>
                </c:pt>
                <c:pt idx="996">
                  <c:v>20.981000000000002</c:v>
                </c:pt>
                <c:pt idx="997">
                  <c:v>19.073599999999999</c:v>
                </c:pt>
                <c:pt idx="998">
                  <c:v>19.073599999999999</c:v>
                </c:pt>
                <c:pt idx="999">
                  <c:v>19.073599999999999</c:v>
                </c:pt>
                <c:pt idx="1000">
                  <c:v>19.073599999999999</c:v>
                </c:pt>
                <c:pt idx="1001">
                  <c:v>17.1663</c:v>
                </c:pt>
                <c:pt idx="1002">
                  <c:v>17.1663</c:v>
                </c:pt>
                <c:pt idx="1003">
                  <c:v>17.1663</c:v>
                </c:pt>
                <c:pt idx="1004">
                  <c:v>17.1663</c:v>
                </c:pt>
                <c:pt idx="1005">
                  <c:v>17.1663</c:v>
                </c:pt>
                <c:pt idx="1006">
                  <c:v>15.258900000000001</c:v>
                </c:pt>
                <c:pt idx="1007">
                  <c:v>15.258900000000001</c:v>
                </c:pt>
                <c:pt idx="1008">
                  <c:v>15.258900000000001</c:v>
                </c:pt>
                <c:pt idx="1009">
                  <c:v>15.258900000000001</c:v>
                </c:pt>
                <c:pt idx="1010">
                  <c:v>13.3515</c:v>
                </c:pt>
                <c:pt idx="1011">
                  <c:v>13.3515</c:v>
                </c:pt>
                <c:pt idx="1012">
                  <c:v>13.3515</c:v>
                </c:pt>
                <c:pt idx="1013">
                  <c:v>13.3515</c:v>
                </c:pt>
                <c:pt idx="1014">
                  <c:v>11.4442</c:v>
                </c:pt>
                <c:pt idx="1015">
                  <c:v>11.4442</c:v>
                </c:pt>
                <c:pt idx="1016">
                  <c:v>11.4442</c:v>
                </c:pt>
                <c:pt idx="1017">
                  <c:v>11.4442</c:v>
                </c:pt>
                <c:pt idx="1018">
                  <c:v>11.4442</c:v>
                </c:pt>
                <c:pt idx="1019">
                  <c:v>11.4442</c:v>
                </c:pt>
                <c:pt idx="1020">
                  <c:v>11.4442</c:v>
                </c:pt>
                <c:pt idx="1021">
                  <c:v>11.4442</c:v>
                </c:pt>
                <c:pt idx="1022">
                  <c:v>11.4442</c:v>
                </c:pt>
                <c:pt idx="1023">
                  <c:v>11.4442</c:v>
                </c:pt>
                <c:pt idx="1024">
                  <c:v>11.4442</c:v>
                </c:pt>
                <c:pt idx="1025">
                  <c:v>9.5368000000000013</c:v>
                </c:pt>
                <c:pt idx="1026">
                  <c:v>9.5368000000000013</c:v>
                </c:pt>
                <c:pt idx="1027">
                  <c:v>9.5368000000000013</c:v>
                </c:pt>
                <c:pt idx="1028">
                  <c:v>9.5368000000000013</c:v>
                </c:pt>
                <c:pt idx="1029">
                  <c:v>9.5368000000000013</c:v>
                </c:pt>
                <c:pt idx="1030">
                  <c:v>7.6294499999999976</c:v>
                </c:pt>
                <c:pt idx="1031">
                  <c:v>7.6294499999999976</c:v>
                </c:pt>
                <c:pt idx="1032">
                  <c:v>7.6294499999999976</c:v>
                </c:pt>
                <c:pt idx="1033">
                  <c:v>7.6294499999999976</c:v>
                </c:pt>
                <c:pt idx="1034">
                  <c:v>7.6294499999999976</c:v>
                </c:pt>
                <c:pt idx="1035">
                  <c:v>7.6294499999999976</c:v>
                </c:pt>
                <c:pt idx="1036">
                  <c:v>7.6294499999999976</c:v>
                </c:pt>
                <c:pt idx="1037">
                  <c:v>7.6294499999999976</c:v>
                </c:pt>
                <c:pt idx="1038">
                  <c:v>7.6294499999999976</c:v>
                </c:pt>
                <c:pt idx="1039">
                  <c:v>7.6294499999999976</c:v>
                </c:pt>
                <c:pt idx="1040">
                  <c:v>7.6294499999999976</c:v>
                </c:pt>
                <c:pt idx="1041">
                  <c:v>7.6294499999999976</c:v>
                </c:pt>
                <c:pt idx="1042">
                  <c:v>7.6294499999999976</c:v>
                </c:pt>
                <c:pt idx="1043">
                  <c:v>7.6294499999999976</c:v>
                </c:pt>
                <c:pt idx="1044">
                  <c:v>7.6294499999999976</c:v>
                </c:pt>
                <c:pt idx="1045">
                  <c:v>7.6294499999999976</c:v>
                </c:pt>
                <c:pt idx="1046">
                  <c:v>5.7220799999999956</c:v>
                </c:pt>
                <c:pt idx="1047">
                  <c:v>5.7220799999999956</c:v>
                </c:pt>
                <c:pt idx="1048">
                  <c:v>5.7220799999999956</c:v>
                </c:pt>
                <c:pt idx="1049">
                  <c:v>5.7220799999999956</c:v>
                </c:pt>
                <c:pt idx="1050">
                  <c:v>5.7220799999999956</c:v>
                </c:pt>
                <c:pt idx="1051">
                  <c:v>5.7220799999999956</c:v>
                </c:pt>
                <c:pt idx="1052">
                  <c:v>5.7220799999999956</c:v>
                </c:pt>
                <c:pt idx="1053">
                  <c:v>5.7220799999999956</c:v>
                </c:pt>
                <c:pt idx="1054">
                  <c:v>5.7220799999999956</c:v>
                </c:pt>
                <c:pt idx="1055">
                  <c:v>5.7220799999999956</c:v>
                </c:pt>
                <c:pt idx="1056">
                  <c:v>5.7220799999999956</c:v>
                </c:pt>
                <c:pt idx="1057">
                  <c:v>5.7220799999999956</c:v>
                </c:pt>
                <c:pt idx="1058">
                  <c:v>5.7220799999999956</c:v>
                </c:pt>
                <c:pt idx="1059">
                  <c:v>5.7220799999999956</c:v>
                </c:pt>
                <c:pt idx="1060">
                  <c:v>5.7220799999999956</c:v>
                </c:pt>
                <c:pt idx="1061">
                  <c:v>5.7220799999999956</c:v>
                </c:pt>
                <c:pt idx="1062">
                  <c:v>5.7220799999999956</c:v>
                </c:pt>
                <c:pt idx="1063">
                  <c:v>5.7220799999999956</c:v>
                </c:pt>
                <c:pt idx="1064">
                  <c:v>5.7220799999999956</c:v>
                </c:pt>
                <c:pt idx="1065">
                  <c:v>5.7220799999999956</c:v>
                </c:pt>
                <c:pt idx="1066">
                  <c:v>5.7220799999999956</c:v>
                </c:pt>
                <c:pt idx="1067">
                  <c:v>5.7220799999999956</c:v>
                </c:pt>
                <c:pt idx="1068">
                  <c:v>5.7220799999999956</c:v>
                </c:pt>
                <c:pt idx="1069">
                  <c:v>5.7220799999999956</c:v>
                </c:pt>
                <c:pt idx="1070">
                  <c:v>5.7220799999999956</c:v>
                </c:pt>
                <c:pt idx="1071">
                  <c:v>5.7220799999999956</c:v>
                </c:pt>
                <c:pt idx="1072">
                  <c:v>5.7220799999999956</c:v>
                </c:pt>
                <c:pt idx="1073">
                  <c:v>5.7220799999999956</c:v>
                </c:pt>
                <c:pt idx="1074">
                  <c:v>5.7220799999999956</c:v>
                </c:pt>
                <c:pt idx="1075">
                  <c:v>5.7220799999999956</c:v>
                </c:pt>
                <c:pt idx="1076">
                  <c:v>5.7220799999999956</c:v>
                </c:pt>
                <c:pt idx="1077">
                  <c:v>5.7220799999999956</c:v>
                </c:pt>
                <c:pt idx="1078">
                  <c:v>5.7220799999999956</c:v>
                </c:pt>
                <c:pt idx="1079">
                  <c:v>5.7220799999999956</c:v>
                </c:pt>
                <c:pt idx="1080">
                  <c:v>5.7220799999999956</c:v>
                </c:pt>
                <c:pt idx="1081">
                  <c:v>5.7220799999999956</c:v>
                </c:pt>
                <c:pt idx="1082">
                  <c:v>5.7220799999999956</c:v>
                </c:pt>
                <c:pt idx="1083">
                  <c:v>5.7220799999999956</c:v>
                </c:pt>
                <c:pt idx="1084">
                  <c:v>5.7220799999999956</c:v>
                </c:pt>
                <c:pt idx="1085">
                  <c:v>5.7220799999999956</c:v>
                </c:pt>
                <c:pt idx="1086">
                  <c:v>5.7220799999999956</c:v>
                </c:pt>
                <c:pt idx="1087">
                  <c:v>5.7220799999999956</c:v>
                </c:pt>
                <c:pt idx="1088">
                  <c:v>5.7220799999999956</c:v>
                </c:pt>
                <c:pt idx="1089">
                  <c:v>5.7220799999999956</c:v>
                </c:pt>
                <c:pt idx="1090">
                  <c:v>5.7220799999999956</c:v>
                </c:pt>
                <c:pt idx="1091">
                  <c:v>5.7220799999999956</c:v>
                </c:pt>
                <c:pt idx="1092">
                  <c:v>5.7220799999999956</c:v>
                </c:pt>
                <c:pt idx="1093">
                  <c:v>5.7220799999999956</c:v>
                </c:pt>
                <c:pt idx="1094">
                  <c:v>5.7220799999999956</c:v>
                </c:pt>
                <c:pt idx="1095">
                  <c:v>5.7220799999999956</c:v>
                </c:pt>
                <c:pt idx="1096">
                  <c:v>5.7220799999999956</c:v>
                </c:pt>
                <c:pt idx="1097">
                  <c:v>5.7220799999999956</c:v>
                </c:pt>
                <c:pt idx="1098">
                  <c:v>5.7220799999999956</c:v>
                </c:pt>
                <c:pt idx="1099">
                  <c:v>5.7220799999999956</c:v>
                </c:pt>
                <c:pt idx="1100">
                  <c:v>5.7220799999999956</c:v>
                </c:pt>
                <c:pt idx="1101">
                  <c:v>5.7220799999999956</c:v>
                </c:pt>
                <c:pt idx="1102">
                  <c:v>5.7220799999999956</c:v>
                </c:pt>
                <c:pt idx="1103">
                  <c:v>5.7220799999999956</c:v>
                </c:pt>
                <c:pt idx="1104">
                  <c:v>5.7220799999999956</c:v>
                </c:pt>
                <c:pt idx="1105">
                  <c:v>5.7220799999999956</c:v>
                </c:pt>
                <c:pt idx="1106">
                  <c:v>5.7220799999999956</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numCache>
            </c:numRef>
          </c:yVal>
          <c:smooth val="1"/>
          <c:extLst>
            <c:ext xmlns:c16="http://schemas.microsoft.com/office/drawing/2014/chart" uri="{C3380CC4-5D6E-409C-BE32-E72D297353CC}">
              <c16:uniqueId val="{00000002-1846-48F4-87D3-F9581C2ED0DA}"/>
            </c:ext>
          </c:extLst>
        </c:ser>
        <c:dLbls>
          <c:showLegendKey val="0"/>
          <c:showVal val="0"/>
          <c:showCatName val="0"/>
          <c:showSerName val="0"/>
          <c:showPercent val="0"/>
          <c:showBubbleSize val="0"/>
        </c:dLbls>
        <c:axId val="537096360"/>
        <c:axId val="537103272"/>
      </c:scatterChart>
      <c:valAx>
        <c:axId val="537096360"/>
        <c:scaling>
          <c:orientation val="minMax"/>
          <c:max val="335"/>
          <c:min val="0"/>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ime </a:t>
                </a:r>
                <a:r>
                  <a:rPr lang="ru-RU" b="0"/>
                  <a:t>(</a:t>
                </a:r>
                <a:r>
                  <a:rPr lang="en-US" b="0"/>
                  <a:t>s</a:t>
                </a:r>
                <a:r>
                  <a:rPr lang="ru-RU" b="0"/>
                  <a:t>)</a:t>
                </a:r>
              </a:p>
            </c:rich>
          </c:tx>
          <c:layout>
            <c:manualLayout>
              <c:xMode val="edge"/>
              <c:yMode val="edge"/>
              <c:x val="0.45918669705760501"/>
              <c:y val="0.92203840499319001"/>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103272"/>
        <c:crosses val="autoZero"/>
        <c:crossBetween val="midCat"/>
      </c:valAx>
      <c:valAx>
        <c:axId val="537103272"/>
        <c:scaling>
          <c:orientation val="minMax"/>
          <c:max val="147"/>
          <c:min val="0"/>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p>
            </c:rich>
          </c:tx>
          <c:layout>
            <c:manualLayout>
              <c:xMode val="edge"/>
              <c:yMode val="edge"/>
              <c:x val="1.39330363309849E-2"/>
              <c:y val="0.28819763508942797"/>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096360"/>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524039010174"/>
          <c:y val="5.2617127312527198E-2"/>
          <c:w val="0.76178988990012597"/>
          <c:h val="0.702575578862359"/>
        </c:manualLayout>
      </c:layout>
      <c:scatterChart>
        <c:scatterStyle val="lineMarker"/>
        <c:varyColors val="0"/>
        <c:ser>
          <c:idx val="0"/>
          <c:order val="0"/>
          <c:tx>
            <c:v>Dp = 5 см</c:v>
          </c:tx>
          <c:spPr>
            <a:ln w="9525" cap="rnd">
              <a:solidFill>
                <a:schemeClr val="accent1"/>
              </a:solidFill>
              <a:round/>
            </a:ln>
            <a:effectLst>
              <a:outerShdw blurRad="50800" dist="38100" dir="5400000" rotWithShape="0">
                <a:srgbClr val="000000">
                  <a:alpha val="35000"/>
                </a:srgbClr>
              </a:outerShdw>
            </a:effectLst>
          </c:spPr>
          <c:marker>
            <c:symbol val="circle"/>
            <c:size val="5"/>
            <c:spPr>
              <a:gradFill rotWithShape="1">
                <a:gsLst>
                  <a:gs pos="0">
                    <a:schemeClr val="accent1">
                      <a:shade val="15000"/>
                      <a:satMod val="180000"/>
                    </a:schemeClr>
                  </a:gs>
                  <a:gs pos="50000">
                    <a:schemeClr val="accent1">
                      <a:shade val="45000"/>
                      <a:satMod val="170000"/>
                    </a:schemeClr>
                  </a:gs>
                  <a:gs pos="70000">
                    <a:schemeClr val="accent1">
                      <a:tint val="99000"/>
                      <a:shade val="65000"/>
                      <a:satMod val="155000"/>
                    </a:schemeClr>
                  </a:gs>
                  <a:gs pos="100000">
                    <a:schemeClr val="accent1">
                      <a:tint val="95500"/>
                      <a:shade val="100000"/>
                      <a:satMod val="155000"/>
                    </a:schemeClr>
                  </a:gs>
                </a:gsLst>
                <a:lin ang="16200000" scaled="0"/>
              </a:gradFill>
              <a:ln w="9525">
                <a:solidFill>
                  <a:schemeClr val="accent1"/>
                </a:solidFill>
                <a:round/>
              </a:ln>
              <a:effectLst>
                <a:outerShdw blurRad="50800" dist="38100" dir="5400000" rotWithShape="0">
                  <a:srgbClr val="000000">
                    <a:alpha val="35000"/>
                  </a:srgbClr>
                </a:outerShdw>
              </a:effectLst>
            </c:spPr>
          </c:marker>
          <c:xVal>
            <c:numRef>
              <c:f>'общ данн по всем S от V'!$C$20:$C$23</c:f>
              <c:numCache>
                <c:formatCode>General</c:formatCode>
                <c:ptCount val="4"/>
                <c:pt idx="0">
                  <c:v>0.4</c:v>
                </c:pt>
                <c:pt idx="1">
                  <c:v>0.6</c:v>
                </c:pt>
                <c:pt idx="2">
                  <c:v>0.9</c:v>
                </c:pt>
                <c:pt idx="3">
                  <c:v>1.4</c:v>
                </c:pt>
              </c:numCache>
            </c:numRef>
          </c:xVal>
          <c:yVal>
            <c:numRef>
              <c:f>'общ данн по всем S от V'!$I$20:$I$23</c:f>
              <c:numCache>
                <c:formatCode>0</c:formatCode>
                <c:ptCount val="4"/>
                <c:pt idx="0">
                  <c:v>60.39966666666659</c:v>
                </c:pt>
                <c:pt idx="1">
                  <c:v>71.843933333333311</c:v>
                </c:pt>
                <c:pt idx="2">
                  <c:v>76.294399999999996</c:v>
                </c:pt>
                <c:pt idx="3">
                  <c:v>71.843933333333311</c:v>
                </c:pt>
              </c:numCache>
            </c:numRef>
          </c:yVal>
          <c:smooth val="0"/>
          <c:extLst>
            <c:ext xmlns:c16="http://schemas.microsoft.com/office/drawing/2014/chart" uri="{C3380CC4-5D6E-409C-BE32-E72D297353CC}">
              <c16:uniqueId val="{00000000-3DBC-41F8-A0FF-A7B3CDF18089}"/>
            </c:ext>
          </c:extLst>
        </c:ser>
        <c:ser>
          <c:idx val="3"/>
          <c:order val="1"/>
          <c:tx>
            <c:v>Dp = 29 см</c:v>
          </c:tx>
          <c:spPr>
            <a:ln w="9525" cap="rnd">
              <a:solidFill>
                <a:schemeClr val="accent4"/>
              </a:solidFill>
              <a:round/>
            </a:ln>
            <a:effectLst>
              <a:outerShdw blurRad="50800" dist="38100" dir="5400000" rotWithShape="0">
                <a:srgbClr val="000000">
                  <a:alpha val="35000"/>
                </a:srgbClr>
              </a:outerShdw>
            </a:effectLst>
          </c:spPr>
          <c:marker>
            <c:symbol val="circle"/>
            <c:size val="5"/>
            <c:spPr>
              <a:gradFill rotWithShape="1">
                <a:gsLst>
                  <a:gs pos="0">
                    <a:schemeClr val="accent4">
                      <a:shade val="15000"/>
                      <a:satMod val="180000"/>
                    </a:schemeClr>
                  </a:gs>
                  <a:gs pos="50000">
                    <a:schemeClr val="accent4">
                      <a:shade val="45000"/>
                      <a:satMod val="170000"/>
                    </a:schemeClr>
                  </a:gs>
                  <a:gs pos="70000">
                    <a:schemeClr val="accent4">
                      <a:tint val="99000"/>
                      <a:shade val="65000"/>
                      <a:satMod val="155000"/>
                    </a:schemeClr>
                  </a:gs>
                  <a:gs pos="100000">
                    <a:schemeClr val="accent4">
                      <a:tint val="95500"/>
                      <a:shade val="100000"/>
                      <a:satMod val="155000"/>
                    </a:schemeClr>
                  </a:gs>
                </a:gsLst>
                <a:lin ang="16200000" scaled="0"/>
              </a:gradFill>
              <a:ln w="9525">
                <a:solidFill>
                  <a:schemeClr val="accent4"/>
                </a:solidFill>
                <a:round/>
              </a:ln>
              <a:effectLst>
                <a:outerShdw blurRad="50800" dist="38100" dir="5400000" rotWithShape="0">
                  <a:srgbClr val="000000">
                    <a:alpha val="35000"/>
                  </a:srgbClr>
                </a:outerShdw>
              </a:effectLst>
            </c:spPr>
          </c:marker>
          <c:xVal>
            <c:numRef>
              <c:f>'общ данн по всем S от V'!$C$20:$C$23</c:f>
              <c:numCache>
                <c:formatCode>General</c:formatCode>
                <c:ptCount val="4"/>
                <c:pt idx="0">
                  <c:v>0.4</c:v>
                </c:pt>
                <c:pt idx="1">
                  <c:v>0.6</c:v>
                </c:pt>
                <c:pt idx="2">
                  <c:v>0.9</c:v>
                </c:pt>
                <c:pt idx="3">
                  <c:v>1.4</c:v>
                </c:pt>
              </c:numCache>
            </c:numRef>
          </c:xVal>
          <c:yVal>
            <c:numRef>
              <c:f>'общ данн по всем S от V'!$K$20:$K$23</c:f>
              <c:numCache>
                <c:formatCode>0</c:formatCode>
                <c:ptCount val="4"/>
                <c:pt idx="0">
                  <c:v>102.36133333333331</c:v>
                </c:pt>
                <c:pt idx="1">
                  <c:v>111.8983333333333</c:v>
                </c:pt>
                <c:pt idx="2">
                  <c:v>118.256</c:v>
                </c:pt>
                <c:pt idx="3">
                  <c:v>86.466933333333316</c:v>
                </c:pt>
              </c:numCache>
            </c:numRef>
          </c:yVal>
          <c:smooth val="0"/>
          <c:extLst>
            <c:ext xmlns:c16="http://schemas.microsoft.com/office/drawing/2014/chart" uri="{C3380CC4-5D6E-409C-BE32-E72D297353CC}">
              <c16:uniqueId val="{00000001-3DBC-41F8-A0FF-A7B3CDF18089}"/>
            </c:ext>
          </c:extLst>
        </c:ser>
        <c:dLbls>
          <c:showLegendKey val="0"/>
          <c:showVal val="0"/>
          <c:showCatName val="0"/>
          <c:showSerName val="0"/>
          <c:showPercent val="0"/>
          <c:showBubbleSize val="0"/>
        </c:dLbls>
        <c:axId val="537231208"/>
        <c:axId val="537225656"/>
      </c:scatterChart>
      <c:valAx>
        <c:axId val="537231208"/>
        <c:scaling>
          <c:orientation val="minMax"/>
          <c:max val="1.55"/>
          <c:min val="0.2"/>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Injection volume </a:t>
                </a:r>
                <a:r>
                  <a:rPr lang="ru-RU" b="0"/>
                  <a:t>(µ</a:t>
                </a:r>
                <a:r>
                  <a:rPr lang="en-US" b="0"/>
                  <a:t>L)</a:t>
                </a:r>
                <a:endParaRPr lang="ru-RU" b="0"/>
              </a:p>
            </c:rich>
          </c:tx>
          <c:layout>
            <c:manualLayout>
              <c:xMode val="edge"/>
              <c:yMode val="edge"/>
              <c:x val="0.41427230046948399"/>
              <c:y val="0.86938357401681099"/>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225656"/>
        <c:crossesAt val="0"/>
        <c:crossBetween val="midCat"/>
        <c:majorUnit val="0.5"/>
      </c:valAx>
      <c:valAx>
        <c:axId val="537225656"/>
        <c:scaling>
          <c:orientation val="minMax"/>
          <c:max val="205"/>
          <c:min val="0"/>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p>
            </c:rich>
          </c:tx>
          <c:layout>
            <c:manualLayout>
              <c:xMode val="edge"/>
              <c:yMode val="edge"/>
              <c:x val="1.14481699177274E-2"/>
              <c:y val="0.17367629046369201"/>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231208"/>
        <c:crossesAt val="0"/>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10152827886501"/>
          <c:y val="4.4910282441109901E-2"/>
          <c:w val="0.77241583932443203"/>
          <c:h val="0.69948596048135503"/>
        </c:manualLayout>
      </c:layout>
      <c:scatterChart>
        <c:scatterStyle val="lineMarker"/>
        <c:varyColors val="0"/>
        <c:ser>
          <c:idx val="0"/>
          <c:order val="0"/>
          <c:tx>
            <c:v>Dp = 5 см</c:v>
          </c:tx>
          <c:spPr>
            <a:ln w="9525" cap="rnd">
              <a:solidFill>
                <a:schemeClr val="accent1"/>
              </a:solidFill>
              <a:round/>
            </a:ln>
            <a:effectLst>
              <a:outerShdw blurRad="50800" dist="38100" dir="5400000" rotWithShape="0">
                <a:srgbClr val="000000">
                  <a:alpha val="35000"/>
                </a:srgbClr>
              </a:outerShdw>
            </a:effectLst>
          </c:spPr>
          <c:marker>
            <c:symbol val="circle"/>
            <c:size val="5"/>
            <c:spPr>
              <a:gradFill rotWithShape="1">
                <a:gsLst>
                  <a:gs pos="0">
                    <a:schemeClr val="accent1">
                      <a:shade val="15000"/>
                      <a:satMod val="180000"/>
                    </a:schemeClr>
                  </a:gs>
                  <a:gs pos="50000">
                    <a:schemeClr val="accent1">
                      <a:shade val="45000"/>
                      <a:satMod val="170000"/>
                    </a:schemeClr>
                  </a:gs>
                  <a:gs pos="70000">
                    <a:schemeClr val="accent1">
                      <a:tint val="99000"/>
                      <a:shade val="65000"/>
                      <a:satMod val="155000"/>
                    </a:schemeClr>
                  </a:gs>
                  <a:gs pos="100000">
                    <a:schemeClr val="accent1">
                      <a:tint val="95500"/>
                      <a:shade val="100000"/>
                      <a:satMod val="155000"/>
                    </a:schemeClr>
                  </a:gs>
                </a:gsLst>
                <a:lin ang="16200000" scaled="0"/>
              </a:gradFill>
              <a:ln w="9525">
                <a:solidFill>
                  <a:schemeClr val="accent1"/>
                </a:solidFill>
                <a:round/>
              </a:ln>
              <a:effectLst>
                <a:outerShdw blurRad="50800" dist="38100" dir="5400000" rotWithShape="0">
                  <a:srgbClr val="000000">
                    <a:alpha val="35000"/>
                  </a:srgbClr>
                </a:outerShdw>
              </a:effectLst>
            </c:spPr>
          </c:marker>
          <c:xVal>
            <c:numRef>
              <c:f>'общ данн по всем S от V'!$C$20:$C$23</c:f>
              <c:numCache>
                <c:formatCode>General</c:formatCode>
                <c:ptCount val="4"/>
                <c:pt idx="0">
                  <c:v>0.4</c:v>
                </c:pt>
                <c:pt idx="1">
                  <c:v>0.6</c:v>
                </c:pt>
                <c:pt idx="2">
                  <c:v>0.9</c:v>
                </c:pt>
                <c:pt idx="3">
                  <c:v>1.4</c:v>
                </c:pt>
              </c:numCache>
            </c:numRef>
          </c:xVal>
          <c:yVal>
            <c:numRef>
              <c:f>'общ данн по всем S от V'!$D$20:$D$23</c:f>
              <c:numCache>
                <c:formatCode>0</c:formatCode>
                <c:ptCount val="4"/>
                <c:pt idx="0">
                  <c:v>38.147200000000012</c:v>
                </c:pt>
                <c:pt idx="1">
                  <c:v>63.578733333333339</c:v>
                </c:pt>
                <c:pt idx="2">
                  <c:v>71.208166666666656</c:v>
                </c:pt>
                <c:pt idx="3">
                  <c:v>73.115499999999983</c:v>
                </c:pt>
              </c:numCache>
            </c:numRef>
          </c:yVal>
          <c:smooth val="0"/>
          <c:extLst>
            <c:ext xmlns:c16="http://schemas.microsoft.com/office/drawing/2014/chart" uri="{C3380CC4-5D6E-409C-BE32-E72D297353CC}">
              <c16:uniqueId val="{00000000-02F6-4C4A-B8C6-9B40BB5FC04D}"/>
            </c:ext>
          </c:extLst>
        </c:ser>
        <c:ser>
          <c:idx val="1"/>
          <c:order val="1"/>
          <c:tx>
            <c:v>Dp = 10 см</c:v>
          </c:tx>
          <c:spPr>
            <a:ln w="9525" cap="rnd">
              <a:solidFill>
                <a:schemeClr val="accent2"/>
              </a:solidFill>
              <a:round/>
            </a:ln>
            <a:effectLst>
              <a:outerShdw blurRad="50800" dist="38100" dir="5400000" rotWithShape="0">
                <a:srgbClr val="000000">
                  <a:alpha val="35000"/>
                </a:srgbClr>
              </a:outerShdw>
            </a:effectLst>
          </c:spPr>
          <c:marker>
            <c:symbol val="circle"/>
            <c:size val="5"/>
            <c:spPr>
              <a:gradFill rotWithShape="1">
                <a:gsLst>
                  <a:gs pos="0">
                    <a:schemeClr val="accent2">
                      <a:shade val="15000"/>
                      <a:satMod val="180000"/>
                    </a:schemeClr>
                  </a:gs>
                  <a:gs pos="50000">
                    <a:schemeClr val="accent2">
                      <a:shade val="45000"/>
                      <a:satMod val="170000"/>
                    </a:schemeClr>
                  </a:gs>
                  <a:gs pos="70000">
                    <a:schemeClr val="accent2">
                      <a:tint val="99000"/>
                      <a:shade val="65000"/>
                      <a:satMod val="155000"/>
                    </a:schemeClr>
                  </a:gs>
                  <a:gs pos="100000">
                    <a:schemeClr val="accent2">
                      <a:tint val="95500"/>
                      <a:shade val="100000"/>
                      <a:satMod val="155000"/>
                    </a:schemeClr>
                  </a:gs>
                </a:gsLst>
                <a:lin ang="16200000" scaled="0"/>
              </a:gradFill>
              <a:ln w="9525">
                <a:solidFill>
                  <a:schemeClr val="accent2"/>
                </a:solidFill>
                <a:round/>
              </a:ln>
              <a:effectLst>
                <a:outerShdw blurRad="50800" dist="38100" dir="5400000" rotWithShape="0">
                  <a:srgbClr val="000000">
                    <a:alpha val="35000"/>
                  </a:srgbClr>
                </a:outerShdw>
              </a:effectLst>
            </c:spPr>
          </c:marker>
          <c:xVal>
            <c:numRef>
              <c:f>'общ данн по всем S от V'!$C$20:$C$23</c:f>
              <c:numCache>
                <c:formatCode>General</c:formatCode>
                <c:ptCount val="4"/>
                <c:pt idx="0">
                  <c:v>0.4</c:v>
                </c:pt>
                <c:pt idx="1">
                  <c:v>0.6</c:v>
                </c:pt>
                <c:pt idx="2">
                  <c:v>0.9</c:v>
                </c:pt>
                <c:pt idx="3">
                  <c:v>1.4</c:v>
                </c:pt>
              </c:numCache>
            </c:numRef>
          </c:xVal>
          <c:yVal>
            <c:numRef>
              <c:f>'общ данн по всем S от V'!$E$20:$E$23</c:f>
              <c:numCache>
                <c:formatCode>0</c:formatCode>
                <c:ptCount val="4"/>
                <c:pt idx="0">
                  <c:v>47.04816666666661</c:v>
                </c:pt>
                <c:pt idx="1">
                  <c:v>89.327966666666669</c:v>
                </c:pt>
                <c:pt idx="2">
                  <c:v>139.87333333333339</c:v>
                </c:pt>
                <c:pt idx="3">
                  <c:v>171.98033333333339</c:v>
                </c:pt>
              </c:numCache>
            </c:numRef>
          </c:yVal>
          <c:smooth val="0"/>
          <c:extLst>
            <c:ext xmlns:c16="http://schemas.microsoft.com/office/drawing/2014/chart" uri="{C3380CC4-5D6E-409C-BE32-E72D297353CC}">
              <c16:uniqueId val="{00000001-02F6-4C4A-B8C6-9B40BB5FC04D}"/>
            </c:ext>
          </c:extLst>
        </c:ser>
        <c:ser>
          <c:idx val="3"/>
          <c:order val="2"/>
          <c:tx>
            <c:v>Dp = 29 см</c:v>
          </c:tx>
          <c:spPr>
            <a:ln w="9525" cap="rnd">
              <a:solidFill>
                <a:schemeClr val="accent4"/>
              </a:solidFill>
              <a:round/>
            </a:ln>
            <a:effectLst>
              <a:outerShdw blurRad="50800" dist="38100" dir="5400000" rotWithShape="0">
                <a:srgbClr val="000000">
                  <a:alpha val="35000"/>
                </a:srgbClr>
              </a:outerShdw>
            </a:effectLst>
          </c:spPr>
          <c:marker>
            <c:symbol val="circle"/>
            <c:size val="5"/>
            <c:spPr>
              <a:gradFill rotWithShape="1">
                <a:gsLst>
                  <a:gs pos="0">
                    <a:schemeClr val="accent4">
                      <a:shade val="15000"/>
                      <a:satMod val="180000"/>
                    </a:schemeClr>
                  </a:gs>
                  <a:gs pos="50000">
                    <a:schemeClr val="accent4">
                      <a:shade val="45000"/>
                      <a:satMod val="170000"/>
                    </a:schemeClr>
                  </a:gs>
                  <a:gs pos="70000">
                    <a:schemeClr val="accent4">
                      <a:tint val="99000"/>
                      <a:shade val="65000"/>
                      <a:satMod val="155000"/>
                    </a:schemeClr>
                  </a:gs>
                  <a:gs pos="100000">
                    <a:schemeClr val="accent4">
                      <a:tint val="95500"/>
                      <a:shade val="100000"/>
                      <a:satMod val="155000"/>
                    </a:schemeClr>
                  </a:gs>
                </a:gsLst>
                <a:lin ang="16200000" scaled="0"/>
              </a:gradFill>
              <a:ln w="9525">
                <a:solidFill>
                  <a:schemeClr val="accent4"/>
                </a:solidFill>
                <a:round/>
              </a:ln>
              <a:effectLst>
                <a:outerShdw blurRad="50800" dist="38100" dir="5400000" rotWithShape="0">
                  <a:srgbClr val="000000">
                    <a:alpha val="35000"/>
                  </a:srgbClr>
                </a:outerShdw>
              </a:effectLst>
            </c:spPr>
          </c:marker>
          <c:xVal>
            <c:numRef>
              <c:f>'общ данн по всем S от V'!$C$20:$C$23</c:f>
              <c:numCache>
                <c:formatCode>General</c:formatCode>
                <c:ptCount val="4"/>
                <c:pt idx="0">
                  <c:v>0.4</c:v>
                </c:pt>
                <c:pt idx="1">
                  <c:v>0.6</c:v>
                </c:pt>
                <c:pt idx="2">
                  <c:v>0.9</c:v>
                </c:pt>
                <c:pt idx="3">
                  <c:v>1.4</c:v>
                </c:pt>
              </c:numCache>
            </c:numRef>
          </c:xVal>
          <c:yVal>
            <c:numRef>
              <c:f>'общ данн по всем S от V'!$G$20:$G$23</c:f>
              <c:numCache>
                <c:formatCode>0.00E+00</c:formatCode>
                <c:ptCount val="4"/>
                <c:pt idx="0">
                  <c:v>48.319733333333303</c:v>
                </c:pt>
                <c:pt idx="1">
                  <c:v>65.486100000000022</c:v>
                </c:pt>
                <c:pt idx="2">
                  <c:v>113.80533333333329</c:v>
                </c:pt>
                <c:pt idx="3">
                  <c:v>148.77399999999989</c:v>
                </c:pt>
              </c:numCache>
            </c:numRef>
          </c:yVal>
          <c:smooth val="0"/>
          <c:extLst>
            <c:ext xmlns:c16="http://schemas.microsoft.com/office/drawing/2014/chart" uri="{C3380CC4-5D6E-409C-BE32-E72D297353CC}">
              <c16:uniqueId val="{00000002-02F6-4C4A-B8C6-9B40BB5FC04D}"/>
            </c:ext>
          </c:extLst>
        </c:ser>
        <c:dLbls>
          <c:showLegendKey val="0"/>
          <c:showVal val="0"/>
          <c:showCatName val="0"/>
          <c:showSerName val="0"/>
          <c:showPercent val="0"/>
          <c:showBubbleSize val="0"/>
        </c:dLbls>
        <c:axId val="537133672"/>
        <c:axId val="537264280"/>
      </c:scatterChart>
      <c:valAx>
        <c:axId val="537133672"/>
        <c:scaling>
          <c:orientation val="minMax"/>
          <c:max val="1.65"/>
          <c:min val="0.2"/>
        </c:scaling>
        <c:delete val="0"/>
        <c:axPos val="b"/>
        <c:title>
          <c:tx>
            <c:rich>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Injection volume </a:t>
                </a:r>
                <a:r>
                  <a:rPr lang="ru-RU" b="0"/>
                  <a:t>(µ</a:t>
                </a:r>
                <a:r>
                  <a:rPr lang="en-US" b="0"/>
                  <a:t>L)</a:t>
                </a:r>
                <a:endParaRPr lang="ru-RU" b="0"/>
              </a:p>
            </c:rich>
          </c:tx>
          <c:layout>
            <c:manualLayout>
              <c:xMode val="edge"/>
              <c:yMode val="edge"/>
              <c:x val="0.39559593800106901"/>
              <c:y val="0.86584558567347203"/>
            </c:manualLayout>
          </c:layout>
          <c:overlay val="0"/>
          <c:spPr>
            <a:noFill/>
            <a:ln>
              <a:noFill/>
            </a:ln>
            <a:effectLst/>
          </c:spPr>
          <c:txPr>
            <a:bodyPr rot="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264280"/>
        <c:crossesAt val="0"/>
        <c:crossBetween val="midCat"/>
        <c:majorUnit val="0.5"/>
      </c:valAx>
      <c:valAx>
        <c:axId val="537264280"/>
        <c:scaling>
          <c:orientation val="minMax"/>
          <c:max val="205"/>
          <c:min val="0"/>
        </c:scaling>
        <c:delete val="0"/>
        <c:axPos val="l"/>
        <c:title>
          <c:tx>
            <c:rich>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0"/>
                  <a:t>Thermal-lens signal (</a:t>
                </a:r>
                <a:r>
                  <a:rPr lang="el-GR" b="0"/>
                  <a:t>μ</a:t>
                </a:r>
                <a:r>
                  <a:rPr lang="en-US" b="0"/>
                  <a:t>V)</a:t>
                </a:r>
              </a:p>
            </c:rich>
          </c:tx>
          <c:layout>
            <c:manualLayout>
              <c:xMode val="edge"/>
              <c:yMode val="edge"/>
              <c:x val="5.5689618167050299E-3"/>
              <c:y val="0.121834959309332"/>
            </c:manualLayout>
          </c:layout>
          <c:overlay val="0"/>
          <c:spPr>
            <a:noFill/>
            <a:ln>
              <a:noFill/>
            </a:ln>
            <a:effectLst/>
          </c:spPr>
          <c:txPr>
            <a:bodyPr rot="-54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133672"/>
        <c:crossesAt val="0"/>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11761133164099"/>
          <c:y val="5.3450512234357803E-2"/>
          <c:w val="0.83380525368213299"/>
          <c:h val="0.703737650771182"/>
        </c:manualLayout>
      </c:layout>
      <c:scatterChart>
        <c:scatterStyle val="smoothMarker"/>
        <c:varyColors val="0"/>
        <c:ser>
          <c:idx val="0"/>
          <c:order val="0"/>
          <c:tx>
            <c:v>V=0,2мкл</c:v>
          </c:tx>
          <c:spPr>
            <a:ln w="9525" cap="rnd">
              <a:solidFill>
                <a:schemeClr val="accent1"/>
              </a:solidFill>
              <a:round/>
            </a:ln>
            <a:effectLst>
              <a:outerShdw blurRad="50800" dist="38100" dir="5400000" rotWithShape="0">
                <a:srgbClr val="000000">
                  <a:alpha val="35000"/>
                </a:srgbClr>
              </a:outerShdw>
            </a:effectLst>
          </c:spPr>
          <c:marker>
            <c:symbol val="none"/>
          </c:marker>
          <c:xVal>
            <c:numRef>
              <c:f>'РУС Дипл4,12,2013'!$A$3:$A$2061</c:f>
              <c:numCache>
                <c:formatCode>General</c:formatCode>
                <c:ptCount val="2059"/>
                <c:pt idx="0">
                  <c:v>0</c:v>
                </c:pt>
                <c:pt idx="1">
                  <c:v>0.08</c:v>
                </c:pt>
                <c:pt idx="2">
                  <c:v>0.16</c:v>
                </c:pt>
                <c:pt idx="3">
                  <c:v>0.24</c:v>
                </c:pt>
                <c:pt idx="4">
                  <c:v>0.32</c:v>
                </c:pt>
                <c:pt idx="5">
                  <c:v>0.4</c:v>
                </c:pt>
                <c:pt idx="6">
                  <c:v>0.48</c:v>
                </c:pt>
                <c:pt idx="7">
                  <c:v>0.56000000000000005</c:v>
                </c:pt>
                <c:pt idx="8">
                  <c:v>0.64</c:v>
                </c:pt>
                <c:pt idx="9">
                  <c:v>0.72</c:v>
                </c:pt>
                <c:pt idx="10">
                  <c:v>0.8</c:v>
                </c:pt>
                <c:pt idx="11">
                  <c:v>0.88</c:v>
                </c:pt>
                <c:pt idx="12">
                  <c:v>0.96</c:v>
                </c:pt>
                <c:pt idx="13">
                  <c:v>1.04</c:v>
                </c:pt>
                <c:pt idx="14">
                  <c:v>1.1200000000000001</c:v>
                </c:pt>
                <c:pt idx="15">
                  <c:v>1.2</c:v>
                </c:pt>
                <c:pt idx="16">
                  <c:v>1.28</c:v>
                </c:pt>
                <c:pt idx="17">
                  <c:v>1.36</c:v>
                </c:pt>
                <c:pt idx="18">
                  <c:v>1.44</c:v>
                </c:pt>
                <c:pt idx="19">
                  <c:v>1.52</c:v>
                </c:pt>
                <c:pt idx="20">
                  <c:v>1.6</c:v>
                </c:pt>
                <c:pt idx="21">
                  <c:v>1.68</c:v>
                </c:pt>
                <c:pt idx="22">
                  <c:v>1.76</c:v>
                </c:pt>
                <c:pt idx="23">
                  <c:v>1.84</c:v>
                </c:pt>
                <c:pt idx="24">
                  <c:v>1.92</c:v>
                </c:pt>
                <c:pt idx="25">
                  <c:v>2</c:v>
                </c:pt>
                <c:pt idx="26">
                  <c:v>2.08</c:v>
                </c:pt>
                <c:pt idx="27">
                  <c:v>2.16</c:v>
                </c:pt>
                <c:pt idx="28">
                  <c:v>2.2400000000000002</c:v>
                </c:pt>
                <c:pt idx="29">
                  <c:v>2.3199999999999981</c:v>
                </c:pt>
                <c:pt idx="30">
                  <c:v>2.4</c:v>
                </c:pt>
                <c:pt idx="31">
                  <c:v>2.48</c:v>
                </c:pt>
                <c:pt idx="32">
                  <c:v>2.56</c:v>
                </c:pt>
                <c:pt idx="33">
                  <c:v>2.64</c:v>
                </c:pt>
                <c:pt idx="34">
                  <c:v>2.72</c:v>
                </c:pt>
                <c:pt idx="35">
                  <c:v>2.8</c:v>
                </c:pt>
                <c:pt idx="36">
                  <c:v>2.88</c:v>
                </c:pt>
                <c:pt idx="37">
                  <c:v>2.96</c:v>
                </c:pt>
                <c:pt idx="38">
                  <c:v>3.04</c:v>
                </c:pt>
                <c:pt idx="39">
                  <c:v>3.12</c:v>
                </c:pt>
                <c:pt idx="40">
                  <c:v>3.2</c:v>
                </c:pt>
                <c:pt idx="41">
                  <c:v>3.28</c:v>
                </c:pt>
                <c:pt idx="42">
                  <c:v>3.36</c:v>
                </c:pt>
                <c:pt idx="43">
                  <c:v>3.44</c:v>
                </c:pt>
                <c:pt idx="44">
                  <c:v>3.52</c:v>
                </c:pt>
                <c:pt idx="45">
                  <c:v>3.6</c:v>
                </c:pt>
                <c:pt idx="46">
                  <c:v>3.68</c:v>
                </c:pt>
                <c:pt idx="47">
                  <c:v>3.76</c:v>
                </c:pt>
                <c:pt idx="48">
                  <c:v>3.84</c:v>
                </c:pt>
                <c:pt idx="49">
                  <c:v>3.92</c:v>
                </c:pt>
                <c:pt idx="50">
                  <c:v>4</c:v>
                </c:pt>
                <c:pt idx="51">
                  <c:v>4.08</c:v>
                </c:pt>
                <c:pt idx="52">
                  <c:v>4.1599999999999966</c:v>
                </c:pt>
                <c:pt idx="53">
                  <c:v>4.24</c:v>
                </c:pt>
                <c:pt idx="54">
                  <c:v>4.3199999999999976</c:v>
                </c:pt>
                <c:pt idx="55">
                  <c:v>4.4000000000000004</c:v>
                </c:pt>
                <c:pt idx="56">
                  <c:v>4.4800000000000004</c:v>
                </c:pt>
                <c:pt idx="57">
                  <c:v>4.5599999999999996</c:v>
                </c:pt>
                <c:pt idx="58">
                  <c:v>4.6399999999999997</c:v>
                </c:pt>
                <c:pt idx="59">
                  <c:v>4.72</c:v>
                </c:pt>
                <c:pt idx="60">
                  <c:v>4.8</c:v>
                </c:pt>
                <c:pt idx="61">
                  <c:v>4.88</c:v>
                </c:pt>
                <c:pt idx="62">
                  <c:v>4.96</c:v>
                </c:pt>
                <c:pt idx="63">
                  <c:v>5.04</c:v>
                </c:pt>
                <c:pt idx="64">
                  <c:v>5.1199999999999974</c:v>
                </c:pt>
                <c:pt idx="65">
                  <c:v>5.2</c:v>
                </c:pt>
                <c:pt idx="66">
                  <c:v>5.28</c:v>
                </c:pt>
                <c:pt idx="67">
                  <c:v>5.3599999999999977</c:v>
                </c:pt>
                <c:pt idx="68">
                  <c:v>5.44</c:v>
                </c:pt>
                <c:pt idx="69">
                  <c:v>5.52</c:v>
                </c:pt>
                <c:pt idx="70">
                  <c:v>5.6</c:v>
                </c:pt>
                <c:pt idx="71">
                  <c:v>5.68</c:v>
                </c:pt>
                <c:pt idx="72">
                  <c:v>5.76</c:v>
                </c:pt>
                <c:pt idx="73">
                  <c:v>5.84</c:v>
                </c:pt>
                <c:pt idx="74">
                  <c:v>5.92</c:v>
                </c:pt>
                <c:pt idx="75">
                  <c:v>6</c:v>
                </c:pt>
                <c:pt idx="76">
                  <c:v>6.08</c:v>
                </c:pt>
                <c:pt idx="77">
                  <c:v>6.1599999999999966</c:v>
                </c:pt>
                <c:pt idx="78">
                  <c:v>6.24</c:v>
                </c:pt>
                <c:pt idx="79">
                  <c:v>6.3199999999999976</c:v>
                </c:pt>
                <c:pt idx="80">
                  <c:v>6.4</c:v>
                </c:pt>
                <c:pt idx="81">
                  <c:v>6.48</c:v>
                </c:pt>
                <c:pt idx="82">
                  <c:v>6.56</c:v>
                </c:pt>
                <c:pt idx="83">
                  <c:v>6.64</c:v>
                </c:pt>
                <c:pt idx="84">
                  <c:v>6.72</c:v>
                </c:pt>
                <c:pt idx="85">
                  <c:v>6.8</c:v>
                </c:pt>
                <c:pt idx="86">
                  <c:v>6.88</c:v>
                </c:pt>
                <c:pt idx="87">
                  <c:v>6.96</c:v>
                </c:pt>
                <c:pt idx="88">
                  <c:v>7.04</c:v>
                </c:pt>
                <c:pt idx="89">
                  <c:v>7.1199999999999974</c:v>
                </c:pt>
                <c:pt idx="90">
                  <c:v>7.2</c:v>
                </c:pt>
                <c:pt idx="91">
                  <c:v>7.28</c:v>
                </c:pt>
                <c:pt idx="92">
                  <c:v>7.3599999999999977</c:v>
                </c:pt>
                <c:pt idx="93">
                  <c:v>7.44</c:v>
                </c:pt>
                <c:pt idx="94">
                  <c:v>7.52</c:v>
                </c:pt>
                <c:pt idx="95">
                  <c:v>7.6</c:v>
                </c:pt>
                <c:pt idx="96">
                  <c:v>7.68</c:v>
                </c:pt>
                <c:pt idx="97">
                  <c:v>7.76</c:v>
                </c:pt>
                <c:pt idx="98">
                  <c:v>7.84</c:v>
                </c:pt>
                <c:pt idx="99">
                  <c:v>7.92</c:v>
                </c:pt>
                <c:pt idx="100">
                  <c:v>8</c:v>
                </c:pt>
                <c:pt idx="101">
                  <c:v>8.08</c:v>
                </c:pt>
                <c:pt idx="102">
                  <c:v>8.16</c:v>
                </c:pt>
                <c:pt idx="103">
                  <c:v>8.24</c:v>
                </c:pt>
                <c:pt idx="104">
                  <c:v>8.32</c:v>
                </c:pt>
                <c:pt idx="105">
                  <c:v>8.4</c:v>
                </c:pt>
                <c:pt idx="106">
                  <c:v>8.48</c:v>
                </c:pt>
                <c:pt idx="107">
                  <c:v>8.56</c:v>
                </c:pt>
                <c:pt idx="108">
                  <c:v>8.64</c:v>
                </c:pt>
                <c:pt idx="109">
                  <c:v>8.7200000000000006</c:v>
                </c:pt>
                <c:pt idx="110">
                  <c:v>8.8000000000000007</c:v>
                </c:pt>
                <c:pt idx="111">
                  <c:v>8.8800000000000008</c:v>
                </c:pt>
                <c:pt idx="112">
                  <c:v>8.9600000000000026</c:v>
                </c:pt>
                <c:pt idx="113">
                  <c:v>9.0400000000000009</c:v>
                </c:pt>
                <c:pt idx="114">
                  <c:v>9.120000000000001</c:v>
                </c:pt>
                <c:pt idx="115">
                  <c:v>9.2000000000000011</c:v>
                </c:pt>
                <c:pt idx="116">
                  <c:v>9.2800000000000011</c:v>
                </c:pt>
                <c:pt idx="117">
                  <c:v>9.36</c:v>
                </c:pt>
                <c:pt idx="118">
                  <c:v>9.44</c:v>
                </c:pt>
                <c:pt idx="119">
                  <c:v>9.52</c:v>
                </c:pt>
                <c:pt idx="120">
                  <c:v>9.6</c:v>
                </c:pt>
                <c:pt idx="121">
                  <c:v>9.68</c:v>
                </c:pt>
                <c:pt idx="122">
                  <c:v>9.76</c:v>
                </c:pt>
                <c:pt idx="123">
                  <c:v>9.84</c:v>
                </c:pt>
                <c:pt idx="124">
                  <c:v>9.92</c:v>
                </c:pt>
                <c:pt idx="125">
                  <c:v>10</c:v>
                </c:pt>
                <c:pt idx="126">
                  <c:v>10.08</c:v>
                </c:pt>
                <c:pt idx="127">
                  <c:v>10.16</c:v>
                </c:pt>
                <c:pt idx="128">
                  <c:v>10.24</c:v>
                </c:pt>
                <c:pt idx="129">
                  <c:v>10.32</c:v>
                </c:pt>
                <c:pt idx="130">
                  <c:v>10.4</c:v>
                </c:pt>
                <c:pt idx="131">
                  <c:v>10.48</c:v>
                </c:pt>
                <c:pt idx="132">
                  <c:v>10.56</c:v>
                </c:pt>
                <c:pt idx="133">
                  <c:v>10.64</c:v>
                </c:pt>
                <c:pt idx="134">
                  <c:v>10.72</c:v>
                </c:pt>
                <c:pt idx="135">
                  <c:v>10.8</c:v>
                </c:pt>
                <c:pt idx="136">
                  <c:v>10.88</c:v>
                </c:pt>
                <c:pt idx="137">
                  <c:v>10.96</c:v>
                </c:pt>
                <c:pt idx="138">
                  <c:v>11.04</c:v>
                </c:pt>
                <c:pt idx="139">
                  <c:v>11.12</c:v>
                </c:pt>
                <c:pt idx="140">
                  <c:v>11.2</c:v>
                </c:pt>
                <c:pt idx="141">
                  <c:v>11.28</c:v>
                </c:pt>
                <c:pt idx="142">
                  <c:v>11.36</c:v>
                </c:pt>
                <c:pt idx="143">
                  <c:v>11.44</c:v>
                </c:pt>
                <c:pt idx="144">
                  <c:v>11.52</c:v>
                </c:pt>
                <c:pt idx="145">
                  <c:v>11.6</c:v>
                </c:pt>
                <c:pt idx="146">
                  <c:v>11.68</c:v>
                </c:pt>
                <c:pt idx="147">
                  <c:v>11.76</c:v>
                </c:pt>
                <c:pt idx="148">
                  <c:v>11.84</c:v>
                </c:pt>
                <c:pt idx="149">
                  <c:v>11.92</c:v>
                </c:pt>
                <c:pt idx="150">
                  <c:v>12</c:v>
                </c:pt>
                <c:pt idx="151">
                  <c:v>12.08</c:v>
                </c:pt>
                <c:pt idx="152">
                  <c:v>12.16</c:v>
                </c:pt>
                <c:pt idx="153">
                  <c:v>12.24</c:v>
                </c:pt>
                <c:pt idx="154">
                  <c:v>12.32</c:v>
                </c:pt>
                <c:pt idx="155">
                  <c:v>12.4</c:v>
                </c:pt>
                <c:pt idx="156">
                  <c:v>12.48</c:v>
                </c:pt>
                <c:pt idx="157">
                  <c:v>12.56</c:v>
                </c:pt>
                <c:pt idx="158">
                  <c:v>12.64</c:v>
                </c:pt>
                <c:pt idx="159">
                  <c:v>12.72</c:v>
                </c:pt>
                <c:pt idx="160">
                  <c:v>12.8</c:v>
                </c:pt>
                <c:pt idx="161">
                  <c:v>12.88</c:v>
                </c:pt>
                <c:pt idx="162">
                  <c:v>12.96</c:v>
                </c:pt>
                <c:pt idx="163">
                  <c:v>13.04</c:v>
                </c:pt>
                <c:pt idx="164">
                  <c:v>13.12</c:v>
                </c:pt>
                <c:pt idx="165">
                  <c:v>13.2</c:v>
                </c:pt>
                <c:pt idx="166">
                  <c:v>13.28</c:v>
                </c:pt>
                <c:pt idx="167">
                  <c:v>13.36</c:v>
                </c:pt>
                <c:pt idx="168">
                  <c:v>13.44</c:v>
                </c:pt>
                <c:pt idx="169">
                  <c:v>13.52</c:v>
                </c:pt>
                <c:pt idx="170">
                  <c:v>13.6</c:v>
                </c:pt>
                <c:pt idx="171">
                  <c:v>13.68</c:v>
                </c:pt>
                <c:pt idx="172">
                  <c:v>13.76</c:v>
                </c:pt>
                <c:pt idx="173">
                  <c:v>13.84</c:v>
                </c:pt>
                <c:pt idx="174">
                  <c:v>13.92</c:v>
                </c:pt>
                <c:pt idx="175">
                  <c:v>14</c:v>
                </c:pt>
                <c:pt idx="176">
                  <c:v>14.08</c:v>
                </c:pt>
                <c:pt idx="177">
                  <c:v>14.16</c:v>
                </c:pt>
                <c:pt idx="178">
                  <c:v>14.24</c:v>
                </c:pt>
                <c:pt idx="179">
                  <c:v>14.32</c:v>
                </c:pt>
                <c:pt idx="180">
                  <c:v>14.4</c:v>
                </c:pt>
                <c:pt idx="181">
                  <c:v>14.48</c:v>
                </c:pt>
                <c:pt idx="182">
                  <c:v>14.56</c:v>
                </c:pt>
                <c:pt idx="183">
                  <c:v>14.64</c:v>
                </c:pt>
                <c:pt idx="184">
                  <c:v>14.72</c:v>
                </c:pt>
                <c:pt idx="185">
                  <c:v>14.8</c:v>
                </c:pt>
                <c:pt idx="186">
                  <c:v>14.88</c:v>
                </c:pt>
                <c:pt idx="187">
                  <c:v>14.96</c:v>
                </c:pt>
                <c:pt idx="188">
                  <c:v>15.04</c:v>
                </c:pt>
                <c:pt idx="189">
                  <c:v>15.12</c:v>
                </c:pt>
                <c:pt idx="190">
                  <c:v>15.2</c:v>
                </c:pt>
                <c:pt idx="191">
                  <c:v>15.28</c:v>
                </c:pt>
                <c:pt idx="192">
                  <c:v>15.36</c:v>
                </c:pt>
                <c:pt idx="193">
                  <c:v>15.44</c:v>
                </c:pt>
                <c:pt idx="194">
                  <c:v>15.52</c:v>
                </c:pt>
                <c:pt idx="195">
                  <c:v>15.6</c:v>
                </c:pt>
                <c:pt idx="196">
                  <c:v>15.68</c:v>
                </c:pt>
                <c:pt idx="197">
                  <c:v>15.76</c:v>
                </c:pt>
                <c:pt idx="198">
                  <c:v>15.84</c:v>
                </c:pt>
                <c:pt idx="199">
                  <c:v>15.92</c:v>
                </c:pt>
                <c:pt idx="200">
                  <c:v>16</c:v>
                </c:pt>
                <c:pt idx="201">
                  <c:v>16.079999999999991</c:v>
                </c:pt>
                <c:pt idx="202">
                  <c:v>16.16</c:v>
                </c:pt>
                <c:pt idx="203">
                  <c:v>16.239999999999991</c:v>
                </c:pt>
                <c:pt idx="204">
                  <c:v>16.32</c:v>
                </c:pt>
                <c:pt idx="205">
                  <c:v>16.399999999999999</c:v>
                </c:pt>
                <c:pt idx="206">
                  <c:v>16.48</c:v>
                </c:pt>
                <c:pt idx="207">
                  <c:v>16.559999999999999</c:v>
                </c:pt>
                <c:pt idx="208">
                  <c:v>16.64</c:v>
                </c:pt>
                <c:pt idx="209">
                  <c:v>16.72</c:v>
                </c:pt>
                <c:pt idx="210">
                  <c:v>16.8</c:v>
                </c:pt>
                <c:pt idx="211">
                  <c:v>16.88</c:v>
                </c:pt>
                <c:pt idx="212">
                  <c:v>16.96</c:v>
                </c:pt>
                <c:pt idx="213">
                  <c:v>17.04</c:v>
                </c:pt>
                <c:pt idx="214">
                  <c:v>17.12</c:v>
                </c:pt>
                <c:pt idx="215">
                  <c:v>17.2</c:v>
                </c:pt>
                <c:pt idx="216">
                  <c:v>17.28</c:v>
                </c:pt>
                <c:pt idx="217">
                  <c:v>17.36</c:v>
                </c:pt>
                <c:pt idx="218">
                  <c:v>17.440000000000001</c:v>
                </c:pt>
                <c:pt idx="219">
                  <c:v>17.52</c:v>
                </c:pt>
                <c:pt idx="220">
                  <c:v>17.600000000000001</c:v>
                </c:pt>
                <c:pt idx="221">
                  <c:v>17.68</c:v>
                </c:pt>
                <c:pt idx="222">
                  <c:v>17.760000000000002</c:v>
                </c:pt>
                <c:pt idx="223">
                  <c:v>17.84</c:v>
                </c:pt>
                <c:pt idx="224">
                  <c:v>17.920000000000002</c:v>
                </c:pt>
                <c:pt idx="225">
                  <c:v>18</c:v>
                </c:pt>
                <c:pt idx="226">
                  <c:v>18.079999999999991</c:v>
                </c:pt>
                <c:pt idx="227">
                  <c:v>18.16</c:v>
                </c:pt>
                <c:pt idx="228">
                  <c:v>18.239999999999991</c:v>
                </c:pt>
                <c:pt idx="229">
                  <c:v>18.32</c:v>
                </c:pt>
                <c:pt idx="230">
                  <c:v>18.399999999999999</c:v>
                </c:pt>
                <c:pt idx="231">
                  <c:v>18.48</c:v>
                </c:pt>
                <c:pt idx="232">
                  <c:v>18.559999999999999</c:v>
                </c:pt>
                <c:pt idx="233">
                  <c:v>18.64</c:v>
                </c:pt>
                <c:pt idx="234">
                  <c:v>18.72</c:v>
                </c:pt>
                <c:pt idx="235">
                  <c:v>18.8</c:v>
                </c:pt>
                <c:pt idx="236">
                  <c:v>18.88</c:v>
                </c:pt>
                <c:pt idx="237">
                  <c:v>18.96</c:v>
                </c:pt>
                <c:pt idx="238">
                  <c:v>19.04</c:v>
                </c:pt>
                <c:pt idx="239">
                  <c:v>19.12</c:v>
                </c:pt>
                <c:pt idx="240">
                  <c:v>19.2</c:v>
                </c:pt>
                <c:pt idx="241">
                  <c:v>19.28</c:v>
                </c:pt>
                <c:pt idx="242">
                  <c:v>19.36</c:v>
                </c:pt>
                <c:pt idx="243">
                  <c:v>19.440000000000001</c:v>
                </c:pt>
                <c:pt idx="244">
                  <c:v>19.52</c:v>
                </c:pt>
                <c:pt idx="245">
                  <c:v>19.600000000000001</c:v>
                </c:pt>
                <c:pt idx="246">
                  <c:v>19.68</c:v>
                </c:pt>
                <c:pt idx="247">
                  <c:v>19.760000000000002</c:v>
                </c:pt>
                <c:pt idx="248">
                  <c:v>19.84</c:v>
                </c:pt>
                <c:pt idx="249">
                  <c:v>19.920000000000002</c:v>
                </c:pt>
                <c:pt idx="250">
                  <c:v>20</c:v>
                </c:pt>
                <c:pt idx="251">
                  <c:v>20.079999999999991</c:v>
                </c:pt>
                <c:pt idx="252">
                  <c:v>20.16</c:v>
                </c:pt>
                <c:pt idx="253">
                  <c:v>20.239999999999991</c:v>
                </c:pt>
                <c:pt idx="254">
                  <c:v>20.32</c:v>
                </c:pt>
                <c:pt idx="255">
                  <c:v>20.399999999999999</c:v>
                </c:pt>
                <c:pt idx="256">
                  <c:v>20.48</c:v>
                </c:pt>
                <c:pt idx="257">
                  <c:v>20.56</c:v>
                </c:pt>
                <c:pt idx="258">
                  <c:v>20.64</c:v>
                </c:pt>
                <c:pt idx="259">
                  <c:v>20.72</c:v>
                </c:pt>
                <c:pt idx="260">
                  <c:v>20.8</c:v>
                </c:pt>
                <c:pt idx="261">
                  <c:v>20.88</c:v>
                </c:pt>
                <c:pt idx="262">
                  <c:v>20.96</c:v>
                </c:pt>
                <c:pt idx="263">
                  <c:v>21.04</c:v>
                </c:pt>
                <c:pt idx="264">
                  <c:v>21.12</c:v>
                </c:pt>
                <c:pt idx="265">
                  <c:v>21.2</c:v>
                </c:pt>
                <c:pt idx="266">
                  <c:v>21.28</c:v>
                </c:pt>
                <c:pt idx="267">
                  <c:v>21.36</c:v>
                </c:pt>
                <c:pt idx="268">
                  <c:v>21.44</c:v>
                </c:pt>
                <c:pt idx="269">
                  <c:v>21.52</c:v>
                </c:pt>
                <c:pt idx="270">
                  <c:v>21.6</c:v>
                </c:pt>
                <c:pt idx="271">
                  <c:v>21.68</c:v>
                </c:pt>
                <c:pt idx="272">
                  <c:v>21.76</c:v>
                </c:pt>
                <c:pt idx="273">
                  <c:v>21.84</c:v>
                </c:pt>
                <c:pt idx="274">
                  <c:v>21.92</c:v>
                </c:pt>
                <c:pt idx="275">
                  <c:v>22</c:v>
                </c:pt>
                <c:pt idx="276">
                  <c:v>22.08</c:v>
                </c:pt>
                <c:pt idx="277">
                  <c:v>22.16</c:v>
                </c:pt>
                <c:pt idx="278">
                  <c:v>22.24</c:v>
                </c:pt>
                <c:pt idx="279">
                  <c:v>22.32</c:v>
                </c:pt>
                <c:pt idx="280">
                  <c:v>22.4</c:v>
                </c:pt>
                <c:pt idx="281">
                  <c:v>22.48</c:v>
                </c:pt>
                <c:pt idx="282">
                  <c:v>22.56</c:v>
                </c:pt>
                <c:pt idx="283">
                  <c:v>22.64</c:v>
                </c:pt>
                <c:pt idx="284">
                  <c:v>22.72</c:v>
                </c:pt>
                <c:pt idx="285">
                  <c:v>22.8</c:v>
                </c:pt>
                <c:pt idx="286">
                  <c:v>22.88</c:v>
                </c:pt>
                <c:pt idx="287">
                  <c:v>22.96</c:v>
                </c:pt>
                <c:pt idx="288">
                  <c:v>23.04</c:v>
                </c:pt>
                <c:pt idx="289">
                  <c:v>23.12</c:v>
                </c:pt>
                <c:pt idx="290">
                  <c:v>23.2</c:v>
                </c:pt>
                <c:pt idx="291">
                  <c:v>23.28</c:v>
                </c:pt>
                <c:pt idx="292">
                  <c:v>23.36</c:v>
                </c:pt>
                <c:pt idx="293">
                  <c:v>23.44</c:v>
                </c:pt>
                <c:pt idx="294">
                  <c:v>23.52</c:v>
                </c:pt>
                <c:pt idx="295">
                  <c:v>23.6</c:v>
                </c:pt>
                <c:pt idx="296">
                  <c:v>23.68</c:v>
                </c:pt>
                <c:pt idx="297">
                  <c:v>23.76</c:v>
                </c:pt>
                <c:pt idx="298">
                  <c:v>23.84</c:v>
                </c:pt>
                <c:pt idx="299">
                  <c:v>23.92</c:v>
                </c:pt>
                <c:pt idx="300">
                  <c:v>24</c:v>
                </c:pt>
                <c:pt idx="301">
                  <c:v>24.08</c:v>
                </c:pt>
                <c:pt idx="302">
                  <c:v>24.16</c:v>
                </c:pt>
                <c:pt idx="303">
                  <c:v>24.24</c:v>
                </c:pt>
                <c:pt idx="304">
                  <c:v>24.32</c:v>
                </c:pt>
                <c:pt idx="305">
                  <c:v>24.4</c:v>
                </c:pt>
                <c:pt idx="306">
                  <c:v>24.48</c:v>
                </c:pt>
                <c:pt idx="307">
                  <c:v>24.56</c:v>
                </c:pt>
                <c:pt idx="308">
                  <c:v>24.64</c:v>
                </c:pt>
                <c:pt idx="309">
                  <c:v>24.72</c:v>
                </c:pt>
                <c:pt idx="310">
                  <c:v>24.8</c:v>
                </c:pt>
                <c:pt idx="311">
                  <c:v>24.88</c:v>
                </c:pt>
                <c:pt idx="312">
                  <c:v>24.96</c:v>
                </c:pt>
                <c:pt idx="313">
                  <c:v>25.04</c:v>
                </c:pt>
                <c:pt idx="314">
                  <c:v>25.12</c:v>
                </c:pt>
                <c:pt idx="315">
                  <c:v>25.2</c:v>
                </c:pt>
                <c:pt idx="316">
                  <c:v>25.28</c:v>
                </c:pt>
                <c:pt idx="317">
                  <c:v>25.36</c:v>
                </c:pt>
                <c:pt idx="318">
                  <c:v>25.44</c:v>
                </c:pt>
                <c:pt idx="319">
                  <c:v>25.52</c:v>
                </c:pt>
                <c:pt idx="320">
                  <c:v>25.6</c:v>
                </c:pt>
                <c:pt idx="321">
                  <c:v>25.68</c:v>
                </c:pt>
                <c:pt idx="322">
                  <c:v>25.76</c:v>
                </c:pt>
                <c:pt idx="323">
                  <c:v>25.84</c:v>
                </c:pt>
                <c:pt idx="324">
                  <c:v>25.92</c:v>
                </c:pt>
                <c:pt idx="325">
                  <c:v>26</c:v>
                </c:pt>
                <c:pt idx="326">
                  <c:v>26.08</c:v>
                </c:pt>
                <c:pt idx="327">
                  <c:v>26.16</c:v>
                </c:pt>
                <c:pt idx="328">
                  <c:v>26.24</c:v>
                </c:pt>
                <c:pt idx="329">
                  <c:v>26.32</c:v>
                </c:pt>
                <c:pt idx="330">
                  <c:v>26.4</c:v>
                </c:pt>
                <c:pt idx="331">
                  <c:v>26.48</c:v>
                </c:pt>
                <c:pt idx="332">
                  <c:v>26.56</c:v>
                </c:pt>
                <c:pt idx="333">
                  <c:v>26.64</c:v>
                </c:pt>
                <c:pt idx="334">
                  <c:v>26.72</c:v>
                </c:pt>
                <c:pt idx="335">
                  <c:v>26.8</c:v>
                </c:pt>
                <c:pt idx="336">
                  <c:v>26.88</c:v>
                </c:pt>
                <c:pt idx="337">
                  <c:v>26.96</c:v>
                </c:pt>
                <c:pt idx="338">
                  <c:v>27.04</c:v>
                </c:pt>
                <c:pt idx="339">
                  <c:v>27.12</c:v>
                </c:pt>
                <c:pt idx="340">
                  <c:v>27.2</c:v>
                </c:pt>
                <c:pt idx="341">
                  <c:v>27.28</c:v>
                </c:pt>
                <c:pt idx="342">
                  <c:v>27.36</c:v>
                </c:pt>
                <c:pt idx="343">
                  <c:v>27.44</c:v>
                </c:pt>
                <c:pt idx="344">
                  <c:v>27.52</c:v>
                </c:pt>
                <c:pt idx="345">
                  <c:v>27.6</c:v>
                </c:pt>
                <c:pt idx="346">
                  <c:v>27.68</c:v>
                </c:pt>
                <c:pt idx="347">
                  <c:v>27.76</c:v>
                </c:pt>
                <c:pt idx="348">
                  <c:v>27.84</c:v>
                </c:pt>
                <c:pt idx="349">
                  <c:v>27.92</c:v>
                </c:pt>
                <c:pt idx="350">
                  <c:v>28</c:v>
                </c:pt>
                <c:pt idx="351">
                  <c:v>28.08</c:v>
                </c:pt>
                <c:pt idx="352">
                  <c:v>28.16</c:v>
                </c:pt>
                <c:pt idx="353">
                  <c:v>28.24</c:v>
                </c:pt>
                <c:pt idx="354">
                  <c:v>28.32</c:v>
                </c:pt>
                <c:pt idx="355">
                  <c:v>28.4</c:v>
                </c:pt>
                <c:pt idx="356">
                  <c:v>28.48</c:v>
                </c:pt>
                <c:pt idx="357">
                  <c:v>28.56</c:v>
                </c:pt>
                <c:pt idx="358">
                  <c:v>28.64</c:v>
                </c:pt>
                <c:pt idx="359">
                  <c:v>28.72</c:v>
                </c:pt>
                <c:pt idx="360">
                  <c:v>28.8</c:v>
                </c:pt>
                <c:pt idx="361">
                  <c:v>28.88</c:v>
                </c:pt>
                <c:pt idx="362">
                  <c:v>28.96</c:v>
                </c:pt>
                <c:pt idx="363">
                  <c:v>29.04</c:v>
                </c:pt>
                <c:pt idx="364">
                  <c:v>29.12</c:v>
                </c:pt>
                <c:pt idx="365">
                  <c:v>29.2</c:v>
                </c:pt>
                <c:pt idx="366">
                  <c:v>29.28</c:v>
                </c:pt>
                <c:pt idx="367">
                  <c:v>29.36</c:v>
                </c:pt>
                <c:pt idx="368">
                  <c:v>29.44</c:v>
                </c:pt>
                <c:pt idx="369">
                  <c:v>29.52</c:v>
                </c:pt>
                <c:pt idx="370">
                  <c:v>29.6</c:v>
                </c:pt>
                <c:pt idx="371">
                  <c:v>29.68</c:v>
                </c:pt>
                <c:pt idx="372">
                  <c:v>29.76</c:v>
                </c:pt>
                <c:pt idx="373">
                  <c:v>29.84</c:v>
                </c:pt>
                <c:pt idx="374">
                  <c:v>29.92</c:v>
                </c:pt>
                <c:pt idx="375">
                  <c:v>30</c:v>
                </c:pt>
                <c:pt idx="376">
                  <c:v>30.08</c:v>
                </c:pt>
                <c:pt idx="377">
                  <c:v>30.16</c:v>
                </c:pt>
                <c:pt idx="378">
                  <c:v>30.24</c:v>
                </c:pt>
                <c:pt idx="379">
                  <c:v>30.32</c:v>
                </c:pt>
                <c:pt idx="380">
                  <c:v>30.4</c:v>
                </c:pt>
                <c:pt idx="381">
                  <c:v>30.48</c:v>
                </c:pt>
                <c:pt idx="382">
                  <c:v>30.56</c:v>
                </c:pt>
                <c:pt idx="383">
                  <c:v>30.64</c:v>
                </c:pt>
                <c:pt idx="384">
                  <c:v>30.72</c:v>
                </c:pt>
                <c:pt idx="385">
                  <c:v>30.8</c:v>
                </c:pt>
                <c:pt idx="386">
                  <c:v>30.88</c:v>
                </c:pt>
                <c:pt idx="387">
                  <c:v>30.96</c:v>
                </c:pt>
                <c:pt idx="388">
                  <c:v>31.04</c:v>
                </c:pt>
                <c:pt idx="389">
                  <c:v>31.12</c:v>
                </c:pt>
                <c:pt idx="390">
                  <c:v>31.2</c:v>
                </c:pt>
                <c:pt idx="391">
                  <c:v>31.28</c:v>
                </c:pt>
                <c:pt idx="392">
                  <c:v>31.36</c:v>
                </c:pt>
                <c:pt idx="393">
                  <c:v>31.44</c:v>
                </c:pt>
                <c:pt idx="394">
                  <c:v>31.52</c:v>
                </c:pt>
                <c:pt idx="395">
                  <c:v>31.6</c:v>
                </c:pt>
                <c:pt idx="396">
                  <c:v>31.68</c:v>
                </c:pt>
                <c:pt idx="397">
                  <c:v>31.76</c:v>
                </c:pt>
                <c:pt idx="398">
                  <c:v>31.84</c:v>
                </c:pt>
                <c:pt idx="399">
                  <c:v>31.92</c:v>
                </c:pt>
                <c:pt idx="400">
                  <c:v>32</c:v>
                </c:pt>
                <c:pt idx="401">
                  <c:v>32.08</c:v>
                </c:pt>
                <c:pt idx="402">
                  <c:v>32.159999999999997</c:v>
                </c:pt>
                <c:pt idx="403">
                  <c:v>32.24</c:v>
                </c:pt>
                <c:pt idx="404">
                  <c:v>32.32</c:v>
                </c:pt>
                <c:pt idx="405">
                  <c:v>32.4</c:v>
                </c:pt>
                <c:pt idx="406">
                  <c:v>32.479999999999997</c:v>
                </c:pt>
                <c:pt idx="407">
                  <c:v>32.56</c:v>
                </c:pt>
                <c:pt idx="408">
                  <c:v>32.64</c:v>
                </c:pt>
                <c:pt idx="409">
                  <c:v>32.72</c:v>
                </c:pt>
                <c:pt idx="410">
                  <c:v>32.799999999999997</c:v>
                </c:pt>
                <c:pt idx="411">
                  <c:v>32.880000000000003</c:v>
                </c:pt>
                <c:pt idx="412">
                  <c:v>32.96</c:v>
                </c:pt>
                <c:pt idx="413">
                  <c:v>33.04</c:v>
                </c:pt>
                <c:pt idx="414">
                  <c:v>33.119999999999997</c:v>
                </c:pt>
                <c:pt idx="415">
                  <c:v>33.200000000000003</c:v>
                </c:pt>
                <c:pt idx="416">
                  <c:v>33.28</c:v>
                </c:pt>
                <c:pt idx="417">
                  <c:v>33.36</c:v>
                </c:pt>
                <c:pt idx="418">
                  <c:v>33.44</c:v>
                </c:pt>
                <c:pt idx="419">
                  <c:v>33.520000000000003</c:v>
                </c:pt>
                <c:pt idx="420">
                  <c:v>33.6</c:v>
                </c:pt>
                <c:pt idx="421">
                  <c:v>33.68</c:v>
                </c:pt>
                <c:pt idx="422">
                  <c:v>33.76</c:v>
                </c:pt>
                <c:pt idx="423">
                  <c:v>33.840000000000003</c:v>
                </c:pt>
                <c:pt idx="424">
                  <c:v>33.92</c:v>
                </c:pt>
                <c:pt idx="425">
                  <c:v>34</c:v>
                </c:pt>
                <c:pt idx="426">
                  <c:v>34.08</c:v>
                </c:pt>
                <c:pt idx="427">
                  <c:v>34.159999999999997</c:v>
                </c:pt>
                <c:pt idx="428">
                  <c:v>34.24</c:v>
                </c:pt>
                <c:pt idx="429">
                  <c:v>34.32</c:v>
                </c:pt>
                <c:pt idx="430">
                  <c:v>34.4</c:v>
                </c:pt>
                <c:pt idx="431">
                  <c:v>34.479999999999997</c:v>
                </c:pt>
                <c:pt idx="432">
                  <c:v>34.56</c:v>
                </c:pt>
                <c:pt idx="433">
                  <c:v>34.64</c:v>
                </c:pt>
                <c:pt idx="434">
                  <c:v>34.72</c:v>
                </c:pt>
                <c:pt idx="435">
                  <c:v>34.799999999999997</c:v>
                </c:pt>
                <c:pt idx="436">
                  <c:v>34.880000000000003</c:v>
                </c:pt>
                <c:pt idx="437">
                  <c:v>34.96</c:v>
                </c:pt>
                <c:pt idx="438">
                  <c:v>35.04</c:v>
                </c:pt>
                <c:pt idx="439">
                  <c:v>35.119999999999997</c:v>
                </c:pt>
                <c:pt idx="440">
                  <c:v>35.200000000000003</c:v>
                </c:pt>
                <c:pt idx="441">
                  <c:v>35.28</c:v>
                </c:pt>
                <c:pt idx="442">
                  <c:v>35.36</c:v>
                </c:pt>
                <c:pt idx="443">
                  <c:v>35.44</c:v>
                </c:pt>
                <c:pt idx="444">
                  <c:v>35.520000000000003</c:v>
                </c:pt>
                <c:pt idx="445">
                  <c:v>35.6</c:v>
                </c:pt>
                <c:pt idx="446">
                  <c:v>35.68</c:v>
                </c:pt>
                <c:pt idx="447">
                  <c:v>35.76</c:v>
                </c:pt>
                <c:pt idx="448">
                  <c:v>35.840000000000003</c:v>
                </c:pt>
                <c:pt idx="449">
                  <c:v>35.92</c:v>
                </c:pt>
                <c:pt idx="450">
                  <c:v>36</c:v>
                </c:pt>
                <c:pt idx="451">
                  <c:v>36.08</c:v>
                </c:pt>
                <c:pt idx="452">
                  <c:v>36.159999999999997</c:v>
                </c:pt>
                <c:pt idx="453">
                  <c:v>36.24</c:v>
                </c:pt>
                <c:pt idx="454">
                  <c:v>36.32</c:v>
                </c:pt>
                <c:pt idx="455">
                  <c:v>36.4</c:v>
                </c:pt>
                <c:pt idx="456">
                  <c:v>36.479999999999997</c:v>
                </c:pt>
                <c:pt idx="457">
                  <c:v>36.56</c:v>
                </c:pt>
                <c:pt idx="458">
                  <c:v>36.64</c:v>
                </c:pt>
                <c:pt idx="459">
                  <c:v>36.72</c:v>
                </c:pt>
                <c:pt idx="460">
                  <c:v>36.799999999999997</c:v>
                </c:pt>
                <c:pt idx="461">
                  <c:v>36.880000000000003</c:v>
                </c:pt>
                <c:pt idx="462">
                  <c:v>36.96</c:v>
                </c:pt>
                <c:pt idx="463">
                  <c:v>37.04</c:v>
                </c:pt>
                <c:pt idx="464">
                  <c:v>37.119999999999997</c:v>
                </c:pt>
                <c:pt idx="465">
                  <c:v>37.200000000000003</c:v>
                </c:pt>
                <c:pt idx="466">
                  <c:v>37.28</c:v>
                </c:pt>
                <c:pt idx="467">
                  <c:v>37.36</c:v>
                </c:pt>
                <c:pt idx="468">
                  <c:v>37.44</c:v>
                </c:pt>
                <c:pt idx="469">
                  <c:v>37.520000000000003</c:v>
                </c:pt>
                <c:pt idx="470">
                  <c:v>37.6</c:v>
                </c:pt>
                <c:pt idx="471">
                  <c:v>37.68</c:v>
                </c:pt>
                <c:pt idx="472">
                  <c:v>37.76</c:v>
                </c:pt>
                <c:pt idx="473">
                  <c:v>37.840000000000003</c:v>
                </c:pt>
                <c:pt idx="474">
                  <c:v>37.92</c:v>
                </c:pt>
                <c:pt idx="475">
                  <c:v>38</c:v>
                </c:pt>
                <c:pt idx="476">
                  <c:v>38.08</c:v>
                </c:pt>
                <c:pt idx="477">
                  <c:v>38.159999999999997</c:v>
                </c:pt>
                <c:pt idx="478">
                  <c:v>38.24</c:v>
                </c:pt>
                <c:pt idx="479">
                  <c:v>38.32</c:v>
                </c:pt>
                <c:pt idx="480">
                  <c:v>38.4</c:v>
                </c:pt>
                <c:pt idx="481">
                  <c:v>38.479999999999997</c:v>
                </c:pt>
                <c:pt idx="482">
                  <c:v>38.56</c:v>
                </c:pt>
                <c:pt idx="483">
                  <c:v>38.64</c:v>
                </c:pt>
                <c:pt idx="484">
                  <c:v>38.72</c:v>
                </c:pt>
                <c:pt idx="485">
                  <c:v>38.799999999999997</c:v>
                </c:pt>
                <c:pt idx="486">
                  <c:v>38.880000000000003</c:v>
                </c:pt>
                <c:pt idx="487">
                  <c:v>38.96</c:v>
                </c:pt>
                <c:pt idx="488">
                  <c:v>39.04</c:v>
                </c:pt>
                <c:pt idx="489">
                  <c:v>39.119999999999997</c:v>
                </c:pt>
                <c:pt idx="490">
                  <c:v>39.200000000000003</c:v>
                </c:pt>
                <c:pt idx="491">
                  <c:v>39.28</c:v>
                </c:pt>
                <c:pt idx="492">
                  <c:v>39.36</c:v>
                </c:pt>
                <c:pt idx="493">
                  <c:v>39.44</c:v>
                </c:pt>
                <c:pt idx="494">
                  <c:v>39.520000000000003</c:v>
                </c:pt>
                <c:pt idx="495">
                  <c:v>39.6</c:v>
                </c:pt>
                <c:pt idx="496">
                  <c:v>39.68</c:v>
                </c:pt>
                <c:pt idx="497">
                  <c:v>39.76</c:v>
                </c:pt>
                <c:pt idx="498">
                  <c:v>39.840000000000003</c:v>
                </c:pt>
                <c:pt idx="499">
                  <c:v>39.92</c:v>
                </c:pt>
                <c:pt idx="500">
                  <c:v>40</c:v>
                </c:pt>
                <c:pt idx="501">
                  <c:v>40.08</c:v>
                </c:pt>
                <c:pt idx="502">
                  <c:v>40.159999999999997</c:v>
                </c:pt>
                <c:pt idx="503">
                  <c:v>40.24</c:v>
                </c:pt>
                <c:pt idx="504">
                  <c:v>40.32</c:v>
                </c:pt>
                <c:pt idx="505">
                  <c:v>40.4</c:v>
                </c:pt>
                <c:pt idx="506">
                  <c:v>40.479999999999997</c:v>
                </c:pt>
                <c:pt idx="507">
                  <c:v>40.56</c:v>
                </c:pt>
                <c:pt idx="508">
                  <c:v>40.64</c:v>
                </c:pt>
                <c:pt idx="509">
                  <c:v>40.72</c:v>
                </c:pt>
                <c:pt idx="510">
                  <c:v>40.799999999999997</c:v>
                </c:pt>
                <c:pt idx="511">
                  <c:v>40.880000000000003</c:v>
                </c:pt>
                <c:pt idx="512">
                  <c:v>40.96</c:v>
                </c:pt>
                <c:pt idx="513">
                  <c:v>41.04</c:v>
                </c:pt>
                <c:pt idx="514">
                  <c:v>41.12</c:v>
                </c:pt>
                <c:pt idx="515">
                  <c:v>41.2</c:v>
                </c:pt>
                <c:pt idx="516">
                  <c:v>41.28</c:v>
                </c:pt>
                <c:pt idx="517">
                  <c:v>41.36</c:v>
                </c:pt>
                <c:pt idx="518">
                  <c:v>41.44</c:v>
                </c:pt>
                <c:pt idx="519">
                  <c:v>41.52</c:v>
                </c:pt>
                <c:pt idx="520">
                  <c:v>41.6</c:v>
                </c:pt>
                <c:pt idx="521">
                  <c:v>41.68</c:v>
                </c:pt>
                <c:pt idx="522">
                  <c:v>41.76</c:v>
                </c:pt>
                <c:pt idx="523">
                  <c:v>41.84</c:v>
                </c:pt>
                <c:pt idx="524">
                  <c:v>41.92</c:v>
                </c:pt>
                <c:pt idx="525">
                  <c:v>42</c:v>
                </c:pt>
                <c:pt idx="526">
                  <c:v>42.08</c:v>
                </c:pt>
                <c:pt idx="527">
                  <c:v>42.16</c:v>
                </c:pt>
                <c:pt idx="528">
                  <c:v>42.24</c:v>
                </c:pt>
                <c:pt idx="529">
                  <c:v>42.32</c:v>
                </c:pt>
                <c:pt idx="530">
                  <c:v>42.4</c:v>
                </c:pt>
                <c:pt idx="531">
                  <c:v>42.48</c:v>
                </c:pt>
                <c:pt idx="532">
                  <c:v>42.56</c:v>
                </c:pt>
                <c:pt idx="533">
                  <c:v>42.64</c:v>
                </c:pt>
                <c:pt idx="534">
                  <c:v>42.72</c:v>
                </c:pt>
                <c:pt idx="535">
                  <c:v>42.8</c:v>
                </c:pt>
                <c:pt idx="536">
                  <c:v>42.88</c:v>
                </c:pt>
                <c:pt idx="537">
                  <c:v>42.96</c:v>
                </c:pt>
                <c:pt idx="538">
                  <c:v>43.04</c:v>
                </c:pt>
                <c:pt idx="539">
                  <c:v>43.12</c:v>
                </c:pt>
                <c:pt idx="540">
                  <c:v>43.2</c:v>
                </c:pt>
                <c:pt idx="541">
                  <c:v>43.28</c:v>
                </c:pt>
                <c:pt idx="542">
                  <c:v>43.36</c:v>
                </c:pt>
                <c:pt idx="543">
                  <c:v>43.44</c:v>
                </c:pt>
                <c:pt idx="544">
                  <c:v>43.52</c:v>
                </c:pt>
                <c:pt idx="545">
                  <c:v>43.6</c:v>
                </c:pt>
                <c:pt idx="546">
                  <c:v>43.68</c:v>
                </c:pt>
                <c:pt idx="547">
                  <c:v>43.76</c:v>
                </c:pt>
                <c:pt idx="548">
                  <c:v>43.84</c:v>
                </c:pt>
                <c:pt idx="549">
                  <c:v>43.92</c:v>
                </c:pt>
                <c:pt idx="550">
                  <c:v>44</c:v>
                </c:pt>
                <c:pt idx="551">
                  <c:v>44.08</c:v>
                </c:pt>
                <c:pt idx="552">
                  <c:v>44.16</c:v>
                </c:pt>
                <c:pt idx="553">
                  <c:v>44.24</c:v>
                </c:pt>
                <c:pt idx="554">
                  <c:v>44.32</c:v>
                </c:pt>
                <c:pt idx="555">
                  <c:v>44.4</c:v>
                </c:pt>
                <c:pt idx="556">
                  <c:v>44.48</c:v>
                </c:pt>
                <c:pt idx="557">
                  <c:v>44.56</c:v>
                </c:pt>
                <c:pt idx="558">
                  <c:v>44.64</c:v>
                </c:pt>
                <c:pt idx="559">
                  <c:v>44.72</c:v>
                </c:pt>
                <c:pt idx="560">
                  <c:v>44.8</c:v>
                </c:pt>
                <c:pt idx="561">
                  <c:v>44.88</c:v>
                </c:pt>
                <c:pt idx="562">
                  <c:v>44.96</c:v>
                </c:pt>
                <c:pt idx="563">
                  <c:v>45.04</c:v>
                </c:pt>
                <c:pt idx="564">
                  <c:v>45.12</c:v>
                </c:pt>
                <c:pt idx="565">
                  <c:v>45.2</c:v>
                </c:pt>
                <c:pt idx="566">
                  <c:v>45.28</c:v>
                </c:pt>
                <c:pt idx="567">
                  <c:v>45.36</c:v>
                </c:pt>
                <c:pt idx="568">
                  <c:v>45.44</c:v>
                </c:pt>
                <c:pt idx="569">
                  <c:v>45.52</c:v>
                </c:pt>
                <c:pt idx="570">
                  <c:v>45.6</c:v>
                </c:pt>
                <c:pt idx="571">
                  <c:v>45.68</c:v>
                </c:pt>
                <c:pt idx="572">
                  <c:v>45.76</c:v>
                </c:pt>
                <c:pt idx="573">
                  <c:v>45.84</c:v>
                </c:pt>
                <c:pt idx="574">
                  <c:v>45.92</c:v>
                </c:pt>
                <c:pt idx="575">
                  <c:v>46</c:v>
                </c:pt>
                <c:pt idx="576">
                  <c:v>46.08</c:v>
                </c:pt>
                <c:pt idx="577">
                  <c:v>46.16</c:v>
                </c:pt>
                <c:pt idx="578">
                  <c:v>46.24</c:v>
                </c:pt>
                <c:pt idx="579">
                  <c:v>46.32</c:v>
                </c:pt>
                <c:pt idx="580">
                  <c:v>46.4</c:v>
                </c:pt>
                <c:pt idx="581">
                  <c:v>46.48</c:v>
                </c:pt>
                <c:pt idx="582">
                  <c:v>46.56</c:v>
                </c:pt>
                <c:pt idx="583">
                  <c:v>46.64</c:v>
                </c:pt>
                <c:pt idx="584">
                  <c:v>46.72</c:v>
                </c:pt>
                <c:pt idx="585">
                  <c:v>46.8</c:v>
                </c:pt>
                <c:pt idx="586">
                  <c:v>46.88</c:v>
                </c:pt>
                <c:pt idx="587">
                  <c:v>46.96</c:v>
                </c:pt>
                <c:pt idx="588">
                  <c:v>47.04</c:v>
                </c:pt>
                <c:pt idx="589">
                  <c:v>47.12</c:v>
                </c:pt>
                <c:pt idx="590">
                  <c:v>47.2</c:v>
                </c:pt>
                <c:pt idx="591">
                  <c:v>47.28</c:v>
                </c:pt>
                <c:pt idx="592">
                  <c:v>47.36</c:v>
                </c:pt>
                <c:pt idx="593">
                  <c:v>47.44</c:v>
                </c:pt>
                <c:pt idx="594">
                  <c:v>47.52</c:v>
                </c:pt>
                <c:pt idx="595">
                  <c:v>47.6</c:v>
                </c:pt>
                <c:pt idx="596">
                  <c:v>47.68</c:v>
                </c:pt>
                <c:pt idx="597">
                  <c:v>47.76</c:v>
                </c:pt>
                <c:pt idx="598">
                  <c:v>47.84</c:v>
                </c:pt>
                <c:pt idx="599">
                  <c:v>47.92</c:v>
                </c:pt>
                <c:pt idx="600">
                  <c:v>48</c:v>
                </c:pt>
                <c:pt idx="601">
                  <c:v>48.08</c:v>
                </c:pt>
                <c:pt idx="602">
                  <c:v>48.16</c:v>
                </c:pt>
                <c:pt idx="603">
                  <c:v>48.24</c:v>
                </c:pt>
                <c:pt idx="604">
                  <c:v>48.32</c:v>
                </c:pt>
                <c:pt idx="605">
                  <c:v>48.4</c:v>
                </c:pt>
                <c:pt idx="606">
                  <c:v>48.48</c:v>
                </c:pt>
                <c:pt idx="607">
                  <c:v>48.56</c:v>
                </c:pt>
                <c:pt idx="608">
                  <c:v>48.64</c:v>
                </c:pt>
                <c:pt idx="609">
                  <c:v>48.72</c:v>
                </c:pt>
                <c:pt idx="610">
                  <c:v>48.8</c:v>
                </c:pt>
                <c:pt idx="611">
                  <c:v>48.88</c:v>
                </c:pt>
                <c:pt idx="612">
                  <c:v>48.96</c:v>
                </c:pt>
                <c:pt idx="613">
                  <c:v>49.04</c:v>
                </c:pt>
                <c:pt idx="614">
                  <c:v>49.12</c:v>
                </c:pt>
                <c:pt idx="615">
                  <c:v>49.2</c:v>
                </c:pt>
                <c:pt idx="616">
                  <c:v>49.28</c:v>
                </c:pt>
                <c:pt idx="617">
                  <c:v>49.36</c:v>
                </c:pt>
                <c:pt idx="618">
                  <c:v>49.44</c:v>
                </c:pt>
                <c:pt idx="619">
                  <c:v>49.52</c:v>
                </c:pt>
                <c:pt idx="620">
                  <c:v>49.6</c:v>
                </c:pt>
                <c:pt idx="621">
                  <c:v>49.68</c:v>
                </c:pt>
                <c:pt idx="622">
                  <c:v>49.76</c:v>
                </c:pt>
                <c:pt idx="623">
                  <c:v>49.84</c:v>
                </c:pt>
                <c:pt idx="624">
                  <c:v>49.92</c:v>
                </c:pt>
                <c:pt idx="625">
                  <c:v>50</c:v>
                </c:pt>
                <c:pt idx="626">
                  <c:v>50.08</c:v>
                </c:pt>
                <c:pt idx="627">
                  <c:v>50.16</c:v>
                </c:pt>
                <c:pt idx="628">
                  <c:v>50.24</c:v>
                </c:pt>
                <c:pt idx="629">
                  <c:v>50.32</c:v>
                </c:pt>
                <c:pt idx="630">
                  <c:v>50.4</c:v>
                </c:pt>
                <c:pt idx="631">
                  <c:v>50.48</c:v>
                </c:pt>
                <c:pt idx="632">
                  <c:v>50.56</c:v>
                </c:pt>
                <c:pt idx="633">
                  <c:v>50.64</c:v>
                </c:pt>
                <c:pt idx="634">
                  <c:v>50.72</c:v>
                </c:pt>
                <c:pt idx="635">
                  <c:v>50.8</c:v>
                </c:pt>
                <c:pt idx="636">
                  <c:v>50.88</c:v>
                </c:pt>
                <c:pt idx="637">
                  <c:v>50.96</c:v>
                </c:pt>
                <c:pt idx="638">
                  <c:v>51.04</c:v>
                </c:pt>
                <c:pt idx="639">
                  <c:v>51.12</c:v>
                </c:pt>
                <c:pt idx="640">
                  <c:v>51.2</c:v>
                </c:pt>
                <c:pt idx="641">
                  <c:v>51.28</c:v>
                </c:pt>
                <c:pt idx="642">
                  <c:v>51.36</c:v>
                </c:pt>
                <c:pt idx="643">
                  <c:v>51.44</c:v>
                </c:pt>
                <c:pt idx="644">
                  <c:v>51.52</c:v>
                </c:pt>
                <c:pt idx="645">
                  <c:v>51.6</c:v>
                </c:pt>
                <c:pt idx="646">
                  <c:v>51.68</c:v>
                </c:pt>
                <c:pt idx="647">
                  <c:v>51.76</c:v>
                </c:pt>
                <c:pt idx="648">
                  <c:v>51.84</c:v>
                </c:pt>
                <c:pt idx="649">
                  <c:v>51.92</c:v>
                </c:pt>
                <c:pt idx="650">
                  <c:v>52</c:v>
                </c:pt>
                <c:pt idx="651">
                  <c:v>52.08</c:v>
                </c:pt>
                <c:pt idx="652">
                  <c:v>52.16</c:v>
                </c:pt>
                <c:pt idx="653">
                  <c:v>52.24</c:v>
                </c:pt>
                <c:pt idx="654">
                  <c:v>52.32</c:v>
                </c:pt>
                <c:pt idx="655">
                  <c:v>52.4</c:v>
                </c:pt>
                <c:pt idx="656">
                  <c:v>52.48</c:v>
                </c:pt>
                <c:pt idx="657">
                  <c:v>52.56</c:v>
                </c:pt>
                <c:pt idx="658">
                  <c:v>52.64</c:v>
                </c:pt>
                <c:pt idx="659">
                  <c:v>52.72</c:v>
                </c:pt>
                <c:pt idx="660">
                  <c:v>52.8</c:v>
                </c:pt>
                <c:pt idx="661">
                  <c:v>52.88</c:v>
                </c:pt>
                <c:pt idx="662">
                  <c:v>52.96</c:v>
                </c:pt>
                <c:pt idx="663">
                  <c:v>53.04</c:v>
                </c:pt>
                <c:pt idx="664">
                  <c:v>53.12</c:v>
                </c:pt>
                <c:pt idx="665">
                  <c:v>53.2</c:v>
                </c:pt>
                <c:pt idx="666">
                  <c:v>53.28</c:v>
                </c:pt>
                <c:pt idx="667">
                  <c:v>53.36</c:v>
                </c:pt>
                <c:pt idx="668">
                  <c:v>53.44</c:v>
                </c:pt>
                <c:pt idx="669">
                  <c:v>53.52</c:v>
                </c:pt>
                <c:pt idx="670">
                  <c:v>53.6</c:v>
                </c:pt>
                <c:pt idx="671">
                  <c:v>53.68</c:v>
                </c:pt>
                <c:pt idx="672">
                  <c:v>53.76</c:v>
                </c:pt>
                <c:pt idx="673">
                  <c:v>53.84</c:v>
                </c:pt>
                <c:pt idx="674">
                  <c:v>53.92</c:v>
                </c:pt>
                <c:pt idx="675">
                  <c:v>54</c:v>
                </c:pt>
                <c:pt idx="676">
                  <c:v>54.08</c:v>
                </c:pt>
                <c:pt idx="677">
                  <c:v>54.16</c:v>
                </c:pt>
                <c:pt idx="678">
                  <c:v>54.24</c:v>
                </c:pt>
                <c:pt idx="679">
                  <c:v>54.32</c:v>
                </c:pt>
                <c:pt idx="680">
                  <c:v>54.4</c:v>
                </c:pt>
                <c:pt idx="681">
                  <c:v>54.48</c:v>
                </c:pt>
                <c:pt idx="682">
                  <c:v>54.56</c:v>
                </c:pt>
                <c:pt idx="683">
                  <c:v>54.64</c:v>
                </c:pt>
                <c:pt idx="684">
                  <c:v>54.72</c:v>
                </c:pt>
                <c:pt idx="685">
                  <c:v>54.8</c:v>
                </c:pt>
                <c:pt idx="686">
                  <c:v>54.88</c:v>
                </c:pt>
                <c:pt idx="687">
                  <c:v>54.96</c:v>
                </c:pt>
                <c:pt idx="688">
                  <c:v>55.04</c:v>
                </c:pt>
                <c:pt idx="689">
                  <c:v>55.12</c:v>
                </c:pt>
                <c:pt idx="690">
                  <c:v>55.2</c:v>
                </c:pt>
                <c:pt idx="691">
                  <c:v>55.28</c:v>
                </c:pt>
                <c:pt idx="692">
                  <c:v>55.36</c:v>
                </c:pt>
                <c:pt idx="693">
                  <c:v>55.44</c:v>
                </c:pt>
                <c:pt idx="694">
                  <c:v>55.52</c:v>
                </c:pt>
                <c:pt idx="695">
                  <c:v>55.6</c:v>
                </c:pt>
                <c:pt idx="696">
                  <c:v>55.68</c:v>
                </c:pt>
                <c:pt idx="697">
                  <c:v>55.76</c:v>
                </c:pt>
                <c:pt idx="698">
                  <c:v>55.84</c:v>
                </c:pt>
                <c:pt idx="699">
                  <c:v>55.92</c:v>
                </c:pt>
                <c:pt idx="700">
                  <c:v>56</c:v>
                </c:pt>
                <c:pt idx="701">
                  <c:v>56.08</c:v>
                </c:pt>
                <c:pt idx="702">
                  <c:v>56.16</c:v>
                </c:pt>
                <c:pt idx="703">
                  <c:v>56.24</c:v>
                </c:pt>
                <c:pt idx="704">
                  <c:v>56.32</c:v>
                </c:pt>
                <c:pt idx="705">
                  <c:v>56.4</c:v>
                </c:pt>
                <c:pt idx="706">
                  <c:v>56.48</c:v>
                </c:pt>
                <c:pt idx="707">
                  <c:v>56.56</c:v>
                </c:pt>
                <c:pt idx="708">
                  <c:v>56.64</c:v>
                </c:pt>
                <c:pt idx="709">
                  <c:v>56.72</c:v>
                </c:pt>
                <c:pt idx="710">
                  <c:v>56.8</c:v>
                </c:pt>
                <c:pt idx="711">
                  <c:v>56.88</c:v>
                </c:pt>
                <c:pt idx="712">
                  <c:v>56.96</c:v>
                </c:pt>
                <c:pt idx="713">
                  <c:v>57.04</c:v>
                </c:pt>
                <c:pt idx="714">
                  <c:v>57.12</c:v>
                </c:pt>
                <c:pt idx="715">
                  <c:v>57.2</c:v>
                </c:pt>
                <c:pt idx="716">
                  <c:v>57.28</c:v>
                </c:pt>
                <c:pt idx="717">
                  <c:v>57.36</c:v>
                </c:pt>
                <c:pt idx="718">
                  <c:v>57.44</c:v>
                </c:pt>
                <c:pt idx="719">
                  <c:v>57.52</c:v>
                </c:pt>
                <c:pt idx="720">
                  <c:v>57.6</c:v>
                </c:pt>
                <c:pt idx="721">
                  <c:v>57.68</c:v>
                </c:pt>
                <c:pt idx="722">
                  <c:v>57.76</c:v>
                </c:pt>
                <c:pt idx="723">
                  <c:v>57.84</c:v>
                </c:pt>
                <c:pt idx="724">
                  <c:v>57.92</c:v>
                </c:pt>
                <c:pt idx="725">
                  <c:v>58</c:v>
                </c:pt>
                <c:pt idx="726">
                  <c:v>58.08</c:v>
                </c:pt>
                <c:pt idx="727">
                  <c:v>58.16</c:v>
                </c:pt>
                <c:pt idx="728">
                  <c:v>58.24</c:v>
                </c:pt>
                <c:pt idx="729">
                  <c:v>58.32</c:v>
                </c:pt>
                <c:pt idx="730">
                  <c:v>58.4</c:v>
                </c:pt>
                <c:pt idx="731">
                  <c:v>58.48</c:v>
                </c:pt>
                <c:pt idx="732">
                  <c:v>58.56</c:v>
                </c:pt>
                <c:pt idx="733">
                  <c:v>58.64</c:v>
                </c:pt>
                <c:pt idx="734">
                  <c:v>58.72</c:v>
                </c:pt>
                <c:pt idx="735">
                  <c:v>58.8</c:v>
                </c:pt>
                <c:pt idx="736">
                  <c:v>58.88</c:v>
                </c:pt>
                <c:pt idx="737">
                  <c:v>58.96</c:v>
                </c:pt>
                <c:pt idx="738">
                  <c:v>59.04</c:v>
                </c:pt>
                <c:pt idx="739">
                  <c:v>59.12</c:v>
                </c:pt>
                <c:pt idx="740">
                  <c:v>59.2</c:v>
                </c:pt>
                <c:pt idx="741">
                  <c:v>59.28</c:v>
                </c:pt>
                <c:pt idx="742">
                  <c:v>59.36</c:v>
                </c:pt>
                <c:pt idx="743">
                  <c:v>59.44</c:v>
                </c:pt>
                <c:pt idx="744">
                  <c:v>59.52</c:v>
                </c:pt>
                <c:pt idx="745">
                  <c:v>59.6</c:v>
                </c:pt>
                <c:pt idx="746">
                  <c:v>59.68</c:v>
                </c:pt>
                <c:pt idx="747">
                  <c:v>59.76</c:v>
                </c:pt>
                <c:pt idx="748">
                  <c:v>59.84</c:v>
                </c:pt>
                <c:pt idx="749">
                  <c:v>59.92</c:v>
                </c:pt>
                <c:pt idx="750">
                  <c:v>60.000000000000703</c:v>
                </c:pt>
                <c:pt idx="751">
                  <c:v>60.080000000000702</c:v>
                </c:pt>
                <c:pt idx="752">
                  <c:v>60.1600000000007</c:v>
                </c:pt>
                <c:pt idx="753">
                  <c:v>60.240000000000698</c:v>
                </c:pt>
                <c:pt idx="754">
                  <c:v>60.320000000000697</c:v>
                </c:pt>
                <c:pt idx="755">
                  <c:v>60.400000000000702</c:v>
                </c:pt>
                <c:pt idx="756">
                  <c:v>60.4800000000007</c:v>
                </c:pt>
                <c:pt idx="757">
                  <c:v>60.560000000000699</c:v>
                </c:pt>
                <c:pt idx="758">
                  <c:v>60.640000000000697</c:v>
                </c:pt>
                <c:pt idx="759">
                  <c:v>60.720000000000702</c:v>
                </c:pt>
                <c:pt idx="760">
                  <c:v>60.800000000000701</c:v>
                </c:pt>
                <c:pt idx="761">
                  <c:v>60.880000000000663</c:v>
                </c:pt>
                <c:pt idx="762">
                  <c:v>60.960000000000697</c:v>
                </c:pt>
                <c:pt idx="763">
                  <c:v>61.040000000000703</c:v>
                </c:pt>
                <c:pt idx="764">
                  <c:v>61.120000000000701</c:v>
                </c:pt>
                <c:pt idx="765">
                  <c:v>61.200000000000699</c:v>
                </c:pt>
                <c:pt idx="766">
                  <c:v>61.280000000000697</c:v>
                </c:pt>
                <c:pt idx="767">
                  <c:v>61.360000000000802</c:v>
                </c:pt>
                <c:pt idx="768">
                  <c:v>61.440000000000801</c:v>
                </c:pt>
                <c:pt idx="769">
                  <c:v>61.520000000000799</c:v>
                </c:pt>
                <c:pt idx="770">
                  <c:v>61.600000000000797</c:v>
                </c:pt>
                <c:pt idx="771">
                  <c:v>61.680000000000803</c:v>
                </c:pt>
                <c:pt idx="772">
                  <c:v>61.760000000000801</c:v>
                </c:pt>
                <c:pt idx="773">
                  <c:v>61.840000000000799</c:v>
                </c:pt>
                <c:pt idx="774">
                  <c:v>61.920000000000798</c:v>
                </c:pt>
                <c:pt idx="775">
                  <c:v>62.000000000000803</c:v>
                </c:pt>
                <c:pt idx="776">
                  <c:v>62.080000000000801</c:v>
                </c:pt>
                <c:pt idx="777">
                  <c:v>62.1600000000008</c:v>
                </c:pt>
                <c:pt idx="778">
                  <c:v>62.240000000000798</c:v>
                </c:pt>
                <c:pt idx="779">
                  <c:v>62.320000000000803</c:v>
                </c:pt>
                <c:pt idx="780">
                  <c:v>62.400000000000801</c:v>
                </c:pt>
                <c:pt idx="781">
                  <c:v>62.4800000000008</c:v>
                </c:pt>
                <c:pt idx="782">
                  <c:v>62.560000000000798</c:v>
                </c:pt>
                <c:pt idx="783">
                  <c:v>62.640000000000803</c:v>
                </c:pt>
                <c:pt idx="784">
                  <c:v>62.720000000000802</c:v>
                </c:pt>
                <c:pt idx="785">
                  <c:v>62.8000000000008</c:v>
                </c:pt>
                <c:pt idx="786">
                  <c:v>62.880000000000798</c:v>
                </c:pt>
                <c:pt idx="787">
                  <c:v>62.960000000000797</c:v>
                </c:pt>
                <c:pt idx="788">
                  <c:v>63.040000000000802</c:v>
                </c:pt>
                <c:pt idx="789">
                  <c:v>63.1200000000008</c:v>
                </c:pt>
                <c:pt idx="790">
                  <c:v>63.200000000000799</c:v>
                </c:pt>
                <c:pt idx="791">
                  <c:v>63.280000000000797</c:v>
                </c:pt>
                <c:pt idx="792">
                  <c:v>63.360000000000802</c:v>
                </c:pt>
                <c:pt idx="793">
                  <c:v>63.440000000000801</c:v>
                </c:pt>
                <c:pt idx="794">
                  <c:v>63.520000000000799</c:v>
                </c:pt>
                <c:pt idx="795">
                  <c:v>63.600000000000797</c:v>
                </c:pt>
                <c:pt idx="796">
                  <c:v>63.680000000000803</c:v>
                </c:pt>
                <c:pt idx="797">
                  <c:v>63.760000000000801</c:v>
                </c:pt>
                <c:pt idx="798">
                  <c:v>63.840000000000799</c:v>
                </c:pt>
                <c:pt idx="799">
                  <c:v>63.920000000000798</c:v>
                </c:pt>
                <c:pt idx="800">
                  <c:v>64.000000000000782</c:v>
                </c:pt>
                <c:pt idx="801">
                  <c:v>64.08000000000078</c:v>
                </c:pt>
                <c:pt idx="802">
                  <c:v>64.160000000000778</c:v>
                </c:pt>
                <c:pt idx="803">
                  <c:v>64.240000000000805</c:v>
                </c:pt>
                <c:pt idx="804">
                  <c:v>64.320000000000746</c:v>
                </c:pt>
                <c:pt idx="805">
                  <c:v>64.400000000000801</c:v>
                </c:pt>
                <c:pt idx="806">
                  <c:v>64.4800000000008</c:v>
                </c:pt>
                <c:pt idx="807">
                  <c:v>64.560000000000798</c:v>
                </c:pt>
                <c:pt idx="808">
                  <c:v>64.640000000000782</c:v>
                </c:pt>
                <c:pt idx="809">
                  <c:v>64.72000000000078</c:v>
                </c:pt>
                <c:pt idx="810">
                  <c:v>64.800000000000779</c:v>
                </c:pt>
                <c:pt idx="811">
                  <c:v>64.880000000000749</c:v>
                </c:pt>
                <c:pt idx="812">
                  <c:v>64.960000000000804</c:v>
                </c:pt>
                <c:pt idx="813">
                  <c:v>65.040000000000802</c:v>
                </c:pt>
                <c:pt idx="814">
                  <c:v>65.120000000000744</c:v>
                </c:pt>
                <c:pt idx="815">
                  <c:v>65.200000000000799</c:v>
                </c:pt>
                <c:pt idx="816">
                  <c:v>65.280000000000783</c:v>
                </c:pt>
                <c:pt idx="817">
                  <c:v>65.360000000000781</c:v>
                </c:pt>
                <c:pt idx="818">
                  <c:v>65.440000000000794</c:v>
                </c:pt>
                <c:pt idx="819">
                  <c:v>65.520000000000778</c:v>
                </c:pt>
                <c:pt idx="820">
                  <c:v>65.600000000000847</c:v>
                </c:pt>
                <c:pt idx="821">
                  <c:v>65.680000000000746</c:v>
                </c:pt>
                <c:pt idx="822">
                  <c:v>65.760000000000801</c:v>
                </c:pt>
                <c:pt idx="823">
                  <c:v>65.840000000000899</c:v>
                </c:pt>
                <c:pt idx="824">
                  <c:v>65.920000000000883</c:v>
                </c:pt>
                <c:pt idx="825">
                  <c:v>66.000000000000881</c:v>
                </c:pt>
                <c:pt idx="826">
                  <c:v>66.080000000000879</c:v>
                </c:pt>
                <c:pt idx="827">
                  <c:v>66.160000000000878</c:v>
                </c:pt>
                <c:pt idx="828">
                  <c:v>66.240000000000904</c:v>
                </c:pt>
                <c:pt idx="829">
                  <c:v>66.320000000000846</c:v>
                </c:pt>
                <c:pt idx="830">
                  <c:v>66.400000000000901</c:v>
                </c:pt>
                <c:pt idx="831">
                  <c:v>66.480000000000899</c:v>
                </c:pt>
                <c:pt idx="832">
                  <c:v>66.560000000000898</c:v>
                </c:pt>
                <c:pt idx="833">
                  <c:v>66.640000000000882</c:v>
                </c:pt>
                <c:pt idx="834">
                  <c:v>66.72000000000088</c:v>
                </c:pt>
                <c:pt idx="835">
                  <c:v>66.800000000000878</c:v>
                </c:pt>
                <c:pt idx="836">
                  <c:v>66.880000000000848</c:v>
                </c:pt>
                <c:pt idx="837">
                  <c:v>66.960000000000903</c:v>
                </c:pt>
                <c:pt idx="838">
                  <c:v>67.040000000000902</c:v>
                </c:pt>
                <c:pt idx="839">
                  <c:v>67.120000000000843</c:v>
                </c:pt>
                <c:pt idx="840">
                  <c:v>67.200000000000898</c:v>
                </c:pt>
                <c:pt idx="841">
                  <c:v>67.280000000000882</c:v>
                </c:pt>
                <c:pt idx="842">
                  <c:v>67.360000000000881</c:v>
                </c:pt>
                <c:pt idx="843">
                  <c:v>67.440000000000893</c:v>
                </c:pt>
                <c:pt idx="844">
                  <c:v>67.520000000000849</c:v>
                </c:pt>
                <c:pt idx="845">
                  <c:v>67.600000000000847</c:v>
                </c:pt>
                <c:pt idx="846">
                  <c:v>67.680000000000845</c:v>
                </c:pt>
                <c:pt idx="847">
                  <c:v>67.7600000000009</c:v>
                </c:pt>
                <c:pt idx="848">
                  <c:v>67.840000000000899</c:v>
                </c:pt>
                <c:pt idx="849">
                  <c:v>67.920000000000883</c:v>
                </c:pt>
                <c:pt idx="850">
                  <c:v>68.000000000000881</c:v>
                </c:pt>
                <c:pt idx="851">
                  <c:v>68.080000000000879</c:v>
                </c:pt>
                <c:pt idx="852">
                  <c:v>68.160000000000878</c:v>
                </c:pt>
                <c:pt idx="853">
                  <c:v>68.240000000000904</c:v>
                </c:pt>
                <c:pt idx="854">
                  <c:v>68.320000000000846</c:v>
                </c:pt>
                <c:pt idx="855">
                  <c:v>68.400000000000901</c:v>
                </c:pt>
                <c:pt idx="856">
                  <c:v>68.480000000000899</c:v>
                </c:pt>
                <c:pt idx="857">
                  <c:v>68.560000000000898</c:v>
                </c:pt>
                <c:pt idx="858">
                  <c:v>68.640000000000882</c:v>
                </c:pt>
                <c:pt idx="859">
                  <c:v>68.72000000000088</c:v>
                </c:pt>
                <c:pt idx="860">
                  <c:v>68.800000000000878</c:v>
                </c:pt>
                <c:pt idx="861">
                  <c:v>68.880000000000848</c:v>
                </c:pt>
                <c:pt idx="862">
                  <c:v>68.960000000000903</c:v>
                </c:pt>
                <c:pt idx="863">
                  <c:v>69.040000000000902</c:v>
                </c:pt>
                <c:pt idx="864">
                  <c:v>69.120000000000843</c:v>
                </c:pt>
                <c:pt idx="865">
                  <c:v>69.200000000000898</c:v>
                </c:pt>
                <c:pt idx="866">
                  <c:v>69.280000000000882</c:v>
                </c:pt>
                <c:pt idx="867">
                  <c:v>69.360000000000881</c:v>
                </c:pt>
                <c:pt idx="868">
                  <c:v>69.440000000000893</c:v>
                </c:pt>
                <c:pt idx="869">
                  <c:v>69.520000000000849</c:v>
                </c:pt>
                <c:pt idx="870">
                  <c:v>69.600000000000847</c:v>
                </c:pt>
                <c:pt idx="871">
                  <c:v>69.680000000000845</c:v>
                </c:pt>
                <c:pt idx="872">
                  <c:v>69.7600000000009</c:v>
                </c:pt>
                <c:pt idx="873">
                  <c:v>69.840000000000899</c:v>
                </c:pt>
                <c:pt idx="874">
                  <c:v>69.920000000000883</c:v>
                </c:pt>
                <c:pt idx="875">
                  <c:v>70.000000000000881</c:v>
                </c:pt>
                <c:pt idx="876">
                  <c:v>70.080000000000979</c:v>
                </c:pt>
                <c:pt idx="877">
                  <c:v>70.160000000000949</c:v>
                </c:pt>
                <c:pt idx="878">
                  <c:v>70.240000000001004</c:v>
                </c:pt>
                <c:pt idx="879">
                  <c:v>70.320000000000945</c:v>
                </c:pt>
                <c:pt idx="880">
                  <c:v>70.400000000001</c:v>
                </c:pt>
                <c:pt idx="881">
                  <c:v>70.480000000000999</c:v>
                </c:pt>
                <c:pt idx="882">
                  <c:v>70.560000000000983</c:v>
                </c:pt>
                <c:pt idx="883">
                  <c:v>70.640000000000981</c:v>
                </c:pt>
                <c:pt idx="884">
                  <c:v>70.720000000000979</c:v>
                </c:pt>
                <c:pt idx="885">
                  <c:v>70.800000000000978</c:v>
                </c:pt>
                <c:pt idx="886">
                  <c:v>70.880000000000948</c:v>
                </c:pt>
                <c:pt idx="887">
                  <c:v>70.960000000001003</c:v>
                </c:pt>
                <c:pt idx="888">
                  <c:v>71.040000000001001</c:v>
                </c:pt>
                <c:pt idx="889">
                  <c:v>71.120000000000942</c:v>
                </c:pt>
                <c:pt idx="890">
                  <c:v>71.200000000000998</c:v>
                </c:pt>
                <c:pt idx="891">
                  <c:v>71.280000000000982</c:v>
                </c:pt>
                <c:pt idx="892">
                  <c:v>71.36000000000098</c:v>
                </c:pt>
                <c:pt idx="893">
                  <c:v>71.440000000001007</c:v>
                </c:pt>
                <c:pt idx="894">
                  <c:v>71.520000000000948</c:v>
                </c:pt>
                <c:pt idx="895">
                  <c:v>71.600000000000946</c:v>
                </c:pt>
                <c:pt idx="896">
                  <c:v>71.680000000000945</c:v>
                </c:pt>
                <c:pt idx="897">
                  <c:v>71.760000000001</c:v>
                </c:pt>
                <c:pt idx="898">
                  <c:v>71.840000000000998</c:v>
                </c:pt>
                <c:pt idx="899">
                  <c:v>71.920000000000982</c:v>
                </c:pt>
                <c:pt idx="900">
                  <c:v>72.000000000000981</c:v>
                </c:pt>
                <c:pt idx="901">
                  <c:v>72.080000000000979</c:v>
                </c:pt>
                <c:pt idx="902">
                  <c:v>72.160000000000949</c:v>
                </c:pt>
                <c:pt idx="903">
                  <c:v>72.240000000001004</c:v>
                </c:pt>
                <c:pt idx="904">
                  <c:v>72.320000000000945</c:v>
                </c:pt>
                <c:pt idx="905">
                  <c:v>72.400000000001</c:v>
                </c:pt>
                <c:pt idx="906">
                  <c:v>72.480000000000999</c:v>
                </c:pt>
                <c:pt idx="907">
                  <c:v>72.560000000000983</c:v>
                </c:pt>
                <c:pt idx="908">
                  <c:v>72.640000000000981</c:v>
                </c:pt>
                <c:pt idx="909">
                  <c:v>72.720000000000979</c:v>
                </c:pt>
                <c:pt idx="910">
                  <c:v>72.800000000000978</c:v>
                </c:pt>
                <c:pt idx="911">
                  <c:v>72.880000000000948</c:v>
                </c:pt>
                <c:pt idx="912">
                  <c:v>72.960000000001003</c:v>
                </c:pt>
                <c:pt idx="913">
                  <c:v>73.040000000001001</c:v>
                </c:pt>
                <c:pt idx="914">
                  <c:v>73.120000000000942</c:v>
                </c:pt>
                <c:pt idx="915">
                  <c:v>73.200000000000998</c:v>
                </c:pt>
                <c:pt idx="916">
                  <c:v>73.280000000000982</c:v>
                </c:pt>
                <c:pt idx="917">
                  <c:v>73.36000000000098</c:v>
                </c:pt>
                <c:pt idx="918">
                  <c:v>73.440000000001007</c:v>
                </c:pt>
                <c:pt idx="919">
                  <c:v>73.520000000000948</c:v>
                </c:pt>
                <c:pt idx="920">
                  <c:v>73.600000000000946</c:v>
                </c:pt>
                <c:pt idx="921">
                  <c:v>73.680000000000945</c:v>
                </c:pt>
                <c:pt idx="922">
                  <c:v>73.760000000001</c:v>
                </c:pt>
                <c:pt idx="923">
                  <c:v>73.840000000000998</c:v>
                </c:pt>
                <c:pt idx="924">
                  <c:v>73.920000000000982</c:v>
                </c:pt>
                <c:pt idx="925">
                  <c:v>74.000000000000981</c:v>
                </c:pt>
                <c:pt idx="926">
                  <c:v>74.080000000000979</c:v>
                </c:pt>
                <c:pt idx="927">
                  <c:v>74.160000000000949</c:v>
                </c:pt>
                <c:pt idx="928">
                  <c:v>74.240000000001103</c:v>
                </c:pt>
                <c:pt idx="929">
                  <c:v>74.320000000000945</c:v>
                </c:pt>
                <c:pt idx="930">
                  <c:v>74.400000000001</c:v>
                </c:pt>
                <c:pt idx="931">
                  <c:v>74.480000000001098</c:v>
                </c:pt>
                <c:pt idx="932">
                  <c:v>74.560000000001082</c:v>
                </c:pt>
                <c:pt idx="933">
                  <c:v>74.640000000001081</c:v>
                </c:pt>
                <c:pt idx="934">
                  <c:v>74.720000000001079</c:v>
                </c:pt>
                <c:pt idx="935">
                  <c:v>74.800000000001049</c:v>
                </c:pt>
                <c:pt idx="936">
                  <c:v>74.880000000001047</c:v>
                </c:pt>
                <c:pt idx="937">
                  <c:v>74.960000000001102</c:v>
                </c:pt>
                <c:pt idx="938">
                  <c:v>75.0400000000011</c:v>
                </c:pt>
                <c:pt idx="939">
                  <c:v>75.120000000001042</c:v>
                </c:pt>
                <c:pt idx="940">
                  <c:v>75.200000000001083</c:v>
                </c:pt>
                <c:pt idx="941">
                  <c:v>75.280000000001081</c:v>
                </c:pt>
                <c:pt idx="942">
                  <c:v>75.360000000001079</c:v>
                </c:pt>
                <c:pt idx="943">
                  <c:v>75.440000000001106</c:v>
                </c:pt>
                <c:pt idx="944">
                  <c:v>75.520000000001048</c:v>
                </c:pt>
                <c:pt idx="945">
                  <c:v>75.600000000001046</c:v>
                </c:pt>
                <c:pt idx="946">
                  <c:v>75.680000000001044</c:v>
                </c:pt>
                <c:pt idx="947">
                  <c:v>75.760000000001099</c:v>
                </c:pt>
                <c:pt idx="948">
                  <c:v>75.840000000001098</c:v>
                </c:pt>
                <c:pt idx="949">
                  <c:v>75.920000000001082</c:v>
                </c:pt>
                <c:pt idx="950">
                  <c:v>76.00000000000108</c:v>
                </c:pt>
                <c:pt idx="951">
                  <c:v>76.080000000001078</c:v>
                </c:pt>
                <c:pt idx="952">
                  <c:v>76.160000000001048</c:v>
                </c:pt>
                <c:pt idx="953">
                  <c:v>76.240000000001103</c:v>
                </c:pt>
                <c:pt idx="954">
                  <c:v>76.320000000001045</c:v>
                </c:pt>
                <c:pt idx="955">
                  <c:v>76.4000000000011</c:v>
                </c:pt>
                <c:pt idx="956">
                  <c:v>76.480000000001098</c:v>
                </c:pt>
                <c:pt idx="957">
                  <c:v>76.560000000001082</c:v>
                </c:pt>
                <c:pt idx="958">
                  <c:v>76.640000000001081</c:v>
                </c:pt>
                <c:pt idx="959">
                  <c:v>76.720000000001079</c:v>
                </c:pt>
                <c:pt idx="960">
                  <c:v>76.800000000001049</c:v>
                </c:pt>
                <c:pt idx="961">
                  <c:v>76.880000000001047</c:v>
                </c:pt>
                <c:pt idx="962">
                  <c:v>76.960000000001102</c:v>
                </c:pt>
                <c:pt idx="963">
                  <c:v>77.0400000000011</c:v>
                </c:pt>
                <c:pt idx="964">
                  <c:v>77.120000000001042</c:v>
                </c:pt>
                <c:pt idx="965">
                  <c:v>77.200000000001083</c:v>
                </c:pt>
                <c:pt idx="966">
                  <c:v>77.280000000001081</c:v>
                </c:pt>
                <c:pt idx="967">
                  <c:v>77.360000000001079</c:v>
                </c:pt>
                <c:pt idx="968">
                  <c:v>77.440000000001106</c:v>
                </c:pt>
                <c:pt idx="969">
                  <c:v>77.520000000001048</c:v>
                </c:pt>
                <c:pt idx="970">
                  <c:v>77.600000000001046</c:v>
                </c:pt>
                <c:pt idx="971">
                  <c:v>77.680000000001044</c:v>
                </c:pt>
                <c:pt idx="972">
                  <c:v>77.760000000001099</c:v>
                </c:pt>
                <c:pt idx="973">
                  <c:v>77.840000000001098</c:v>
                </c:pt>
                <c:pt idx="974">
                  <c:v>77.920000000001082</c:v>
                </c:pt>
                <c:pt idx="975">
                  <c:v>78.00000000000108</c:v>
                </c:pt>
                <c:pt idx="976">
                  <c:v>78.080000000001078</c:v>
                </c:pt>
                <c:pt idx="977">
                  <c:v>78.160000000001048</c:v>
                </c:pt>
                <c:pt idx="978">
                  <c:v>78.240000000001103</c:v>
                </c:pt>
                <c:pt idx="979">
                  <c:v>78.320000000001045</c:v>
                </c:pt>
                <c:pt idx="980">
                  <c:v>78.4000000000011</c:v>
                </c:pt>
                <c:pt idx="981">
                  <c:v>78.480000000001098</c:v>
                </c:pt>
                <c:pt idx="982">
                  <c:v>78.560000000001082</c:v>
                </c:pt>
                <c:pt idx="983">
                  <c:v>78.640000000001081</c:v>
                </c:pt>
                <c:pt idx="984">
                  <c:v>78.720000000001178</c:v>
                </c:pt>
                <c:pt idx="985">
                  <c:v>78.800000000001148</c:v>
                </c:pt>
                <c:pt idx="986">
                  <c:v>78.880000000001147</c:v>
                </c:pt>
                <c:pt idx="987">
                  <c:v>78.960000000001202</c:v>
                </c:pt>
                <c:pt idx="988">
                  <c:v>79.0400000000012</c:v>
                </c:pt>
                <c:pt idx="989">
                  <c:v>79.120000000001141</c:v>
                </c:pt>
                <c:pt idx="990">
                  <c:v>79.200000000001182</c:v>
                </c:pt>
                <c:pt idx="991">
                  <c:v>79.280000000001181</c:v>
                </c:pt>
                <c:pt idx="992">
                  <c:v>79.360000000001179</c:v>
                </c:pt>
                <c:pt idx="993">
                  <c:v>79.440000000001206</c:v>
                </c:pt>
                <c:pt idx="994">
                  <c:v>79.520000000001147</c:v>
                </c:pt>
                <c:pt idx="995">
                  <c:v>79.600000000001145</c:v>
                </c:pt>
                <c:pt idx="996">
                  <c:v>79.680000000001144</c:v>
                </c:pt>
                <c:pt idx="997">
                  <c:v>79.760000000001199</c:v>
                </c:pt>
                <c:pt idx="998">
                  <c:v>79.840000000001183</c:v>
                </c:pt>
                <c:pt idx="999">
                  <c:v>79.920000000001181</c:v>
                </c:pt>
                <c:pt idx="1000">
                  <c:v>80.00000000000118</c:v>
                </c:pt>
                <c:pt idx="1001">
                  <c:v>80.080000000001178</c:v>
                </c:pt>
                <c:pt idx="1002">
                  <c:v>80.160000000001148</c:v>
                </c:pt>
                <c:pt idx="1003">
                  <c:v>80.240000000001203</c:v>
                </c:pt>
                <c:pt idx="1004">
                  <c:v>80.320000000001144</c:v>
                </c:pt>
                <c:pt idx="1005">
                  <c:v>80.400000000001199</c:v>
                </c:pt>
                <c:pt idx="1006">
                  <c:v>80.480000000001198</c:v>
                </c:pt>
                <c:pt idx="1007">
                  <c:v>80.560000000001182</c:v>
                </c:pt>
                <c:pt idx="1008">
                  <c:v>80.64000000000118</c:v>
                </c:pt>
                <c:pt idx="1009">
                  <c:v>80.720000000001178</c:v>
                </c:pt>
                <c:pt idx="1010">
                  <c:v>80.800000000001148</c:v>
                </c:pt>
                <c:pt idx="1011">
                  <c:v>80.880000000001147</c:v>
                </c:pt>
                <c:pt idx="1012">
                  <c:v>80.960000000001202</c:v>
                </c:pt>
                <c:pt idx="1013">
                  <c:v>81.0400000000012</c:v>
                </c:pt>
                <c:pt idx="1014">
                  <c:v>81.120000000001141</c:v>
                </c:pt>
                <c:pt idx="1015">
                  <c:v>81.200000000001182</c:v>
                </c:pt>
                <c:pt idx="1016">
                  <c:v>81.280000000001181</c:v>
                </c:pt>
                <c:pt idx="1017">
                  <c:v>81.360000000001179</c:v>
                </c:pt>
                <c:pt idx="1018">
                  <c:v>81.440000000001206</c:v>
                </c:pt>
                <c:pt idx="1019">
                  <c:v>81.520000000001147</c:v>
                </c:pt>
                <c:pt idx="1020">
                  <c:v>81.600000000001145</c:v>
                </c:pt>
                <c:pt idx="1021">
                  <c:v>81.680000000001144</c:v>
                </c:pt>
                <c:pt idx="1022">
                  <c:v>81.760000000001199</c:v>
                </c:pt>
                <c:pt idx="1023">
                  <c:v>81.840000000001183</c:v>
                </c:pt>
                <c:pt idx="1024">
                  <c:v>81.920000000001181</c:v>
                </c:pt>
                <c:pt idx="1025">
                  <c:v>82.00000000000118</c:v>
                </c:pt>
                <c:pt idx="1026">
                  <c:v>82.080000000001178</c:v>
                </c:pt>
                <c:pt idx="1027">
                  <c:v>82.160000000001148</c:v>
                </c:pt>
                <c:pt idx="1028">
                  <c:v>82.240000000001203</c:v>
                </c:pt>
                <c:pt idx="1029">
                  <c:v>82.320000000001144</c:v>
                </c:pt>
                <c:pt idx="1030">
                  <c:v>82.400000000001199</c:v>
                </c:pt>
                <c:pt idx="1031">
                  <c:v>82.480000000001198</c:v>
                </c:pt>
                <c:pt idx="1032">
                  <c:v>82.560000000001182</c:v>
                </c:pt>
                <c:pt idx="1033">
                  <c:v>82.64000000000118</c:v>
                </c:pt>
                <c:pt idx="1034">
                  <c:v>82.720000000001178</c:v>
                </c:pt>
                <c:pt idx="1035">
                  <c:v>82.800000000001148</c:v>
                </c:pt>
                <c:pt idx="1036">
                  <c:v>82.880000000001246</c:v>
                </c:pt>
                <c:pt idx="1037">
                  <c:v>82.960000000001202</c:v>
                </c:pt>
                <c:pt idx="1038">
                  <c:v>83.0400000000012</c:v>
                </c:pt>
                <c:pt idx="1039">
                  <c:v>83.120000000001241</c:v>
                </c:pt>
                <c:pt idx="1040">
                  <c:v>83.200000000001282</c:v>
                </c:pt>
                <c:pt idx="1041">
                  <c:v>83.28000000000128</c:v>
                </c:pt>
                <c:pt idx="1042">
                  <c:v>83.360000000001278</c:v>
                </c:pt>
                <c:pt idx="1043">
                  <c:v>83.440000000001305</c:v>
                </c:pt>
                <c:pt idx="1044">
                  <c:v>83.520000000001247</c:v>
                </c:pt>
                <c:pt idx="1045">
                  <c:v>83.600000000001245</c:v>
                </c:pt>
                <c:pt idx="1046">
                  <c:v>83.680000000001243</c:v>
                </c:pt>
                <c:pt idx="1047">
                  <c:v>83.760000000001298</c:v>
                </c:pt>
                <c:pt idx="1048">
                  <c:v>83.840000000001282</c:v>
                </c:pt>
                <c:pt idx="1049">
                  <c:v>83.920000000001281</c:v>
                </c:pt>
                <c:pt idx="1050">
                  <c:v>84.000000000001279</c:v>
                </c:pt>
                <c:pt idx="1051">
                  <c:v>84.080000000001249</c:v>
                </c:pt>
                <c:pt idx="1052">
                  <c:v>84.160000000001247</c:v>
                </c:pt>
                <c:pt idx="1053">
                  <c:v>84.240000000001302</c:v>
                </c:pt>
                <c:pt idx="1054">
                  <c:v>84.320000000001244</c:v>
                </c:pt>
                <c:pt idx="1055">
                  <c:v>84.400000000001299</c:v>
                </c:pt>
                <c:pt idx="1056">
                  <c:v>84.480000000001283</c:v>
                </c:pt>
                <c:pt idx="1057">
                  <c:v>84.560000000001281</c:v>
                </c:pt>
                <c:pt idx="1058">
                  <c:v>84.64000000000128</c:v>
                </c:pt>
                <c:pt idx="1059">
                  <c:v>84.720000000001278</c:v>
                </c:pt>
                <c:pt idx="1060">
                  <c:v>84.800000000001248</c:v>
                </c:pt>
                <c:pt idx="1061">
                  <c:v>84.880000000001246</c:v>
                </c:pt>
                <c:pt idx="1062">
                  <c:v>84.960000000001301</c:v>
                </c:pt>
                <c:pt idx="1063">
                  <c:v>85.040000000001299</c:v>
                </c:pt>
                <c:pt idx="1064">
                  <c:v>85.120000000001241</c:v>
                </c:pt>
                <c:pt idx="1065">
                  <c:v>85.200000000001282</c:v>
                </c:pt>
                <c:pt idx="1066">
                  <c:v>85.28000000000128</c:v>
                </c:pt>
                <c:pt idx="1067">
                  <c:v>85.360000000001278</c:v>
                </c:pt>
                <c:pt idx="1068">
                  <c:v>85.440000000001305</c:v>
                </c:pt>
                <c:pt idx="1069">
                  <c:v>85.520000000001247</c:v>
                </c:pt>
                <c:pt idx="1070">
                  <c:v>85.600000000001245</c:v>
                </c:pt>
                <c:pt idx="1071">
                  <c:v>85.680000000001243</c:v>
                </c:pt>
                <c:pt idx="1072">
                  <c:v>85.760000000001298</c:v>
                </c:pt>
                <c:pt idx="1073">
                  <c:v>85.840000000001282</c:v>
                </c:pt>
                <c:pt idx="1074">
                  <c:v>85.920000000001281</c:v>
                </c:pt>
                <c:pt idx="1075">
                  <c:v>86.000000000001279</c:v>
                </c:pt>
                <c:pt idx="1076">
                  <c:v>86.080000000001249</c:v>
                </c:pt>
                <c:pt idx="1077">
                  <c:v>86.160000000001247</c:v>
                </c:pt>
                <c:pt idx="1078">
                  <c:v>86.240000000001302</c:v>
                </c:pt>
                <c:pt idx="1079">
                  <c:v>86.320000000001244</c:v>
                </c:pt>
                <c:pt idx="1080">
                  <c:v>86.400000000001299</c:v>
                </c:pt>
                <c:pt idx="1081">
                  <c:v>86.480000000001283</c:v>
                </c:pt>
                <c:pt idx="1082">
                  <c:v>86.560000000001281</c:v>
                </c:pt>
                <c:pt idx="1083">
                  <c:v>86.64000000000128</c:v>
                </c:pt>
                <c:pt idx="1084">
                  <c:v>86.720000000001278</c:v>
                </c:pt>
                <c:pt idx="1085">
                  <c:v>86.800000000001248</c:v>
                </c:pt>
                <c:pt idx="1086">
                  <c:v>86.880000000001246</c:v>
                </c:pt>
                <c:pt idx="1087">
                  <c:v>86.960000000001301</c:v>
                </c:pt>
                <c:pt idx="1088">
                  <c:v>87.040000000001299</c:v>
                </c:pt>
                <c:pt idx="1089">
                  <c:v>87.120000000001241</c:v>
                </c:pt>
                <c:pt idx="1090">
                  <c:v>87.200000000001282</c:v>
                </c:pt>
                <c:pt idx="1091">
                  <c:v>87.28000000000128</c:v>
                </c:pt>
                <c:pt idx="1092">
                  <c:v>87.360000000001378</c:v>
                </c:pt>
                <c:pt idx="1093">
                  <c:v>87.440000000001405</c:v>
                </c:pt>
                <c:pt idx="1094">
                  <c:v>87.520000000001346</c:v>
                </c:pt>
                <c:pt idx="1095">
                  <c:v>87.600000000001344</c:v>
                </c:pt>
                <c:pt idx="1096">
                  <c:v>87.680000000001343</c:v>
                </c:pt>
                <c:pt idx="1097">
                  <c:v>87.760000000001398</c:v>
                </c:pt>
                <c:pt idx="1098">
                  <c:v>87.840000000001382</c:v>
                </c:pt>
                <c:pt idx="1099">
                  <c:v>87.92000000000138</c:v>
                </c:pt>
                <c:pt idx="1100">
                  <c:v>88.000000000001378</c:v>
                </c:pt>
                <c:pt idx="1101">
                  <c:v>88.080000000001348</c:v>
                </c:pt>
                <c:pt idx="1102">
                  <c:v>88.160000000001347</c:v>
                </c:pt>
                <c:pt idx="1103">
                  <c:v>88.240000000001402</c:v>
                </c:pt>
                <c:pt idx="1104">
                  <c:v>88.320000000001343</c:v>
                </c:pt>
                <c:pt idx="1105">
                  <c:v>88.400000000001398</c:v>
                </c:pt>
                <c:pt idx="1106">
                  <c:v>88.480000000001382</c:v>
                </c:pt>
                <c:pt idx="1107">
                  <c:v>88.560000000001381</c:v>
                </c:pt>
                <c:pt idx="1108">
                  <c:v>88.640000000001379</c:v>
                </c:pt>
                <c:pt idx="1109">
                  <c:v>88.720000000001349</c:v>
                </c:pt>
                <c:pt idx="1110">
                  <c:v>88.800000000001347</c:v>
                </c:pt>
                <c:pt idx="1111">
                  <c:v>88.880000000001345</c:v>
                </c:pt>
                <c:pt idx="1112">
                  <c:v>88.960000000001401</c:v>
                </c:pt>
                <c:pt idx="1113">
                  <c:v>89.040000000001399</c:v>
                </c:pt>
                <c:pt idx="1114">
                  <c:v>89.120000000001326</c:v>
                </c:pt>
                <c:pt idx="1115">
                  <c:v>89.200000000001381</c:v>
                </c:pt>
                <c:pt idx="1116">
                  <c:v>89.28000000000138</c:v>
                </c:pt>
                <c:pt idx="1117">
                  <c:v>89.360000000001378</c:v>
                </c:pt>
                <c:pt idx="1118">
                  <c:v>89.440000000001405</c:v>
                </c:pt>
                <c:pt idx="1119">
                  <c:v>89.520000000001346</c:v>
                </c:pt>
                <c:pt idx="1120">
                  <c:v>89.600000000001344</c:v>
                </c:pt>
                <c:pt idx="1121">
                  <c:v>89.680000000001343</c:v>
                </c:pt>
                <c:pt idx="1122">
                  <c:v>89.760000000001398</c:v>
                </c:pt>
                <c:pt idx="1123">
                  <c:v>89.840000000001382</c:v>
                </c:pt>
                <c:pt idx="1124">
                  <c:v>89.92000000000138</c:v>
                </c:pt>
                <c:pt idx="1125">
                  <c:v>90.000000000001378</c:v>
                </c:pt>
                <c:pt idx="1126">
                  <c:v>90.080000000001348</c:v>
                </c:pt>
                <c:pt idx="1127">
                  <c:v>90.160000000001347</c:v>
                </c:pt>
                <c:pt idx="1128">
                  <c:v>90.240000000001402</c:v>
                </c:pt>
                <c:pt idx="1129">
                  <c:v>90.320000000001343</c:v>
                </c:pt>
                <c:pt idx="1130">
                  <c:v>90.400000000001398</c:v>
                </c:pt>
                <c:pt idx="1131">
                  <c:v>90.480000000001382</c:v>
                </c:pt>
                <c:pt idx="1132">
                  <c:v>90.560000000001381</c:v>
                </c:pt>
                <c:pt idx="1133">
                  <c:v>90.640000000001379</c:v>
                </c:pt>
                <c:pt idx="1134">
                  <c:v>90.720000000001349</c:v>
                </c:pt>
                <c:pt idx="1135">
                  <c:v>90.800000000001347</c:v>
                </c:pt>
                <c:pt idx="1136">
                  <c:v>90.880000000001345</c:v>
                </c:pt>
                <c:pt idx="1137">
                  <c:v>90.960000000001401</c:v>
                </c:pt>
                <c:pt idx="1138">
                  <c:v>91.040000000001399</c:v>
                </c:pt>
                <c:pt idx="1139">
                  <c:v>91.120000000001326</c:v>
                </c:pt>
                <c:pt idx="1140">
                  <c:v>91.200000000001381</c:v>
                </c:pt>
                <c:pt idx="1141">
                  <c:v>91.28000000000138</c:v>
                </c:pt>
                <c:pt idx="1142">
                  <c:v>91.360000000001378</c:v>
                </c:pt>
                <c:pt idx="1143">
                  <c:v>91.440000000001405</c:v>
                </c:pt>
                <c:pt idx="1144">
                  <c:v>91.520000000001446</c:v>
                </c:pt>
                <c:pt idx="1145">
                  <c:v>91.600000000001344</c:v>
                </c:pt>
                <c:pt idx="1146">
                  <c:v>91.680000000001343</c:v>
                </c:pt>
                <c:pt idx="1147">
                  <c:v>91.760000000001483</c:v>
                </c:pt>
                <c:pt idx="1148">
                  <c:v>91.840000000001481</c:v>
                </c:pt>
                <c:pt idx="1149">
                  <c:v>91.92000000000148</c:v>
                </c:pt>
                <c:pt idx="1150">
                  <c:v>92.000000000001478</c:v>
                </c:pt>
                <c:pt idx="1151">
                  <c:v>92.080000000001448</c:v>
                </c:pt>
                <c:pt idx="1152">
                  <c:v>92.160000000001446</c:v>
                </c:pt>
                <c:pt idx="1153">
                  <c:v>92.240000000001501</c:v>
                </c:pt>
                <c:pt idx="1154">
                  <c:v>92.320000000001443</c:v>
                </c:pt>
                <c:pt idx="1155">
                  <c:v>92.400000000001498</c:v>
                </c:pt>
                <c:pt idx="1156">
                  <c:v>92.480000000001482</c:v>
                </c:pt>
                <c:pt idx="1157">
                  <c:v>92.56000000000148</c:v>
                </c:pt>
                <c:pt idx="1158">
                  <c:v>92.640000000001478</c:v>
                </c:pt>
                <c:pt idx="1159">
                  <c:v>92.720000000001448</c:v>
                </c:pt>
                <c:pt idx="1160">
                  <c:v>92.800000000001447</c:v>
                </c:pt>
                <c:pt idx="1161">
                  <c:v>92.880000000001445</c:v>
                </c:pt>
                <c:pt idx="1162">
                  <c:v>92.9600000000015</c:v>
                </c:pt>
                <c:pt idx="1163">
                  <c:v>93.040000000001498</c:v>
                </c:pt>
                <c:pt idx="1164">
                  <c:v>93.120000000001426</c:v>
                </c:pt>
                <c:pt idx="1165">
                  <c:v>93.200000000001481</c:v>
                </c:pt>
                <c:pt idx="1166">
                  <c:v>93.280000000001479</c:v>
                </c:pt>
                <c:pt idx="1167">
                  <c:v>93.360000000001449</c:v>
                </c:pt>
                <c:pt idx="1168">
                  <c:v>93.440000000001504</c:v>
                </c:pt>
                <c:pt idx="1169">
                  <c:v>93.520000000001446</c:v>
                </c:pt>
                <c:pt idx="1170">
                  <c:v>93.600000000001444</c:v>
                </c:pt>
                <c:pt idx="1171">
                  <c:v>93.680000000001442</c:v>
                </c:pt>
                <c:pt idx="1172">
                  <c:v>93.760000000001483</c:v>
                </c:pt>
                <c:pt idx="1173">
                  <c:v>93.840000000001481</c:v>
                </c:pt>
                <c:pt idx="1174">
                  <c:v>93.92000000000148</c:v>
                </c:pt>
                <c:pt idx="1175">
                  <c:v>94.000000000001478</c:v>
                </c:pt>
                <c:pt idx="1176">
                  <c:v>94.080000000001448</c:v>
                </c:pt>
                <c:pt idx="1177">
                  <c:v>94.160000000001446</c:v>
                </c:pt>
                <c:pt idx="1178">
                  <c:v>94.240000000001501</c:v>
                </c:pt>
                <c:pt idx="1179">
                  <c:v>94.320000000001443</c:v>
                </c:pt>
                <c:pt idx="1180">
                  <c:v>94.400000000001498</c:v>
                </c:pt>
                <c:pt idx="1181">
                  <c:v>94.480000000001482</c:v>
                </c:pt>
                <c:pt idx="1182">
                  <c:v>94.56000000000148</c:v>
                </c:pt>
                <c:pt idx="1183">
                  <c:v>94.640000000001478</c:v>
                </c:pt>
                <c:pt idx="1184">
                  <c:v>94.720000000001448</c:v>
                </c:pt>
                <c:pt idx="1185">
                  <c:v>94.800000000001447</c:v>
                </c:pt>
                <c:pt idx="1186">
                  <c:v>94.880000000001445</c:v>
                </c:pt>
                <c:pt idx="1187">
                  <c:v>94.9600000000015</c:v>
                </c:pt>
                <c:pt idx="1188">
                  <c:v>95.040000000001498</c:v>
                </c:pt>
                <c:pt idx="1189">
                  <c:v>95.120000000001426</c:v>
                </c:pt>
                <c:pt idx="1190">
                  <c:v>95.200000000001481</c:v>
                </c:pt>
                <c:pt idx="1191">
                  <c:v>95.280000000001479</c:v>
                </c:pt>
                <c:pt idx="1192">
                  <c:v>95.360000000001449</c:v>
                </c:pt>
                <c:pt idx="1193">
                  <c:v>95.440000000001504</c:v>
                </c:pt>
                <c:pt idx="1194">
                  <c:v>95.520000000001446</c:v>
                </c:pt>
                <c:pt idx="1195">
                  <c:v>95.600000000001444</c:v>
                </c:pt>
                <c:pt idx="1196">
                  <c:v>95.680000000001442</c:v>
                </c:pt>
                <c:pt idx="1197">
                  <c:v>95.760000000001483</c:v>
                </c:pt>
                <c:pt idx="1198">
                  <c:v>95.840000000001481</c:v>
                </c:pt>
                <c:pt idx="1199">
                  <c:v>95.920000000001579</c:v>
                </c:pt>
                <c:pt idx="1200">
                  <c:v>96.000000000001549</c:v>
                </c:pt>
                <c:pt idx="1201">
                  <c:v>96.080000000001547</c:v>
                </c:pt>
                <c:pt idx="1202">
                  <c:v>96.160000000001546</c:v>
                </c:pt>
                <c:pt idx="1203">
                  <c:v>96.240000000001501</c:v>
                </c:pt>
                <c:pt idx="1204">
                  <c:v>96.320000000001542</c:v>
                </c:pt>
                <c:pt idx="1205">
                  <c:v>96.400000000001583</c:v>
                </c:pt>
                <c:pt idx="1206">
                  <c:v>96.480000000001581</c:v>
                </c:pt>
                <c:pt idx="1207">
                  <c:v>96.56000000000158</c:v>
                </c:pt>
                <c:pt idx="1208">
                  <c:v>96.640000000001578</c:v>
                </c:pt>
                <c:pt idx="1209">
                  <c:v>96.720000000001548</c:v>
                </c:pt>
                <c:pt idx="1210">
                  <c:v>96.800000000001546</c:v>
                </c:pt>
                <c:pt idx="1211">
                  <c:v>96.880000000001544</c:v>
                </c:pt>
                <c:pt idx="1212">
                  <c:v>96.9600000000016</c:v>
                </c:pt>
                <c:pt idx="1213">
                  <c:v>97.040000000001598</c:v>
                </c:pt>
                <c:pt idx="1214">
                  <c:v>97.120000000001525</c:v>
                </c:pt>
                <c:pt idx="1215">
                  <c:v>97.20000000000158</c:v>
                </c:pt>
                <c:pt idx="1216">
                  <c:v>97.280000000001579</c:v>
                </c:pt>
                <c:pt idx="1217">
                  <c:v>97.360000000001548</c:v>
                </c:pt>
                <c:pt idx="1218">
                  <c:v>97.440000000001604</c:v>
                </c:pt>
                <c:pt idx="1219">
                  <c:v>97.520000000001545</c:v>
                </c:pt>
                <c:pt idx="1220">
                  <c:v>97.600000000001543</c:v>
                </c:pt>
                <c:pt idx="1221">
                  <c:v>97.680000000001542</c:v>
                </c:pt>
                <c:pt idx="1222">
                  <c:v>97.760000000001583</c:v>
                </c:pt>
                <c:pt idx="1223">
                  <c:v>97.840000000001581</c:v>
                </c:pt>
                <c:pt idx="1224">
                  <c:v>97.920000000001579</c:v>
                </c:pt>
                <c:pt idx="1225">
                  <c:v>98.000000000001549</c:v>
                </c:pt>
                <c:pt idx="1226">
                  <c:v>98.080000000001547</c:v>
                </c:pt>
                <c:pt idx="1227">
                  <c:v>98.160000000001546</c:v>
                </c:pt>
                <c:pt idx="1228">
                  <c:v>98.240000000001601</c:v>
                </c:pt>
                <c:pt idx="1229">
                  <c:v>98.320000000001542</c:v>
                </c:pt>
                <c:pt idx="1230">
                  <c:v>98.400000000001583</c:v>
                </c:pt>
                <c:pt idx="1231">
                  <c:v>98.480000000001581</c:v>
                </c:pt>
                <c:pt idx="1232">
                  <c:v>98.56000000000158</c:v>
                </c:pt>
                <c:pt idx="1233">
                  <c:v>98.640000000001578</c:v>
                </c:pt>
                <c:pt idx="1234">
                  <c:v>98.720000000001548</c:v>
                </c:pt>
                <c:pt idx="1235">
                  <c:v>98.800000000001546</c:v>
                </c:pt>
                <c:pt idx="1236">
                  <c:v>98.880000000001544</c:v>
                </c:pt>
                <c:pt idx="1237">
                  <c:v>98.9600000000016</c:v>
                </c:pt>
                <c:pt idx="1238">
                  <c:v>99.040000000001598</c:v>
                </c:pt>
                <c:pt idx="1239">
                  <c:v>99.120000000001525</c:v>
                </c:pt>
                <c:pt idx="1240">
                  <c:v>99.20000000000158</c:v>
                </c:pt>
                <c:pt idx="1241">
                  <c:v>99.280000000001579</c:v>
                </c:pt>
                <c:pt idx="1242">
                  <c:v>99.360000000001548</c:v>
                </c:pt>
                <c:pt idx="1243">
                  <c:v>99.440000000001604</c:v>
                </c:pt>
                <c:pt idx="1244">
                  <c:v>99.520000000001545</c:v>
                </c:pt>
                <c:pt idx="1245">
                  <c:v>99.600000000001543</c:v>
                </c:pt>
                <c:pt idx="1246">
                  <c:v>99.680000000001542</c:v>
                </c:pt>
                <c:pt idx="1247">
                  <c:v>99.76</c:v>
                </c:pt>
                <c:pt idx="1248">
                  <c:v>99.84</c:v>
                </c:pt>
                <c:pt idx="1249">
                  <c:v>99.92</c:v>
                </c:pt>
                <c:pt idx="1250">
                  <c:v>100</c:v>
                </c:pt>
                <c:pt idx="1251">
                  <c:v>100.08</c:v>
                </c:pt>
                <c:pt idx="1252">
                  <c:v>100.16</c:v>
                </c:pt>
                <c:pt idx="1253">
                  <c:v>100.24</c:v>
                </c:pt>
                <c:pt idx="1254">
                  <c:v>100.32</c:v>
                </c:pt>
                <c:pt idx="1255">
                  <c:v>100.4</c:v>
                </c:pt>
                <c:pt idx="1256">
                  <c:v>100.48</c:v>
                </c:pt>
                <c:pt idx="1257">
                  <c:v>100.56</c:v>
                </c:pt>
                <c:pt idx="1258">
                  <c:v>100.64</c:v>
                </c:pt>
                <c:pt idx="1259">
                  <c:v>100.72</c:v>
                </c:pt>
                <c:pt idx="1260">
                  <c:v>100.8</c:v>
                </c:pt>
                <c:pt idx="1261">
                  <c:v>100.88</c:v>
                </c:pt>
                <c:pt idx="1262">
                  <c:v>100.96</c:v>
                </c:pt>
                <c:pt idx="1263">
                  <c:v>101.04</c:v>
                </c:pt>
                <c:pt idx="1264">
                  <c:v>101.12</c:v>
                </c:pt>
                <c:pt idx="1265">
                  <c:v>101.2</c:v>
                </c:pt>
                <c:pt idx="1266">
                  <c:v>101.28</c:v>
                </c:pt>
                <c:pt idx="1267">
                  <c:v>101.36</c:v>
                </c:pt>
                <c:pt idx="1268">
                  <c:v>101.44</c:v>
                </c:pt>
                <c:pt idx="1269">
                  <c:v>101.52</c:v>
                </c:pt>
                <c:pt idx="1270">
                  <c:v>101.6</c:v>
                </c:pt>
                <c:pt idx="1271">
                  <c:v>101.68</c:v>
                </c:pt>
                <c:pt idx="1272">
                  <c:v>101.76</c:v>
                </c:pt>
                <c:pt idx="1273">
                  <c:v>101.84</c:v>
                </c:pt>
                <c:pt idx="1274">
                  <c:v>101.92</c:v>
                </c:pt>
                <c:pt idx="1275">
                  <c:v>102</c:v>
                </c:pt>
                <c:pt idx="1276">
                  <c:v>102.08</c:v>
                </c:pt>
                <c:pt idx="1277">
                  <c:v>102.16</c:v>
                </c:pt>
                <c:pt idx="1278">
                  <c:v>102.24</c:v>
                </c:pt>
                <c:pt idx="1279">
                  <c:v>102.32</c:v>
                </c:pt>
                <c:pt idx="1280">
                  <c:v>102.4</c:v>
                </c:pt>
                <c:pt idx="1281">
                  <c:v>102.48</c:v>
                </c:pt>
                <c:pt idx="1282">
                  <c:v>102.56</c:v>
                </c:pt>
                <c:pt idx="1283">
                  <c:v>102.64</c:v>
                </c:pt>
                <c:pt idx="1284">
                  <c:v>102.72</c:v>
                </c:pt>
                <c:pt idx="1285">
                  <c:v>102.8</c:v>
                </c:pt>
                <c:pt idx="1286">
                  <c:v>102.88</c:v>
                </c:pt>
                <c:pt idx="1287">
                  <c:v>102.96</c:v>
                </c:pt>
                <c:pt idx="1288">
                  <c:v>103.04</c:v>
                </c:pt>
                <c:pt idx="1289">
                  <c:v>103.12</c:v>
                </c:pt>
                <c:pt idx="1290">
                  <c:v>103.2</c:v>
                </c:pt>
                <c:pt idx="1291">
                  <c:v>103.28</c:v>
                </c:pt>
                <c:pt idx="1292">
                  <c:v>103.36</c:v>
                </c:pt>
                <c:pt idx="1293">
                  <c:v>103.44</c:v>
                </c:pt>
                <c:pt idx="1294">
                  <c:v>103.52</c:v>
                </c:pt>
                <c:pt idx="1295">
                  <c:v>103.6</c:v>
                </c:pt>
                <c:pt idx="1296">
                  <c:v>103.68</c:v>
                </c:pt>
                <c:pt idx="1297">
                  <c:v>103.76</c:v>
                </c:pt>
                <c:pt idx="1298">
                  <c:v>103.84</c:v>
                </c:pt>
                <c:pt idx="1299">
                  <c:v>103.92</c:v>
                </c:pt>
                <c:pt idx="1300">
                  <c:v>104</c:v>
                </c:pt>
                <c:pt idx="1301">
                  <c:v>104.08</c:v>
                </c:pt>
                <c:pt idx="1302">
                  <c:v>104.16</c:v>
                </c:pt>
                <c:pt idx="1303">
                  <c:v>104.24</c:v>
                </c:pt>
                <c:pt idx="1304">
                  <c:v>104.32</c:v>
                </c:pt>
                <c:pt idx="1305">
                  <c:v>104.4</c:v>
                </c:pt>
                <c:pt idx="1306">
                  <c:v>104.48</c:v>
                </c:pt>
                <c:pt idx="1307">
                  <c:v>104.56</c:v>
                </c:pt>
                <c:pt idx="1308">
                  <c:v>104.64</c:v>
                </c:pt>
                <c:pt idx="1309">
                  <c:v>104.72</c:v>
                </c:pt>
                <c:pt idx="1310">
                  <c:v>104.8</c:v>
                </c:pt>
                <c:pt idx="1311">
                  <c:v>104.88</c:v>
                </c:pt>
                <c:pt idx="1312">
                  <c:v>104.96</c:v>
                </c:pt>
                <c:pt idx="1313">
                  <c:v>105.04</c:v>
                </c:pt>
                <c:pt idx="1314">
                  <c:v>105.12</c:v>
                </c:pt>
                <c:pt idx="1315">
                  <c:v>105.2</c:v>
                </c:pt>
                <c:pt idx="1316">
                  <c:v>105.28</c:v>
                </c:pt>
                <c:pt idx="1317">
                  <c:v>105.36</c:v>
                </c:pt>
                <c:pt idx="1318">
                  <c:v>105.44</c:v>
                </c:pt>
                <c:pt idx="1319">
                  <c:v>105.52</c:v>
                </c:pt>
                <c:pt idx="1320">
                  <c:v>105.6</c:v>
                </c:pt>
                <c:pt idx="1321">
                  <c:v>105.68</c:v>
                </c:pt>
                <c:pt idx="1322">
                  <c:v>105.76</c:v>
                </c:pt>
                <c:pt idx="1323">
                  <c:v>105.84</c:v>
                </c:pt>
                <c:pt idx="1324">
                  <c:v>105.92</c:v>
                </c:pt>
                <c:pt idx="1325">
                  <c:v>106</c:v>
                </c:pt>
                <c:pt idx="1326">
                  <c:v>106.08</c:v>
                </c:pt>
                <c:pt idx="1327">
                  <c:v>106.16</c:v>
                </c:pt>
                <c:pt idx="1328">
                  <c:v>106.24</c:v>
                </c:pt>
                <c:pt idx="1329">
                  <c:v>106.32</c:v>
                </c:pt>
                <c:pt idx="1330">
                  <c:v>106.4</c:v>
                </c:pt>
                <c:pt idx="1331">
                  <c:v>106.48</c:v>
                </c:pt>
                <c:pt idx="1332">
                  <c:v>106.56</c:v>
                </c:pt>
                <c:pt idx="1333">
                  <c:v>106.64</c:v>
                </c:pt>
                <c:pt idx="1334">
                  <c:v>106.72</c:v>
                </c:pt>
                <c:pt idx="1335">
                  <c:v>106.8</c:v>
                </c:pt>
                <c:pt idx="1336">
                  <c:v>106.88</c:v>
                </c:pt>
                <c:pt idx="1337">
                  <c:v>106.96</c:v>
                </c:pt>
                <c:pt idx="1338">
                  <c:v>107.04</c:v>
                </c:pt>
                <c:pt idx="1339">
                  <c:v>107.12</c:v>
                </c:pt>
                <c:pt idx="1340">
                  <c:v>107.2</c:v>
                </c:pt>
                <c:pt idx="1341">
                  <c:v>107.28</c:v>
                </c:pt>
                <c:pt idx="1342">
                  <c:v>107.36</c:v>
                </c:pt>
                <c:pt idx="1343">
                  <c:v>107.44</c:v>
                </c:pt>
                <c:pt idx="1344">
                  <c:v>107.52</c:v>
                </c:pt>
                <c:pt idx="1345">
                  <c:v>107.6</c:v>
                </c:pt>
                <c:pt idx="1346">
                  <c:v>107.68</c:v>
                </c:pt>
                <c:pt idx="1347">
                  <c:v>107.76</c:v>
                </c:pt>
                <c:pt idx="1348">
                  <c:v>107.84</c:v>
                </c:pt>
                <c:pt idx="1349">
                  <c:v>107.92</c:v>
                </c:pt>
                <c:pt idx="1350">
                  <c:v>108</c:v>
                </c:pt>
                <c:pt idx="1351">
                  <c:v>108.08</c:v>
                </c:pt>
                <c:pt idx="1352">
                  <c:v>108.16</c:v>
                </c:pt>
                <c:pt idx="1353">
                  <c:v>108.24</c:v>
                </c:pt>
                <c:pt idx="1354">
                  <c:v>108.32</c:v>
                </c:pt>
                <c:pt idx="1355">
                  <c:v>108.4</c:v>
                </c:pt>
                <c:pt idx="1356">
                  <c:v>108.48</c:v>
                </c:pt>
                <c:pt idx="1357">
                  <c:v>108.56</c:v>
                </c:pt>
                <c:pt idx="1358">
                  <c:v>108.64</c:v>
                </c:pt>
                <c:pt idx="1359">
                  <c:v>108.72</c:v>
                </c:pt>
                <c:pt idx="1360">
                  <c:v>108.8</c:v>
                </c:pt>
                <c:pt idx="1361">
                  <c:v>108.88</c:v>
                </c:pt>
                <c:pt idx="1362">
                  <c:v>108.96</c:v>
                </c:pt>
                <c:pt idx="1363">
                  <c:v>109.04</c:v>
                </c:pt>
                <c:pt idx="1364">
                  <c:v>109.12</c:v>
                </c:pt>
                <c:pt idx="1365">
                  <c:v>109.2</c:v>
                </c:pt>
                <c:pt idx="1366">
                  <c:v>109.28</c:v>
                </c:pt>
                <c:pt idx="1367">
                  <c:v>109.36</c:v>
                </c:pt>
                <c:pt idx="1368">
                  <c:v>109.44</c:v>
                </c:pt>
                <c:pt idx="1369">
                  <c:v>109.52</c:v>
                </c:pt>
                <c:pt idx="1370">
                  <c:v>109.6</c:v>
                </c:pt>
                <c:pt idx="1371">
                  <c:v>109.68</c:v>
                </c:pt>
                <c:pt idx="1372">
                  <c:v>109.76</c:v>
                </c:pt>
                <c:pt idx="1373">
                  <c:v>109.84</c:v>
                </c:pt>
                <c:pt idx="1374">
                  <c:v>109.92</c:v>
                </c:pt>
                <c:pt idx="1375">
                  <c:v>110</c:v>
                </c:pt>
                <c:pt idx="1376">
                  <c:v>110.08</c:v>
                </c:pt>
                <c:pt idx="1377">
                  <c:v>110.16</c:v>
                </c:pt>
                <c:pt idx="1378">
                  <c:v>110.24</c:v>
                </c:pt>
                <c:pt idx="1379">
                  <c:v>110.32</c:v>
                </c:pt>
                <c:pt idx="1380">
                  <c:v>110.4</c:v>
                </c:pt>
                <c:pt idx="1381">
                  <c:v>110.48</c:v>
                </c:pt>
                <c:pt idx="1382">
                  <c:v>110.56</c:v>
                </c:pt>
                <c:pt idx="1383">
                  <c:v>110.64</c:v>
                </c:pt>
                <c:pt idx="1384">
                  <c:v>110.72</c:v>
                </c:pt>
                <c:pt idx="1385">
                  <c:v>110.8</c:v>
                </c:pt>
                <c:pt idx="1386">
                  <c:v>110.88</c:v>
                </c:pt>
                <c:pt idx="1387">
                  <c:v>110.96</c:v>
                </c:pt>
                <c:pt idx="1388">
                  <c:v>111.04</c:v>
                </c:pt>
                <c:pt idx="1389">
                  <c:v>111.12</c:v>
                </c:pt>
                <c:pt idx="1390">
                  <c:v>111.2</c:v>
                </c:pt>
                <c:pt idx="1391">
                  <c:v>111.28</c:v>
                </c:pt>
                <c:pt idx="1392">
                  <c:v>111.36</c:v>
                </c:pt>
                <c:pt idx="1393">
                  <c:v>111.44</c:v>
                </c:pt>
                <c:pt idx="1394">
                  <c:v>111.52</c:v>
                </c:pt>
                <c:pt idx="1395">
                  <c:v>111.6</c:v>
                </c:pt>
                <c:pt idx="1396">
                  <c:v>111.68</c:v>
                </c:pt>
                <c:pt idx="1397">
                  <c:v>111.76</c:v>
                </c:pt>
                <c:pt idx="1398">
                  <c:v>111.84</c:v>
                </c:pt>
                <c:pt idx="1399">
                  <c:v>111.92</c:v>
                </c:pt>
                <c:pt idx="1400">
                  <c:v>112</c:v>
                </c:pt>
                <c:pt idx="1401">
                  <c:v>112.08</c:v>
                </c:pt>
                <c:pt idx="1402">
                  <c:v>112.16</c:v>
                </c:pt>
                <c:pt idx="1403">
                  <c:v>112.24</c:v>
                </c:pt>
                <c:pt idx="1404">
                  <c:v>112.32</c:v>
                </c:pt>
                <c:pt idx="1405">
                  <c:v>112.4</c:v>
                </c:pt>
                <c:pt idx="1406">
                  <c:v>112.48</c:v>
                </c:pt>
                <c:pt idx="1407">
                  <c:v>112.56</c:v>
                </c:pt>
                <c:pt idx="1408">
                  <c:v>112.64</c:v>
                </c:pt>
                <c:pt idx="1409">
                  <c:v>112.72</c:v>
                </c:pt>
                <c:pt idx="1410">
                  <c:v>112.8</c:v>
                </c:pt>
                <c:pt idx="1411">
                  <c:v>112.88</c:v>
                </c:pt>
                <c:pt idx="1412">
                  <c:v>112.96</c:v>
                </c:pt>
                <c:pt idx="1413">
                  <c:v>113.04</c:v>
                </c:pt>
                <c:pt idx="1414">
                  <c:v>113.12</c:v>
                </c:pt>
                <c:pt idx="1415">
                  <c:v>113.2</c:v>
                </c:pt>
                <c:pt idx="1416">
                  <c:v>113.28</c:v>
                </c:pt>
                <c:pt idx="1417">
                  <c:v>113.36</c:v>
                </c:pt>
                <c:pt idx="1418">
                  <c:v>113.44</c:v>
                </c:pt>
                <c:pt idx="1419">
                  <c:v>113.52</c:v>
                </c:pt>
                <c:pt idx="1420">
                  <c:v>113.6</c:v>
                </c:pt>
                <c:pt idx="1421">
                  <c:v>113.68</c:v>
                </c:pt>
                <c:pt idx="1422">
                  <c:v>113.76</c:v>
                </c:pt>
                <c:pt idx="1423">
                  <c:v>113.84</c:v>
                </c:pt>
                <c:pt idx="1424">
                  <c:v>113.92</c:v>
                </c:pt>
                <c:pt idx="1425">
                  <c:v>114</c:v>
                </c:pt>
                <c:pt idx="1426">
                  <c:v>114.08</c:v>
                </c:pt>
                <c:pt idx="1427">
                  <c:v>114.16</c:v>
                </c:pt>
                <c:pt idx="1428">
                  <c:v>114.24</c:v>
                </c:pt>
                <c:pt idx="1429">
                  <c:v>114.32</c:v>
                </c:pt>
                <c:pt idx="1430">
                  <c:v>114.4</c:v>
                </c:pt>
                <c:pt idx="1431">
                  <c:v>114.48</c:v>
                </c:pt>
                <c:pt idx="1432">
                  <c:v>114.56</c:v>
                </c:pt>
                <c:pt idx="1433">
                  <c:v>114.64</c:v>
                </c:pt>
                <c:pt idx="1434">
                  <c:v>114.72</c:v>
                </c:pt>
                <c:pt idx="1435">
                  <c:v>114.8</c:v>
                </c:pt>
                <c:pt idx="1436">
                  <c:v>114.88</c:v>
                </c:pt>
                <c:pt idx="1437">
                  <c:v>114.96</c:v>
                </c:pt>
                <c:pt idx="1438">
                  <c:v>115.04</c:v>
                </c:pt>
                <c:pt idx="1439">
                  <c:v>115.12</c:v>
                </c:pt>
                <c:pt idx="1440">
                  <c:v>115.2</c:v>
                </c:pt>
                <c:pt idx="1441">
                  <c:v>115.28</c:v>
                </c:pt>
                <c:pt idx="1442">
                  <c:v>115.36</c:v>
                </c:pt>
                <c:pt idx="1443">
                  <c:v>115.44</c:v>
                </c:pt>
                <c:pt idx="1444">
                  <c:v>115.52</c:v>
                </c:pt>
                <c:pt idx="1445">
                  <c:v>115.6</c:v>
                </c:pt>
                <c:pt idx="1446">
                  <c:v>115.68</c:v>
                </c:pt>
                <c:pt idx="1447">
                  <c:v>115.76</c:v>
                </c:pt>
                <c:pt idx="1448">
                  <c:v>115.84</c:v>
                </c:pt>
                <c:pt idx="1449">
                  <c:v>115.92</c:v>
                </c:pt>
                <c:pt idx="1450">
                  <c:v>116</c:v>
                </c:pt>
                <c:pt idx="1451">
                  <c:v>116.08</c:v>
                </c:pt>
                <c:pt idx="1452">
                  <c:v>116.16</c:v>
                </c:pt>
                <c:pt idx="1453">
                  <c:v>116.24</c:v>
                </c:pt>
                <c:pt idx="1454">
                  <c:v>116.32</c:v>
                </c:pt>
                <c:pt idx="1455">
                  <c:v>116.4</c:v>
                </c:pt>
                <c:pt idx="1456">
                  <c:v>116.48</c:v>
                </c:pt>
                <c:pt idx="1457">
                  <c:v>116.56</c:v>
                </c:pt>
                <c:pt idx="1458">
                  <c:v>116.64</c:v>
                </c:pt>
                <c:pt idx="1459">
                  <c:v>116.72</c:v>
                </c:pt>
                <c:pt idx="1460">
                  <c:v>116.8</c:v>
                </c:pt>
                <c:pt idx="1461">
                  <c:v>116.88</c:v>
                </c:pt>
                <c:pt idx="1462">
                  <c:v>116.96</c:v>
                </c:pt>
                <c:pt idx="1463">
                  <c:v>117.04</c:v>
                </c:pt>
                <c:pt idx="1464">
                  <c:v>117.12</c:v>
                </c:pt>
                <c:pt idx="1465">
                  <c:v>117.2</c:v>
                </c:pt>
                <c:pt idx="1466">
                  <c:v>117.28</c:v>
                </c:pt>
                <c:pt idx="1467">
                  <c:v>117.36</c:v>
                </c:pt>
                <c:pt idx="1468">
                  <c:v>117.44</c:v>
                </c:pt>
                <c:pt idx="1469">
                  <c:v>117.52</c:v>
                </c:pt>
                <c:pt idx="1470">
                  <c:v>117.6</c:v>
                </c:pt>
                <c:pt idx="1471">
                  <c:v>117.68</c:v>
                </c:pt>
                <c:pt idx="1472">
                  <c:v>117.76</c:v>
                </c:pt>
                <c:pt idx="1473">
                  <c:v>117.84</c:v>
                </c:pt>
                <c:pt idx="1474">
                  <c:v>117.92</c:v>
                </c:pt>
                <c:pt idx="1475">
                  <c:v>118</c:v>
                </c:pt>
                <c:pt idx="1476">
                  <c:v>118.08</c:v>
                </c:pt>
                <c:pt idx="1477">
                  <c:v>118.16</c:v>
                </c:pt>
                <c:pt idx="1478">
                  <c:v>118.24</c:v>
                </c:pt>
                <c:pt idx="1479">
                  <c:v>118.32</c:v>
                </c:pt>
                <c:pt idx="1480">
                  <c:v>118.4</c:v>
                </c:pt>
                <c:pt idx="1481">
                  <c:v>118.48</c:v>
                </c:pt>
                <c:pt idx="1482">
                  <c:v>118.56</c:v>
                </c:pt>
                <c:pt idx="1483">
                  <c:v>118.64</c:v>
                </c:pt>
                <c:pt idx="1484">
                  <c:v>118.72</c:v>
                </c:pt>
                <c:pt idx="1485">
                  <c:v>118.8</c:v>
                </c:pt>
                <c:pt idx="1486">
                  <c:v>118.88</c:v>
                </c:pt>
                <c:pt idx="1487">
                  <c:v>118.96</c:v>
                </c:pt>
                <c:pt idx="1488">
                  <c:v>119.04</c:v>
                </c:pt>
                <c:pt idx="1489">
                  <c:v>119.12</c:v>
                </c:pt>
                <c:pt idx="1490">
                  <c:v>119.2</c:v>
                </c:pt>
                <c:pt idx="1491">
                  <c:v>119.28</c:v>
                </c:pt>
                <c:pt idx="1492">
                  <c:v>119.36</c:v>
                </c:pt>
                <c:pt idx="1493">
                  <c:v>119.44</c:v>
                </c:pt>
                <c:pt idx="1494">
                  <c:v>119.52</c:v>
                </c:pt>
                <c:pt idx="1495">
                  <c:v>119.6</c:v>
                </c:pt>
                <c:pt idx="1496">
                  <c:v>119.68</c:v>
                </c:pt>
                <c:pt idx="1497">
                  <c:v>119.76</c:v>
                </c:pt>
                <c:pt idx="1498">
                  <c:v>119.84</c:v>
                </c:pt>
                <c:pt idx="1499">
                  <c:v>119.92</c:v>
                </c:pt>
                <c:pt idx="1500">
                  <c:v>120</c:v>
                </c:pt>
                <c:pt idx="1501">
                  <c:v>120.08</c:v>
                </c:pt>
                <c:pt idx="1502">
                  <c:v>120.16</c:v>
                </c:pt>
                <c:pt idx="1503">
                  <c:v>120.24</c:v>
                </c:pt>
                <c:pt idx="1504">
                  <c:v>120.32</c:v>
                </c:pt>
                <c:pt idx="1505">
                  <c:v>120.4</c:v>
                </c:pt>
                <c:pt idx="1506">
                  <c:v>120.48</c:v>
                </c:pt>
                <c:pt idx="1507">
                  <c:v>120.56</c:v>
                </c:pt>
                <c:pt idx="1508">
                  <c:v>120.64</c:v>
                </c:pt>
                <c:pt idx="1509">
                  <c:v>120.72</c:v>
                </c:pt>
                <c:pt idx="1510">
                  <c:v>120.8</c:v>
                </c:pt>
                <c:pt idx="1511">
                  <c:v>120.88</c:v>
                </c:pt>
                <c:pt idx="1512">
                  <c:v>120.96</c:v>
                </c:pt>
                <c:pt idx="1513">
                  <c:v>121.04</c:v>
                </c:pt>
                <c:pt idx="1514">
                  <c:v>121.12</c:v>
                </c:pt>
                <c:pt idx="1515">
                  <c:v>121.2</c:v>
                </c:pt>
                <c:pt idx="1516">
                  <c:v>121.28</c:v>
                </c:pt>
                <c:pt idx="1517">
                  <c:v>121.36</c:v>
                </c:pt>
                <c:pt idx="1518">
                  <c:v>121.44</c:v>
                </c:pt>
                <c:pt idx="1519">
                  <c:v>121.52</c:v>
                </c:pt>
                <c:pt idx="1520">
                  <c:v>121.6</c:v>
                </c:pt>
                <c:pt idx="1521">
                  <c:v>121.68</c:v>
                </c:pt>
                <c:pt idx="1522">
                  <c:v>121.76</c:v>
                </c:pt>
                <c:pt idx="1523">
                  <c:v>121.84</c:v>
                </c:pt>
                <c:pt idx="1524">
                  <c:v>121.92</c:v>
                </c:pt>
                <c:pt idx="1525">
                  <c:v>122</c:v>
                </c:pt>
                <c:pt idx="1526">
                  <c:v>122.08</c:v>
                </c:pt>
                <c:pt idx="1527">
                  <c:v>122.16</c:v>
                </c:pt>
                <c:pt idx="1528">
                  <c:v>122.24</c:v>
                </c:pt>
                <c:pt idx="1529">
                  <c:v>122.32</c:v>
                </c:pt>
                <c:pt idx="1530">
                  <c:v>122.4</c:v>
                </c:pt>
                <c:pt idx="1531">
                  <c:v>122.48</c:v>
                </c:pt>
                <c:pt idx="1532">
                  <c:v>122.56</c:v>
                </c:pt>
                <c:pt idx="1533">
                  <c:v>122.64</c:v>
                </c:pt>
                <c:pt idx="1534">
                  <c:v>122.72</c:v>
                </c:pt>
                <c:pt idx="1535">
                  <c:v>122.8</c:v>
                </c:pt>
                <c:pt idx="1536">
                  <c:v>122.88</c:v>
                </c:pt>
                <c:pt idx="1537">
                  <c:v>122.96</c:v>
                </c:pt>
                <c:pt idx="1538">
                  <c:v>123.04</c:v>
                </c:pt>
                <c:pt idx="1539">
                  <c:v>123.12</c:v>
                </c:pt>
                <c:pt idx="1540">
                  <c:v>123.2</c:v>
                </c:pt>
                <c:pt idx="1541">
                  <c:v>123.28</c:v>
                </c:pt>
                <c:pt idx="1542">
                  <c:v>123.36</c:v>
                </c:pt>
                <c:pt idx="1543">
                  <c:v>123.44</c:v>
                </c:pt>
                <c:pt idx="1544">
                  <c:v>123.52</c:v>
                </c:pt>
                <c:pt idx="1545">
                  <c:v>123.6</c:v>
                </c:pt>
                <c:pt idx="1546">
                  <c:v>123.68</c:v>
                </c:pt>
                <c:pt idx="1547">
                  <c:v>123.76</c:v>
                </c:pt>
                <c:pt idx="1548">
                  <c:v>123.84</c:v>
                </c:pt>
                <c:pt idx="1549">
                  <c:v>123.92</c:v>
                </c:pt>
                <c:pt idx="1550">
                  <c:v>124</c:v>
                </c:pt>
                <c:pt idx="1551">
                  <c:v>124.08</c:v>
                </c:pt>
                <c:pt idx="1552">
                  <c:v>124.16</c:v>
                </c:pt>
                <c:pt idx="1553">
                  <c:v>124.24</c:v>
                </c:pt>
                <c:pt idx="1554">
                  <c:v>124.32</c:v>
                </c:pt>
                <c:pt idx="1555">
                  <c:v>124.4</c:v>
                </c:pt>
                <c:pt idx="1556">
                  <c:v>124.48</c:v>
                </c:pt>
                <c:pt idx="1557">
                  <c:v>124.56</c:v>
                </c:pt>
                <c:pt idx="1558">
                  <c:v>124.64</c:v>
                </c:pt>
                <c:pt idx="1559">
                  <c:v>124.72</c:v>
                </c:pt>
                <c:pt idx="1560">
                  <c:v>124.8</c:v>
                </c:pt>
                <c:pt idx="1561">
                  <c:v>124.88</c:v>
                </c:pt>
                <c:pt idx="1562">
                  <c:v>124.96</c:v>
                </c:pt>
                <c:pt idx="1563">
                  <c:v>125.04</c:v>
                </c:pt>
                <c:pt idx="1564">
                  <c:v>125.12</c:v>
                </c:pt>
                <c:pt idx="1565">
                  <c:v>125.2</c:v>
                </c:pt>
                <c:pt idx="1566">
                  <c:v>125.28</c:v>
                </c:pt>
                <c:pt idx="1567">
                  <c:v>125.36</c:v>
                </c:pt>
                <c:pt idx="1568">
                  <c:v>125.44</c:v>
                </c:pt>
                <c:pt idx="1569">
                  <c:v>125.52</c:v>
                </c:pt>
                <c:pt idx="1570">
                  <c:v>125.6</c:v>
                </c:pt>
                <c:pt idx="1571">
                  <c:v>125.68</c:v>
                </c:pt>
                <c:pt idx="1572">
                  <c:v>125.76</c:v>
                </c:pt>
                <c:pt idx="1573">
                  <c:v>125.84</c:v>
                </c:pt>
                <c:pt idx="1574">
                  <c:v>125.92</c:v>
                </c:pt>
                <c:pt idx="1575">
                  <c:v>126</c:v>
                </c:pt>
                <c:pt idx="1576">
                  <c:v>126.08</c:v>
                </c:pt>
                <c:pt idx="1577">
                  <c:v>126.16</c:v>
                </c:pt>
                <c:pt idx="1578">
                  <c:v>126.24</c:v>
                </c:pt>
                <c:pt idx="1579">
                  <c:v>126.32</c:v>
                </c:pt>
                <c:pt idx="1580">
                  <c:v>126.4</c:v>
                </c:pt>
                <c:pt idx="1581">
                  <c:v>126.48</c:v>
                </c:pt>
                <c:pt idx="1582">
                  <c:v>126.56</c:v>
                </c:pt>
                <c:pt idx="1583">
                  <c:v>126.64</c:v>
                </c:pt>
                <c:pt idx="1584">
                  <c:v>126.72</c:v>
                </c:pt>
                <c:pt idx="1585">
                  <c:v>126.8</c:v>
                </c:pt>
                <c:pt idx="1586">
                  <c:v>126.88</c:v>
                </c:pt>
                <c:pt idx="1587">
                  <c:v>126.96</c:v>
                </c:pt>
                <c:pt idx="1588">
                  <c:v>127.04</c:v>
                </c:pt>
                <c:pt idx="1589">
                  <c:v>127.12</c:v>
                </c:pt>
                <c:pt idx="1590">
                  <c:v>127.2</c:v>
                </c:pt>
                <c:pt idx="1591">
                  <c:v>127.28</c:v>
                </c:pt>
                <c:pt idx="1592">
                  <c:v>127.36</c:v>
                </c:pt>
                <c:pt idx="1593">
                  <c:v>127.44</c:v>
                </c:pt>
                <c:pt idx="1594">
                  <c:v>127.52</c:v>
                </c:pt>
                <c:pt idx="1595">
                  <c:v>127.6</c:v>
                </c:pt>
                <c:pt idx="1596">
                  <c:v>127.68</c:v>
                </c:pt>
                <c:pt idx="1597">
                  <c:v>127.76</c:v>
                </c:pt>
                <c:pt idx="1598">
                  <c:v>127.84</c:v>
                </c:pt>
                <c:pt idx="1599">
                  <c:v>127.92</c:v>
                </c:pt>
                <c:pt idx="1600">
                  <c:v>128</c:v>
                </c:pt>
                <c:pt idx="1601">
                  <c:v>128.08000000000001</c:v>
                </c:pt>
                <c:pt idx="1602">
                  <c:v>128.16</c:v>
                </c:pt>
                <c:pt idx="1603">
                  <c:v>128.24</c:v>
                </c:pt>
                <c:pt idx="1604">
                  <c:v>128.32</c:v>
                </c:pt>
                <c:pt idx="1605">
                  <c:v>128.4</c:v>
                </c:pt>
                <c:pt idx="1606">
                  <c:v>128.47999999999999</c:v>
                </c:pt>
                <c:pt idx="1607">
                  <c:v>128.56</c:v>
                </c:pt>
                <c:pt idx="1608">
                  <c:v>128.63999999999999</c:v>
                </c:pt>
                <c:pt idx="1609">
                  <c:v>128.72</c:v>
                </c:pt>
                <c:pt idx="1610">
                  <c:v>128.80000000000001</c:v>
                </c:pt>
                <c:pt idx="1611">
                  <c:v>128.88</c:v>
                </c:pt>
                <c:pt idx="1612">
                  <c:v>128.96</c:v>
                </c:pt>
                <c:pt idx="1613">
                  <c:v>129.04</c:v>
                </c:pt>
                <c:pt idx="1614">
                  <c:v>129.12</c:v>
                </c:pt>
                <c:pt idx="1615">
                  <c:v>129.19999999999999</c:v>
                </c:pt>
                <c:pt idx="1616">
                  <c:v>129.28</c:v>
                </c:pt>
                <c:pt idx="1617">
                  <c:v>129.36000000000001</c:v>
                </c:pt>
                <c:pt idx="1618">
                  <c:v>129.44</c:v>
                </c:pt>
                <c:pt idx="1619">
                  <c:v>129.52000000000001</c:v>
                </c:pt>
                <c:pt idx="1620">
                  <c:v>129.6</c:v>
                </c:pt>
                <c:pt idx="1621">
                  <c:v>129.68</c:v>
                </c:pt>
                <c:pt idx="1622">
                  <c:v>129.76</c:v>
                </c:pt>
                <c:pt idx="1623">
                  <c:v>129.84</c:v>
                </c:pt>
                <c:pt idx="1624">
                  <c:v>129.91999999999999</c:v>
                </c:pt>
                <c:pt idx="1625">
                  <c:v>130</c:v>
                </c:pt>
                <c:pt idx="1626">
                  <c:v>130.08000000000001</c:v>
                </c:pt>
                <c:pt idx="1627">
                  <c:v>130.16</c:v>
                </c:pt>
                <c:pt idx="1628">
                  <c:v>130.24</c:v>
                </c:pt>
                <c:pt idx="1629">
                  <c:v>130.32</c:v>
                </c:pt>
                <c:pt idx="1630">
                  <c:v>130.4</c:v>
                </c:pt>
                <c:pt idx="1631">
                  <c:v>130.47999999999999</c:v>
                </c:pt>
                <c:pt idx="1632">
                  <c:v>130.56</c:v>
                </c:pt>
                <c:pt idx="1633">
                  <c:v>130.63999999999999</c:v>
                </c:pt>
                <c:pt idx="1634">
                  <c:v>130.72</c:v>
                </c:pt>
                <c:pt idx="1635">
                  <c:v>130.80000000000001</c:v>
                </c:pt>
                <c:pt idx="1636">
                  <c:v>130.88</c:v>
                </c:pt>
                <c:pt idx="1637">
                  <c:v>130.96</c:v>
                </c:pt>
                <c:pt idx="1638">
                  <c:v>131.04</c:v>
                </c:pt>
                <c:pt idx="1639">
                  <c:v>131.12</c:v>
                </c:pt>
                <c:pt idx="1640">
                  <c:v>131.19999999999999</c:v>
                </c:pt>
                <c:pt idx="1641">
                  <c:v>131.28</c:v>
                </c:pt>
                <c:pt idx="1642">
                  <c:v>131.36000000000001</c:v>
                </c:pt>
                <c:pt idx="1643">
                  <c:v>131.44</c:v>
                </c:pt>
                <c:pt idx="1644">
                  <c:v>131.52000000000001</c:v>
                </c:pt>
                <c:pt idx="1645">
                  <c:v>131.6</c:v>
                </c:pt>
                <c:pt idx="1646">
                  <c:v>131.68</c:v>
                </c:pt>
                <c:pt idx="1647">
                  <c:v>131.76</c:v>
                </c:pt>
                <c:pt idx="1648">
                  <c:v>131.84</c:v>
                </c:pt>
                <c:pt idx="1649">
                  <c:v>131.91999999999999</c:v>
                </c:pt>
                <c:pt idx="1650">
                  <c:v>132</c:v>
                </c:pt>
                <c:pt idx="1651">
                  <c:v>132.08000000000001</c:v>
                </c:pt>
                <c:pt idx="1652">
                  <c:v>132.16</c:v>
                </c:pt>
                <c:pt idx="1653">
                  <c:v>132.24</c:v>
                </c:pt>
                <c:pt idx="1654">
                  <c:v>132.32</c:v>
                </c:pt>
                <c:pt idx="1655">
                  <c:v>132.4</c:v>
                </c:pt>
                <c:pt idx="1656">
                  <c:v>132.47999999999999</c:v>
                </c:pt>
                <c:pt idx="1657">
                  <c:v>132.56</c:v>
                </c:pt>
                <c:pt idx="1658">
                  <c:v>132.63999999999999</c:v>
                </c:pt>
                <c:pt idx="1659">
                  <c:v>132.72</c:v>
                </c:pt>
                <c:pt idx="1660">
                  <c:v>132.80000000000001</c:v>
                </c:pt>
                <c:pt idx="1661">
                  <c:v>132.88</c:v>
                </c:pt>
                <c:pt idx="1662">
                  <c:v>132.96</c:v>
                </c:pt>
                <c:pt idx="1663">
                  <c:v>133.04</c:v>
                </c:pt>
                <c:pt idx="1664">
                  <c:v>133.12</c:v>
                </c:pt>
                <c:pt idx="1665">
                  <c:v>133.19999999999999</c:v>
                </c:pt>
                <c:pt idx="1666">
                  <c:v>133.28</c:v>
                </c:pt>
                <c:pt idx="1667">
                  <c:v>133.36000000000001</c:v>
                </c:pt>
                <c:pt idx="1668">
                  <c:v>133.44</c:v>
                </c:pt>
                <c:pt idx="1669">
                  <c:v>133.52000000000001</c:v>
                </c:pt>
                <c:pt idx="1670">
                  <c:v>133.6</c:v>
                </c:pt>
                <c:pt idx="1671">
                  <c:v>133.68</c:v>
                </c:pt>
                <c:pt idx="1672">
                  <c:v>133.76</c:v>
                </c:pt>
                <c:pt idx="1673">
                  <c:v>133.84</c:v>
                </c:pt>
                <c:pt idx="1674">
                  <c:v>133.91999999999999</c:v>
                </c:pt>
                <c:pt idx="1675">
                  <c:v>134</c:v>
                </c:pt>
                <c:pt idx="1676">
                  <c:v>134.08000000000001</c:v>
                </c:pt>
                <c:pt idx="1677">
                  <c:v>134.16</c:v>
                </c:pt>
                <c:pt idx="1678">
                  <c:v>134.24</c:v>
                </c:pt>
                <c:pt idx="1679">
                  <c:v>134.32</c:v>
                </c:pt>
                <c:pt idx="1680">
                  <c:v>134.4</c:v>
                </c:pt>
                <c:pt idx="1681">
                  <c:v>134.47999999999999</c:v>
                </c:pt>
                <c:pt idx="1682">
                  <c:v>134.56</c:v>
                </c:pt>
                <c:pt idx="1683">
                  <c:v>134.63999999999999</c:v>
                </c:pt>
                <c:pt idx="1684">
                  <c:v>134.72</c:v>
                </c:pt>
                <c:pt idx="1685">
                  <c:v>134.80000000000001</c:v>
                </c:pt>
                <c:pt idx="1686">
                  <c:v>134.88</c:v>
                </c:pt>
                <c:pt idx="1687">
                  <c:v>134.96</c:v>
                </c:pt>
                <c:pt idx="1688">
                  <c:v>135.04</c:v>
                </c:pt>
                <c:pt idx="1689">
                  <c:v>135.12</c:v>
                </c:pt>
                <c:pt idx="1690">
                  <c:v>135.19999999999999</c:v>
                </c:pt>
                <c:pt idx="1691">
                  <c:v>135.28</c:v>
                </c:pt>
                <c:pt idx="1692">
                  <c:v>135.36000000000001</c:v>
                </c:pt>
                <c:pt idx="1693">
                  <c:v>135.44</c:v>
                </c:pt>
                <c:pt idx="1694">
                  <c:v>135.52000000000001</c:v>
                </c:pt>
                <c:pt idx="1695">
                  <c:v>135.6</c:v>
                </c:pt>
                <c:pt idx="1696">
                  <c:v>135.68</c:v>
                </c:pt>
                <c:pt idx="1697">
                  <c:v>135.76</c:v>
                </c:pt>
                <c:pt idx="1698">
                  <c:v>135.84</c:v>
                </c:pt>
                <c:pt idx="1699">
                  <c:v>135.91999999999999</c:v>
                </c:pt>
                <c:pt idx="1700">
                  <c:v>136</c:v>
                </c:pt>
                <c:pt idx="1701">
                  <c:v>136.08000000000001</c:v>
                </c:pt>
                <c:pt idx="1702">
                  <c:v>136.16</c:v>
                </c:pt>
                <c:pt idx="1703">
                  <c:v>136.24</c:v>
                </c:pt>
                <c:pt idx="1704">
                  <c:v>136.32</c:v>
                </c:pt>
                <c:pt idx="1705">
                  <c:v>136.4</c:v>
                </c:pt>
                <c:pt idx="1706">
                  <c:v>136.47999999999999</c:v>
                </c:pt>
                <c:pt idx="1707">
                  <c:v>136.56</c:v>
                </c:pt>
                <c:pt idx="1708">
                  <c:v>136.63999999999999</c:v>
                </c:pt>
                <c:pt idx="1709">
                  <c:v>136.72</c:v>
                </c:pt>
                <c:pt idx="1710">
                  <c:v>136.80000000000001</c:v>
                </c:pt>
                <c:pt idx="1711">
                  <c:v>136.88</c:v>
                </c:pt>
                <c:pt idx="1712">
                  <c:v>136.96</c:v>
                </c:pt>
                <c:pt idx="1713">
                  <c:v>137.04</c:v>
                </c:pt>
                <c:pt idx="1714">
                  <c:v>137.12</c:v>
                </c:pt>
                <c:pt idx="1715">
                  <c:v>137.19999999999999</c:v>
                </c:pt>
                <c:pt idx="1716">
                  <c:v>137.28</c:v>
                </c:pt>
                <c:pt idx="1717">
                  <c:v>137.36000000000001</c:v>
                </c:pt>
                <c:pt idx="1718">
                  <c:v>137.44</c:v>
                </c:pt>
                <c:pt idx="1719">
                  <c:v>137.52000000000001</c:v>
                </c:pt>
                <c:pt idx="1720">
                  <c:v>137.6</c:v>
                </c:pt>
                <c:pt idx="1721">
                  <c:v>137.68</c:v>
                </c:pt>
                <c:pt idx="1722">
                  <c:v>137.76</c:v>
                </c:pt>
                <c:pt idx="1723">
                  <c:v>137.84</c:v>
                </c:pt>
                <c:pt idx="1724">
                  <c:v>137.91999999999999</c:v>
                </c:pt>
                <c:pt idx="1725">
                  <c:v>138</c:v>
                </c:pt>
                <c:pt idx="1726">
                  <c:v>138.08000000000001</c:v>
                </c:pt>
                <c:pt idx="1727">
                  <c:v>138.16</c:v>
                </c:pt>
                <c:pt idx="1728">
                  <c:v>138.24</c:v>
                </c:pt>
                <c:pt idx="1729">
                  <c:v>138.32</c:v>
                </c:pt>
                <c:pt idx="1730">
                  <c:v>138.4</c:v>
                </c:pt>
                <c:pt idx="1731">
                  <c:v>138.47999999999999</c:v>
                </c:pt>
                <c:pt idx="1732">
                  <c:v>138.56</c:v>
                </c:pt>
                <c:pt idx="1733">
                  <c:v>138.63999999999999</c:v>
                </c:pt>
                <c:pt idx="1734">
                  <c:v>138.72</c:v>
                </c:pt>
                <c:pt idx="1735">
                  <c:v>138.80000000000001</c:v>
                </c:pt>
                <c:pt idx="1736">
                  <c:v>138.88</c:v>
                </c:pt>
                <c:pt idx="1737">
                  <c:v>138.96</c:v>
                </c:pt>
                <c:pt idx="1738">
                  <c:v>139.04</c:v>
                </c:pt>
                <c:pt idx="1739">
                  <c:v>139.12</c:v>
                </c:pt>
                <c:pt idx="1740">
                  <c:v>139.19999999999999</c:v>
                </c:pt>
                <c:pt idx="1741">
                  <c:v>139.28</c:v>
                </c:pt>
                <c:pt idx="1742">
                  <c:v>139.36000000000001</c:v>
                </c:pt>
                <c:pt idx="1743">
                  <c:v>139.44</c:v>
                </c:pt>
                <c:pt idx="1744">
                  <c:v>139.52000000000001</c:v>
                </c:pt>
                <c:pt idx="1745">
                  <c:v>139.6</c:v>
                </c:pt>
                <c:pt idx="1746">
                  <c:v>139.68</c:v>
                </c:pt>
                <c:pt idx="1747">
                  <c:v>139.76</c:v>
                </c:pt>
                <c:pt idx="1748">
                  <c:v>139.84</c:v>
                </c:pt>
                <c:pt idx="1749">
                  <c:v>139.91999999999999</c:v>
                </c:pt>
                <c:pt idx="1750">
                  <c:v>140</c:v>
                </c:pt>
                <c:pt idx="1751">
                  <c:v>140.08000000000001</c:v>
                </c:pt>
                <c:pt idx="1752">
                  <c:v>140.16</c:v>
                </c:pt>
                <c:pt idx="1753">
                  <c:v>140.24</c:v>
                </c:pt>
                <c:pt idx="1754">
                  <c:v>140.32</c:v>
                </c:pt>
                <c:pt idx="1755">
                  <c:v>140.4</c:v>
                </c:pt>
                <c:pt idx="1756">
                  <c:v>140.47999999999999</c:v>
                </c:pt>
                <c:pt idx="1757">
                  <c:v>140.56</c:v>
                </c:pt>
                <c:pt idx="1758">
                  <c:v>140.63999999999999</c:v>
                </c:pt>
                <c:pt idx="1759">
                  <c:v>140.72</c:v>
                </c:pt>
                <c:pt idx="1760">
                  <c:v>140.80000000000001</c:v>
                </c:pt>
                <c:pt idx="1761">
                  <c:v>140.88</c:v>
                </c:pt>
                <c:pt idx="1762">
                  <c:v>140.96</c:v>
                </c:pt>
                <c:pt idx="1763">
                  <c:v>141.04</c:v>
                </c:pt>
                <c:pt idx="1764">
                  <c:v>141.12</c:v>
                </c:pt>
                <c:pt idx="1765">
                  <c:v>141.19999999999999</c:v>
                </c:pt>
                <c:pt idx="1766">
                  <c:v>141.28</c:v>
                </c:pt>
                <c:pt idx="1767">
                  <c:v>141.36000000000001</c:v>
                </c:pt>
                <c:pt idx="1768">
                  <c:v>141.44</c:v>
                </c:pt>
                <c:pt idx="1769">
                  <c:v>141.52000000000001</c:v>
                </c:pt>
                <c:pt idx="1770">
                  <c:v>141.6</c:v>
                </c:pt>
                <c:pt idx="1771">
                  <c:v>141.68</c:v>
                </c:pt>
                <c:pt idx="1772">
                  <c:v>141.76</c:v>
                </c:pt>
                <c:pt idx="1773">
                  <c:v>141.84</c:v>
                </c:pt>
                <c:pt idx="1774">
                  <c:v>141.91999999999999</c:v>
                </c:pt>
                <c:pt idx="1775">
                  <c:v>142</c:v>
                </c:pt>
                <c:pt idx="1776">
                  <c:v>142.08000000000001</c:v>
                </c:pt>
                <c:pt idx="1777">
                  <c:v>142.16</c:v>
                </c:pt>
                <c:pt idx="1778">
                  <c:v>142.24</c:v>
                </c:pt>
                <c:pt idx="1779">
                  <c:v>142.32</c:v>
                </c:pt>
                <c:pt idx="1780">
                  <c:v>142.4</c:v>
                </c:pt>
                <c:pt idx="1781">
                  <c:v>142.47999999999999</c:v>
                </c:pt>
                <c:pt idx="1782">
                  <c:v>142.56</c:v>
                </c:pt>
                <c:pt idx="1783">
                  <c:v>142.63999999999999</c:v>
                </c:pt>
                <c:pt idx="1784">
                  <c:v>142.72</c:v>
                </c:pt>
                <c:pt idx="1785">
                  <c:v>142.80000000000001</c:v>
                </c:pt>
                <c:pt idx="1786">
                  <c:v>142.88</c:v>
                </c:pt>
                <c:pt idx="1787">
                  <c:v>142.96</c:v>
                </c:pt>
                <c:pt idx="1788">
                  <c:v>143.04</c:v>
                </c:pt>
                <c:pt idx="1789">
                  <c:v>143.12</c:v>
                </c:pt>
                <c:pt idx="1790">
                  <c:v>143.19999999999999</c:v>
                </c:pt>
                <c:pt idx="1791">
                  <c:v>143.28</c:v>
                </c:pt>
                <c:pt idx="1792">
                  <c:v>143.36000000000001</c:v>
                </c:pt>
                <c:pt idx="1793">
                  <c:v>143.44</c:v>
                </c:pt>
                <c:pt idx="1794">
                  <c:v>143.52000000000001</c:v>
                </c:pt>
                <c:pt idx="1795">
                  <c:v>143.6</c:v>
                </c:pt>
                <c:pt idx="1796">
                  <c:v>143.68</c:v>
                </c:pt>
                <c:pt idx="1797">
                  <c:v>143.76</c:v>
                </c:pt>
                <c:pt idx="1798">
                  <c:v>143.84</c:v>
                </c:pt>
                <c:pt idx="1799">
                  <c:v>143.91999999999999</c:v>
                </c:pt>
                <c:pt idx="1800">
                  <c:v>144</c:v>
                </c:pt>
                <c:pt idx="1801">
                  <c:v>144.08000000000001</c:v>
                </c:pt>
                <c:pt idx="1802">
                  <c:v>144.16</c:v>
                </c:pt>
                <c:pt idx="1803">
                  <c:v>144.24</c:v>
                </c:pt>
                <c:pt idx="1804">
                  <c:v>144.32</c:v>
                </c:pt>
                <c:pt idx="1805">
                  <c:v>144.4</c:v>
                </c:pt>
                <c:pt idx="1806">
                  <c:v>144.47999999999999</c:v>
                </c:pt>
                <c:pt idx="1807">
                  <c:v>144.56</c:v>
                </c:pt>
                <c:pt idx="1808">
                  <c:v>144.63999999999999</c:v>
                </c:pt>
                <c:pt idx="1809">
                  <c:v>144.72</c:v>
                </c:pt>
                <c:pt idx="1810">
                  <c:v>144.80000000000001</c:v>
                </c:pt>
                <c:pt idx="1811">
                  <c:v>144.88</c:v>
                </c:pt>
                <c:pt idx="1812">
                  <c:v>144.96</c:v>
                </c:pt>
                <c:pt idx="1813">
                  <c:v>145.04</c:v>
                </c:pt>
                <c:pt idx="1814">
                  <c:v>145.12</c:v>
                </c:pt>
                <c:pt idx="1815">
                  <c:v>145.19999999999999</c:v>
                </c:pt>
                <c:pt idx="1816">
                  <c:v>145.28</c:v>
                </c:pt>
                <c:pt idx="1817">
                  <c:v>145.36000000000001</c:v>
                </c:pt>
                <c:pt idx="1818">
                  <c:v>145.44</c:v>
                </c:pt>
                <c:pt idx="1819">
                  <c:v>145.52000000000001</c:v>
                </c:pt>
                <c:pt idx="1820">
                  <c:v>145.6</c:v>
                </c:pt>
                <c:pt idx="1821">
                  <c:v>145.68</c:v>
                </c:pt>
                <c:pt idx="1822">
                  <c:v>145.76</c:v>
                </c:pt>
                <c:pt idx="1823">
                  <c:v>145.84</c:v>
                </c:pt>
                <c:pt idx="1824">
                  <c:v>145.91999999999999</c:v>
                </c:pt>
                <c:pt idx="1825">
                  <c:v>146</c:v>
                </c:pt>
                <c:pt idx="1826">
                  <c:v>146.08000000000001</c:v>
                </c:pt>
                <c:pt idx="1827">
                  <c:v>146.16</c:v>
                </c:pt>
                <c:pt idx="1828">
                  <c:v>146.24</c:v>
                </c:pt>
                <c:pt idx="1829">
                  <c:v>146.32</c:v>
                </c:pt>
                <c:pt idx="1830">
                  <c:v>146.4</c:v>
                </c:pt>
                <c:pt idx="1831">
                  <c:v>146.47999999999999</c:v>
                </c:pt>
                <c:pt idx="1832">
                  <c:v>146.56</c:v>
                </c:pt>
                <c:pt idx="1833">
                  <c:v>146.63999999999999</c:v>
                </c:pt>
                <c:pt idx="1834">
                  <c:v>146.72</c:v>
                </c:pt>
                <c:pt idx="1835">
                  <c:v>146.80000000000001</c:v>
                </c:pt>
                <c:pt idx="1836">
                  <c:v>146.88</c:v>
                </c:pt>
                <c:pt idx="1837">
                  <c:v>146.96</c:v>
                </c:pt>
                <c:pt idx="1838">
                  <c:v>147.04</c:v>
                </c:pt>
                <c:pt idx="1839">
                  <c:v>147.12</c:v>
                </c:pt>
                <c:pt idx="1840">
                  <c:v>147.19999999999999</c:v>
                </c:pt>
                <c:pt idx="1841">
                  <c:v>147.28</c:v>
                </c:pt>
                <c:pt idx="1842">
                  <c:v>147.36000000000001</c:v>
                </c:pt>
                <c:pt idx="1843">
                  <c:v>147.44</c:v>
                </c:pt>
                <c:pt idx="1844">
                  <c:v>147.52000000000001</c:v>
                </c:pt>
                <c:pt idx="1845">
                  <c:v>147.6</c:v>
                </c:pt>
                <c:pt idx="1846">
                  <c:v>147.68</c:v>
                </c:pt>
                <c:pt idx="1847">
                  <c:v>147.76</c:v>
                </c:pt>
                <c:pt idx="1848">
                  <c:v>147.84</c:v>
                </c:pt>
                <c:pt idx="1849">
                  <c:v>147.91999999999999</c:v>
                </c:pt>
                <c:pt idx="1850">
                  <c:v>148</c:v>
                </c:pt>
                <c:pt idx="1851">
                  <c:v>148.08000000000001</c:v>
                </c:pt>
                <c:pt idx="1852">
                  <c:v>148.16</c:v>
                </c:pt>
                <c:pt idx="1853">
                  <c:v>148.24</c:v>
                </c:pt>
                <c:pt idx="1854">
                  <c:v>148.32</c:v>
                </c:pt>
                <c:pt idx="1855">
                  <c:v>148.4</c:v>
                </c:pt>
                <c:pt idx="1856">
                  <c:v>148.47999999999999</c:v>
                </c:pt>
                <c:pt idx="1857">
                  <c:v>148.56</c:v>
                </c:pt>
                <c:pt idx="1858">
                  <c:v>148.63999999999999</c:v>
                </c:pt>
                <c:pt idx="1859">
                  <c:v>148.72</c:v>
                </c:pt>
                <c:pt idx="1860">
                  <c:v>148.80000000000001</c:v>
                </c:pt>
                <c:pt idx="1861">
                  <c:v>148.88</c:v>
                </c:pt>
                <c:pt idx="1862">
                  <c:v>148.96</c:v>
                </c:pt>
                <c:pt idx="1863">
                  <c:v>149.04</c:v>
                </c:pt>
                <c:pt idx="1864">
                  <c:v>149.12</c:v>
                </c:pt>
                <c:pt idx="1865">
                  <c:v>149.19999999999999</c:v>
                </c:pt>
                <c:pt idx="1866">
                  <c:v>149.28</c:v>
                </c:pt>
                <c:pt idx="1867">
                  <c:v>149.36000000000001</c:v>
                </c:pt>
                <c:pt idx="1868">
                  <c:v>149.44</c:v>
                </c:pt>
                <c:pt idx="1869">
                  <c:v>149.52000000000001</c:v>
                </c:pt>
                <c:pt idx="1870">
                  <c:v>149.6</c:v>
                </c:pt>
                <c:pt idx="1871">
                  <c:v>149.68</c:v>
                </c:pt>
                <c:pt idx="1872">
                  <c:v>149.76</c:v>
                </c:pt>
                <c:pt idx="1873">
                  <c:v>149.84</c:v>
                </c:pt>
                <c:pt idx="1874">
                  <c:v>149.91999999999999</c:v>
                </c:pt>
                <c:pt idx="1875">
                  <c:v>150</c:v>
                </c:pt>
                <c:pt idx="1876">
                  <c:v>150.08000000000001</c:v>
                </c:pt>
                <c:pt idx="1877">
                  <c:v>150.16</c:v>
                </c:pt>
                <c:pt idx="1878">
                  <c:v>150.24</c:v>
                </c:pt>
                <c:pt idx="1879">
                  <c:v>150.32</c:v>
                </c:pt>
                <c:pt idx="1880">
                  <c:v>150.4</c:v>
                </c:pt>
                <c:pt idx="1881">
                  <c:v>150.47999999999999</c:v>
                </c:pt>
                <c:pt idx="1882">
                  <c:v>150.56</c:v>
                </c:pt>
                <c:pt idx="1883">
                  <c:v>150.63999999999999</c:v>
                </c:pt>
                <c:pt idx="1884">
                  <c:v>150.72</c:v>
                </c:pt>
                <c:pt idx="1885">
                  <c:v>150.80000000000001</c:v>
                </c:pt>
                <c:pt idx="1886">
                  <c:v>150.88</c:v>
                </c:pt>
                <c:pt idx="1887">
                  <c:v>150.96</c:v>
                </c:pt>
                <c:pt idx="1888">
                  <c:v>151.04</c:v>
                </c:pt>
                <c:pt idx="1889">
                  <c:v>151.12</c:v>
                </c:pt>
                <c:pt idx="1890">
                  <c:v>151.19999999999999</c:v>
                </c:pt>
                <c:pt idx="1891">
                  <c:v>151.28</c:v>
                </c:pt>
                <c:pt idx="1892">
                  <c:v>151.36000000000001</c:v>
                </c:pt>
                <c:pt idx="1893">
                  <c:v>151.44</c:v>
                </c:pt>
                <c:pt idx="1894">
                  <c:v>151.52000000000001</c:v>
                </c:pt>
                <c:pt idx="1895">
                  <c:v>151.6</c:v>
                </c:pt>
                <c:pt idx="1896">
                  <c:v>151.68</c:v>
                </c:pt>
                <c:pt idx="1897">
                  <c:v>151.76</c:v>
                </c:pt>
                <c:pt idx="1898">
                  <c:v>151.84</c:v>
                </c:pt>
                <c:pt idx="1899">
                  <c:v>151.91999999999999</c:v>
                </c:pt>
                <c:pt idx="1900">
                  <c:v>152</c:v>
                </c:pt>
                <c:pt idx="1901">
                  <c:v>152.08000000000001</c:v>
                </c:pt>
                <c:pt idx="1902">
                  <c:v>152.16</c:v>
                </c:pt>
                <c:pt idx="1903">
                  <c:v>152.24</c:v>
                </c:pt>
                <c:pt idx="1904">
                  <c:v>152.32</c:v>
                </c:pt>
                <c:pt idx="1905">
                  <c:v>152.4</c:v>
                </c:pt>
                <c:pt idx="1906">
                  <c:v>152.47999999999999</c:v>
                </c:pt>
                <c:pt idx="1907">
                  <c:v>152.56</c:v>
                </c:pt>
                <c:pt idx="1908">
                  <c:v>152.63999999999999</c:v>
                </c:pt>
                <c:pt idx="1909">
                  <c:v>152.72</c:v>
                </c:pt>
                <c:pt idx="1910">
                  <c:v>152.80000000000001</c:v>
                </c:pt>
                <c:pt idx="1911">
                  <c:v>152.88</c:v>
                </c:pt>
                <c:pt idx="1912">
                  <c:v>152.96</c:v>
                </c:pt>
                <c:pt idx="1913">
                  <c:v>153.04</c:v>
                </c:pt>
                <c:pt idx="1914">
                  <c:v>153.12</c:v>
                </c:pt>
                <c:pt idx="1915">
                  <c:v>153.19999999999999</c:v>
                </c:pt>
                <c:pt idx="1916">
                  <c:v>153.28</c:v>
                </c:pt>
                <c:pt idx="1917">
                  <c:v>153.36000000000001</c:v>
                </c:pt>
                <c:pt idx="1918">
                  <c:v>153.44</c:v>
                </c:pt>
                <c:pt idx="1919">
                  <c:v>153.52000000000001</c:v>
                </c:pt>
                <c:pt idx="1920">
                  <c:v>153.6</c:v>
                </c:pt>
                <c:pt idx="1921">
                  <c:v>153.68</c:v>
                </c:pt>
                <c:pt idx="1922">
                  <c:v>153.76</c:v>
                </c:pt>
                <c:pt idx="1923">
                  <c:v>153.84</c:v>
                </c:pt>
                <c:pt idx="1924">
                  <c:v>153.91999999999999</c:v>
                </c:pt>
                <c:pt idx="1925">
                  <c:v>154</c:v>
                </c:pt>
                <c:pt idx="1926">
                  <c:v>154.08000000000001</c:v>
                </c:pt>
                <c:pt idx="1927">
                  <c:v>154.16</c:v>
                </c:pt>
                <c:pt idx="1928">
                  <c:v>154.24</c:v>
                </c:pt>
                <c:pt idx="1929">
                  <c:v>154.32</c:v>
                </c:pt>
                <c:pt idx="1930">
                  <c:v>154.4</c:v>
                </c:pt>
                <c:pt idx="1931">
                  <c:v>154.47999999999999</c:v>
                </c:pt>
                <c:pt idx="1932">
                  <c:v>154.56</c:v>
                </c:pt>
                <c:pt idx="1933">
                  <c:v>154.63999999999999</c:v>
                </c:pt>
                <c:pt idx="1934">
                  <c:v>154.72</c:v>
                </c:pt>
                <c:pt idx="1935">
                  <c:v>154.80000000000001</c:v>
                </c:pt>
                <c:pt idx="1936">
                  <c:v>154.88</c:v>
                </c:pt>
                <c:pt idx="1937">
                  <c:v>154.96</c:v>
                </c:pt>
                <c:pt idx="1938">
                  <c:v>155.04</c:v>
                </c:pt>
                <c:pt idx="1939">
                  <c:v>155.12</c:v>
                </c:pt>
                <c:pt idx="1940">
                  <c:v>155.19999999999999</c:v>
                </c:pt>
                <c:pt idx="1941">
                  <c:v>155.28</c:v>
                </c:pt>
                <c:pt idx="1942">
                  <c:v>155.36000000000001</c:v>
                </c:pt>
                <c:pt idx="1943">
                  <c:v>155.44</c:v>
                </c:pt>
                <c:pt idx="1944">
                  <c:v>155.52000000000001</c:v>
                </c:pt>
                <c:pt idx="1945">
                  <c:v>155.6</c:v>
                </c:pt>
                <c:pt idx="1946">
                  <c:v>155.68</c:v>
                </c:pt>
                <c:pt idx="1947">
                  <c:v>155.76</c:v>
                </c:pt>
                <c:pt idx="1948">
                  <c:v>155.84</c:v>
                </c:pt>
                <c:pt idx="1949">
                  <c:v>155.91999999999999</c:v>
                </c:pt>
                <c:pt idx="1950">
                  <c:v>156</c:v>
                </c:pt>
                <c:pt idx="1951">
                  <c:v>156.08000000000001</c:v>
                </c:pt>
                <c:pt idx="1952">
                  <c:v>156.16</c:v>
                </c:pt>
                <c:pt idx="1953">
                  <c:v>156.24</c:v>
                </c:pt>
                <c:pt idx="1954">
                  <c:v>156.32</c:v>
                </c:pt>
                <c:pt idx="1955">
                  <c:v>156.4</c:v>
                </c:pt>
                <c:pt idx="1956">
                  <c:v>156.47999999999999</c:v>
                </c:pt>
                <c:pt idx="1957">
                  <c:v>156.56</c:v>
                </c:pt>
                <c:pt idx="1958">
                  <c:v>156.63999999999999</c:v>
                </c:pt>
                <c:pt idx="1959">
                  <c:v>156.72</c:v>
                </c:pt>
                <c:pt idx="1960">
                  <c:v>156.80000000000001</c:v>
                </c:pt>
                <c:pt idx="1961">
                  <c:v>156.88</c:v>
                </c:pt>
                <c:pt idx="1962">
                  <c:v>156.96</c:v>
                </c:pt>
                <c:pt idx="1963">
                  <c:v>157.04</c:v>
                </c:pt>
                <c:pt idx="1964">
                  <c:v>157.12</c:v>
                </c:pt>
                <c:pt idx="1965">
                  <c:v>157.19999999999999</c:v>
                </c:pt>
                <c:pt idx="1966">
                  <c:v>157.28</c:v>
                </c:pt>
                <c:pt idx="1967">
                  <c:v>157.36000000000001</c:v>
                </c:pt>
                <c:pt idx="1968">
                  <c:v>157.44</c:v>
                </c:pt>
                <c:pt idx="1969">
                  <c:v>157.52000000000001</c:v>
                </c:pt>
                <c:pt idx="1970">
                  <c:v>157.6</c:v>
                </c:pt>
                <c:pt idx="1971">
                  <c:v>157.68</c:v>
                </c:pt>
                <c:pt idx="1972">
                  <c:v>157.76</c:v>
                </c:pt>
                <c:pt idx="1973">
                  <c:v>157.84</c:v>
                </c:pt>
                <c:pt idx="1974">
                  <c:v>157.91999999999999</c:v>
                </c:pt>
                <c:pt idx="1975">
                  <c:v>158</c:v>
                </c:pt>
                <c:pt idx="1976">
                  <c:v>158.08000000000001</c:v>
                </c:pt>
                <c:pt idx="1977">
                  <c:v>158.16</c:v>
                </c:pt>
                <c:pt idx="1978">
                  <c:v>158.24</c:v>
                </c:pt>
                <c:pt idx="1979">
                  <c:v>158.32</c:v>
                </c:pt>
                <c:pt idx="1980">
                  <c:v>158.4</c:v>
                </c:pt>
                <c:pt idx="1981">
                  <c:v>158.47999999999999</c:v>
                </c:pt>
                <c:pt idx="1982">
                  <c:v>158.56</c:v>
                </c:pt>
                <c:pt idx="1983">
                  <c:v>158.63999999999999</c:v>
                </c:pt>
                <c:pt idx="1984">
                  <c:v>158.72</c:v>
                </c:pt>
                <c:pt idx="1985">
                  <c:v>158.80000000000001</c:v>
                </c:pt>
                <c:pt idx="1986">
                  <c:v>158.88</c:v>
                </c:pt>
                <c:pt idx="1987">
                  <c:v>158.96</c:v>
                </c:pt>
                <c:pt idx="1988">
                  <c:v>159.04</c:v>
                </c:pt>
                <c:pt idx="1989">
                  <c:v>159.12</c:v>
                </c:pt>
                <c:pt idx="1990">
                  <c:v>159.19999999999999</c:v>
                </c:pt>
                <c:pt idx="1991">
                  <c:v>159.28</c:v>
                </c:pt>
                <c:pt idx="1992">
                  <c:v>159.36000000000001</c:v>
                </c:pt>
                <c:pt idx="1993">
                  <c:v>159.44</c:v>
                </c:pt>
                <c:pt idx="1994">
                  <c:v>159.52000000000001</c:v>
                </c:pt>
                <c:pt idx="1995">
                  <c:v>159.6</c:v>
                </c:pt>
                <c:pt idx="1996">
                  <c:v>159.68</c:v>
                </c:pt>
                <c:pt idx="1997">
                  <c:v>159.76</c:v>
                </c:pt>
                <c:pt idx="1998">
                  <c:v>159.84</c:v>
                </c:pt>
                <c:pt idx="1999">
                  <c:v>159.91999999999999</c:v>
                </c:pt>
                <c:pt idx="2000">
                  <c:v>160</c:v>
                </c:pt>
                <c:pt idx="2001">
                  <c:v>160.08000000000001</c:v>
                </c:pt>
                <c:pt idx="2002">
                  <c:v>160.16</c:v>
                </c:pt>
                <c:pt idx="2003">
                  <c:v>160.24</c:v>
                </c:pt>
                <c:pt idx="2004">
                  <c:v>160.32</c:v>
                </c:pt>
                <c:pt idx="2005">
                  <c:v>160.4</c:v>
                </c:pt>
                <c:pt idx="2006">
                  <c:v>160.47999999999999</c:v>
                </c:pt>
                <c:pt idx="2007">
                  <c:v>160.56</c:v>
                </c:pt>
                <c:pt idx="2008">
                  <c:v>160.63999999999999</c:v>
                </c:pt>
                <c:pt idx="2009">
                  <c:v>160.72</c:v>
                </c:pt>
                <c:pt idx="2010">
                  <c:v>160.80000000000001</c:v>
                </c:pt>
                <c:pt idx="2011">
                  <c:v>160.88</c:v>
                </c:pt>
                <c:pt idx="2012">
                  <c:v>160.96</c:v>
                </c:pt>
                <c:pt idx="2013">
                  <c:v>161.04</c:v>
                </c:pt>
                <c:pt idx="2014">
                  <c:v>161.12</c:v>
                </c:pt>
                <c:pt idx="2015">
                  <c:v>161.19999999999999</c:v>
                </c:pt>
                <c:pt idx="2016">
                  <c:v>161.28</c:v>
                </c:pt>
                <c:pt idx="2017">
                  <c:v>161.36000000000001</c:v>
                </c:pt>
                <c:pt idx="2018">
                  <c:v>161.44</c:v>
                </c:pt>
                <c:pt idx="2019">
                  <c:v>161.52000000000001</c:v>
                </c:pt>
                <c:pt idx="2020">
                  <c:v>161.6</c:v>
                </c:pt>
                <c:pt idx="2021">
                  <c:v>161.68</c:v>
                </c:pt>
                <c:pt idx="2022">
                  <c:v>161.76</c:v>
                </c:pt>
                <c:pt idx="2023">
                  <c:v>161.84</c:v>
                </c:pt>
                <c:pt idx="2024">
                  <c:v>161.91999999999999</c:v>
                </c:pt>
                <c:pt idx="2025">
                  <c:v>162</c:v>
                </c:pt>
                <c:pt idx="2026">
                  <c:v>162.08000000000001</c:v>
                </c:pt>
                <c:pt idx="2027">
                  <c:v>162.16</c:v>
                </c:pt>
                <c:pt idx="2028">
                  <c:v>162.24</c:v>
                </c:pt>
                <c:pt idx="2029">
                  <c:v>162.32</c:v>
                </c:pt>
                <c:pt idx="2030">
                  <c:v>162.4</c:v>
                </c:pt>
                <c:pt idx="2031">
                  <c:v>162.47999999999999</c:v>
                </c:pt>
                <c:pt idx="2032">
                  <c:v>162.56</c:v>
                </c:pt>
                <c:pt idx="2033">
                  <c:v>162.63999999999999</c:v>
                </c:pt>
                <c:pt idx="2034">
                  <c:v>162.72</c:v>
                </c:pt>
                <c:pt idx="2035">
                  <c:v>162.80000000000001</c:v>
                </c:pt>
                <c:pt idx="2036">
                  <c:v>162.88</c:v>
                </c:pt>
                <c:pt idx="2037">
                  <c:v>162.96</c:v>
                </c:pt>
                <c:pt idx="2038">
                  <c:v>163.04</c:v>
                </c:pt>
                <c:pt idx="2039">
                  <c:v>163.12</c:v>
                </c:pt>
                <c:pt idx="2040">
                  <c:v>163.19999999999999</c:v>
                </c:pt>
                <c:pt idx="2041">
                  <c:v>163.28</c:v>
                </c:pt>
                <c:pt idx="2042">
                  <c:v>163.36000000000001</c:v>
                </c:pt>
                <c:pt idx="2043">
                  <c:v>163.44</c:v>
                </c:pt>
                <c:pt idx="2044">
                  <c:v>163.52000000000001</c:v>
                </c:pt>
                <c:pt idx="2045">
                  <c:v>163.6</c:v>
                </c:pt>
                <c:pt idx="2046">
                  <c:v>163.68</c:v>
                </c:pt>
                <c:pt idx="2047">
                  <c:v>163.76</c:v>
                </c:pt>
                <c:pt idx="2048">
                  <c:v>163.84</c:v>
                </c:pt>
                <c:pt idx="2049">
                  <c:v>163.92</c:v>
                </c:pt>
                <c:pt idx="2050">
                  <c:v>164</c:v>
                </c:pt>
                <c:pt idx="2051">
                  <c:v>164.08</c:v>
                </c:pt>
                <c:pt idx="2052">
                  <c:v>164.16</c:v>
                </c:pt>
                <c:pt idx="2053">
                  <c:v>164.24</c:v>
                </c:pt>
                <c:pt idx="2054">
                  <c:v>164.32</c:v>
                </c:pt>
                <c:pt idx="2055">
                  <c:v>164.4</c:v>
                </c:pt>
                <c:pt idx="2056">
                  <c:v>164.48</c:v>
                </c:pt>
                <c:pt idx="2057">
                  <c:v>164.56</c:v>
                </c:pt>
                <c:pt idx="2058">
                  <c:v>164.64</c:v>
                </c:pt>
              </c:numCache>
            </c:numRef>
          </c:xVal>
          <c:yVal>
            <c:numRef>
              <c:f>'РУС Дипл4,12,2013'!$C$3:$C$2061</c:f>
              <c:numCache>
                <c:formatCode>General</c:formatCode>
                <c:ptCount val="205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1.9073599999999999</c:v>
                </c:pt>
                <c:pt idx="403">
                  <c:v>1.9073599999999999</c:v>
                </c:pt>
                <c:pt idx="404">
                  <c:v>1.9073599999999999</c:v>
                </c:pt>
                <c:pt idx="405">
                  <c:v>3.8147299999999991</c:v>
                </c:pt>
                <c:pt idx="406">
                  <c:v>3.8147299999999991</c:v>
                </c:pt>
                <c:pt idx="407">
                  <c:v>3.8147299999999991</c:v>
                </c:pt>
                <c:pt idx="408">
                  <c:v>5.7220799999999956</c:v>
                </c:pt>
                <c:pt idx="409">
                  <c:v>5.7220799999999956</c:v>
                </c:pt>
                <c:pt idx="410">
                  <c:v>7.6294499999999976</c:v>
                </c:pt>
                <c:pt idx="411">
                  <c:v>7.6294499999999976</c:v>
                </c:pt>
                <c:pt idx="412">
                  <c:v>7.6294499999999976</c:v>
                </c:pt>
                <c:pt idx="413">
                  <c:v>9.5368000000000013</c:v>
                </c:pt>
                <c:pt idx="414">
                  <c:v>9.5368000000000013</c:v>
                </c:pt>
                <c:pt idx="415">
                  <c:v>9.5368000000000013</c:v>
                </c:pt>
                <c:pt idx="416">
                  <c:v>9.5368000000000013</c:v>
                </c:pt>
                <c:pt idx="417">
                  <c:v>11.4442</c:v>
                </c:pt>
                <c:pt idx="418">
                  <c:v>11.4442</c:v>
                </c:pt>
                <c:pt idx="419">
                  <c:v>11.4442</c:v>
                </c:pt>
                <c:pt idx="420">
                  <c:v>11.4442</c:v>
                </c:pt>
                <c:pt idx="421">
                  <c:v>11.4442</c:v>
                </c:pt>
                <c:pt idx="422">
                  <c:v>11.4442</c:v>
                </c:pt>
                <c:pt idx="423">
                  <c:v>11.4442</c:v>
                </c:pt>
                <c:pt idx="424">
                  <c:v>11.4442</c:v>
                </c:pt>
                <c:pt idx="425">
                  <c:v>11.4442</c:v>
                </c:pt>
                <c:pt idx="426">
                  <c:v>11.4442</c:v>
                </c:pt>
                <c:pt idx="427">
                  <c:v>13.3515</c:v>
                </c:pt>
                <c:pt idx="428">
                  <c:v>13.3515</c:v>
                </c:pt>
                <c:pt idx="429">
                  <c:v>13.3515</c:v>
                </c:pt>
                <c:pt idx="430">
                  <c:v>15.258900000000001</c:v>
                </c:pt>
                <c:pt idx="431">
                  <c:v>15.258900000000001</c:v>
                </c:pt>
                <c:pt idx="432">
                  <c:v>15.258900000000001</c:v>
                </c:pt>
                <c:pt idx="433">
                  <c:v>15.258900000000001</c:v>
                </c:pt>
                <c:pt idx="434">
                  <c:v>17.1663</c:v>
                </c:pt>
                <c:pt idx="435">
                  <c:v>17.1663</c:v>
                </c:pt>
                <c:pt idx="436">
                  <c:v>17.1663</c:v>
                </c:pt>
                <c:pt idx="437">
                  <c:v>17.1663</c:v>
                </c:pt>
                <c:pt idx="438">
                  <c:v>19.073599999999999</c:v>
                </c:pt>
                <c:pt idx="439">
                  <c:v>19.073599999999999</c:v>
                </c:pt>
                <c:pt idx="440">
                  <c:v>19.073599999999999</c:v>
                </c:pt>
                <c:pt idx="441">
                  <c:v>19.073599999999999</c:v>
                </c:pt>
                <c:pt idx="442">
                  <c:v>19.073599999999999</c:v>
                </c:pt>
                <c:pt idx="443">
                  <c:v>20.981000000000002</c:v>
                </c:pt>
                <c:pt idx="444">
                  <c:v>20.981000000000002</c:v>
                </c:pt>
                <c:pt idx="445">
                  <c:v>20.981000000000002</c:v>
                </c:pt>
                <c:pt idx="446">
                  <c:v>20.981000000000002</c:v>
                </c:pt>
                <c:pt idx="447">
                  <c:v>20.981000000000002</c:v>
                </c:pt>
                <c:pt idx="448">
                  <c:v>22.88829999999998</c:v>
                </c:pt>
                <c:pt idx="449">
                  <c:v>22.88829999999998</c:v>
                </c:pt>
                <c:pt idx="450">
                  <c:v>22.88829999999998</c:v>
                </c:pt>
                <c:pt idx="451">
                  <c:v>22.88829999999998</c:v>
                </c:pt>
                <c:pt idx="452">
                  <c:v>22.88829999999998</c:v>
                </c:pt>
                <c:pt idx="453">
                  <c:v>22.88829999999998</c:v>
                </c:pt>
                <c:pt idx="454">
                  <c:v>22.88829999999998</c:v>
                </c:pt>
                <c:pt idx="455">
                  <c:v>22.88829999999998</c:v>
                </c:pt>
                <c:pt idx="456">
                  <c:v>22.88829999999998</c:v>
                </c:pt>
                <c:pt idx="457">
                  <c:v>22.88829999999998</c:v>
                </c:pt>
                <c:pt idx="458">
                  <c:v>22.88829999999998</c:v>
                </c:pt>
                <c:pt idx="459">
                  <c:v>22.88829999999998</c:v>
                </c:pt>
                <c:pt idx="460">
                  <c:v>22.88829999999998</c:v>
                </c:pt>
                <c:pt idx="461">
                  <c:v>22.88829999999998</c:v>
                </c:pt>
                <c:pt idx="462">
                  <c:v>22.88829999999998</c:v>
                </c:pt>
                <c:pt idx="463">
                  <c:v>22.88829999999998</c:v>
                </c:pt>
                <c:pt idx="464">
                  <c:v>22.88829999999998</c:v>
                </c:pt>
                <c:pt idx="465">
                  <c:v>24.7956</c:v>
                </c:pt>
                <c:pt idx="466">
                  <c:v>24.7956</c:v>
                </c:pt>
                <c:pt idx="467">
                  <c:v>22.88829999999998</c:v>
                </c:pt>
                <c:pt idx="468">
                  <c:v>22.88829999999998</c:v>
                </c:pt>
                <c:pt idx="469">
                  <c:v>22.88829999999998</c:v>
                </c:pt>
                <c:pt idx="470">
                  <c:v>22.88829999999998</c:v>
                </c:pt>
                <c:pt idx="471">
                  <c:v>22.88829999999998</c:v>
                </c:pt>
                <c:pt idx="472">
                  <c:v>22.88829999999998</c:v>
                </c:pt>
                <c:pt idx="473">
                  <c:v>22.88829999999998</c:v>
                </c:pt>
                <c:pt idx="474">
                  <c:v>20.981000000000002</c:v>
                </c:pt>
                <c:pt idx="475">
                  <c:v>19.073599999999999</c:v>
                </c:pt>
                <c:pt idx="476">
                  <c:v>19.073599999999999</c:v>
                </c:pt>
                <c:pt idx="477">
                  <c:v>19.073599999999999</c:v>
                </c:pt>
                <c:pt idx="478">
                  <c:v>19.073599999999999</c:v>
                </c:pt>
                <c:pt idx="479">
                  <c:v>17.1663</c:v>
                </c:pt>
                <c:pt idx="480">
                  <c:v>17.1663</c:v>
                </c:pt>
                <c:pt idx="481">
                  <c:v>17.1663</c:v>
                </c:pt>
                <c:pt idx="482">
                  <c:v>15.258900000000001</c:v>
                </c:pt>
                <c:pt idx="483">
                  <c:v>15.258900000000001</c:v>
                </c:pt>
                <c:pt idx="484">
                  <c:v>15.258900000000001</c:v>
                </c:pt>
                <c:pt idx="485">
                  <c:v>15.258900000000001</c:v>
                </c:pt>
                <c:pt idx="486">
                  <c:v>15.258900000000001</c:v>
                </c:pt>
                <c:pt idx="487">
                  <c:v>15.258900000000001</c:v>
                </c:pt>
                <c:pt idx="488">
                  <c:v>15.258900000000001</c:v>
                </c:pt>
                <c:pt idx="489">
                  <c:v>15.258900000000001</c:v>
                </c:pt>
                <c:pt idx="490">
                  <c:v>13.3515</c:v>
                </c:pt>
                <c:pt idx="491">
                  <c:v>13.3515</c:v>
                </c:pt>
                <c:pt idx="492">
                  <c:v>13.3515</c:v>
                </c:pt>
                <c:pt idx="493">
                  <c:v>13.3515</c:v>
                </c:pt>
                <c:pt idx="494">
                  <c:v>13.3515</c:v>
                </c:pt>
                <c:pt idx="495">
                  <c:v>13.3515</c:v>
                </c:pt>
                <c:pt idx="496">
                  <c:v>11.4442</c:v>
                </c:pt>
                <c:pt idx="497">
                  <c:v>11.4442</c:v>
                </c:pt>
                <c:pt idx="498">
                  <c:v>11.4442</c:v>
                </c:pt>
                <c:pt idx="499">
                  <c:v>11.4442</c:v>
                </c:pt>
                <c:pt idx="500">
                  <c:v>11.4442</c:v>
                </c:pt>
                <c:pt idx="501">
                  <c:v>11.4442</c:v>
                </c:pt>
                <c:pt idx="502">
                  <c:v>11.4442</c:v>
                </c:pt>
                <c:pt idx="503">
                  <c:v>9.5368000000000013</c:v>
                </c:pt>
                <c:pt idx="504">
                  <c:v>5.7220799999999956</c:v>
                </c:pt>
                <c:pt idx="505">
                  <c:v>5.7220799999999956</c:v>
                </c:pt>
                <c:pt idx="506">
                  <c:v>5.7220799999999956</c:v>
                </c:pt>
                <c:pt idx="507">
                  <c:v>5.7220799999999956</c:v>
                </c:pt>
                <c:pt idx="508">
                  <c:v>5.7220799999999956</c:v>
                </c:pt>
                <c:pt idx="509">
                  <c:v>5.7220799999999956</c:v>
                </c:pt>
                <c:pt idx="510">
                  <c:v>5.7220799999999956</c:v>
                </c:pt>
                <c:pt idx="511">
                  <c:v>5.7220799999999956</c:v>
                </c:pt>
                <c:pt idx="512">
                  <c:v>5.7220799999999956</c:v>
                </c:pt>
                <c:pt idx="513">
                  <c:v>5.7220799999999956</c:v>
                </c:pt>
                <c:pt idx="514">
                  <c:v>5.7220799999999956</c:v>
                </c:pt>
                <c:pt idx="515">
                  <c:v>5.7220799999999956</c:v>
                </c:pt>
                <c:pt idx="516">
                  <c:v>7.6294499999999976</c:v>
                </c:pt>
                <c:pt idx="517">
                  <c:v>7.6294499999999976</c:v>
                </c:pt>
                <c:pt idx="518">
                  <c:v>7.6294499999999976</c:v>
                </c:pt>
                <c:pt idx="519">
                  <c:v>5.7220799999999956</c:v>
                </c:pt>
                <c:pt idx="520">
                  <c:v>5.7220799999999956</c:v>
                </c:pt>
                <c:pt idx="521">
                  <c:v>5.7220799999999956</c:v>
                </c:pt>
                <c:pt idx="522">
                  <c:v>5.7220799999999956</c:v>
                </c:pt>
                <c:pt idx="523">
                  <c:v>5.7220799999999956</c:v>
                </c:pt>
                <c:pt idx="524">
                  <c:v>5.7220799999999956</c:v>
                </c:pt>
                <c:pt idx="525">
                  <c:v>5.7220799999999956</c:v>
                </c:pt>
                <c:pt idx="526">
                  <c:v>5.7220799999999956</c:v>
                </c:pt>
                <c:pt idx="527">
                  <c:v>5.7220799999999956</c:v>
                </c:pt>
                <c:pt idx="528">
                  <c:v>5.7220799999999956</c:v>
                </c:pt>
                <c:pt idx="529">
                  <c:v>5.7220799999999956</c:v>
                </c:pt>
                <c:pt idx="530">
                  <c:v>3.8147299999999991</c:v>
                </c:pt>
                <c:pt idx="531">
                  <c:v>3.8147299999999991</c:v>
                </c:pt>
                <c:pt idx="532">
                  <c:v>3.8147299999999991</c:v>
                </c:pt>
                <c:pt idx="533">
                  <c:v>3.8147299999999991</c:v>
                </c:pt>
                <c:pt idx="534">
                  <c:v>3.8147299999999991</c:v>
                </c:pt>
                <c:pt idx="535">
                  <c:v>3.8147299999999991</c:v>
                </c:pt>
                <c:pt idx="536">
                  <c:v>3.8147299999999991</c:v>
                </c:pt>
                <c:pt idx="537">
                  <c:v>3.8147299999999991</c:v>
                </c:pt>
                <c:pt idx="538">
                  <c:v>1.9073599999999999</c:v>
                </c:pt>
                <c:pt idx="539">
                  <c:v>1.9073599999999999</c:v>
                </c:pt>
                <c:pt idx="540">
                  <c:v>1.9073599999999999</c:v>
                </c:pt>
                <c:pt idx="541">
                  <c:v>1.9073599999999999</c:v>
                </c:pt>
                <c:pt idx="542">
                  <c:v>1.9073599999999999</c:v>
                </c:pt>
                <c:pt idx="543">
                  <c:v>1.9073599999999999</c:v>
                </c:pt>
                <c:pt idx="544">
                  <c:v>1.9073599999999999</c:v>
                </c:pt>
                <c:pt idx="545">
                  <c:v>1.9073599999999999</c:v>
                </c:pt>
                <c:pt idx="546">
                  <c:v>1.9073599999999999</c:v>
                </c:pt>
                <c:pt idx="547">
                  <c:v>1.9073599999999999</c:v>
                </c:pt>
                <c:pt idx="548">
                  <c:v>1.9073599999999999</c:v>
                </c:pt>
                <c:pt idx="549">
                  <c:v>1.9073599999999999</c:v>
                </c:pt>
                <c:pt idx="550">
                  <c:v>1.9073599999999999</c:v>
                </c:pt>
                <c:pt idx="551">
                  <c:v>1.9073599999999999</c:v>
                </c:pt>
                <c:pt idx="552">
                  <c:v>1.9073599999999999</c:v>
                </c:pt>
                <c:pt idx="553">
                  <c:v>1.9073599999999999</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1.9073599999999999</c:v>
                </c:pt>
                <c:pt idx="1020">
                  <c:v>1.9073599999999999</c:v>
                </c:pt>
                <c:pt idx="1021">
                  <c:v>3.8147299999999991</c:v>
                </c:pt>
                <c:pt idx="1022">
                  <c:v>3.8147299999999991</c:v>
                </c:pt>
                <c:pt idx="1023">
                  <c:v>3.8147299999999991</c:v>
                </c:pt>
                <c:pt idx="1024">
                  <c:v>5.7220799999999956</c:v>
                </c:pt>
                <c:pt idx="1025">
                  <c:v>5.7220799999999956</c:v>
                </c:pt>
                <c:pt idx="1026">
                  <c:v>7.6294499999999976</c:v>
                </c:pt>
                <c:pt idx="1027">
                  <c:v>7.6294499999999976</c:v>
                </c:pt>
                <c:pt idx="1028">
                  <c:v>9.5368000000000013</c:v>
                </c:pt>
                <c:pt idx="1029">
                  <c:v>9.5368000000000013</c:v>
                </c:pt>
                <c:pt idx="1030">
                  <c:v>9.5368000000000013</c:v>
                </c:pt>
                <c:pt idx="1031">
                  <c:v>11.4442</c:v>
                </c:pt>
                <c:pt idx="1032">
                  <c:v>11.4442</c:v>
                </c:pt>
                <c:pt idx="1033">
                  <c:v>11.4442</c:v>
                </c:pt>
                <c:pt idx="1034">
                  <c:v>11.4442</c:v>
                </c:pt>
                <c:pt idx="1035">
                  <c:v>11.4442</c:v>
                </c:pt>
                <c:pt idx="1036">
                  <c:v>11.4442</c:v>
                </c:pt>
                <c:pt idx="1037">
                  <c:v>11.4442</c:v>
                </c:pt>
                <c:pt idx="1038">
                  <c:v>11.4442</c:v>
                </c:pt>
                <c:pt idx="1039">
                  <c:v>11.4442</c:v>
                </c:pt>
                <c:pt idx="1040">
                  <c:v>11.4442</c:v>
                </c:pt>
                <c:pt idx="1041">
                  <c:v>11.4442</c:v>
                </c:pt>
                <c:pt idx="1042">
                  <c:v>13.3515</c:v>
                </c:pt>
                <c:pt idx="1043">
                  <c:v>13.3515</c:v>
                </c:pt>
                <c:pt idx="1044">
                  <c:v>13.3515</c:v>
                </c:pt>
                <c:pt idx="1045">
                  <c:v>15.258900000000001</c:v>
                </c:pt>
                <c:pt idx="1046">
                  <c:v>15.258900000000001</c:v>
                </c:pt>
                <c:pt idx="1047">
                  <c:v>15.258900000000001</c:v>
                </c:pt>
                <c:pt idx="1048">
                  <c:v>15.258900000000001</c:v>
                </c:pt>
                <c:pt idx="1049">
                  <c:v>17.1663</c:v>
                </c:pt>
                <c:pt idx="1050">
                  <c:v>17.1663</c:v>
                </c:pt>
                <c:pt idx="1051">
                  <c:v>17.1663</c:v>
                </c:pt>
                <c:pt idx="1052">
                  <c:v>19.073599999999999</c:v>
                </c:pt>
                <c:pt idx="1053">
                  <c:v>19.073599999999999</c:v>
                </c:pt>
                <c:pt idx="1054">
                  <c:v>19.073599999999999</c:v>
                </c:pt>
                <c:pt idx="1055">
                  <c:v>19.073599999999999</c:v>
                </c:pt>
                <c:pt idx="1056">
                  <c:v>20.981000000000002</c:v>
                </c:pt>
                <c:pt idx="1057">
                  <c:v>20.981000000000002</c:v>
                </c:pt>
                <c:pt idx="1058">
                  <c:v>20.981000000000002</c:v>
                </c:pt>
                <c:pt idx="1059">
                  <c:v>20.981000000000002</c:v>
                </c:pt>
                <c:pt idx="1060">
                  <c:v>22.88829999999998</c:v>
                </c:pt>
                <c:pt idx="1061">
                  <c:v>22.88829999999998</c:v>
                </c:pt>
                <c:pt idx="1062">
                  <c:v>22.88829999999998</c:v>
                </c:pt>
                <c:pt idx="1063">
                  <c:v>22.88829999999998</c:v>
                </c:pt>
                <c:pt idx="1064">
                  <c:v>22.88829999999998</c:v>
                </c:pt>
                <c:pt idx="1065">
                  <c:v>22.88829999999998</c:v>
                </c:pt>
                <c:pt idx="1066">
                  <c:v>22.88829999999998</c:v>
                </c:pt>
                <c:pt idx="1067">
                  <c:v>24.7956</c:v>
                </c:pt>
                <c:pt idx="1068">
                  <c:v>24.7956</c:v>
                </c:pt>
                <c:pt idx="1069">
                  <c:v>24.7956</c:v>
                </c:pt>
                <c:pt idx="1070">
                  <c:v>24.7956</c:v>
                </c:pt>
                <c:pt idx="1071">
                  <c:v>24.7956</c:v>
                </c:pt>
                <c:pt idx="1072">
                  <c:v>24.7956</c:v>
                </c:pt>
                <c:pt idx="1073">
                  <c:v>24.7956</c:v>
                </c:pt>
                <c:pt idx="1074">
                  <c:v>24.7956</c:v>
                </c:pt>
                <c:pt idx="1075">
                  <c:v>24.7956</c:v>
                </c:pt>
                <c:pt idx="1076">
                  <c:v>24.7956</c:v>
                </c:pt>
                <c:pt idx="1077">
                  <c:v>22.88829999999998</c:v>
                </c:pt>
                <c:pt idx="1078">
                  <c:v>22.88829999999998</c:v>
                </c:pt>
                <c:pt idx="1079">
                  <c:v>22.88829999999998</c:v>
                </c:pt>
                <c:pt idx="1080">
                  <c:v>22.88829999999998</c:v>
                </c:pt>
                <c:pt idx="1081">
                  <c:v>22.88829999999998</c:v>
                </c:pt>
                <c:pt idx="1082">
                  <c:v>22.88829999999998</c:v>
                </c:pt>
                <c:pt idx="1083">
                  <c:v>22.88829999999998</c:v>
                </c:pt>
                <c:pt idx="1084">
                  <c:v>22.88829999999998</c:v>
                </c:pt>
                <c:pt idx="1085">
                  <c:v>20.981000000000002</c:v>
                </c:pt>
                <c:pt idx="1086">
                  <c:v>20.981000000000002</c:v>
                </c:pt>
                <c:pt idx="1087">
                  <c:v>20.981000000000002</c:v>
                </c:pt>
                <c:pt idx="1088">
                  <c:v>20.981000000000002</c:v>
                </c:pt>
                <c:pt idx="1089">
                  <c:v>20.981000000000002</c:v>
                </c:pt>
                <c:pt idx="1090">
                  <c:v>20.981000000000002</c:v>
                </c:pt>
                <c:pt idx="1091">
                  <c:v>19.073599999999999</c:v>
                </c:pt>
                <c:pt idx="1092">
                  <c:v>19.073599999999999</c:v>
                </c:pt>
                <c:pt idx="1093">
                  <c:v>19.073599999999999</c:v>
                </c:pt>
                <c:pt idx="1094">
                  <c:v>19.073599999999999</c:v>
                </c:pt>
                <c:pt idx="1095">
                  <c:v>19.073599999999999</c:v>
                </c:pt>
                <c:pt idx="1096">
                  <c:v>17.1663</c:v>
                </c:pt>
                <c:pt idx="1097">
                  <c:v>17.1663</c:v>
                </c:pt>
                <c:pt idx="1098">
                  <c:v>17.1663</c:v>
                </c:pt>
                <c:pt idx="1099">
                  <c:v>17.1663</c:v>
                </c:pt>
                <c:pt idx="1100">
                  <c:v>17.1663</c:v>
                </c:pt>
                <c:pt idx="1101">
                  <c:v>17.1663</c:v>
                </c:pt>
                <c:pt idx="1102">
                  <c:v>17.1663</c:v>
                </c:pt>
                <c:pt idx="1103">
                  <c:v>17.1663</c:v>
                </c:pt>
                <c:pt idx="1104">
                  <c:v>15.258900000000001</c:v>
                </c:pt>
                <c:pt idx="1105">
                  <c:v>15.258900000000001</c:v>
                </c:pt>
                <c:pt idx="1106">
                  <c:v>15.258900000000001</c:v>
                </c:pt>
                <c:pt idx="1107">
                  <c:v>15.258900000000001</c:v>
                </c:pt>
                <c:pt idx="1108">
                  <c:v>15.258900000000001</c:v>
                </c:pt>
                <c:pt idx="1109">
                  <c:v>13.3515</c:v>
                </c:pt>
                <c:pt idx="1110">
                  <c:v>13.3515</c:v>
                </c:pt>
                <c:pt idx="1111">
                  <c:v>13.3515</c:v>
                </c:pt>
                <c:pt idx="1112">
                  <c:v>11.4442</c:v>
                </c:pt>
                <c:pt idx="1113">
                  <c:v>11.4442</c:v>
                </c:pt>
                <c:pt idx="1114">
                  <c:v>11.4442</c:v>
                </c:pt>
                <c:pt idx="1115">
                  <c:v>11.4442</c:v>
                </c:pt>
                <c:pt idx="1116">
                  <c:v>11.4442</c:v>
                </c:pt>
                <c:pt idx="1117">
                  <c:v>11.4442</c:v>
                </c:pt>
                <c:pt idx="1118">
                  <c:v>11.4442</c:v>
                </c:pt>
                <c:pt idx="1119">
                  <c:v>9.5368000000000013</c:v>
                </c:pt>
                <c:pt idx="1120">
                  <c:v>9.5368000000000013</c:v>
                </c:pt>
                <c:pt idx="1121">
                  <c:v>9.5368000000000013</c:v>
                </c:pt>
                <c:pt idx="1122">
                  <c:v>9.5368000000000013</c:v>
                </c:pt>
                <c:pt idx="1123">
                  <c:v>9.5368000000000013</c:v>
                </c:pt>
                <c:pt idx="1124">
                  <c:v>7.6294499999999976</c:v>
                </c:pt>
                <c:pt idx="1125">
                  <c:v>7.6294499999999976</c:v>
                </c:pt>
                <c:pt idx="1126">
                  <c:v>7.6294499999999976</c:v>
                </c:pt>
                <c:pt idx="1127">
                  <c:v>7.6294499999999976</c:v>
                </c:pt>
                <c:pt idx="1128">
                  <c:v>7.6294499999999976</c:v>
                </c:pt>
                <c:pt idx="1129">
                  <c:v>5.7220799999999956</c:v>
                </c:pt>
                <c:pt idx="1130">
                  <c:v>5.7220799999999956</c:v>
                </c:pt>
                <c:pt idx="1131">
                  <c:v>5.7220799999999956</c:v>
                </c:pt>
                <c:pt idx="1132">
                  <c:v>5.7220799999999956</c:v>
                </c:pt>
                <c:pt idx="1133">
                  <c:v>5.7220799999999956</c:v>
                </c:pt>
                <c:pt idx="1134">
                  <c:v>5.7220799999999956</c:v>
                </c:pt>
                <c:pt idx="1135">
                  <c:v>3.8147299999999991</c:v>
                </c:pt>
                <c:pt idx="1136">
                  <c:v>3.8147299999999991</c:v>
                </c:pt>
                <c:pt idx="1137">
                  <c:v>3.8147299999999991</c:v>
                </c:pt>
                <c:pt idx="1138">
                  <c:v>3.8147299999999991</c:v>
                </c:pt>
                <c:pt idx="1139">
                  <c:v>3.8147299999999991</c:v>
                </c:pt>
                <c:pt idx="1140">
                  <c:v>3.8147299999999991</c:v>
                </c:pt>
                <c:pt idx="1141">
                  <c:v>3.8147299999999991</c:v>
                </c:pt>
                <c:pt idx="1142">
                  <c:v>3.8147299999999991</c:v>
                </c:pt>
                <c:pt idx="1143">
                  <c:v>3.8147299999999991</c:v>
                </c:pt>
                <c:pt idx="1144">
                  <c:v>3.8147299999999991</c:v>
                </c:pt>
                <c:pt idx="1145">
                  <c:v>3.8147299999999991</c:v>
                </c:pt>
                <c:pt idx="1146">
                  <c:v>3.8147299999999991</c:v>
                </c:pt>
                <c:pt idx="1147">
                  <c:v>3.8147299999999991</c:v>
                </c:pt>
                <c:pt idx="1148">
                  <c:v>3.8147299999999991</c:v>
                </c:pt>
                <c:pt idx="1149">
                  <c:v>3.8147299999999991</c:v>
                </c:pt>
                <c:pt idx="1150">
                  <c:v>3.8147299999999991</c:v>
                </c:pt>
                <c:pt idx="1151">
                  <c:v>1.9073599999999999</c:v>
                </c:pt>
                <c:pt idx="1152">
                  <c:v>1.9073599999999999</c:v>
                </c:pt>
                <c:pt idx="1153">
                  <c:v>1.9073599999999999</c:v>
                </c:pt>
                <c:pt idx="1154">
                  <c:v>1.9073599999999999</c:v>
                </c:pt>
                <c:pt idx="1155">
                  <c:v>1.9073599999999999</c:v>
                </c:pt>
                <c:pt idx="1156">
                  <c:v>1.9073599999999999</c:v>
                </c:pt>
                <c:pt idx="1157">
                  <c:v>1.9073599999999999</c:v>
                </c:pt>
                <c:pt idx="1158">
                  <c:v>1.9073599999999999</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1.9073599999999999</c:v>
                </c:pt>
                <c:pt idx="1513">
                  <c:v>1.9073599999999999</c:v>
                </c:pt>
                <c:pt idx="1514">
                  <c:v>1.9073599999999999</c:v>
                </c:pt>
                <c:pt idx="1515">
                  <c:v>3.8147299999999991</c:v>
                </c:pt>
                <c:pt idx="1516">
                  <c:v>3.8147299999999991</c:v>
                </c:pt>
                <c:pt idx="1517">
                  <c:v>3.8147299999999991</c:v>
                </c:pt>
                <c:pt idx="1518">
                  <c:v>3.8147299999999991</c:v>
                </c:pt>
                <c:pt idx="1519">
                  <c:v>5.7220799999999956</c:v>
                </c:pt>
                <c:pt idx="1520">
                  <c:v>5.7220799999999956</c:v>
                </c:pt>
                <c:pt idx="1521">
                  <c:v>5.7220799999999956</c:v>
                </c:pt>
                <c:pt idx="1522">
                  <c:v>5.7220799999999956</c:v>
                </c:pt>
                <c:pt idx="1523">
                  <c:v>7.6294499999999976</c:v>
                </c:pt>
                <c:pt idx="1524">
                  <c:v>7.6294499999999976</c:v>
                </c:pt>
                <c:pt idx="1525">
                  <c:v>7.6294499999999976</c:v>
                </c:pt>
                <c:pt idx="1526">
                  <c:v>9.5368000000000013</c:v>
                </c:pt>
                <c:pt idx="1527">
                  <c:v>9.5368000000000013</c:v>
                </c:pt>
                <c:pt idx="1528">
                  <c:v>9.5368000000000013</c:v>
                </c:pt>
                <c:pt idx="1529">
                  <c:v>11.4442</c:v>
                </c:pt>
                <c:pt idx="1530">
                  <c:v>11.4442</c:v>
                </c:pt>
                <c:pt idx="1531">
                  <c:v>11.4442</c:v>
                </c:pt>
                <c:pt idx="1532">
                  <c:v>11.4442</c:v>
                </c:pt>
                <c:pt idx="1533">
                  <c:v>11.4442</c:v>
                </c:pt>
                <c:pt idx="1534">
                  <c:v>11.4442</c:v>
                </c:pt>
                <c:pt idx="1535">
                  <c:v>13.3515</c:v>
                </c:pt>
                <c:pt idx="1536">
                  <c:v>13.3515</c:v>
                </c:pt>
                <c:pt idx="1537">
                  <c:v>13.3515</c:v>
                </c:pt>
                <c:pt idx="1538">
                  <c:v>15.258900000000001</c:v>
                </c:pt>
                <c:pt idx="1539">
                  <c:v>15.258900000000001</c:v>
                </c:pt>
                <c:pt idx="1540">
                  <c:v>15.258900000000001</c:v>
                </c:pt>
                <c:pt idx="1541">
                  <c:v>17.1663</c:v>
                </c:pt>
                <c:pt idx="1542">
                  <c:v>17.1663</c:v>
                </c:pt>
                <c:pt idx="1543">
                  <c:v>17.1663</c:v>
                </c:pt>
                <c:pt idx="1544">
                  <c:v>19.073599999999999</c:v>
                </c:pt>
                <c:pt idx="1545">
                  <c:v>19.073599999999999</c:v>
                </c:pt>
                <c:pt idx="1546">
                  <c:v>19.073599999999999</c:v>
                </c:pt>
                <c:pt idx="1547">
                  <c:v>19.073599999999999</c:v>
                </c:pt>
                <c:pt idx="1548">
                  <c:v>20.981000000000002</c:v>
                </c:pt>
                <c:pt idx="1549">
                  <c:v>20.981000000000002</c:v>
                </c:pt>
                <c:pt idx="1550">
                  <c:v>20.981000000000002</c:v>
                </c:pt>
                <c:pt idx="1551">
                  <c:v>20.981000000000002</c:v>
                </c:pt>
                <c:pt idx="1552">
                  <c:v>20.981000000000002</c:v>
                </c:pt>
                <c:pt idx="1553">
                  <c:v>22.88829999999998</c:v>
                </c:pt>
                <c:pt idx="1554">
                  <c:v>22.88829999999998</c:v>
                </c:pt>
                <c:pt idx="1555">
                  <c:v>22.88829999999998</c:v>
                </c:pt>
                <c:pt idx="1556">
                  <c:v>22.88829999999998</c:v>
                </c:pt>
                <c:pt idx="1557">
                  <c:v>22.88829999999998</c:v>
                </c:pt>
                <c:pt idx="1558">
                  <c:v>22.88829999999998</c:v>
                </c:pt>
                <c:pt idx="1559">
                  <c:v>22.88829999999998</c:v>
                </c:pt>
                <c:pt idx="1560">
                  <c:v>22.88829999999998</c:v>
                </c:pt>
                <c:pt idx="1561">
                  <c:v>22.88829999999998</c:v>
                </c:pt>
                <c:pt idx="1562">
                  <c:v>22.88829999999998</c:v>
                </c:pt>
                <c:pt idx="1563">
                  <c:v>22.88829999999998</c:v>
                </c:pt>
                <c:pt idx="1564">
                  <c:v>22.88829999999998</c:v>
                </c:pt>
                <c:pt idx="1565">
                  <c:v>22.88829999999998</c:v>
                </c:pt>
                <c:pt idx="1566">
                  <c:v>22.88829999999998</c:v>
                </c:pt>
                <c:pt idx="1567">
                  <c:v>22.88829999999998</c:v>
                </c:pt>
                <c:pt idx="1568">
                  <c:v>22.88829999999998</c:v>
                </c:pt>
                <c:pt idx="1569">
                  <c:v>22.88829999999998</c:v>
                </c:pt>
                <c:pt idx="1570">
                  <c:v>22.88829999999998</c:v>
                </c:pt>
                <c:pt idx="1571">
                  <c:v>22.88829999999998</c:v>
                </c:pt>
                <c:pt idx="1572">
                  <c:v>20.981000000000002</c:v>
                </c:pt>
                <c:pt idx="1573">
                  <c:v>20.981000000000002</c:v>
                </c:pt>
                <c:pt idx="1574">
                  <c:v>20.981000000000002</c:v>
                </c:pt>
                <c:pt idx="1575">
                  <c:v>20.981000000000002</c:v>
                </c:pt>
                <c:pt idx="1576">
                  <c:v>20.981000000000002</c:v>
                </c:pt>
                <c:pt idx="1577">
                  <c:v>20.981000000000002</c:v>
                </c:pt>
                <c:pt idx="1578">
                  <c:v>20.981000000000002</c:v>
                </c:pt>
                <c:pt idx="1579">
                  <c:v>20.981000000000002</c:v>
                </c:pt>
                <c:pt idx="1580">
                  <c:v>19.073599999999999</c:v>
                </c:pt>
                <c:pt idx="1581">
                  <c:v>19.073599999999999</c:v>
                </c:pt>
                <c:pt idx="1582">
                  <c:v>19.073599999999999</c:v>
                </c:pt>
                <c:pt idx="1583">
                  <c:v>19.073599999999999</c:v>
                </c:pt>
                <c:pt idx="1584">
                  <c:v>19.073599999999999</c:v>
                </c:pt>
                <c:pt idx="1585">
                  <c:v>17.1663</c:v>
                </c:pt>
                <c:pt idx="1586">
                  <c:v>17.1663</c:v>
                </c:pt>
                <c:pt idx="1587">
                  <c:v>17.1663</c:v>
                </c:pt>
                <c:pt idx="1588">
                  <c:v>17.1663</c:v>
                </c:pt>
                <c:pt idx="1589">
                  <c:v>15.258900000000001</c:v>
                </c:pt>
                <c:pt idx="1590">
                  <c:v>15.258900000000001</c:v>
                </c:pt>
                <c:pt idx="1591">
                  <c:v>15.258900000000001</c:v>
                </c:pt>
                <c:pt idx="1592">
                  <c:v>15.258900000000001</c:v>
                </c:pt>
                <c:pt idx="1593">
                  <c:v>15.258900000000001</c:v>
                </c:pt>
                <c:pt idx="1594">
                  <c:v>15.258900000000001</c:v>
                </c:pt>
                <c:pt idx="1595">
                  <c:v>13.3515</c:v>
                </c:pt>
                <c:pt idx="1596">
                  <c:v>13.3515</c:v>
                </c:pt>
                <c:pt idx="1597">
                  <c:v>13.3515</c:v>
                </c:pt>
                <c:pt idx="1598">
                  <c:v>13.3515</c:v>
                </c:pt>
                <c:pt idx="1599">
                  <c:v>13.3515</c:v>
                </c:pt>
                <c:pt idx="1600">
                  <c:v>11.4442</c:v>
                </c:pt>
                <c:pt idx="1601">
                  <c:v>11.4442</c:v>
                </c:pt>
                <c:pt idx="1602">
                  <c:v>11.4442</c:v>
                </c:pt>
                <c:pt idx="1603">
                  <c:v>11.4442</c:v>
                </c:pt>
                <c:pt idx="1604">
                  <c:v>11.4442</c:v>
                </c:pt>
                <c:pt idx="1605">
                  <c:v>11.4442</c:v>
                </c:pt>
                <c:pt idx="1606">
                  <c:v>11.4442</c:v>
                </c:pt>
                <c:pt idx="1607">
                  <c:v>11.4442</c:v>
                </c:pt>
                <c:pt idx="1608">
                  <c:v>9.5368000000000013</c:v>
                </c:pt>
                <c:pt idx="1609">
                  <c:v>9.5368000000000013</c:v>
                </c:pt>
                <c:pt idx="1610">
                  <c:v>9.5368000000000013</c:v>
                </c:pt>
                <c:pt idx="1611">
                  <c:v>9.5368000000000013</c:v>
                </c:pt>
                <c:pt idx="1612">
                  <c:v>7.6294499999999976</c:v>
                </c:pt>
                <c:pt idx="1613">
                  <c:v>7.6294499999999976</c:v>
                </c:pt>
                <c:pt idx="1614">
                  <c:v>7.6294499999999976</c:v>
                </c:pt>
                <c:pt idx="1615">
                  <c:v>7.6294499999999976</c:v>
                </c:pt>
                <c:pt idx="1616">
                  <c:v>7.6294499999999976</c:v>
                </c:pt>
                <c:pt idx="1617">
                  <c:v>5.7220799999999956</c:v>
                </c:pt>
                <c:pt idx="1618">
                  <c:v>5.7220799999999956</c:v>
                </c:pt>
                <c:pt idx="1619">
                  <c:v>5.7220799999999956</c:v>
                </c:pt>
                <c:pt idx="1620">
                  <c:v>5.7220799999999956</c:v>
                </c:pt>
                <c:pt idx="1621">
                  <c:v>5.7220799999999956</c:v>
                </c:pt>
                <c:pt idx="1622">
                  <c:v>5.7220799999999956</c:v>
                </c:pt>
                <c:pt idx="1623">
                  <c:v>5.7220799999999956</c:v>
                </c:pt>
                <c:pt idx="1624">
                  <c:v>5.7220799999999956</c:v>
                </c:pt>
                <c:pt idx="1625">
                  <c:v>5.7220799999999956</c:v>
                </c:pt>
                <c:pt idx="1626">
                  <c:v>5.7220799999999956</c:v>
                </c:pt>
                <c:pt idx="1627">
                  <c:v>5.7220799999999956</c:v>
                </c:pt>
                <c:pt idx="1628">
                  <c:v>3.8147299999999991</c:v>
                </c:pt>
                <c:pt idx="1629">
                  <c:v>3.8147299999999991</c:v>
                </c:pt>
                <c:pt idx="1630">
                  <c:v>3.8147299999999991</c:v>
                </c:pt>
                <c:pt idx="1631">
                  <c:v>3.8147299999999991</c:v>
                </c:pt>
                <c:pt idx="1632">
                  <c:v>3.8147299999999991</c:v>
                </c:pt>
                <c:pt idx="1633">
                  <c:v>3.8147299999999991</c:v>
                </c:pt>
                <c:pt idx="1634">
                  <c:v>3.8147299999999991</c:v>
                </c:pt>
                <c:pt idx="1635">
                  <c:v>3.8147299999999991</c:v>
                </c:pt>
                <c:pt idx="1636">
                  <c:v>3.8147299999999991</c:v>
                </c:pt>
                <c:pt idx="1637">
                  <c:v>3.8147299999999991</c:v>
                </c:pt>
                <c:pt idx="1638">
                  <c:v>3.8147299999999991</c:v>
                </c:pt>
                <c:pt idx="1639">
                  <c:v>1.9073599999999999</c:v>
                </c:pt>
                <c:pt idx="1640">
                  <c:v>1.9073599999999999</c:v>
                </c:pt>
                <c:pt idx="1641">
                  <c:v>1.9073599999999999</c:v>
                </c:pt>
                <c:pt idx="1642">
                  <c:v>1.9073599999999999</c:v>
                </c:pt>
                <c:pt idx="1643">
                  <c:v>1.9073599999999999</c:v>
                </c:pt>
                <c:pt idx="1644">
                  <c:v>1.9073599999999999</c:v>
                </c:pt>
                <c:pt idx="1645">
                  <c:v>1.9073599999999999</c:v>
                </c:pt>
                <c:pt idx="1646">
                  <c:v>1.9073599999999999</c:v>
                </c:pt>
                <c:pt idx="1647">
                  <c:v>1.9073599999999999</c:v>
                </c:pt>
                <c:pt idx="1648">
                  <c:v>1.9073599999999999</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numCache>
            </c:numRef>
          </c:yVal>
          <c:smooth val="1"/>
          <c:extLst>
            <c:ext xmlns:c16="http://schemas.microsoft.com/office/drawing/2014/chart" uri="{C3380CC4-5D6E-409C-BE32-E72D297353CC}">
              <c16:uniqueId val="{00000000-9393-4AD7-BDEF-EB8FD2EEF9BE}"/>
            </c:ext>
          </c:extLst>
        </c:ser>
        <c:ser>
          <c:idx val="1"/>
          <c:order val="1"/>
          <c:tx>
            <c:v>V=0,4мкл</c:v>
          </c:tx>
          <c:spPr>
            <a:ln w="9525" cap="rnd">
              <a:solidFill>
                <a:schemeClr val="accent2"/>
              </a:solidFill>
              <a:round/>
            </a:ln>
            <a:effectLst>
              <a:outerShdw blurRad="50800" dist="38100" dir="5400000" rotWithShape="0">
                <a:srgbClr val="000000">
                  <a:alpha val="35000"/>
                </a:srgbClr>
              </a:outerShdw>
            </a:effectLst>
          </c:spPr>
          <c:marker>
            <c:symbol val="none"/>
          </c:marker>
          <c:xVal>
            <c:numRef>
              <c:f>'РУС Дипл4,12,2013'!$E$3:$E$2670</c:f>
              <c:numCache>
                <c:formatCode>General</c:formatCode>
                <c:ptCount val="2668"/>
                <c:pt idx="0">
                  <c:v>164.72</c:v>
                </c:pt>
                <c:pt idx="1">
                  <c:v>164.8</c:v>
                </c:pt>
                <c:pt idx="2">
                  <c:v>164.88</c:v>
                </c:pt>
                <c:pt idx="3">
                  <c:v>164.96</c:v>
                </c:pt>
                <c:pt idx="4">
                  <c:v>165.04</c:v>
                </c:pt>
                <c:pt idx="5">
                  <c:v>165.12</c:v>
                </c:pt>
                <c:pt idx="6">
                  <c:v>165.2</c:v>
                </c:pt>
                <c:pt idx="7">
                  <c:v>165.28</c:v>
                </c:pt>
                <c:pt idx="8">
                  <c:v>165.36</c:v>
                </c:pt>
                <c:pt idx="9">
                  <c:v>165.44</c:v>
                </c:pt>
                <c:pt idx="10">
                  <c:v>165.52</c:v>
                </c:pt>
                <c:pt idx="11">
                  <c:v>165.6</c:v>
                </c:pt>
                <c:pt idx="12">
                  <c:v>165.68</c:v>
                </c:pt>
                <c:pt idx="13">
                  <c:v>165.76</c:v>
                </c:pt>
                <c:pt idx="14">
                  <c:v>165.84</c:v>
                </c:pt>
                <c:pt idx="15">
                  <c:v>165.92</c:v>
                </c:pt>
                <c:pt idx="16">
                  <c:v>166</c:v>
                </c:pt>
                <c:pt idx="17">
                  <c:v>166.08</c:v>
                </c:pt>
                <c:pt idx="18">
                  <c:v>166.16</c:v>
                </c:pt>
                <c:pt idx="19">
                  <c:v>166.24</c:v>
                </c:pt>
                <c:pt idx="20">
                  <c:v>166.32</c:v>
                </c:pt>
                <c:pt idx="21">
                  <c:v>166.4</c:v>
                </c:pt>
                <c:pt idx="22">
                  <c:v>166.48</c:v>
                </c:pt>
                <c:pt idx="23">
                  <c:v>166.56</c:v>
                </c:pt>
                <c:pt idx="24">
                  <c:v>166.64</c:v>
                </c:pt>
                <c:pt idx="25">
                  <c:v>166.72</c:v>
                </c:pt>
                <c:pt idx="26">
                  <c:v>166.8</c:v>
                </c:pt>
                <c:pt idx="27">
                  <c:v>166.88</c:v>
                </c:pt>
                <c:pt idx="28">
                  <c:v>166.96</c:v>
                </c:pt>
                <c:pt idx="29">
                  <c:v>167.04</c:v>
                </c:pt>
                <c:pt idx="30">
                  <c:v>167.12</c:v>
                </c:pt>
                <c:pt idx="31">
                  <c:v>167.2</c:v>
                </c:pt>
                <c:pt idx="32">
                  <c:v>167.28</c:v>
                </c:pt>
                <c:pt idx="33">
                  <c:v>167.36</c:v>
                </c:pt>
                <c:pt idx="34">
                  <c:v>167.44</c:v>
                </c:pt>
                <c:pt idx="35">
                  <c:v>167.52</c:v>
                </c:pt>
                <c:pt idx="36">
                  <c:v>167.6</c:v>
                </c:pt>
                <c:pt idx="37">
                  <c:v>167.68</c:v>
                </c:pt>
                <c:pt idx="38">
                  <c:v>167.76</c:v>
                </c:pt>
                <c:pt idx="39">
                  <c:v>167.84</c:v>
                </c:pt>
                <c:pt idx="40">
                  <c:v>167.92</c:v>
                </c:pt>
                <c:pt idx="41">
                  <c:v>168</c:v>
                </c:pt>
                <c:pt idx="42">
                  <c:v>168.08</c:v>
                </c:pt>
                <c:pt idx="43">
                  <c:v>168.16</c:v>
                </c:pt>
                <c:pt idx="44">
                  <c:v>168.24</c:v>
                </c:pt>
                <c:pt idx="45">
                  <c:v>168.32</c:v>
                </c:pt>
                <c:pt idx="46">
                  <c:v>168.4</c:v>
                </c:pt>
                <c:pt idx="47">
                  <c:v>168.48</c:v>
                </c:pt>
                <c:pt idx="48">
                  <c:v>168.56</c:v>
                </c:pt>
                <c:pt idx="49">
                  <c:v>168.64</c:v>
                </c:pt>
                <c:pt idx="50">
                  <c:v>168.72</c:v>
                </c:pt>
                <c:pt idx="51">
                  <c:v>168.8</c:v>
                </c:pt>
                <c:pt idx="52">
                  <c:v>168.88</c:v>
                </c:pt>
                <c:pt idx="53">
                  <c:v>168.96</c:v>
                </c:pt>
                <c:pt idx="54">
                  <c:v>169.04</c:v>
                </c:pt>
                <c:pt idx="55">
                  <c:v>169.12</c:v>
                </c:pt>
                <c:pt idx="56">
                  <c:v>169.2</c:v>
                </c:pt>
                <c:pt idx="57">
                  <c:v>169.28</c:v>
                </c:pt>
                <c:pt idx="58">
                  <c:v>169.36</c:v>
                </c:pt>
                <c:pt idx="59">
                  <c:v>169.44</c:v>
                </c:pt>
                <c:pt idx="60">
                  <c:v>169.52</c:v>
                </c:pt>
                <c:pt idx="61">
                  <c:v>169.6</c:v>
                </c:pt>
                <c:pt idx="62">
                  <c:v>169.68</c:v>
                </c:pt>
                <c:pt idx="63">
                  <c:v>169.76</c:v>
                </c:pt>
                <c:pt idx="64">
                  <c:v>169.84</c:v>
                </c:pt>
                <c:pt idx="65">
                  <c:v>169.92</c:v>
                </c:pt>
                <c:pt idx="66">
                  <c:v>170</c:v>
                </c:pt>
                <c:pt idx="67">
                  <c:v>170.08</c:v>
                </c:pt>
                <c:pt idx="68">
                  <c:v>170.16</c:v>
                </c:pt>
                <c:pt idx="69">
                  <c:v>170.24</c:v>
                </c:pt>
                <c:pt idx="70">
                  <c:v>170.32</c:v>
                </c:pt>
                <c:pt idx="71">
                  <c:v>170.4</c:v>
                </c:pt>
                <c:pt idx="72">
                  <c:v>170.48</c:v>
                </c:pt>
                <c:pt idx="73">
                  <c:v>170.56</c:v>
                </c:pt>
                <c:pt idx="74">
                  <c:v>170.64</c:v>
                </c:pt>
                <c:pt idx="75">
                  <c:v>170.72</c:v>
                </c:pt>
                <c:pt idx="76">
                  <c:v>170.8</c:v>
                </c:pt>
                <c:pt idx="77">
                  <c:v>170.88</c:v>
                </c:pt>
                <c:pt idx="78">
                  <c:v>170.96</c:v>
                </c:pt>
                <c:pt idx="79">
                  <c:v>171.04</c:v>
                </c:pt>
                <c:pt idx="80">
                  <c:v>171.12</c:v>
                </c:pt>
                <c:pt idx="81">
                  <c:v>171.2</c:v>
                </c:pt>
                <c:pt idx="82">
                  <c:v>171.28</c:v>
                </c:pt>
                <c:pt idx="83">
                  <c:v>171.36</c:v>
                </c:pt>
                <c:pt idx="84">
                  <c:v>171.44</c:v>
                </c:pt>
                <c:pt idx="85">
                  <c:v>171.52</c:v>
                </c:pt>
                <c:pt idx="86">
                  <c:v>171.6</c:v>
                </c:pt>
                <c:pt idx="87">
                  <c:v>171.68</c:v>
                </c:pt>
                <c:pt idx="88">
                  <c:v>171.76</c:v>
                </c:pt>
                <c:pt idx="89">
                  <c:v>171.84</c:v>
                </c:pt>
                <c:pt idx="90">
                  <c:v>171.92</c:v>
                </c:pt>
                <c:pt idx="91">
                  <c:v>172</c:v>
                </c:pt>
                <c:pt idx="92">
                  <c:v>172.08</c:v>
                </c:pt>
                <c:pt idx="93">
                  <c:v>172.16</c:v>
                </c:pt>
                <c:pt idx="94">
                  <c:v>172.24</c:v>
                </c:pt>
                <c:pt idx="95">
                  <c:v>172.32</c:v>
                </c:pt>
                <c:pt idx="96">
                  <c:v>172.4</c:v>
                </c:pt>
                <c:pt idx="97">
                  <c:v>172.48</c:v>
                </c:pt>
                <c:pt idx="98">
                  <c:v>172.56</c:v>
                </c:pt>
                <c:pt idx="99">
                  <c:v>172.64</c:v>
                </c:pt>
                <c:pt idx="100">
                  <c:v>172.72</c:v>
                </c:pt>
                <c:pt idx="101">
                  <c:v>172.8</c:v>
                </c:pt>
                <c:pt idx="102">
                  <c:v>172.88</c:v>
                </c:pt>
                <c:pt idx="103">
                  <c:v>172.96</c:v>
                </c:pt>
                <c:pt idx="104">
                  <c:v>173.04</c:v>
                </c:pt>
                <c:pt idx="105">
                  <c:v>173.12</c:v>
                </c:pt>
                <c:pt idx="106">
                  <c:v>173.2</c:v>
                </c:pt>
                <c:pt idx="107">
                  <c:v>173.28</c:v>
                </c:pt>
                <c:pt idx="108">
                  <c:v>173.36</c:v>
                </c:pt>
                <c:pt idx="109">
                  <c:v>173.44</c:v>
                </c:pt>
                <c:pt idx="110">
                  <c:v>173.52</c:v>
                </c:pt>
                <c:pt idx="111">
                  <c:v>173.6</c:v>
                </c:pt>
                <c:pt idx="112">
                  <c:v>173.68</c:v>
                </c:pt>
                <c:pt idx="113">
                  <c:v>173.76</c:v>
                </c:pt>
                <c:pt idx="114">
                  <c:v>173.84</c:v>
                </c:pt>
                <c:pt idx="115">
                  <c:v>173.92</c:v>
                </c:pt>
                <c:pt idx="116">
                  <c:v>174</c:v>
                </c:pt>
                <c:pt idx="117">
                  <c:v>174.08</c:v>
                </c:pt>
                <c:pt idx="118">
                  <c:v>174.16</c:v>
                </c:pt>
                <c:pt idx="119">
                  <c:v>174.24</c:v>
                </c:pt>
                <c:pt idx="120">
                  <c:v>174.32</c:v>
                </c:pt>
                <c:pt idx="121">
                  <c:v>174.4</c:v>
                </c:pt>
                <c:pt idx="122">
                  <c:v>174.48</c:v>
                </c:pt>
                <c:pt idx="123">
                  <c:v>174.56</c:v>
                </c:pt>
                <c:pt idx="124">
                  <c:v>174.64</c:v>
                </c:pt>
                <c:pt idx="125">
                  <c:v>174.72</c:v>
                </c:pt>
                <c:pt idx="126">
                  <c:v>174.8</c:v>
                </c:pt>
                <c:pt idx="127">
                  <c:v>174.88</c:v>
                </c:pt>
                <c:pt idx="128">
                  <c:v>174.96</c:v>
                </c:pt>
                <c:pt idx="129">
                  <c:v>175.04</c:v>
                </c:pt>
                <c:pt idx="130">
                  <c:v>175.12</c:v>
                </c:pt>
                <c:pt idx="131">
                  <c:v>175.2</c:v>
                </c:pt>
                <c:pt idx="132">
                  <c:v>175.28</c:v>
                </c:pt>
                <c:pt idx="133">
                  <c:v>175.36</c:v>
                </c:pt>
                <c:pt idx="134">
                  <c:v>175.44</c:v>
                </c:pt>
                <c:pt idx="135">
                  <c:v>175.52</c:v>
                </c:pt>
                <c:pt idx="136">
                  <c:v>175.6</c:v>
                </c:pt>
                <c:pt idx="137">
                  <c:v>175.68</c:v>
                </c:pt>
                <c:pt idx="138">
                  <c:v>175.76</c:v>
                </c:pt>
                <c:pt idx="139">
                  <c:v>175.84</c:v>
                </c:pt>
                <c:pt idx="140">
                  <c:v>175.92</c:v>
                </c:pt>
                <c:pt idx="141">
                  <c:v>176</c:v>
                </c:pt>
                <c:pt idx="142">
                  <c:v>176.08</c:v>
                </c:pt>
                <c:pt idx="143">
                  <c:v>176.16</c:v>
                </c:pt>
                <c:pt idx="144">
                  <c:v>176.24</c:v>
                </c:pt>
                <c:pt idx="145">
                  <c:v>176.32</c:v>
                </c:pt>
                <c:pt idx="146">
                  <c:v>176.4</c:v>
                </c:pt>
                <c:pt idx="147">
                  <c:v>176.48</c:v>
                </c:pt>
                <c:pt idx="148">
                  <c:v>176.56</c:v>
                </c:pt>
                <c:pt idx="149">
                  <c:v>176.64</c:v>
                </c:pt>
                <c:pt idx="150">
                  <c:v>176.72</c:v>
                </c:pt>
                <c:pt idx="151">
                  <c:v>176.8</c:v>
                </c:pt>
                <c:pt idx="152">
                  <c:v>176.88</c:v>
                </c:pt>
                <c:pt idx="153">
                  <c:v>176.96</c:v>
                </c:pt>
                <c:pt idx="154">
                  <c:v>177.04</c:v>
                </c:pt>
                <c:pt idx="155">
                  <c:v>177.12</c:v>
                </c:pt>
                <c:pt idx="156">
                  <c:v>177.2</c:v>
                </c:pt>
                <c:pt idx="157">
                  <c:v>177.28</c:v>
                </c:pt>
                <c:pt idx="158">
                  <c:v>177.36</c:v>
                </c:pt>
                <c:pt idx="159">
                  <c:v>177.44</c:v>
                </c:pt>
                <c:pt idx="160">
                  <c:v>177.52</c:v>
                </c:pt>
                <c:pt idx="161">
                  <c:v>177.6</c:v>
                </c:pt>
                <c:pt idx="162">
                  <c:v>177.68</c:v>
                </c:pt>
                <c:pt idx="163">
                  <c:v>177.76</c:v>
                </c:pt>
                <c:pt idx="164">
                  <c:v>177.84</c:v>
                </c:pt>
                <c:pt idx="165">
                  <c:v>177.92</c:v>
                </c:pt>
                <c:pt idx="166">
                  <c:v>178</c:v>
                </c:pt>
                <c:pt idx="167">
                  <c:v>178.08</c:v>
                </c:pt>
                <c:pt idx="168">
                  <c:v>178.16</c:v>
                </c:pt>
                <c:pt idx="169">
                  <c:v>178.24</c:v>
                </c:pt>
                <c:pt idx="170">
                  <c:v>178.32</c:v>
                </c:pt>
                <c:pt idx="171">
                  <c:v>178.4</c:v>
                </c:pt>
                <c:pt idx="172">
                  <c:v>178.48</c:v>
                </c:pt>
                <c:pt idx="173">
                  <c:v>178.56</c:v>
                </c:pt>
                <c:pt idx="174">
                  <c:v>178.64</c:v>
                </c:pt>
                <c:pt idx="175">
                  <c:v>178.72</c:v>
                </c:pt>
                <c:pt idx="176">
                  <c:v>178.8</c:v>
                </c:pt>
                <c:pt idx="177">
                  <c:v>178.88</c:v>
                </c:pt>
                <c:pt idx="178">
                  <c:v>178.96</c:v>
                </c:pt>
                <c:pt idx="179">
                  <c:v>179.04</c:v>
                </c:pt>
                <c:pt idx="180">
                  <c:v>179.12</c:v>
                </c:pt>
                <c:pt idx="181">
                  <c:v>179.2</c:v>
                </c:pt>
                <c:pt idx="182">
                  <c:v>179.28</c:v>
                </c:pt>
                <c:pt idx="183">
                  <c:v>179.36</c:v>
                </c:pt>
                <c:pt idx="184">
                  <c:v>179.44</c:v>
                </c:pt>
                <c:pt idx="185">
                  <c:v>179.52</c:v>
                </c:pt>
                <c:pt idx="186">
                  <c:v>179.6</c:v>
                </c:pt>
                <c:pt idx="187">
                  <c:v>179.68</c:v>
                </c:pt>
                <c:pt idx="188">
                  <c:v>179.76</c:v>
                </c:pt>
                <c:pt idx="189">
                  <c:v>179.84</c:v>
                </c:pt>
                <c:pt idx="190">
                  <c:v>179.92</c:v>
                </c:pt>
                <c:pt idx="191">
                  <c:v>180</c:v>
                </c:pt>
                <c:pt idx="192">
                  <c:v>180.08</c:v>
                </c:pt>
                <c:pt idx="193">
                  <c:v>180.16</c:v>
                </c:pt>
                <c:pt idx="194">
                  <c:v>180.24</c:v>
                </c:pt>
                <c:pt idx="195">
                  <c:v>180.32</c:v>
                </c:pt>
                <c:pt idx="196">
                  <c:v>180.4</c:v>
                </c:pt>
                <c:pt idx="197">
                  <c:v>180.48</c:v>
                </c:pt>
                <c:pt idx="198">
                  <c:v>180.56</c:v>
                </c:pt>
                <c:pt idx="199">
                  <c:v>180.64</c:v>
                </c:pt>
                <c:pt idx="200">
                  <c:v>180.72</c:v>
                </c:pt>
                <c:pt idx="201">
                  <c:v>180.8</c:v>
                </c:pt>
                <c:pt idx="202">
                  <c:v>180.88</c:v>
                </c:pt>
                <c:pt idx="203">
                  <c:v>180.96</c:v>
                </c:pt>
                <c:pt idx="204">
                  <c:v>181.04</c:v>
                </c:pt>
                <c:pt idx="205">
                  <c:v>181.12</c:v>
                </c:pt>
                <c:pt idx="206">
                  <c:v>181.2</c:v>
                </c:pt>
                <c:pt idx="207">
                  <c:v>181.28</c:v>
                </c:pt>
                <c:pt idx="208">
                  <c:v>181.36</c:v>
                </c:pt>
                <c:pt idx="209">
                  <c:v>181.44</c:v>
                </c:pt>
                <c:pt idx="210">
                  <c:v>181.52</c:v>
                </c:pt>
                <c:pt idx="211">
                  <c:v>181.6</c:v>
                </c:pt>
                <c:pt idx="212">
                  <c:v>181.68</c:v>
                </c:pt>
                <c:pt idx="213">
                  <c:v>181.76</c:v>
                </c:pt>
                <c:pt idx="214">
                  <c:v>181.84</c:v>
                </c:pt>
                <c:pt idx="215">
                  <c:v>181.92</c:v>
                </c:pt>
                <c:pt idx="216">
                  <c:v>182</c:v>
                </c:pt>
                <c:pt idx="217">
                  <c:v>182.08</c:v>
                </c:pt>
                <c:pt idx="218">
                  <c:v>182.16</c:v>
                </c:pt>
                <c:pt idx="219">
                  <c:v>182.24</c:v>
                </c:pt>
                <c:pt idx="220">
                  <c:v>182.32</c:v>
                </c:pt>
                <c:pt idx="221">
                  <c:v>182.4</c:v>
                </c:pt>
                <c:pt idx="222">
                  <c:v>182.48</c:v>
                </c:pt>
                <c:pt idx="223">
                  <c:v>182.56</c:v>
                </c:pt>
                <c:pt idx="224">
                  <c:v>182.64</c:v>
                </c:pt>
                <c:pt idx="225">
                  <c:v>182.72</c:v>
                </c:pt>
                <c:pt idx="226">
                  <c:v>182.8</c:v>
                </c:pt>
                <c:pt idx="227">
                  <c:v>182.88</c:v>
                </c:pt>
                <c:pt idx="228">
                  <c:v>182.96</c:v>
                </c:pt>
                <c:pt idx="229">
                  <c:v>183.04</c:v>
                </c:pt>
                <c:pt idx="230">
                  <c:v>183.12</c:v>
                </c:pt>
                <c:pt idx="231">
                  <c:v>183.2</c:v>
                </c:pt>
                <c:pt idx="232">
                  <c:v>183.28</c:v>
                </c:pt>
                <c:pt idx="233">
                  <c:v>183.36</c:v>
                </c:pt>
                <c:pt idx="234">
                  <c:v>183.44</c:v>
                </c:pt>
                <c:pt idx="235">
                  <c:v>183.52</c:v>
                </c:pt>
                <c:pt idx="236">
                  <c:v>183.6</c:v>
                </c:pt>
                <c:pt idx="237">
                  <c:v>183.68</c:v>
                </c:pt>
                <c:pt idx="238">
                  <c:v>183.76</c:v>
                </c:pt>
                <c:pt idx="239">
                  <c:v>183.84</c:v>
                </c:pt>
                <c:pt idx="240">
                  <c:v>183.92</c:v>
                </c:pt>
                <c:pt idx="241">
                  <c:v>184</c:v>
                </c:pt>
                <c:pt idx="242">
                  <c:v>184.08</c:v>
                </c:pt>
                <c:pt idx="243">
                  <c:v>184.16</c:v>
                </c:pt>
                <c:pt idx="244">
                  <c:v>184.24</c:v>
                </c:pt>
                <c:pt idx="245">
                  <c:v>184.32</c:v>
                </c:pt>
                <c:pt idx="246">
                  <c:v>184.4</c:v>
                </c:pt>
                <c:pt idx="247">
                  <c:v>184.48</c:v>
                </c:pt>
                <c:pt idx="248">
                  <c:v>184.56</c:v>
                </c:pt>
                <c:pt idx="249">
                  <c:v>184.64</c:v>
                </c:pt>
                <c:pt idx="250">
                  <c:v>184.72</c:v>
                </c:pt>
                <c:pt idx="251">
                  <c:v>184.8</c:v>
                </c:pt>
                <c:pt idx="252">
                  <c:v>184.88</c:v>
                </c:pt>
                <c:pt idx="253">
                  <c:v>184.96</c:v>
                </c:pt>
                <c:pt idx="254">
                  <c:v>185.04</c:v>
                </c:pt>
                <c:pt idx="255">
                  <c:v>185.12</c:v>
                </c:pt>
                <c:pt idx="256">
                  <c:v>185.2</c:v>
                </c:pt>
                <c:pt idx="257">
                  <c:v>185.28</c:v>
                </c:pt>
                <c:pt idx="258">
                  <c:v>185.36</c:v>
                </c:pt>
                <c:pt idx="259">
                  <c:v>185.44</c:v>
                </c:pt>
                <c:pt idx="260">
                  <c:v>185.52</c:v>
                </c:pt>
                <c:pt idx="261">
                  <c:v>185.6</c:v>
                </c:pt>
                <c:pt idx="262">
                  <c:v>185.68</c:v>
                </c:pt>
                <c:pt idx="263">
                  <c:v>185.76</c:v>
                </c:pt>
                <c:pt idx="264">
                  <c:v>185.84</c:v>
                </c:pt>
                <c:pt idx="265">
                  <c:v>185.92</c:v>
                </c:pt>
                <c:pt idx="266">
                  <c:v>186</c:v>
                </c:pt>
                <c:pt idx="267">
                  <c:v>186.08</c:v>
                </c:pt>
                <c:pt idx="268">
                  <c:v>186.16</c:v>
                </c:pt>
                <c:pt idx="269">
                  <c:v>186.24</c:v>
                </c:pt>
                <c:pt idx="270">
                  <c:v>186.32</c:v>
                </c:pt>
                <c:pt idx="271">
                  <c:v>186.4</c:v>
                </c:pt>
                <c:pt idx="272">
                  <c:v>186.48</c:v>
                </c:pt>
                <c:pt idx="273">
                  <c:v>186.56</c:v>
                </c:pt>
                <c:pt idx="274">
                  <c:v>186.64</c:v>
                </c:pt>
                <c:pt idx="275">
                  <c:v>186.72</c:v>
                </c:pt>
                <c:pt idx="276">
                  <c:v>186.8</c:v>
                </c:pt>
                <c:pt idx="277">
                  <c:v>186.88</c:v>
                </c:pt>
                <c:pt idx="278">
                  <c:v>186.96</c:v>
                </c:pt>
                <c:pt idx="279">
                  <c:v>187.04</c:v>
                </c:pt>
                <c:pt idx="280">
                  <c:v>187.12</c:v>
                </c:pt>
                <c:pt idx="281">
                  <c:v>187.2</c:v>
                </c:pt>
                <c:pt idx="282">
                  <c:v>187.28</c:v>
                </c:pt>
                <c:pt idx="283">
                  <c:v>187.36</c:v>
                </c:pt>
                <c:pt idx="284">
                  <c:v>187.44</c:v>
                </c:pt>
                <c:pt idx="285">
                  <c:v>187.52</c:v>
                </c:pt>
                <c:pt idx="286">
                  <c:v>187.6</c:v>
                </c:pt>
                <c:pt idx="287">
                  <c:v>187.68</c:v>
                </c:pt>
                <c:pt idx="288">
                  <c:v>187.76</c:v>
                </c:pt>
                <c:pt idx="289">
                  <c:v>187.84</c:v>
                </c:pt>
                <c:pt idx="290">
                  <c:v>187.92</c:v>
                </c:pt>
                <c:pt idx="291">
                  <c:v>188</c:v>
                </c:pt>
                <c:pt idx="292">
                  <c:v>188.08</c:v>
                </c:pt>
                <c:pt idx="293">
                  <c:v>188.16</c:v>
                </c:pt>
                <c:pt idx="294">
                  <c:v>188.24</c:v>
                </c:pt>
                <c:pt idx="295">
                  <c:v>188.32</c:v>
                </c:pt>
                <c:pt idx="296">
                  <c:v>188.4</c:v>
                </c:pt>
                <c:pt idx="297">
                  <c:v>188.48</c:v>
                </c:pt>
                <c:pt idx="298">
                  <c:v>188.56</c:v>
                </c:pt>
                <c:pt idx="299">
                  <c:v>188.64</c:v>
                </c:pt>
                <c:pt idx="300">
                  <c:v>188.72</c:v>
                </c:pt>
                <c:pt idx="301">
                  <c:v>188.8</c:v>
                </c:pt>
                <c:pt idx="302">
                  <c:v>188.88</c:v>
                </c:pt>
                <c:pt idx="303">
                  <c:v>188.96</c:v>
                </c:pt>
                <c:pt idx="304">
                  <c:v>189.04</c:v>
                </c:pt>
                <c:pt idx="305">
                  <c:v>189.12</c:v>
                </c:pt>
                <c:pt idx="306">
                  <c:v>189.2</c:v>
                </c:pt>
                <c:pt idx="307">
                  <c:v>189.28</c:v>
                </c:pt>
                <c:pt idx="308">
                  <c:v>189.36</c:v>
                </c:pt>
                <c:pt idx="309">
                  <c:v>189.44</c:v>
                </c:pt>
                <c:pt idx="310">
                  <c:v>189.52</c:v>
                </c:pt>
                <c:pt idx="311">
                  <c:v>189.6</c:v>
                </c:pt>
                <c:pt idx="312">
                  <c:v>189.68</c:v>
                </c:pt>
                <c:pt idx="313">
                  <c:v>189.76</c:v>
                </c:pt>
                <c:pt idx="314">
                  <c:v>189.84</c:v>
                </c:pt>
                <c:pt idx="315">
                  <c:v>189.92</c:v>
                </c:pt>
                <c:pt idx="316">
                  <c:v>190</c:v>
                </c:pt>
                <c:pt idx="317">
                  <c:v>190.08</c:v>
                </c:pt>
                <c:pt idx="318">
                  <c:v>190.16</c:v>
                </c:pt>
                <c:pt idx="319">
                  <c:v>190.24</c:v>
                </c:pt>
                <c:pt idx="320">
                  <c:v>190.32</c:v>
                </c:pt>
                <c:pt idx="321">
                  <c:v>190.4</c:v>
                </c:pt>
                <c:pt idx="322">
                  <c:v>190.48</c:v>
                </c:pt>
                <c:pt idx="323">
                  <c:v>190.56</c:v>
                </c:pt>
                <c:pt idx="324">
                  <c:v>190.64</c:v>
                </c:pt>
                <c:pt idx="325">
                  <c:v>190.72</c:v>
                </c:pt>
                <c:pt idx="326">
                  <c:v>190.8</c:v>
                </c:pt>
                <c:pt idx="327">
                  <c:v>190.88</c:v>
                </c:pt>
                <c:pt idx="328">
                  <c:v>190.96</c:v>
                </c:pt>
                <c:pt idx="329">
                  <c:v>191.04</c:v>
                </c:pt>
                <c:pt idx="330">
                  <c:v>191.12</c:v>
                </c:pt>
                <c:pt idx="331">
                  <c:v>191.2</c:v>
                </c:pt>
                <c:pt idx="332">
                  <c:v>191.28</c:v>
                </c:pt>
                <c:pt idx="333">
                  <c:v>191.36</c:v>
                </c:pt>
                <c:pt idx="334">
                  <c:v>191.44</c:v>
                </c:pt>
                <c:pt idx="335">
                  <c:v>191.52</c:v>
                </c:pt>
                <c:pt idx="336">
                  <c:v>191.6</c:v>
                </c:pt>
                <c:pt idx="337">
                  <c:v>191.68</c:v>
                </c:pt>
                <c:pt idx="338">
                  <c:v>191.76</c:v>
                </c:pt>
                <c:pt idx="339">
                  <c:v>191.84</c:v>
                </c:pt>
                <c:pt idx="340">
                  <c:v>191.92</c:v>
                </c:pt>
                <c:pt idx="341">
                  <c:v>192</c:v>
                </c:pt>
                <c:pt idx="342">
                  <c:v>192.08</c:v>
                </c:pt>
                <c:pt idx="343">
                  <c:v>192.16</c:v>
                </c:pt>
                <c:pt idx="344">
                  <c:v>192.24</c:v>
                </c:pt>
                <c:pt idx="345">
                  <c:v>192.32</c:v>
                </c:pt>
                <c:pt idx="346">
                  <c:v>192.4</c:v>
                </c:pt>
                <c:pt idx="347">
                  <c:v>192.48</c:v>
                </c:pt>
                <c:pt idx="348">
                  <c:v>192.56</c:v>
                </c:pt>
                <c:pt idx="349">
                  <c:v>192.64</c:v>
                </c:pt>
                <c:pt idx="350">
                  <c:v>192.72</c:v>
                </c:pt>
                <c:pt idx="351">
                  <c:v>192.8</c:v>
                </c:pt>
                <c:pt idx="352">
                  <c:v>192.88</c:v>
                </c:pt>
                <c:pt idx="353">
                  <c:v>192.96</c:v>
                </c:pt>
                <c:pt idx="354">
                  <c:v>193.04</c:v>
                </c:pt>
                <c:pt idx="355">
                  <c:v>193.12</c:v>
                </c:pt>
                <c:pt idx="356">
                  <c:v>193.2</c:v>
                </c:pt>
                <c:pt idx="357">
                  <c:v>193.28</c:v>
                </c:pt>
                <c:pt idx="358">
                  <c:v>193.36</c:v>
                </c:pt>
                <c:pt idx="359">
                  <c:v>193.44</c:v>
                </c:pt>
                <c:pt idx="360">
                  <c:v>193.52</c:v>
                </c:pt>
                <c:pt idx="361">
                  <c:v>193.6</c:v>
                </c:pt>
                <c:pt idx="362">
                  <c:v>193.68</c:v>
                </c:pt>
                <c:pt idx="363">
                  <c:v>193.76</c:v>
                </c:pt>
                <c:pt idx="364">
                  <c:v>193.84</c:v>
                </c:pt>
                <c:pt idx="365">
                  <c:v>193.92</c:v>
                </c:pt>
                <c:pt idx="366">
                  <c:v>194</c:v>
                </c:pt>
                <c:pt idx="367">
                  <c:v>194.08</c:v>
                </c:pt>
                <c:pt idx="368">
                  <c:v>194.16</c:v>
                </c:pt>
                <c:pt idx="369">
                  <c:v>194.24</c:v>
                </c:pt>
                <c:pt idx="370">
                  <c:v>194.32</c:v>
                </c:pt>
                <c:pt idx="371">
                  <c:v>194.4</c:v>
                </c:pt>
                <c:pt idx="372">
                  <c:v>194.48</c:v>
                </c:pt>
                <c:pt idx="373">
                  <c:v>194.56</c:v>
                </c:pt>
                <c:pt idx="374">
                  <c:v>194.64</c:v>
                </c:pt>
                <c:pt idx="375">
                  <c:v>194.72</c:v>
                </c:pt>
                <c:pt idx="376">
                  <c:v>194.8</c:v>
                </c:pt>
                <c:pt idx="377">
                  <c:v>194.88</c:v>
                </c:pt>
                <c:pt idx="378">
                  <c:v>194.96</c:v>
                </c:pt>
                <c:pt idx="379">
                  <c:v>195.04</c:v>
                </c:pt>
                <c:pt idx="380">
                  <c:v>195.12</c:v>
                </c:pt>
                <c:pt idx="381">
                  <c:v>195.2</c:v>
                </c:pt>
                <c:pt idx="382">
                  <c:v>195.28</c:v>
                </c:pt>
                <c:pt idx="383">
                  <c:v>195.36</c:v>
                </c:pt>
                <c:pt idx="384">
                  <c:v>195.44</c:v>
                </c:pt>
                <c:pt idx="385">
                  <c:v>195.52</c:v>
                </c:pt>
                <c:pt idx="386">
                  <c:v>195.6</c:v>
                </c:pt>
                <c:pt idx="387">
                  <c:v>195.68</c:v>
                </c:pt>
                <c:pt idx="388">
                  <c:v>195.76</c:v>
                </c:pt>
                <c:pt idx="389">
                  <c:v>195.84</c:v>
                </c:pt>
                <c:pt idx="390">
                  <c:v>195.92</c:v>
                </c:pt>
                <c:pt idx="391">
                  <c:v>196</c:v>
                </c:pt>
                <c:pt idx="392">
                  <c:v>196.08</c:v>
                </c:pt>
                <c:pt idx="393">
                  <c:v>196.16</c:v>
                </c:pt>
                <c:pt idx="394">
                  <c:v>196.24</c:v>
                </c:pt>
                <c:pt idx="395">
                  <c:v>196.32</c:v>
                </c:pt>
                <c:pt idx="396">
                  <c:v>196.4</c:v>
                </c:pt>
                <c:pt idx="397">
                  <c:v>196.48</c:v>
                </c:pt>
                <c:pt idx="398">
                  <c:v>196.56</c:v>
                </c:pt>
                <c:pt idx="399">
                  <c:v>196.64</c:v>
                </c:pt>
                <c:pt idx="400">
                  <c:v>196.72</c:v>
                </c:pt>
                <c:pt idx="401">
                  <c:v>196.8</c:v>
                </c:pt>
                <c:pt idx="402">
                  <c:v>196.88</c:v>
                </c:pt>
                <c:pt idx="403">
                  <c:v>196.96</c:v>
                </c:pt>
                <c:pt idx="404">
                  <c:v>197.04</c:v>
                </c:pt>
                <c:pt idx="405">
                  <c:v>197.12</c:v>
                </c:pt>
                <c:pt idx="406">
                  <c:v>197.2</c:v>
                </c:pt>
                <c:pt idx="407">
                  <c:v>197.28</c:v>
                </c:pt>
                <c:pt idx="408">
                  <c:v>197.36</c:v>
                </c:pt>
                <c:pt idx="409">
                  <c:v>197.44</c:v>
                </c:pt>
                <c:pt idx="410">
                  <c:v>197.52</c:v>
                </c:pt>
                <c:pt idx="411">
                  <c:v>197.6</c:v>
                </c:pt>
                <c:pt idx="412">
                  <c:v>197.68</c:v>
                </c:pt>
                <c:pt idx="413">
                  <c:v>197.76</c:v>
                </c:pt>
                <c:pt idx="414">
                  <c:v>197.84</c:v>
                </c:pt>
                <c:pt idx="415">
                  <c:v>197.92</c:v>
                </c:pt>
                <c:pt idx="416">
                  <c:v>198</c:v>
                </c:pt>
                <c:pt idx="417">
                  <c:v>198.08</c:v>
                </c:pt>
                <c:pt idx="418">
                  <c:v>198.16</c:v>
                </c:pt>
                <c:pt idx="419">
                  <c:v>198.24</c:v>
                </c:pt>
                <c:pt idx="420">
                  <c:v>198.32</c:v>
                </c:pt>
                <c:pt idx="421">
                  <c:v>198.4</c:v>
                </c:pt>
                <c:pt idx="422">
                  <c:v>198.48</c:v>
                </c:pt>
                <c:pt idx="423">
                  <c:v>198.56</c:v>
                </c:pt>
                <c:pt idx="424">
                  <c:v>198.64</c:v>
                </c:pt>
                <c:pt idx="425">
                  <c:v>198.72</c:v>
                </c:pt>
                <c:pt idx="426">
                  <c:v>198.8</c:v>
                </c:pt>
                <c:pt idx="427">
                  <c:v>198.88</c:v>
                </c:pt>
                <c:pt idx="428">
                  <c:v>198.96</c:v>
                </c:pt>
                <c:pt idx="429">
                  <c:v>199.04</c:v>
                </c:pt>
                <c:pt idx="430">
                  <c:v>199.12</c:v>
                </c:pt>
                <c:pt idx="431">
                  <c:v>199.2</c:v>
                </c:pt>
                <c:pt idx="432">
                  <c:v>199.28</c:v>
                </c:pt>
                <c:pt idx="433">
                  <c:v>199.36</c:v>
                </c:pt>
                <c:pt idx="434">
                  <c:v>199.44</c:v>
                </c:pt>
                <c:pt idx="435">
                  <c:v>199.52</c:v>
                </c:pt>
                <c:pt idx="436">
                  <c:v>199.6</c:v>
                </c:pt>
                <c:pt idx="437">
                  <c:v>199.68</c:v>
                </c:pt>
                <c:pt idx="438">
                  <c:v>199.76</c:v>
                </c:pt>
                <c:pt idx="439">
                  <c:v>199.84</c:v>
                </c:pt>
                <c:pt idx="440">
                  <c:v>199.92</c:v>
                </c:pt>
                <c:pt idx="441">
                  <c:v>200</c:v>
                </c:pt>
                <c:pt idx="442">
                  <c:v>200.08</c:v>
                </c:pt>
                <c:pt idx="443">
                  <c:v>200.16</c:v>
                </c:pt>
                <c:pt idx="444">
                  <c:v>200.24</c:v>
                </c:pt>
                <c:pt idx="445">
                  <c:v>200.32</c:v>
                </c:pt>
                <c:pt idx="446">
                  <c:v>200.4</c:v>
                </c:pt>
                <c:pt idx="447">
                  <c:v>200.48</c:v>
                </c:pt>
                <c:pt idx="448">
                  <c:v>200.56</c:v>
                </c:pt>
                <c:pt idx="449">
                  <c:v>200.64</c:v>
                </c:pt>
                <c:pt idx="450">
                  <c:v>200.72</c:v>
                </c:pt>
                <c:pt idx="451">
                  <c:v>200.8</c:v>
                </c:pt>
                <c:pt idx="452">
                  <c:v>200.88</c:v>
                </c:pt>
                <c:pt idx="453">
                  <c:v>200.96</c:v>
                </c:pt>
                <c:pt idx="454">
                  <c:v>201.04</c:v>
                </c:pt>
                <c:pt idx="455">
                  <c:v>201.12</c:v>
                </c:pt>
                <c:pt idx="456">
                  <c:v>201.2</c:v>
                </c:pt>
                <c:pt idx="457">
                  <c:v>201.28</c:v>
                </c:pt>
                <c:pt idx="458">
                  <c:v>201.36</c:v>
                </c:pt>
                <c:pt idx="459">
                  <c:v>201.44</c:v>
                </c:pt>
                <c:pt idx="460">
                  <c:v>201.52</c:v>
                </c:pt>
                <c:pt idx="461">
                  <c:v>201.6</c:v>
                </c:pt>
                <c:pt idx="462">
                  <c:v>201.68</c:v>
                </c:pt>
                <c:pt idx="463">
                  <c:v>201.76</c:v>
                </c:pt>
                <c:pt idx="464">
                  <c:v>201.84</c:v>
                </c:pt>
                <c:pt idx="465">
                  <c:v>201.92</c:v>
                </c:pt>
                <c:pt idx="466">
                  <c:v>202</c:v>
                </c:pt>
                <c:pt idx="467">
                  <c:v>202.08</c:v>
                </c:pt>
                <c:pt idx="468">
                  <c:v>202.16</c:v>
                </c:pt>
                <c:pt idx="469">
                  <c:v>202.24</c:v>
                </c:pt>
                <c:pt idx="470">
                  <c:v>202.32</c:v>
                </c:pt>
                <c:pt idx="471">
                  <c:v>202.4</c:v>
                </c:pt>
                <c:pt idx="472">
                  <c:v>202.48</c:v>
                </c:pt>
                <c:pt idx="473">
                  <c:v>202.56</c:v>
                </c:pt>
                <c:pt idx="474">
                  <c:v>202.64</c:v>
                </c:pt>
                <c:pt idx="475">
                  <c:v>202.72</c:v>
                </c:pt>
                <c:pt idx="476">
                  <c:v>202.8</c:v>
                </c:pt>
                <c:pt idx="477">
                  <c:v>202.88</c:v>
                </c:pt>
                <c:pt idx="478">
                  <c:v>202.96</c:v>
                </c:pt>
                <c:pt idx="479">
                  <c:v>203.04</c:v>
                </c:pt>
                <c:pt idx="480">
                  <c:v>203.12</c:v>
                </c:pt>
                <c:pt idx="481">
                  <c:v>203.2</c:v>
                </c:pt>
                <c:pt idx="482">
                  <c:v>203.28</c:v>
                </c:pt>
                <c:pt idx="483">
                  <c:v>203.36</c:v>
                </c:pt>
                <c:pt idx="484">
                  <c:v>203.44</c:v>
                </c:pt>
                <c:pt idx="485">
                  <c:v>203.52</c:v>
                </c:pt>
                <c:pt idx="486">
                  <c:v>203.6</c:v>
                </c:pt>
                <c:pt idx="487">
                  <c:v>203.68</c:v>
                </c:pt>
                <c:pt idx="488">
                  <c:v>203.76</c:v>
                </c:pt>
                <c:pt idx="489">
                  <c:v>203.84</c:v>
                </c:pt>
                <c:pt idx="490">
                  <c:v>203.92</c:v>
                </c:pt>
                <c:pt idx="491">
                  <c:v>204</c:v>
                </c:pt>
                <c:pt idx="492">
                  <c:v>204.08</c:v>
                </c:pt>
                <c:pt idx="493">
                  <c:v>204.16</c:v>
                </c:pt>
                <c:pt idx="494">
                  <c:v>204.24</c:v>
                </c:pt>
                <c:pt idx="495">
                  <c:v>204.32</c:v>
                </c:pt>
                <c:pt idx="496">
                  <c:v>204.4</c:v>
                </c:pt>
                <c:pt idx="497">
                  <c:v>204.48</c:v>
                </c:pt>
                <c:pt idx="498">
                  <c:v>204.56</c:v>
                </c:pt>
                <c:pt idx="499">
                  <c:v>204.64</c:v>
                </c:pt>
                <c:pt idx="500">
                  <c:v>204.72</c:v>
                </c:pt>
                <c:pt idx="501">
                  <c:v>204.8</c:v>
                </c:pt>
                <c:pt idx="502">
                  <c:v>204.88</c:v>
                </c:pt>
                <c:pt idx="503">
                  <c:v>204.96</c:v>
                </c:pt>
                <c:pt idx="504">
                  <c:v>205.04</c:v>
                </c:pt>
                <c:pt idx="505">
                  <c:v>205.12</c:v>
                </c:pt>
                <c:pt idx="506">
                  <c:v>205.2</c:v>
                </c:pt>
                <c:pt idx="507">
                  <c:v>205.28</c:v>
                </c:pt>
                <c:pt idx="508">
                  <c:v>205.36</c:v>
                </c:pt>
                <c:pt idx="509">
                  <c:v>205.44</c:v>
                </c:pt>
                <c:pt idx="510">
                  <c:v>205.52</c:v>
                </c:pt>
                <c:pt idx="511">
                  <c:v>205.6</c:v>
                </c:pt>
                <c:pt idx="512">
                  <c:v>205.68</c:v>
                </c:pt>
                <c:pt idx="513">
                  <c:v>205.76</c:v>
                </c:pt>
                <c:pt idx="514">
                  <c:v>205.84</c:v>
                </c:pt>
                <c:pt idx="515">
                  <c:v>205.92</c:v>
                </c:pt>
                <c:pt idx="516">
                  <c:v>206</c:v>
                </c:pt>
                <c:pt idx="517">
                  <c:v>206.08</c:v>
                </c:pt>
                <c:pt idx="518">
                  <c:v>206.16</c:v>
                </c:pt>
                <c:pt idx="519">
                  <c:v>206.24</c:v>
                </c:pt>
                <c:pt idx="520">
                  <c:v>206.32</c:v>
                </c:pt>
                <c:pt idx="521">
                  <c:v>206.4</c:v>
                </c:pt>
                <c:pt idx="522">
                  <c:v>206.48</c:v>
                </c:pt>
                <c:pt idx="523">
                  <c:v>206.56</c:v>
                </c:pt>
                <c:pt idx="524">
                  <c:v>206.64</c:v>
                </c:pt>
                <c:pt idx="525">
                  <c:v>206.72</c:v>
                </c:pt>
                <c:pt idx="526">
                  <c:v>206.8</c:v>
                </c:pt>
                <c:pt idx="527">
                  <c:v>206.88</c:v>
                </c:pt>
                <c:pt idx="528">
                  <c:v>206.96</c:v>
                </c:pt>
                <c:pt idx="529">
                  <c:v>207.04</c:v>
                </c:pt>
                <c:pt idx="530">
                  <c:v>207.12</c:v>
                </c:pt>
                <c:pt idx="531">
                  <c:v>207.2</c:v>
                </c:pt>
                <c:pt idx="532">
                  <c:v>207.28</c:v>
                </c:pt>
                <c:pt idx="533">
                  <c:v>207.36</c:v>
                </c:pt>
                <c:pt idx="534">
                  <c:v>207.44</c:v>
                </c:pt>
                <c:pt idx="535">
                  <c:v>207.52</c:v>
                </c:pt>
                <c:pt idx="536">
                  <c:v>207.6</c:v>
                </c:pt>
                <c:pt idx="537">
                  <c:v>207.68</c:v>
                </c:pt>
                <c:pt idx="538">
                  <c:v>207.76</c:v>
                </c:pt>
                <c:pt idx="539">
                  <c:v>207.84</c:v>
                </c:pt>
                <c:pt idx="540">
                  <c:v>207.92</c:v>
                </c:pt>
                <c:pt idx="541">
                  <c:v>208</c:v>
                </c:pt>
                <c:pt idx="542">
                  <c:v>208.08</c:v>
                </c:pt>
                <c:pt idx="543">
                  <c:v>208.16</c:v>
                </c:pt>
                <c:pt idx="544">
                  <c:v>208.24</c:v>
                </c:pt>
                <c:pt idx="545">
                  <c:v>208.32</c:v>
                </c:pt>
                <c:pt idx="546">
                  <c:v>208.4</c:v>
                </c:pt>
                <c:pt idx="547">
                  <c:v>208.48</c:v>
                </c:pt>
                <c:pt idx="548">
                  <c:v>208.56</c:v>
                </c:pt>
                <c:pt idx="549">
                  <c:v>208.64</c:v>
                </c:pt>
                <c:pt idx="550">
                  <c:v>208.72</c:v>
                </c:pt>
                <c:pt idx="551">
                  <c:v>208.8</c:v>
                </c:pt>
                <c:pt idx="552">
                  <c:v>208.88</c:v>
                </c:pt>
                <c:pt idx="553">
                  <c:v>208.96</c:v>
                </c:pt>
                <c:pt idx="554">
                  <c:v>209.04</c:v>
                </c:pt>
                <c:pt idx="555">
                  <c:v>209.12</c:v>
                </c:pt>
                <c:pt idx="556">
                  <c:v>209.2</c:v>
                </c:pt>
                <c:pt idx="557">
                  <c:v>209.28</c:v>
                </c:pt>
                <c:pt idx="558">
                  <c:v>209.36</c:v>
                </c:pt>
                <c:pt idx="559">
                  <c:v>209.44</c:v>
                </c:pt>
                <c:pt idx="560">
                  <c:v>209.52</c:v>
                </c:pt>
                <c:pt idx="561">
                  <c:v>209.6</c:v>
                </c:pt>
                <c:pt idx="562">
                  <c:v>209.68</c:v>
                </c:pt>
                <c:pt idx="563">
                  <c:v>209.76</c:v>
                </c:pt>
                <c:pt idx="564">
                  <c:v>209.84</c:v>
                </c:pt>
                <c:pt idx="565">
                  <c:v>209.92</c:v>
                </c:pt>
                <c:pt idx="566">
                  <c:v>210</c:v>
                </c:pt>
                <c:pt idx="567">
                  <c:v>210.08</c:v>
                </c:pt>
                <c:pt idx="568">
                  <c:v>210.16</c:v>
                </c:pt>
                <c:pt idx="569">
                  <c:v>210.24</c:v>
                </c:pt>
                <c:pt idx="570">
                  <c:v>210.32</c:v>
                </c:pt>
                <c:pt idx="571">
                  <c:v>210.4</c:v>
                </c:pt>
                <c:pt idx="572">
                  <c:v>210.48</c:v>
                </c:pt>
                <c:pt idx="573">
                  <c:v>210.56</c:v>
                </c:pt>
                <c:pt idx="574">
                  <c:v>210.64</c:v>
                </c:pt>
                <c:pt idx="575">
                  <c:v>210.72</c:v>
                </c:pt>
                <c:pt idx="576">
                  <c:v>210.8</c:v>
                </c:pt>
                <c:pt idx="577">
                  <c:v>210.88</c:v>
                </c:pt>
                <c:pt idx="578">
                  <c:v>210.96</c:v>
                </c:pt>
                <c:pt idx="579">
                  <c:v>211.04</c:v>
                </c:pt>
                <c:pt idx="580">
                  <c:v>211.12</c:v>
                </c:pt>
                <c:pt idx="581">
                  <c:v>211.2</c:v>
                </c:pt>
                <c:pt idx="582">
                  <c:v>211.28</c:v>
                </c:pt>
                <c:pt idx="583">
                  <c:v>211.36</c:v>
                </c:pt>
                <c:pt idx="584">
                  <c:v>211.44</c:v>
                </c:pt>
                <c:pt idx="585">
                  <c:v>211.52</c:v>
                </c:pt>
                <c:pt idx="586">
                  <c:v>211.6</c:v>
                </c:pt>
                <c:pt idx="587">
                  <c:v>211.68</c:v>
                </c:pt>
                <c:pt idx="588">
                  <c:v>211.76</c:v>
                </c:pt>
                <c:pt idx="589">
                  <c:v>211.84</c:v>
                </c:pt>
                <c:pt idx="590">
                  <c:v>211.92</c:v>
                </c:pt>
                <c:pt idx="591">
                  <c:v>212</c:v>
                </c:pt>
                <c:pt idx="592">
                  <c:v>212.08</c:v>
                </c:pt>
                <c:pt idx="593">
                  <c:v>212.16</c:v>
                </c:pt>
                <c:pt idx="594">
                  <c:v>212.24</c:v>
                </c:pt>
                <c:pt idx="595">
                  <c:v>212.32</c:v>
                </c:pt>
                <c:pt idx="596">
                  <c:v>212.4</c:v>
                </c:pt>
                <c:pt idx="597">
                  <c:v>212.48</c:v>
                </c:pt>
                <c:pt idx="598">
                  <c:v>212.56</c:v>
                </c:pt>
                <c:pt idx="599">
                  <c:v>212.64</c:v>
                </c:pt>
                <c:pt idx="600">
                  <c:v>212.72</c:v>
                </c:pt>
                <c:pt idx="601">
                  <c:v>212.8</c:v>
                </c:pt>
                <c:pt idx="602">
                  <c:v>212.88</c:v>
                </c:pt>
                <c:pt idx="603">
                  <c:v>212.96</c:v>
                </c:pt>
                <c:pt idx="604">
                  <c:v>213.04</c:v>
                </c:pt>
                <c:pt idx="605">
                  <c:v>213.12</c:v>
                </c:pt>
                <c:pt idx="606">
                  <c:v>213.2</c:v>
                </c:pt>
                <c:pt idx="607">
                  <c:v>213.28</c:v>
                </c:pt>
                <c:pt idx="608">
                  <c:v>213.36</c:v>
                </c:pt>
                <c:pt idx="609">
                  <c:v>213.44</c:v>
                </c:pt>
                <c:pt idx="610">
                  <c:v>213.52</c:v>
                </c:pt>
                <c:pt idx="611">
                  <c:v>213.6</c:v>
                </c:pt>
                <c:pt idx="612">
                  <c:v>213.68</c:v>
                </c:pt>
                <c:pt idx="613">
                  <c:v>213.76</c:v>
                </c:pt>
                <c:pt idx="614">
                  <c:v>213.84</c:v>
                </c:pt>
                <c:pt idx="615">
                  <c:v>213.92</c:v>
                </c:pt>
                <c:pt idx="616">
                  <c:v>214</c:v>
                </c:pt>
                <c:pt idx="617">
                  <c:v>214.08</c:v>
                </c:pt>
                <c:pt idx="618">
                  <c:v>214.16</c:v>
                </c:pt>
                <c:pt idx="619">
                  <c:v>214.24</c:v>
                </c:pt>
                <c:pt idx="620">
                  <c:v>214.32</c:v>
                </c:pt>
                <c:pt idx="621">
                  <c:v>214.4</c:v>
                </c:pt>
                <c:pt idx="622">
                  <c:v>214.48</c:v>
                </c:pt>
                <c:pt idx="623">
                  <c:v>214.56</c:v>
                </c:pt>
                <c:pt idx="624">
                  <c:v>214.64</c:v>
                </c:pt>
                <c:pt idx="625">
                  <c:v>214.72</c:v>
                </c:pt>
                <c:pt idx="626">
                  <c:v>214.8</c:v>
                </c:pt>
                <c:pt idx="627">
                  <c:v>214.88</c:v>
                </c:pt>
                <c:pt idx="628">
                  <c:v>214.96</c:v>
                </c:pt>
                <c:pt idx="629">
                  <c:v>215.04</c:v>
                </c:pt>
                <c:pt idx="630">
                  <c:v>215.12</c:v>
                </c:pt>
                <c:pt idx="631">
                  <c:v>215.2</c:v>
                </c:pt>
                <c:pt idx="632">
                  <c:v>215.28</c:v>
                </c:pt>
                <c:pt idx="633">
                  <c:v>215.36</c:v>
                </c:pt>
                <c:pt idx="634">
                  <c:v>215.44</c:v>
                </c:pt>
                <c:pt idx="635">
                  <c:v>215.52</c:v>
                </c:pt>
                <c:pt idx="636">
                  <c:v>215.6</c:v>
                </c:pt>
                <c:pt idx="637">
                  <c:v>215.68</c:v>
                </c:pt>
                <c:pt idx="638">
                  <c:v>215.76</c:v>
                </c:pt>
                <c:pt idx="639">
                  <c:v>215.84</c:v>
                </c:pt>
                <c:pt idx="640">
                  <c:v>215.92</c:v>
                </c:pt>
                <c:pt idx="641">
                  <c:v>216</c:v>
                </c:pt>
                <c:pt idx="642">
                  <c:v>216.08</c:v>
                </c:pt>
                <c:pt idx="643">
                  <c:v>216.16</c:v>
                </c:pt>
                <c:pt idx="644">
                  <c:v>216.24</c:v>
                </c:pt>
                <c:pt idx="645">
                  <c:v>216.32</c:v>
                </c:pt>
                <c:pt idx="646">
                  <c:v>216.4</c:v>
                </c:pt>
                <c:pt idx="647">
                  <c:v>216.48</c:v>
                </c:pt>
                <c:pt idx="648">
                  <c:v>216.56</c:v>
                </c:pt>
                <c:pt idx="649">
                  <c:v>216.64</c:v>
                </c:pt>
                <c:pt idx="650">
                  <c:v>216.72</c:v>
                </c:pt>
                <c:pt idx="651">
                  <c:v>216.8</c:v>
                </c:pt>
                <c:pt idx="652">
                  <c:v>216.88</c:v>
                </c:pt>
                <c:pt idx="653">
                  <c:v>216.96</c:v>
                </c:pt>
                <c:pt idx="654">
                  <c:v>217.04</c:v>
                </c:pt>
                <c:pt idx="655">
                  <c:v>217.12</c:v>
                </c:pt>
                <c:pt idx="656">
                  <c:v>217.2</c:v>
                </c:pt>
                <c:pt idx="657">
                  <c:v>217.28</c:v>
                </c:pt>
                <c:pt idx="658">
                  <c:v>217.36</c:v>
                </c:pt>
                <c:pt idx="659">
                  <c:v>217.44</c:v>
                </c:pt>
                <c:pt idx="660">
                  <c:v>217.52</c:v>
                </c:pt>
                <c:pt idx="661">
                  <c:v>217.6</c:v>
                </c:pt>
                <c:pt idx="662">
                  <c:v>217.68</c:v>
                </c:pt>
                <c:pt idx="663">
                  <c:v>217.76</c:v>
                </c:pt>
                <c:pt idx="664">
                  <c:v>217.84</c:v>
                </c:pt>
                <c:pt idx="665">
                  <c:v>217.92</c:v>
                </c:pt>
                <c:pt idx="666">
                  <c:v>218</c:v>
                </c:pt>
                <c:pt idx="667">
                  <c:v>218.08</c:v>
                </c:pt>
                <c:pt idx="668">
                  <c:v>218.16</c:v>
                </c:pt>
                <c:pt idx="669">
                  <c:v>218.24</c:v>
                </c:pt>
                <c:pt idx="670">
                  <c:v>218.32</c:v>
                </c:pt>
                <c:pt idx="671">
                  <c:v>218.4</c:v>
                </c:pt>
                <c:pt idx="672">
                  <c:v>218.48</c:v>
                </c:pt>
                <c:pt idx="673">
                  <c:v>218.56</c:v>
                </c:pt>
                <c:pt idx="674">
                  <c:v>218.64</c:v>
                </c:pt>
                <c:pt idx="675">
                  <c:v>218.72</c:v>
                </c:pt>
                <c:pt idx="676">
                  <c:v>218.8</c:v>
                </c:pt>
                <c:pt idx="677">
                  <c:v>218.88</c:v>
                </c:pt>
                <c:pt idx="678">
                  <c:v>218.96</c:v>
                </c:pt>
                <c:pt idx="679">
                  <c:v>219.04</c:v>
                </c:pt>
                <c:pt idx="680">
                  <c:v>219.12</c:v>
                </c:pt>
                <c:pt idx="681">
                  <c:v>219.2</c:v>
                </c:pt>
                <c:pt idx="682">
                  <c:v>219.28</c:v>
                </c:pt>
                <c:pt idx="683">
                  <c:v>219.36</c:v>
                </c:pt>
                <c:pt idx="684">
                  <c:v>219.44</c:v>
                </c:pt>
                <c:pt idx="685">
                  <c:v>219.52</c:v>
                </c:pt>
                <c:pt idx="686">
                  <c:v>219.6</c:v>
                </c:pt>
                <c:pt idx="687">
                  <c:v>219.68</c:v>
                </c:pt>
                <c:pt idx="688">
                  <c:v>219.76</c:v>
                </c:pt>
                <c:pt idx="689">
                  <c:v>219.84</c:v>
                </c:pt>
                <c:pt idx="690">
                  <c:v>219.92</c:v>
                </c:pt>
                <c:pt idx="691">
                  <c:v>220</c:v>
                </c:pt>
                <c:pt idx="692">
                  <c:v>220.08</c:v>
                </c:pt>
                <c:pt idx="693">
                  <c:v>220.16</c:v>
                </c:pt>
                <c:pt idx="694">
                  <c:v>220.24</c:v>
                </c:pt>
                <c:pt idx="695">
                  <c:v>220.32</c:v>
                </c:pt>
                <c:pt idx="696">
                  <c:v>220.4</c:v>
                </c:pt>
                <c:pt idx="697">
                  <c:v>220.48</c:v>
                </c:pt>
                <c:pt idx="698">
                  <c:v>220.56</c:v>
                </c:pt>
                <c:pt idx="699">
                  <c:v>220.64</c:v>
                </c:pt>
                <c:pt idx="700">
                  <c:v>220.72</c:v>
                </c:pt>
                <c:pt idx="701">
                  <c:v>220.8</c:v>
                </c:pt>
                <c:pt idx="702">
                  <c:v>220.88</c:v>
                </c:pt>
                <c:pt idx="703">
                  <c:v>220.96</c:v>
                </c:pt>
                <c:pt idx="704">
                  <c:v>221.04</c:v>
                </c:pt>
                <c:pt idx="705">
                  <c:v>221.12</c:v>
                </c:pt>
                <c:pt idx="706">
                  <c:v>221.2</c:v>
                </c:pt>
                <c:pt idx="707">
                  <c:v>221.28</c:v>
                </c:pt>
                <c:pt idx="708">
                  <c:v>221.36</c:v>
                </c:pt>
                <c:pt idx="709">
                  <c:v>221.44</c:v>
                </c:pt>
                <c:pt idx="710">
                  <c:v>221.52</c:v>
                </c:pt>
                <c:pt idx="711">
                  <c:v>221.6</c:v>
                </c:pt>
                <c:pt idx="712">
                  <c:v>221.68</c:v>
                </c:pt>
                <c:pt idx="713">
                  <c:v>221.76</c:v>
                </c:pt>
                <c:pt idx="714">
                  <c:v>221.84</c:v>
                </c:pt>
                <c:pt idx="715">
                  <c:v>221.92</c:v>
                </c:pt>
                <c:pt idx="716">
                  <c:v>222</c:v>
                </c:pt>
                <c:pt idx="717">
                  <c:v>222.08</c:v>
                </c:pt>
                <c:pt idx="718">
                  <c:v>222.16</c:v>
                </c:pt>
                <c:pt idx="719">
                  <c:v>222.24</c:v>
                </c:pt>
                <c:pt idx="720">
                  <c:v>222.32</c:v>
                </c:pt>
                <c:pt idx="721">
                  <c:v>222.4</c:v>
                </c:pt>
                <c:pt idx="722">
                  <c:v>222.48</c:v>
                </c:pt>
                <c:pt idx="723">
                  <c:v>222.56</c:v>
                </c:pt>
                <c:pt idx="724">
                  <c:v>222.64</c:v>
                </c:pt>
                <c:pt idx="725">
                  <c:v>222.72</c:v>
                </c:pt>
                <c:pt idx="726">
                  <c:v>222.8</c:v>
                </c:pt>
                <c:pt idx="727">
                  <c:v>222.88</c:v>
                </c:pt>
                <c:pt idx="728">
                  <c:v>222.96</c:v>
                </c:pt>
                <c:pt idx="729">
                  <c:v>223.04</c:v>
                </c:pt>
                <c:pt idx="730">
                  <c:v>223.12</c:v>
                </c:pt>
                <c:pt idx="731">
                  <c:v>223.2</c:v>
                </c:pt>
                <c:pt idx="732">
                  <c:v>223.28</c:v>
                </c:pt>
                <c:pt idx="733">
                  <c:v>223.36</c:v>
                </c:pt>
                <c:pt idx="734">
                  <c:v>223.44</c:v>
                </c:pt>
                <c:pt idx="735">
                  <c:v>223.52</c:v>
                </c:pt>
                <c:pt idx="736">
                  <c:v>223.6</c:v>
                </c:pt>
                <c:pt idx="737">
                  <c:v>223.68</c:v>
                </c:pt>
                <c:pt idx="738">
                  <c:v>223.76</c:v>
                </c:pt>
                <c:pt idx="739">
                  <c:v>223.84</c:v>
                </c:pt>
                <c:pt idx="740">
                  <c:v>223.92</c:v>
                </c:pt>
                <c:pt idx="741">
                  <c:v>224</c:v>
                </c:pt>
                <c:pt idx="742">
                  <c:v>224.08</c:v>
                </c:pt>
                <c:pt idx="743">
                  <c:v>224.16</c:v>
                </c:pt>
                <c:pt idx="744">
                  <c:v>224.24</c:v>
                </c:pt>
                <c:pt idx="745">
                  <c:v>224.32</c:v>
                </c:pt>
                <c:pt idx="746">
                  <c:v>224.4</c:v>
                </c:pt>
                <c:pt idx="747">
                  <c:v>224.48</c:v>
                </c:pt>
                <c:pt idx="748">
                  <c:v>224.56</c:v>
                </c:pt>
                <c:pt idx="749">
                  <c:v>224.64</c:v>
                </c:pt>
                <c:pt idx="750">
                  <c:v>224.72</c:v>
                </c:pt>
                <c:pt idx="751">
                  <c:v>224.8</c:v>
                </c:pt>
                <c:pt idx="752">
                  <c:v>224.88</c:v>
                </c:pt>
                <c:pt idx="753">
                  <c:v>224.96</c:v>
                </c:pt>
                <c:pt idx="754">
                  <c:v>225.04</c:v>
                </c:pt>
                <c:pt idx="755">
                  <c:v>225.12</c:v>
                </c:pt>
                <c:pt idx="756">
                  <c:v>225.2</c:v>
                </c:pt>
                <c:pt idx="757">
                  <c:v>225.28</c:v>
                </c:pt>
                <c:pt idx="758">
                  <c:v>225.36</c:v>
                </c:pt>
                <c:pt idx="759">
                  <c:v>225.44</c:v>
                </c:pt>
                <c:pt idx="760">
                  <c:v>225.52</c:v>
                </c:pt>
                <c:pt idx="761">
                  <c:v>225.6</c:v>
                </c:pt>
                <c:pt idx="762">
                  <c:v>225.68</c:v>
                </c:pt>
                <c:pt idx="763">
                  <c:v>225.76</c:v>
                </c:pt>
                <c:pt idx="764">
                  <c:v>225.84</c:v>
                </c:pt>
                <c:pt idx="765">
                  <c:v>225.92</c:v>
                </c:pt>
                <c:pt idx="766">
                  <c:v>226</c:v>
                </c:pt>
                <c:pt idx="767">
                  <c:v>226.08</c:v>
                </c:pt>
                <c:pt idx="768">
                  <c:v>226.16</c:v>
                </c:pt>
                <c:pt idx="769">
                  <c:v>226.24</c:v>
                </c:pt>
                <c:pt idx="770">
                  <c:v>226.32</c:v>
                </c:pt>
                <c:pt idx="771">
                  <c:v>226.4</c:v>
                </c:pt>
                <c:pt idx="772">
                  <c:v>226.48</c:v>
                </c:pt>
                <c:pt idx="773">
                  <c:v>226.56</c:v>
                </c:pt>
                <c:pt idx="774">
                  <c:v>226.64</c:v>
                </c:pt>
                <c:pt idx="775">
                  <c:v>226.72</c:v>
                </c:pt>
                <c:pt idx="776">
                  <c:v>226.8</c:v>
                </c:pt>
                <c:pt idx="777">
                  <c:v>226.88</c:v>
                </c:pt>
                <c:pt idx="778">
                  <c:v>226.96</c:v>
                </c:pt>
                <c:pt idx="779">
                  <c:v>227.04</c:v>
                </c:pt>
                <c:pt idx="780">
                  <c:v>227.12</c:v>
                </c:pt>
                <c:pt idx="781">
                  <c:v>227.2</c:v>
                </c:pt>
                <c:pt idx="782">
                  <c:v>227.28</c:v>
                </c:pt>
                <c:pt idx="783">
                  <c:v>227.36</c:v>
                </c:pt>
                <c:pt idx="784">
                  <c:v>227.44</c:v>
                </c:pt>
                <c:pt idx="785">
                  <c:v>227.52</c:v>
                </c:pt>
                <c:pt idx="786">
                  <c:v>227.6</c:v>
                </c:pt>
                <c:pt idx="787">
                  <c:v>227.68</c:v>
                </c:pt>
                <c:pt idx="788">
                  <c:v>227.76</c:v>
                </c:pt>
                <c:pt idx="789">
                  <c:v>227.84</c:v>
                </c:pt>
                <c:pt idx="790">
                  <c:v>227.92</c:v>
                </c:pt>
                <c:pt idx="791">
                  <c:v>228</c:v>
                </c:pt>
                <c:pt idx="792">
                  <c:v>228.08</c:v>
                </c:pt>
                <c:pt idx="793">
                  <c:v>228.16</c:v>
                </c:pt>
                <c:pt idx="794">
                  <c:v>228.24</c:v>
                </c:pt>
                <c:pt idx="795">
                  <c:v>228.32</c:v>
                </c:pt>
                <c:pt idx="796">
                  <c:v>228.4</c:v>
                </c:pt>
                <c:pt idx="797">
                  <c:v>228.48</c:v>
                </c:pt>
                <c:pt idx="798">
                  <c:v>228.56</c:v>
                </c:pt>
                <c:pt idx="799">
                  <c:v>228.64</c:v>
                </c:pt>
                <c:pt idx="800">
                  <c:v>228.72</c:v>
                </c:pt>
                <c:pt idx="801">
                  <c:v>228.8</c:v>
                </c:pt>
                <c:pt idx="802">
                  <c:v>228.88</c:v>
                </c:pt>
                <c:pt idx="803">
                  <c:v>228.96</c:v>
                </c:pt>
                <c:pt idx="804">
                  <c:v>229.04</c:v>
                </c:pt>
                <c:pt idx="805">
                  <c:v>229.12</c:v>
                </c:pt>
                <c:pt idx="806">
                  <c:v>229.2</c:v>
                </c:pt>
                <c:pt idx="807">
                  <c:v>229.28</c:v>
                </c:pt>
                <c:pt idx="808">
                  <c:v>229.36</c:v>
                </c:pt>
                <c:pt idx="809">
                  <c:v>229.44</c:v>
                </c:pt>
                <c:pt idx="810">
                  <c:v>229.52</c:v>
                </c:pt>
                <c:pt idx="811">
                  <c:v>229.6</c:v>
                </c:pt>
                <c:pt idx="812">
                  <c:v>229.68</c:v>
                </c:pt>
                <c:pt idx="813">
                  <c:v>229.76</c:v>
                </c:pt>
                <c:pt idx="814">
                  <c:v>229.84</c:v>
                </c:pt>
                <c:pt idx="815">
                  <c:v>229.92</c:v>
                </c:pt>
                <c:pt idx="816">
                  <c:v>230</c:v>
                </c:pt>
                <c:pt idx="817">
                  <c:v>230.08</c:v>
                </c:pt>
                <c:pt idx="818">
                  <c:v>230.16</c:v>
                </c:pt>
                <c:pt idx="819">
                  <c:v>230.24</c:v>
                </c:pt>
                <c:pt idx="820">
                  <c:v>230.32</c:v>
                </c:pt>
                <c:pt idx="821">
                  <c:v>230.4</c:v>
                </c:pt>
                <c:pt idx="822">
                  <c:v>230.48</c:v>
                </c:pt>
                <c:pt idx="823">
                  <c:v>230.56</c:v>
                </c:pt>
                <c:pt idx="824">
                  <c:v>230.64</c:v>
                </c:pt>
                <c:pt idx="825">
                  <c:v>230.72</c:v>
                </c:pt>
                <c:pt idx="826">
                  <c:v>230.8</c:v>
                </c:pt>
                <c:pt idx="827">
                  <c:v>230.88</c:v>
                </c:pt>
                <c:pt idx="828">
                  <c:v>230.96</c:v>
                </c:pt>
                <c:pt idx="829">
                  <c:v>231.04</c:v>
                </c:pt>
                <c:pt idx="830">
                  <c:v>231.12</c:v>
                </c:pt>
                <c:pt idx="831">
                  <c:v>231.2</c:v>
                </c:pt>
                <c:pt idx="832">
                  <c:v>231.28</c:v>
                </c:pt>
                <c:pt idx="833">
                  <c:v>231.36</c:v>
                </c:pt>
                <c:pt idx="834">
                  <c:v>231.44</c:v>
                </c:pt>
                <c:pt idx="835">
                  <c:v>231.52</c:v>
                </c:pt>
                <c:pt idx="836">
                  <c:v>231.6</c:v>
                </c:pt>
                <c:pt idx="837">
                  <c:v>231.68</c:v>
                </c:pt>
                <c:pt idx="838">
                  <c:v>231.76</c:v>
                </c:pt>
                <c:pt idx="839">
                  <c:v>231.84</c:v>
                </c:pt>
                <c:pt idx="840">
                  <c:v>231.92</c:v>
                </c:pt>
                <c:pt idx="841">
                  <c:v>232</c:v>
                </c:pt>
                <c:pt idx="842">
                  <c:v>232.08</c:v>
                </c:pt>
                <c:pt idx="843">
                  <c:v>232.16</c:v>
                </c:pt>
                <c:pt idx="844">
                  <c:v>232.24</c:v>
                </c:pt>
                <c:pt idx="845">
                  <c:v>232.32</c:v>
                </c:pt>
                <c:pt idx="846">
                  <c:v>232.4</c:v>
                </c:pt>
                <c:pt idx="847">
                  <c:v>232.48</c:v>
                </c:pt>
                <c:pt idx="848">
                  <c:v>232.56</c:v>
                </c:pt>
                <c:pt idx="849">
                  <c:v>232.64</c:v>
                </c:pt>
                <c:pt idx="850">
                  <c:v>232.72</c:v>
                </c:pt>
                <c:pt idx="851">
                  <c:v>232.8</c:v>
                </c:pt>
                <c:pt idx="852">
                  <c:v>232.88</c:v>
                </c:pt>
                <c:pt idx="853">
                  <c:v>232.96</c:v>
                </c:pt>
                <c:pt idx="854">
                  <c:v>233.04</c:v>
                </c:pt>
                <c:pt idx="855">
                  <c:v>233.12</c:v>
                </c:pt>
                <c:pt idx="856">
                  <c:v>233.2</c:v>
                </c:pt>
                <c:pt idx="857">
                  <c:v>233.28</c:v>
                </c:pt>
                <c:pt idx="858">
                  <c:v>233.36</c:v>
                </c:pt>
                <c:pt idx="859">
                  <c:v>233.44</c:v>
                </c:pt>
                <c:pt idx="860">
                  <c:v>233.52</c:v>
                </c:pt>
                <c:pt idx="861">
                  <c:v>233.6</c:v>
                </c:pt>
                <c:pt idx="862">
                  <c:v>233.68</c:v>
                </c:pt>
                <c:pt idx="863">
                  <c:v>233.76</c:v>
                </c:pt>
                <c:pt idx="864">
                  <c:v>233.84</c:v>
                </c:pt>
                <c:pt idx="865">
                  <c:v>233.92</c:v>
                </c:pt>
                <c:pt idx="866">
                  <c:v>234</c:v>
                </c:pt>
                <c:pt idx="867">
                  <c:v>234.08</c:v>
                </c:pt>
                <c:pt idx="868">
                  <c:v>234.16</c:v>
                </c:pt>
                <c:pt idx="869">
                  <c:v>234.24</c:v>
                </c:pt>
                <c:pt idx="870">
                  <c:v>234.32</c:v>
                </c:pt>
                <c:pt idx="871">
                  <c:v>234.4</c:v>
                </c:pt>
                <c:pt idx="872">
                  <c:v>234.48</c:v>
                </c:pt>
                <c:pt idx="873">
                  <c:v>234.56</c:v>
                </c:pt>
                <c:pt idx="874">
                  <c:v>234.64</c:v>
                </c:pt>
                <c:pt idx="875">
                  <c:v>234.72</c:v>
                </c:pt>
                <c:pt idx="876">
                  <c:v>234.8</c:v>
                </c:pt>
                <c:pt idx="877">
                  <c:v>234.88</c:v>
                </c:pt>
                <c:pt idx="878">
                  <c:v>234.96</c:v>
                </c:pt>
                <c:pt idx="879">
                  <c:v>235.04</c:v>
                </c:pt>
                <c:pt idx="880">
                  <c:v>235.12</c:v>
                </c:pt>
                <c:pt idx="881">
                  <c:v>235.2</c:v>
                </c:pt>
                <c:pt idx="882">
                  <c:v>235.28</c:v>
                </c:pt>
                <c:pt idx="883">
                  <c:v>235.36</c:v>
                </c:pt>
                <c:pt idx="884">
                  <c:v>235.44</c:v>
                </c:pt>
                <c:pt idx="885">
                  <c:v>235.52</c:v>
                </c:pt>
                <c:pt idx="886">
                  <c:v>235.6</c:v>
                </c:pt>
                <c:pt idx="887">
                  <c:v>235.68</c:v>
                </c:pt>
                <c:pt idx="888">
                  <c:v>235.76</c:v>
                </c:pt>
                <c:pt idx="889">
                  <c:v>235.84</c:v>
                </c:pt>
                <c:pt idx="890">
                  <c:v>235.92</c:v>
                </c:pt>
                <c:pt idx="891">
                  <c:v>236</c:v>
                </c:pt>
                <c:pt idx="892">
                  <c:v>236.08</c:v>
                </c:pt>
                <c:pt idx="893">
                  <c:v>236.16</c:v>
                </c:pt>
                <c:pt idx="894">
                  <c:v>236.24</c:v>
                </c:pt>
                <c:pt idx="895">
                  <c:v>236.32</c:v>
                </c:pt>
                <c:pt idx="896">
                  <c:v>236.4</c:v>
                </c:pt>
                <c:pt idx="897">
                  <c:v>236.48</c:v>
                </c:pt>
                <c:pt idx="898">
                  <c:v>236.56</c:v>
                </c:pt>
                <c:pt idx="899">
                  <c:v>236.64</c:v>
                </c:pt>
                <c:pt idx="900">
                  <c:v>236.72</c:v>
                </c:pt>
                <c:pt idx="901">
                  <c:v>236.8</c:v>
                </c:pt>
                <c:pt idx="902">
                  <c:v>236.88</c:v>
                </c:pt>
                <c:pt idx="903">
                  <c:v>236.96</c:v>
                </c:pt>
                <c:pt idx="904">
                  <c:v>237.04</c:v>
                </c:pt>
                <c:pt idx="905">
                  <c:v>237.12</c:v>
                </c:pt>
                <c:pt idx="906">
                  <c:v>237.2</c:v>
                </c:pt>
                <c:pt idx="907">
                  <c:v>237.280000000011</c:v>
                </c:pt>
                <c:pt idx="908">
                  <c:v>237.36000000001101</c:v>
                </c:pt>
                <c:pt idx="909">
                  <c:v>237.440000000011</c:v>
                </c:pt>
                <c:pt idx="910">
                  <c:v>237.52000000001101</c:v>
                </c:pt>
                <c:pt idx="911">
                  <c:v>237.60000000001099</c:v>
                </c:pt>
                <c:pt idx="912">
                  <c:v>237.68000000001101</c:v>
                </c:pt>
                <c:pt idx="913">
                  <c:v>237.76000000001099</c:v>
                </c:pt>
                <c:pt idx="914">
                  <c:v>237.840000000011</c:v>
                </c:pt>
                <c:pt idx="915">
                  <c:v>237.92000000001099</c:v>
                </c:pt>
                <c:pt idx="916">
                  <c:v>238.000000000011</c:v>
                </c:pt>
                <c:pt idx="917">
                  <c:v>238.08000000001101</c:v>
                </c:pt>
                <c:pt idx="918">
                  <c:v>238.16000000001199</c:v>
                </c:pt>
                <c:pt idx="919">
                  <c:v>238.24000000001101</c:v>
                </c:pt>
                <c:pt idx="920">
                  <c:v>238.32000000001199</c:v>
                </c:pt>
                <c:pt idx="921">
                  <c:v>238.400000000012</c:v>
                </c:pt>
                <c:pt idx="922">
                  <c:v>238.48000000001201</c:v>
                </c:pt>
                <c:pt idx="923">
                  <c:v>238.560000000011</c:v>
                </c:pt>
                <c:pt idx="924">
                  <c:v>238.64000000001201</c:v>
                </c:pt>
                <c:pt idx="925">
                  <c:v>238.72000000001199</c:v>
                </c:pt>
                <c:pt idx="926">
                  <c:v>238.80000000001201</c:v>
                </c:pt>
                <c:pt idx="927">
                  <c:v>238.88000000001199</c:v>
                </c:pt>
                <c:pt idx="928">
                  <c:v>238.960000000012</c:v>
                </c:pt>
                <c:pt idx="929">
                  <c:v>239.04000000001199</c:v>
                </c:pt>
                <c:pt idx="930">
                  <c:v>239.120000000012</c:v>
                </c:pt>
                <c:pt idx="931">
                  <c:v>239.20000000001201</c:v>
                </c:pt>
                <c:pt idx="932">
                  <c:v>239.280000000012</c:v>
                </c:pt>
                <c:pt idx="933">
                  <c:v>239.36000000001201</c:v>
                </c:pt>
                <c:pt idx="934">
                  <c:v>239.44000000001199</c:v>
                </c:pt>
                <c:pt idx="935">
                  <c:v>239.520000000012</c:v>
                </c:pt>
                <c:pt idx="936">
                  <c:v>239.60000000001199</c:v>
                </c:pt>
                <c:pt idx="937">
                  <c:v>239.680000000012</c:v>
                </c:pt>
                <c:pt idx="938">
                  <c:v>239.76000000001201</c:v>
                </c:pt>
                <c:pt idx="939">
                  <c:v>239.840000000012</c:v>
                </c:pt>
                <c:pt idx="940">
                  <c:v>239.92000000001201</c:v>
                </c:pt>
                <c:pt idx="941">
                  <c:v>240.00000000001199</c:v>
                </c:pt>
                <c:pt idx="942">
                  <c:v>240.08000000001201</c:v>
                </c:pt>
                <c:pt idx="943">
                  <c:v>240.16000000001199</c:v>
                </c:pt>
                <c:pt idx="944">
                  <c:v>240.240000000012</c:v>
                </c:pt>
                <c:pt idx="945">
                  <c:v>240.32000000001199</c:v>
                </c:pt>
                <c:pt idx="946">
                  <c:v>240.400000000012</c:v>
                </c:pt>
                <c:pt idx="947">
                  <c:v>240.48000000001201</c:v>
                </c:pt>
                <c:pt idx="948">
                  <c:v>240.560000000012</c:v>
                </c:pt>
                <c:pt idx="949">
                  <c:v>240.64000000001201</c:v>
                </c:pt>
                <c:pt idx="950">
                  <c:v>240.72000000001199</c:v>
                </c:pt>
                <c:pt idx="951">
                  <c:v>240.80000000001201</c:v>
                </c:pt>
                <c:pt idx="952">
                  <c:v>240.88000000001199</c:v>
                </c:pt>
                <c:pt idx="953">
                  <c:v>240.960000000012</c:v>
                </c:pt>
                <c:pt idx="954">
                  <c:v>241.04000000001199</c:v>
                </c:pt>
                <c:pt idx="955">
                  <c:v>241.120000000012</c:v>
                </c:pt>
                <c:pt idx="956">
                  <c:v>241.20000000001201</c:v>
                </c:pt>
                <c:pt idx="957">
                  <c:v>241.280000000012</c:v>
                </c:pt>
                <c:pt idx="958">
                  <c:v>241.36000000001201</c:v>
                </c:pt>
                <c:pt idx="959">
                  <c:v>241.44000000001199</c:v>
                </c:pt>
                <c:pt idx="960">
                  <c:v>241.520000000012</c:v>
                </c:pt>
                <c:pt idx="961">
                  <c:v>241.60000000001199</c:v>
                </c:pt>
                <c:pt idx="962">
                  <c:v>241.680000000012</c:v>
                </c:pt>
                <c:pt idx="963">
                  <c:v>241.76000000001201</c:v>
                </c:pt>
                <c:pt idx="964">
                  <c:v>241.840000000012</c:v>
                </c:pt>
                <c:pt idx="965">
                  <c:v>241.92000000001201</c:v>
                </c:pt>
                <c:pt idx="966">
                  <c:v>242.00000000001199</c:v>
                </c:pt>
                <c:pt idx="967">
                  <c:v>242.08000000001201</c:v>
                </c:pt>
                <c:pt idx="968">
                  <c:v>242.16000000001199</c:v>
                </c:pt>
                <c:pt idx="969">
                  <c:v>242.240000000012</c:v>
                </c:pt>
                <c:pt idx="970">
                  <c:v>242.32000000001199</c:v>
                </c:pt>
                <c:pt idx="971">
                  <c:v>242.400000000012</c:v>
                </c:pt>
                <c:pt idx="972">
                  <c:v>242.48000000001201</c:v>
                </c:pt>
                <c:pt idx="973">
                  <c:v>242.560000000012</c:v>
                </c:pt>
                <c:pt idx="974">
                  <c:v>242.64000000001201</c:v>
                </c:pt>
                <c:pt idx="975">
                  <c:v>242.72000000001199</c:v>
                </c:pt>
                <c:pt idx="976">
                  <c:v>242.80000000001201</c:v>
                </c:pt>
                <c:pt idx="977">
                  <c:v>242.88000000001199</c:v>
                </c:pt>
                <c:pt idx="978">
                  <c:v>242.960000000012</c:v>
                </c:pt>
                <c:pt idx="979">
                  <c:v>243.04000000001199</c:v>
                </c:pt>
                <c:pt idx="980">
                  <c:v>243.120000000012</c:v>
                </c:pt>
                <c:pt idx="981">
                  <c:v>243.20000000001201</c:v>
                </c:pt>
                <c:pt idx="982">
                  <c:v>243.280000000012</c:v>
                </c:pt>
                <c:pt idx="983">
                  <c:v>243.36000000001201</c:v>
                </c:pt>
                <c:pt idx="984">
                  <c:v>243.44000000001199</c:v>
                </c:pt>
                <c:pt idx="985">
                  <c:v>243.520000000012</c:v>
                </c:pt>
                <c:pt idx="986">
                  <c:v>243.60000000001199</c:v>
                </c:pt>
                <c:pt idx="987">
                  <c:v>243.680000000012</c:v>
                </c:pt>
                <c:pt idx="988">
                  <c:v>243.76000000001201</c:v>
                </c:pt>
                <c:pt idx="989">
                  <c:v>243.840000000012</c:v>
                </c:pt>
                <c:pt idx="990">
                  <c:v>243.92000000001201</c:v>
                </c:pt>
                <c:pt idx="991">
                  <c:v>244.00000000001199</c:v>
                </c:pt>
                <c:pt idx="992">
                  <c:v>244.08000000001201</c:v>
                </c:pt>
                <c:pt idx="993">
                  <c:v>244.16000000001199</c:v>
                </c:pt>
                <c:pt idx="994">
                  <c:v>244.240000000012</c:v>
                </c:pt>
                <c:pt idx="995">
                  <c:v>244.32000000001199</c:v>
                </c:pt>
                <c:pt idx="996">
                  <c:v>244.400000000012</c:v>
                </c:pt>
                <c:pt idx="997">
                  <c:v>244.48000000001201</c:v>
                </c:pt>
                <c:pt idx="998">
                  <c:v>244.56000000001299</c:v>
                </c:pt>
                <c:pt idx="999">
                  <c:v>244.64000000001201</c:v>
                </c:pt>
                <c:pt idx="1000">
                  <c:v>244.72000000001299</c:v>
                </c:pt>
                <c:pt idx="1001">
                  <c:v>244.800000000013</c:v>
                </c:pt>
                <c:pt idx="1002">
                  <c:v>244.88000000001301</c:v>
                </c:pt>
                <c:pt idx="1003">
                  <c:v>244.960000000012</c:v>
                </c:pt>
                <c:pt idx="1004">
                  <c:v>245.04000000001301</c:v>
                </c:pt>
                <c:pt idx="1005">
                  <c:v>245.12000000001299</c:v>
                </c:pt>
                <c:pt idx="1006">
                  <c:v>245.20000000001301</c:v>
                </c:pt>
                <c:pt idx="1007">
                  <c:v>245.28000000001299</c:v>
                </c:pt>
                <c:pt idx="1008">
                  <c:v>245.360000000013</c:v>
                </c:pt>
                <c:pt idx="1009">
                  <c:v>245.44000000001299</c:v>
                </c:pt>
                <c:pt idx="1010">
                  <c:v>245.520000000013</c:v>
                </c:pt>
                <c:pt idx="1011">
                  <c:v>245.60000000001301</c:v>
                </c:pt>
                <c:pt idx="1012">
                  <c:v>245.680000000013</c:v>
                </c:pt>
                <c:pt idx="1013">
                  <c:v>245.76000000001301</c:v>
                </c:pt>
                <c:pt idx="1014">
                  <c:v>245.84000000001299</c:v>
                </c:pt>
                <c:pt idx="1015">
                  <c:v>245.920000000013</c:v>
                </c:pt>
                <c:pt idx="1016">
                  <c:v>246.00000000001299</c:v>
                </c:pt>
                <c:pt idx="1017">
                  <c:v>246.080000000013</c:v>
                </c:pt>
                <c:pt idx="1018">
                  <c:v>246.16000000001301</c:v>
                </c:pt>
                <c:pt idx="1019">
                  <c:v>246.240000000013</c:v>
                </c:pt>
                <c:pt idx="1020">
                  <c:v>246.32000000001301</c:v>
                </c:pt>
                <c:pt idx="1021">
                  <c:v>246.40000000001299</c:v>
                </c:pt>
                <c:pt idx="1022">
                  <c:v>246.48000000001301</c:v>
                </c:pt>
                <c:pt idx="1023">
                  <c:v>246.56000000001299</c:v>
                </c:pt>
                <c:pt idx="1024">
                  <c:v>246.640000000013</c:v>
                </c:pt>
                <c:pt idx="1025">
                  <c:v>246.72000000001299</c:v>
                </c:pt>
                <c:pt idx="1026">
                  <c:v>246.800000000013</c:v>
                </c:pt>
                <c:pt idx="1027">
                  <c:v>246.88000000001301</c:v>
                </c:pt>
                <c:pt idx="1028">
                  <c:v>246.960000000013</c:v>
                </c:pt>
                <c:pt idx="1029">
                  <c:v>247.04000000001301</c:v>
                </c:pt>
                <c:pt idx="1030">
                  <c:v>247.12000000001299</c:v>
                </c:pt>
                <c:pt idx="1031">
                  <c:v>247.20000000001301</c:v>
                </c:pt>
                <c:pt idx="1032">
                  <c:v>247.28000000001299</c:v>
                </c:pt>
                <c:pt idx="1033">
                  <c:v>247.360000000013</c:v>
                </c:pt>
                <c:pt idx="1034">
                  <c:v>247.44000000001299</c:v>
                </c:pt>
                <c:pt idx="1035">
                  <c:v>247.520000000013</c:v>
                </c:pt>
                <c:pt idx="1036">
                  <c:v>247.60000000001301</c:v>
                </c:pt>
                <c:pt idx="1037">
                  <c:v>247.680000000013</c:v>
                </c:pt>
                <c:pt idx="1038">
                  <c:v>247.76000000001301</c:v>
                </c:pt>
                <c:pt idx="1039">
                  <c:v>247.84000000001299</c:v>
                </c:pt>
                <c:pt idx="1040">
                  <c:v>247.920000000013</c:v>
                </c:pt>
                <c:pt idx="1041">
                  <c:v>248.00000000001299</c:v>
                </c:pt>
                <c:pt idx="1042">
                  <c:v>248.080000000013</c:v>
                </c:pt>
                <c:pt idx="1043">
                  <c:v>248.16000000001301</c:v>
                </c:pt>
                <c:pt idx="1044">
                  <c:v>248.240000000013</c:v>
                </c:pt>
                <c:pt idx="1045">
                  <c:v>248.32000000001301</c:v>
                </c:pt>
                <c:pt idx="1046">
                  <c:v>248.40000000001299</c:v>
                </c:pt>
                <c:pt idx="1047">
                  <c:v>248.48000000001301</c:v>
                </c:pt>
                <c:pt idx="1048">
                  <c:v>248.56000000001299</c:v>
                </c:pt>
                <c:pt idx="1049">
                  <c:v>248.640000000013</c:v>
                </c:pt>
                <c:pt idx="1050">
                  <c:v>248.72000000001299</c:v>
                </c:pt>
                <c:pt idx="1051">
                  <c:v>248.800000000013</c:v>
                </c:pt>
                <c:pt idx="1052">
                  <c:v>248.88000000001301</c:v>
                </c:pt>
                <c:pt idx="1053">
                  <c:v>248.960000000013</c:v>
                </c:pt>
                <c:pt idx="1054">
                  <c:v>249.04000000001301</c:v>
                </c:pt>
                <c:pt idx="1055">
                  <c:v>249.12000000001299</c:v>
                </c:pt>
                <c:pt idx="1056">
                  <c:v>249.20000000001301</c:v>
                </c:pt>
                <c:pt idx="1057">
                  <c:v>249.28000000001299</c:v>
                </c:pt>
                <c:pt idx="1058">
                  <c:v>249.360000000013</c:v>
                </c:pt>
                <c:pt idx="1059">
                  <c:v>249.44000000001299</c:v>
                </c:pt>
                <c:pt idx="1060">
                  <c:v>249.520000000013</c:v>
                </c:pt>
                <c:pt idx="1061">
                  <c:v>249.60000000001301</c:v>
                </c:pt>
                <c:pt idx="1062">
                  <c:v>249.680000000013</c:v>
                </c:pt>
                <c:pt idx="1063">
                  <c:v>249.76000000001301</c:v>
                </c:pt>
                <c:pt idx="1064">
                  <c:v>249.84000000001299</c:v>
                </c:pt>
                <c:pt idx="1065">
                  <c:v>249.920000000013</c:v>
                </c:pt>
                <c:pt idx="1066">
                  <c:v>250.00000000001299</c:v>
                </c:pt>
                <c:pt idx="1067">
                  <c:v>250.080000000013</c:v>
                </c:pt>
                <c:pt idx="1068">
                  <c:v>250.16000000001301</c:v>
                </c:pt>
                <c:pt idx="1069">
                  <c:v>250.240000000013</c:v>
                </c:pt>
                <c:pt idx="1070">
                  <c:v>250.32000000001301</c:v>
                </c:pt>
                <c:pt idx="1071">
                  <c:v>250.40000000001299</c:v>
                </c:pt>
                <c:pt idx="1072">
                  <c:v>250.48000000001301</c:v>
                </c:pt>
                <c:pt idx="1073">
                  <c:v>250.56000000001299</c:v>
                </c:pt>
                <c:pt idx="1074">
                  <c:v>250.640000000013</c:v>
                </c:pt>
                <c:pt idx="1075">
                  <c:v>250.72000000001299</c:v>
                </c:pt>
                <c:pt idx="1076">
                  <c:v>250.800000000013</c:v>
                </c:pt>
                <c:pt idx="1077">
                  <c:v>250.88000000001301</c:v>
                </c:pt>
                <c:pt idx="1078">
                  <c:v>250.96000000001399</c:v>
                </c:pt>
                <c:pt idx="1079">
                  <c:v>251.04000000001301</c:v>
                </c:pt>
                <c:pt idx="1080">
                  <c:v>251.12000000001399</c:v>
                </c:pt>
                <c:pt idx="1081">
                  <c:v>251.200000000014</c:v>
                </c:pt>
                <c:pt idx="1082">
                  <c:v>251.28000000001401</c:v>
                </c:pt>
                <c:pt idx="1083">
                  <c:v>251.360000000013</c:v>
                </c:pt>
                <c:pt idx="1084">
                  <c:v>251.44000000001401</c:v>
                </c:pt>
                <c:pt idx="1085">
                  <c:v>251.52000000001399</c:v>
                </c:pt>
                <c:pt idx="1086">
                  <c:v>251.60000000001401</c:v>
                </c:pt>
                <c:pt idx="1087">
                  <c:v>251.68000000001399</c:v>
                </c:pt>
                <c:pt idx="1088">
                  <c:v>251.760000000014</c:v>
                </c:pt>
                <c:pt idx="1089">
                  <c:v>251.84000000001399</c:v>
                </c:pt>
                <c:pt idx="1090">
                  <c:v>251.920000000014</c:v>
                </c:pt>
                <c:pt idx="1091">
                  <c:v>252.00000000001401</c:v>
                </c:pt>
                <c:pt idx="1092">
                  <c:v>252.080000000014</c:v>
                </c:pt>
                <c:pt idx="1093">
                  <c:v>252.16000000001401</c:v>
                </c:pt>
                <c:pt idx="1094">
                  <c:v>252.24000000001399</c:v>
                </c:pt>
                <c:pt idx="1095">
                  <c:v>252.32000000001401</c:v>
                </c:pt>
                <c:pt idx="1096">
                  <c:v>252.40000000001399</c:v>
                </c:pt>
                <c:pt idx="1097">
                  <c:v>252.480000000014</c:v>
                </c:pt>
                <c:pt idx="1098">
                  <c:v>252.56000000001401</c:v>
                </c:pt>
                <c:pt idx="1099">
                  <c:v>252.640000000014</c:v>
                </c:pt>
                <c:pt idx="1100">
                  <c:v>252.72000000001401</c:v>
                </c:pt>
                <c:pt idx="1101">
                  <c:v>252.80000000001399</c:v>
                </c:pt>
                <c:pt idx="1102">
                  <c:v>252.88000000001401</c:v>
                </c:pt>
                <c:pt idx="1103">
                  <c:v>252.96000000001399</c:v>
                </c:pt>
                <c:pt idx="1104">
                  <c:v>253.040000000014</c:v>
                </c:pt>
                <c:pt idx="1105">
                  <c:v>253.12000000001399</c:v>
                </c:pt>
                <c:pt idx="1106">
                  <c:v>253.200000000014</c:v>
                </c:pt>
                <c:pt idx="1107">
                  <c:v>253.28000000001401</c:v>
                </c:pt>
                <c:pt idx="1108">
                  <c:v>253.360000000014</c:v>
                </c:pt>
                <c:pt idx="1109">
                  <c:v>253.44000000001401</c:v>
                </c:pt>
                <c:pt idx="1110">
                  <c:v>253.52000000001399</c:v>
                </c:pt>
                <c:pt idx="1111">
                  <c:v>253.60000000001401</c:v>
                </c:pt>
                <c:pt idx="1112">
                  <c:v>253.68000000001399</c:v>
                </c:pt>
                <c:pt idx="1113">
                  <c:v>253.760000000014</c:v>
                </c:pt>
                <c:pt idx="1114">
                  <c:v>253.84000000001399</c:v>
                </c:pt>
                <c:pt idx="1115">
                  <c:v>253.920000000014</c:v>
                </c:pt>
                <c:pt idx="1116">
                  <c:v>254.00000000001401</c:v>
                </c:pt>
                <c:pt idx="1117">
                  <c:v>254.080000000014</c:v>
                </c:pt>
                <c:pt idx="1118">
                  <c:v>254.16000000001401</c:v>
                </c:pt>
                <c:pt idx="1119">
                  <c:v>254.24000000001399</c:v>
                </c:pt>
                <c:pt idx="1120">
                  <c:v>254.32000000001401</c:v>
                </c:pt>
                <c:pt idx="1121">
                  <c:v>254.40000000001399</c:v>
                </c:pt>
                <c:pt idx="1122">
                  <c:v>254.480000000014</c:v>
                </c:pt>
                <c:pt idx="1123">
                  <c:v>254.56000000001401</c:v>
                </c:pt>
                <c:pt idx="1124">
                  <c:v>254.640000000014</c:v>
                </c:pt>
                <c:pt idx="1125">
                  <c:v>254.72000000001401</c:v>
                </c:pt>
                <c:pt idx="1126">
                  <c:v>254.80000000001399</c:v>
                </c:pt>
                <c:pt idx="1127">
                  <c:v>254.88000000001401</c:v>
                </c:pt>
                <c:pt idx="1128">
                  <c:v>254.96000000001399</c:v>
                </c:pt>
                <c:pt idx="1129">
                  <c:v>255.040000000014</c:v>
                </c:pt>
                <c:pt idx="1130">
                  <c:v>255.12000000001399</c:v>
                </c:pt>
                <c:pt idx="1131">
                  <c:v>255.200000000014</c:v>
                </c:pt>
                <c:pt idx="1132">
                  <c:v>255.28000000001401</c:v>
                </c:pt>
                <c:pt idx="1133">
                  <c:v>255.360000000014</c:v>
                </c:pt>
                <c:pt idx="1134">
                  <c:v>255.44000000001401</c:v>
                </c:pt>
                <c:pt idx="1135">
                  <c:v>255.52000000001399</c:v>
                </c:pt>
                <c:pt idx="1136">
                  <c:v>255.60000000001401</c:v>
                </c:pt>
                <c:pt idx="1137">
                  <c:v>255.68000000001399</c:v>
                </c:pt>
                <c:pt idx="1138">
                  <c:v>255.760000000014</c:v>
                </c:pt>
                <c:pt idx="1139">
                  <c:v>255.84000000001399</c:v>
                </c:pt>
                <c:pt idx="1140">
                  <c:v>255.920000000014</c:v>
                </c:pt>
                <c:pt idx="1141">
                  <c:v>256.00000000001398</c:v>
                </c:pt>
                <c:pt idx="1142">
                  <c:v>256.08000000001402</c:v>
                </c:pt>
                <c:pt idx="1143">
                  <c:v>256.16000000001401</c:v>
                </c:pt>
                <c:pt idx="1144">
                  <c:v>256.24000000001399</c:v>
                </c:pt>
                <c:pt idx="1145">
                  <c:v>256.32000000001398</c:v>
                </c:pt>
                <c:pt idx="1146">
                  <c:v>256.40000000001402</c:v>
                </c:pt>
                <c:pt idx="1147">
                  <c:v>256.48000000001389</c:v>
                </c:pt>
                <c:pt idx="1148">
                  <c:v>256.56000000001399</c:v>
                </c:pt>
                <c:pt idx="1149">
                  <c:v>256.64000000001408</c:v>
                </c:pt>
                <c:pt idx="1150">
                  <c:v>256.72000000001401</c:v>
                </c:pt>
                <c:pt idx="1151">
                  <c:v>256.80000000001411</c:v>
                </c:pt>
                <c:pt idx="1152">
                  <c:v>256.88000000001398</c:v>
                </c:pt>
                <c:pt idx="1153">
                  <c:v>256.96000000001402</c:v>
                </c:pt>
                <c:pt idx="1154">
                  <c:v>257.040000000014</c:v>
                </c:pt>
                <c:pt idx="1155">
                  <c:v>257.12000000001399</c:v>
                </c:pt>
                <c:pt idx="1156">
                  <c:v>257.20000000001397</c:v>
                </c:pt>
                <c:pt idx="1157">
                  <c:v>257.28000000001492</c:v>
                </c:pt>
                <c:pt idx="1158">
                  <c:v>257.36000000001502</c:v>
                </c:pt>
                <c:pt idx="1159">
                  <c:v>257.44000000001398</c:v>
                </c:pt>
                <c:pt idx="1160">
                  <c:v>257.52000000001499</c:v>
                </c:pt>
                <c:pt idx="1161">
                  <c:v>257.60000000001497</c:v>
                </c:pt>
                <c:pt idx="1162">
                  <c:v>257.68000000001501</c:v>
                </c:pt>
                <c:pt idx="1163">
                  <c:v>257.76000000001397</c:v>
                </c:pt>
                <c:pt idx="1164">
                  <c:v>257.84000000001498</c:v>
                </c:pt>
                <c:pt idx="1165">
                  <c:v>257.92000000001502</c:v>
                </c:pt>
                <c:pt idx="1166">
                  <c:v>258.00000000001501</c:v>
                </c:pt>
                <c:pt idx="1167">
                  <c:v>258.08000000001499</c:v>
                </c:pt>
                <c:pt idx="1168">
                  <c:v>258.16000000001497</c:v>
                </c:pt>
                <c:pt idx="1169">
                  <c:v>258.24000000001502</c:v>
                </c:pt>
                <c:pt idx="1170">
                  <c:v>258.320000000015</c:v>
                </c:pt>
                <c:pt idx="1171">
                  <c:v>258.40000000001493</c:v>
                </c:pt>
                <c:pt idx="1172">
                  <c:v>258.48000000001502</c:v>
                </c:pt>
                <c:pt idx="1173">
                  <c:v>258.56000000001501</c:v>
                </c:pt>
                <c:pt idx="1174">
                  <c:v>258.64000000001499</c:v>
                </c:pt>
                <c:pt idx="1175">
                  <c:v>258.72000000001492</c:v>
                </c:pt>
                <c:pt idx="1176">
                  <c:v>258.80000000001502</c:v>
                </c:pt>
                <c:pt idx="1177">
                  <c:v>258.880000000015</c:v>
                </c:pt>
                <c:pt idx="1178">
                  <c:v>258.96000000001499</c:v>
                </c:pt>
                <c:pt idx="1179">
                  <c:v>259.04000000001508</c:v>
                </c:pt>
                <c:pt idx="1180">
                  <c:v>259.12000000001501</c:v>
                </c:pt>
                <c:pt idx="1181">
                  <c:v>259.200000000015</c:v>
                </c:pt>
                <c:pt idx="1182">
                  <c:v>259.28000000001492</c:v>
                </c:pt>
                <c:pt idx="1183">
                  <c:v>259.36000000001502</c:v>
                </c:pt>
                <c:pt idx="1184">
                  <c:v>259.440000000015</c:v>
                </c:pt>
                <c:pt idx="1185">
                  <c:v>259.52000000001499</c:v>
                </c:pt>
                <c:pt idx="1186">
                  <c:v>259.60000000001497</c:v>
                </c:pt>
                <c:pt idx="1187">
                  <c:v>259.68000000001501</c:v>
                </c:pt>
                <c:pt idx="1188">
                  <c:v>259.760000000015</c:v>
                </c:pt>
                <c:pt idx="1189">
                  <c:v>259.84000000001498</c:v>
                </c:pt>
                <c:pt idx="1190">
                  <c:v>259.92000000001502</c:v>
                </c:pt>
                <c:pt idx="1191">
                  <c:v>260.00000000001501</c:v>
                </c:pt>
                <c:pt idx="1192">
                  <c:v>260.08000000001499</c:v>
                </c:pt>
                <c:pt idx="1193">
                  <c:v>260.16000000001497</c:v>
                </c:pt>
                <c:pt idx="1194">
                  <c:v>260.24000000001502</c:v>
                </c:pt>
                <c:pt idx="1195">
                  <c:v>260.320000000015</c:v>
                </c:pt>
                <c:pt idx="1196">
                  <c:v>260.40000000001493</c:v>
                </c:pt>
                <c:pt idx="1197">
                  <c:v>260.48000000001502</c:v>
                </c:pt>
                <c:pt idx="1198">
                  <c:v>260.56000000001501</c:v>
                </c:pt>
                <c:pt idx="1199">
                  <c:v>260.64000000001499</c:v>
                </c:pt>
                <c:pt idx="1200">
                  <c:v>260.72000000001492</c:v>
                </c:pt>
                <c:pt idx="1201">
                  <c:v>260.80000000001502</c:v>
                </c:pt>
                <c:pt idx="1202">
                  <c:v>260.880000000015</c:v>
                </c:pt>
                <c:pt idx="1203">
                  <c:v>260.96000000001499</c:v>
                </c:pt>
                <c:pt idx="1204">
                  <c:v>261.04000000001508</c:v>
                </c:pt>
                <c:pt idx="1205">
                  <c:v>261.12000000001501</c:v>
                </c:pt>
                <c:pt idx="1206">
                  <c:v>261.200000000015</c:v>
                </c:pt>
                <c:pt idx="1207">
                  <c:v>261.28000000001492</c:v>
                </c:pt>
                <c:pt idx="1208">
                  <c:v>261.36000000001502</c:v>
                </c:pt>
                <c:pt idx="1209">
                  <c:v>261.440000000015</c:v>
                </c:pt>
                <c:pt idx="1210">
                  <c:v>261.52000000001499</c:v>
                </c:pt>
                <c:pt idx="1211">
                  <c:v>261.60000000001497</c:v>
                </c:pt>
                <c:pt idx="1212">
                  <c:v>261.68000000001501</c:v>
                </c:pt>
                <c:pt idx="1213">
                  <c:v>261.760000000015</c:v>
                </c:pt>
                <c:pt idx="1214">
                  <c:v>261.84000000001498</c:v>
                </c:pt>
                <c:pt idx="1215">
                  <c:v>261.92000000001502</c:v>
                </c:pt>
                <c:pt idx="1216">
                  <c:v>262.00000000001501</c:v>
                </c:pt>
                <c:pt idx="1217">
                  <c:v>262.08000000001499</c:v>
                </c:pt>
                <c:pt idx="1218">
                  <c:v>262.16000000001497</c:v>
                </c:pt>
                <c:pt idx="1219">
                  <c:v>262.24000000001502</c:v>
                </c:pt>
                <c:pt idx="1220">
                  <c:v>262.320000000015</c:v>
                </c:pt>
                <c:pt idx="1221">
                  <c:v>262.40000000001493</c:v>
                </c:pt>
                <c:pt idx="1222">
                  <c:v>262.48000000001502</c:v>
                </c:pt>
                <c:pt idx="1223">
                  <c:v>262.56000000001501</c:v>
                </c:pt>
                <c:pt idx="1224">
                  <c:v>262.64000000001499</c:v>
                </c:pt>
                <c:pt idx="1225">
                  <c:v>262.72000000001492</c:v>
                </c:pt>
                <c:pt idx="1226">
                  <c:v>262.80000000001502</c:v>
                </c:pt>
                <c:pt idx="1227">
                  <c:v>262.880000000015</c:v>
                </c:pt>
                <c:pt idx="1228">
                  <c:v>262.96000000001499</c:v>
                </c:pt>
                <c:pt idx="1229">
                  <c:v>263.04000000001508</c:v>
                </c:pt>
                <c:pt idx="1230">
                  <c:v>263.12000000001501</c:v>
                </c:pt>
                <c:pt idx="1231">
                  <c:v>263.200000000015</c:v>
                </c:pt>
                <c:pt idx="1232">
                  <c:v>263.28000000001492</c:v>
                </c:pt>
                <c:pt idx="1233">
                  <c:v>263.36000000001502</c:v>
                </c:pt>
                <c:pt idx="1234">
                  <c:v>263.440000000015</c:v>
                </c:pt>
                <c:pt idx="1235">
                  <c:v>263.52000000001499</c:v>
                </c:pt>
                <c:pt idx="1236">
                  <c:v>263.60000000001497</c:v>
                </c:pt>
                <c:pt idx="1237">
                  <c:v>263.68000000001598</c:v>
                </c:pt>
                <c:pt idx="1238">
                  <c:v>263.76000000001602</c:v>
                </c:pt>
                <c:pt idx="1239">
                  <c:v>263.84000000001498</c:v>
                </c:pt>
                <c:pt idx="1240">
                  <c:v>263.92000000001599</c:v>
                </c:pt>
                <c:pt idx="1241">
                  <c:v>264.00000000001597</c:v>
                </c:pt>
                <c:pt idx="1242">
                  <c:v>264.08000000001601</c:v>
                </c:pt>
                <c:pt idx="1243">
                  <c:v>264.16000000001497</c:v>
                </c:pt>
                <c:pt idx="1244">
                  <c:v>264.24000000001598</c:v>
                </c:pt>
                <c:pt idx="1245">
                  <c:v>264.32000000001602</c:v>
                </c:pt>
                <c:pt idx="1246">
                  <c:v>264.40000000001601</c:v>
                </c:pt>
                <c:pt idx="1247">
                  <c:v>264.48000000001599</c:v>
                </c:pt>
                <c:pt idx="1248">
                  <c:v>264.56000000001598</c:v>
                </c:pt>
                <c:pt idx="1249">
                  <c:v>264.64000000001602</c:v>
                </c:pt>
                <c:pt idx="1250">
                  <c:v>264.720000000016</c:v>
                </c:pt>
                <c:pt idx="1251">
                  <c:v>264.80000000001598</c:v>
                </c:pt>
                <c:pt idx="1252">
                  <c:v>264.88000000001608</c:v>
                </c:pt>
                <c:pt idx="1253">
                  <c:v>264.96000000001601</c:v>
                </c:pt>
                <c:pt idx="1254">
                  <c:v>265.04000000001599</c:v>
                </c:pt>
                <c:pt idx="1255">
                  <c:v>265.12000000001598</c:v>
                </c:pt>
                <c:pt idx="1256">
                  <c:v>265.20000000001602</c:v>
                </c:pt>
                <c:pt idx="1257">
                  <c:v>265.280000000016</c:v>
                </c:pt>
                <c:pt idx="1258">
                  <c:v>265.36000000001599</c:v>
                </c:pt>
                <c:pt idx="1259">
                  <c:v>265.44000000001608</c:v>
                </c:pt>
                <c:pt idx="1260">
                  <c:v>265.52000000001601</c:v>
                </c:pt>
                <c:pt idx="1261">
                  <c:v>265.600000000016</c:v>
                </c:pt>
                <c:pt idx="1262">
                  <c:v>265.68000000001598</c:v>
                </c:pt>
                <c:pt idx="1263">
                  <c:v>265.76000000001602</c:v>
                </c:pt>
                <c:pt idx="1264">
                  <c:v>265.840000000016</c:v>
                </c:pt>
                <c:pt idx="1265">
                  <c:v>265.92000000001599</c:v>
                </c:pt>
                <c:pt idx="1266">
                  <c:v>266.00000000001597</c:v>
                </c:pt>
                <c:pt idx="1267">
                  <c:v>266.08000000001601</c:v>
                </c:pt>
                <c:pt idx="1268">
                  <c:v>266.160000000016</c:v>
                </c:pt>
                <c:pt idx="1269">
                  <c:v>266.24000000001598</c:v>
                </c:pt>
                <c:pt idx="1270">
                  <c:v>266.32000000001602</c:v>
                </c:pt>
                <c:pt idx="1271">
                  <c:v>266.40000000001601</c:v>
                </c:pt>
                <c:pt idx="1272">
                  <c:v>266.48000000001599</c:v>
                </c:pt>
                <c:pt idx="1273">
                  <c:v>266.56000000001598</c:v>
                </c:pt>
                <c:pt idx="1274">
                  <c:v>266.64000000001602</c:v>
                </c:pt>
                <c:pt idx="1275">
                  <c:v>266.720000000016</c:v>
                </c:pt>
                <c:pt idx="1276">
                  <c:v>266.80000000001598</c:v>
                </c:pt>
                <c:pt idx="1277">
                  <c:v>266.88000000001608</c:v>
                </c:pt>
                <c:pt idx="1278">
                  <c:v>266.96000000001601</c:v>
                </c:pt>
                <c:pt idx="1279">
                  <c:v>267.04000000001599</c:v>
                </c:pt>
                <c:pt idx="1280">
                  <c:v>267.12000000001598</c:v>
                </c:pt>
                <c:pt idx="1281">
                  <c:v>267.20000000001602</c:v>
                </c:pt>
                <c:pt idx="1282">
                  <c:v>267.280000000016</c:v>
                </c:pt>
                <c:pt idx="1283">
                  <c:v>267.36000000001599</c:v>
                </c:pt>
                <c:pt idx="1284">
                  <c:v>267.44000000001608</c:v>
                </c:pt>
                <c:pt idx="1285">
                  <c:v>267.52000000001601</c:v>
                </c:pt>
                <c:pt idx="1286">
                  <c:v>267.600000000016</c:v>
                </c:pt>
                <c:pt idx="1287">
                  <c:v>267.68000000001598</c:v>
                </c:pt>
                <c:pt idx="1288">
                  <c:v>267.76000000001602</c:v>
                </c:pt>
                <c:pt idx="1289">
                  <c:v>267.840000000016</c:v>
                </c:pt>
                <c:pt idx="1290">
                  <c:v>267.92000000001599</c:v>
                </c:pt>
                <c:pt idx="1291">
                  <c:v>268.00000000001597</c:v>
                </c:pt>
                <c:pt idx="1292">
                  <c:v>268.08000000001601</c:v>
                </c:pt>
                <c:pt idx="1293">
                  <c:v>268.160000000016</c:v>
                </c:pt>
                <c:pt idx="1294">
                  <c:v>268.24000000001598</c:v>
                </c:pt>
                <c:pt idx="1295">
                  <c:v>268.32000000001602</c:v>
                </c:pt>
                <c:pt idx="1296">
                  <c:v>268.40000000001601</c:v>
                </c:pt>
                <c:pt idx="1297">
                  <c:v>268.48000000001599</c:v>
                </c:pt>
                <c:pt idx="1298">
                  <c:v>268.56000000001598</c:v>
                </c:pt>
                <c:pt idx="1299">
                  <c:v>268.64000000001602</c:v>
                </c:pt>
                <c:pt idx="1300">
                  <c:v>268.720000000016</c:v>
                </c:pt>
                <c:pt idx="1301">
                  <c:v>268.80000000001598</c:v>
                </c:pt>
                <c:pt idx="1302">
                  <c:v>268.88000000001608</c:v>
                </c:pt>
                <c:pt idx="1303">
                  <c:v>268.96000000001601</c:v>
                </c:pt>
                <c:pt idx="1304">
                  <c:v>269.04000000001599</c:v>
                </c:pt>
                <c:pt idx="1305">
                  <c:v>269.12000000001598</c:v>
                </c:pt>
                <c:pt idx="1306">
                  <c:v>269.20000000001602</c:v>
                </c:pt>
                <c:pt idx="1307">
                  <c:v>269.280000000016</c:v>
                </c:pt>
                <c:pt idx="1308">
                  <c:v>269.36000000001599</c:v>
                </c:pt>
                <c:pt idx="1309">
                  <c:v>269.44000000001608</c:v>
                </c:pt>
                <c:pt idx="1310">
                  <c:v>269.52000000001601</c:v>
                </c:pt>
                <c:pt idx="1311">
                  <c:v>269.600000000016</c:v>
                </c:pt>
                <c:pt idx="1312">
                  <c:v>269.68000000001598</c:v>
                </c:pt>
                <c:pt idx="1313">
                  <c:v>269.76000000001602</c:v>
                </c:pt>
                <c:pt idx="1314">
                  <c:v>269.840000000016</c:v>
                </c:pt>
                <c:pt idx="1315">
                  <c:v>269.92000000001599</c:v>
                </c:pt>
                <c:pt idx="1316">
                  <c:v>270.00000000001597</c:v>
                </c:pt>
                <c:pt idx="1317">
                  <c:v>270.08000000001601</c:v>
                </c:pt>
                <c:pt idx="1318">
                  <c:v>270.160000000016</c:v>
                </c:pt>
                <c:pt idx="1319">
                  <c:v>270.24000000001598</c:v>
                </c:pt>
                <c:pt idx="1320">
                  <c:v>270.32000000001699</c:v>
                </c:pt>
                <c:pt idx="1321">
                  <c:v>270.40000000001697</c:v>
                </c:pt>
                <c:pt idx="1322">
                  <c:v>270.48000000001701</c:v>
                </c:pt>
                <c:pt idx="1323">
                  <c:v>270.560000000017</c:v>
                </c:pt>
                <c:pt idx="1324">
                  <c:v>270.64000000001698</c:v>
                </c:pt>
                <c:pt idx="1325">
                  <c:v>270.72000000001702</c:v>
                </c:pt>
                <c:pt idx="1326">
                  <c:v>270.80000000001701</c:v>
                </c:pt>
                <c:pt idx="1327">
                  <c:v>270.88000000001699</c:v>
                </c:pt>
                <c:pt idx="1328">
                  <c:v>270.96000000001698</c:v>
                </c:pt>
                <c:pt idx="1329">
                  <c:v>271.04000000001702</c:v>
                </c:pt>
                <c:pt idx="1330">
                  <c:v>271.120000000017</c:v>
                </c:pt>
                <c:pt idx="1331">
                  <c:v>271.20000000001698</c:v>
                </c:pt>
                <c:pt idx="1332">
                  <c:v>271.28000000001703</c:v>
                </c:pt>
                <c:pt idx="1333">
                  <c:v>271.36000000001701</c:v>
                </c:pt>
                <c:pt idx="1334">
                  <c:v>271.44000000001711</c:v>
                </c:pt>
                <c:pt idx="1335">
                  <c:v>271.52000000001698</c:v>
                </c:pt>
                <c:pt idx="1336">
                  <c:v>271.60000000001702</c:v>
                </c:pt>
                <c:pt idx="1337">
                  <c:v>271.680000000017</c:v>
                </c:pt>
                <c:pt idx="1338">
                  <c:v>271.76000000001699</c:v>
                </c:pt>
                <c:pt idx="1339">
                  <c:v>271.84000000001708</c:v>
                </c:pt>
                <c:pt idx="1340">
                  <c:v>271.92000000001701</c:v>
                </c:pt>
                <c:pt idx="1341">
                  <c:v>272.000000000017</c:v>
                </c:pt>
                <c:pt idx="1342">
                  <c:v>272.08000000001698</c:v>
                </c:pt>
                <c:pt idx="1343">
                  <c:v>272.16000000001702</c:v>
                </c:pt>
                <c:pt idx="1344">
                  <c:v>272.24000000001701</c:v>
                </c:pt>
                <c:pt idx="1345">
                  <c:v>272.32000000001699</c:v>
                </c:pt>
                <c:pt idx="1346">
                  <c:v>272.40000000001697</c:v>
                </c:pt>
                <c:pt idx="1347">
                  <c:v>272.48000000001701</c:v>
                </c:pt>
                <c:pt idx="1348">
                  <c:v>272.560000000017</c:v>
                </c:pt>
                <c:pt idx="1349">
                  <c:v>272.64000000001698</c:v>
                </c:pt>
                <c:pt idx="1350">
                  <c:v>272.72000000001702</c:v>
                </c:pt>
                <c:pt idx="1351">
                  <c:v>272.80000000001701</c:v>
                </c:pt>
                <c:pt idx="1352">
                  <c:v>272.88000000001699</c:v>
                </c:pt>
                <c:pt idx="1353">
                  <c:v>272.96000000001698</c:v>
                </c:pt>
                <c:pt idx="1354">
                  <c:v>273.04000000001702</c:v>
                </c:pt>
                <c:pt idx="1355">
                  <c:v>273.120000000017</c:v>
                </c:pt>
                <c:pt idx="1356">
                  <c:v>273.20000000001698</c:v>
                </c:pt>
                <c:pt idx="1357">
                  <c:v>273.28000000001703</c:v>
                </c:pt>
                <c:pt idx="1358">
                  <c:v>273.36000000001701</c:v>
                </c:pt>
                <c:pt idx="1359">
                  <c:v>273.44000000001711</c:v>
                </c:pt>
                <c:pt idx="1360">
                  <c:v>273.52000000001698</c:v>
                </c:pt>
                <c:pt idx="1361">
                  <c:v>273.60000000001702</c:v>
                </c:pt>
                <c:pt idx="1362">
                  <c:v>273.680000000017</c:v>
                </c:pt>
                <c:pt idx="1363">
                  <c:v>273.76000000001699</c:v>
                </c:pt>
                <c:pt idx="1364">
                  <c:v>273.84000000001708</c:v>
                </c:pt>
                <c:pt idx="1365">
                  <c:v>273.92000000001701</c:v>
                </c:pt>
                <c:pt idx="1366">
                  <c:v>274.000000000017</c:v>
                </c:pt>
                <c:pt idx="1367">
                  <c:v>274.08000000001698</c:v>
                </c:pt>
                <c:pt idx="1368">
                  <c:v>274.16000000001702</c:v>
                </c:pt>
                <c:pt idx="1369">
                  <c:v>274.24000000001701</c:v>
                </c:pt>
                <c:pt idx="1370">
                  <c:v>274.32000000001699</c:v>
                </c:pt>
                <c:pt idx="1371">
                  <c:v>274.40000000001697</c:v>
                </c:pt>
                <c:pt idx="1372">
                  <c:v>274.48000000001701</c:v>
                </c:pt>
                <c:pt idx="1373">
                  <c:v>274.560000000017</c:v>
                </c:pt>
                <c:pt idx="1374">
                  <c:v>274.64000000001698</c:v>
                </c:pt>
                <c:pt idx="1375">
                  <c:v>274.72000000001702</c:v>
                </c:pt>
                <c:pt idx="1376">
                  <c:v>274.80000000001701</c:v>
                </c:pt>
                <c:pt idx="1377">
                  <c:v>274.88000000001699</c:v>
                </c:pt>
                <c:pt idx="1378">
                  <c:v>274.96000000001698</c:v>
                </c:pt>
                <c:pt idx="1379">
                  <c:v>275.04000000001702</c:v>
                </c:pt>
                <c:pt idx="1380">
                  <c:v>275.120000000017</c:v>
                </c:pt>
                <c:pt idx="1381">
                  <c:v>275.20000000001698</c:v>
                </c:pt>
                <c:pt idx="1382">
                  <c:v>275.28000000001703</c:v>
                </c:pt>
                <c:pt idx="1383">
                  <c:v>275.36000000001701</c:v>
                </c:pt>
                <c:pt idx="1384">
                  <c:v>275.44000000001711</c:v>
                </c:pt>
                <c:pt idx="1385">
                  <c:v>275.52000000001698</c:v>
                </c:pt>
                <c:pt idx="1386">
                  <c:v>275.60000000001702</c:v>
                </c:pt>
                <c:pt idx="1387">
                  <c:v>275.680000000017</c:v>
                </c:pt>
                <c:pt idx="1388">
                  <c:v>275.76000000001699</c:v>
                </c:pt>
                <c:pt idx="1389">
                  <c:v>275.84000000001708</c:v>
                </c:pt>
                <c:pt idx="1390">
                  <c:v>275.92000000001701</c:v>
                </c:pt>
                <c:pt idx="1391">
                  <c:v>276.000000000017</c:v>
                </c:pt>
                <c:pt idx="1392">
                  <c:v>276.08000000001698</c:v>
                </c:pt>
                <c:pt idx="1393">
                  <c:v>276.16000000001702</c:v>
                </c:pt>
                <c:pt idx="1394">
                  <c:v>276.24000000001701</c:v>
                </c:pt>
                <c:pt idx="1395">
                  <c:v>276.32000000001699</c:v>
                </c:pt>
                <c:pt idx="1396">
                  <c:v>276.40000000001697</c:v>
                </c:pt>
                <c:pt idx="1397">
                  <c:v>276.48000000001701</c:v>
                </c:pt>
                <c:pt idx="1398">
                  <c:v>276.560000000017</c:v>
                </c:pt>
                <c:pt idx="1399">
                  <c:v>276.64000000001698</c:v>
                </c:pt>
                <c:pt idx="1400">
                  <c:v>276.72000000001799</c:v>
                </c:pt>
                <c:pt idx="1401">
                  <c:v>276.80000000001797</c:v>
                </c:pt>
                <c:pt idx="1402">
                  <c:v>276.88000000001801</c:v>
                </c:pt>
                <c:pt idx="1403">
                  <c:v>276.960000000018</c:v>
                </c:pt>
                <c:pt idx="1404">
                  <c:v>277.04000000001798</c:v>
                </c:pt>
                <c:pt idx="1405">
                  <c:v>277.12000000001802</c:v>
                </c:pt>
                <c:pt idx="1406">
                  <c:v>277.20000000001801</c:v>
                </c:pt>
                <c:pt idx="1407">
                  <c:v>277.28000000001799</c:v>
                </c:pt>
                <c:pt idx="1408">
                  <c:v>277.36000000001798</c:v>
                </c:pt>
                <c:pt idx="1409">
                  <c:v>277.44000000001802</c:v>
                </c:pt>
                <c:pt idx="1410">
                  <c:v>277.520000000018</c:v>
                </c:pt>
                <c:pt idx="1411">
                  <c:v>277.60000000001799</c:v>
                </c:pt>
                <c:pt idx="1412">
                  <c:v>277.68000000001808</c:v>
                </c:pt>
                <c:pt idx="1413">
                  <c:v>277.76000000001801</c:v>
                </c:pt>
                <c:pt idx="1414">
                  <c:v>277.84000000001799</c:v>
                </c:pt>
                <c:pt idx="1415">
                  <c:v>277.92000000001792</c:v>
                </c:pt>
                <c:pt idx="1416">
                  <c:v>278.00000000001802</c:v>
                </c:pt>
                <c:pt idx="1417">
                  <c:v>278.080000000018</c:v>
                </c:pt>
                <c:pt idx="1418">
                  <c:v>278.16000000001799</c:v>
                </c:pt>
                <c:pt idx="1419">
                  <c:v>278.24000000001797</c:v>
                </c:pt>
                <c:pt idx="1420">
                  <c:v>278.32000000001801</c:v>
                </c:pt>
                <c:pt idx="1421">
                  <c:v>278.400000000018</c:v>
                </c:pt>
                <c:pt idx="1422">
                  <c:v>278.48000000001792</c:v>
                </c:pt>
                <c:pt idx="1423">
                  <c:v>278.56000000001802</c:v>
                </c:pt>
                <c:pt idx="1424">
                  <c:v>278.64000000001801</c:v>
                </c:pt>
                <c:pt idx="1425">
                  <c:v>278.72000000001799</c:v>
                </c:pt>
                <c:pt idx="1426">
                  <c:v>278.80000000001797</c:v>
                </c:pt>
                <c:pt idx="1427">
                  <c:v>278.88000000001801</c:v>
                </c:pt>
                <c:pt idx="1428">
                  <c:v>278.960000000018</c:v>
                </c:pt>
                <c:pt idx="1429">
                  <c:v>279.04000000001798</c:v>
                </c:pt>
                <c:pt idx="1430">
                  <c:v>279.12000000001802</c:v>
                </c:pt>
                <c:pt idx="1431">
                  <c:v>279.20000000001801</c:v>
                </c:pt>
                <c:pt idx="1432">
                  <c:v>279.28000000001799</c:v>
                </c:pt>
                <c:pt idx="1433">
                  <c:v>279.36000000001798</c:v>
                </c:pt>
                <c:pt idx="1434">
                  <c:v>279.44000000001802</c:v>
                </c:pt>
                <c:pt idx="1435">
                  <c:v>279.520000000018</c:v>
                </c:pt>
                <c:pt idx="1436">
                  <c:v>279.60000000001799</c:v>
                </c:pt>
                <c:pt idx="1437">
                  <c:v>279.68000000001808</c:v>
                </c:pt>
                <c:pt idx="1438">
                  <c:v>279.76000000001801</c:v>
                </c:pt>
                <c:pt idx="1439">
                  <c:v>279.84000000001799</c:v>
                </c:pt>
                <c:pt idx="1440">
                  <c:v>279.92000000001792</c:v>
                </c:pt>
                <c:pt idx="1441">
                  <c:v>280.00000000001802</c:v>
                </c:pt>
                <c:pt idx="1442">
                  <c:v>280.080000000018</c:v>
                </c:pt>
                <c:pt idx="1443">
                  <c:v>280.16000000001799</c:v>
                </c:pt>
                <c:pt idx="1444">
                  <c:v>280.24000000001797</c:v>
                </c:pt>
                <c:pt idx="1445">
                  <c:v>280.32000000001801</c:v>
                </c:pt>
                <c:pt idx="1446">
                  <c:v>280.400000000018</c:v>
                </c:pt>
                <c:pt idx="1447">
                  <c:v>280.48000000001792</c:v>
                </c:pt>
                <c:pt idx="1448">
                  <c:v>280.56000000001802</c:v>
                </c:pt>
                <c:pt idx="1449">
                  <c:v>280.64000000001801</c:v>
                </c:pt>
                <c:pt idx="1450">
                  <c:v>280.72000000001799</c:v>
                </c:pt>
                <c:pt idx="1451">
                  <c:v>280.80000000001797</c:v>
                </c:pt>
                <c:pt idx="1452">
                  <c:v>280.88000000001801</c:v>
                </c:pt>
                <c:pt idx="1453">
                  <c:v>280.960000000018</c:v>
                </c:pt>
                <c:pt idx="1454">
                  <c:v>281.04000000001798</c:v>
                </c:pt>
                <c:pt idx="1455">
                  <c:v>281.12000000001802</c:v>
                </c:pt>
                <c:pt idx="1456">
                  <c:v>281.20000000001801</c:v>
                </c:pt>
                <c:pt idx="1457">
                  <c:v>281.28000000001799</c:v>
                </c:pt>
                <c:pt idx="1458">
                  <c:v>281.36000000001798</c:v>
                </c:pt>
                <c:pt idx="1459">
                  <c:v>281.44000000001802</c:v>
                </c:pt>
                <c:pt idx="1460">
                  <c:v>281.520000000018</c:v>
                </c:pt>
                <c:pt idx="1461">
                  <c:v>281.60000000001799</c:v>
                </c:pt>
                <c:pt idx="1462">
                  <c:v>281.68000000001808</c:v>
                </c:pt>
                <c:pt idx="1463">
                  <c:v>281.76000000001801</c:v>
                </c:pt>
                <c:pt idx="1464">
                  <c:v>281.84000000001799</c:v>
                </c:pt>
                <c:pt idx="1465">
                  <c:v>281.92000000001792</c:v>
                </c:pt>
                <c:pt idx="1466">
                  <c:v>282.00000000001802</c:v>
                </c:pt>
                <c:pt idx="1467">
                  <c:v>282.080000000018</c:v>
                </c:pt>
                <c:pt idx="1468">
                  <c:v>282.16000000001799</c:v>
                </c:pt>
                <c:pt idx="1469">
                  <c:v>282.24000000001797</c:v>
                </c:pt>
                <c:pt idx="1470">
                  <c:v>282.32000000001801</c:v>
                </c:pt>
                <c:pt idx="1471">
                  <c:v>282.400000000018</c:v>
                </c:pt>
                <c:pt idx="1472">
                  <c:v>282.48000000001792</c:v>
                </c:pt>
                <c:pt idx="1473">
                  <c:v>282.56000000001802</c:v>
                </c:pt>
                <c:pt idx="1474">
                  <c:v>282.64000000001801</c:v>
                </c:pt>
                <c:pt idx="1475">
                  <c:v>282.72000000001799</c:v>
                </c:pt>
                <c:pt idx="1476">
                  <c:v>282.80000000001797</c:v>
                </c:pt>
                <c:pt idx="1477">
                  <c:v>282.88000000001801</c:v>
                </c:pt>
                <c:pt idx="1478">
                  <c:v>282.960000000018</c:v>
                </c:pt>
                <c:pt idx="1479">
                  <c:v>283.04000000001798</c:v>
                </c:pt>
                <c:pt idx="1480">
                  <c:v>283.12000000001899</c:v>
                </c:pt>
                <c:pt idx="1481">
                  <c:v>283.20000000001897</c:v>
                </c:pt>
                <c:pt idx="1482">
                  <c:v>283.28000000001902</c:v>
                </c:pt>
                <c:pt idx="1483">
                  <c:v>283.360000000019</c:v>
                </c:pt>
                <c:pt idx="1484">
                  <c:v>283.44000000001898</c:v>
                </c:pt>
                <c:pt idx="1485">
                  <c:v>283.52000000001902</c:v>
                </c:pt>
                <c:pt idx="1486">
                  <c:v>283.60000000001901</c:v>
                </c:pt>
                <c:pt idx="1487">
                  <c:v>283.68000000001899</c:v>
                </c:pt>
                <c:pt idx="1488">
                  <c:v>283.76000000001898</c:v>
                </c:pt>
                <c:pt idx="1489">
                  <c:v>283.84000000001902</c:v>
                </c:pt>
                <c:pt idx="1490">
                  <c:v>283.92000000001889</c:v>
                </c:pt>
                <c:pt idx="1491">
                  <c:v>284.00000000001899</c:v>
                </c:pt>
                <c:pt idx="1492">
                  <c:v>284.08000000001903</c:v>
                </c:pt>
                <c:pt idx="1493">
                  <c:v>284.16000000001901</c:v>
                </c:pt>
                <c:pt idx="1494">
                  <c:v>284.24000000001911</c:v>
                </c:pt>
                <c:pt idx="1495">
                  <c:v>284.32000000001898</c:v>
                </c:pt>
                <c:pt idx="1496">
                  <c:v>284.40000000001902</c:v>
                </c:pt>
                <c:pt idx="1497">
                  <c:v>284.48000000001889</c:v>
                </c:pt>
                <c:pt idx="1498">
                  <c:v>284.56000000001899</c:v>
                </c:pt>
                <c:pt idx="1499">
                  <c:v>284.64000000001897</c:v>
                </c:pt>
                <c:pt idx="1500">
                  <c:v>284.72000000001901</c:v>
                </c:pt>
                <c:pt idx="1501">
                  <c:v>284.800000000019</c:v>
                </c:pt>
                <c:pt idx="1502">
                  <c:v>284.88000000001898</c:v>
                </c:pt>
                <c:pt idx="1503">
                  <c:v>284.96000000001902</c:v>
                </c:pt>
                <c:pt idx="1504">
                  <c:v>285.04000000001901</c:v>
                </c:pt>
                <c:pt idx="1505">
                  <c:v>285.12000000001899</c:v>
                </c:pt>
                <c:pt idx="1506">
                  <c:v>285.20000000001897</c:v>
                </c:pt>
                <c:pt idx="1507">
                  <c:v>285.28000000001902</c:v>
                </c:pt>
                <c:pt idx="1508">
                  <c:v>285.360000000019</c:v>
                </c:pt>
                <c:pt idx="1509">
                  <c:v>285.44000000001898</c:v>
                </c:pt>
                <c:pt idx="1510">
                  <c:v>285.52000000001902</c:v>
                </c:pt>
                <c:pt idx="1511">
                  <c:v>285.60000000001901</c:v>
                </c:pt>
                <c:pt idx="1512">
                  <c:v>285.68000000001899</c:v>
                </c:pt>
                <c:pt idx="1513">
                  <c:v>285.76000000001898</c:v>
                </c:pt>
                <c:pt idx="1514">
                  <c:v>285.84000000001902</c:v>
                </c:pt>
                <c:pt idx="1515">
                  <c:v>285.92000000001889</c:v>
                </c:pt>
                <c:pt idx="1516">
                  <c:v>286.00000000001899</c:v>
                </c:pt>
                <c:pt idx="1517">
                  <c:v>286.08000000001903</c:v>
                </c:pt>
                <c:pt idx="1518">
                  <c:v>286.16000000001901</c:v>
                </c:pt>
                <c:pt idx="1519">
                  <c:v>286.24000000001911</c:v>
                </c:pt>
                <c:pt idx="1520">
                  <c:v>286.32000000001898</c:v>
                </c:pt>
                <c:pt idx="1521">
                  <c:v>286.40000000001902</c:v>
                </c:pt>
                <c:pt idx="1522">
                  <c:v>286.48000000001889</c:v>
                </c:pt>
                <c:pt idx="1523">
                  <c:v>286.56000000001899</c:v>
                </c:pt>
                <c:pt idx="1524">
                  <c:v>286.64000000001897</c:v>
                </c:pt>
                <c:pt idx="1525">
                  <c:v>286.72000000001901</c:v>
                </c:pt>
                <c:pt idx="1526">
                  <c:v>286.800000000019</c:v>
                </c:pt>
                <c:pt idx="1527">
                  <c:v>286.88000000001898</c:v>
                </c:pt>
                <c:pt idx="1528">
                  <c:v>286.96000000001902</c:v>
                </c:pt>
                <c:pt idx="1529">
                  <c:v>287.04000000001901</c:v>
                </c:pt>
                <c:pt idx="1530">
                  <c:v>287.12000000001899</c:v>
                </c:pt>
                <c:pt idx="1531">
                  <c:v>287.20000000001897</c:v>
                </c:pt>
                <c:pt idx="1532">
                  <c:v>287.28000000001902</c:v>
                </c:pt>
                <c:pt idx="1533">
                  <c:v>287.360000000019</c:v>
                </c:pt>
                <c:pt idx="1534">
                  <c:v>287.44000000001898</c:v>
                </c:pt>
                <c:pt idx="1535">
                  <c:v>287.52000000001902</c:v>
                </c:pt>
                <c:pt idx="1536">
                  <c:v>287.60000000001901</c:v>
                </c:pt>
                <c:pt idx="1537">
                  <c:v>287.68000000001899</c:v>
                </c:pt>
                <c:pt idx="1538">
                  <c:v>287.76000000001898</c:v>
                </c:pt>
                <c:pt idx="1539">
                  <c:v>287.84000000001902</c:v>
                </c:pt>
                <c:pt idx="1540">
                  <c:v>287.92000000001889</c:v>
                </c:pt>
                <c:pt idx="1541">
                  <c:v>288.00000000001899</c:v>
                </c:pt>
                <c:pt idx="1542">
                  <c:v>288.08000000001903</c:v>
                </c:pt>
                <c:pt idx="1543">
                  <c:v>288.16000000001901</c:v>
                </c:pt>
                <c:pt idx="1544">
                  <c:v>288.24000000001911</c:v>
                </c:pt>
                <c:pt idx="1545">
                  <c:v>288.32000000001898</c:v>
                </c:pt>
                <c:pt idx="1546">
                  <c:v>288.40000000001902</c:v>
                </c:pt>
                <c:pt idx="1547">
                  <c:v>288.48000000001889</c:v>
                </c:pt>
                <c:pt idx="1548">
                  <c:v>288.56000000001899</c:v>
                </c:pt>
                <c:pt idx="1549">
                  <c:v>288.64000000001897</c:v>
                </c:pt>
                <c:pt idx="1550">
                  <c:v>288.72000000001901</c:v>
                </c:pt>
                <c:pt idx="1551">
                  <c:v>288.800000000019</c:v>
                </c:pt>
                <c:pt idx="1552">
                  <c:v>288.88000000001898</c:v>
                </c:pt>
                <c:pt idx="1553">
                  <c:v>288.96000000001902</c:v>
                </c:pt>
                <c:pt idx="1554">
                  <c:v>289.04000000001901</c:v>
                </c:pt>
                <c:pt idx="1555">
                  <c:v>289.12000000001899</c:v>
                </c:pt>
                <c:pt idx="1556">
                  <c:v>289.20000000001897</c:v>
                </c:pt>
                <c:pt idx="1557">
                  <c:v>289.28000000001902</c:v>
                </c:pt>
                <c:pt idx="1558">
                  <c:v>289.360000000019</c:v>
                </c:pt>
                <c:pt idx="1559">
                  <c:v>289.44000000001898</c:v>
                </c:pt>
                <c:pt idx="1560">
                  <c:v>289.52000000001999</c:v>
                </c:pt>
                <c:pt idx="1561">
                  <c:v>289.60000000001997</c:v>
                </c:pt>
                <c:pt idx="1562">
                  <c:v>289.68000000002002</c:v>
                </c:pt>
                <c:pt idx="1563">
                  <c:v>289.76000000002</c:v>
                </c:pt>
                <c:pt idx="1564">
                  <c:v>289.84000000001998</c:v>
                </c:pt>
                <c:pt idx="1565">
                  <c:v>289.92000000002002</c:v>
                </c:pt>
                <c:pt idx="1566">
                  <c:v>290.00000000002001</c:v>
                </c:pt>
                <c:pt idx="1567">
                  <c:v>290.08000000001999</c:v>
                </c:pt>
                <c:pt idx="1568">
                  <c:v>290.16000000001998</c:v>
                </c:pt>
                <c:pt idx="1569">
                  <c:v>290.24000000002002</c:v>
                </c:pt>
                <c:pt idx="1570">
                  <c:v>290.32000000002</c:v>
                </c:pt>
                <c:pt idx="1571">
                  <c:v>290.40000000001999</c:v>
                </c:pt>
                <c:pt idx="1572">
                  <c:v>290.48000000002003</c:v>
                </c:pt>
                <c:pt idx="1573">
                  <c:v>290.56000000002001</c:v>
                </c:pt>
                <c:pt idx="1574">
                  <c:v>290.64000000002</c:v>
                </c:pt>
                <c:pt idx="1575">
                  <c:v>290.72000000001992</c:v>
                </c:pt>
                <c:pt idx="1576">
                  <c:v>290.80000000002002</c:v>
                </c:pt>
                <c:pt idx="1577">
                  <c:v>290.88000000002</c:v>
                </c:pt>
                <c:pt idx="1578">
                  <c:v>290.96000000001999</c:v>
                </c:pt>
                <c:pt idx="1579">
                  <c:v>291.04000000001997</c:v>
                </c:pt>
                <c:pt idx="1580">
                  <c:v>291.12000000002001</c:v>
                </c:pt>
                <c:pt idx="1581">
                  <c:v>291.20000000002</c:v>
                </c:pt>
                <c:pt idx="1582">
                  <c:v>291.28000000001992</c:v>
                </c:pt>
                <c:pt idx="1583">
                  <c:v>291.36000000002002</c:v>
                </c:pt>
                <c:pt idx="1584">
                  <c:v>291.44000000002001</c:v>
                </c:pt>
                <c:pt idx="1585">
                  <c:v>291.52000000001999</c:v>
                </c:pt>
                <c:pt idx="1586">
                  <c:v>291.60000000001997</c:v>
                </c:pt>
                <c:pt idx="1587">
                  <c:v>291.68000000002002</c:v>
                </c:pt>
                <c:pt idx="1588">
                  <c:v>291.76000000002</c:v>
                </c:pt>
                <c:pt idx="1589">
                  <c:v>291.84000000001998</c:v>
                </c:pt>
                <c:pt idx="1590">
                  <c:v>291.92000000002002</c:v>
                </c:pt>
                <c:pt idx="1591">
                  <c:v>292.00000000002001</c:v>
                </c:pt>
                <c:pt idx="1592">
                  <c:v>292.08000000001999</c:v>
                </c:pt>
                <c:pt idx="1593">
                  <c:v>292.16000000001998</c:v>
                </c:pt>
                <c:pt idx="1594">
                  <c:v>292.24000000002002</c:v>
                </c:pt>
                <c:pt idx="1595">
                  <c:v>292.32000000002</c:v>
                </c:pt>
                <c:pt idx="1596">
                  <c:v>292.40000000001999</c:v>
                </c:pt>
                <c:pt idx="1597">
                  <c:v>292.48000000002003</c:v>
                </c:pt>
                <c:pt idx="1598">
                  <c:v>292.56000000002001</c:v>
                </c:pt>
                <c:pt idx="1599">
                  <c:v>292.64000000002</c:v>
                </c:pt>
                <c:pt idx="1600">
                  <c:v>292.72000000001992</c:v>
                </c:pt>
                <c:pt idx="1601">
                  <c:v>292.80000000002002</c:v>
                </c:pt>
                <c:pt idx="1602">
                  <c:v>292.88000000002</c:v>
                </c:pt>
                <c:pt idx="1603">
                  <c:v>292.96000000001999</c:v>
                </c:pt>
                <c:pt idx="1604">
                  <c:v>293.04000000001997</c:v>
                </c:pt>
                <c:pt idx="1605">
                  <c:v>293.12000000002001</c:v>
                </c:pt>
                <c:pt idx="1606">
                  <c:v>293.20000000002</c:v>
                </c:pt>
                <c:pt idx="1607">
                  <c:v>293.28000000001992</c:v>
                </c:pt>
                <c:pt idx="1608">
                  <c:v>293.36000000002002</c:v>
                </c:pt>
                <c:pt idx="1609">
                  <c:v>293.44000000002001</c:v>
                </c:pt>
                <c:pt idx="1610">
                  <c:v>293.52000000001999</c:v>
                </c:pt>
                <c:pt idx="1611">
                  <c:v>293.60000000001997</c:v>
                </c:pt>
                <c:pt idx="1612">
                  <c:v>293.68000000002002</c:v>
                </c:pt>
                <c:pt idx="1613">
                  <c:v>293.76000000002</c:v>
                </c:pt>
                <c:pt idx="1614">
                  <c:v>293.84000000001998</c:v>
                </c:pt>
                <c:pt idx="1615">
                  <c:v>293.92000000002002</c:v>
                </c:pt>
                <c:pt idx="1616">
                  <c:v>294.00000000002001</c:v>
                </c:pt>
                <c:pt idx="1617">
                  <c:v>294.08000000001999</c:v>
                </c:pt>
                <c:pt idx="1618">
                  <c:v>294.16000000001998</c:v>
                </c:pt>
                <c:pt idx="1619">
                  <c:v>294.24000000002002</c:v>
                </c:pt>
                <c:pt idx="1620">
                  <c:v>294.32000000002</c:v>
                </c:pt>
                <c:pt idx="1621">
                  <c:v>294.40000000001999</c:v>
                </c:pt>
                <c:pt idx="1622">
                  <c:v>294.48000000002003</c:v>
                </c:pt>
                <c:pt idx="1623">
                  <c:v>294.56000000002001</c:v>
                </c:pt>
                <c:pt idx="1624">
                  <c:v>294.64000000002</c:v>
                </c:pt>
                <c:pt idx="1625">
                  <c:v>294.72000000001992</c:v>
                </c:pt>
                <c:pt idx="1626">
                  <c:v>294.80000000002002</c:v>
                </c:pt>
                <c:pt idx="1627">
                  <c:v>294.88000000002</c:v>
                </c:pt>
                <c:pt idx="1628">
                  <c:v>294.96000000001999</c:v>
                </c:pt>
                <c:pt idx="1629">
                  <c:v>295.04000000001997</c:v>
                </c:pt>
                <c:pt idx="1630">
                  <c:v>295.12000000002001</c:v>
                </c:pt>
                <c:pt idx="1631">
                  <c:v>295.20000000002</c:v>
                </c:pt>
                <c:pt idx="1632">
                  <c:v>295.28000000001992</c:v>
                </c:pt>
                <c:pt idx="1633">
                  <c:v>295.36000000002002</c:v>
                </c:pt>
                <c:pt idx="1634">
                  <c:v>295.44000000002001</c:v>
                </c:pt>
                <c:pt idx="1635">
                  <c:v>295.52000000001999</c:v>
                </c:pt>
                <c:pt idx="1636">
                  <c:v>295.60000000001997</c:v>
                </c:pt>
                <c:pt idx="1637">
                  <c:v>295.68000000002002</c:v>
                </c:pt>
                <c:pt idx="1638">
                  <c:v>295.76000000002</c:v>
                </c:pt>
                <c:pt idx="1639">
                  <c:v>295.84000000001998</c:v>
                </c:pt>
                <c:pt idx="1640">
                  <c:v>295.92000000002099</c:v>
                </c:pt>
                <c:pt idx="1641">
                  <c:v>296.00000000002098</c:v>
                </c:pt>
                <c:pt idx="1642">
                  <c:v>296.08000000002102</c:v>
                </c:pt>
                <c:pt idx="1643">
                  <c:v>296.160000000021</c:v>
                </c:pt>
                <c:pt idx="1644">
                  <c:v>296.24000000002098</c:v>
                </c:pt>
                <c:pt idx="1645">
                  <c:v>296.32000000002108</c:v>
                </c:pt>
                <c:pt idx="1646">
                  <c:v>296.40000000002101</c:v>
                </c:pt>
                <c:pt idx="1647">
                  <c:v>296.48000000002099</c:v>
                </c:pt>
                <c:pt idx="1648">
                  <c:v>296.56000000002098</c:v>
                </c:pt>
                <c:pt idx="1649">
                  <c:v>296.64000000002102</c:v>
                </c:pt>
                <c:pt idx="1650">
                  <c:v>296.720000000021</c:v>
                </c:pt>
                <c:pt idx="1651">
                  <c:v>296.80000000002099</c:v>
                </c:pt>
                <c:pt idx="1652">
                  <c:v>296.88000000002108</c:v>
                </c:pt>
                <c:pt idx="1653">
                  <c:v>296.96000000002101</c:v>
                </c:pt>
                <c:pt idx="1654">
                  <c:v>297.040000000021</c:v>
                </c:pt>
                <c:pt idx="1655">
                  <c:v>297.12000000002098</c:v>
                </c:pt>
                <c:pt idx="1656">
                  <c:v>297.20000000002102</c:v>
                </c:pt>
                <c:pt idx="1657">
                  <c:v>297.280000000021</c:v>
                </c:pt>
                <c:pt idx="1658">
                  <c:v>297.36000000002099</c:v>
                </c:pt>
                <c:pt idx="1659">
                  <c:v>297.44000000002097</c:v>
                </c:pt>
                <c:pt idx="1660">
                  <c:v>297.52000000002101</c:v>
                </c:pt>
                <c:pt idx="1661">
                  <c:v>297.600000000021</c:v>
                </c:pt>
                <c:pt idx="1662">
                  <c:v>297.68000000002098</c:v>
                </c:pt>
                <c:pt idx="1663">
                  <c:v>297.76000000002102</c:v>
                </c:pt>
                <c:pt idx="1664">
                  <c:v>297.84000000002101</c:v>
                </c:pt>
                <c:pt idx="1665">
                  <c:v>297.92000000002099</c:v>
                </c:pt>
                <c:pt idx="1666">
                  <c:v>298.00000000002098</c:v>
                </c:pt>
                <c:pt idx="1667">
                  <c:v>298.08000000002102</c:v>
                </c:pt>
                <c:pt idx="1668">
                  <c:v>298.160000000021</c:v>
                </c:pt>
                <c:pt idx="1669">
                  <c:v>298.24000000002098</c:v>
                </c:pt>
                <c:pt idx="1670">
                  <c:v>298.32000000002108</c:v>
                </c:pt>
                <c:pt idx="1671">
                  <c:v>298.40000000002101</c:v>
                </c:pt>
                <c:pt idx="1672">
                  <c:v>298.48000000002099</c:v>
                </c:pt>
                <c:pt idx="1673">
                  <c:v>298.56000000002098</c:v>
                </c:pt>
                <c:pt idx="1674">
                  <c:v>298.64000000002102</c:v>
                </c:pt>
                <c:pt idx="1675">
                  <c:v>298.720000000021</c:v>
                </c:pt>
                <c:pt idx="1676">
                  <c:v>298.80000000002099</c:v>
                </c:pt>
                <c:pt idx="1677">
                  <c:v>298.88000000002108</c:v>
                </c:pt>
                <c:pt idx="1678">
                  <c:v>298.96000000002101</c:v>
                </c:pt>
                <c:pt idx="1679">
                  <c:v>299.040000000021</c:v>
                </c:pt>
                <c:pt idx="1680">
                  <c:v>299.12000000002098</c:v>
                </c:pt>
                <c:pt idx="1681">
                  <c:v>299.20000000002102</c:v>
                </c:pt>
                <c:pt idx="1682">
                  <c:v>299.280000000021</c:v>
                </c:pt>
                <c:pt idx="1683">
                  <c:v>299.36000000002099</c:v>
                </c:pt>
                <c:pt idx="1684">
                  <c:v>299.44000000002097</c:v>
                </c:pt>
                <c:pt idx="1685">
                  <c:v>299.52000000002101</c:v>
                </c:pt>
                <c:pt idx="1686">
                  <c:v>299.600000000021</c:v>
                </c:pt>
                <c:pt idx="1687">
                  <c:v>299.68000000002098</c:v>
                </c:pt>
                <c:pt idx="1688">
                  <c:v>299.76000000002102</c:v>
                </c:pt>
                <c:pt idx="1689">
                  <c:v>299.84000000002101</c:v>
                </c:pt>
                <c:pt idx="1690">
                  <c:v>299.92000000002099</c:v>
                </c:pt>
                <c:pt idx="1691">
                  <c:v>300.00000000002098</c:v>
                </c:pt>
                <c:pt idx="1692">
                  <c:v>300.08000000002102</c:v>
                </c:pt>
                <c:pt idx="1693">
                  <c:v>300.160000000021</c:v>
                </c:pt>
                <c:pt idx="1694">
                  <c:v>300.24000000002098</c:v>
                </c:pt>
                <c:pt idx="1695">
                  <c:v>300.32000000002108</c:v>
                </c:pt>
                <c:pt idx="1696">
                  <c:v>300.40000000002101</c:v>
                </c:pt>
                <c:pt idx="1697">
                  <c:v>300.48000000002099</c:v>
                </c:pt>
                <c:pt idx="1698">
                  <c:v>300.56000000002098</c:v>
                </c:pt>
                <c:pt idx="1699">
                  <c:v>300.64000000002102</c:v>
                </c:pt>
                <c:pt idx="1700">
                  <c:v>300.720000000021</c:v>
                </c:pt>
                <c:pt idx="1701">
                  <c:v>300.80000000002099</c:v>
                </c:pt>
                <c:pt idx="1702">
                  <c:v>300.88000000002108</c:v>
                </c:pt>
                <c:pt idx="1703">
                  <c:v>300.96000000002101</c:v>
                </c:pt>
                <c:pt idx="1704">
                  <c:v>301.040000000021</c:v>
                </c:pt>
                <c:pt idx="1705">
                  <c:v>301.12000000002098</c:v>
                </c:pt>
                <c:pt idx="1706">
                  <c:v>301.20000000002102</c:v>
                </c:pt>
                <c:pt idx="1707">
                  <c:v>301.280000000021</c:v>
                </c:pt>
                <c:pt idx="1708">
                  <c:v>301.36000000002099</c:v>
                </c:pt>
                <c:pt idx="1709">
                  <c:v>301.44000000002097</c:v>
                </c:pt>
                <c:pt idx="1710">
                  <c:v>301.52000000002101</c:v>
                </c:pt>
                <c:pt idx="1711">
                  <c:v>301.600000000021</c:v>
                </c:pt>
                <c:pt idx="1712">
                  <c:v>301.68000000002098</c:v>
                </c:pt>
                <c:pt idx="1713">
                  <c:v>301.76000000002102</c:v>
                </c:pt>
                <c:pt idx="1714">
                  <c:v>301.84000000002101</c:v>
                </c:pt>
                <c:pt idx="1715">
                  <c:v>301.92000000002099</c:v>
                </c:pt>
                <c:pt idx="1716">
                  <c:v>302.00000000002098</c:v>
                </c:pt>
                <c:pt idx="1717">
                  <c:v>302.08000000002102</c:v>
                </c:pt>
                <c:pt idx="1718">
                  <c:v>302.160000000021</c:v>
                </c:pt>
                <c:pt idx="1719">
                  <c:v>302.24000000002098</c:v>
                </c:pt>
                <c:pt idx="1720">
                  <c:v>302.32000000002199</c:v>
                </c:pt>
                <c:pt idx="1721">
                  <c:v>302.40000000002198</c:v>
                </c:pt>
                <c:pt idx="1722">
                  <c:v>302.48000000002202</c:v>
                </c:pt>
                <c:pt idx="1723">
                  <c:v>302.560000000022</c:v>
                </c:pt>
                <c:pt idx="1724">
                  <c:v>302.64000000002198</c:v>
                </c:pt>
                <c:pt idx="1725">
                  <c:v>302.72000000002203</c:v>
                </c:pt>
                <c:pt idx="1726">
                  <c:v>302.80000000002201</c:v>
                </c:pt>
                <c:pt idx="1727">
                  <c:v>302.88000000002211</c:v>
                </c:pt>
                <c:pt idx="1728">
                  <c:v>302.96000000002198</c:v>
                </c:pt>
                <c:pt idx="1729">
                  <c:v>303.04000000002202</c:v>
                </c:pt>
                <c:pt idx="1730">
                  <c:v>303.120000000022</c:v>
                </c:pt>
                <c:pt idx="1731">
                  <c:v>303.20000000002199</c:v>
                </c:pt>
                <c:pt idx="1732">
                  <c:v>303.28000000002203</c:v>
                </c:pt>
                <c:pt idx="1733">
                  <c:v>303.36000000002201</c:v>
                </c:pt>
                <c:pt idx="1734">
                  <c:v>303.440000000022</c:v>
                </c:pt>
                <c:pt idx="1735">
                  <c:v>303.52000000002198</c:v>
                </c:pt>
                <c:pt idx="1736">
                  <c:v>303.60000000002202</c:v>
                </c:pt>
                <c:pt idx="1737">
                  <c:v>303.68000000002201</c:v>
                </c:pt>
                <c:pt idx="1738">
                  <c:v>303.76000000002199</c:v>
                </c:pt>
                <c:pt idx="1739">
                  <c:v>303.84000000002197</c:v>
                </c:pt>
                <c:pt idx="1740">
                  <c:v>303.92000000002201</c:v>
                </c:pt>
                <c:pt idx="1741">
                  <c:v>304.000000000022</c:v>
                </c:pt>
                <c:pt idx="1742">
                  <c:v>304.08000000002198</c:v>
                </c:pt>
                <c:pt idx="1743">
                  <c:v>304.16000000002202</c:v>
                </c:pt>
                <c:pt idx="1744">
                  <c:v>304.24000000002201</c:v>
                </c:pt>
                <c:pt idx="1745">
                  <c:v>304.32000000002199</c:v>
                </c:pt>
                <c:pt idx="1746">
                  <c:v>304.40000000002198</c:v>
                </c:pt>
                <c:pt idx="1747">
                  <c:v>304.48000000002202</c:v>
                </c:pt>
                <c:pt idx="1748">
                  <c:v>304.560000000022</c:v>
                </c:pt>
                <c:pt idx="1749">
                  <c:v>304.64000000002198</c:v>
                </c:pt>
                <c:pt idx="1750">
                  <c:v>304.72000000002203</c:v>
                </c:pt>
                <c:pt idx="1751">
                  <c:v>304.80000000002201</c:v>
                </c:pt>
                <c:pt idx="1752">
                  <c:v>304.88000000002211</c:v>
                </c:pt>
                <c:pt idx="1753">
                  <c:v>304.96000000002198</c:v>
                </c:pt>
                <c:pt idx="1754">
                  <c:v>305.04000000002202</c:v>
                </c:pt>
                <c:pt idx="1755">
                  <c:v>305.120000000022</c:v>
                </c:pt>
                <c:pt idx="1756">
                  <c:v>305.20000000002199</c:v>
                </c:pt>
                <c:pt idx="1757">
                  <c:v>305.28000000002203</c:v>
                </c:pt>
                <c:pt idx="1758">
                  <c:v>305.36000000002201</c:v>
                </c:pt>
                <c:pt idx="1759">
                  <c:v>305.440000000022</c:v>
                </c:pt>
                <c:pt idx="1760">
                  <c:v>305.52000000002198</c:v>
                </c:pt>
                <c:pt idx="1761">
                  <c:v>305.60000000002202</c:v>
                </c:pt>
                <c:pt idx="1762">
                  <c:v>305.68000000002201</c:v>
                </c:pt>
                <c:pt idx="1763">
                  <c:v>305.76000000002199</c:v>
                </c:pt>
                <c:pt idx="1764">
                  <c:v>305.84000000002197</c:v>
                </c:pt>
                <c:pt idx="1765">
                  <c:v>305.92000000002201</c:v>
                </c:pt>
                <c:pt idx="1766">
                  <c:v>306.000000000022</c:v>
                </c:pt>
                <c:pt idx="1767">
                  <c:v>306.08000000002198</c:v>
                </c:pt>
                <c:pt idx="1768">
                  <c:v>306.16000000002202</c:v>
                </c:pt>
                <c:pt idx="1769">
                  <c:v>306.24000000002201</c:v>
                </c:pt>
                <c:pt idx="1770">
                  <c:v>306.32000000002199</c:v>
                </c:pt>
                <c:pt idx="1771">
                  <c:v>306.40000000002198</c:v>
                </c:pt>
                <c:pt idx="1772">
                  <c:v>306.48000000002202</c:v>
                </c:pt>
                <c:pt idx="1773">
                  <c:v>306.560000000022</c:v>
                </c:pt>
                <c:pt idx="1774">
                  <c:v>306.64000000002198</c:v>
                </c:pt>
                <c:pt idx="1775">
                  <c:v>306.72000000002203</c:v>
                </c:pt>
                <c:pt idx="1776">
                  <c:v>306.80000000002201</c:v>
                </c:pt>
                <c:pt idx="1777">
                  <c:v>306.88000000002211</c:v>
                </c:pt>
                <c:pt idx="1778">
                  <c:v>306.96000000002198</c:v>
                </c:pt>
                <c:pt idx="1779">
                  <c:v>307.04000000002202</c:v>
                </c:pt>
                <c:pt idx="1780">
                  <c:v>307.120000000022</c:v>
                </c:pt>
                <c:pt idx="1781">
                  <c:v>307.20000000002199</c:v>
                </c:pt>
                <c:pt idx="1782">
                  <c:v>307.28000000002203</c:v>
                </c:pt>
                <c:pt idx="1783">
                  <c:v>307.36000000002201</c:v>
                </c:pt>
                <c:pt idx="1784">
                  <c:v>307.440000000022</c:v>
                </c:pt>
                <c:pt idx="1785">
                  <c:v>307.52000000002198</c:v>
                </c:pt>
                <c:pt idx="1786">
                  <c:v>307.60000000002202</c:v>
                </c:pt>
                <c:pt idx="1787">
                  <c:v>307.68000000002201</c:v>
                </c:pt>
                <c:pt idx="1788">
                  <c:v>307.76000000002199</c:v>
                </c:pt>
                <c:pt idx="1789">
                  <c:v>307.84000000002197</c:v>
                </c:pt>
                <c:pt idx="1790">
                  <c:v>307.92000000002201</c:v>
                </c:pt>
                <c:pt idx="1791">
                  <c:v>308.000000000022</c:v>
                </c:pt>
                <c:pt idx="1792">
                  <c:v>308.08000000002198</c:v>
                </c:pt>
                <c:pt idx="1793">
                  <c:v>308.16000000002202</c:v>
                </c:pt>
                <c:pt idx="1794">
                  <c:v>308.24000000002201</c:v>
                </c:pt>
                <c:pt idx="1795">
                  <c:v>308.32000000002199</c:v>
                </c:pt>
                <c:pt idx="1796">
                  <c:v>308.40000000002198</c:v>
                </c:pt>
                <c:pt idx="1797">
                  <c:v>308.48000000002202</c:v>
                </c:pt>
                <c:pt idx="1798">
                  <c:v>308.560000000022</c:v>
                </c:pt>
                <c:pt idx="1799">
                  <c:v>308.64000000002198</c:v>
                </c:pt>
                <c:pt idx="1800">
                  <c:v>308.72000000002299</c:v>
                </c:pt>
                <c:pt idx="1801">
                  <c:v>308.80000000002298</c:v>
                </c:pt>
                <c:pt idx="1802">
                  <c:v>308.88000000002302</c:v>
                </c:pt>
                <c:pt idx="1803">
                  <c:v>308.960000000023</c:v>
                </c:pt>
                <c:pt idx="1804">
                  <c:v>309.04000000002299</c:v>
                </c:pt>
                <c:pt idx="1805">
                  <c:v>309.12000000002308</c:v>
                </c:pt>
                <c:pt idx="1806">
                  <c:v>309.20000000002301</c:v>
                </c:pt>
                <c:pt idx="1807">
                  <c:v>309.28000000002299</c:v>
                </c:pt>
                <c:pt idx="1808">
                  <c:v>309.36000000002298</c:v>
                </c:pt>
                <c:pt idx="1809">
                  <c:v>309.44000000002302</c:v>
                </c:pt>
                <c:pt idx="1810">
                  <c:v>309.520000000023</c:v>
                </c:pt>
                <c:pt idx="1811">
                  <c:v>309.60000000002299</c:v>
                </c:pt>
                <c:pt idx="1812">
                  <c:v>309.68000000002309</c:v>
                </c:pt>
                <c:pt idx="1813">
                  <c:v>309.76000000002301</c:v>
                </c:pt>
                <c:pt idx="1814">
                  <c:v>309.840000000023</c:v>
                </c:pt>
                <c:pt idx="1815">
                  <c:v>309.92000000002292</c:v>
                </c:pt>
                <c:pt idx="1816">
                  <c:v>310.00000000002302</c:v>
                </c:pt>
                <c:pt idx="1817">
                  <c:v>310.08000000002301</c:v>
                </c:pt>
                <c:pt idx="1818">
                  <c:v>310.16000000002299</c:v>
                </c:pt>
                <c:pt idx="1819">
                  <c:v>310.24000000002297</c:v>
                </c:pt>
                <c:pt idx="1820">
                  <c:v>310.32000000002301</c:v>
                </c:pt>
                <c:pt idx="1821">
                  <c:v>310.400000000023</c:v>
                </c:pt>
                <c:pt idx="1822">
                  <c:v>310.48000000002293</c:v>
                </c:pt>
                <c:pt idx="1823">
                  <c:v>310.56000000002302</c:v>
                </c:pt>
                <c:pt idx="1824">
                  <c:v>310.64000000002301</c:v>
                </c:pt>
                <c:pt idx="1825">
                  <c:v>310.72000000002299</c:v>
                </c:pt>
                <c:pt idx="1826">
                  <c:v>310.80000000002298</c:v>
                </c:pt>
                <c:pt idx="1827">
                  <c:v>310.88000000002302</c:v>
                </c:pt>
                <c:pt idx="1828">
                  <c:v>310.960000000023</c:v>
                </c:pt>
                <c:pt idx="1829">
                  <c:v>311.04000000002299</c:v>
                </c:pt>
                <c:pt idx="1830">
                  <c:v>311.12000000002308</c:v>
                </c:pt>
                <c:pt idx="1831">
                  <c:v>311.20000000002301</c:v>
                </c:pt>
                <c:pt idx="1832">
                  <c:v>311.28000000002299</c:v>
                </c:pt>
                <c:pt idx="1833">
                  <c:v>311.36000000002298</c:v>
                </c:pt>
                <c:pt idx="1834">
                  <c:v>311.44000000002302</c:v>
                </c:pt>
                <c:pt idx="1835">
                  <c:v>311.520000000023</c:v>
                </c:pt>
                <c:pt idx="1836">
                  <c:v>311.60000000002299</c:v>
                </c:pt>
                <c:pt idx="1837">
                  <c:v>311.68000000002309</c:v>
                </c:pt>
                <c:pt idx="1838">
                  <c:v>311.76000000002301</c:v>
                </c:pt>
                <c:pt idx="1839">
                  <c:v>311.840000000023</c:v>
                </c:pt>
                <c:pt idx="1840">
                  <c:v>311.92000000002292</c:v>
                </c:pt>
                <c:pt idx="1841">
                  <c:v>312.00000000002302</c:v>
                </c:pt>
                <c:pt idx="1842">
                  <c:v>312.08000000002301</c:v>
                </c:pt>
                <c:pt idx="1843">
                  <c:v>312.16000000002299</c:v>
                </c:pt>
                <c:pt idx="1844">
                  <c:v>312.24000000002297</c:v>
                </c:pt>
                <c:pt idx="1845">
                  <c:v>312.32000000002301</c:v>
                </c:pt>
                <c:pt idx="1846">
                  <c:v>312.400000000023</c:v>
                </c:pt>
                <c:pt idx="1847">
                  <c:v>312.48000000002293</c:v>
                </c:pt>
                <c:pt idx="1848">
                  <c:v>312.56000000002302</c:v>
                </c:pt>
                <c:pt idx="1849">
                  <c:v>312.64000000002301</c:v>
                </c:pt>
                <c:pt idx="1850">
                  <c:v>312.72000000002299</c:v>
                </c:pt>
                <c:pt idx="1851">
                  <c:v>312.80000000002298</c:v>
                </c:pt>
                <c:pt idx="1852">
                  <c:v>312.88000000002302</c:v>
                </c:pt>
                <c:pt idx="1853">
                  <c:v>312.960000000023</c:v>
                </c:pt>
                <c:pt idx="1854">
                  <c:v>313.04000000002299</c:v>
                </c:pt>
                <c:pt idx="1855">
                  <c:v>313.12000000002308</c:v>
                </c:pt>
                <c:pt idx="1856">
                  <c:v>313.20000000002301</c:v>
                </c:pt>
                <c:pt idx="1857">
                  <c:v>313.28000000002299</c:v>
                </c:pt>
                <c:pt idx="1858">
                  <c:v>313.36000000002298</c:v>
                </c:pt>
                <c:pt idx="1859">
                  <c:v>313.44000000002302</c:v>
                </c:pt>
                <c:pt idx="1860">
                  <c:v>313.520000000023</c:v>
                </c:pt>
                <c:pt idx="1861">
                  <c:v>313.60000000002299</c:v>
                </c:pt>
                <c:pt idx="1862">
                  <c:v>313.68000000002309</c:v>
                </c:pt>
                <c:pt idx="1863">
                  <c:v>313.76000000002301</c:v>
                </c:pt>
                <c:pt idx="1864">
                  <c:v>313.840000000023</c:v>
                </c:pt>
                <c:pt idx="1865">
                  <c:v>313.92000000002292</c:v>
                </c:pt>
                <c:pt idx="1866">
                  <c:v>314.00000000002302</c:v>
                </c:pt>
                <c:pt idx="1867">
                  <c:v>314.08000000002301</c:v>
                </c:pt>
                <c:pt idx="1868">
                  <c:v>314.16000000002299</c:v>
                </c:pt>
                <c:pt idx="1869">
                  <c:v>314.24000000002297</c:v>
                </c:pt>
                <c:pt idx="1870">
                  <c:v>314.32000000002301</c:v>
                </c:pt>
                <c:pt idx="1871">
                  <c:v>314.400000000023</c:v>
                </c:pt>
                <c:pt idx="1872">
                  <c:v>314.48000000002293</c:v>
                </c:pt>
                <c:pt idx="1873">
                  <c:v>314.56000000002302</c:v>
                </c:pt>
                <c:pt idx="1874">
                  <c:v>314.64000000002301</c:v>
                </c:pt>
                <c:pt idx="1875">
                  <c:v>314.72000000002299</c:v>
                </c:pt>
                <c:pt idx="1876">
                  <c:v>314.80000000002298</c:v>
                </c:pt>
                <c:pt idx="1877">
                  <c:v>314.88000000002302</c:v>
                </c:pt>
                <c:pt idx="1878">
                  <c:v>314.960000000023</c:v>
                </c:pt>
                <c:pt idx="1879">
                  <c:v>315.04000000002299</c:v>
                </c:pt>
                <c:pt idx="1880">
                  <c:v>315.12000000002399</c:v>
                </c:pt>
                <c:pt idx="1881">
                  <c:v>315.20000000002398</c:v>
                </c:pt>
                <c:pt idx="1882">
                  <c:v>315.28000000002402</c:v>
                </c:pt>
                <c:pt idx="1883">
                  <c:v>315.360000000024</c:v>
                </c:pt>
                <c:pt idx="1884">
                  <c:v>315.44000000002399</c:v>
                </c:pt>
                <c:pt idx="1885">
                  <c:v>315.52000000002403</c:v>
                </c:pt>
                <c:pt idx="1886">
                  <c:v>315.60000000002401</c:v>
                </c:pt>
                <c:pt idx="1887">
                  <c:v>315.68000000002411</c:v>
                </c:pt>
                <c:pt idx="1888">
                  <c:v>315.76000000002398</c:v>
                </c:pt>
                <c:pt idx="1889">
                  <c:v>315.84000000002402</c:v>
                </c:pt>
                <c:pt idx="1890">
                  <c:v>315.92000000002389</c:v>
                </c:pt>
                <c:pt idx="1891">
                  <c:v>316.00000000002399</c:v>
                </c:pt>
                <c:pt idx="1892">
                  <c:v>316.08000000002397</c:v>
                </c:pt>
                <c:pt idx="1893">
                  <c:v>316.16000000002401</c:v>
                </c:pt>
                <c:pt idx="1894">
                  <c:v>316.240000000024</c:v>
                </c:pt>
                <c:pt idx="1895">
                  <c:v>316.32000000002398</c:v>
                </c:pt>
                <c:pt idx="1896">
                  <c:v>316.40000000002402</c:v>
                </c:pt>
                <c:pt idx="1897">
                  <c:v>316.48000000002389</c:v>
                </c:pt>
                <c:pt idx="1898">
                  <c:v>316.56000000002399</c:v>
                </c:pt>
                <c:pt idx="1899">
                  <c:v>316.64000000002397</c:v>
                </c:pt>
                <c:pt idx="1900">
                  <c:v>316.72000000002402</c:v>
                </c:pt>
                <c:pt idx="1901">
                  <c:v>316.800000000024</c:v>
                </c:pt>
                <c:pt idx="1902">
                  <c:v>316.88000000002398</c:v>
                </c:pt>
                <c:pt idx="1903">
                  <c:v>316.96000000002402</c:v>
                </c:pt>
                <c:pt idx="1904">
                  <c:v>317.04000000002401</c:v>
                </c:pt>
                <c:pt idx="1905">
                  <c:v>317.12000000002399</c:v>
                </c:pt>
                <c:pt idx="1906">
                  <c:v>317.20000000002398</c:v>
                </c:pt>
                <c:pt idx="1907">
                  <c:v>317.28000000002402</c:v>
                </c:pt>
                <c:pt idx="1908">
                  <c:v>317.360000000024</c:v>
                </c:pt>
                <c:pt idx="1909">
                  <c:v>317.44000000002399</c:v>
                </c:pt>
                <c:pt idx="1910">
                  <c:v>317.52000000002403</c:v>
                </c:pt>
                <c:pt idx="1911">
                  <c:v>317.60000000002401</c:v>
                </c:pt>
                <c:pt idx="1912">
                  <c:v>317.68000000002411</c:v>
                </c:pt>
                <c:pt idx="1913">
                  <c:v>317.76000000002398</c:v>
                </c:pt>
                <c:pt idx="1914">
                  <c:v>317.84000000002402</c:v>
                </c:pt>
                <c:pt idx="1915">
                  <c:v>317.92000000002389</c:v>
                </c:pt>
                <c:pt idx="1916">
                  <c:v>318.00000000002399</c:v>
                </c:pt>
                <c:pt idx="1917">
                  <c:v>318.08000000002397</c:v>
                </c:pt>
                <c:pt idx="1918">
                  <c:v>318.16000000002401</c:v>
                </c:pt>
                <c:pt idx="1919">
                  <c:v>318.240000000024</c:v>
                </c:pt>
                <c:pt idx="1920">
                  <c:v>318.32000000002398</c:v>
                </c:pt>
                <c:pt idx="1921">
                  <c:v>318.40000000002402</c:v>
                </c:pt>
                <c:pt idx="1922">
                  <c:v>318.48000000002389</c:v>
                </c:pt>
                <c:pt idx="1923">
                  <c:v>318.56000000002399</c:v>
                </c:pt>
                <c:pt idx="1924">
                  <c:v>318.64000000002397</c:v>
                </c:pt>
                <c:pt idx="1925">
                  <c:v>318.72000000002402</c:v>
                </c:pt>
                <c:pt idx="1926">
                  <c:v>318.800000000024</c:v>
                </c:pt>
                <c:pt idx="1927">
                  <c:v>318.88000000002398</c:v>
                </c:pt>
                <c:pt idx="1928">
                  <c:v>318.96000000002402</c:v>
                </c:pt>
                <c:pt idx="1929">
                  <c:v>319.04000000002401</c:v>
                </c:pt>
                <c:pt idx="1930">
                  <c:v>319.12000000002399</c:v>
                </c:pt>
                <c:pt idx="1931">
                  <c:v>319.20000000002398</c:v>
                </c:pt>
                <c:pt idx="1932">
                  <c:v>319.28000000002402</c:v>
                </c:pt>
                <c:pt idx="1933">
                  <c:v>319.360000000024</c:v>
                </c:pt>
                <c:pt idx="1934">
                  <c:v>319.44000000002399</c:v>
                </c:pt>
                <c:pt idx="1935">
                  <c:v>319.52000000002403</c:v>
                </c:pt>
                <c:pt idx="1936">
                  <c:v>319.60000000002401</c:v>
                </c:pt>
                <c:pt idx="1937">
                  <c:v>319.68000000002411</c:v>
                </c:pt>
                <c:pt idx="1938">
                  <c:v>319.76000000002398</c:v>
                </c:pt>
                <c:pt idx="1939">
                  <c:v>319.84000000002402</c:v>
                </c:pt>
                <c:pt idx="1940">
                  <c:v>319.92000000002389</c:v>
                </c:pt>
                <c:pt idx="1941">
                  <c:v>320.00000000002399</c:v>
                </c:pt>
                <c:pt idx="1942">
                  <c:v>320.08000000002397</c:v>
                </c:pt>
                <c:pt idx="1943">
                  <c:v>320.16000000002401</c:v>
                </c:pt>
                <c:pt idx="1944">
                  <c:v>320.240000000024</c:v>
                </c:pt>
                <c:pt idx="1945">
                  <c:v>320.32000000002398</c:v>
                </c:pt>
                <c:pt idx="1946">
                  <c:v>320.40000000002402</c:v>
                </c:pt>
                <c:pt idx="1947">
                  <c:v>320.48000000002389</c:v>
                </c:pt>
                <c:pt idx="1948">
                  <c:v>320.56000000002399</c:v>
                </c:pt>
                <c:pt idx="1949">
                  <c:v>320.64000000002397</c:v>
                </c:pt>
                <c:pt idx="1950">
                  <c:v>320.72000000002402</c:v>
                </c:pt>
                <c:pt idx="1951">
                  <c:v>320.800000000024</c:v>
                </c:pt>
                <c:pt idx="1952">
                  <c:v>320.88000000002398</c:v>
                </c:pt>
                <c:pt idx="1953">
                  <c:v>320.96000000002402</c:v>
                </c:pt>
                <c:pt idx="1954">
                  <c:v>321.04000000002401</c:v>
                </c:pt>
                <c:pt idx="1955">
                  <c:v>321.12000000002399</c:v>
                </c:pt>
                <c:pt idx="1956">
                  <c:v>321.20000000002398</c:v>
                </c:pt>
                <c:pt idx="1957">
                  <c:v>321.28000000002402</c:v>
                </c:pt>
                <c:pt idx="1958">
                  <c:v>321.360000000024</c:v>
                </c:pt>
                <c:pt idx="1959">
                  <c:v>321.44000000002399</c:v>
                </c:pt>
                <c:pt idx="1960">
                  <c:v>321.52000000002499</c:v>
                </c:pt>
                <c:pt idx="1961">
                  <c:v>321.60000000002498</c:v>
                </c:pt>
                <c:pt idx="1962">
                  <c:v>321.68000000002502</c:v>
                </c:pt>
                <c:pt idx="1963">
                  <c:v>321.760000000025</c:v>
                </c:pt>
                <c:pt idx="1964">
                  <c:v>321.84000000002499</c:v>
                </c:pt>
                <c:pt idx="1965">
                  <c:v>321.92000000002503</c:v>
                </c:pt>
                <c:pt idx="1966">
                  <c:v>322.00000000002501</c:v>
                </c:pt>
                <c:pt idx="1967">
                  <c:v>322.080000000025</c:v>
                </c:pt>
                <c:pt idx="1968">
                  <c:v>322.16000000002498</c:v>
                </c:pt>
                <c:pt idx="1969">
                  <c:v>322.24000000002502</c:v>
                </c:pt>
                <c:pt idx="1970">
                  <c:v>322.320000000025</c:v>
                </c:pt>
                <c:pt idx="1971">
                  <c:v>322.40000000002499</c:v>
                </c:pt>
                <c:pt idx="1972">
                  <c:v>322.48000000002492</c:v>
                </c:pt>
                <c:pt idx="1973">
                  <c:v>322.56000000002501</c:v>
                </c:pt>
                <c:pt idx="1974">
                  <c:v>322.640000000025</c:v>
                </c:pt>
                <c:pt idx="1975">
                  <c:v>322.72000000002492</c:v>
                </c:pt>
                <c:pt idx="1976">
                  <c:v>322.80000000002502</c:v>
                </c:pt>
                <c:pt idx="1977">
                  <c:v>322.88000000002501</c:v>
                </c:pt>
                <c:pt idx="1978">
                  <c:v>322.96000000002499</c:v>
                </c:pt>
                <c:pt idx="1979">
                  <c:v>323.04000000002497</c:v>
                </c:pt>
                <c:pt idx="1980">
                  <c:v>323.12000000002502</c:v>
                </c:pt>
                <c:pt idx="1981">
                  <c:v>323.200000000025</c:v>
                </c:pt>
                <c:pt idx="1982">
                  <c:v>323.28000000002493</c:v>
                </c:pt>
                <c:pt idx="1983">
                  <c:v>323.36000000002502</c:v>
                </c:pt>
                <c:pt idx="1984">
                  <c:v>323.44000000002501</c:v>
                </c:pt>
                <c:pt idx="1985">
                  <c:v>323.52000000002499</c:v>
                </c:pt>
                <c:pt idx="1986">
                  <c:v>323.60000000002498</c:v>
                </c:pt>
                <c:pt idx="1987">
                  <c:v>323.68000000002502</c:v>
                </c:pt>
                <c:pt idx="1988">
                  <c:v>323.760000000025</c:v>
                </c:pt>
                <c:pt idx="1989">
                  <c:v>323.84000000002499</c:v>
                </c:pt>
                <c:pt idx="1990">
                  <c:v>323.92000000002503</c:v>
                </c:pt>
                <c:pt idx="1991">
                  <c:v>324.00000000002501</c:v>
                </c:pt>
                <c:pt idx="1992">
                  <c:v>324.080000000025</c:v>
                </c:pt>
                <c:pt idx="1993">
                  <c:v>324.16000000002498</c:v>
                </c:pt>
                <c:pt idx="1994">
                  <c:v>324.24000000002502</c:v>
                </c:pt>
                <c:pt idx="1995">
                  <c:v>324.320000000025</c:v>
                </c:pt>
                <c:pt idx="1996">
                  <c:v>324.40000000002499</c:v>
                </c:pt>
                <c:pt idx="1997">
                  <c:v>324.48000000002492</c:v>
                </c:pt>
                <c:pt idx="1998">
                  <c:v>324.56000000002501</c:v>
                </c:pt>
                <c:pt idx="1999">
                  <c:v>324.640000000025</c:v>
                </c:pt>
                <c:pt idx="2000">
                  <c:v>324.72000000002492</c:v>
                </c:pt>
                <c:pt idx="2001">
                  <c:v>324.80000000002502</c:v>
                </c:pt>
                <c:pt idx="2002">
                  <c:v>324.88000000002501</c:v>
                </c:pt>
                <c:pt idx="2003">
                  <c:v>324.96000000002499</c:v>
                </c:pt>
                <c:pt idx="2004">
                  <c:v>325.04000000002497</c:v>
                </c:pt>
                <c:pt idx="2005">
                  <c:v>325.12000000002502</c:v>
                </c:pt>
                <c:pt idx="2006">
                  <c:v>325.200000000025</c:v>
                </c:pt>
                <c:pt idx="2007">
                  <c:v>325.28000000002493</c:v>
                </c:pt>
                <c:pt idx="2008">
                  <c:v>325.36000000002502</c:v>
                </c:pt>
                <c:pt idx="2009">
                  <c:v>325.44000000002501</c:v>
                </c:pt>
                <c:pt idx="2010">
                  <c:v>325.52000000002499</c:v>
                </c:pt>
                <c:pt idx="2011">
                  <c:v>325.60000000002498</c:v>
                </c:pt>
                <c:pt idx="2012">
                  <c:v>325.68000000002502</c:v>
                </c:pt>
                <c:pt idx="2013">
                  <c:v>325.760000000025</c:v>
                </c:pt>
                <c:pt idx="2014">
                  <c:v>325.84000000002499</c:v>
                </c:pt>
                <c:pt idx="2015">
                  <c:v>325.92000000002503</c:v>
                </c:pt>
                <c:pt idx="2016">
                  <c:v>326.00000000002501</c:v>
                </c:pt>
                <c:pt idx="2017">
                  <c:v>326.080000000025</c:v>
                </c:pt>
                <c:pt idx="2018">
                  <c:v>326.16000000002498</c:v>
                </c:pt>
                <c:pt idx="2019">
                  <c:v>326.24000000002502</c:v>
                </c:pt>
                <c:pt idx="2020">
                  <c:v>326.320000000025</c:v>
                </c:pt>
                <c:pt idx="2021">
                  <c:v>326.40000000002499</c:v>
                </c:pt>
                <c:pt idx="2022">
                  <c:v>326.48000000002492</c:v>
                </c:pt>
                <c:pt idx="2023">
                  <c:v>326.56000000002501</c:v>
                </c:pt>
                <c:pt idx="2024">
                  <c:v>326.640000000025</c:v>
                </c:pt>
                <c:pt idx="2025">
                  <c:v>326.72000000002492</c:v>
                </c:pt>
                <c:pt idx="2026">
                  <c:v>326.80000000002502</c:v>
                </c:pt>
                <c:pt idx="2027">
                  <c:v>326.88000000002501</c:v>
                </c:pt>
                <c:pt idx="2028">
                  <c:v>326.96000000002499</c:v>
                </c:pt>
                <c:pt idx="2029">
                  <c:v>327.04000000002497</c:v>
                </c:pt>
                <c:pt idx="2030">
                  <c:v>327.12000000002502</c:v>
                </c:pt>
                <c:pt idx="2031">
                  <c:v>327.200000000025</c:v>
                </c:pt>
                <c:pt idx="2032">
                  <c:v>327.28000000002493</c:v>
                </c:pt>
                <c:pt idx="2033">
                  <c:v>327.36000000002502</c:v>
                </c:pt>
                <c:pt idx="2034">
                  <c:v>327.44000000002501</c:v>
                </c:pt>
                <c:pt idx="2035">
                  <c:v>327.52000000002499</c:v>
                </c:pt>
                <c:pt idx="2036">
                  <c:v>327.60000000002498</c:v>
                </c:pt>
                <c:pt idx="2037">
                  <c:v>327.68000000002502</c:v>
                </c:pt>
                <c:pt idx="2038">
                  <c:v>327.760000000025</c:v>
                </c:pt>
                <c:pt idx="2039">
                  <c:v>327.84000000002499</c:v>
                </c:pt>
                <c:pt idx="2040">
                  <c:v>327.92000000002599</c:v>
                </c:pt>
                <c:pt idx="2041">
                  <c:v>328.00000000002598</c:v>
                </c:pt>
                <c:pt idx="2042">
                  <c:v>328.08000000002602</c:v>
                </c:pt>
                <c:pt idx="2043">
                  <c:v>328.160000000026</c:v>
                </c:pt>
                <c:pt idx="2044">
                  <c:v>328.24000000002599</c:v>
                </c:pt>
                <c:pt idx="2045">
                  <c:v>328.32000000002608</c:v>
                </c:pt>
                <c:pt idx="2046">
                  <c:v>328.40000000002601</c:v>
                </c:pt>
                <c:pt idx="2047">
                  <c:v>328.480000000026</c:v>
                </c:pt>
                <c:pt idx="2048">
                  <c:v>328.56000000002598</c:v>
                </c:pt>
                <c:pt idx="2049">
                  <c:v>328.64000000002602</c:v>
                </c:pt>
                <c:pt idx="2050">
                  <c:v>328.720000000026</c:v>
                </c:pt>
                <c:pt idx="2051">
                  <c:v>328.80000000002599</c:v>
                </c:pt>
                <c:pt idx="2052">
                  <c:v>328.88000000002597</c:v>
                </c:pt>
                <c:pt idx="2053">
                  <c:v>328.96000000002601</c:v>
                </c:pt>
                <c:pt idx="2054">
                  <c:v>329.040000000026</c:v>
                </c:pt>
                <c:pt idx="2055">
                  <c:v>329.12000000002598</c:v>
                </c:pt>
                <c:pt idx="2056">
                  <c:v>329.20000000002602</c:v>
                </c:pt>
                <c:pt idx="2057">
                  <c:v>329.28000000002601</c:v>
                </c:pt>
                <c:pt idx="2058">
                  <c:v>329.36000000002599</c:v>
                </c:pt>
                <c:pt idx="2059">
                  <c:v>329.44000000002598</c:v>
                </c:pt>
                <c:pt idx="2060">
                  <c:v>329.52000000002602</c:v>
                </c:pt>
                <c:pt idx="2061">
                  <c:v>329.600000000026</c:v>
                </c:pt>
                <c:pt idx="2062">
                  <c:v>329.68000000002598</c:v>
                </c:pt>
                <c:pt idx="2063">
                  <c:v>329.76000000002608</c:v>
                </c:pt>
                <c:pt idx="2064">
                  <c:v>329.84000000002601</c:v>
                </c:pt>
                <c:pt idx="2065">
                  <c:v>329.92000000002599</c:v>
                </c:pt>
                <c:pt idx="2066">
                  <c:v>330.00000000002598</c:v>
                </c:pt>
                <c:pt idx="2067">
                  <c:v>330.08000000002602</c:v>
                </c:pt>
                <c:pt idx="2068">
                  <c:v>330.160000000026</c:v>
                </c:pt>
                <c:pt idx="2069">
                  <c:v>330.24000000002599</c:v>
                </c:pt>
                <c:pt idx="2070">
                  <c:v>330.32000000002608</c:v>
                </c:pt>
                <c:pt idx="2071">
                  <c:v>330.40000000002601</c:v>
                </c:pt>
                <c:pt idx="2072">
                  <c:v>330.480000000026</c:v>
                </c:pt>
                <c:pt idx="2073">
                  <c:v>330.56000000002598</c:v>
                </c:pt>
                <c:pt idx="2074">
                  <c:v>330.64000000002602</c:v>
                </c:pt>
                <c:pt idx="2075">
                  <c:v>330.720000000026</c:v>
                </c:pt>
                <c:pt idx="2076">
                  <c:v>330.80000000002599</c:v>
                </c:pt>
                <c:pt idx="2077">
                  <c:v>330.88000000002597</c:v>
                </c:pt>
                <c:pt idx="2078">
                  <c:v>330.96000000002601</c:v>
                </c:pt>
                <c:pt idx="2079">
                  <c:v>331.040000000026</c:v>
                </c:pt>
                <c:pt idx="2080">
                  <c:v>331.12000000002598</c:v>
                </c:pt>
                <c:pt idx="2081">
                  <c:v>331.20000000002602</c:v>
                </c:pt>
                <c:pt idx="2082">
                  <c:v>331.28000000002601</c:v>
                </c:pt>
                <c:pt idx="2083">
                  <c:v>331.36000000002599</c:v>
                </c:pt>
                <c:pt idx="2084">
                  <c:v>331.44000000002598</c:v>
                </c:pt>
                <c:pt idx="2085">
                  <c:v>331.52000000002602</c:v>
                </c:pt>
                <c:pt idx="2086">
                  <c:v>331.600000000026</c:v>
                </c:pt>
                <c:pt idx="2087">
                  <c:v>331.68000000002598</c:v>
                </c:pt>
                <c:pt idx="2088">
                  <c:v>331.76000000002608</c:v>
                </c:pt>
                <c:pt idx="2089">
                  <c:v>331.84000000002601</c:v>
                </c:pt>
                <c:pt idx="2090">
                  <c:v>331.92000000002599</c:v>
                </c:pt>
                <c:pt idx="2091">
                  <c:v>332.00000000002598</c:v>
                </c:pt>
                <c:pt idx="2092">
                  <c:v>332.08000000002602</c:v>
                </c:pt>
                <c:pt idx="2093">
                  <c:v>332.160000000026</c:v>
                </c:pt>
                <c:pt idx="2094">
                  <c:v>332.24000000002599</c:v>
                </c:pt>
                <c:pt idx="2095">
                  <c:v>332.32000000002608</c:v>
                </c:pt>
                <c:pt idx="2096">
                  <c:v>332.40000000002601</c:v>
                </c:pt>
                <c:pt idx="2097">
                  <c:v>332.480000000026</c:v>
                </c:pt>
                <c:pt idx="2098">
                  <c:v>332.56000000002598</c:v>
                </c:pt>
                <c:pt idx="2099">
                  <c:v>332.64000000002602</c:v>
                </c:pt>
                <c:pt idx="2100">
                  <c:v>332.720000000026</c:v>
                </c:pt>
                <c:pt idx="2101">
                  <c:v>332.80000000002599</c:v>
                </c:pt>
                <c:pt idx="2102">
                  <c:v>332.88000000002597</c:v>
                </c:pt>
                <c:pt idx="2103">
                  <c:v>332.96000000002601</c:v>
                </c:pt>
                <c:pt idx="2104">
                  <c:v>333.040000000026</c:v>
                </c:pt>
                <c:pt idx="2105">
                  <c:v>333.12000000002598</c:v>
                </c:pt>
                <c:pt idx="2106">
                  <c:v>333.20000000002602</c:v>
                </c:pt>
                <c:pt idx="2107">
                  <c:v>333.28000000002601</c:v>
                </c:pt>
                <c:pt idx="2108">
                  <c:v>333.36000000002599</c:v>
                </c:pt>
                <c:pt idx="2109">
                  <c:v>333.44000000002598</c:v>
                </c:pt>
                <c:pt idx="2110">
                  <c:v>333.52000000002602</c:v>
                </c:pt>
                <c:pt idx="2111">
                  <c:v>333.600000000026</c:v>
                </c:pt>
                <c:pt idx="2112">
                  <c:v>333.68000000002598</c:v>
                </c:pt>
                <c:pt idx="2113">
                  <c:v>333.76000000002608</c:v>
                </c:pt>
                <c:pt idx="2114">
                  <c:v>333.84000000002601</c:v>
                </c:pt>
                <c:pt idx="2115">
                  <c:v>333.92000000002599</c:v>
                </c:pt>
                <c:pt idx="2116">
                  <c:v>334.00000000002598</c:v>
                </c:pt>
                <c:pt idx="2117">
                  <c:v>334.08000000002602</c:v>
                </c:pt>
                <c:pt idx="2118">
                  <c:v>334.160000000026</c:v>
                </c:pt>
                <c:pt idx="2119">
                  <c:v>334.24000000002599</c:v>
                </c:pt>
                <c:pt idx="2120">
                  <c:v>334.32000000002711</c:v>
                </c:pt>
                <c:pt idx="2121">
                  <c:v>334.40000000002698</c:v>
                </c:pt>
                <c:pt idx="2122">
                  <c:v>334.48000000002702</c:v>
                </c:pt>
                <c:pt idx="2123">
                  <c:v>334.560000000027</c:v>
                </c:pt>
                <c:pt idx="2124">
                  <c:v>334.6400000000271</c:v>
                </c:pt>
                <c:pt idx="2125">
                  <c:v>334.72000000002703</c:v>
                </c:pt>
                <c:pt idx="2126">
                  <c:v>334.80000000002701</c:v>
                </c:pt>
                <c:pt idx="2127">
                  <c:v>334.880000000027</c:v>
                </c:pt>
                <c:pt idx="2128">
                  <c:v>334.96000000002698</c:v>
                </c:pt>
                <c:pt idx="2129">
                  <c:v>335.04000000002702</c:v>
                </c:pt>
                <c:pt idx="2130">
                  <c:v>335.12000000002701</c:v>
                </c:pt>
                <c:pt idx="2131">
                  <c:v>335.20000000002699</c:v>
                </c:pt>
                <c:pt idx="2132">
                  <c:v>335.28000000002697</c:v>
                </c:pt>
                <c:pt idx="2133">
                  <c:v>335.36000000002701</c:v>
                </c:pt>
                <c:pt idx="2134">
                  <c:v>335.440000000027</c:v>
                </c:pt>
                <c:pt idx="2135">
                  <c:v>335.52000000002698</c:v>
                </c:pt>
                <c:pt idx="2136">
                  <c:v>335.60000000002702</c:v>
                </c:pt>
                <c:pt idx="2137">
                  <c:v>335.68000000002701</c:v>
                </c:pt>
                <c:pt idx="2138">
                  <c:v>335.76000000002699</c:v>
                </c:pt>
                <c:pt idx="2139">
                  <c:v>335.84000000002698</c:v>
                </c:pt>
                <c:pt idx="2140">
                  <c:v>335.92000000002702</c:v>
                </c:pt>
                <c:pt idx="2141">
                  <c:v>336.000000000027</c:v>
                </c:pt>
                <c:pt idx="2142">
                  <c:v>336.08000000002698</c:v>
                </c:pt>
                <c:pt idx="2143">
                  <c:v>336.16000000002708</c:v>
                </c:pt>
                <c:pt idx="2144">
                  <c:v>336.24000000002701</c:v>
                </c:pt>
                <c:pt idx="2145">
                  <c:v>336.32000000002711</c:v>
                </c:pt>
                <c:pt idx="2146">
                  <c:v>336.40000000002698</c:v>
                </c:pt>
                <c:pt idx="2147">
                  <c:v>336.48000000002702</c:v>
                </c:pt>
                <c:pt idx="2148">
                  <c:v>336.560000000027</c:v>
                </c:pt>
                <c:pt idx="2149">
                  <c:v>336.6400000000271</c:v>
                </c:pt>
                <c:pt idx="2150">
                  <c:v>336.72000000002703</c:v>
                </c:pt>
                <c:pt idx="2151">
                  <c:v>336.80000000002701</c:v>
                </c:pt>
                <c:pt idx="2152">
                  <c:v>336.880000000027</c:v>
                </c:pt>
                <c:pt idx="2153">
                  <c:v>336.96000000002698</c:v>
                </c:pt>
                <c:pt idx="2154">
                  <c:v>337.04000000002702</c:v>
                </c:pt>
                <c:pt idx="2155">
                  <c:v>337.12000000002701</c:v>
                </c:pt>
                <c:pt idx="2156">
                  <c:v>337.20000000002699</c:v>
                </c:pt>
                <c:pt idx="2157">
                  <c:v>337.28000000002697</c:v>
                </c:pt>
                <c:pt idx="2158">
                  <c:v>337.36000000002701</c:v>
                </c:pt>
                <c:pt idx="2159">
                  <c:v>337.440000000027</c:v>
                </c:pt>
                <c:pt idx="2160">
                  <c:v>337.52000000002698</c:v>
                </c:pt>
                <c:pt idx="2161">
                  <c:v>337.60000000002702</c:v>
                </c:pt>
                <c:pt idx="2162">
                  <c:v>337.68000000002701</c:v>
                </c:pt>
                <c:pt idx="2163">
                  <c:v>337.76000000002699</c:v>
                </c:pt>
                <c:pt idx="2164">
                  <c:v>337.84000000002698</c:v>
                </c:pt>
                <c:pt idx="2165">
                  <c:v>337.92000000002702</c:v>
                </c:pt>
                <c:pt idx="2166">
                  <c:v>338.000000000027</c:v>
                </c:pt>
                <c:pt idx="2167">
                  <c:v>338.08000000002698</c:v>
                </c:pt>
                <c:pt idx="2168">
                  <c:v>338.16000000002708</c:v>
                </c:pt>
                <c:pt idx="2169">
                  <c:v>338.24000000002701</c:v>
                </c:pt>
                <c:pt idx="2170">
                  <c:v>338.32000000002711</c:v>
                </c:pt>
                <c:pt idx="2171">
                  <c:v>338.40000000002698</c:v>
                </c:pt>
                <c:pt idx="2172">
                  <c:v>338.48000000002702</c:v>
                </c:pt>
                <c:pt idx="2173">
                  <c:v>338.560000000027</c:v>
                </c:pt>
                <c:pt idx="2174">
                  <c:v>338.6400000000271</c:v>
                </c:pt>
                <c:pt idx="2175">
                  <c:v>338.72000000002703</c:v>
                </c:pt>
                <c:pt idx="2176">
                  <c:v>338.80000000002701</c:v>
                </c:pt>
                <c:pt idx="2177">
                  <c:v>338.880000000027</c:v>
                </c:pt>
                <c:pt idx="2178">
                  <c:v>338.96000000002698</c:v>
                </c:pt>
                <c:pt idx="2179">
                  <c:v>339.04000000002702</c:v>
                </c:pt>
                <c:pt idx="2180">
                  <c:v>339.12000000002701</c:v>
                </c:pt>
                <c:pt idx="2181">
                  <c:v>339.20000000002699</c:v>
                </c:pt>
                <c:pt idx="2182">
                  <c:v>339.28000000002697</c:v>
                </c:pt>
                <c:pt idx="2183">
                  <c:v>339.36000000002701</c:v>
                </c:pt>
                <c:pt idx="2184">
                  <c:v>339.440000000027</c:v>
                </c:pt>
                <c:pt idx="2185">
                  <c:v>339.52000000002698</c:v>
                </c:pt>
                <c:pt idx="2186">
                  <c:v>339.60000000002702</c:v>
                </c:pt>
                <c:pt idx="2187">
                  <c:v>339.68000000002701</c:v>
                </c:pt>
                <c:pt idx="2188">
                  <c:v>339.76000000002699</c:v>
                </c:pt>
                <c:pt idx="2189">
                  <c:v>339.84000000002698</c:v>
                </c:pt>
                <c:pt idx="2190">
                  <c:v>339.92000000002702</c:v>
                </c:pt>
                <c:pt idx="2191">
                  <c:v>340.000000000027</c:v>
                </c:pt>
                <c:pt idx="2192">
                  <c:v>340.08000000002698</c:v>
                </c:pt>
                <c:pt idx="2193">
                  <c:v>340.16000000002708</c:v>
                </c:pt>
                <c:pt idx="2194">
                  <c:v>340.24000000002701</c:v>
                </c:pt>
                <c:pt idx="2195">
                  <c:v>340.32000000002711</c:v>
                </c:pt>
                <c:pt idx="2196">
                  <c:v>340.40000000002698</c:v>
                </c:pt>
                <c:pt idx="2197">
                  <c:v>340.48000000002702</c:v>
                </c:pt>
                <c:pt idx="2198">
                  <c:v>340.560000000027</c:v>
                </c:pt>
                <c:pt idx="2199">
                  <c:v>340.6400000000271</c:v>
                </c:pt>
                <c:pt idx="2200">
                  <c:v>340.72000000002799</c:v>
                </c:pt>
                <c:pt idx="2201">
                  <c:v>340.80000000002798</c:v>
                </c:pt>
                <c:pt idx="2202">
                  <c:v>340.88000000002802</c:v>
                </c:pt>
                <c:pt idx="2203">
                  <c:v>340.960000000028</c:v>
                </c:pt>
                <c:pt idx="2204">
                  <c:v>341.04000000002799</c:v>
                </c:pt>
                <c:pt idx="2205">
                  <c:v>341.12000000002809</c:v>
                </c:pt>
                <c:pt idx="2206">
                  <c:v>341.20000000002801</c:v>
                </c:pt>
                <c:pt idx="2207">
                  <c:v>341.280000000028</c:v>
                </c:pt>
                <c:pt idx="2208">
                  <c:v>341.36000000002798</c:v>
                </c:pt>
                <c:pt idx="2209">
                  <c:v>341.44000000002802</c:v>
                </c:pt>
                <c:pt idx="2210">
                  <c:v>341.52000000002801</c:v>
                </c:pt>
                <c:pt idx="2211">
                  <c:v>341.60000000002799</c:v>
                </c:pt>
                <c:pt idx="2212">
                  <c:v>341.68000000002797</c:v>
                </c:pt>
                <c:pt idx="2213">
                  <c:v>341.76000000002801</c:v>
                </c:pt>
                <c:pt idx="2214">
                  <c:v>341.840000000028</c:v>
                </c:pt>
                <c:pt idx="2215">
                  <c:v>341.92000000002793</c:v>
                </c:pt>
                <c:pt idx="2216">
                  <c:v>342.00000000002802</c:v>
                </c:pt>
                <c:pt idx="2217">
                  <c:v>342.08000000002801</c:v>
                </c:pt>
                <c:pt idx="2218">
                  <c:v>342.16000000002799</c:v>
                </c:pt>
                <c:pt idx="2219">
                  <c:v>342.24000000002798</c:v>
                </c:pt>
                <c:pt idx="2220">
                  <c:v>342.32000000002802</c:v>
                </c:pt>
                <c:pt idx="2221">
                  <c:v>342.400000000028</c:v>
                </c:pt>
                <c:pt idx="2222">
                  <c:v>342.48000000002799</c:v>
                </c:pt>
                <c:pt idx="2223">
                  <c:v>342.56000000002808</c:v>
                </c:pt>
                <c:pt idx="2224">
                  <c:v>342.64000000002801</c:v>
                </c:pt>
                <c:pt idx="2225">
                  <c:v>342.72000000002799</c:v>
                </c:pt>
                <c:pt idx="2226">
                  <c:v>342.80000000002798</c:v>
                </c:pt>
                <c:pt idx="2227">
                  <c:v>342.88000000002802</c:v>
                </c:pt>
                <c:pt idx="2228">
                  <c:v>342.960000000028</c:v>
                </c:pt>
                <c:pt idx="2229">
                  <c:v>343.04000000002799</c:v>
                </c:pt>
                <c:pt idx="2230">
                  <c:v>343.12000000002809</c:v>
                </c:pt>
                <c:pt idx="2231">
                  <c:v>343.20000000002801</c:v>
                </c:pt>
                <c:pt idx="2232">
                  <c:v>343.280000000028</c:v>
                </c:pt>
                <c:pt idx="2233">
                  <c:v>343.36000000002798</c:v>
                </c:pt>
                <c:pt idx="2234">
                  <c:v>343.44000000002802</c:v>
                </c:pt>
                <c:pt idx="2235">
                  <c:v>343.52000000002801</c:v>
                </c:pt>
                <c:pt idx="2236">
                  <c:v>343.60000000002799</c:v>
                </c:pt>
                <c:pt idx="2237">
                  <c:v>343.68000000002797</c:v>
                </c:pt>
                <c:pt idx="2238">
                  <c:v>343.76000000002801</c:v>
                </c:pt>
                <c:pt idx="2239">
                  <c:v>343.840000000028</c:v>
                </c:pt>
                <c:pt idx="2240">
                  <c:v>343.92000000002793</c:v>
                </c:pt>
                <c:pt idx="2241">
                  <c:v>344.00000000002802</c:v>
                </c:pt>
                <c:pt idx="2242">
                  <c:v>344.08000000002801</c:v>
                </c:pt>
                <c:pt idx="2243">
                  <c:v>344.16000000002799</c:v>
                </c:pt>
                <c:pt idx="2244">
                  <c:v>344.24000000002798</c:v>
                </c:pt>
                <c:pt idx="2245">
                  <c:v>344.32000000002802</c:v>
                </c:pt>
                <c:pt idx="2246">
                  <c:v>344.400000000028</c:v>
                </c:pt>
                <c:pt idx="2247">
                  <c:v>344.48000000002799</c:v>
                </c:pt>
                <c:pt idx="2248">
                  <c:v>344.56000000002808</c:v>
                </c:pt>
                <c:pt idx="2249">
                  <c:v>344.64000000002801</c:v>
                </c:pt>
                <c:pt idx="2250">
                  <c:v>344.72000000002799</c:v>
                </c:pt>
                <c:pt idx="2251">
                  <c:v>344.80000000002798</c:v>
                </c:pt>
                <c:pt idx="2252">
                  <c:v>344.88000000002802</c:v>
                </c:pt>
                <c:pt idx="2253">
                  <c:v>344.960000000028</c:v>
                </c:pt>
                <c:pt idx="2254">
                  <c:v>345.04000000002799</c:v>
                </c:pt>
                <c:pt idx="2255">
                  <c:v>345.12000000002809</c:v>
                </c:pt>
                <c:pt idx="2256">
                  <c:v>345.20000000002801</c:v>
                </c:pt>
                <c:pt idx="2257">
                  <c:v>345.280000000028</c:v>
                </c:pt>
                <c:pt idx="2258">
                  <c:v>345.36000000002798</c:v>
                </c:pt>
                <c:pt idx="2259">
                  <c:v>345.44000000002802</c:v>
                </c:pt>
                <c:pt idx="2260">
                  <c:v>345.52000000002801</c:v>
                </c:pt>
                <c:pt idx="2261">
                  <c:v>345.60000000002799</c:v>
                </c:pt>
                <c:pt idx="2262">
                  <c:v>345.68000000002797</c:v>
                </c:pt>
                <c:pt idx="2263">
                  <c:v>345.76000000002801</c:v>
                </c:pt>
                <c:pt idx="2264">
                  <c:v>345.840000000028</c:v>
                </c:pt>
                <c:pt idx="2265">
                  <c:v>345.92000000002793</c:v>
                </c:pt>
                <c:pt idx="2266">
                  <c:v>346.00000000002802</c:v>
                </c:pt>
                <c:pt idx="2267">
                  <c:v>346.08000000002801</c:v>
                </c:pt>
                <c:pt idx="2268">
                  <c:v>346.16000000002799</c:v>
                </c:pt>
                <c:pt idx="2269">
                  <c:v>346.24000000002798</c:v>
                </c:pt>
                <c:pt idx="2270">
                  <c:v>346.32000000002802</c:v>
                </c:pt>
                <c:pt idx="2271">
                  <c:v>346.400000000028</c:v>
                </c:pt>
                <c:pt idx="2272">
                  <c:v>346.48000000002799</c:v>
                </c:pt>
                <c:pt idx="2273">
                  <c:v>346.56000000002808</c:v>
                </c:pt>
                <c:pt idx="2274">
                  <c:v>346.64000000002801</c:v>
                </c:pt>
                <c:pt idx="2275">
                  <c:v>346.72000000002799</c:v>
                </c:pt>
                <c:pt idx="2276">
                  <c:v>346.80000000002798</c:v>
                </c:pt>
                <c:pt idx="2277">
                  <c:v>346.88000000002802</c:v>
                </c:pt>
                <c:pt idx="2278">
                  <c:v>346.960000000028</c:v>
                </c:pt>
                <c:pt idx="2279">
                  <c:v>347.04000000002901</c:v>
                </c:pt>
                <c:pt idx="2280">
                  <c:v>347.12000000002911</c:v>
                </c:pt>
                <c:pt idx="2281">
                  <c:v>347.20000000002898</c:v>
                </c:pt>
                <c:pt idx="2282">
                  <c:v>347.28000000002902</c:v>
                </c:pt>
                <c:pt idx="2283">
                  <c:v>347.360000000029</c:v>
                </c:pt>
                <c:pt idx="2284">
                  <c:v>347.44000000002899</c:v>
                </c:pt>
                <c:pt idx="2285">
                  <c:v>347.52000000002897</c:v>
                </c:pt>
                <c:pt idx="2286">
                  <c:v>347.60000000002901</c:v>
                </c:pt>
                <c:pt idx="2287">
                  <c:v>347.680000000029</c:v>
                </c:pt>
                <c:pt idx="2288">
                  <c:v>347.76000000002898</c:v>
                </c:pt>
                <c:pt idx="2289">
                  <c:v>347.84000000002902</c:v>
                </c:pt>
                <c:pt idx="2290">
                  <c:v>347.92000000002889</c:v>
                </c:pt>
                <c:pt idx="2291">
                  <c:v>348.00000000002899</c:v>
                </c:pt>
                <c:pt idx="2292">
                  <c:v>348.08000000002897</c:v>
                </c:pt>
                <c:pt idx="2293">
                  <c:v>348.16000000002902</c:v>
                </c:pt>
                <c:pt idx="2294">
                  <c:v>348.240000000029</c:v>
                </c:pt>
                <c:pt idx="2295">
                  <c:v>348.32000000002898</c:v>
                </c:pt>
                <c:pt idx="2296">
                  <c:v>348.40000000002902</c:v>
                </c:pt>
                <c:pt idx="2297">
                  <c:v>348.48000000002901</c:v>
                </c:pt>
                <c:pt idx="2298">
                  <c:v>348.56000000002899</c:v>
                </c:pt>
                <c:pt idx="2299">
                  <c:v>348.64000000002898</c:v>
                </c:pt>
                <c:pt idx="2300">
                  <c:v>348.72000000002902</c:v>
                </c:pt>
                <c:pt idx="2301">
                  <c:v>348.800000000029</c:v>
                </c:pt>
                <c:pt idx="2302">
                  <c:v>348.88000000002899</c:v>
                </c:pt>
                <c:pt idx="2303">
                  <c:v>348.96000000002903</c:v>
                </c:pt>
                <c:pt idx="2304">
                  <c:v>349.04000000002901</c:v>
                </c:pt>
                <c:pt idx="2305">
                  <c:v>349.12000000002911</c:v>
                </c:pt>
                <c:pt idx="2306">
                  <c:v>349.20000000002898</c:v>
                </c:pt>
                <c:pt idx="2307">
                  <c:v>349.28000000002902</c:v>
                </c:pt>
                <c:pt idx="2308">
                  <c:v>349.360000000029</c:v>
                </c:pt>
                <c:pt idx="2309">
                  <c:v>349.44000000002899</c:v>
                </c:pt>
                <c:pt idx="2310">
                  <c:v>349.52000000002897</c:v>
                </c:pt>
                <c:pt idx="2311">
                  <c:v>349.60000000002901</c:v>
                </c:pt>
                <c:pt idx="2312">
                  <c:v>349.680000000029</c:v>
                </c:pt>
                <c:pt idx="2313">
                  <c:v>349.76000000002898</c:v>
                </c:pt>
                <c:pt idx="2314">
                  <c:v>349.84000000002902</c:v>
                </c:pt>
                <c:pt idx="2315">
                  <c:v>349.92000000002889</c:v>
                </c:pt>
                <c:pt idx="2316">
                  <c:v>350.00000000002899</c:v>
                </c:pt>
                <c:pt idx="2317">
                  <c:v>350.08000000002897</c:v>
                </c:pt>
                <c:pt idx="2318">
                  <c:v>350.16000000002902</c:v>
                </c:pt>
                <c:pt idx="2319">
                  <c:v>350.240000000029</c:v>
                </c:pt>
                <c:pt idx="2320">
                  <c:v>350.32000000002898</c:v>
                </c:pt>
                <c:pt idx="2321">
                  <c:v>350.40000000002902</c:v>
                </c:pt>
                <c:pt idx="2322">
                  <c:v>350.48000000002901</c:v>
                </c:pt>
                <c:pt idx="2323">
                  <c:v>350.56000000002899</c:v>
                </c:pt>
                <c:pt idx="2324">
                  <c:v>350.64000000002898</c:v>
                </c:pt>
                <c:pt idx="2325">
                  <c:v>350.72000000002902</c:v>
                </c:pt>
                <c:pt idx="2326">
                  <c:v>350.800000000029</c:v>
                </c:pt>
                <c:pt idx="2327">
                  <c:v>350.88000000002899</c:v>
                </c:pt>
                <c:pt idx="2328">
                  <c:v>350.96000000002903</c:v>
                </c:pt>
                <c:pt idx="2329">
                  <c:v>351.04000000002901</c:v>
                </c:pt>
                <c:pt idx="2330">
                  <c:v>351.12000000002911</c:v>
                </c:pt>
                <c:pt idx="2331">
                  <c:v>351.20000000002898</c:v>
                </c:pt>
                <c:pt idx="2332">
                  <c:v>351.28000000002902</c:v>
                </c:pt>
                <c:pt idx="2333">
                  <c:v>351.360000000029</c:v>
                </c:pt>
                <c:pt idx="2334">
                  <c:v>351.44000000002899</c:v>
                </c:pt>
                <c:pt idx="2335">
                  <c:v>351.52000000002897</c:v>
                </c:pt>
                <c:pt idx="2336">
                  <c:v>351.60000000002901</c:v>
                </c:pt>
                <c:pt idx="2337">
                  <c:v>351.680000000029</c:v>
                </c:pt>
                <c:pt idx="2338">
                  <c:v>351.76000000002898</c:v>
                </c:pt>
                <c:pt idx="2339">
                  <c:v>351.84000000002902</c:v>
                </c:pt>
                <c:pt idx="2340">
                  <c:v>351.92000000002889</c:v>
                </c:pt>
                <c:pt idx="2341">
                  <c:v>352.00000000002899</c:v>
                </c:pt>
                <c:pt idx="2342">
                  <c:v>352.08000000002897</c:v>
                </c:pt>
                <c:pt idx="2343">
                  <c:v>352.16000000002902</c:v>
                </c:pt>
                <c:pt idx="2344">
                  <c:v>352.240000000029</c:v>
                </c:pt>
                <c:pt idx="2345">
                  <c:v>352.32000000002898</c:v>
                </c:pt>
                <c:pt idx="2346">
                  <c:v>352.40000000002902</c:v>
                </c:pt>
                <c:pt idx="2347">
                  <c:v>352.48000000002901</c:v>
                </c:pt>
                <c:pt idx="2348">
                  <c:v>352.56000000002899</c:v>
                </c:pt>
                <c:pt idx="2349">
                  <c:v>352.64000000002898</c:v>
                </c:pt>
                <c:pt idx="2350">
                  <c:v>352.72000000002902</c:v>
                </c:pt>
                <c:pt idx="2351">
                  <c:v>352.800000000029</c:v>
                </c:pt>
                <c:pt idx="2352">
                  <c:v>352.88000000002899</c:v>
                </c:pt>
                <c:pt idx="2353">
                  <c:v>352.96000000002903</c:v>
                </c:pt>
                <c:pt idx="2354">
                  <c:v>353.04000000002901</c:v>
                </c:pt>
                <c:pt idx="2355">
                  <c:v>353.12000000002911</c:v>
                </c:pt>
                <c:pt idx="2356">
                  <c:v>353.20000000002898</c:v>
                </c:pt>
                <c:pt idx="2357">
                  <c:v>353.28000000002902</c:v>
                </c:pt>
                <c:pt idx="2358">
                  <c:v>353.360000000029</c:v>
                </c:pt>
                <c:pt idx="2359">
                  <c:v>353.44000000003001</c:v>
                </c:pt>
                <c:pt idx="2360">
                  <c:v>353.52000000003</c:v>
                </c:pt>
                <c:pt idx="2361">
                  <c:v>353.60000000002998</c:v>
                </c:pt>
                <c:pt idx="2362">
                  <c:v>353.68000000003002</c:v>
                </c:pt>
                <c:pt idx="2363">
                  <c:v>353.76000000003</c:v>
                </c:pt>
                <c:pt idx="2364">
                  <c:v>353.84000000002999</c:v>
                </c:pt>
                <c:pt idx="2365">
                  <c:v>353.92000000002992</c:v>
                </c:pt>
                <c:pt idx="2366">
                  <c:v>354.00000000003001</c:v>
                </c:pt>
                <c:pt idx="2367">
                  <c:v>354.08000000003</c:v>
                </c:pt>
                <c:pt idx="2368">
                  <c:v>354.16000000002998</c:v>
                </c:pt>
                <c:pt idx="2369">
                  <c:v>354.24000000003002</c:v>
                </c:pt>
                <c:pt idx="2370">
                  <c:v>354.32000000003001</c:v>
                </c:pt>
                <c:pt idx="2371">
                  <c:v>354.40000000002999</c:v>
                </c:pt>
                <c:pt idx="2372">
                  <c:v>354.48000000002992</c:v>
                </c:pt>
                <c:pt idx="2373">
                  <c:v>354.56000000003002</c:v>
                </c:pt>
                <c:pt idx="2374">
                  <c:v>354.64000000003</c:v>
                </c:pt>
                <c:pt idx="2375">
                  <c:v>354.72000000002993</c:v>
                </c:pt>
                <c:pt idx="2376">
                  <c:v>354.80000000003002</c:v>
                </c:pt>
                <c:pt idx="2377">
                  <c:v>354.88000000003001</c:v>
                </c:pt>
                <c:pt idx="2378">
                  <c:v>354.96000000002999</c:v>
                </c:pt>
                <c:pt idx="2379">
                  <c:v>355.04000000002998</c:v>
                </c:pt>
                <c:pt idx="2380">
                  <c:v>355.12000000003002</c:v>
                </c:pt>
                <c:pt idx="2381">
                  <c:v>355.20000000003</c:v>
                </c:pt>
                <c:pt idx="2382">
                  <c:v>355.28000000002999</c:v>
                </c:pt>
                <c:pt idx="2383">
                  <c:v>355.36000000003008</c:v>
                </c:pt>
                <c:pt idx="2384">
                  <c:v>355.44000000003001</c:v>
                </c:pt>
                <c:pt idx="2385">
                  <c:v>355.52000000003</c:v>
                </c:pt>
                <c:pt idx="2386">
                  <c:v>355.60000000002998</c:v>
                </c:pt>
                <c:pt idx="2387">
                  <c:v>355.68000000003002</c:v>
                </c:pt>
                <c:pt idx="2388">
                  <c:v>355.76000000003</c:v>
                </c:pt>
                <c:pt idx="2389">
                  <c:v>355.84000000002999</c:v>
                </c:pt>
                <c:pt idx="2390">
                  <c:v>355.92000000002992</c:v>
                </c:pt>
                <c:pt idx="2391">
                  <c:v>356.00000000003001</c:v>
                </c:pt>
                <c:pt idx="2392">
                  <c:v>356.08000000003</c:v>
                </c:pt>
                <c:pt idx="2393">
                  <c:v>356.16000000002998</c:v>
                </c:pt>
                <c:pt idx="2394">
                  <c:v>356.24000000003002</c:v>
                </c:pt>
                <c:pt idx="2395">
                  <c:v>356.32000000003001</c:v>
                </c:pt>
                <c:pt idx="2396">
                  <c:v>356.40000000002999</c:v>
                </c:pt>
                <c:pt idx="2397">
                  <c:v>356.48000000002992</c:v>
                </c:pt>
                <c:pt idx="2398">
                  <c:v>356.56000000003002</c:v>
                </c:pt>
                <c:pt idx="2399">
                  <c:v>356.64000000003</c:v>
                </c:pt>
                <c:pt idx="2400">
                  <c:v>356.72000000002993</c:v>
                </c:pt>
                <c:pt idx="2401">
                  <c:v>356.80000000003002</c:v>
                </c:pt>
                <c:pt idx="2402">
                  <c:v>356.88000000003001</c:v>
                </c:pt>
                <c:pt idx="2403">
                  <c:v>356.96000000002999</c:v>
                </c:pt>
                <c:pt idx="2404">
                  <c:v>357.04000000002998</c:v>
                </c:pt>
                <c:pt idx="2405">
                  <c:v>357.12000000003002</c:v>
                </c:pt>
                <c:pt idx="2406">
                  <c:v>357.20000000003</c:v>
                </c:pt>
                <c:pt idx="2407">
                  <c:v>357.28000000002999</c:v>
                </c:pt>
                <c:pt idx="2408">
                  <c:v>357.36000000003008</c:v>
                </c:pt>
                <c:pt idx="2409">
                  <c:v>357.44000000003001</c:v>
                </c:pt>
                <c:pt idx="2410">
                  <c:v>357.52000000003</c:v>
                </c:pt>
                <c:pt idx="2411">
                  <c:v>357.60000000002998</c:v>
                </c:pt>
                <c:pt idx="2412">
                  <c:v>357.68000000003002</c:v>
                </c:pt>
                <c:pt idx="2413">
                  <c:v>357.76000000003</c:v>
                </c:pt>
                <c:pt idx="2414">
                  <c:v>357.84000000002999</c:v>
                </c:pt>
                <c:pt idx="2415">
                  <c:v>357.92000000002992</c:v>
                </c:pt>
                <c:pt idx="2416">
                  <c:v>358.00000000003001</c:v>
                </c:pt>
                <c:pt idx="2417">
                  <c:v>358.08000000003</c:v>
                </c:pt>
                <c:pt idx="2418">
                  <c:v>358.16000000002998</c:v>
                </c:pt>
                <c:pt idx="2419">
                  <c:v>358.24000000003002</c:v>
                </c:pt>
                <c:pt idx="2420">
                  <c:v>358.32000000003001</c:v>
                </c:pt>
                <c:pt idx="2421">
                  <c:v>358.40000000002999</c:v>
                </c:pt>
                <c:pt idx="2422">
                  <c:v>358.48000000002992</c:v>
                </c:pt>
                <c:pt idx="2423">
                  <c:v>358.56000000003002</c:v>
                </c:pt>
                <c:pt idx="2424">
                  <c:v>358.64000000003</c:v>
                </c:pt>
                <c:pt idx="2425">
                  <c:v>358.72000000002993</c:v>
                </c:pt>
                <c:pt idx="2426">
                  <c:v>358.80000000003002</c:v>
                </c:pt>
                <c:pt idx="2427">
                  <c:v>358.88000000003001</c:v>
                </c:pt>
                <c:pt idx="2428">
                  <c:v>358.96000000002999</c:v>
                </c:pt>
                <c:pt idx="2429">
                  <c:v>359.04000000002998</c:v>
                </c:pt>
                <c:pt idx="2430">
                  <c:v>359.12000000003002</c:v>
                </c:pt>
                <c:pt idx="2431">
                  <c:v>359.20000000003</c:v>
                </c:pt>
                <c:pt idx="2432">
                  <c:v>359.28000000002999</c:v>
                </c:pt>
                <c:pt idx="2433">
                  <c:v>359.36000000003008</c:v>
                </c:pt>
                <c:pt idx="2434">
                  <c:v>359.44000000003001</c:v>
                </c:pt>
                <c:pt idx="2435">
                  <c:v>359.52000000003</c:v>
                </c:pt>
                <c:pt idx="2436">
                  <c:v>359.60000000002998</c:v>
                </c:pt>
                <c:pt idx="2437">
                  <c:v>359.68000000003002</c:v>
                </c:pt>
                <c:pt idx="2438">
                  <c:v>359.76000000003</c:v>
                </c:pt>
                <c:pt idx="2439">
                  <c:v>359.84000000003101</c:v>
                </c:pt>
                <c:pt idx="2440">
                  <c:v>359.920000000031</c:v>
                </c:pt>
                <c:pt idx="2441">
                  <c:v>360.00000000003098</c:v>
                </c:pt>
                <c:pt idx="2442">
                  <c:v>360.08000000003102</c:v>
                </c:pt>
                <c:pt idx="2443">
                  <c:v>360.160000000031</c:v>
                </c:pt>
                <c:pt idx="2444">
                  <c:v>360.24000000003099</c:v>
                </c:pt>
                <c:pt idx="2445">
                  <c:v>360.32000000003097</c:v>
                </c:pt>
                <c:pt idx="2446">
                  <c:v>360.40000000003101</c:v>
                </c:pt>
                <c:pt idx="2447">
                  <c:v>360.480000000031</c:v>
                </c:pt>
                <c:pt idx="2448">
                  <c:v>360.56000000003098</c:v>
                </c:pt>
                <c:pt idx="2449">
                  <c:v>360.64000000003102</c:v>
                </c:pt>
                <c:pt idx="2450">
                  <c:v>360.72000000003101</c:v>
                </c:pt>
                <c:pt idx="2451">
                  <c:v>360.80000000003099</c:v>
                </c:pt>
                <c:pt idx="2452">
                  <c:v>360.88000000003098</c:v>
                </c:pt>
                <c:pt idx="2453">
                  <c:v>360.96000000003102</c:v>
                </c:pt>
                <c:pt idx="2454">
                  <c:v>361.040000000031</c:v>
                </c:pt>
                <c:pt idx="2455">
                  <c:v>361.12000000003098</c:v>
                </c:pt>
                <c:pt idx="2456">
                  <c:v>361.20000000003108</c:v>
                </c:pt>
                <c:pt idx="2457">
                  <c:v>361.28000000003101</c:v>
                </c:pt>
                <c:pt idx="2458">
                  <c:v>361.36000000003099</c:v>
                </c:pt>
                <c:pt idx="2459">
                  <c:v>361.44000000003098</c:v>
                </c:pt>
                <c:pt idx="2460">
                  <c:v>361.52000000003102</c:v>
                </c:pt>
                <c:pt idx="2461">
                  <c:v>361.600000000031</c:v>
                </c:pt>
                <c:pt idx="2462">
                  <c:v>361.68000000003099</c:v>
                </c:pt>
                <c:pt idx="2463">
                  <c:v>361.76000000003108</c:v>
                </c:pt>
                <c:pt idx="2464">
                  <c:v>361.84000000003101</c:v>
                </c:pt>
                <c:pt idx="2465">
                  <c:v>361.920000000031</c:v>
                </c:pt>
                <c:pt idx="2466">
                  <c:v>362.00000000003098</c:v>
                </c:pt>
                <c:pt idx="2467">
                  <c:v>362.08000000003102</c:v>
                </c:pt>
                <c:pt idx="2468">
                  <c:v>362.160000000031</c:v>
                </c:pt>
                <c:pt idx="2469">
                  <c:v>362.24000000003099</c:v>
                </c:pt>
                <c:pt idx="2470">
                  <c:v>362.32000000003097</c:v>
                </c:pt>
                <c:pt idx="2471">
                  <c:v>362.40000000003101</c:v>
                </c:pt>
                <c:pt idx="2472">
                  <c:v>362.480000000031</c:v>
                </c:pt>
                <c:pt idx="2473">
                  <c:v>362.56000000003098</c:v>
                </c:pt>
                <c:pt idx="2474">
                  <c:v>362.64000000003102</c:v>
                </c:pt>
                <c:pt idx="2475">
                  <c:v>362.72000000003101</c:v>
                </c:pt>
                <c:pt idx="2476">
                  <c:v>362.80000000003099</c:v>
                </c:pt>
                <c:pt idx="2477">
                  <c:v>362.88000000003098</c:v>
                </c:pt>
                <c:pt idx="2478">
                  <c:v>362.96000000003102</c:v>
                </c:pt>
                <c:pt idx="2479">
                  <c:v>363.040000000031</c:v>
                </c:pt>
                <c:pt idx="2480">
                  <c:v>363.12000000003098</c:v>
                </c:pt>
                <c:pt idx="2481">
                  <c:v>363.20000000003108</c:v>
                </c:pt>
                <c:pt idx="2482">
                  <c:v>363.28000000003101</c:v>
                </c:pt>
                <c:pt idx="2483">
                  <c:v>363.36000000003099</c:v>
                </c:pt>
                <c:pt idx="2484">
                  <c:v>363.44000000003098</c:v>
                </c:pt>
                <c:pt idx="2485">
                  <c:v>363.52000000003102</c:v>
                </c:pt>
                <c:pt idx="2486">
                  <c:v>363.600000000031</c:v>
                </c:pt>
                <c:pt idx="2487">
                  <c:v>363.68000000003099</c:v>
                </c:pt>
                <c:pt idx="2488">
                  <c:v>363.76000000003108</c:v>
                </c:pt>
                <c:pt idx="2489">
                  <c:v>363.84000000003101</c:v>
                </c:pt>
                <c:pt idx="2490">
                  <c:v>363.920000000031</c:v>
                </c:pt>
                <c:pt idx="2491">
                  <c:v>364.00000000003098</c:v>
                </c:pt>
                <c:pt idx="2492">
                  <c:v>364.08000000003102</c:v>
                </c:pt>
                <c:pt idx="2493">
                  <c:v>364.160000000031</c:v>
                </c:pt>
                <c:pt idx="2494">
                  <c:v>364.24000000003099</c:v>
                </c:pt>
                <c:pt idx="2495">
                  <c:v>364.32000000003097</c:v>
                </c:pt>
                <c:pt idx="2496">
                  <c:v>364.40000000003101</c:v>
                </c:pt>
                <c:pt idx="2497">
                  <c:v>364.480000000031</c:v>
                </c:pt>
                <c:pt idx="2498">
                  <c:v>364.56000000003098</c:v>
                </c:pt>
                <c:pt idx="2499">
                  <c:v>364.64000000003102</c:v>
                </c:pt>
                <c:pt idx="2500">
                  <c:v>364.72000000003101</c:v>
                </c:pt>
                <c:pt idx="2501">
                  <c:v>364.80000000003099</c:v>
                </c:pt>
                <c:pt idx="2502">
                  <c:v>364.88000000003098</c:v>
                </c:pt>
                <c:pt idx="2503">
                  <c:v>364.96000000003102</c:v>
                </c:pt>
                <c:pt idx="2504">
                  <c:v>365.040000000031</c:v>
                </c:pt>
                <c:pt idx="2505">
                  <c:v>365.12000000003098</c:v>
                </c:pt>
                <c:pt idx="2506">
                  <c:v>365.20000000003108</c:v>
                </c:pt>
                <c:pt idx="2507">
                  <c:v>365.28000000003101</c:v>
                </c:pt>
                <c:pt idx="2508">
                  <c:v>365.36000000003099</c:v>
                </c:pt>
                <c:pt idx="2509">
                  <c:v>365.44000000003098</c:v>
                </c:pt>
                <c:pt idx="2510">
                  <c:v>365.52000000003102</c:v>
                </c:pt>
                <c:pt idx="2511">
                  <c:v>365.600000000031</c:v>
                </c:pt>
                <c:pt idx="2512">
                  <c:v>365.68000000003099</c:v>
                </c:pt>
                <c:pt idx="2513">
                  <c:v>365.76000000003108</c:v>
                </c:pt>
                <c:pt idx="2514">
                  <c:v>365.84000000003101</c:v>
                </c:pt>
                <c:pt idx="2515">
                  <c:v>365.920000000031</c:v>
                </c:pt>
                <c:pt idx="2516">
                  <c:v>366.00000000003098</c:v>
                </c:pt>
                <c:pt idx="2517">
                  <c:v>366.08000000003102</c:v>
                </c:pt>
                <c:pt idx="2518">
                  <c:v>366.160000000031</c:v>
                </c:pt>
                <c:pt idx="2519">
                  <c:v>366.24000000003201</c:v>
                </c:pt>
                <c:pt idx="2520">
                  <c:v>366.320000000032</c:v>
                </c:pt>
                <c:pt idx="2521">
                  <c:v>366.40000000003198</c:v>
                </c:pt>
                <c:pt idx="2522">
                  <c:v>366.48000000003202</c:v>
                </c:pt>
                <c:pt idx="2523">
                  <c:v>366.56000000003201</c:v>
                </c:pt>
                <c:pt idx="2524">
                  <c:v>366.6400000000321</c:v>
                </c:pt>
                <c:pt idx="2525">
                  <c:v>366.72000000003197</c:v>
                </c:pt>
                <c:pt idx="2526">
                  <c:v>366.80000000003201</c:v>
                </c:pt>
                <c:pt idx="2527">
                  <c:v>366.880000000032</c:v>
                </c:pt>
                <c:pt idx="2528">
                  <c:v>366.96000000003198</c:v>
                </c:pt>
                <c:pt idx="2529">
                  <c:v>367.04000000003202</c:v>
                </c:pt>
                <c:pt idx="2530">
                  <c:v>367.12000000003201</c:v>
                </c:pt>
                <c:pt idx="2531">
                  <c:v>367.20000000003199</c:v>
                </c:pt>
                <c:pt idx="2532">
                  <c:v>367.28000000003198</c:v>
                </c:pt>
                <c:pt idx="2533">
                  <c:v>367.36000000003202</c:v>
                </c:pt>
                <c:pt idx="2534">
                  <c:v>367.440000000032</c:v>
                </c:pt>
                <c:pt idx="2535">
                  <c:v>367.52000000003198</c:v>
                </c:pt>
                <c:pt idx="2536">
                  <c:v>367.60000000003208</c:v>
                </c:pt>
                <c:pt idx="2537">
                  <c:v>367.68000000003201</c:v>
                </c:pt>
                <c:pt idx="2538">
                  <c:v>367.76000000003211</c:v>
                </c:pt>
                <c:pt idx="2539">
                  <c:v>367.84000000003198</c:v>
                </c:pt>
                <c:pt idx="2540">
                  <c:v>367.92000000003202</c:v>
                </c:pt>
                <c:pt idx="2541">
                  <c:v>368.000000000032</c:v>
                </c:pt>
                <c:pt idx="2542">
                  <c:v>368.08000000003199</c:v>
                </c:pt>
                <c:pt idx="2543">
                  <c:v>368.16000000003208</c:v>
                </c:pt>
                <c:pt idx="2544">
                  <c:v>368.24000000003201</c:v>
                </c:pt>
                <c:pt idx="2545">
                  <c:v>368.320000000032</c:v>
                </c:pt>
                <c:pt idx="2546">
                  <c:v>368.40000000003198</c:v>
                </c:pt>
                <c:pt idx="2547">
                  <c:v>368.48000000003202</c:v>
                </c:pt>
                <c:pt idx="2548">
                  <c:v>368.56000000003201</c:v>
                </c:pt>
                <c:pt idx="2549">
                  <c:v>368.6400000000321</c:v>
                </c:pt>
                <c:pt idx="2550">
                  <c:v>368.72000000003197</c:v>
                </c:pt>
                <c:pt idx="2551">
                  <c:v>368.80000000003201</c:v>
                </c:pt>
                <c:pt idx="2552">
                  <c:v>368.880000000032</c:v>
                </c:pt>
                <c:pt idx="2553">
                  <c:v>368.96000000003198</c:v>
                </c:pt>
                <c:pt idx="2554">
                  <c:v>369.04000000003202</c:v>
                </c:pt>
                <c:pt idx="2555">
                  <c:v>369.12000000003201</c:v>
                </c:pt>
                <c:pt idx="2556">
                  <c:v>369.20000000003199</c:v>
                </c:pt>
                <c:pt idx="2557">
                  <c:v>369.28000000003198</c:v>
                </c:pt>
                <c:pt idx="2558">
                  <c:v>369.36000000003202</c:v>
                </c:pt>
                <c:pt idx="2559">
                  <c:v>369.440000000032</c:v>
                </c:pt>
                <c:pt idx="2560">
                  <c:v>369.52000000003198</c:v>
                </c:pt>
                <c:pt idx="2561">
                  <c:v>369.60000000003208</c:v>
                </c:pt>
                <c:pt idx="2562">
                  <c:v>369.68000000003201</c:v>
                </c:pt>
                <c:pt idx="2563">
                  <c:v>369.76000000003211</c:v>
                </c:pt>
                <c:pt idx="2564">
                  <c:v>369.84000000003198</c:v>
                </c:pt>
                <c:pt idx="2565">
                  <c:v>369.92000000003202</c:v>
                </c:pt>
                <c:pt idx="2566">
                  <c:v>370.000000000032</c:v>
                </c:pt>
                <c:pt idx="2567">
                  <c:v>370.08000000003199</c:v>
                </c:pt>
                <c:pt idx="2568">
                  <c:v>370.16000000003208</c:v>
                </c:pt>
                <c:pt idx="2569">
                  <c:v>370.24000000003201</c:v>
                </c:pt>
                <c:pt idx="2570">
                  <c:v>370.320000000032</c:v>
                </c:pt>
                <c:pt idx="2571">
                  <c:v>370.40000000003198</c:v>
                </c:pt>
                <c:pt idx="2572">
                  <c:v>370.48000000003202</c:v>
                </c:pt>
                <c:pt idx="2573">
                  <c:v>370.56000000003201</c:v>
                </c:pt>
                <c:pt idx="2574">
                  <c:v>370.6400000000321</c:v>
                </c:pt>
                <c:pt idx="2575">
                  <c:v>370.72000000003197</c:v>
                </c:pt>
                <c:pt idx="2576">
                  <c:v>370.80000000003201</c:v>
                </c:pt>
                <c:pt idx="2577">
                  <c:v>370.880000000032</c:v>
                </c:pt>
                <c:pt idx="2578">
                  <c:v>370.96000000003198</c:v>
                </c:pt>
                <c:pt idx="2579">
                  <c:v>371.04000000003202</c:v>
                </c:pt>
                <c:pt idx="2580">
                  <c:v>371.12000000003201</c:v>
                </c:pt>
                <c:pt idx="2581">
                  <c:v>371.20000000003199</c:v>
                </c:pt>
                <c:pt idx="2582">
                  <c:v>371.28000000003198</c:v>
                </c:pt>
                <c:pt idx="2583">
                  <c:v>371.36000000003202</c:v>
                </c:pt>
                <c:pt idx="2584">
                  <c:v>371.440000000032</c:v>
                </c:pt>
                <c:pt idx="2585">
                  <c:v>371.52000000003198</c:v>
                </c:pt>
                <c:pt idx="2586">
                  <c:v>371.60000000003208</c:v>
                </c:pt>
                <c:pt idx="2587">
                  <c:v>371.68000000003201</c:v>
                </c:pt>
                <c:pt idx="2588">
                  <c:v>371.76000000003211</c:v>
                </c:pt>
                <c:pt idx="2589">
                  <c:v>371.84000000003198</c:v>
                </c:pt>
                <c:pt idx="2590">
                  <c:v>371.92000000003202</c:v>
                </c:pt>
                <c:pt idx="2591">
                  <c:v>372.000000000032</c:v>
                </c:pt>
                <c:pt idx="2592">
                  <c:v>372.08000000003199</c:v>
                </c:pt>
                <c:pt idx="2593">
                  <c:v>372.16000000003208</c:v>
                </c:pt>
                <c:pt idx="2594">
                  <c:v>372.24000000003201</c:v>
                </c:pt>
                <c:pt idx="2595">
                  <c:v>372.320000000032</c:v>
                </c:pt>
                <c:pt idx="2596">
                  <c:v>372.40000000003198</c:v>
                </c:pt>
                <c:pt idx="2597">
                  <c:v>372.48000000003202</c:v>
                </c:pt>
                <c:pt idx="2598">
                  <c:v>372.56000000003201</c:v>
                </c:pt>
                <c:pt idx="2599">
                  <c:v>372.64000000003301</c:v>
                </c:pt>
                <c:pt idx="2600">
                  <c:v>372.720000000033</c:v>
                </c:pt>
                <c:pt idx="2601">
                  <c:v>372.80000000003298</c:v>
                </c:pt>
                <c:pt idx="2602">
                  <c:v>372.88000000003302</c:v>
                </c:pt>
                <c:pt idx="2603">
                  <c:v>372.96000000003301</c:v>
                </c:pt>
                <c:pt idx="2604">
                  <c:v>373.04000000003299</c:v>
                </c:pt>
                <c:pt idx="2605">
                  <c:v>373.12000000003297</c:v>
                </c:pt>
                <c:pt idx="2606">
                  <c:v>373.20000000003301</c:v>
                </c:pt>
                <c:pt idx="2607">
                  <c:v>373.280000000033</c:v>
                </c:pt>
                <c:pt idx="2608">
                  <c:v>373.36000000003298</c:v>
                </c:pt>
                <c:pt idx="2609">
                  <c:v>373.44000000003302</c:v>
                </c:pt>
                <c:pt idx="2610">
                  <c:v>373.52000000003301</c:v>
                </c:pt>
                <c:pt idx="2611">
                  <c:v>373.60000000003299</c:v>
                </c:pt>
                <c:pt idx="2612">
                  <c:v>373.68000000003298</c:v>
                </c:pt>
                <c:pt idx="2613">
                  <c:v>373.76000000003302</c:v>
                </c:pt>
                <c:pt idx="2614">
                  <c:v>373.840000000033</c:v>
                </c:pt>
                <c:pt idx="2615">
                  <c:v>373.92000000003299</c:v>
                </c:pt>
                <c:pt idx="2616">
                  <c:v>374.00000000003308</c:v>
                </c:pt>
                <c:pt idx="2617">
                  <c:v>374.08000000003301</c:v>
                </c:pt>
                <c:pt idx="2618">
                  <c:v>374.16000000003299</c:v>
                </c:pt>
                <c:pt idx="2619">
                  <c:v>374.24000000003298</c:v>
                </c:pt>
                <c:pt idx="2620">
                  <c:v>374.32000000003302</c:v>
                </c:pt>
                <c:pt idx="2621">
                  <c:v>374.400000000033</c:v>
                </c:pt>
                <c:pt idx="2622">
                  <c:v>374.48000000003299</c:v>
                </c:pt>
                <c:pt idx="2623">
                  <c:v>374.56000000003309</c:v>
                </c:pt>
                <c:pt idx="2624">
                  <c:v>374.64000000003301</c:v>
                </c:pt>
                <c:pt idx="2625">
                  <c:v>374.720000000033</c:v>
                </c:pt>
                <c:pt idx="2626">
                  <c:v>374.80000000003298</c:v>
                </c:pt>
                <c:pt idx="2627">
                  <c:v>374.88000000003302</c:v>
                </c:pt>
                <c:pt idx="2628">
                  <c:v>374.96000000003301</c:v>
                </c:pt>
                <c:pt idx="2629">
                  <c:v>375.04000000003299</c:v>
                </c:pt>
                <c:pt idx="2630">
                  <c:v>375.12000000003297</c:v>
                </c:pt>
                <c:pt idx="2631">
                  <c:v>375.20000000003301</c:v>
                </c:pt>
                <c:pt idx="2632">
                  <c:v>375.280000000033</c:v>
                </c:pt>
                <c:pt idx="2633">
                  <c:v>375.36000000003298</c:v>
                </c:pt>
                <c:pt idx="2634">
                  <c:v>375.44000000003302</c:v>
                </c:pt>
                <c:pt idx="2635">
                  <c:v>375.52000000003301</c:v>
                </c:pt>
                <c:pt idx="2636">
                  <c:v>375.60000000003299</c:v>
                </c:pt>
                <c:pt idx="2637">
                  <c:v>375.68000000003298</c:v>
                </c:pt>
                <c:pt idx="2638">
                  <c:v>375.76000000003302</c:v>
                </c:pt>
                <c:pt idx="2639">
                  <c:v>375.840000000033</c:v>
                </c:pt>
                <c:pt idx="2640">
                  <c:v>375.92000000003299</c:v>
                </c:pt>
                <c:pt idx="2641">
                  <c:v>376.00000000003308</c:v>
                </c:pt>
                <c:pt idx="2642">
                  <c:v>376.08000000003301</c:v>
                </c:pt>
                <c:pt idx="2643">
                  <c:v>376.16000000003299</c:v>
                </c:pt>
                <c:pt idx="2644">
                  <c:v>376.24000000003298</c:v>
                </c:pt>
                <c:pt idx="2645">
                  <c:v>376.32000000003302</c:v>
                </c:pt>
                <c:pt idx="2646">
                  <c:v>376.400000000033</c:v>
                </c:pt>
                <c:pt idx="2647">
                  <c:v>376.48000000003299</c:v>
                </c:pt>
                <c:pt idx="2648">
                  <c:v>376.56000000003309</c:v>
                </c:pt>
                <c:pt idx="2649">
                  <c:v>376.64000000003301</c:v>
                </c:pt>
                <c:pt idx="2650">
                  <c:v>376.720000000033</c:v>
                </c:pt>
                <c:pt idx="2651">
                  <c:v>376.80000000003298</c:v>
                </c:pt>
                <c:pt idx="2652">
                  <c:v>376.88000000003302</c:v>
                </c:pt>
                <c:pt idx="2653">
                  <c:v>376.96000000003301</c:v>
                </c:pt>
                <c:pt idx="2654">
                  <c:v>377.04000000003299</c:v>
                </c:pt>
                <c:pt idx="2655">
                  <c:v>377.12000000003297</c:v>
                </c:pt>
                <c:pt idx="2656">
                  <c:v>377.20000000003301</c:v>
                </c:pt>
                <c:pt idx="2657">
                  <c:v>377.280000000033</c:v>
                </c:pt>
                <c:pt idx="2658">
                  <c:v>377.36000000003298</c:v>
                </c:pt>
                <c:pt idx="2659">
                  <c:v>377.44000000003302</c:v>
                </c:pt>
                <c:pt idx="2660">
                  <c:v>377.52000000003301</c:v>
                </c:pt>
                <c:pt idx="2661">
                  <c:v>377.60000000003299</c:v>
                </c:pt>
                <c:pt idx="2662">
                  <c:v>377.68000000003298</c:v>
                </c:pt>
                <c:pt idx="2663">
                  <c:v>377.76000000003302</c:v>
                </c:pt>
                <c:pt idx="2664">
                  <c:v>377.840000000033</c:v>
                </c:pt>
                <c:pt idx="2665">
                  <c:v>377.92000000003299</c:v>
                </c:pt>
                <c:pt idx="2666">
                  <c:v>378.00000000003308</c:v>
                </c:pt>
                <c:pt idx="2667">
                  <c:v>378.08000000003301</c:v>
                </c:pt>
              </c:numCache>
            </c:numRef>
          </c:xVal>
          <c:yVal>
            <c:numRef>
              <c:f>'РУС Дипл4,12,2013'!$G$3:$G$2670</c:f>
              <c:numCache>
                <c:formatCode>General</c:formatCode>
                <c:ptCount val="26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9073599999999999</c:v>
                </c:pt>
                <c:pt idx="351">
                  <c:v>1.9073599999999999</c:v>
                </c:pt>
                <c:pt idx="352">
                  <c:v>1.9073599999999999</c:v>
                </c:pt>
                <c:pt idx="353">
                  <c:v>3.8147299999999991</c:v>
                </c:pt>
                <c:pt idx="354">
                  <c:v>3.8147299999999991</c:v>
                </c:pt>
                <c:pt idx="355">
                  <c:v>5.7220799999999956</c:v>
                </c:pt>
                <c:pt idx="356">
                  <c:v>7.6294499999999976</c:v>
                </c:pt>
                <c:pt idx="357">
                  <c:v>7.6294499999999976</c:v>
                </c:pt>
                <c:pt idx="358">
                  <c:v>9.5368000000000013</c:v>
                </c:pt>
                <c:pt idx="359">
                  <c:v>11.4442</c:v>
                </c:pt>
                <c:pt idx="360">
                  <c:v>11.4442</c:v>
                </c:pt>
                <c:pt idx="361">
                  <c:v>13.3515</c:v>
                </c:pt>
                <c:pt idx="362">
                  <c:v>15.258900000000001</c:v>
                </c:pt>
                <c:pt idx="363">
                  <c:v>17.1663</c:v>
                </c:pt>
                <c:pt idx="364">
                  <c:v>19.073599999999999</c:v>
                </c:pt>
                <c:pt idx="365">
                  <c:v>20.981000000000002</c:v>
                </c:pt>
                <c:pt idx="366">
                  <c:v>22.88829999999998</c:v>
                </c:pt>
                <c:pt idx="367">
                  <c:v>24.7956</c:v>
                </c:pt>
                <c:pt idx="368">
                  <c:v>24.7956</c:v>
                </c:pt>
                <c:pt idx="369">
                  <c:v>26.702999999999999</c:v>
                </c:pt>
                <c:pt idx="370">
                  <c:v>28.610299999999999</c:v>
                </c:pt>
                <c:pt idx="371">
                  <c:v>30.517800000000001</c:v>
                </c:pt>
                <c:pt idx="372">
                  <c:v>32.425200000000011</c:v>
                </c:pt>
                <c:pt idx="373">
                  <c:v>32.425200000000011</c:v>
                </c:pt>
                <c:pt idx="374">
                  <c:v>36.239899999999999</c:v>
                </c:pt>
                <c:pt idx="375">
                  <c:v>38.147200000000012</c:v>
                </c:pt>
                <c:pt idx="376">
                  <c:v>38.147200000000012</c:v>
                </c:pt>
                <c:pt idx="377">
                  <c:v>40.054600000000001</c:v>
                </c:pt>
                <c:pt idx="378">
                  <c:v>40.054600000000001</c:v>
                </c:pt>
                <c:pt idx="379">
                  <c:v>43.869300000000003</c:v>
                </c:pt>
                <c:pt idx="380">
                  <c:v>45.776600000000009</c:v>
                </c:pt>
                <c:pt idx="381">
                  <c:v>45.776600000000009</c:v>
                </c:pt>
                <c:pt idx="382">
                  <c:v>49.591300000000011</c:v>
                </c:pt>
                <c:pt idx="383">
                  <c:v>51.498600000000003</c:v>
                </c:pt>
                <c:pt idx="384">
                  <c:v>51.498600000000003</c:v>
                </c:pt>
                <c:pt idx="385">
                  <c:v>53.406000000000013</c:v>
                </c:pt>
                <c:pt idx="386">
                  <c:v>55.313299999999998</c:v>
                </c:pt>
                <c:pt idx="387">
                  <c:v>57.220700000000001</c:v>
                </c:pt>
                <c:pt idx="388">
                  <c:v>59.128</c:v>
                </c:pt>
                <c:pt idx="389">
                  <c:v>61.035600000000002</c:v>
                </c:pt>
                <c:pt idx="390">
                  <c:v>62.942999999999998</c:v>
                </c:pt>
                <c:pt idx="391">
                  <c:v>64.850300000000004</c:v>
                </c:pt>
                <c:pt idx="392">
                  <c:v>64.850300000000004</c:v>
                </c:pt>
                <c:pt idx="393">
                  <c:v>66.7577</c:v>
                </c:pt>
                <c:pt idx="394">
                  <c:v>68.665000000000006</c:v>
                </c:pt>
                <c:pt idx="395">
                  <c:v>70.572399999999945</c:v>
                </c:pt>
                <c:pt idx="396">
                  <c:v>72.479700000000008</c:v>
                </c:pt>
                <c:pt idx="397">
                  <c:v>74.387100000000004</c:v>
                </c:pt>
                <c:pt idx="398">
                  <c:v>76.294399999999996</c:v>
                </c:pt>
                <c:pt idx="399">
                  <c:v>78.201800000000006</c:v>
                </c:pt>
                <c:pt idx="400">
                  <c:v>78.201800000000006</c:v>
                </c:pt>
                <c:pt idx="401">
                  <c:v>80.109099999999998</c:v>
                </c:pt>
                <c:pt idx="402">
                  <c:v>82.016500000000022</c:v>
                </c:pt>
                <c:pt idx="403">
                  <c:v>83.9238</c:v>
                </c:pt>
                <c:pt idx="404">
                  <c:v>83.9238</c:v>
                </c:pt>
                <c:pt idx="405">
                  <c:v>85.831199999999995</c:v>
                </c:pt>
                <c:pt idx="406">
                  <c:v>87.738500000000002</c:v>
                </c:pt>
                <c:pt idx="407">
                  <c:v>89.645899999999983</c:v>
                </c:pt>
                <c:pt idx="408">
                  <c:v>89.645899999999983</c:v>
                </c:pt>
                <c:pt idx="409">
                  <c:v>91.553199999999975</c:v>
                </c:pt>
                <c:pt idx="410">
                  <c:v>91.553199999999975</c:v>
                </c:pt>
                <c:pt idx="411">
                  <c:v>91.553199999999975</c:v>
                </c:pt>
                <c:pt idx="412">
                  <c:v>93.460499999999996</c:v>
                </c:pt>
                <c:pt idx="413">
                  <c:v>95.367900000000006</c:v>
                </c:pt>
                <c:pt idx="414">
                  <c:v>95.367900000000006</c:v>
                </c:pt>
                <c:pt idx="415">
                  <c:v>97.275200000000012</c:v>
                </c:pt>
                <c:pt idx="416">
                  <c:v>97.275200000000012</c:v>
                </c:pt>
                <c:pt idx="417">
                  <c:v>97.275200000000012</c:v>
                </c:pt>
                <c:pt idx="418">
                  <c:v>99.182600000000008</c:v>
                </c:pt>
                <c:pt idx="419">
                  <c:v>99.182600000000008</c:v>
                </c:pt>
                <c:pt idx="420">
                  <c:v>99.182600000000008</c:v>
                </c:pt>
                <c:pt idx="421">
                  <c:v>101.09</c:v>
                </c:pt>
                <c:pt idx="422">
                  <c:v>101.09</c:v>
                </c:pt>
                <c:pt idx="423">
                  <c:v>101.09</c:v>
                </c:pt>
                <c:pt idx="424">
                  <c:v>101.09</c:v>
                </c:pt>
                <c:pt idx="425">
                  <c:v>101.09</c:v>
                </c:pt>
                <c:pt idx="426">
                  <c:v>101.09</c:v>
                </c:pt>
                <c:pt idx="427">
                  <c:v>101.09</c:v>
                </c:pt>
                <c:pt idx="428">
                  <c:v>101.09</c:v>
                </c:pt>
                <c:pt idx="429">
                  <c:v>101.09</c:v>
                </c:pt>
                <c:pt idx="430">
                  <c:v>101.09</c:v>
                </c:pt>
                <c:pt idx="431">
                  <c:v>101.09</c:v>
                </c:pt>
                <c:pt idx="432">
                  <c:v>101.09</c:v>
                </c:pt>
                <c:pt idx="433">
                  <c:v>101.09</c:v>
                </c:pt>
                <c:pt idx="434">
                  <c:v>101.09</c:v>
                </c:pt>
                <c:pt idx="435">
                  <c:v>101.09</c:v>
                </c:pt>
                <c:pt idx="436">
                  <c:v>101.09</c:v>
                </c:pt>
                <c:pt idx="437">
                  <c:v>99.182600000000008</c:v>
                </c:pt>
                <c:pt idx="438">
                  <c:v>99.182600000000008</c:v>
                </c:pt>
                <c:pt idx="439">
                  <c:v>99.182600000000008</c:v>
                </c:pt>
                <c:pt idx="440">
                  <c:v>99.182600000000008</c:v>
                </c:pt>
                <c:pt idx="441">
                  <c:v>99.182600000000008</c:v>
                </c:pt>
                <c:pt idx="442">
                  <c:v>97.275200000000012</c:v>
                </c:pt>
                <c:pt idx="443">
                  <c:v>97.275200000000012</c:v>
                </c:pt>
                <c:pt idx="444">
                  <c:v>97.275200000000012</c:v>
                </c:pt>
                <c:pt idx="445">
                  <c:v>95.367900000000006</c:v>
                </c:pt>
                <c:pt idx="446">
                  <c:v>95.367900000000006</c:v>
                </c:pt>
                <c:pt idx="447">
                  <c:v>95.367900000000006</c:v>
                </c:pt>
                <c:pt idx="448">
                  <c:v>93.460499999999996</c:v>
                </c:pt>
                <c:pt idx="449">
                  <c:v>93.460499999999996</c:v>
                </c:pt>
                <c:pt idx="450">
                  <c:v>91.553199999999975</c:v>
                </c:pt>
                <c:pt idx="451">
                  <c:v>91.553199999999975</c:v>
                </c:pt>
                <c:pt idx="452">
                  <c:v>91.553199999999975</c:v>
                </c:pt>
                <c:pt idx="453">
                  <c:v>91.553199999999975</c:v>
                </c:pt>
                <c:pt idx="454">
                  <c:v>91.553199999999975</c:v>
                </c:pt>
                <c:pt idx="455">
                  <c:v>89.645899999999983</c:v>
                </c:pt>
                <c:pt idx="456">
                  <c:v>89.645899999999983</c:v>
                </c:pt>
                <c:pt idx="457">
                  <c:v>87.738500000000002</c:v>
                </c:pt>
                <c:pt idx="458">
                  <c:v>87.738500000000002</c:v>
                </c:pt>
                <c:pt idx="459">
                  <c:v>85.831199999999995</c:v>
                </c:pt>
                <c:pt idx="460">
                  <c:v>83.9238</c:v>
                </c:pt>
                <c:pt idx="461">
                  <c:v>83.9238</c:v>
                </c:pt>
                <c:pt idx="462">
                  <c:v>82.016500000000022</c:v>
                </c:pt>
                <c:pt idx="463">
                  <c:v>82.016500000000022</c:v>
                </c:pt>
                <c:pt idx="464">
                  <c:v>80.109099999999998</c:v>
                </c:pt>
                <c:pt idx="465">
                  <c:v>78.201800000000006</c:v>
                </c:pt>
                <c:pt idx="466">
                  <c:v>78.201800000000006</c:v>
                </c:pt>
                <c:pt idx="467">
                  <c:v>78.201800000000006</c:v>
                </c:pt>
                <c:pt idx="468">
                  <c:v>76.294399999999996</c:v>
                </c:pt>
                <c:pt idx="469">
                  <c:v>76.294399999999996</c:v>
                </c:pt>
                <c:pt idx="470">
                  <c:v>74.387100000000004</c:v>
                </c:pt>
                <c:pt idx="471">
                  <c:v>72.479700000000008</c:v>
                </c:pt>
                <c:pt idx="472">
                  <c:v>72.479700000000008</c:v>
                </c:pt>
                <c:pt idx="473">
                  <c:v>70.572399999999945</c:v>
                </c:pt>
                <c:pt idx="474">
                  <c:v>70.572399999999945</c:v>
                </c:pt>
                <c:pt idx="475">
                  <c:v>68.665000000000006</c:v>
                </c:pt>
                <c:pt idx="476">
                  <c:v>66.7577</c:v>
                </c:pt>
                <c:pt idx="477">
                  <c:v>66.7577</c:v>
                </c:pt>
                <c:pt idx="478">
                  <c:v>64.850300000000004</c:v>
                </c:pt>
                <c:pt idx="479">
                  <c:v>64.850300000000004</c:v>
                </c:pt>
                <c:pt idx="480">
                  <c:v>64.850300000000004</c:v>
                </c:pt>
                <c:pt idx="481">
                  <c:v>62.942999999999998</c:v>
                </c:pt>
                <c:pt idx="482">
                  <c:v>61.035600000000002</c:v>
                </c:pt>
                <c:pt idx="483">
                  <c:v>61.035600000000002</c:v>
                </c:pt>
                <c:pt idx="484">
                  <c:v>59.128</c:v>
                </c:pt>
                <c:pt idx="485">
                  <c:v>57.220700000000001</c:v>
                </c:pt>
                <c:pt idx="486">
                  <c:v>57.220700000000001</c:v>
                </c:pt>
                <c:pt idx="487">
                  <c:v>55.313299999999998</c:v>
                </c:pt>
                <c:pt idx="488">
                  <c:v>55.313299999999998</c:v>
                </c:pt>
                <c:pt idx="489">
                  <c:v>53.406000000000013</c:v>
                </c:pt>
                <c:pt idx="490">
                  <c:v>51.498600000000003</c:v>
                </c:pt>
                <c:pt idx="491">
                  <c:v>51.498600000000003</c:v>
                </c:pt>
                <c:pt idx="492">
                  <c:v>51.498600000000003</c:v>
                </c:pt>
                <c:pt idx="493">
                  <c:v>51.498600000000003</c:v>
                </c:pt>
                <c:pt idx="494">
                  <c:v>49.591300000000011</c:v>
                </c:pt>
                <c:pt idx="495">
                  <c:v>49.591300000000011</c:v>
                </c:pt>
                <c:pt idx="496">
                  <c:v>47.683900000000001</c:v>
                </c:pt>
                <c:pt idx="497">
                  <c:v>45.776600000000009</c:v>
                </c:pt>
                <c:pt idx="498">
                  <c:v>45.776600000000009</c:v>
                </c:pt>
                <c:pt idx="499">
                  <c:v>43.869300000000003</c:v>
                </c:pt>
                <c:pt idx="500">
                  <c:v>43.869300000000003</c:v>
                </c:pt>
                <c:pt idx="501">
                  <c:v>41.9619</c:v>
                </c:pt>
                <c:pt idx="502">
                  <c:v>40.054600000000001</c:v>
                </c:pt>
                <c:pt idx="503">
                  <c:v>40.054600000000001</c:v>
                </c:pt>
                <c:pt idx="504">
                  <c:v>38.147200000000012</c:v>
                </c:pt>
                <c:pt idx="505">
                  <c:v>38.147200000000012</c:v>
                </c:pt>
                <c:pt idx="506">
                  <c:v>38.147200000000012</c:v>
                </c:pt>
                <c:pt idx="507">
                  <c:v>38.147200000000012</c:v>
                </c:pt>
                <c:pt idx="508">
                  <c:v>36.239899999999999</c:v>
                </c:pt>
                <c:pt idx="509">
                  <c:v>36.239899999999999</c:v>
                </c:pt>
                <c:pt idx="510">
                  <c:v>34.332500000000003</c:v>
                </c:pt>
                <c:pt idx="511">
                  <c:v>34.332500000000003</c:v>
                </c:pt>
                <c:pt idx="512">
                  <c:v>30.517800000000001</c:v>
                </c:pt>
                <c:pt idx="513">
                  <c:v>30.517800000000001</c:v>
                </c:pt>
                <c:pt idx="514">
                  <c:v>28.610299999999999</c:v>
                </c:pt>
                <c:pt idx="515">
                  <c:v>28.610299999999999</c:v>
                </c:pt>
                <c:pt idx="516">
                  <c:v>26.702999999999999</c:v>
                </c:pt>
                <c:pt idx="517">
                  <c:v>26.702999999999999</c:v>
                </c:pt>
                <c:pt idx="518">
                  <c:v>26.702999999999999</c:v>
                </c:pt>
                <c:pt idx="519">
                  <c:v>24.7956</c:v>
                </c:pt>
                <c:pt idx="520">
                  <c:v>24.7956</c:v>
                </c:pt>
                <c:pt idx="521">
                  <c:v>24.7956</c:v>
                </c:pt>
                <c:pt idx="522">
                  <c:v>24.7956</c:v>
                </c:pt>
                <c:pt idx="523">
                  <c:v>24.7956</c:v>
                </c:pt>
                <c:pt idx="524">
                  <c:v>24.7956</c:v>
                </c:pt>
                <c:pt idx="525">
                  <c:v>22.88829999999998</c:v>
                </c:pt>
                <c:pt idx="526">
                  <c:v>22.88829999999998</c:v>
                </c:pt>
                <c:pt idx="527">
                  <c:v>22.88829999999998</c:v>
                </c:pt>
                <c:pt idx="528">
                  <c:v>20.981000000000002</c:v>
                </c:pt>
                <c:pt idx="529">
                  <c:v>20.981000000000002</c:v>
                </c:pt>
                <c:pt idx="530">
                  <c:v>20.981000000000002</c:v>
                </c:pt>
                <c:pt idx="531">
                  <c:v>20.981000000000002</c:v>
                </c:pt>
                <c:pt idx="532">
                  <c:v>19.073599999999999</c:v>
                </c:pt>
                <c:pt idx="533">
                  <c:v>17.1663</c:v>
                </c:pt>
                <c:pt idx="534">
                  <c:v>17.1663</c:v>
                </c:pt>
                <c:pt idx="535">
                  <c:v>17.1663</c:v>
                </c:pt>
                <c:pt idx="536">
                  <c:v>15.258900000000001</c:v>
                </c:pt>
                <c:pt idx="537">
                  <c:v>15.258900000000001</c:v>
                </c:pt>
                <c:pt idx="538">
                  <c:v>15.258900000000001</c:v>
                </c:pt>
                <c:pt idx="539">
                  <c:v>15.258900000000001</c:v>
                </c:pt>
                <c:pt idx="540">
                  <c:v>13.3515</c:v>
                </c:pt>
                <c:pt idx="541">
                  <c:v>13.3515</c:v>
                </c:pt>
                <c:pt idx="542">
                  <c:v>13.3515</c:v>
                </c:pt>
                <c:pt idx="543">
                  <c:v>11.4442</c:v>
                </c:pt>
                <c:pt idx="544">
                  <c:v>11.4442</c:v>
                </c:pt>
                <c:pt idx="545">
                  <c:v>11.4442</c:v>
                </c:pt>
                <c:pt idx="546">
                  <c:v>11.4442</c:v>
                </c:pt>
                <c:pt idx="547">
                  <c:v>11.4442</c:v>
                </c:pt>
                <c:pt idx="548">
                  <c:v>11.4442</c:v>
                </c:pt>
                <c:pt idx="549">
                  <c:v>11.4442</c:v>
                </c:pt>
                <c:pt idx="550">
                  <c:v>11.4442</c:v>
                </c:pt>
                <c:pt idx="551">
                  <c:v>11.4442</c:v>
                </c:pt>
                <c:pt idx="552">
                  <c:v>11.4442</c:v>
                </c:pt>
                <c:pt idx="553">
                  <c:v>9.5368000000000013</c:v>
                </c:pt>
                <c:pt idx="554">
                  <c:v>9.5368000000000013</c:v>
                </c:pt>
                <c:pt idx="555">
                  <c:v>9.5368000000000013</c:v>
                </c:pt>
                <c:pt idx="556">
                  <c:v>9.5368000000000013</c:v>
                </c:pt>
                <c:pt idx="557">
                  <c:v>9.5368000000000013</c:v>
                </c:pt>
                <c:pt idx="558">
                  <c:v>9.5368000000000013</c:v>
                </c:pt>
                <c:pt idx="559">
                  <c:v>9.5368000000000013</c:v>
                </c:pt>
                <c:pt idx="560">
                  <c:v>7.6294499999999976</c:v>
                </c:pt>
                <c:pt idx="561">
                  <c:v>7.6294499999999976</c:v>
                </c:pt>
                <c:pt idx="562">
                  <c:v>7.6294499999999976</c:v>
                </c:pt>
                <c:pt idx="563">
                  <c:v>7.6294499999999976</c:v>
                </c:pt>
                <c:pt idx="564">
                  <c:v>7.6294499999999976</c:v>
                </c:pt>
                <c:pt idx="565">
                  <c:v>7.6294499999999976</c:v>
                </c:pt>
                <c:pt idx="566">
                  <c:v>5.7220799999999956</c:v>
                </c:pt>
                <c:pt idx="567">
                  <c:v>5.7220799999999956</c:v>
                </c:pt>
                <c:pt idx="568">
                  <c:v>5.7220799999999956</c:v>
                </c:pt>
                <c:pt idx="569">
                  <c:v>5.7220799999999956</c:v>
                </c:pt>
                <c:pt idx="570">
                  <c:v>5.7220799999999956</c:v>
                </c:pt>
                <c:pt idx="571">
                  <c:v>5.7220799999999956</c:v>
                </c:pt>
                <c:pt idx="572">
                  <c:v>3.8147299999999991</c:v>
                </c:pt>
                <c:pt idx="573">
                  <c:v>3.8147299999999991</c:v>
                </c:pt>
                <c:pt idx="574">
                  <c:v>3.8147299999999991</c:v>
                </c:pt>
                <c:pt idx="575">
                  <c:v>3.8147299999999991</c:v>
                </c:pt>
                <c:pt idx="576">
                  <c:v>3.8147299999999991</c:v>
                </c:pt>
                <c:pt idx="577">
                  <c:v>3.8147299999999991</c:v>
                </c:pt>
                <c:pt idx="578">
                  <c:v>3.8147299999999991</c:v>
                </c:pt>
                <c:pt idx="579">
                  <c:v>3.8147299999999991</c:v>
                </c:pt>
                <c:pt idx="580">
                  <c:v>3.8147299999999991</c:v>
                </c:pt>
                <c:pt idx="581">
                  <c:v>1.9073599999999999</c:v>
                </c:pt>
                <c:pt idx="582">
                  <c:v>1.9073599999999999</c:v>
                </c:pt>
                <c:pt idx="583">
                  <c:v>1.9073599999999999</c:v>
                </c:pt>
                <c:pt idx="584">
                  <c:v>1.9073599999999999</c:v>
                </c:pt>
                <c:pt idx="585">
                  <c:v>1.9073599999999999</c:v>
                </c:pt>
                <c:pt idx="586">
                  <c:v>1.9073599999999999</c:v>
                </c:pt>
                <c:pt idx="587">
                  <c:v>1.9073599999999999</c:v>
                </c:pt>
                <c:pt idx="588">
                  <c:v>1.9073599999999999</c:v>
                </c:pt>
                <c:pt idx="589">
                  <c:v>1.9073599999999999</c:v>
                </c:pt>
                <c:pt idx="590">
                  <c:v>1.9073599999999999</c:v>
                </c:pt>
                <c:pt idx="591">
                  <c:v>1.9073599999999999</c:v>
                </c:pt>
                <c:pt idx="592">
                  <c:v>1.9073599999999999</c:v>
                </c:pt>
                <c:pt idx="593">
                  <c:v>1.9073599999999999</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1.9073599999999999</c:v>
                </c:pt>
                <c:pt idx="967">
                  <c:v>1.9073599999999999</c:v>
                </c:pt>
                <c:pt idx="968">
                  <c:v>1.9073599999999999</c:v>
                </c:pt>
                <c:pt idx="969">
                  <c:v>3.8147299999999991</c:v>
                </c:pt>
                <c:pt idx="970">
                  <c:v>3.8147299999999991</c:v>
                </c:pt>
                <c:pt idx="971">
                  <c:v>3.8147299999999991</c:v>
                </c:pt>
                <c:pt idx="972">
                  <c:v>5.7220799999999956</c:v>
                </c:pt>
                <c:pt idx="973">
                  <c:v>5.7220799999999956</c:v>
                </c:pt>
                <c:pt idx="974">
                  <c:v>7.6294499999999976</c:v>
                </c:pt>
                <c:pt idx="975">
                  <c:v>7.6294499999999976</c:v>
                </c:pt>
                <c:pt idx="976">
                  <c:v>9.5368000000000013</c:v>
                </c:pt>
                <c:pt idx="977">
                  <c:v>9.5368000000000013</c:v>
                </c:pt>
                <c:pt idx="978">
                  <c:v>11.4442</c:v>
                </c:pt>
                <c:pt idx="979">
                  <c:v>13.3515</c:v>
                </c:pt>
                <c:pt idx="980">
                  <c:v>13.3515</c:v>
                </c:pt>
                <c:pt idx="981">
                  <c:v>15.258900000000001</c:v>
                </c:pt>
                <c:pt idx="982">
                  <c:v>17.1663</c:v>
                </c:pt>
                <c:pt idx="983">
                  <c:v>19.073599999999999</c:v>
                </c:pt>
                <c:pt idx="984">
                  <c:v>20.981000000000002</c:v>
                </c:pt>
                <c:pt idx="985">
                  <c:v>20.981000000000002</c:v>
                </c:pt>
                <c:pt idx="986">
                  <c:v>22.88829999999998</c:v>
                </c:pt>
                <c:pt idx="987">
                  <c:v>24.7956</c:v>
                </c:pt>
                <c:pt idx="988">
                  <c:v>24.7956</c:v>
                </c:pt>
                <c:pt idx="989">
                  <c:v>26.702999999999999</c:v>
                </c:pt>
                <c:pt idx="990">
                  <c:v>28.610299999999999</c:v>
                </c:pt>
                <c:pt idx="991">
                  <c:v>28.610299999999999</c:v>
                </c:pt>
                <c:pt idx="992">
                  <c:v>30.517800000000001</c:v>
                </c:pt>
                <c:pt idx="993">
                  <c:v>32.425200000000011</c:v>
                </c:pt>
                <c:pt idx="994">
                  <c:v>34.332500000000003</c:v>
                </c:pt>
                <c:pt idx="995">
                  <c:v>36.239899999999999</c:v>
                </c:pt>
                <c:pt idx="996">
                  <c:v>38.147200000000012</c:v>
                </c:pt>
                <c:pt idx="997">
                  <c:v>38.147200000000012</c:v>
                </c:pt>
                <c:pt idx="998">
                  <c:v>40.054600000000001</c:v>
                </c:pt>
                <c:pt idx="999">
                  <c:v>41.9619</c:v>
                </c:pt>
                <c:pt idx="1000">
                  <c:v>43.869300000000003</c:v>
                </c:pt>
                <c:pt idx="1001">
                  <c:v>45.776600000000009</c:v>
                </c:pt>
                <c:pt idx="1002">
                  <c:v>49.591300000000011</c:v>
                </c:pt>
                <c:pt idx="1003">
                  <c:v>51.498600000000003</c:v>
                </c:pt>
                <c:pt idx="1004">
                  <c:v>51.498600000000003</c:v>
                </c:pt>
                <c:pt idx="1005">
                  <c:v>53.406000000000013</c:v>
                </c:pt>
                <c:pt idx="1006">
                  <c:v>55.313299999999998</c:v>
                </c:pt>
                <c:pt idx="1007">
                  <c:v>57.220700000000001</c:v>
                </c:pt>
                <c:pt idx="1008">
                  <c:v>61.035600000000002</c:v>
                </c:pt>
                <c:pt idx="1009">
                  <c:v>62.942999999999998</c:v>
                </c:pt>
                <c:pt idx="1010">
                  <c:v>64.850300000000004</c:v>
                </c:pt>
                <c:pt idx="1011">
                  <c:v>64.850300000000004</c:v>
                </c:pt>
                <c:pt idx="1012">
                  <c:v>66.7577</c:v>
                </c:pt>
                <c:pt idx="1013">
                  <c:v>68.665000000000006</c:v>
                </c:pt>
                <c:pt idx="1014">
                  <c:v>70.572399999999945</c:v>
                </c:pt>
                <c:pt idx="1015">
                  <c:v>74.387100000000004</c:v>
                </c:pt>
                <c:pt idx="1016">
                  <c:v>76.294399999999996</c:v>
                </c:pt>
                <c:pt idx="1017">
                  <c:v>78.201800000000006</c:v>
                </c:pt>
                <c:pt idx="1018">
                  <c:v>78.201800000000006</c:v>
                </c:pt>
                <c:pt idx="1019">
                  <c:v>80.109099999999998</c:v>
                </c:pt>
                <c:pt idx="1020">
                  <c:v>82.016500000000022</c:v>
                </c:pt>
                <c:pt idx="1021">
                  <c:v>83.9238</c:v>
                </c:pt>
                <c:pt idx="1022">
                  <c:v>85.831199999999995</c:v>
                </c:pt>
                <c:pt idx="1023">
                  <c:v>87.738500000000002</c:v>
                </c:pt>
                <c:pt idx="1024">
                  <c:v>87.738500000000002</c:v>
                </c:pt>
                <c:pt idx="1025">
                  <c:v>89.645899999999983</c:v>
                </c:pt>
                <c:pt idx="1026">
                  <c:v>91.553199999999975</c:v>
                </c:pt>
                <c:pt idx="1027">
                  <c:v>91.553199999999975</c:v>
                </c:pt>
                <c:pt idx="1028">
                  <c:v>93.460499999999996</c:v>
                </c:pt>
                <c:pt idx="1029">
                  <c:v>93.460499999999996</c:v>
                </c:pt>
                <c:pt idx="1030">
                  <c:v>95.367900000000006</c:v>
                </c:pt>
                <c:pt idx="1031">
                  <c:v>95.367900000000006</c:v>
                </c:pt>
                <c:pt idx="1032">
                  <c:v>97.275200000000012</c:v>
                </c:pt>
                <c:pt idx="1033">
                  <c:v>97.275200000000012</c:v>
                </c:pt>
                <c:pt idx="1034">
                  <c:v>99.182600000000008</c:v>
                </c:pt>
                <c:pt idx="1035">
                  <c:v>99.182600000000008</c:v>
                </c:pt>
                <c:pt idx="1036">
                  <c:v>101.09</c:v>
                </c:pt>
                <c:pt idx="1037">
                  <c:v>101.09</c:v>
                </c:pt>
                <c:pt idx="1038">
                  <c:v>101.09</c:v>
                </c:pt>
                <c:pt idx="1039">
                  <c:v>101.09</c:v>
                </c:pt>
                <c:pt idx="1040">
                  <c:v>102.997</c:v>
                </c:pt>
                <c:pt idx="1041">
                  <c:v>102.997</c:v>
                </c:pt>
                <c:pt idx="1042">
                  <c:v>102.997</c:v>
                </c:pt>
                <c:pt idx="1043">
                  <c:v>102.997</c:v>
                </c:pt>
                <c:pt idx="1044">
                  <c:v>102.997</c:v>
                </c:pt>
                <c:pt idx="1045">
                  <c:v>102.997</c:v>
                </c:pt>
                <c:pt idx="1046">
                  <c:v>102.997</c:v>
                </c:pt>
                <c:pt idx="1047">
                  <c:v>102.997</c:v>
                </c:pt>
                <c:pt idx="1048">
                  <c:v>102.997</c:v>
                </c:pt>
                <c:pt idx="1049">
                  <c:v>102.997</c:v>
                </c:pt>
                <c:pt idx="1050">
                  <c:v>102.997</c:v>
                </c:pt>
                <c:pt idx="1051">
                  <c:v>102.997</c:v>
                </c:pt>
                <c:pt idx="1052">
                  <c:v>102.997</c:v>
                </c:pt>
                <c:pt idx="1053">
                  <c:v>102.997</c:v>
                </c:pt>
                <c:pt idx="1054">
                  <c:v>102.997</c:v>
                </c:pt>
                <c:pt idx="1055">
                  <c:v>102.997</c:v>
                </c:pt>
                <c:pt idx="1056">
                  <c:v>101.09</c:v>
                </c:pt>
                <c:pt idx="1057">
                  <c:v>101.09</c:v>
                </c:pt>
                <c:pt idx="1058">
                  <c:v>101.09</c:v>
                </c:pt>
                <c:pt idx="1059">
                  <c:v>101.09</c:v>
                </c:pt>
                <c:pt idx="1060">
                  <c:v>99.182600000000008</c:v>
                </c:pt>
                <c:pt idx="1061">
                  <c:v>99.182600000000008</c:v>
                </c:pt>
                <c:pt idx="1062">
                  <c:v>99.182600000000008</c:v>
                </c:pt>
                <c:pt idx="1063">
                  <c:v>97.275200000000012</c:v>
                </c:pt>
                <c:pt idx="1064">
                  <c:v>97.275200000000012</c:v>
                </c:pt>
                <c:pt idx="1065">
                  <c:v>95.367900000000006</c:v>
                </c:pt>
                <c:pt idx="1066">
                  <c:v>95.367900000000006</c:v>
                </c:pt>
                <c:pt idx="1067">
                  <c:v>93.460499999999996</c:v>
                </c:pt>
                <c:pt idx="1068">
                  <c:v>93.460499999999996</c:v>
                </c:pt>
                <c:pt idx="1069">
                  <c:v>91.553199999999975</c:v>
                </c:pt>
                <c:pt idx="1070">
                  <c:v>91.553199999999975</c:v>
                </c:pt>
                <c:pt idx="1071">
                  <c:v>91.553199999999975</c:v>
                </c:pt>
                <c:pt idx="1072">
                  <c:v>89.645899999999983</c:v>
                </c:pt>
                <c:pt idx="1073">
                  <c:v>89.645899999999983</c:v>
                </c:pt>
                <c:pt idx="1074">
                  <c:v>87.738500000000002</c:v>
                </c:pt>
                <c:pt idx="1075">
                  <c:v>85.831199999999995</c:v>
                </c:pt>
                <c:pt idx="1076">
                  <c:v>85.831199999999995</c:v>
                </c:pt>
                <c:pt idx="1077">
                  <c:v>83.9238</c:v>
                </c:pt>
                <c:pt idx="1078">
                  <c:v>82.016500000000022</c:v>
                </c:pt>
                <c:pt idx="1079">
                  <c:v>82.016500000000022</c:v>
                </c:pt>
                <c:pt idx="1080">
                  <c:v>80.109099999999998</c:v>
                </c:pt>
                <c:pt idx="1081">
                  <c:v>78.201800000000006</c:v>
                </c:pt>
                <c:pt idx="1082">
                  <c:v>78.201800000000006</c:v>
                </c:pt>
                <c:pt idx="1083">
                  <c:v>78.201800000000006</c:v>
                </c:pt>
                <c:pt idx="1084">
                  <c:v>76.294399999999996</c:v>
                </c:pt>
                <c:pt idx="1085">
                  <c:v>74.387100000000004</c:v>
                </c:pt>
                <c:pt idx="1086">
                  <c:v>74.387100000000004</c:v>
                </c:pt>
                <c:pt idx="1087">
                  <c:v>72.479700000000008</c:v>
                </c:pt>
                <c:pt idx="1088">
                  <c:v>70.572399999999945</c:v>
                </c:pt>
                <c:pt idx="1089">
                  <c:v>70.572399999999945</c:v>
                </c:pt>
                <c:pt idx="1090">
                  <c:v>68.665000000000006</c:v>
                </c:pt>
                <c:pt idx="1091">
                  <c:v>66.7577</c:v>
                </c:pt>
                <c:pt idx="1092">
                  <c:v>66.7577</c:v>
                </c:pt>
                <c:pt idx="1093">
                  <c:v>64.850300000000004</c:v>
                </c:pt>
                <c:pt idx="1094">
                  <c:v>64.850300000000004</c:v>
                </c:pt>
                <c:pt idx="1095">
                  <c:v>64.850300000000004</c:v>
                </c:pt>
                <c:pt idx="1096">
                  <c:v>62.942999999999998</c:v>
                </c:pt>
                <c:pt idx="1097">
                  <c:v>61.035600000000002</c:v>
                </c:pt>
                <c:pt idx="1098">
                  <c:v>61.035600000000002</c:v>
                </c:pt>
                <c:pt idx="1099">
                  <c:v>59.128</c:v>
                </c:pt>
                <c:pt idx="1100">
                  <c:v>57.220700000000001</c:v>
                </c:pt>
                <c:pt idx="1101">
                  <c:v>57.220700000000001</c:v>
                </c:pt>
                <c:pt idx="1102">
                  <c:v>55.313299999999998</c:v>
                </c:pt>
                <c:pt idx="1103">
                  <c:v>53.406000000000013</c:v>
                </c:pt>
                <c:pt idx="1104">
                  <c:v>51.498600000000003</c:v>
                </c:pt>
                <c:pt idx="1105">
                  <c:v>51.498600000000003</c:v>
                </c:pt>
                <c:pt idx="1106">
                  <c:v>51.498600000000003</c:v>
                </c:pt>
                <c:pt idx="1107">
                  <c:v>49.591300000000011</c:v>
                </c:pt>
                <c:pt idx="1108">
                  <c:v>49.591300000000011</c:v>
                </c:pt>
                <c:pt idx="1109">
                  <c:v>47.683900000000001</c:v>
                </c:pt>
                <c:pt idx="1110">
                  <c:v>45.776600000000009</c:v>
                </c:pt>
                <c:pt idx="1111">
                  <c:v>45.776600000000009</c:v>
                </c:pt>
                <c:pt idx="1112">
                  <c:v>43.869300000000003</c:v>
                </c:pt>
                <c:pt idx="1113">
                  <c:v>40.054600000000001</c:v>
                </c:pt>
                <c:pt idx="1114">
                  <c:v>40.054600000000001</c:v>
                </c:pt>
                <c:pt idx="1115">
                  <c:v>38.147200000000012</c:v>
                </c:pt>
                <c:pt idx="1116">
                  <c:v>36.239899999999999</c:v>
                </c:pt>
                <c:pt idx="1117">
                  <c:v>34.332500000000003</c:v>
                </c:pt>
                <c:pt idx="1118">
                  <c:v>34.332500000000003</c:v>
                </c:pt>
                <c:pt idx="1119">
                  <c:v>32.425200000000011</c:v>
                </c:pt>
                <c:pt idx="1120">
                  <c:v>32.425200000000011</c:v>
                </c:pt>
                <c:pt idx="1121">
                  <c:v>30.517800000000001</c:v>
                </c:pt>
                <c:pt idx="1122">
                  <c:v>30.517800000000001</c:v>
                </c:pt>
                <c:pt idx="1123">
                  <c:v>28.610299999999999</c:v>
                </c:pt>
                <c:pt idx="1124">
                  <c:v>28.610299999999999</c:v>
                </c:pt>
                <c:pt idx="1125">
                  <c:v>28.610299999999999</c:v>
                </c:pt>
                <c:pt idx="1126">
                  <c:v>26.702999999999999</c:v>
                </c:pt>
                <c:pt idx="1127">
                  <c:v>26.702999999999999</c:v>
                </c:pt>
                <c:pt idx="1128">
                  <c:v>24.7956</c:v>
                </c:pt>
                <c:pt idx="1129">
                  <c:v>24.7956</c:v>
                </c:pt>
                <c:pt idx="1130">
                  <c:v>24.7956</c:v>
                </c:pt>
                <c:pt idx="1131">
                  <c:v>24.7956</c:v>
                </c:pt>
                <c:pt idx="1132">
                  <c:v>24.7956</c:v>
                </c:pt>
                <c:pt idx="1133">
                  <c:v>22.88829999999998</c:v>
                </c:pt>
                <c:pt idx="1134">
                  <c:v>22.88829999999998</c:v>
                </c:pt>
                <c:pt idx="1135">
                  <c:v>22.88829999999998</c:v>
                </c:pt>
                <c:pt idx="1136">
                  <c:v>20.981000000000002</c:v>
                </c:pt>
                <c:pt idx="1137">
                  <c:v>20.981000000000002</c:v>
                </c:pt>
                <c:pt idx="1138">
                  <c:v>20.981000000000002</c:v>
                </c:pt>
                <c:pt idx="1139">
                  <c:v>20.981000000000002</c:v>
                </c:pt>
                <c:pt idx="1140">
                  <c:v>22.88829999999998</c:v>
                </c:pt>
                <c:pt idx="1141">
                  <c:v>20.981000000000002</c:v>
                </c:pt>
                <c:pt idx="1142">
                  <c:v>20.981000000000002</c:v>
                </c:pt>
                <c:pt idx="1143">
                  <c:v>20.981000000000002</c:v>
                </c:pt>
                <c:pt idx="1144">
                  <c:v>17.1663</c:v>
                </c:pt>
                <c:pt idx="1145">
                  <c:v>17.1663</c:v>
                </c:pt>
                <c:pt idx="1146">
                  <c:v>17.1663</c:v>
                </c:pt>
                <c:pt idx="1147">
                  <c:v>15.258900000000001</c:v>
                </c:pt>
                <c:pt idx="1148">
                  <c:v>15.258900000000001</c:v>
                </c:pt>
                <c:pt idx="1149">
                  <c:v>13.3515</c:v>
                </c:pt>
                <c:pt idx="1150">
                  <c:v>13.3515</c:v>
                </c:pt>
                <c:pt idx="1151">
                  <c:v>13.3515</c:v>
                </c:pt>
                <c:pt idx="1152">
                  <c:v>11.4442</c:v>
                </c:pt>
                <c:pt idx="1153">
                  <c:v>11.4442</c:v>
                </c:pt>
                <c:pt idx="1154">
                  <c:v>11.4442</c:v>
                </c:pt>
                <c:pt idx="1155">
                  <c:v>11.4442</c:v>
                </c:pt>
                <c:pt idx="1156">
                  <c:v>11.4442</c:v>
                </c:pt>
                <c:pt idx="1157">
                  <c:v>11.4442</c:v>
                </c:pt>
                <c:pt idx="1158">
                  <c:v>11.4442</c:v>
                </c:pt>
                <c:pt idx="1159">
                  <c:v>9.5368000000000013</c:v>
                </c:pt>
                <c:pt idx="1160">
                  <c:v>9.5368000000000013</c:v>
                </c:pt>
                <c:pt idx="1161">
                  <c:v>9.5368000000000013</c:v>
                </c:pt>
                <c:pt idx="1162">
                  <c:v>7.6294499999999976</c:v>
                </c:pt>
                <c:pt idx="1163">
                  <c:v>7.6294499999999976</c:v>
                </c:pt>
                <c:pt idx="1164">
                  <c:v>7.6294499999999976</c:v>
                </c:pt>
                <c:pt idx="1165">
                  <c:v>7.6294499999999976</c:v>
                </c:pt>
                <c:pt idx="1166">
                  <c:v>7.6294499999999976</c:v>
                </c:pt>
                <c:pt idx="1167">
                  <c:v>7.6294499999999976</c:v>
                </c:pt>
                <c:pt idx="1168">
                  <c:v>5.7220799999999956</c:v>
                </c:pt>
                <c:pt idx="1169">
                  <c:v>5.7220799999999956</c:v>
                </c:pt>
                <c:pt idx="1170">
                  <c:v>5.7220799999999956</c:v>
                </c:pt>
                <c:pt idx="1171">
                  <c:v>5.7220799999999956</c:v>
                </c:pt>
                <c:pt idx="1172">
                  <c:v>5.7220799999999956</c:v>
                </c:pt>
                <c:pt idx="1173">
                  <c:v>5.7220799999999956</c:v>
                </c:pt>
                <c:pt idx="1174">
                  <c:v>3.8147299999999991</c:v>
                </c:pt>
                <c:pt idx="1175">
                  <c:v>3.8147299999999991</c:v>
                </c:pt>
                <c:pt idx="1176">
                  <c:v>3.8147299999999991</c:v>
                </c:pt>
                <c:pt idx="1177">
                  <c:v>3.8147299999999991</c:v>
                </c:pt>
                <c:pt idx="1178">
                  <c:v>3.8147299999999991</c:v>
                </c:pt>
                <c:pt idx="1179">
                  <c:v>3.8147299999999991</c:v>
                </c:pt>
                <c:pt idx="1180">
                  <c:v>3.8147299999999991</c:v>
                </c:pt>
                <c:pt idx="1181">
                  <c:v>1.9073599999999999</c:v>
                </c:pt>
                <c:pt idx="1182">
                  <c:v>1.9073599999999999</c:v>
                </c:pt>
                <c:pt idx="1183">
                  <c:v>1.9073599999999999</c:v>
                </c:pt>
                <c:pt idx="1184">
                  <c:v>1.9073599999999999</c:v>
                </c:pt>
                <c:pt idx="1185">
                  <c:v>1.9073599999999999</c:v>
                </c:pt>
                <c:pt idx="1186">
                  <c:v>1.9073599999999999</c:v>
                </c:pt>
                <c:pt idx="1187">
                  <c:v>1.9073599999999999</c:v>
                </c:pt>
                <c:pt idx="1188">
                  <c:v>1.9073599999999999</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1.9073599999999999</c:v>
                </c:pt>
                <c:pt idx="1550">
                  <c:v>1.9073599999999999</c:v>
                </c:pt>
                <c:pt idx="1551">
                  <c:v>3.8147299999999991</c:v>
                </c:pt>
                <c:pt idx="1552">
                  <c:v>5.7220799999999956</c:v>
                </c:pt>
                <c:pt idx="1553">
                  <c:v>5.7220799999999956</c:v>
                </c:pt>
                <c:pt idx="1554">
                  <c:v>7.6294499999999976</c:v>
                </c:pt>
                <c:pt idx="1555">
                  <c:v>9.5368000000000013</c:v>
                </c:pt>
                <c:pt idx="1556">
                  <c:v>11.4442</c:v>
                </c:pt>
                <c:pt idx="1557">
                  <c:v>11.4442</c:v>
                </c:pt>
                <c:pt idx="1558">
                  <c:v>13.3515</c:v>
                </c:pt>
                <c:pt idx="1559">
                  <c:v>15.258900000000001</c:v>
                </c:pt>
                <c:pt idx="1560">
                  <c:v>17.1663</c:v>
                </c:pt>
                <c:pt idx="1561">
                  <c:v>17.1663</c:v>
                </c:pt>
                <c:pt idx="1562">
                  <c:v>19.073599999999999</c:v>
                </c:pt>
                <c:pt idx="1563">
                  <c:v>20.981000000000002</c:v>
                </c:pt>
                <c:pt idx="1564">
                  <c:v>22.88829999999998</c:v>
                </c:pt>
                <c:pt idx="1565">
                  <c:v>22.88829999999998</c:v>
                </c:pt>
                <c:pt idx="1566">
                  <c:v>24.7956</c:v>
                </c:pt>
                <c:pt idx="1567">
                  <c:v>24.7956</c:v>
                </c:pt>
                <c:pt idx="1568">
                  <c:v>26.702999999999999</c:v>
                </c:pt>
                <c:pt idx="1569">
                  <c:v>28.610299999999999</c:v>
                </c:pt>
                <c:pt idx="1570">
                  <c:v>28.610299999999999</c:v>
                </c:pt>
                <c:pt idx="1571">
                  <c:v>30.517800000000001</c:v>
                </c:pt>
                <c:pt idx="1572">
                  <c:v>34.332500000000003</c:v>
                </c:pt>
                <c:pt idx="1573">
                  <c:v>36.239899999999999</c:v>
                </c:pt>
                <c:pt idx="1574">
                  <c:v>38.147200000000012</c:v>
                </c:pt>
                <c:pt idx="1575">
                  <c:v>38.147200000000012</c:v>
                </c:pt>
                <c:pt idx="1576">
                  <c:v>40.054600000000001</c:v>
                </c:pt>
                <c:pt idx="1577">
                  <c:v>41.9619</c:v>
                </c:pt>
                <c:pt idx="1578">
                  <c:v>43.869300000000003</c:v>
                </c:pt>
                <c:pt idx="1579">
                  <c:v>47.683900000000001</c:v>
                </c:pt>
                <c:pt idx="1580">
                  <c:v>49.591300000000011</c:v>
                </c:pt>
                <c:pt idx="1581">
                  <c:v>51.498600000000003</c:v>
                </c:pt>
                <c:pt idx="1582">
                  <c:v>51.498600000000003</c:v>
                </c:pt>
                <c:pt idx="1583">
                  <c:v>53.406000000000013</c:v>
                </c:pt>
                <c:pt idx="1584">
                  <c:v>55.313299999999998</c:v>
                </c:pt>
                <c:pt idx="1585">
                  <c:v>59.128</c:v>
                </c:pt>
                <c:pt idx="1586">
                  <c:v>61.035600000000002</c:v>
                </c:pt>
                <c:pt idx="1587">
                  <c:v>62.942999999999998</c:v>
                </c:pt>
                <c:pt idx="1588">
                  <c:v>64.850300000000004</c:v>
                </c:pt>
                <c:pt idx="1589">
                  <c:v>64.850300000000004</c:v>
                </c:pt>
                <c:pt idx="1590">
                  <c:v>66.7577</c:v>
                </c:pt>
                <c:pt idx="1591">
                  <c:v>68.665000000000006</c:v>
                </c:pt>
                <c:pt idx="1592">
                  <c:v>70.572399999999945</c:v>
                </c:pt>
                <c:pt idx="1593">
                  <c:v>72.479700000000008</c:v>
                </c:pt>
                <c:pt idx="1594">
                  <c:v>74.387100000000004</c:v>
                </c:pt>
                <c:pt idx="1595">
                  <c:v>76.294399999999996</c:v>
                </c:pt>
                <c:pt idx="1596">
                  <c:v>78.201800000000006</c:v>
                </c:pt>
                <c:pt idx="1597">
                  <c:v>78.201800000000006</c:v>
                </c:pt>
                <c:pt idx="1598">
                  <c:v>80.109099999999998</c:v>
                </c:pt>
                <c:pt idx="1599">
                  <c:v>82.016500000000022</c:v>
                </c:pt>
                <c:pt idx="1600">
                  <c:v>83.9238</c:v>
                </c:pt>
                <c:pt idx="1601">
                  <c:v>87.738500000000002</c:v>
                </c:pt>
                <c:pt idx="1602">
                  <c:v>87.738500000000002</c:v>
                </c:pt>
                <c:pt idx="1603">
                  <c:v>89.645899999999983</c:v>
                </c:pt>
                <c:pt idx="1604">
                  <c:v>91.553199999999975</c:v>
                </c:pt>
                <c:pt idx="1605">
                  <c:v>91.553199999999975</c:v>
                </c:pt>
                <c:pt idx="1606">
                  <c:v>91.553199999999975</c:v>
                </c:pt>
                <c:pt idx="1607">
                  <c:v>93.460499999999996</c:v>
                </c:pt>
                <c:pt idx="1608">
                  <c:v>95.367900000000006</c:v>
                </c:pt>
                <c:pt idx="1609">
                  <c:v>95.367900000000006</c:v>
                </c:pt>
                <c:pt idx="1610">
                  <c:v>97.275200000000012</c:v>
                </c:pt>
                <c:pt idx="1611">
                  <c:v>97.275200000000012</c:v>
                </c:pt>
                <c:pt idx="1612">
                  <c:v>99.182600000000008</c:v>
                </c:pt>
                <c:pt idx="1613">
                  <c:v>99.182600000000008</c:v>
                </c:pt>
                <c:pt idx="1614">
                  <c:v>99.182600000000008</c:v>
                </c:pt>
                <c:pt idx="1615">
                  <c:v>101.09</c:v>
                </c:pt>
                <c:pt idx="1616">
                  <c:v>101.09</c:v>
                </c:pt>
                <c:pt idx="1617">
                  <c:v>101.09</c:v>
                </c:pt>
                <c:pt idx="1618">
                  <c:v>101.09</c:v>
                </c:pt>
                <c:pt idx="1619">
                  <c:v>101.09</c:v>
                </c:pt>
                <c:pt idx="1620">
                  <c:v>102.997</c:v>
                </c:pt>
                <c:pt idx="1621">
                  <c:v>102.997</c:v>
                </c:pt>
                <c:pt idx="1622">
                  <c:v>102.997</c:v>
                </c:pt>
                <c:pt idx="1623">
                  <c:v>102.997</c:v>
                </c:pt>
                <c:pt idx="1624">
                  <c:v>102.997</c:v>
                </c:pt>
                <c:pt idx="1625">
                  <c:v>102.997</c:v>
                </c:pt>
                <c:pt idx="1626">
                  <c:v>101.09</c:v>
                </c:pt>
                <c:pt idx="1627">
                  <c:v>101.09</c:v>
                </c:pt>
                <c:pt idx="1628">
                  <c:v>101.09</c:v>
                </c:pt>
                <c:pt idx="1629">
                  <c:v>101.09</c:v>
                </c:pt>
                <c:pt idx="1630">
                  <c:v>101.09</c:v>
                </c:pt>
                <c:pt idx="1631">
                  <c:v>101.09</c:v>
                </c:pt>
                <c:pt idx="1632">
                  <c:v>101.09</c:v>
                </c:pt>
                <c:pt idx="1633">
                  <c:v>99.182600000000008</c:v>
                </c:pt>
                <c:pt idx="1634">
                  <c:v>99.182600000000008</c:v>
                </c:pt>
                <c:pt idx="1635">
                  <c:v>99.182600000000008</c:v>
                </c:pt>
                <c:pt idx="1636">
                  <c:v>99.182600000000008</c:v>
                </c:pt>
                <c:pt idx="1637">
                  <c:v>97.275200000000012</c:v>
                </c:pt>
                <c:pt idx="1638">
                  <c:v>97.275200000000012</c:v>
                </c:pt>
                <c:pt idx="1639">
                  <c:v>97.275200000000012</c:v>
                </c:pt>
                <c:pt idx="1640">
                  <c:v>95.367900000000006</c:v>
                </c:pt>
                <c:pt idx="1641">
                  <c:v>95.367900000000006</c:v>
                </c:pt>
                <c:pt idx="1642">
                  <c:v>95.367900000000006</c:v>
                </c:pt>
                <c:pt idx="1643">
                  <c:v>93.460499999999996</c:v>
                </c:pt>
                <c:pt idx="1644">
                  <c:v>93.460499999999996</c:v>
                </c:pt>
                <c:pt idx="1645">
                  <c:v>91.553199999999975</c:v>
                </c:pt>
                <c:pt idx="1646">
                  <c:v>91.553199999999975</c:v>
                </c:pt>
                <c:pt idx="1647">
                  <c:v>91.553199999999975</c:v>
                </c:pt>
                <c:pt idx="1648">
                  <c:v>91.553199999999975</c:v>
                </c:pt>
                <c:pt idx="1649">
                  <c:v>89.645899999999983</c:v>
                </c:pt>
                <c:pt idx="1650">
                  <c:v>89.645899999999983</c:v>
                </c:pt>
                <c:pt idx="1651">
                  <c:v>87.738500000000002</c:v>
                </c:pt>
                <c:pt idx="1652">
                  <c:v>87.738500000000002</c:v>
                </c:pt>
                <c:pt idx="1653">
                  <c:v>85.831199999999995</c:v>
                </c:pt>
                <c:pt idx="1654">
                  <c:v>85.831199999999995</c:v>
                </c:pt>
                <c:pt idx="1655">
                  <c:v>83.9238</c:v>
                </c:pt>
                <c:pt idx="1656">
                  <c:v>82.016500000000022</c:v>
                </c:pt>
                <c:pt idx="1657">
                  <c:v>82.016500000000022</c:v>
                </c:pt>
                <c:pt idx="1658">
                  <c:v>80.109099999999998</c:v>
                </c:pt>
                <c:pt idx="1659">
                  <c:v>80.109099999999998</c:v>
                </c:pt>
                <c:pt idx="1660">
                  <c:v>78.201800000000006</c:v>
                </c:pt>
                <c:pt idx="1661">
                  <c:v>78.201800000000006</c:v>
                </c:pt>
                <c:pt idx="1662">
                  <c:v>76.294399999999996</c:v>
                </c:pt>
                <c:pt idx="1663">
                  <c:v>76.294399999999996</c:v>
                </c:pt>
                <c:pt idx="1664">
                  <c:v>74.387100000000004</c:v>
                </c:pt>
                <c:pt idx="1665">
                  <c:v>72.479700000000008</c:v>
                </c:pt>
                <c:pt idx="1666">
                  <c:v>72.479700000000008</c:v>
                </c:pt>
                <c:pt idx="1667">
                  <c:v>70.572399999999945</c:v>
                </c:pt>
                <c:pt idx="1668">
                  <c:v>68.665000000000006</c:v>
                </c:pt>
                <c:pt idx="1669">
                  <c:v>68.665000000000006</c:v>
                </c:pt>
                <c:pt idx="1670">
                  <c:v>66.7577</c:v>
                </c:pt>
                <c:pt idx="1671">
                  <c:v>64.850300000000004</c:v>
                </c:pt>
                <c:pt idx="1672">
                  <c:v>64.850300000000004</c:v>
                </c:pt>
                <c:pt idx="1673">
                  <c:v>64.850300000000004</c:v>
                </c:pt>
                <c:pt idx="1674">
                  <c:v>62.942999999999998</c:v>
                </c:pt>
                <c:pt idx="1675">
                  <c:v>62.942999999999998</c:v>
                </c:pt>
                <c:pt idx="1676">
                  <c:v>61.035600000000002</c:v>
                </c:pt>
                <c:pt idx="1677">
                  <c:v>59.128</c:v>
                </c:pt>
                <c:pt idx="1678">
                  <c:v>59.128</c:v>
                </c:pt>
                <c:pt idx="1679">
                  <c:v>57.220700000000001</c:v>
                </c:pt>
                <c:pt idx="1680">
                  <c:v>55.313299999999998</c:v>
                </c:pt>
                <c:pt idx="1681">
                  <c:v>53.406000000000013</c:v>
                </c:pt>
                <c:pt idx="1682">
                  <c:v>53.406000000000013</c:v>
                </c:pt>
                <c:pt idx="1683">
                  <c:v>51.498600000000003</c:v>
                </c:pt>
                <c:pt idx="1684">
                  <c:v>51.498600000000003</c:v>
                </c:pt>
                <c:pt idx="1685">
                  <c:v>51.498600000000003</c:v>
                </c:pt>
                <c:pt idx="1686">
                  <c:v>49.591300000000011</c:v>
                </c:pt>
                <c:pt idx="1687">
                  <c:v>49.591300000000011</c:v>
                </c:pt>
                <c:pt idx="1688">
                  <c:v>47.683900000000001</c:v>
                </c:pt>
                <c:pt idx="1689">
                  <c:v>45.776600000000009</c:v>
                </c:pt>
                <c:pt idx="1690">
                  <c:v>43.869300000000003</c:v>
                </c:pt>
                <c:pt idx="1691">
                  <c:v>41.9619</c:v>
                </c:pt>
                <c:pt idx="1692">
                  <c:v>41.9619</c:v>
                </c:pt>
                <c:pt idx="1693">
                  <c:v>40.054600000000001</c:v>
                </c:pt>
                <c:pt idx="1694">
                  <c:v>40.054600000000001</c:v>
                </c:pt>
                <c:pt idx="1695">
                  <c:v>40.054600000000001</c:v>
                </c:pt>
                <c:pt idx="1696">
                  <c:v>38.147200000000012</c:v>
                </c:pt>
                <c:pt idx="1697">
                  <c:v>38.147200000000012</c:v>
                </c:pt>
                <c:pt idx="1698">
                  <c:v>38.147200000000012</c:v>
                </c:pt>
                <c:pt idx="1699">
                  <c:v>38.147200000000012</c:v>
                </c:pt>
                <c:pt idx="1700">
                  <c:v>36.239899999999999</c:v>
                </c:pt>
                <c:pt idx="1701">
                  <c:v>36.239899999999999</c:v>
                </c:pt>
                <c:pt idx="1702">
                  <c:v>34.332500000000003</c:v>
                </c:pt>
                <c:pt idx="1703">
                  <c:v>32.425200000000011</c:v>
                </c:pt>
                <c:pt idx="1704">
                  <c:v>32.425200000000011</c:v>
                </c:pt>
                <c:pt idx="1705">
                  <c:v>28.610299999999999</c:v>
                </c:pt>
                <c:pt idx="1706">
                  <c:v>28.610299999999999</c:v>
                </c:pt>
                <c:pt idx="1707">
                  <c:v>26.702999999999999</c:v>
                </c:pt>
                <c:pt idx="1708">
                  <c:v>26.702999999999999</c:v>
                </c:pt>
                <c:pt idx="1709">
                  <c:v>24.7956</c:v>
                </c:pt>
                <c:pt idx="1710">
                  <c:v>24.7956</c:v>
                </c:pt>
                <c:pt idx="1711">
                  <c:v>24.7956</c:v>
                </c:pt>
                <c:pt idx="1712">
                  <c:v>24.7956</c:v>
                </c:pt>
                <c:pt idx="1713">
                  <c:v>24.7956</c:v>
                </c:pt>
                <c:pt idx="1714">
                  <c:v>22.88829999999998</c:v>
                </c:pt>
                <c:pt idx="1715">
                  <c:v>20.981000000000002</c:v>
                </c:pt>
                <c:pt idx="1716">
                  <c:v>20.981000000000002</c:v>
                </c:pt>
                <c:pt idx="1717">
                  <c:v>19.073599999999999</c:v>
                </c:pt>
                <c:pt idx="1718">
                  <c:v>19.073599999999999</c:v>
                </c:pt>
                <c:pt idx="1719">
                  <c:v>19.073599999999999</c:v>
                </c:pt>
                <c:pt idx="1720">
                  <c:v>17.1663</c:v>
                </c:pt>
                <c:pt idx="1721">
                  <c:v>17.1663</c:v>
                </c:pt>
                <c:pt idx="1722">
                  <c:v>17.1663</c:v>
                </c:pt>
                <c:pt idx="1723">
                  <c:v>15.258900000000001</c:v>
                </c:pt>
                <c:pt idx="1724">
                  <c:v>15.258900000000001</c:v>
                </c:pt>
                <c:pt idx="1725">
                  <c:v>15.258900000000001</c:v>
                </c:pt>
                <c:pt idx="1726">
                  <c:v>15.258900000000001</c:v>
                </c:pt>
                <c:pt idx="1727">
                  <c:v>13.3515</c:v>
                </c:pt>
                <c:pt idx="1728">
                  <c:v>13.3515</c:v>
                </c:pt>
                <c:pt idx="1729">
                  <c:v>13.3515</c:v>
                </c:pt>
                <c:pt idx="1730">
                  <c:v>11.4442</c:v>
                </c:pt>
                <c:pt idx="1731">
                  <c:v>11.4442</c:v>
                </c:pt>
                <c:pt idx="1732">
                  <c:v>11.4442</c:v>
                </c:pt>
                <c:pt idx="1733">
                  <c:v>11.4442</c:v>
                </c:pt>
                <c:pt idx="1734">
                  <c:v>11.4442</c:v>
                </c:pt>
                <c:pt idx="1735">
                  <c:v>11.4442</c:v>
                </c:pt>
                <c:pt idx="1736">
                  <c:v>11.4442</c:v>
                </c:pt>
                <c:pt idx="1737">
                  <c:v>11.4442</c:v>
                </c:pt>
                <c:pt idx="1738">
                  <c:v>9.5368000000000013</c:v>
                </c:pt>
                <c:pt idx="1739">
                  <c:v>9.5368000000000013</c:v>
                </c:pt>
                <c:pt idx="1740">
                  <c:v>9.5368000000000013</c:v>
                </c:pt>
                <c:pt idx="1741">
                  <c:v>9.5368000000000013</c:v>
                </c:pt>
                <c:pt idx="1742">
                  <c:v>9.5368000000000013</c:v>
                </c:pt>
                <c:pt idx="1743">
                  <c:v>9.5368000000000013</c:v>
                </c:pt>
                <c:pt idx="1744">
                  <c:v>7.6294499999999976</c:v>
                </c:pt>
                <c:pt idx="1745">
                  <c:v>7.6294499999999976</c:v>
                </c:pt>
                <c:pt idx="1746">
                  <c:v>7.6294499999999976</c:v>
                </c:pt>
                <c:pt idx="1747">
                  <c:v>7.6294499999999976</c:v>
                </c:pt>
                <c:pt idx="1748">
                  <c:v>7.6294499999999976</c:v>
                </c:pt>
                <c:pt idx="1749">
                  <c:v>7.6294499999999976</c:v>
                </c:pt>
                <c:pt idx="1750">
                  <c:v>7.6294499999999976</c:v>
                </c:pt>
                <c:pt idx="1751">
                  <c:v>7.6294499999999976</c:v>
                </c:pt>
                <c:pt idx="1752">
                  <c:v>5.7220799999999956</c:v>
                </c:pt>
                <c:pt idx="1753">
                  <c:v>5.7220799999999956</c:v>
                </c:pt>
                <c:pt idx="1754">
                  <c:v>5.7220799999999956</c:v>
                </c:pt>
                <c:pt idx="1755">
                  <c:v>5.7220799999999956</c:v>
                </c:pt>
                <c:pt idx="1756">
                  <c:v>5.7220799999999956</c:v>
                </c:pt>
                <c:pt idx="1757">
                  <c:v>5.7220799999999956</c:v>
                </c:pt>
                <c:pt idx="1758">
                  <c:v>3.8147299999999991</c:v>
                </c:pt>
                <c:pt idx="1759">
                  <c:v>3.8147299999999991</c:v>
                </c:pt>
                <c:pt idx="1760">
                  <c:v>3.8147299999999991</c:v>
                </c:pt>
                <c:pt idx="1761">
                  <c:v>3.8147299999999991</c:v>
                </c:pt>
                <c:pt idx="1762">
                  <c:v>3.8147299999999991</c:v>
                </c:pt>
                <c:pt idx="1763">
                  <c:v>3.8147299999999991</c:v>
                </c:pt>
                <c:pt idx="1764">
                  <c:v>3.8147299999999991</c:v>
                </c:pt>
                <c:pt idx="1765">
                  <c:v>3.8147299999999991</c:v>
                </c:pt>
                <c:pt idx="1766">
                  <c:v>3.8147299999999991</c:v>
                </c:pt>
                <c:pt idx="1767">
                  <c:v>3.8147299999999991</c:v>
                </c:pt>
                <c:pt idx="1768">
                  <c:v>1.9073599999999999</c:v>
                </c:pt>
                <c:pt idx="1769">
                  <c:v>1.9073599999999999</c:v>
                </c:pt>
                <c:pt idx="1770">
                  <c:v>1.9073599999999999</c:v>
                </c:pt>
                <c:pt idx="1771">
                  <c:v>1.9073599999999999</c:v>
                </c:pt>
                <c:pt idx="1772">
                  <c:v>1.9073599999999999</c:v>
                </c:pt>
                <c:pt idx="1773">
                  <c:v>1.9073599999999999</c:v>
                </c:pt>
                <c:pt idx="1774">
                  <c:v>1.9073599999999999</c:v>
                </c:pt>
                <c:pt idx="1775">
                  <c:v>1.9073599999999999</c:v>
                </c:pt>
                <c:pt idx="1776">
                  <c:v>1.9073599999999999</c:v>
                </c:pt>
                <c:pt idx="1777">
                  <c:v>1.9073599999999999</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1.9073599999999999</c:v>
                </c:pt>
                <c:pt idx="2181">
                  <c:v>1.9073599999999999</c:v>
                </c:pt>
                <c:pt idx="2182">
                  <c:v>1.9073599999999999</c:v>
                </c:pt>
                <c:pt idx="2183">
                  <c:v>3.8147299999999991</c:v>
                </c:pt>
                <c:pt idx="2184">
                  <c:v>3.8147299999999991</c:v>
                </c:pt>
                <c:pt idx="2185">
                  <c:v>5.7220799999999956</c:v>
                </c:pt>
                <c:pt idx="2186">
                  <c:v>7.6294499999999976</c:v>
                </c:pt>
                <c:pt idx="2187">
                  <c:v>9.5368000000000013</c:v>
                </c:pt>
                <c:pt idx="2188">
                  <c:v>9.5368000000000013</c:v>
                </c:pt>
                <c:pt idx="2189">
                  <c:v>11.4442</c:v>
                </c:pt>
                <c:pt idx="2190">
                  <c:v>11.4442</c:v>
                </c:pt>
                <c:pt idx="2191">
                  <c:v>11.4442</c:v>
                </c:pt>
                <c:pt idx="2192">
                  <c:v>13.3515</c:v>
                </c:pt>
                <c:pt idx="2193">
                  <c:v>15.258900000000001</c:v>
                </c:pt>
                <c:pt idx="2194">
                  <c:v>17.1663</c:v>
                </c:pt>
                <c:pt idx="2195">
                  <c:v>17.1663</c:v>
                </c:pt>
                <c:pt idx="2196">
                  <c:v>19.073599999999999</c:v>
                </c:pt>
                <c:pt idx="2197">
                  <c:v>20.981000000000002</c:v>
                </c:pt>
                <c:pt idx="2198">
                  <c:v>24.7956</c:v>
                </c:pt>
                <c:pt idx="2199">
                  <c:v>24.7956</c:v>
                </c:pt>
                <c:pt idx="2200">
                  <c:v>24.7956</c:v>
                </c:pt>
                <c:pt idx="2201">
                  <c:v>24.7956</c:v>
                </c:pt>
                <c:pt idx="2202">
                  <c:v>26.702999999999999</c:v>
                </c:pt>
                <c:pt idx="2203">
                  <c:v>28.610299999999999</c:v>
                </c:pt>
                <c:pt idx="2204">
                  <c:v>32.425200000000011</c:v>
                </c:pt>
                <c:pt idx="2205">
                  <c:v>34.332500000000003</c:v>
                </c:pt>
                <c:pt idx="2206">
                  <c:v>36.239899999999999</c:v>
                </c:pt>
                <c:pt idx="2207">
                  <c:v>38.147200000000012</c:v>
                </c:pt>
                <c:pt idx="2208">
                  <c:v>38.147200000000012</c:v>
                </c:pt>
                <c:pt idx="2209">
                  <c:v>40.054600000000001</c:v>
                </c:pt>
                <c:pt idx="2210">
                  <c:v>41.9619</c:v>
                </c:pt>
                <c:pt idx="2211">
                  <c:v>43.869300000000003</c:v>
                </c:pt>
                <c:pt idx="2212">
                  <c:v>45.776600000000009</c:v>
                </c:pt>
                <c:pt idx="2213">
                  <c:v>49.591300000000011</c:v>
                </c:pt>
                <c:pt idx="2214">
                  <c:v>51.498600000000003</c:v>
                </c:pt>
                <c:pt idx="2215">
                  <c:v>51.498600000000003</c:v>
                </c:pt>
                <c:pt idx="2216">
                  <c:v>55.313299999999998</c:v>
                </c:pt>
                <c:pt idx="2217">
                  <c:v>57.220700000000001</c:v>
                </c:pt>
                <c:pt idx="2218">
                  <c:v>59.128</c:v>
                </c:pt>
                <c:pt idx="2219">
                  <c:v>61.035600000000002</c:v>
                </c:pt>
                <c:pt idx="2220">
                  <c:v>62.942999999999998</c:v>
                </c:pt>
                <c:pt idx="2221">
                  <c:v>64.850300000000004</c:v>
                </c:pt>
                <c:pt idx="2222">
                  <c:v>64.850300000000004</c:v>
                </c:pt>
                <c:pt idx="2223">
                  <c:v>66.7577</c:v>
                </c:pt>
                <c:pt idx="2224">
                  <c:v>68.665000000000006</c:v>
                </c:pt>
                <c:pt idx="2225">
                  <c:v>70.572399999999945</c:v>
                </c:pt>
                <c:pt idx="2226">
                  <c:v>74.387100000000004</c:v>
                </c:pt>
                <c:pt idx="2227">
                  <c:v>76.294399999999996</c:v>
                </c:pt>
                <c:pt idx="2228">
                  <c:v>78.201800000000006</c:v>
                </c:pt>
                <c:pt idx="2229">
                  <c:v>78.201800000000006</c:v>
                </c:pt>
                <c:pt idx="2230">
                  <c:v>80.109099999999998</c:v>
                </c:pt>
                <c:pt idx="2231">
                  <c:v>82.016500000000022</c:v>
                </c:pt>
                <c:pt idx="2232">
                  <c:v>82.016500000000022</c:v>
                </c:pt>
                <c:pt idx="2233">
                  <c:v>83.9238</c:v>
                </c:pt>
                <c:pt idx="2234">
                  <c:v>85.831199999999995</c:v>
                </c:pt>
                <c:pt idx="2235">
                  <c:v>87.738500000000002</c:v>
                </c:pt>
                <c:pt idx="2236">
                  <c:v>89.645899999999983</c:v>
                </c:pt>
                <c:pt idx="2237">
                  <c:v>91.553199999999975</c:v>
                </c:pt>
                <c:pt idx="2238">
                  <c:v>91.553199999999975</c:v>
                </c:pt>
                <c:pt idx="2239">
                  <c:v>91.553199999999975</c:v>
                </c:pt>
                <c:pt idx="2240">
                  <c:v>91.553199999999975</c:v>
                </c:pt>
                <c:pt idx="2241">
                  <c:v>93.460499999999996</c:v>
                </c:pt>
                <c:pt idx="2242">
                  <c:v>93.460499999999996</c:v>
                </c:pt>
                <c:pt idx="2243">
                  <c:v>95.367900000000006</c:v>
                </c:pt>
                <c:pt idx="2244">
                  <c:v>95.367900000000006</c:v>
                </c:pt>
                <c:pt idx="2245">
                  <c:v>97.275200000000012</c:v>
                </c:pt>
                <c:pt idx="2246">
                  <c:v>97.275200000000012</c:v>
                </c:pt>
                <c:pt idx="2247">
                  <c:v>97.275200000000012</c:v>
                </c:pt>
                <c:pt idx="2248">
                  <c:v>97.275200000000012</c:v>
                </c:pt>
                <c:pt idx="2249">
                  <c:v>99.182600000000008</c:v>
                </c:pt>
                <c:pt idx="2250">
                  <c:v>99.182600000000008</c:v>
                </c:pt>
                <c:pt idx="2251">
                  <c:v>99.182600000000008</c:v>
                </c:pt>
                <c:pt idx="2252">
                  <c:v>99.182600000000008</c:v>
                </c:pt>
                <c:pt idx="2253">
                  <c:v>99.182600000000008</c:v>
                </c:pt>
                <c:pt idx="2254">
                  <c:v>99.182600000000008</c:v>
                </c:pt>
                <c:pt idx="2255">
                  <c:v>99.182600000000008</c:v>
                </c:pt>
                <c:pt idx="2256">
                  <c:v>99.182600000000008</c:v>
                </c:pt>
                <c:pt idx="2257">
                  <c:v>99.182600000000008</c:v>
                </c:pt>
                <c:pt idx="2258">
                  <c:v>99.182600000000008</c:v>
                </c:pt>
                <c:pt idx="2259">
                  <c:v>99.182600000000008</c:v>
                </c:pt>
                <c:pt idx="2260">
                  <c:v>97.275200000000012</c:v>
                </c:pt>
                <c:pt idx="2261">
                  <c:v>97.275200000000012</c:v>
                </c:pt>
                <c:pt idx="2262">
                  <c:v>97.275200000000012</c:v>
                </c:pt>
                <c:pt idx="2263">
                  <c:v>97.275200000000012</c:v>
                </c:pt>
                <c:pt idx="2264">
                  <c:v>97.275200000000012</c:v>
                </c:pt>
                <c:pt idx="2265">
                  <c:v>95.367900000000006</c:v>
                </c:pt>
                <c:pt idx="2266">
                  <c:v>95.367900000000006</c:v>
                </c:pt>
                <c:pt idx="2267">
                  <c:v>95.367900000000006</c:v>
                </c:pt>
                <c:pt idx="2268">
                  <c:v>93.460499999999996</c:v>
                </c:pt>
                <c:pt idx="2269">
                  <c:v>93.460499999999996</c:v>
                </c:pt>
                <c:pt idx="2270">
                  <c:v>93.460499999999996</c:v>
                </c:pt>
                <c:pt idx="2271">
                  <c:v>91.553199999999975</c:v>
                </c:pt>
                <c:pt idx="2272">
                  <c:v>91.553199999999975</c:v>
                </c:pt>
                <c:pt idx="2273">
                  <c:v>91.553199999999975</c:v>
                </c:pt>
                <c:pt idx="2274">
                  <c:v>91.553199999999975</c:v>
                </c:pt>
                <c:pt idx="2275">
                  <c:v>91.553199999999975</c:v>
                </c:pt>
                <c:pt idx="2276">
                  <c:v>89.645899999999983</c:v>
                </c:pt>
                <c:pt idx="2277">
                  <c:v>89.645899999999983</c:v>
                </c:pt>
                <c:pt idx="2278">
                  <c:v>87.738500000000002</c:v>
                </c:pt>
                <c:pt idx="2279">
                  <c:v>87.738500000000002</c:v>
                </c:pt>
                <c:pt idx="2280">
                  <c:v>85.831199999999995</c:v>
                </c:pt>
                <c:pt idx="2281">
                  <c:v>83.9238</c:v>
                </c:pt>
                <c:pt idx="2282">
                  <c:v>83.9238</c:v>
                </c:pt>
                <c:pt idx="2283">
                  <c:v>82.016500000000022</c:v>
                </c:pt>
                <c:pt idx="2284">
                  <c:v>82.016500000000022</c:v>
                </c:pt>
                <c:pt idx="2285">
                  <c:v>80.109099999999998</c:v>
                </c:pt>
                <c:pt idx="2286">
                  <c:v>78.201800000000006</c:v>
                </c:pt>
                <c:pt idx="2287">
                  <c:v>78.201800000000006</c:v>
                </c:pt>
                <c:pt idx="2288">
                  <c:v>78.201800000000006</c:v>
                </c:pt>
                <c:pt idx="2289">
                  <c:v>76.294399999999996</c:v>
                </c:pt>
                <c:pt idx="2290">
                  <c:v>76.294399999999996</c:v>
                </c:pt>
                <c:pt idx="2291">
                  <c:v>74.387100000000004</c:v>
                </c:pt>
                <c:pt idx="2292">
                  <c:v>74.387100000000004</c:v>
                </c:pt>
                <c:pt idx="2293">
                  <c:v>72.479700000000008</c:v>
                </c:pt>
                <c:pt idx="2294">
                  <c:v>72.479700000000008</c:v>
                </c:pt>
                <c:pt idx="2295">
                  <c:v>70.572399999999945</c:v>
                </c:pt>
                <c:pt idx="2296">
                  <c:v>68.665000000000006</c:v>
                </c:pt>
                <c:pt idx="2297">
                  <c:v>68.665000000000006</c:v>
                </c:pt>
                <c:pt idx="2298">
                  <c:v>66.7577</c:v>
                </c:pt>
                <c:pt idx="2299">
                  <c:v>66.7577</c:v>
                </c:pt>
                <c:pt idx="2300">
                  <c:v>64.850300000000004</c:v>
                </c:pt>
                <c:pt idx="2301">
                  <c:v>64.850300000000004</c:v>
                </c:pt>
                <c:pt idx="2302">
                  <c:v>64.850300000000004</c:v>
                </c:pt>
                <c:pt idx="2303">
                  <c:v>62.942999999999998</c:v>
                </c:pt>
                <c:pt idx="2304">
                  <c:v>61.035600000000002</c:v>
                </c:pt>
                <c:pt idx="2305">
                  <c:v>59.128</c:v>
                </c:pt>
                <c:pt idx="2306">
                  <c:v>57.220700000000001</c:v>
                </c:pt>
                <c:pt idx="2307">
                  <c:v>57.220700000000001</c:v>
                </c:pt>
                <c:pt idx="2308">
                  <c:v>55.313299999999998</c:v>
                </c:pt>
                <c:pt idx="2309">
                  <c:v>53.406000000000013</c:v>
                </c:pt>
                <c:pt idx="2310">
                  <c:v>53.406000000000013</c:v>
                </c:pt>
                <c:pt idx="2311">
                  <c:v>51.498600000000003</c:v>
                </c:pt>
                <c:pt idx="2312">
                  <c:v>51.498600000000003</c:v>
                </c:pt>
                <c:pt idx="2313">
                  <c:v>49.591300000000011</c:v>
                </c:pt>
                <c:pt idx="2314">
                  <c:v>47.683900000000001</c:v>
                </c:pt>
                <c:pt idx="2315">
                  <c:v>47.683900000000001</c:v>
                </c:pt>
                <c:pt idx="2316">
                  <c:v>45.776600000000009</c:v>
                </c:pt>
                <c:pt idx="2317">
                  <c:v>43.869300000000003</c:v>
                </c:pt>
                <c:pt idx="2318">
                  <c:v>41.9619</c:v>
                </c:pt>
                <c:pt idx="2319">
                  <c:v>40.054600000000001</c:v>
                </c:pt>
                <c:pt idx="2320">
                  <c:v>40.054600000000001</c:v>
                </c:pt>
                <c:pt idx="2321">
                  <c:v>38.147200000000012</c:v>
                </c:pt>
                <c:pt idx="2322">
                  <c:v>38.147200000000012</c:v>
                </c:pt>
                <c:pt idx="2323">
                  <c:v>38.147200000000012</c:v>
                </c:pt>
                <c:pt idx="2324">
                  <c:v>38.147200000000012</c:v>
                </c:pt>
                <c:pt idx="2325">
                  <c:v>34.332500000000003</c:v>
                </c:pt>
                <c:pt idx="2326">
                  <c:v>32.425200000000011</c:v>
                </c:pt>
                <c:pt idx="2327">
                  <c:v>32.425200000000011</c:v>
                </c:pt>
                <c:pt idx="2328">
                  <c:v>30.517800000000001</c:v>
                </c:pt>
                <c:pt idx="2329">
                  <c:v>28.610299999999999</c:v>
                </c:pt>
                <c:pt idx="2330">
                  <c:v>28.610299999999999</c:v>
                </c:pt>
                <c:pt idx="2331">
                  <c:v>26.702999999999999</c:v>
                </c:pt>
                <c:pt idx="2332">
                  <c:v>26.702999999999999</c:v>
                </c:pt>
                <c:pt idx="2333">
                  <c:v>24.7956</c:v>
                </c:pt>
                <c:pt idx="2334">
                  <c:v>24.7956</c:v>
                </c:pt>
                <c:pt idx="2335">
                  <c:v>24.7956</c:v>
                </c:pt>
                <c:pt idx="2336">
                  <c:v>24.7956</c:v>
                </c:pt>
                <c:pt idx="2337">
                  <c:v>24.7956</c:v>
                </c:pt>
                <c:pt idx="2338">
                  <c:v>22.88829999999998</c:v>
                </c:pt>
                <c:pt idx="2339">
                  <c:v>22.88829999999998</c:v>
                </c:pt>
                <c:pt idx="2340">
                  <c:v>20.981000000000002</c:v>
                </c:pt>
                <c:pt idx="2341">
                  <c:v>20.981000000000002</c:v>
                </c:pt>
                <c:pt idx="2342">
                  <c:v>20.981000000000002</c:v>
                </c:pt>
                <c:pt idx="2343">
                  <c:v>19.073599999999999</c:v>
                </c:pt>
                <c:pt idx="2344">
                  <c:v>19.073599999999999</c:v>
                </c:pt>
                <c:pt idx="2345">
                  <c:v>17.1663</c:v>
                </c:pt>
                <c:pt idx="2346">
                  <c:v>15.258900000000001</c:v>
                </c:pt>
                <c:pt idx="2347">
                  <c:v>15.258900000000001</c:v>
                </c:pt>
                <c:pt idx="2348">
                  <c:v>13.3515</c:v>
                </c:pt>
                <c:pt idx="2349">
                  <c:v>13.3515</c:v>
                </c:pt>
                <c:pt idx="2350">
                  <c:v>11.4442</c:v>
                </c:pt>
                <c:pt idx="2351">
                  <c:v>11.4442</c:v>
                </c:pt>
                <c:pt idx="2352">
                  <c:v>11.4442</c:v>
                </c:pt>
                <c:pt idx="2353">
                  <c:v>11.4442</c:v>
                </c:pt>
                <c:pt idx="2354">
                  <c:v>11.4442</c:v>
                </c:pt>
                <c:pt idx="2355">
                  <c:v>11.4442</c:v>
                </c:pt>
                <c:pt idx="2356">
                  <c:v>11.4442</c:v>
                </c:pt>
                <c:pt idx="2357">
                  <c:v>11.4442</c:v>
                </c:pt>
                <c:pt idx="2358">
                  <c:v>11.4442</c:v>
                </c:pt>
                <c:pt idx="2359">
                  <c:v>9.5368000000000013</c:v>
                </c:pt>
                <c:pt idx="2360">
                  <c:v>9.5368000000000013</c:v>
                </c:pt>
                <c:pt idx="2361">
                  <c:v>9.5368000000000013</c:v>
                </c:pt>
                <c:pt idx="2362">
                  <c:v>9.5368000000000013</c:v>
                </c:pt>
                <c:pt idx="2363">
                  <c:v>9.5368000000000013</c:v>
                </c:pt>
                <c:pt idx="2364">
                  <c:v>7.6294499999999976</c:v>
                </c:pt>
                <c:pt idx="2365">
                  <c:v>7.6294499999999976</c:v>
                </c:pt>
                <c:pt idx="2366">
                  <c:v>7.6294499999999976</c:v>
                </c:pt>
                <c:pt idx="2367">
                  <c:v>7.6294499999999976</c:v>
                </c:pt>
                <c:pt idx="2368">
                  <c:v>5.7220799999999956</c:v>
                </c:pt>
                <c:pt idx="2369">
                  <c:v>5.7220799999999956</c:v>
                </c:pt>
                <c:pt idx="2370">
                  <c:v>5.7220799999999956</c:v>
                </c:pt>
                <c:pt idx="2371">
                  <c:v>5.7220799999999956</c:v>
                </c:pt>
                <c:pt idx="2372">
                  <c:v>5.7220799999999956</c:v>
                </c:pt>
                <c:pt idx="2373">
                  <c:v>5.7220799999999956</c:v>
                </c:pt>
                <c:pt idx="2374">
                  <c:v>5.7220799999999956</c:v>
                </c:pt>
                <c:pt idx="2375">
                  <c:v>5.7220799999999956</c:v>
                </c:pt>
                <c:pt idx="2376">
                  <c:v>5.7220799999999956</c:v>
                </c:pt>
                <c:pt idx="2377">
                  <c:v>3.8147299999999991</c:v>
                </c:pt>
                <c:pt idx="2378">
                  <c:v>3.8147299999999991</c:v>
                </c:pt>
                <c:pt idx="2379">
                  <c:v>3.8147299999999991</c:v>
                </c:pt>
                <c:pt idx="2380">
                  <c:v>3.8147299999999991</c:v>
                </c:pt>
                <c:pt idx="2381">
                  <c:v>3.8147299999999991</c:v>
                </c:pt>
                <c:pt idx="2382">
                  <c:v>3.8147299999999991</c:v>
                </c:pt>
                <c:pt idx="2383">
                  <c:v>1.9073599999999999</c:v>
                </c:pt>
                <c:pt idx="2384">
                  <c:v>1.9073599999999999</c:v>
                </c:pt>
                <c:pt idx="2385">
                  <c:v>1.9073599999999999</c:v>
                </c:pt>
                <c:pt idx="2386">
                  <c:v>1.9073599999999999</c:v>
                </c:pt>
                <c:pt idx="2387">
                  <c:v>1.9073599999999999</c:v>
                </c:pt>
                <c:pt idx="2388">
                  <c:v>1.9073599999999999</c:v>
                </c:pt>
                <c:pt idx="2389">
                  <c:v>1.9073599999999999</c:v>
                </c:pt>
                <c:pt idx="2390">
                  <c:v>1.9073599999999999</c:v>
                </c:pt>
                <c:pt idx="2391">
                  <c:v>1.9073599999999999</c:v>
                </c:pt>
                <c:pt idx="2392">
                  <c:v>1.9073599999999999</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numCache>
            </c:numRef>
          </c:yVal>
          <c:smooth val="1"/>
          <c:extLst>
            <c:ext xmlns:c16="http://schemas.microsoft.com/office/drawing/2014/chart" uri="{C3380CC4-5D6E-409C-BE32-E72D297353CC}">
              <c16:uniqueId val="{00000001-9393-4AD7-BDEF-EB8FD2EEF9BE}"/>
            </c:ext>
          </c:extLst>
        </c:ser>
        <c:ser>
          <c:idx val="2"/>
          <c:order val="2"/>
          <c:tx>
            <c:v>V=0,6мкл</c:v>
          </c:tx>
          <c:spPr>
            <a:ln w="9525" cap="rnd">
              <a:solidFill>
                <a:schemeClr val="accent3"/>
              </a:solidFill>
              <a:round/>
            </a:ln>
            <a:effectLst>
              <a:outerShdw blurRad="50800" dist="38100" dir="5400000" rotWithShape="0">
                <a:srgbClr val="000000">
                  <a:alpha val="35000"/>
                </a:srgbClr>
              </a:outerShdw>
            </a:effectLst>
          </c:spPr>
          <c:marker>
            <c:symbol val="none"/>
          </c:marker>
          <c:xVal>
            <c:numRef>
              <c:f>'РУС Дипл4,12,2013'!$I$3:$I$2500</c:f>
              <c:numCache>
                <c:formatCode>General</c:formatCode>
                <c:ptCount val="2498"/>
                <c:pt idx="0">
                  <c:v>378.16000000003299</c:v>
                </c:pt>
                <c:pt idx="1">
                  <c:v>378.24000000003298</c:v>
                </c:pt>
                <c:pt idx="2">
                  <c:v>378.32000000003302</c:v>
                </c:pt>
                <c:pt idx="3">
                  <c:v>378.400000000033</c:v>
                </c:pt>
                <c:pt idx="4">
                  <c:v>378.48000000003299</c:v>
                </c:pt>
                <c:pt idx="5">
                  <c:v>378.56000000003309</c:v>
                </c:pt>
                <c:pt idx="6">
                  <c:v>378.64000000003301</c:v>
                </c:pt>
                <c:pt idx="7">
                  <c:v>378.720000000033</c:v>
                </c:pt>
                <c:pt idx="8">
                  <c:v>378.80000000003298</c:v>
                </c:pt>
                <c:pt idx="9">
                  <c:v>378.88000000003302</c:v>
                </c:pt>
                <c:pt idx="10">
                  <c:v>378.96000000003301</c:v>
                </c:pt>
                <c:pt idx="11">
                  <c:v>379.04000000003401</c:v>
                </c:pt>
                <c:pt idx="12">
                  <c:v>379.120000000034</c:v>
                </c:pt>
                <c:pt idx="13">
                  <c:v>379.20000000003398</c:v>
                </c:pt>
                <c:pt idx="14">
                  <c:v>379.28000000003402</c:v>
                </c:pt>
                <c:pt idx="15">
                  <c:v>379.36000000003401</c:v>
                </c:pt>
                <c:pt idx="16">
                  <c:v>379.44000000003399</c:v>
                </c:pt>
                <c:pt idx="17">
                  <c:v>379.52000000003397</c:v>
                </c:pt>
                <c:pt idx="18">
                  <c:v>379.60000000003402</c:v>
                </c:pt>
                <c:pt idx="19">
                  <c:v>379.680000000034</c:v>
                </c:pt>
                <c:pt idx="20">
                  <c:v>379.76000000003398</c:v>
                </c:pt>
                <c:pt idx="21">
                  <c:v>379.84000000003402</c:v>
                </c:pt>
                <c:pt idx="22">
                  <c:v>379.92000000003401</c:v>
                </c:pt>
                <c:pt idx="23">
                  <c:v>380.00000000003399</c:v>
                </c:pt>
                <c:pt idx="24">
                  <c:v>380.08000000003398</c:v>
                </c:pt>
                <c:pt idx="25">
                  <c:v>380.16000000003402</c:v>
                </c:pt>
                <c:pt idx="26">
                  <c:v>380.240000000034</c:v>
                </c:pt>
                <c:pt idx="27">
                  <c:v>380.32000000003399</c:v>
                </c:pt>
                <c:pt idx="28">
                  <c:v>380.40000000003403</c:v>
                </c:pt>
                <c:pt idx="29">
                  <c:v>380.48000000003401</c:v>
                </c:pt>
                <c:pt idx="30">
                  <c:v>380.56000000003411</c:v>
                </c:pt>
                <c:pt idx="31">
                  <c:v>380.64000000003398</c:v>
                </c:pt>
                <c:pt idx="32">
                  <c:v>380.72000000003402</c:v>
                </c:pt>
                <c:pt idx="33">
                  <c:v>380.800000000034</c:v>
                </c:pt>
                <c:pt idx="34">
                  <c:v>380.88000000003399</c:v>
                </c:pt>
                <c:pt idx="35">
                  <c:v>380.96000000003397</c:v>
                </c:pt>
                <c:pt idx="36">
                  <c:v>381.04000000003401</c:v>
                </c:pt>
                <c:pt idx="37">
                  <c:v>381.120000000034</c:v>
                </c:pt>
                <c:pt idx="38">
                  <c:v>381.20000000003398</c:v>
                </c:pt>
                <c:pt idx="39">
                  <c:v>381.28000000003402</c:v>
                </c:pt>
                <c:pt idx="40">
                  <c:v>381.36000000003401</c:v>
                </c:pt>
                <c:pt idx="41">
                  <c:v>381.44000000003399</c:v>
                </c:pt>
                <c:pt idx="42">
                  <c:v>381.52000000003397</c:v>
                </c:pt>
                <c:pt idx="43">
                  <c:v>381.60000000003402</c:v>
                </c:pt>
                <c:pt idx="44">
                  <c:v>381.680000000034</c:v>
                </c:pt>
                <c:pt idx="45">
                  <c:v>381.76000000003398</c:v>
                </c:pt>
                <c:pt idx="46">
                  <c:v>381.84000000003402</c:v>
                </c:pt>
                <c:pt idx="47">
                  <c:v>381.92000000003401</c:v>
                </c:pt>
                <c:pt idx="48">
                  <c:v>382.00000000003399</c:v>
                </c:pt>
                <c:pt idx="49">
                  <c:v>382.08000000003398</c:v>
                </c:pt>
                <c:pt idx="50">
                  <c:v>382.16000000003402</c:v>
                </c:pt>
                <c:pt idx="51">
                  <c:v>382.240000000034</c:v>
                </c:pt>
                <c:pt idx="52">
                  <c:v>382.32000000003399</c:v>
                </c:pt>
                <c:pt idx="53">
                  <c:v>382.40000000003403</c:v>
                </c:pt>
                <c:pt idx="54">
                  <c:v>382.48000000003401</c:v>
                </c:pt>
                <c:pt idx="55">
                  <c:v>382.56000000003411</c:v>
                </c:pt>
                <c:pt idx="56">
                  <c:v>382.64000000003398</c:v>
                </c:pt>
                <c:pt idx="57">
                  <c:v>382.72000000003402</c:v>
                </c:pt>
                <c:pt idx="58">
                  <c:v>382.800000000034</c:v>
                </c:pt>
                <c:pt idx="59">
                  <c:v>382.88000000003399</c:v>
                </c:pt>
                <c:pt idx="60">
                  <c:v>382.96000000003397</c:v>
                </c:pt>
                <c:pt idx="61">
                  <c:v>383.04000000003401</c:v>
                </c:pt>
                <c:pt idx="62">
                  <c:v>383.120000000034</c:v>
                </c:pt>
                <c:pt idx="63">
                  <c:v>383.20000000003398</c:v>
                </c:pt>
                <c:pt idx="64">
                  <c:v>383.28000000003402</c:v>
                </c:pt>
                <c:pt idx="65">
                  <c:v>383.36000000003401</c:v>
                </c:pt>
                <c:pt idx="66">
                  <c:v>383.44000000003399</c:v>
                </c:pt>
                <c:pt idx="67">
                  <c:v>383.52000000003397</c:v>
                </c:pt>
                <c:pt idx="68">
                  <c:v>383.60000000003402</c:v>
                </c:pt>
                <c:pt idx="69">
                  <c:v>383.680000000034</c:v>
                </c:pt>
                <c:pt idx="70">
                  <c:v>383.76000000003398</c:v>
                </c:pt>
                <c:pt idx="71">
                  <c:v>383.84000000003402</c:v>
                </c:pt>
                <c:pt idx="72">
                  <c:v>383.92000000003401</c:v>
                </c:pt>
                <c:pt idx="73">
                  <c:v>384.00000000003399</c:v>
                </c:pt>
                <c:pt idx="74">
                  <c:v>384.08000000003398</c:v>
                </c:pt>
                <c:pt idx="75">
                  <c:v>384.16000000003402</c:v>
                </c:pt>
                <c:pt idx="76">
                  <c:v>384.240000000034</c:v>
                </c:pt>
                <c:pt idx="77">
                  <c:v>384.32000000003399</c:v>
                </c:pt>
                <c:pt idx="78">
                  <c:v>384.40000000003403</c:v>
                </c:pt>
                <c:pt idx="79">
                  <c:v>384.48000000003401</c:v>
                </c:pt>
                <c:pt idx="80">
                  <c:v>384.56000000003411</c:v>
                </c:pt>
                <c:pt idx="81">
                  <c:v>384.64000000003398</c:v>
                </c:pt>
                <c:pt idx="82">
                  <c:v>384.72000000003402</c:v>
                </c:pt>
                <c:pt idx="83">
                  <c:v>384.800000000034</c:v>
                </c:pt>
                <c:pt idx="84">
                  <c:v>384.88000000003399</c:v>
                </c:pt>
                <c:pt idx="85">
                  <c:v>384.96000000003397</c:v>
                </c:pt>
                <c:pt idx="86">
                  <c:v>385.04000000003401</c:v>
                </c:pt>
                <c:pt idx="87">
                  <c:v>385.120000000034</c:v>
                </c:pt>
                <c:pt idx="88">
                  <c:v>385.20000000003398</c:v>
                </c:pt>
                <c:pt idx="89">
                  <c:v>385.28000000003402</c:v>
                </c:pt>
                <c:pt idx="90">
                  <c:v>385.36000000003401</c:v>
                </c:pt>
                <c:pt idx="91">
                  <c:v>385.44000000003501</c:v>
                </c:pt>
                <c:pt idx="92">
                  <c:v>385.520000000035</c:v>
                </c:pt>
                <c:pt idx="93">
                  <c:v>385.60000000003498</c:v>
                </c:pt>
                <c:pt idx="94">
                  <c:v>385.68000000003502</c:v>
                </c:pt>
                <c:pt idx="95">
                  <c:v>385.76000000003501</c:v>
                </c:pt>
                <c:pt idx="96">
                  <c:v>385.84000000003499</c:v>
                </c:pt>
                <c:pt idx="97">
                  <c:v>385.92000000003492</c:v>
                </c:pt>
                <c:pt idx="98">
                  <c:v>386.00000000003502</c:v>
                </c:pt>
                <c:pt idx="99">
                  <c:v>386.080000000035</c:v>
                </c:pt>
                <c:pt idx="100">
                  <c:v>386.16000000003498</c:v>
                </c:pt>
                <c:pt idx="101">
                  <c:v>386.24000000003502</c:v>
                </c:pt>
                <c:pt idx="102">
                  <c:v>386.32000000003501</c:v>
                </c:pt>
                <c:pt idx="103">
                  <c:v>386.40000000003499</c:v>
                </c:pt>
                <c:pt idx="104">
                  <c:v>386.48000000003492</c:v>
                </c:pt>
                <c:pt idx="105">
                  <c:v>386.56000000003502</c:v>
                </c:pt>
                <c:pt idx="106">
                  <c:v>386.640000000035</c:v>
                </c:pt>
                <c:pt idx="107">
                  <c:v>386.72000000003499</c:v>
                </c:pt>
                <c:pt idx="108">
                  <c:v>386.80000000003508</c:v>
                </c:pt>
                <c:pt idx="109">
                  <c:v>386.88000000003501</c:v>
                </c:pt>
                <c:pt idx="110">
                  <c:v>386.960000000035</c:v>
                </c:pt>
                <c:pt idx="111">
                  <c:v>387.04000000003498</c:v>
                </c:pt>
                <c:pt idx="112">
                  <c:v>387.12000000003502</c:v>
                </c:pt>
                <c:pt idx="113">
                  <c:v>387.200000000035</c:v>
                </c:pt>
                <c:pt idx="114">
                  <c:v>387.28000000003499</c:v>
                </c:pt>
                <c:pt idx="115">
                  <c:v>387.36000000003497</c:v>
                </c:pt>
                <c:pt idx="116">
                  <c:v>387.44000000003501</c:v>
                </c:pt>
                <c:pt idx="117">
                  <c:v>387.520000000035</c:v>
                </c:pt>
                <c:pt idx="118">
                  <c:v>387.60000000003498</c:v>
                </c:pt>
                <c:pt idx="119">
                  <c:v>387.68000000003502</c:v>
                </c:pt>
                <c:pt idx="120">
                  <c:v>387.76000000003501</c:v>
                </c:pt>
                <c:pt idx="121">
                  <c:v>387.84000000003499</c:v>
                </c:pt>
                <c:pt idx="122">
                  <c:v>387.92000000003492</c:v>
                </c:pt>
                <c:pt idx="123">
                  <c:v>388.00000000003502</c:v>
                </c:pt>
                <c:pt idx="124">
                  <c:v>388.080000000035</c:v>
                </c:pt>
                <c:pt idx="125">
                  <c:v>388.16000000003498</c:v>
                </c:pt>
                <c:pt idx="126">
                  <c:v>388.24000000003502</c:v>
                </c:pt>
                <c:pt idx="127">
                  <c:v>388.32000000003501</c:v>
                </c:pt>
                <c:pt idx="128">
                  <c:v>388.40000000003499</c:v>
                </c:pt>
                <c:pt idx="129">
                  <c:v>388.48000000003492</c:v>
                </c:pt>
                <c:pt idx="130">
                  <c:v>388.56000000003502</c:v>
                </c:pt>
                <c:pt idx="131">
                  <c:v>388.640000000035</c:v>
                </c:pt>
                <c:pt idx="132">
                  <c:v>388.72000000003499</c:v>
                </c:pt>
                <c:pt idx="133">
                  <c:v>388.80000000003508</c:v>
                </c:pt>
                <c:pt idx="134">
                  <c:v>388.88000000003501</c:v>
                </c:pt>
                <c:pt idx="135">
                  <c:v>388.960000000035</c:v>
                </c:pt>
                <c:pt idx="136">
                  <c:v>389.04000000003498</c:v>
                </c:pt>
                <c:pt idx="137">
                  <c:v>389.12000000003502</c:v>
                </c:pt>
                <c:pt idx="138">
                  <c:v>389.200000000035</c:v>
                </c:pt>
                <c:pt idx="139">
                  <c:v>389.28000000003499</c:v>
                </c:pt>
                <c:pt idx="140">
                  <c:v>389.36000000003497</c:v>
                </c:pt>
                <c:pt idx="141">
                  <c:v>389.44000000003501</c:v>
                </c:pt>
                <c:pt idx="142">
                  <c:v>389.520000000035</c:v>
                </c:pt>
                <c:pt idx="143">
                  <c:v>389.60000000003498</c:v>
                </c:pt>
                <c:pt idx="144">
                  <c:v>389.68000000003502</c:v>
                </c:pt>
                <c:pt idx="145">
                  <c:v>389.76000000003501</c:v>
                </c:pt>
                <c:pt idx="146">
                  <c:v>389.84000000003499</c:v>
                </c:pt>
                <c:pt idx="147">
                  <c:v>389.92000000003492</c:v>
                </c:pt>
                <c:pt idx="148">
                  <c:v>390.00000000003502</c:v>
                </c:pt>
                <c:pt idx="149">
                  <c:v>390.080000000035</c:v>
                </c:pt>
                <c:pt idx="150">
                  <c:v>390.16000000003498</c:v>
                </c:pt>
                <c:pt idx="151">
                  <c:v>390.24000000003502</c:v>
                </c:pt>
                <c:pt idx="152">
                  <c:v>390.32000000003501</c:v>
                </c:pt>
                <c:pt idx="153">
                  <c:v>390.40000000003499</c:v>
                </c:pt>
                <c:pt idx="154">
                  <c:v>390.48000000003492</c:v>
                </c:pt>
                <c:pt idx="155">
                  <c:v>390.56000000003502</c:v>
                </c:pt>
                <c:pt idx="156">
                  <c:v>390.640000000035</c:v>
                </c:pt>
                <c:pt idx="157">
                  <c:v>390.72000000003499</c:v>
                </c:pt>
                <c:pt idx="158">
                  <c:v>390.80000000003508</c:v>
                </c:pt>
                <c:pt idx="159">
                  <c:v>390.88000000003501</c:v>
                </c:pt>
                <c:pt idx="160">
                  <c:v>390.960000000035</c:v>
                </c:pt>
                <c:pt idx="161">
                  <c:v>391.04000000003498</c:v>
                </c:pt>
                <c:pt idx="162">
                  <c:v>391.12000000003502</c:v>
                </c:pt>
                <c:pt idx="163">
                  <c:v>391.200000000035</c:v>
                </c:pt>
                <c:pt idx="164">
                  <c:v>391.28000000003499</c:v>
                </c:pt>
                <c:pt idx="165">
                  <c:v>391.36000000003497</c:v>
                </c:pt>
                <c:pt idx="166">
                  <c:v>391.44000000003501</c:v>
                </c:pt>
                <c:pt idx="167">
                  <c:v>391.520000000035</c:v>
                </c:pt>
                <c:pt idx="168">
                  <c:v>391.60000000003498</c:v>
                </c:pt>
                <c:pt idx="169">
                  <c:v>391.68000000003502</c:v>
                </c:pt>
                <c:pt idx="170">
                  <c:v>391.76000000003501</c:v>
                </c:pt>
                <c:pt idx="171">
                  <c:v>391.84000000003601</c:v>
                </c:pt>
                <c:pt idx="172">
                  <c:v>391.920000000036</c:v>
                </c:pt>
                <c:pt idx="173">
                  <c:v>392.00000000003598</c:v>
                </c:pt>
                <c:pt idx="174">
                  <c:v>392.08000000003602</c:v>
                </c:pt>
                <c:pt idx="175">
                  <c:v>392.16000000003601</c:v>
                </c:pt>
                <c:pt idx="176">
                  <c:v>392.24000000003599</c:v>
                </c:pt>
                <c:pt idx="177">
                  <c:v>392.32000000003598</c:v>
                </c:pt>
                <c:pt idx="178">
                  <c:v>392.40000000003602</c:v>
                </c:pt>
                <c:pt idx="179">
                  <c:v>392.480000000036</c:v>
                </c:pt>
                <c:pt idx="180">
                  <c:v>392.56000000003598</c:v>
                </c:pt>
                <c:pt idx="181">
                  <c:v>392.64000000003608</c:v>
                </c:pt>
                <c:pt idx="182">
                  <c:v>392.72000000003601</c:v>
                </c:pt>
                <c:pt idx="183">
                  <c:v>392.80000000003599</c:v>
                </c:pt>
                <c:pt idx="184">
                  <c:v>392.88000000003598</c:v>
                </c:pt>
                <c:pt idx="185">
                  <c:v>392.96000000003602</c:v>
                </c:pt>
                <c:pt idx="186">
                  <c:v>393.040000000036</c:v>
                </c:pt>
                <c:pt idx="187">
                  <c:v>393.12000000003599</c:v>
                </c:pt>
                <c:pt idx="188">
                  <c:v>393.20000000003608</c:v>
                </c:pt>
                <c:pt idx="189">
                  <c:v>393.28000000003601</c:v>
                </c:pt>
                <c:pt idx="190">
                  <c:v>393.360000000036</c:v>
                </c:pt>
                <c:pt idx="191">
                  <c:v>393.44000000003598</c:v>
                </c:pt>
                <c:pt idx="192">
                  <c:v>393.52000000003602</c:v>
                </c:pt>
                <c:pt idx="193">
                  <c:v>393.600000000036</c:v>
                </c:pt>
                <c:pt idx="194">
                  <c:v>393.68000000003599</c:v>
                </c:pt>
                <c:pt idx="195">
                  <c:v>393.76000000003597</c:v>
                </c:pt>
                <c:pt idx="196">
                  <c:v>393.84000000003601</c:v>
                </c:pt>
                <c:pt idx="197">
                  <c:v>393.920000000036</c:v>
                </c:pt>
                <c:pt idx="198">
                  <c:v>394.00000000003598</c:v>
                </c:pt>
                <c:pt idx="199">
                  <c:v>394.08000000003602</c:v>
                </c:pt>
                <c:pt idx="200">
                  <c:v>394.16000000003601</c:v>
                </c:pt>
                <c:pt idx="201">
                  <c:v>394.24000000003599</c:v>
                </c:pt>
                <c:pt idx="202">
                  <c:v>394.32000000003598</c:v>
                </c:pt>
                <c:pt idx="203">
                  <c:v>394.40000000003602</c:v>
                </c:pt>
                <c:pt idx="204">
                  <c:v>394.480000000036</c:v>
                </c:pt>
                <c:pt idx="205">
                  <c:v>394.56000000003598</c:v>
                </c:pt>
                <c:pt idx="206">
                  <c:v>394.64000000003608</c:v>
                </c:pt>
                <c:pt idx="207">
                  <c:v>394.72000000003601</c:v>
                </c:pt>
                <c:pt idx="208">
                  <c:v>394.80000000003599</c:v>
                </c:pt>
                <c:pt idx="209">
                  <c:v>394.88000000003598</c:v>
                </c:pt>
                <c:pt idx="210">
                  <c:v>394.96000000003602</c:v>
                </c:pt>
                <c:pt idx="211">
                  <c:v>395.040000000036</c:v>
                </c:pt>
                <c:pt idx="212">
                  <c:v>395.12000000003599</c:v>
                </c:pt>
                <c:pt idx="213">
                  <c:v>395.20000000003608</c:v>
                </c:pt>
                <c:pt idx="214">
                  <c:v>395.28000000003601</c:v>
                </c:pt>
                <c:pt idx="215">
                  <c:v>395.360000000036</c:v>
                </c:pt>
                <c:pt idx="216">
                  <c:v>395.44000000003598</c:v>
                </c:pt>
                <c:pt idx="217">
                  <c:v>395.52000000003602</c:v>
                </c:pt>
                <c:pt idx="218">
                  <c:v>395.600000000036</c:v>
                </c:pt>
                <c:pt idx="219">
                  <c:v>395.68000000003599</c:v>
                </c:pt>
                <c:pt idx="220">
                  <c:v>395.76000000003597</c:v>
                </c:pt>
                <c:pt idx="221">
                  <c:v>395.84000000003601</c:v>
                </c:pt>
                <c:pt idx="222">
                  <c:v>395.920000000036</c:v>
                </c:pt>
                <c:pt idx="223">
                  <c:v>396.00000000003598</c:v>
                </c:pt>
                <c:pt idx="224">
                  <c:v>396.08000000003602</c:v>
                </c:pt>
                <c:pt idx="225">
                  <c:v>396.16000000003601</c:v>
                </c:pt>
                <c:pt idx="226">
                  <c:v>396.24000000003599</c:v>
                </c:pt>
                <c:pt idx="227">
                  <c:v>396.32000000003598</c:v>
                </c:pt>
                <c:pt idx="228">
                  <c:v>396.40000000003602</c:v>
                </c:pt>
                <c:pt idx="229">
                  <c:v>396.480000000036</c:v>
                </c:pt>
                <c:pt idx="230">
                  <c:v>396.56000000003598</c:v>
                </c:pt>
                <c:pt idx="231">
                  <c:v>396.64000000003608</c:v>
                </c:pt>
                <c:pt idx="232">
                  <c:v>396.72000000003601</c:v>
                </c:pt>
                <c:pt idx="233">
                  <c:v>396.80000000003599</c:v>
                </c:pt>
                <c:pt idx="234">
                  <c:v>396.88000000003598</c:v>
                </c:pt>
                <c:pt idx="235">
                  <c:v>396.96000000003602</c:v>
                </c:pt>
                <c:pt idx="236">
                  <c:v>397.040000000036</c:v>
                </c:pt>
                <c:pt idx="237">
                  <c:v>397.12000000003599</c:v>
                </c:pt>
                <c:pt idx="238">
                  <c:v>397.20000000003608</c:v>
                </c:pt>
                <c:pt idx="239">
                  <c:v>397.28000000003601</c:v>
                </c:pt>
                <c:pt idx="240">
                  <c:v>397.360000000036</c:v>
                </c:pt>
                <c:pt idx="241">
                  <c:v>397.44000000003598</c:v>
                </c:pt>
                <c:pt idx="242">
                  <c:v>397.52000000003602</c:v>
                </c:pt>
                <c:pt idx="243">
                  <c:v>397.600000000036</c:v>
                </c:pt>
                <c:pt idx="244">
                  <c:v>397.68000000003599</c:v>
                </c:pt>
                <c:pt idx="245">
                  <c:v>397.76000000003597</c:v>
                </c:pt>
                <c:pt idx="246">
                  <c:v>397.84000000003601</c:v>
                </c:pt>
                <c:pt idx="247">
                  <c:v>397.920000000036</c:v>
                </c:pt>
                <c:pt idx="248">
                  <c:v>398.00000000003598</c:v>
                </c:pt>
                <c:pt idx="249">
                  <c:v>398.08000000003602</c:v>
                </c:pt>
                <c:pt idx="250">
                  <c:v>398.16000000003601</c:v>
                </c:pt>
                <c:pt idx="251">
                  <c:v>398.24000000003701</c:v>
                </c:pt>
                <c:pt idx="252">
                  <c:v>398.320000000037</c:v>
                </c:pt>
                <c:pt idx="253">
                  <c:v>398.40000000003698</c:v>
                </c:pt>
                <c:pt idx="254">
                  <c:v>398.48000000003702</c:v>
                </c:pt>
                <c:pt idx="255">
                  <c:v>398.56000000003701</c:v>
                </c:pt>
                <c:pt idx="256">
                  <c:v>398.64000000003711</c:v>
                </c:pt>
                <c:pt idx="257">
                  <c:v>398.72000000003698</c:v>
                </c:pt>
                <c:pt idx="258">
                  <c:v>398.80000000003702</c:v>
                </c:pt>
                <c:pt idx="259">
                  <c:v>398.880000000037</c:v>
                </c:pt>
                <c:pt idx="260">
                  <c:v>398.96000000003698</c:v>
                </c:pt>
                <c:pt idx="261">
                  <c:v>399.04000000003708</c:v>
                </c:pt>
                <c:pt idx="262">
                  <c:v>399.12000000003701</c:v>
                </c:pt>
                <c:pt idx="263">
                  <c:v>399.20000000003711</c:v>
                </c:pt>
                <c:pt idx="264">
                  <c:v>399.28000000003698</c:v>
                </c:pt>
                <c:pt idx="265">
                  <c:v>399.36000000003702</c:v>
                </c:pt>
                <c:pt idx="266">
                  <c:v>399.440000000037</c:v>
                </c:pt>
                <c:pt idx="267">
                  <c:v>399.52000000003699</c:v>
                </c:pt>
                <c:pt idx="268">
                  <c:v>399.60000000003708</c:v>
                </c:pt>
                <c:pt idx="269">
                  <c:v>399.68000000003701</c:v>
                </c:pt>
                <c:pt idx="270">
                  <c:v>399.760000000037</c:v>
                </c:pt>
                <c:pt idx="271">
                  <c:v>399.84000000003698</c:v>
                </c:pt>
                <c:pt idx="272">
                  <c:v>399.92000000003702</c:v>
                </c:pt>
                <c:pt idx="273">
                  <c:v>400.00000000003701</c:v>
                </c:pt>
                <c:pt idx="274">
                  <c:v>400.08000000003699</c:v>
                </c:pt>
                <c:pt idx="275">
                  <c:v>400.16000000003697</c:v>
                </c:pt>
                <c:pt idx="276">
                  <c:v>400.24000000003701</c:v>
                </c:pt>
                <c:pt idx="277">
                  <c:v>400.320000000037</c:v>
                </c:pt>
                <c:pt idx="278">
                  <c:v>400.40000000003698</c:v>
                </c:pt>
                <c:pt idx="279">
                  <c:v>400.48000000003702</c:v>
                </c:pt>
                <c:pt idx="280">
                  <c:v>400.56000000003701</c:v>
                </c:pt>
                <c:pt idx="281">
                  <c:v>400.64000000003711</c:v>
                </c:pt>
                <c:pt idx="282">
                  <c:v>400.72000000003698</c:v>
                </c:pt>
                <c:pt idx="283">
                  <c:v>400.80000000003702</c:v>
                </c:pt>
                <c:pt idx="284">
                  <c:v>400.880000000037</c:v>
                </c:pt>
                <c:pt idx="285">
                  <c:v>400.96000000003698</c:v>
                </c:pt>
                <c:pt idx="286">
                  <c:v>401.04000000003708</c:v>
                </c:pt>
                <c:pt idx="287">
                  <c:v>401.12000000003701</c:v>
                </c:pt>
                <c:pt idx="288">
                  <c:v>401.20000000003711</c:v>
                </c:pt>
                <c:pt idx="289">
                  <c:v>401.28000000003698</c:v>
                </c:pt>
                <c:pt idx="290">
                  <c:v>401.36000000003702</c:v>
                </c:pt>
                <c:pt idx="291">
                  <c:v>401.440000000037</c:v>
                </c:pt>
                <c:pt idx="292">
                  <c:v>401.52000000003699</c:v>
                </c:pt>
                <c:pt idx="293">
                  <c:v>401.60000000003708</c:v>
                </c:pt>
                <c:pt idx="294">
                  <c:v>401.68000000003701</c:v>
                </c:pt>
                <c:pt idx="295">
                  <c:v>401.760000000037</c:v>
                </c:pt>
                <c:pt idx="296">
                  <c:v>401.84000000003698</c:v>
                </c:pt>
                <c:pt idx="297">
                  <c:v>401.92000000003702</c:v>
                </c:pt>
                <c:pt idx="298">
                  <c:v>402.00000000002802</c:v>
                </c:pt>
                <c:pt idx="299">
                  <c:v>402.08000000002801</c:v>
                </c:pt>
                <c:pt idx="300">
                  <c:v>402.16000000002799</c:v>
                </c:pt>
                <c:pt idx="301">
                  <c:v>402.24000000002798</c:v>
                </c:pt>
                <c:pt idx="302">
                  <c:v>402.32000000002802</c:v>
                </c:pt>
                <c:pt idx="303">
                  <c:v>402.400000000028</c:v>
                </c:pt>
                <c:pt idx="304">
                  <c:v>402.48000000002799</c:v>
                </c:pt>
                <c:pt idx="305">
                  <c:v>402.56000000002808</c:v>
                </c:pt>
                <c:pt idx="306">
                  <c:v>402.64000000002801</c:v>
                </c:pt>
                <c:pt idx="307">
                  <c:v>402.72000000002799</c:v>
                </c:pt>
                <c:pt idx="308">
                  <c:v>402.80000000002798</c:v>
                </c:pt>
                <c:pt idx="309">
                  <c:v>402.88000000002802</c:v>
                </c:pt>
                <c:pt idx="310">
                  <c:v>402.960000000028</c:v>
                </c:pt>
                <c:pt idx="311">
                  <c:v>403.04000000002799</c:v>
                </c:pt>
                <c:pt idx="312">
                  <c:v>403.12000000002809</c:v>
                </c:pt>
                <c:pt idx="313">
                  <c:v>403.20000000002801</c:v>
                </c:pt>
                <c:pt idx="314">
                  <c:v>403.280000000028</c:v>
                </c:pt>
                <c:pt idx="315">
                  <c:v>403.36000000002798</c:v>
                </c:pt>
                <c:pt idx="316">
                  <c:v>403.44000000002802</c:v>
                </c:pt>
                <c:pt idx="317">
                  <c:v>403.52000000002801</c:v>
                </c:pt>
                <c:pt idx="318">
                  <c:v>403.60000000002799</c:v>
                </c:pt>
                <c:pt idx="319">
                  <c:v>403.68000000002797</c:v>
                </c:pt>
                <c:pt idx="320">
                  <c:v>403.76000000002801</c:v>
                </c:pt>
                <c:pt idx="321">
                  <c:v>403.840000000028</c:v>
                </c:pt>
                <c:pt idx="322">
                  <c:v>403.92000000002793</c:v>
                </c:pt>
                <c:pt idx="323">
                  <c:v>404.00000000002802</c:v>
                </c:pt>
                <c:pt idx="324">
                  <c:v>404.08000000002801</c:v>
                </c:pt>
                <c:pt idx="325">
                  <c:v>404.16000000002799</c:v>
                </c:pt>
                <c:pt idx="326">
                  <c:v>404.24000000002798</c:v>
                </c:pt>
                <c:pt idx="327">
                  <c:v>404.32000000002802</c:v>
                </c:pt>
                <c:pt idx="328">
                  <c:v>404.400000000028</c:v>
                </c:pt>
                <c:pt idx="329">
                  <c:v>404.48000000002799</c:v>
                </c:pt>
                <c:pt idx="330">
                  <c:v>404.56000000002808</c:v>
                </c:pt>
                <c:pt idx="331">
                  <c:v>404.64000000002801</c:v>
                </c:pt>
                <c:pt idx="332">
                  <c:v>404.72000000002799</c:v>
                </c:pt>
                <c:pt idx="333">
                  <c:v>404.80000000002798</c:v>
                </c:pt>
                <c:pt idx="334">
                  <c:v>404.88000000002802</c:v>
                </c:pt>
                <c:pt idx="335">
                  <c:v>404.960000000028</c:v>
                </c:pt>
                <c:pt idx="336">
                  <c:v>405.04000000002799</c:v>
                </c:pt>
                <c:pt idx="337">
                  <c:v>405.12000000002809</c:v>
                </c:pt>
                <c:pt idx="338">
                  <c:v>405.20000000002801</c:v>
                </c:pt>
                <c:pt idx="339">
                  <c:v>405.280000000028</c:v>
                </c:pt>
                <c:pt idx="340">
                  <c:v>405.36000000002798</c:v>
                </c:pt>
                <c:pt idx="341">
                  <c:v>405.44000000002802</c:v>
                </c:pt>
                <c:pt idx="342">
                  <c:v>405.52000000002801</c:v>
                </c:pt>
                <c:pt idx="343">
                  <c:v>405.60000000002702</c:v>
                </c:pt>
                <c:pt idx="344">
                  <c:v>405.68000000002797</c:v>
                </c:pt>
                <c:pt idx="345">
                  <c:v>405.76000000002801</c:v>
                </c:pt>
                <c:pt idx="346">
                  <c:v>405.84000000002698</c:v>
                </c:pt>
                <c:pt idx="347">
                  <c:v>405.92000000002702</c:v>
                </c:pt>
                <c:pt idx="348">
                  <c:v>406.00000000002802</c:v>
                </c:pt>
                <c:pt idx="349">
                  <c:v>406.08000000002698</c:v>
                </c:pt>
                <c:pt idx="350">
                  <c:v>406.16000000002708</c:v>
                </c:pt>
                <c:pt idx="351">
                  <c:v>406.24000000002701</c:v>
                </c:pt>
                <c:pt idx="352">
                  <c:v>406.32000000002711</c:v>
                </c:pt>
                <c:pt idx="353">
                  <c:v>406.40000000002698</c:v>
                </c:pt>
                <c:pt idx="354">
                  <c:v>406.48000000002702</c:v>
                </c:pt>
                <c:pt idx="355">
                  <c:v>406.560000000027</c:v>
                </c:pt>
                <c:pt idx="356">
                  <c:v>406.6400000000271</c:v>
                </c:pt>
                <c:pt idx="357">
                  <c:v>406.72000000002703</c:v>
                </c:pt>
                <c:pt idx="358">
                  <c:v>406.80000000002701</c:v>
                </c:pt>
                <c:pt idx="359">
                  <c:v>406.880000000027</c:v>
                </c:pt>
                <c:pt idx="360">
                  <c:v>406.96000000002698</c:v>
                </c:pt>
                <c:pt idx="361">
                  <c:v>407.04000000002702</c:v>
                </c:pt>
                <c:pt idx="362">
                  <c:v>407.12000000002701</c:v>
                </c:pt>
                <c:pt idx="363">
                  <c:v>407.20000000002699</c:v>
                </c:pt>
                <c:pt idx="364">
                  <c:v>407.28000000002697</c:v>
                </c:pt>
                <c:pt idx="365">
                  <c:v>407.36000000002701</c:v>
                </c:pt>
                <c:pt idx="366">
                  <c:v>407.440000000027</c:v>
                </c:pt>
                <c:pt idx="367">
                  <c:v>407.52000000002698</c:v>
                </c:pt>
                <c:pt idx="368">
                  <c:v>407.60000000002702</c:v>
                </c:pt>
                <c:pt idx="369">
                  <c:v>407.68000000002701</c:v>
                </c:pt>
                <c:pt idx="370">
                  <c:v>407.76000000002699</c:v>
                </c:pt>
                <c:pt idx="371">
                  <c:v>407.84000000002698</c:v>
                </c:pt>
                <c:pt idx="372">
                  <c:v>407.92000000002702</c:v>
                </c:pt>
                <c:pt idx="373">
                  <c:v>408.000000000027</c:v>
                </c:pt>
                <c:pt idx="374">
                  <c:v>408.08000000002698</c:v>
                </c:pt>
                <c:pt idx="375">
                  <c:v>408.16000000002708</c:v>
                </c:pt>
                <c:pt idx="376">
                  <c:v>408.24000000002701</c:v>
                </c:pt>
                <c:pt idx="377">
                  <c:v>408.32000000002711</c:v>
                </c:pt>
                <c:pt idx="378">
                  <c:v>408.40000000002698</c:v>
                </c:pt>
                <c:pt idx="379">
                  <c:v>408.48000000002702</c:v>
                </c:pt>
                <c:pt idx="380">
                  <c:v>408.560000000027</c:v>
                </c:pt>
                <c:pt idx="381">
                  <c:v>408.6400000000271</c:v>
                </c:pt>
                <c:pt idx="382">
                  <c:v>408.72000000002703</c:v>
                </c:pt>
                <c:pt idx="383">
                  <c:v>408.80000000002701</c:v>
                </c:pt>
                <c:pt idx="384">
                  <c:v>408.880000000027</c:v>
                </c:pt>
                <c:pt idx="385">
                  <c:v>408.96000000002698</c:v>
                </c:pt>
                <c:pt idx="386">
                  <c:v>409.04000000002702</c:v>
                </c:pt>
                <c:pt idx="387">
                  <c:v>409.12000000002701</c:v>
                </c:pt>
                <c:pt idx="388">
                  <c:v>409.20000000002699</c:v>
                </c:pt>
                <c:pt idx="389">
                  <c:v>409.28000000002697</c:v>
                </c:pt>
                <c:pt idx="390">
                  <c:v>409.36000000002701</c:v>
                </c:pt>
                <c:pt idx="391">
                  <c:v>409.440000000027</c:v>
                </c:pt>
                <c:pt idx="392">
                  <c:v>409.52000000002698</c:v>
                </c:pt>
                <c:pt idx="393">
                  <c:v>409.60000000002702</c:v>
                </c:pt>
                <c:pt idx="394">
                  <c:v>409.68000000002701</c:v>
                </c:pt>
                <c:pt idx="395">
                  <c:v>409.76000000002699</c:v>
                </c:pt>
                <c:pt idx="396">
                  <c:v>409.84000000002698</c:v>
                </c:pt>
                <c:pt idx="397">
                  <c:v>409.92000000002702</c:v>
                </c:pt>
                <c:pt idx="398">
                  <c:v>410.000000000027</c:v>
                </c:pt>
                <c:pt idx="399">
                  <c:v>410.08000000002698</c:v>
                </c:pt>
                <c:pt idx="400">
                  <c:v>410.16000000002708</c:v>
                </c:pt>
                <c:pt idx="401">
                  <c:v>410.24000000002701</c:v>
                </c:pt>
                <c:pt idx="402">
                  <c:v>410.32000000002711</c:v>
                </c:pt>
                <c:pt idx="403">
                  <c:v>410.40000000002698</c:v>
                </c:pt>
                <c:pt idx="404">
                  <c:v>410.48000000002702</c:v>
                </c:pt>
                <c:pt idx="405">
                  <c:v>410.560000000027</c:v>
                </c:pt>
                <c:pt idx="406">
                  <c:v>410.64000000002602</c:v>
                </c:pt>
                <c:pt idx="407">
                  <c:v>410.72000000002703</c:v>
                </c:pt>
                <c:pt idx="408">
                  <c:v>410.80000000002701</c:v>
                </c:pt>
                <c:pt idx="409">
                  <c:v>410.88000000002597</c:v>
                </c:pt>
                <c:pt idx="410">
                  <c:v>410.96000000002698</c:v>
                </c:pt>
                <c:pt idx="411">
                  <c:v>411.04000000002702</c:v>
                </c:pt>
                <c:pt idx="412">
                  <c:v>411.12000000002598</c:v>
                </c:pt>
                <c:pt idx="413">
                  <c:v>411.20000000002602</c:v>
                </c:pt>
                <c:pt idx="414">
                  <c:v>411.28000000002601</c:v>
                </c:pt>
                <c:pt idx="415">
                  <c:v>411.36000000002599</c:v>
                </c:pt>
                <c:pt idx="416">
                  <c:v>411.44000000002598</c:v>
                </c:pt>
                <c:pt idx="417">
                  <c:v>411.52000000002602</c:v>
                </c:pt>
                <c:pt idx="418">
                  <c:v>411.600000000026</c:v>
                </c:pt>
                <c:pt idx="419">
                  <c:v>411.68000000002598</c:v>
                </c:pt>
                <c:pt idx="420">
                  <c:v>411.76000000002608</c:v>
                </c:pt>
                <c:pt idx="421">
                  <c:v>411.84000000002601</c:v>
                </c:pt>
                <c:pt idx="422">
                  <c:v>411.92000000002599</c:v>
                </c:pt>
                <c:pt idx="423">
                  <c:v>412.00000000002598</c:v>
                </c:pt>
                <c:pt idx="424">
                  <c:v>412.08000000002602</c:v>
                </c:pt>
                <c:pt idx="425">
                  <c:v>412.160000000026</c:v>
                </c:pt>
                <c:pt idx="426">
                  <c:v>412.24000000002599</c:v>
                </c:pt>
                <c:pt idx="427">
                  <c:v>412.32000000002608</c:v>
                </c:pt>
                <c:pt idx="428">
                  <c:v>412.40000000002601</c:v>
                </c:pt>
                <c:pt idx="429">
                  <c:v>412.480000000026</c:v>
                </c:pt>
                <c:pt idx="430">
                  <c:v>412.56000000002598</c:v>
                </c:pt>
                <c:pt idx="431">
                  <c:v>412.64000000002602</c:v>
                </c:pt>
                <c:pt idx="432">
                  <c:v>412.720000000026</c:v>
                </c:pt>
                <c:pt idx="433">
                  <c:v>412.80000000002599</c:v>
                </c:pt>
                <c:pt idx="434">
                  <c:v>412.88000000002597</c:v>
                </c:pt>
                <c:pt idx="435">
                  <c:v>412.96000000002601</c:v>
                </c:pt>
                <c:pt idx="436">
                  <c:v>413.040000000026</c:v>
                </c:pt>
                <c:pt idx="437">
                  <c:v>413.12000000002598</c:v>
                </c:pt>
                <c:pt idx="438">
                  <c:v>413.20000000002602</c:v>
                </c:pt>
                <c:pt idx="439">
                  <c:v>413.28000000002601</c:v>
                </c:pt>
                <c:pt idx="440">
                  <c:v>413.36000000002599</c:v>
                </c:pt>
                <c:pt idx="441">
                  <c:v>413.44000000002598</c:v>
                </c:pt>
                <c:pt idx="442">
                  <c:v>413.52000000002602</c:v>
                </c:pt>
                <c:pt idx="443">
                  <c:v>413.600000000026</c:v>
                </c:pt>
                <c:pt idx="444">
                  <c:v>413.68000000002598</c:v>
                </c:pt>
                <c:pt idx="445">
                  <c:v>413.76000000002608</c:v>
                </c:pt>
                <c:pt idx="446">
                  <c:v>413.84000000002601</c:v>
                </c:pt>
                <c:pt idx="447">
                  <c:v>413.92000000002599</c:v>
                </c:pt>
                <c:pt idx="448">
                  <c:v>414.00000000002598</c:v>
                </c:pt>
                <c:pt idx="449">
                  <c:v>414.08000000002602</c:v>
                </c:pt>
                <c:pt idx="450">
                  <c:v>414.160000000026</c:v>
                </c:pt>
                <c:pt idx="451">
                  <c:v>414.24000000002599</c:v>
                </c:pt>
                <c:pt idx="452">
                  <c:v>414.32000000002608</c:v>
                </c:pt>
                <c:pt idx="453">
                  <c:v>414.40000000002601</c:v>
                </c:pt>
                <c:pt idx="454">
                  <c:v>414.480000000026</c:v>
                </c:pt>
                <c:pt idx="455">
                  <c:v>414.56000000002598</c:v>
                </c:pt>
                <c:pt idx="456">
                  <c:v>414.64000000002602</c:v>
                </c:pt>
                <c:pt idx="457">
                  <c:v>414.720000000026</c:v>
                </c:pt>
                <c:pt idx="458">
                  <c:v>414.80000000002599</c:v>
                </c:pt>
                <c:pt idx="459">
                  <c:v>414.88000000002597</c:v>
                </c:pt>
                <c:pt idx="460">
                  <c:v>414.96000000002601</c:v>
                </c:pt>
                <c:pt idx="461">
                  <c:v>415.040000000026</c:v>
                </c:pt>
                <c:pt idx="462">
                  <c:v>415.12000000002598</c:v>
                </c:pt>
                <c:pt idx="463">
                  <c:v>415.20000000002602</c:v>
                </c:pt>
                <c:pt idx="464">
                  <c:v>415.28000000002601</c:v>
                </c:pt>
                <c:pt idx="465">
                  <c:v>415.36000000002599</c:v>
                </c:pt>
                <c:pt idx="466">
                  <c:v>415.44000000002598</c:v>
                </c:pt>
                <c:pt idx="467">
                  <c:v>415.52000000002602</c:v>
                </c:pt>
                <c:pt idx="468">
                  <c:v>415.600000000026</c:v>
                </c:pt>
                <c:pt idx="469">
                  <c:v>415.68000000002502</c:v>
                </c:pt>
                <c:pt idx="470">
                  <c:v>415.76000000002608</c:v>
                </c:pt>
                <c:pt idx="471">
                  <c:v>415.84000000002499</c:v>
                </c:pt>
                <c:pt idx="472">
                  <c:v>415.92000000002503</c:v>
                </c:pt>
                <c:pt idx="473">
                  <c:v>416.00000000002501</c:v>
                </c:pt>
                <c:pt idx="474">
                  <c:v>416.08000000002602</c:v>
                </c:pt>
                <c:pt idx="475">
                  <c:v>416.16000000002498</c:v>
                </c:pt>
                <c:pt idx="476">
                  <c:v>416.24000000002502</c:v>
                </c:pt>
                <c:pt idx="477">
                  <c:v>416.320000000025</c:v>
                </c:pt>
                <c:pt idx="478">
                  <c:v>416.40000000002499</c:v>
                </c:pt>
                <c:pt idx="479">
                  <c:v>416.48000000002492</c:v>
                </c:pt>
                <c:pt idx="480">
                  <c:v>416.56000000002501</c:v>
                </c:pt>
                <c:pt idx="481">
                  <c:v>416.640000000025</c:v>
                </c:pt>
                <c:pt idx="482">
                  <c:v>416.72000000002492</c:v>
                </c:pt>
                <c:pt idx="483">
                  <c:v>416.80000000002502</c:v>
                </c:pt>
                <c:pt idx="484">
                  <c:v>416.88000000002501</c:v>
                </c:pt>
                <c:pt idx="485">
                  <c:v>416.96000000002499</c:v>
                </c:pt>
                <c:pt idx="486">
                  <c:v>417.04000000002497</c:v>
                </c:pt>
                <c:pt idx="487">
                  <c:v>417.12000000002502</c:v>
                </c:pt>
                <c:pt idx="488">
                  <c:v>417.200000000025</c:v>
                </c:pt>
                <c:pt idx="489">
                  <c:v>417.28000000002493</c:v>
                </c:pt>
                <c:pt idx="490">
                  <c:v>417.36000000002502</c:v>
                </c:pt>
                <c:pt idx="491">
                  <c:v>417.44000000002501</c:v>
                </c:pt>
                <c:pt idx="492">
                  <c:v>417.52000000002499</c:v>
                </c:pt>
                <c:pt idx="493">
                  <c:v>417.60000000002498</c:v>
                </c:pt>
                <c:pt idx="494">
                  <c:v>417.68000000002502</c:v>
                </c:pt>
                <c:pt idx="495">
                  <c:v>417.760000000025</c:v>
                </c:pt>
                <c:pt idx="496">
                  <c:v>417.84000000002499</c:v>
                </c:pt>
                <c:pt idx="497">
                  <c:v>417.92000000002503</c:v>
                </c:pt>
                <c:pt idx="498">
                  <c:v>418.00000000002501</c:v>
                </c:pt>
                <c:pt idx="499">
                  <c:v>418.080000000025</c:v>
                </c:pt>
                <c:pt idx="500">
                  <c:v>418.16000000002498</c:v>
                </c:pt>
                <c:pt idx="501">
                  <c:v>418.24000000002502</c:v>
                </c:pt>
                <c:pt idx="502">
                  <c:v>418.320000000025</c:v>
                </c:pt>
                <c:pt idx="503">
                  <c:v>418.40000000002499</c:v>
                </c:pt>
                <c:pt idx="504">
                  <c:v>418.48000000002492</c:v>
                </c:pt>
                <c:pt idx="505">
                  <c:v>418.56000000002501</c:v>
                </c:pt>
                <c:pt idx="506">
                  <c:v>418.640000000025</c:v>
                </c:pt>
                <c:pt idx="507">
                  <c:v>418.72000000002492</c:v>
                </c:pt>
                <c:pt idx="508">
                  <c:v>418.80000000002502</c:v>
                </c:pt>
                <c:pt idx="509">
                  <c:v>418.88000000002501</c:v>
                </c:pt>
                <c:pt idx="510">
                  <c:v>418.96000000002499</c:v>
                </c:pt>
                <c:pt idx="511">
                  <c:v>419.04000000002497</c:v>
                </c:pt>
                <c:pt idx="512">
                  <c:v>419.12000000002502</c:v>
                </c:pt>
                <c:pt idx="513">
                  <c:v>419.200000000025</c:v>
                </c:pt>
                <c:pt idx="514">
                  <c:v>419.28000000002493</c:v>
                </c:pt>
                <c:pt idx="515">
                  <c:v>419.36000000002502</c:v>
                </c:pt>
                <c:pt idx="516">
                  <c:v>419.44000000002501</c:v>
                </c:pt>
                <c:pt idx="517">
                  <c:v>419.52000000002499</c:v>
                </c:pt>
                <c:pt idx="518">
                  <c:v>419.60000000002498</c:v>
                </c:pt>
                <c:pt idx="519">
                  <c:v>419.68000000002502</c:v>
                </c:pt>
                <c:pt idx="520">
                  <c:v>419.760000000025</c:v>
                </c:pt>
                <c:pt idx="521">
                  <c:v>419.84000000002499</c:v>
                </c:pt>
                <c:pt idx="522">
                  <c:v>419.92000000002503</c:v>
                </c:pt>
                <c:pt idx="523">
                  <c:v>420.00000000002501</c:v>
                </c:pt>
                <c:pt idx="524">
                  <c:v>420.080000000025</c:v>
                </c:pt>
                <c:pt idx="525">
                  <c:v>420.16000000002498</c:v>
                </c:pt>
                <c:pt idx="526">
                  <c:v>420.24000000002502</c:v>
                </c:pt>
                <c:pt idx="527">
                  <c:v>420.320000000025</c:v>
                </c:pt>
                <c:pt idx="528">
                  <c:v>420.40000000002499</c:v>
                </c:pt>
                <c:pt idx="529">
                  <c:v>420.48000000002492</c:v>
                </c:pt>
                <c:pt idx="530">
                  <c:v>420.56000000002501</c:v>
                </c:pt>
                <c:pt idx="531">
                  <c:v>420.64000000002397</c:v>
                </c:pt>
                <c:pt idx="532">
                  <c:v>420.72000000002402</c:v>
                </c:pt>
                <c:pt idx="533">
                  <c:v>420.80000000002502</c:v>
                </c:pt>
                <c:pt idx="534">
                  <c:v>420.88000000002398</c:v>
                </c:pt>
                <c:pt idx="535">
                  <c:v>420.96000000002402</c:v>
                </c:pt>
                <c:pt idx="536">
                  <c:v>421.04000000002497</c:v>
                </c:pt>
                <c:pt idx="537">
                  <c:v>421.12000000002502</c:v>
                </c:pt>
                <c:pt idx="538">
                  <c:v>421.20000000002398</c:v>
                </c:pt>
                <c:pt idx="539">
                  <c:v>421.28000000002402</c:v>
                </c:pt>
                <c:pt idx="540">
                  <c:v>421.360000000024</c:v>
                </c:pt>
                <c:pt idx="541">
                  <c:v>421.44000000002399</c:v>
                </c:pt>
                <c:pt idx="542">
                  <c:v>421.52000000002403</c:v>
                </c:pt>
                <c:pt idx="543">
                  <c:v>421.60000000002401</c:v>
                </c:pt>
                <c:pt idx="544">
                  <c:v>421.68000000002411</c:v>
                </c:pt>
                <c:pt idx="545">
                  <c:v>421.76000000002398</c:v>
                </c:pt>
                <c:pt idx="546">
                  <c:v>421.84000000002402</c:v>
                </c:pt>
                <c:pt idx="547">
                  <c:v>421.92000000002389</c:v>
                </c:pt>
                <c:pt idx="548">
                  <c:v>422.00000000002399</c:v>
                </c:pt>
                <c:pt idx="549">
                  <c:v>422.08000000002397</c:v>
                </c:pt>
                <c:pt idx="550">
                  <c:v>422.16000000002401</c:v>
                </c:pt>
                <c:pt idx="551">
                  <c:v>422.240000000024</c:v>
                </c:pt>
                <c:pt idx="552">
                  <c:v>422.32000000002398</c:v>
                </c:pt>
                <c:pt idx="553">
                  <c:v>422.40000000002402</c:v>
                </c:pt>
                <c:pt idx="554">
                  <c:v>422.48000000002389</c:v>
                </c:pt>
                <c:pt idx="555">
                  <c:v>422.56000000002399</c:v>
                </c:pt>
                <c:pt idx="556">
                  <c:v>422.64000000002397</c:v>
                </c:pt>
                <c:pt idx="557">
                  <c:v>422.72000000002402</c:v>
                </c:pt>
                <c:pt idx="558">
                  <c:v>422.800000000024</c:v>
                </c:pt>
                <c:pt idx="559">
                  <c:v>422.88000000002398</c:v>
                </c:pt>
                <c:pt idx="560">
                  <c:v>422.96000000002402</c:v>
                </c:pt>
                <c:pt idx="561">
                  <c:v>423.04000000002401</c:v>
                </c:pt>
                <c:pt idx="562">
                  <c:v>423.12000000002399</c:v>
                </c:pt>
                <c:pt idx="563">
                  <c:v>423.20000000002398</c:v>
                </c:pt>
                <c:pt idx="564">
                  <c:v>423.28000000002402</c:v>
                </c:pt>
                <c:pt idx="565">
                  <c:v>423.360000000024</c:v>
                </c:pt>
                <c:pt idx="566">
                  <c:v>423.44000000002399</c:v>
                </c:pt>
                <c:pt idx="567">
                  <c:v>423.52000000002403</c:v>
                </c:pt>
                <c:pt idx="568">
                  <c:v>423.60000000002401</c:v>
                </c:pt>
                <c:pt idx="569">
                  <c:v>423.68000000002411</c:v>
                </c:pt>
                <c:pt idx="570">
                  <c:v>423.76000000002398</c:v>
                </c:pt>
                <c:pt idx="571">
                  <c:v>423.84000000002402</c:v>
                </c:pt>
                <c:pt idx="572">
                  <c:v>423.92000000002389</c:v>
                </c:pt>
                <c:pt idx="573">
                  <c:v>424.00000000002399</c:v>
                </c:pt>
                <c:pt idx="574">
                  <c:v>424.08000000002397</c:v>
                </c:pt>
                <c:pt idx="575">
                  <c:v>424.16000000002401</c:v>
                </c:pt>
                <c:pt idx="576">
                  <c:v>424.240000000024</c:v>
                </c:pt>
                <c:pt idx="577">
                  <c:v>424.32000000002398</c:v>
                </c:pt>
                <c:pt idx="578">
                  <c:v>424.40000000002402</c:v>
                </c:pt>
                <c:pt idx="579">
                  <c:v>424.48000000002389</c:v>
                </c:pt>
                <c:pt idx="580">
                  <c:v>424.56000000002399</c:v>
                </c:pt>
                <c:pt idx="581">
                  <c:v>424.64000000002397</c:v>
                </c:pt>
                <c:pt idx="582">
                  <c:v>424.72000000002402</c:v>
                </c:pt>
                <c:pt idx="583">
                  <c:v>424.800000000024</c:v>
                </c:pt>
                <c:pt idx="584">
                  <c:v>424.88000000002398</c:v>
                </c:pt>
                <c:pt idx="585">
                  <c:v>424.96000000002402</c:v>
                </c:pt>
                <c:pt idx="586">
                  <c:v>425.04000000002401</c:v>
                </c:pt>
                <c:pt idx="587">
                  <c:v>425.12000000002399</c:v>
                </c:pt>
                <c:pt idx="588">
                  <c:v>425.20000000002398</c:v>
                </c:pt>
                <c:pt idx="589">
                  <c:v>425.28000000002402</c:v>
                </c:pt>
                <c:pt idx="590">
                  <c:v>425.360000000024</c:v>
                </c:pt>
                <c:pt idx="591">
                  <c:v>425.44000000002399</c:v>
                </c:pt>
                <c:pt idx="592">
                  <c:v>425.52000000002403</c:v>
                </c:pt>
                <c:pt idx="593">
                  <c:v>425.60000000002401</c:v>
                </c:pt>
                <c:pt idx="594">
                  <c:v>425.68000000002309</c:v>
                </c:pt>
                <c:pt idx="595">
                  <c:v>425.76000000002398</c:v>
                </c:pt>
                <c:pt idx="596">
                  <c:v>425.84000000002402</c:v>
                </c:pt>
                <c:pt idx="597">
                  <c:v>425.92000000002292</c:v>
                </c:pt>
                <c:pt idx="598">
                  <c:v>426.00000000002302</c:v>
                </c:pt>
                <c:pt idx="599">
                  <c:v>426.08000000002397</c:v>
                </c:pt>
                <c:pt idx="600">
                  <c:v>426.16000000002401</c:v>
                </c:pt>
                <c:pt idx="601">
                  <c:v>426.24000000002297</c:v>
                </c:pt>
                <c:pt idx="602">
                  <c:v>426.32000000002301</c:v>
                </c:pt>
                <c:pt idx="603">
                  <c:v>426.400000000023</c:v>
                </c:pt>
                <c:pt idx="604">
                  <c:v>426.48000000002293</c:v>
                </c:pt>
                <c:pt idx="605">
                  <c:v>426.56000000002302</c:v>
                </c:pt>
                <c:pt idx="606">
                  <c:v>426.64000000002301</c:v>
                </c:pt>
                <c:pt idx="607">
                  <c:v>426.72000000002299</c:v>
                </c:pt>
                <c:pt idx="608">
                  <c:v>426.80000000002298</c:v>
                </c:pt>
                <c:pt idx="609">
                  <c:v>426.88000000002302</c:v>
                </c:pt>
                <c:pt idx="610">
                  <c:v>426.960000000023</c:v>
                </c:pt>
                <c:pt idx="611">
                  <c:v>427.04000000002299</c:v>
                </c:pt>
                <c:pt idx="612">
                  <c:v>427.12000000002308</c:v>
                </c:pt>
                <c:pt idx="613">
                  <c:v>427.20000000002301</c:v>
                </c:pt>
                <c:pt idx="614">
                  <c:v>427.28000000002299</c:v>
                </c:pt>
                <c:pt idx="615">
                  <c:v>427.36000000002298</c:v>
                </c:pt>
                <c:pt idx="616">
                  <c:v>427.44000000002302</c:v>
                </c:pt>
                <c:pt idx="617">
                  <c:v>427.520000000023</c:v>
                </c:pt>
                <c:pt idx="618">
                  <c:v>427.60000000002299</c:v>
                </c:pt>
                <c:pt idx="619">
                  <c:v>427.68000000002309</c:v>
                </c:pt>
                <c:pt idx="620">
                  <c:v>427.76000000002301</c:v>
                </c:pt>
                <c:pt idx="621">
                  <c:v>427.840000000023</c:v>
                </c:pt>
                <c:pt idx="622">
                  <c:v>427.92000000002292</c:v>
                </c:pt>
                <c:pt idx="623">
                  <c:v>428.00000000002302</c:v>
                </c:pt>
                <c:pt idx="624">
                  <c:v>428.08000000002301</c:v>
                </c:pt>
                <c:pt idx="625">
                  <c:v>428.16000000002299</c:v>
                </c:pt>
                <c:pt idx="626">
                  <c:v>428.24000000002297</c:v>
                </c:pt>
                <c:pt idx="627">
                  <c:v>428.32000000002301</c:v>
                </c:pt>
                <c:pt idx="628">
                  <c:v>428.400000000023</c:v>
                </c:pt>
                <c:pt idx="629">
                  <c:v>428.48000000002293</c:v>
                </c:pt>
                <c:pt idx="630">
                  <c:v>428.56000000002302</c:v>
                </c:pt>
                <c:pt idx="631">
                  <c:v>428.64000000002301</c:v>
                </c:pt>
                <c:pt idx="632">
                  <c:v>428.72000000002299</c:v>
                </c:pt>
                <c:pt idx="633">
                  <c:v>428.80000000002298</c:v>
                </c:pt>
                <c:pt idx="634">
                  <c:v>428.88000000002302</c:v>
                </c:pt>
                <c:pt idx="635">
                  <c:v>428.960000000023</c:v>
                </c:pt>
                <c:pt idx="636">
                  <c:v>429.04000000002299</c:v>
                </c:pt>
                <c:pt idx="637">
                  <c:v>429.12000000002308</c:v>
                </c:pt>
                <c:pt idx="638">
                  <c:v>429.20000000002301</c:v>
                </c:pt>
                <c:pt idx="639">
                  <c:v>429.28000000002299</c:v>
                </c:pt>
                <c:pt idx="640">
                  <c:v>429.36000000002298</c:v>
                </c:pt>
                <c:pt idx="641">
                  <c:v>429.44000000002302</c:v>
                </c:pt>
                <c:pt idx="642">
                  <c:v>429.520000000023</c:v>
                </c:pt>
                <c:pt idx="643">
                  <c:v>429.60000000002299</c:v>
                </c:pt>
                <c:pt idx="644">
                  <c:v>429.68000000002309</c:v>
                </c:pt>
                <c:pt idx="645">
                  <c:v>429.76000000002301</c:v>
                </c:pt>
                <c:pt idx="646">
                  <c:v>429.840000000023</c:v>
                </c:pt>
                <c:pt idx="647">
                  <c:v>429.92000000002292</c:v>
                </c:pt>
                <c:pt idx="648">
                  <c:v>430.00000000002302</c:v>
                </c:pt>
                <c:pt idx="649">
                  <c:v>430.08000000002301</c:v>
                </c:pt>
                <c:pt idx="650">
                  <c:v>430.16000000002299</c:v>
                </c:pt>
                <c:pt idx="651">
                  <c:v>430.24000000002297</c:v>
                </c:pt>
                <c:pt idx="652">
                  <c:v>430.32000000002301</c:v>
                </c:pt>
                <c:pt idx="653">
                  <c:v>430.400000000023</c:v>
                </c:pt>
                <c:pt idx="654">
                  <c:v>430.48000000002293</c:v>
                </c:pt>
                <c:pt idx="655">
                  <c:v>430.56000000002302</c:v>
                </c:pt>
                <c:pt idx="656">
                  <c:v>430.64000000002301</c:v>
                </c:pt>
                <c:pt idx="657">
                  <c:v>430.72000000002203</c:v>
                </c:pt>
                <c:pt idx="658">
                  <c:v>430.80000000002201</c:v>
                </c:pt>
                <c:pt idx="659">
                  <c:v>430.88000000002302</c:v>
                </c:pt>
                <c:pt idx="660">
                  <c:v>430.96000000002198</c:v>
                </c:pt>
                <c:pt idx="661">
                  <c:v>431.04000000002202</c:v>
                </c:pt>
                <c:pt idx="662">
                  <c:v>431.12000000002308</c:v>
                </c:pt>
                <c:pt idx="663">
                  <c:v>431.20000000002199</c:v>
                </c:pt>
                <c:pt idx="664">
                  <c:v>431.28000000002203</c:v>
                </c:pt>
                <c:pt idx="665">
                  <c:v>431.36000000002201</c:v>
                </c:pt>
                <c:pt idx="666">
                  <c:v>431.440000000022</c:v>
                </c:pt>
                <c:pt idx="667">
                  <c:v>431.52000000002198</c:v>
                </c:pt>
                <c:pt idx="668">
                  <c:v>431.60000000002202</c:v>
                </c:pt>
                <c:pt idx="669">
                  <c:v>431.68000000002201</c:v>
                </c:pt>
                <c:pt idx="670">
                  <c:v>431.76000000002199</c:v>
                </c:pt>
                <c:pt idx="671">
                  <c:v>431.84000000002197</c:v>
                </c:pt>
                <c:pt idx="672">
                  <c:v>431.92000000002201</c:v>
                </c:pt>
                <c:pt idx="673">
                  <c:v>432.000000000022</c:v>
                </c:pt>
                <c:pt idx="674">
                  <c:v>432.08000000002198</c:v>
                </c:pt>
                <c:pt idx="675">
                  <c:v>432.16000000002202</c:v>
                </c:pt>
                <c:pt idx="676">
                  <c:v>432.24000000002201</c:v>
                </c:pt>
                <c:pt idx="677">
                  <c:v>432.32000000002199</c:v>
                </c:pt>
                <c:pt idx="678">
                  <c:v>432.40000000002198</c:v>
                </c:pt>
                <c:pt idx="679">
                  <c:v>432.48000000002202</c:v>
                </c:pt>
                <c:pt idx="680">
                  <c:v>432.560000000022</c:v>
                </c:pt>
                <c:pt idx="681">
                  <c:v>432.64000000002198</c:v>
                </c:pt>
                <c:pt idx="682">
                  <c:v>432.72000000002203</c:v>
                </c:pt>
                <c:pt idx="683">
                  <c:v>432.80000000002201</c:v>
                </c:pt>
                <c:pt idx="684">
                  <c:v>432.88000000002211</c:v>
                </c:pt>
                <c:pt idx="685">
                  <c:v>432.96000000002198</c:v>
                </c:pt>
                <c:pt idx="686">
                  <c:v>433.04000000002202</c:v>
                </c:pt>
                <c:pt idx="687">
                  <c:v>433.120000000022</c:v>
                </c:pt>
                <c:pt idx="688">
                  <c:v>433.20000000002199</c:v>
                </c:pt>
                <c:pt idx="689">
                  <c:v>433.28000000002203</c:v>
                </c:pt>
                <c:pt idx="690">
                  <c:v>433.36000000002201</c:v>
                </c:pt>
                <c:pt idx="691">
                  <c:v>433.440000000022</c:v>
                </c:pt>
                <c:pt idx="692">
                  <c:v>433.52000000002198</c:v>
                </c:pt>
                <c:pt idx="693">
                  <c:v>433.60000000002202</c:v>
                </c:pt>
                <c:pt idx="694">
                  <c:v>433.68000000002201</c:v>
                </c:pt>
                <c:pt idx="695">
                  <c:v>433.76000000002199</c:v>
                </c:pt>
                <c:pt idx="696">
                  <c:v>433.84000000002197</c:v>
                </c:pt>
                <c:pt idx="697">
                  <c:v>433.92000000002201</c:v>
                </c:pt>
                <c:pt idx="698">
                  <c:v>434.000000000022</c:v>
                </c:pt>
                <c:pt idx="699">
                  <c:v>434.08000000002198</c:v>
                </c:pt>
                <c:pt idx="700">
                  <c:v>434.16000000002202</c:v>
                </c:pt>
                <c:pt idx="701">
                  <c:v>434.24000000002201</c:v>
                </c:pt>
                <c:pt idx="702">
                  <c:v>434.32000000002199</c:v>
                </c:pt>
                <c:pt idx="703">
                  <c:v>434.40000000002198</c:v>
                </c:pt>
                <c:pt idx="704">
                  <c:v>434.48000000002202</c:v>
                </c:pt>
                <c:pt idx="705">
                  <c:v>434.560000000022</c:v>
                </c:pt>
                <c:pt idx="706">
                  <c:v>434.64000000002198</c:v>
                </c:pt>
                <c:pt idx="707">
                  <c:v>434.72000000002203</c:v>
                </c:pt>
                <c:pt idx="708">
                  <c:v>434.80000000002201</c:v>
                </c:pt>
                <c:pt idx="709">
                  <c:v>434.88000000002211</c:v>
                </c:pt>
                <c:pt idx="710">
                  <c:v>434.96000000002198</c:v>
                </c:pt>
                <c:pt idx="711">
                  <c:v>435.04000000002202</c:v>
                </c:pt>
                <c:pt idx="712">
                  <c:v>435.120000000022</c:v>
                </c:pt>
                <c:pt idx="713">
                  <c:v>435.20000000002199</c:v>
                </c:pt>
                <c:pt idx="714">
                  <c:v>435.28000000002203</c:v>
                </c:pt>
                <c:pt idx="715">
                  <c:v>435.36000000002201</c:v>
                </c:pt>
                <c:pt idx="716">
                  <c:v>435.440000000022</c:v>
                </c:pt>
                <c:pt idx="717">
                  <c:v>435.52000000002198</c:v>
                </c:pt>
                <c:pt idx="718">
                  <c:v>435.60000000002202</c:v>
                </c:pt>
                <c:pt idx="719">
                  <c:v>435.68000000002201</c:v>
                </c:pt>
                <c:pt idx="720">
                  <c:v>435.76000000002102</c:v>
                </c:pt>
                <c:pt idx="721">
                  <c:v>435.84000000002197</c:v>
                </c:pt>
                <c:pt idx="722">
                  <c:v>435.92000000002201</c:v>
                </c:pt>
                <c:pt idx="723">
                  <c:v>436.00000000002098</c:v>
                </c:pt>
                <c:pt idx="724">
                  <c:v>436.08000000002102</c:v>
                </c:pt>
                <c:pt idx="725">
                  <c:v>436.16000000002202</c:v>
                </c:pt>
                <c:pt idx="726">
                  <c:v>436.24000000002098</c:v>
                </c:pt>
                <c:pt idx="727">
                  <c:v>436.32000000002108</c:v>
                </c:pt>
                <c:pt idx="728">
                  <c:v>436.40000000002101</c:v>
                </c:pt>
                <c:pt idx="729">
                  <c:v>436.48000000002099</c:v>
                </c:pt>
                <c:pt idx="730">
                  <c:v>436.56000000002098</c:v>
                </c:pt>
                <c:pt idx="731">
                  <c:v>436.64000000002102</c:v>
                </c:pt>
                <c:pt idx="732">
                  <c:v>436.720000000021</c:v>
                </c:pt>
                <c:pt idx="733">
                  <c:v>436.80000000002099</c:v>
                </c:pt>
                <c:pt idx="734">
                  <c:v>436.88000000002108</c:v>
                </c:pt>
                <c:pt idx="735">
                  <c:v>436.96000000002101</c:v>
                </c:pt>
                <c:pt idx="736">
                  <c:v>437.040000000021</c:v>
                </c:pt>
                <c:pt idx="737">
                  <c:v>437.12000000002098</c:v>
                </c:pt>
                <c:pt idx="738">
                  <c:v>437.20000000002102</c:v>
                </c:pt>
                <c:pt idx="739">
                  <c:v>437.280000000021</c:v>
                </c:pt>
                <c:pt idx="740">
                  <c:v>437.36000000002099</c:v>
                </c:pt>
                <c:pt idx="741">
                  <c:v>437.44000000002097</c:v>
                </c:pt>
                <c:pt idx="742">
                  <c:v>437.52000000002101</c:v>
                </c:pt>
                <c:pt idx="743">
                  <c:v>437.600000000021</c:v>
                </c:pt>
                <c:pt idx="744">
                  <c:v>437.68000000002098</c:v>
                </c:pt>
                <c:pt idx="745">
                  <c:v>437.76000000002102</c:v>
                </c:pt>
                <c:pt idx="746">
                  <c:v>437.84000000002101</c:v>
                </c:pt>
                <c:pt idx="747">
                  <c:v>437.92000000002099</c:v>
                </c:pt>
                <c:pt idx="748">
                  <c:v>438.00000000002098</c:v>
                </c:pt>
                <c:pt idx="749">
                  <c:v>438.08000000002102</c:v>
                </c:pt>
                <c:pt idx="750">
                  <c:v>438.160000000021</c:v>
                </c:pt>
                <c:pt idx="751">
                  <c:v>438.24000000002098</c:v>
                </c:pt>
                <c:pt idx="752">
                  <c:v>438.32000000002108</c:v>
                </c:pt>
                <c:pt idx="753">
                  <c:v>438.40000000002101</c:v>
                </c:pt>
                <c:pt idx="754">
                  <c:v>438.48000000002099</c:v>
                </c:pt>
                <c:pt idx="755">
                  <c:v>438.56000000002098</c:v>
                </c:pt>
                <c:pt idx="756">
                  <c:v>438.64000000002102</c:v>
                </c:pt>
                <c:pt idx="757">
                  <c:v>438.720000000021</c:v>
                </c:pt>
                <c:pt idx="758">
                  <c:v>438.80000000002099</c:v>
                </c:pt>
                <c:pt idx="759">
                  <c:v>438.88000000002108</c:v>
                </c:pt>
                <c:pt idx="760">
                  <c:v>438.96000000002101</c:v>
                </c:pt>
                <c:pt idx="761">
                  <c:v>439.040000000021</c:v>
                </c:pt>
                <c:pt idx="762">
                  <c:v>439.12000000002098</c:v>
                </c:pt>
                <c:pt idx="763">
                  <c:v>439.20000000002102</c:v>
                </c:pt>
                <c:pt idx="764">
                  <c:v>439.280000000021</c:v>
                </c:pt>
                <c:pt idx="765">
                  <c:v>439.36000000002099</c:v>
                </c:pt>
                <c:pt idx="766">
                  <c:v>439.44000000002097</c:v>
                </c:pt>
                <c:pt idx="767">
                  <c:v>439.52000000002101</c:v>
                </c:pt>
                <c:pt idx="768">
                  <c:v>439.600000000021</c:v>
                </c:pt>
                <c:pt idx="769">
                  <c:v>439.68000000002098</c:v>
                </c:pt>
                <c:pt idx="770">
                  <c:v>439.76000000002102</c:v>
                </c:pt>
                <c:pt idx="771">
                  <c:v>439.84000000002101</c:v>
                </c:pt>
                <c:pt idx="772">
                  <c:v>439.92000000002099</c:v>
                </c:pt>
                <c:pt idx="773">
                  <c:v>440.00000000002098</c:v>
                </c:pt>
                <c:pt idx="774">
                  <c:v>440.08000000002102</c:v>
                </c:pt>
                <c:pt idx="775">
                  <c:v>440.160000000021</c:v>
                </c:pt>
                <c:pt idx="776">
                  <c:v>440.24000000002098</c:v>
                </c:pt>
                <c:pt idx="777">
                  <c:v>440.32000000002108</c:v>
                </c:pt>
                <c:pt idx="778">
                  <c:v>440.40000000002101</c:v>
                </c:pt>
                <c:pt idx="779">
                  <c:v>440.48000000002099</c:v>
                </c:pt>
                <c:pt idx="780">
                  <c:v>440.56000000002098</c:v>
                </c:pt>
                <c:pt idx="781">
                  <c:v>440.64000000002102</c:v>
                </c:pt>
                <c:pt idx="782">
                  <c:v>440.720000000021</c:v>
                </c:pt>
                <c:pt idx="783">
                  <c:v>440.80000000002002</c:v>
                </c:pt>
                <c:pt idx="784">
                  <c:v>440.88000000002108</c:v>
                </c:pt>
                <c:pt idx="785">
                  <c:v>440.96000000002101</c:v>
                </c:pt>
                <c:pt idx="786">
                  <c:v>441.04000000001997</c:v>
                </c:pt>
                <c:pt idx="787">
                  <c:v>441.12000000002001</c:v>
                </c:pt>
                <c:pt idx="788">
                  <c:v>441.20000000002102</c:v>
                </c:pt>
                <c:pt idx="789">
                  <c:v>441.28000000001992</c:v>
                </c:pt>
                <c:pt idx="790">
                  <c:v>441.36000000002002</c:v>
                </c:pt>
                <c:pt idx="791">
                  <c:v>441.44000000002001</c:v>
                </c:pt>
                <c:pt idx="792">
                  <c:v>441.52000000001999</c:v>
                </c:pt>
                <c:pt idx="793">
                  <c:v>441.60000000001997</c:v>
                </c:pt>
                <c:pt idx="794">
                  <c:v>441.68000000002002</c:v>
                </c:pt>
                <c:pt idx="795">
                  <c:v>441.76000000002</c:v>
                </c:pt>
                <c:pt idx="796">
                  <c:v>441.84000000001998</c:v>
                </c:pt>
                <c:pt idx="797">
                  <c:v>441.92000000002002</c:v>
                </c:pt>
                <c:pt idx="798">
                  <c:v>442.00000000002001</c:v>
                </c:pt>
                <c:pt idx="799">
                  <c:v>442.08000000001999</c:v>
                </c:pt>
                <c:pt idx="800">
                  <c:v>442.16000000001998</c:v>
                </c:pt>
                <c:pt idx="801">
                  <c:v>442.24000000002002</c:v>
                </c:pt>
                <c:pt idx="802">
                  <c:v>442.32000000002</c:v>
                </c:pt>
                <c:pt idx="803">
                  <c:v>442.40000000001999</c:v>
                </c:pt>
                <c:pt idx="804">
                  <c:v>442.48000000002003</c:v>
                </c:pt>
                <c:pt idx="805">
                  <c:v>442.56000000002001</c:v>
                </c:pt>
                <c:pt idx="806">
                  <c:v>442.64000000002</c:v>
                </c:pt>
                <c:pt idx="807">
                  <c:v>442.72000000001992</c:v>
                </c:pt>
                <c:pt idx="808">
                  <c:v>442.80000000002002</c:v>
                </c:pt>
                <c:pt idx="809">
                  <c:v>442.88000000002</c:v>
                </c:pt>
                <c:pt idx="810">
                  <c:v>442.96000000001999</c:v>
                </c:pt>
                <c:pt idx="811">
                  <c:v>443.04000000001997</c:v>
                </c:pt>
                <c:pt idx="812">
                  <c:v>443.12000000002001</c:v>
                </c:pt>
                <c:pt idx="813">
                  <c:v>443.20000000002</c:v>
                </c:pt>
                <c:pt idx="814">
                  <c:v>443.28000000001992</c:v>
                </c:pt>
                <c:pt idx="815">
                  <c:v>443.36000000002002</c:v>
                </c:pt>
                <c:pt idx="816">
                  <c:v>443.44000000002001</c:v>
                </c:pt>
                <c:pt idx="817">
                  <c:v>443.52000000001999</c:v>
                </c:pt>
                <c:pt idx="818">
                  <c:v>443.60000000001997</c:v>
                </c:pt>
                <c:pt idx="819">
                  <c:v>443.68000000002002</c:v>
                </c:pt>
                <c:pt idx="820">
                  <c:v>443.76000000002</c:v>
                </c:pt>
                <c:pt idx="821">
                  <c:v>443.84000000001998</c:v>
                </c:pt>
                <c:pt idx="822">
                  <c:v>443.92000000002002</c:v>
                </c:pt>
                <c:pt idx="823">
                  <c:v>444.00000000002001</c:v>
                </c:pt>
                <c:pt idx="824">
                  <c:v>444.08000000001999</c:v>
                </c:pt>
                <c:pt idx="825">
                  <c:v>444.16000000001998</c:v>
                </c:pt>
                <c:pt idx="826">
                  <c:v>444.24000000002002</c:v>
                </c:pt>
                <c:pt idx="827">
                  <c:v>444.32000000002</c:v>
                </c:pt>
                <c:pt idx="828">
                  <c:v>444.40000000001999</c:v>
                </c:pt>
                <c:pt idx="829">
                  <c:v>444.48000000002003</c:v>
                </c:pt>
                <c:pt idx="830">
                  <c:v>444.56000000002001</c:v>
                </c:pt>
                <c:pt idx="831">
                  <c:v>444.64000000002</c:v>
                </c:pt>
                <c:pt idx="832">
                  <c:v>444.72000000001992</c:v>
                </c:pt>
                <c:pt idx="833">
                  <c:v>444.80000000002002</c:v>
                </c:pt>
                <c:pt idx="834">
                  <c:v>444.88000000002</c:v>
                </c:pt>
                <c:pt idx="835">
                  <c:v>444.96000000001999</c:v>
                </c:pt>
                <c:pt idx="836">
                  <c:v>445.04000000001997</c:v>
                </c:pt>
                <c:pt idx="837">
                  <c:v>445.12000000002001</c:v>
                </c:pt>
                <c:pt idx="838">
                  <c:v>445.20000000002</c:v>
                </c:pt>
                <c:pt idx="839">
                  <c:v>445.28000000001992</c:v>
                </c:pt>
                <c:pt idx="840">
                  <c:v>445.36000000002002</c:v>
                </c:pt>
                <c:pt idx="841">
                  <c:v>445.44000000002001</c:v>
                </c:pt>
                <c:pt idx="842">
                  <c:v>445.52000000001999</c:v>
                </c:pt>
                <c:pt idx="843">
                  <c:v>445.60000000001997</c:v>
                </c:pt>
                <c:pt idx="844">
                  <c:v>445.68000000002002</c:v>
                </c:pt>
                <c:pt idx="845">
                  <c:v>445.76000000002</c:v>
                </c:pt>
                <c:pt idx="846">
                  <c:v>445.84000000001902</c:v>
                </c:pt>
                <c:pt idx="847">
                  <c:v>445.92000000002002</c:v>
                </c:pt>
                <c:pt idx="848">
                  <c:v>446.00000000001899</c:v>
                </c:pt>
                <c:pt idx="849">
                  <c:v>446.08000000001903</c:v>
                </c:pt>
                <c:pt idx="850">
                  <c:v>446.16000000001998</c:v>
                </c:pt>
                <c:pt idx="851">
                  <c:v>446.24000000002002</c:v>
                </c:pt>
                <c:pt idx="852">
                  <c:v>446.32000000001898</c:v>
                </c:pt>
                <c:pt idx="853">
                  <c:v>446.40000000001902</c:v>
                </c:pt>
                <c:pt idx="854">
                  <c:v>446.48000000001889</c:v>
                </c:pt>
                <c:pt idx="855">
                  <c:v>446.56000000001899</c:v>
                </c:pt>
                <c:pt idx="856">
                  <c:v>446.64000000001897</c:v>
                </c:pt>
                <c:pt idx="857">
                  <c:v>446.72000000001901</c:v>
                </c:pt>
                <c:pt idx="858">
                  <c:v>446.800000000019</c:v>
                </c:pt>
                <c:pt idx="859">
                  <c:v>446.88000000001898</c:v>
                </c:pt>
                <c:pt idx="860">
                  <c:v>446.96000000001902</c:v>
                </c:pt>
                <c:pt idx="861">
                  <c:v>447.04000000001901</c:v>
                </c:pt>
                <c:pt idx="862">
                  <c:v>447.12000000001899</c:v>
                </c:pt>
                <c:pt idx="863">
                  <c:v>447.20000000001897</c:v>
                </c:pt>
                <c:pt idx="864">
                  <c:v>447.28000000001902</c:v>
                </c:pt>
                <c:pt idx="865">
                  <c:v>447.360000000019</c:v>
                </c:pt>
                <c:pt idx="866">
                  <c:v>447.44000000001898</c:v>
                </c:pt>
                <c:pt idx="867">
                  <c:v>447.52000000001902</c:v>
                </c:pt>
                <c:pt idx="868">
                  <c:v>447.60000000001901</c:v>
                </c:pt>
                <c:pt idx="869">
                  <c:v>447.68000000001899</c:v>
                </c:pt>
                <c:pt idx="870">
                  <c:v>447.76000000001898</c:v>
                </c:pt>
                <c:pt idx="871">
                  <c:v>447.84000000001902</c:v>
                </c:pt>
                <c:pt idx="872">
                  <c:v>447.92000000001889</c:v>
                </c:pt>
                <c:pt idx="873">
                  <c:v>448.00000000001899</c:v>
                </c:pt>
                <c:pt idx="874">
                  <c:v>448.08000000001903</c:v>
                </c:pt>
                <c:pt idx="875">
                  <c:v>448.16000000001901</c:v>
                </c:pt>
                <c:pt idx="876">
                  <c:v>448.24000000001911</c:v>
                </c:pt>
                <c:pt idx="877">
                  <c:v>448.32000000001898</c:v>
                </c:pt>
                <c:pt idx="878">
                  <c:v>448.40000000001902</c:v>
                </c:pt>
                <c:pt idx="879">
                  <c:v>448.48000000001889</c:v>
                </c:pt>
                <c:pt idx="880">
                  <c:v>448.56000000001899</c:v>
                </c:pt>
                <c:pt idx="881">
                  <c:v>448.64000000001897</c:v>
                </c:pt>
                <c:pt idx="882">
                  <c:v>448.72000000001901</c:v>
                </c:pt>
                <c:pt idx="883">
                  <c:v>448.800000000019</c:v>
                </c:pt>
                <c:pt idx="884">
                  <c:v>448.88000000001898</c:v>
                </c:pt>
                <c:pt idx="885">
                  <c:v>448.96000000001902</c:v>
                </c:pt>
                <c:pt idx="886">
                  <c:v>449.04000000001901</c:v>
                </c:pt>
                <c:pt idx="887">
                  <c:v>449.12000000001899</c:v>
                </c:pt>
                <c:pt idx="888">
                  <c:v>449.20000000001897</c:v>
                </c:pt>
                <c:pt idx="889">
                  <c:v>449.28000000001902</c:v>
                </c:pt>
                <c:pt idx="890">
                  <c:v>449.360000000019</c:v>
                </c:pt>
                <c:pt idx="891">
                  <c:v>449.44000000001898</c:v>
                </c:pt>
                <c:pt idx="892">
                  <c:v>449.52000000001902</c:v>
                </c:pt>
                <c:pt idx="893">
                  <c:v>449.60000000001901</c:v>
                </c:pt>
                <c:pt idx="894">
                  <c:v>449.68000000001899</c:v>
                </c:pt>
                <c:pt idx="895">
                  <c:v>449.76000000001898</c:v>
                </c:pt>
                <c:pt idx="896">
                  <c:v>449.84000000001902</c:v>
                </c:pt>
                <c:pt idx="897">
                  <c:v>449.92000000001889</c:v>
                </c:pt>
                <c:pt idx="898">
                  <c:v>450.00000000001899</c:v>
                </c:pt>
                <c:pt idx="899">
                  <c:v>450.08000000001903</c:v>
                </c:pt>
                <c:pt idx="900">
                  <c:v>450.16000000001901</c:v>
                </c:pt>
                <c:pt idx="901">
                  <c:v>450.24000000001911</c:v>
                </c:pt>
                <c:pt idx="902">
                  <c:v>450.32000000001898</c:v>
                </c:pt>
                <c:pt idx="903">
                  <c:v>450.40000000001902</c:v>
                </c:pt>
                <c:pt idx="904">
                  <c:v>450.48000000001889</c:v>
                </c:pt>
                <c:pt idx="905">
                  <c:v>450.56000000001899</c:v>
                </c:pt>
                <c:pt idx="906">
                  <c:v>450.64000000001897</c:v>
                </c:pt>
                <c:pt idx="907">
                  <c:v>450.72000000001901</c:v>
                </c:pt>
                <c:pt idx="908">
                  <c:v>450.80000000001797</c:v>
                </c:pt>
                <c:pt idx="909">
                  <c:v>450.88000000001898</c:v>
                </c:pt>
                <c:pt idx="910">
                  <c:v>450.96000000001902</c:v>
                </c:pt>
                <c:pt idx="911">
                  <c:v>451.04000000001798</c:v>
                </c:pt>
                <c:pt idx="912">
                  <c:v>451.12000000001802</c:v>
                </c:pt>
                <c:pt idx="913">
                  <c:v>451.20000000001801</c:v>
                </c:pt>
                <c:pt idx="914">
                  <c:v>451.28000000001902</c:v>
                </c:pt>
                <c:pt idx="915">
                  <c:v>451.36000000001798</c:v>
                </c:pt>
                <c:pt idx="916">
                  <c:v>451.44000000001802</c:v>
                </c:pt>
                <c:pt idx="917">
                  <c:v>451.520000000018</c:v>
                </c:pt>
                <c:pt idx="918">
                  <c:v>451.60000000001799</c:v>
                </c:pt>
                <c:pt idx="919">
                  <c:v>451.68000000001808</c:v>
                </c:pt>
                <c:pt idx="920">
                  <c:v>451.76000000001801</c:v>
                </c:pt>
                <c:pt idx="921">
                  <c:v>451.84000000001799</c:v>
                </c:pt>
                <c:pt idx="922">
                  <c:v>451.92000000001792</c:v>
                </c:pt>
                <c:pt idx="923">
                  <c:v>452.00000000001802</c:v>
                </c:pt>
                <c:pt idx="924">
                  <c:v>452.080000000018</c:v>
                </c:pt>
                <c:pt idx="925">
                  <c:v>452.16000000001799</c:v>
                </c:pt>
                <c:pt idx="926">
                  <c:v>452.24000000001797</c:v>
                </c:pt>
                <c:pt idx="927">
                  <c:v>452.32000000001801</c:v>
                </c:pt>
                <c:pt idx="928">
                  <c:v>452.400000000018</c:v>
                </c:pt>
                <c:pt idx="929">
                  <c:v>452.48000000001792</c:v>
                </c:pt>
                <c:pt idx="930">
                  <c:v>452.56000000001802</c:v>
                </c:pt>
                <c:pt idx="931">
                  <c:v>452.64000000001801</c:v>
                </c:pt>
                <c:pt idx="932">
                  <c:v>452.72000000001799</c:v>
                </c:pt>
                <c:pt idx="933">
                  <c:v>452.80000000001797</c:v>
                </c:pt>
                <c:pt idx="934">
                  <c:v>452.88000000001801</c:v>
                </c:pt>
                <c:pt idx="935">
                  <c:v>452.960000000018</c:v>
                </c:pt>
                <c:pt idx="936">
                  <c:v>453.04000000001798</c:v>
                </c:pt>
                <c:pt idx="937">
                  <c:v>453.12000000001802</c:v>
                </c:pt>
                <c:pt idx="938">
                  <c:v>453.20000000001801</c:v>
                </c:pt>
                <c:pt idx="939">
                  <c:v>453.28000000001799</c:v>
                </c:pt>
                <c:pt idx="940">
                  <c:v>453.36000000001798</c:v>
                </c:pt>
                <c:pt idx="941">
                  <c:v>453.44000000001802</c:v>
                </c:pt>
                <c:pt idx="942">
                  <c:v>453.520000000018</c:v>
                </c:pt>
                <c:pt idx="943">
                  <c:v>453.60000000001799</c:v>
                </c:pt>
                <c:pt idx="944">
                  <c:v>453.68000000001808</c:v>
                </c:pt>
                <c:pt idx="945">
                  <c:v>453.76000000001801</c:v>
                </c:pt>
                <c:pt idx="946">
                  <c:v>453.84000000001799</c:v>
                </c:pt>
                <c:pt idx="947">
                  <c:v>453.92000000001792</c:v>
                </c:pt>
                <c:pt idx="948">
                  <c:v>454.00000000001802</c:v>
                </c:pt>
                <c:pt idx="949">
                  <c:v>454.080000000018</c:v>
                </c:pt>
                <c:pt idx="950">
                  <c:v>454.16000000001799</c:v>
                </c:pt>
                <c:pt idx="951">
                  <c:v>454.24000000001797</c:v>
                </c:pt>
                <c:pt idx="952">
                  <c:v>454.32000000001801</c:v>
                </c:pt>
                <c:pt idx="953">
                  <c:v>454.400000000018</c:v>
                </c:pt>
                <c:pt idx="954">
                  <c:v>454.48000000001792</c:v>
                </c:pt>
                <c:pt idx="955">
                  <c:v>454.56000000001802</c:v>
                </c:pt>
                <c:pt idx="956">
                  <c:v>454.64000000001801</c:v>
                </c:pt>
                <c:pt idx="957">
                  <c:v>454.72000000001799</c:v>
                </c:pt>
                <c:pt idx="958">
                  <c:v>454.80000000001797</c:v>
                </c:pt>
                <c:pt idx="959">
                  <c:v>454.88000000001801</c:v>
                </c:pt>
                <c:pt idx="960">
                  <c:v>454.960000000018</c:v>
                </c:pt>
                <c:pt idx="961">
                  <c:v>455.04000000001798</c:v>
                </c:pt>
                <c:pt idx="962">
                  <c:v>455.12000000001802</c:v>
                </c:pt>
                <c:pt idx="963">
                  <c:v>455.20000000001801</c:v>
                </c:pt>
                <c:pt idx="964">
                  <c:v>455.28000000001799</c:v>
                </c:pt>
                <c:pt idx="965">
                  <c:v>455.36000000001798</c:v>
                </c:pt>
                <c:pt idx="966">
                  <c:v>455.44000000001802</c:v>
                </c:pt>
                <c:pt idx="967">
                  <c:v>455.520000000018</c:v>
                </c:pt>
                <c:pt idx="968">
                  <c:v>455.60000000001799</c:v>
                </c:pt>
                <c:pt idx="969">
                  <c:v>455.68000000001808</c:v>
                </c:pt>
                <c:pt idx="970">
                  <c:v>455.76000000001801</c:v>
                </c:pt>
                <c:pt idx="971">
                  <c:v>455.84000000001708</c:v>
                </c:pt>
                <c:pt idx="972">
                  <c:v>455.92000000001701</c:v>
                </c:pt>
                <c:pt idx="973">
                  <c:v>456.00000000001802</c:v>
                </c:pt>
                <c:pt idx="974">
                  <c:v>456.08000000001698</c:v>
                </c:pt>
                <c:pt idx="975">
                  <c:v>456.16000000001702</c:v>
                </c:pt>
                <c:pt idx="976">
                  <c:v>456.24000000001797</c:v>
                </c:pt>
                <c:pt idx="977">
                  <c:v>456.32000000001699</c:v>
                </c:pt>
                <c:pt idx="978">
                  <c:v>456.40000000001697</c:v>
                </c:pt>
                <c:pt idx="979">
                  <c:v>456.48000000001701</c:v>
                </c:pt>
                <c:pt idx="980">
                  <c:v>456.560000000017</c:v>
                </c:pt>
                <c:pt idx="981">
                  <c:v>456.64000000001698</c:v>
                </c:pt>
                <c:pt idx="982">
                  <c:v>456.72000000001702</c:v>
                </c:pt>
                <c:pt idx="983">
                  <c:v>456.80000000001701</c:v>
                </c:pt>
                <c:pt idx="984">
                  <c:v>456.88000000001699</c:v>
                </c:pt>
                <c:pt idx="985">
                  <c:v>456.96000000001698</c:v>
                </c:pt>
                <c:pt idx="986">
                  <c:v>457.04000000001702</c:v>
                </c:pt>
                <c:pt idx="987">
                  <c:v>457.120000000017</c:v>
                </c:pt>
                <c:pt idx="988">
                  <c:v>457.20000000001698</c:v>
                </c:pt>
                <c:pt idx="989">
                  <c:v>457.28000000001703</c:v>
                </c:pt>
                <c:pt idx="990">
                  <c:v>457.36000000001701</c:v>
                </c:pt>
                <c:pt idx="991">
                  <c:v>457.44000000001711</c:v>
                </c:pt>
                <c:pt idx="992">
                  <c:v>457.52000000001698</c:v>
                </c:pt>
                <c:pt idx="993">
                  <c:v>457.60000000001702</c:v>
                </c:pt>
                <c:pt idx="994">
                  <c:v>457.680000000017</c:v>
                </c:pt>
                <c:pt idx="995">
                  <c:v>457.76000000001699</c:v>
                </c:pt>
                <c:pt idx="996">
                  <c:v>457.84000000001708</c:v>
                </c:pt>
                <c:pt idx="997">
                  <c:v>457.92000000001701</c:v>
                </c:pt>
                <c:pt idx="998">
                  <c:v>458.000000000017</c:v>
                </c:pt>
                <c:pt idx="999">
                  <c:v>458.08000000001698</c:v>
                </c:pt>
                <c:pt idx="1000">
                  <c:v>458.16000000001702</c:v>
                </c:pt>
                <c:pt idx="1001">
                  <c:v>458.24000000001701</c:v>
                </c:pt>
                <c:pt idx="1002">
                  <c:v>458.32000000001699</c:v>
                </c:pt>
                <c:pt idx="1003">
                  <c:v>458.40000000001697</c:v>
                </c:pt>
                <c:pt idx="1004">
                  <c:v>458.48000000001701</c:v>
                </c:pt>
                <c:pt idx="1005">
                  <c:v>458.560000000017</c:v>
                </c:pt>
                <c:pt idx="1006">
                  <c:v>458.64000000001698</c:v>
                </c:pt>
                <c:pt idx="1007">
                  <c:v>458.72000000001702</c:v>
                </c:pt>
                <c:pt idx="1008">
                  <c:v>458.80000000001701</c:v>
                </c:pt>
                <c:pt idx="1009">
                  <c:v>458.88000000001699</c:v>
                </c:pt>
                <c:pt idx="1010">
                  <c:v>458.96000000001698</c:v>
                </c:pt>
                <c:pt idx="1011">
                  <c:v>459.04000000001702</c:v>
                </c:pt>
                <c:pt idx="1012">
                  <c:v>459.120000000017</c:v>
                </c:pt>
                <c:pt idx="1013">
                  <c:v>459.20000000001698</c:v>
                </c:pt>
                <c:pt idx="1014">
                  <c:v>459.28000000001703</c:v>
                </c:pt>
                <c:pt idx="1015">
                  <c:v>459.36000000001701</c:v>
                </c:pt>
                <c:pt idx="1016">
                  <c:v>459.44000000001711</c:v>
                </c:pt>
                <c:pt idx="1017">
                  <c:v>459.52000000001698</c:v>
                </c:pt>
                <c:pt idx="1018">
                  <c:v>459.60000000001702</c:v>
                </c:pt>
                <c:pt idx="1019">
                  <c:v>459.680000000017</c:v>
                </c:pt>
                <c:pt idx="1020">
                  <c:v>459.76000000001699</c:v>
                </c:pt>
                <c:pt idx="1021">
                  <c:v>459.84000000001708</c:v>
                </c:pt>
                <c:pt idx="1022">
                  <c:v>459.92000000001701</c:v>
                </c:pt>
                <c:pt idx="1023">
                  <c:v>460.000000000017</c:v>
                </c:pt>
                <c:pt idx="1024">
                  <c:v>460.08000000001698</c:v>
                </c:pt>
                <c:pt idx="1025">
                  <c:v>460.16000000001702</c:v>
                </c:pt>
                <c:pt idx="1026">
                  <c:v>460.24000000001701</c:v>
                </c:pt>
                <c:pt idx="1027">
                  <c:v>460.32000000001699</c:v>
                </c:pt>
                <c:pt idx="1028">
                  <c:v>460.40000000001697</c:v>
                </c:pt>
                <c:pt idx="1029">
                  <c:v>460.48000000001701</c:v>
                </c:pt>
                <c:pt idx="1030">
                  <c:v>460.560000000017</c:v>
                </c:pt>
                <c:pt idx="1031">
                  <c:v>460.64000000001698</c:v>
                </c:pt>
                <c:pt idx="1032">
                  <c:v>460.72000000001702</c:v>
                </c:pt>
                <c:pt idx="1033">
                  <c:v>460.80000000001701</c:v>
                </c:pt>
                <c:pt idx="1034">
                  <c:v>460.88000000001608</c:v>
                </c:pt>
                <c:pt idx="1035">
                  <c:v>460.96000000001698</c:v>
                </c:pt>
                <c:pt idx="1036">
                  <c:v>461.04000000001702</c:v>
                </c:pt>
                <c:pt idx="1037">
                  <c:v>461.12000000001598</c:v>
                </c:pt>
                <c:pt idx="1038">
                  <c:v>461.20000000001602</c:v>
                </c:pt>
                <c:pt idx="1039">
                  <c:v>461.28000000001703</c:v>
                </c:pt>
                <c:pt idx="1040">
                  <c:v>461.36000000001599</c:v>
                </c:pt>
                <c:pt idx="1041">
                  <c:v>461.44000000001608</c:v>
                </c:pt>
                <c:pt idx="1042">
                  <c:v>461.52000000001601</c:v>
                </c:pt>
                <c:pt idx="1043">
                  <c:v>461.600000000016</c:v>
                </c:pt>
                <c:pt idx="1044">
                  <c:v>461.68000000001598</c:v>
                </c:pt>
                <c:pt idx="1045">
                  <c:v>461.76000000001602</c:v>
                </c:pt>
                <c:pt idx="1046">
                  <c:v>461.840000000016</c:v>
                </c:pt>
                <c:pt idx="1047">
                  <c:v>461.92000000001599</c:v>
                </c:pt>
                <c:pt idx="1048">
                  <c:v>462.00000000001597</c:v>
                </c:pt>
                <c:pt idx="1049">
                  <c:v>462.08000000001601</c:v>
                </c:pt>
                <c:pt idx="1050">
                  <c:v>462.160000000016</c:v>
                </c:pt>
                <c:pt idx="1051">
                  <c:v>462.24000000001598</c:v>
                </c:pt>
                <c:pt idx="1052">
                  <c:v>462.32000000001602</c:v>
                </c:pt>
                <c:pt idx="1053">
                  <c:v>462.40000000001601</c:v>
                </c:pt>
                <c:pt idx="1054">
                  <c:v>462.48000000001599</c:v>
                </c:pt>
                <c:pt idx="1055">
                  <c:v>462.56000000001598</c:v>
                </c:pt>
                <c:pt idx="1056">
                  <c:v>462.64000000001602</c:v>
                </c:pt>
                <c:pt idx="1057">
                  <c:v>462.720000000016</c:v>
                </c:pt>
                <c:pt idx="1058">
                  <c:v>462.80000000001598</c:v>
                </c:pt>
                <c:pt idx="1059">
                  <c:v>462.88000000001608</c:v>
                </c:pt>
                <c:pt idx="1060">
                  <c:v>462.96000000001601</c:v>
                </c:pt>
                <c:pt idx="1061">
                  <c:v>463.04000000001599</c:v>
                </c:pt>
                <c:pt idx="1062">
                  <c:v>463.12000000001598</c:v>
                </c:pt>
                <c:pt idx="1063">
                  <c:v>463.20000000001602</c:v>
                </c:pt>
                <c:pt idx="1064">
                  <c:v>463.280000000016</c:v>
                </c:pt>
                <c:pt idx="1065">
                  <c:v>463.36000000001599</c:v>
                </c:pt>
                <c:pt idx="1066">
                  <c:v>463.44000000001608</c:v>
                </c:pt>
                <c:pt idx="1067">
                  <c:v>463.52000000001601</c:v>
                </c:pt>
                <c:pt idx="1068">
                  <c:v>463.600000000016</c:v>
                </c:pt>
                <c:pt idx="1069">
                  <c:v>463.68000000001598</c:v>
                </c:pt>
                <c:pt idx="1070">
                  <c:v>463.76000000001602</c:v>
                </c:pt>
                <c:pt idx="1071">
                  <c:v>463.840000000016</c:v>
                </c:pt>
                <c:pt idx="1072">
                  <c:v>463.92000000001599</c:v>
                </c:pt>
                <c:pt idx="1073">
                  <c:v>464.00000000001597</c:v>
                </c:pt>
                <c:pt idx="1074">
                  <c:v>464.08000000001601</c:v>
                </c:pt>
                <c:pt idx="1075">
                  <c:v>464.160000000016</c:v>
                </c:pt>
                <c:pt idx="1076">
                  <c:v>464.24000000001598</c:v>
                </c:pt>
                <c:pt idx="1077">
                  <c:v>464.32000000001602</c:v>
                </c:pt>
                <c:pt idx="1078">
                  <c:v>464.40000000001601</c:v>
                </c:pt>
                <c:pt idx="1079">
                  <c:v>464.48000000001599</c:v>
                </c:pt>
                <c:pt idx="1080">
                  <c:v>464.56000000001598</c:v>
                </c:pt>
                <c:pt idx="1081">
                  <c:v>464.64000000001602</c:v>
                </c:pt>
                <c:pt idx="1082">
                  <c:v>464.720000000016</c:v>
                </c:pt>
                <c:pt idx="1083">
                  <c:v>464.80000000001598</c:v>
                </c:pt>
                <c:pt idx="1084">
                  <c:v>464.88000000001608</c:v>
                </c:pt>
                <c:pt idx="1085">
                  <c:v>464.96000000001601</c:v>
                </c:pt>
                <c:pt idx="1086">
                  <c:v>465.04000000001599</c:v>
                </c:pt>
                <c:pt idx="1087">
                  <c:v>465.12000000001598</c:v>
                </c:pt>
                <c:pt idx="1088">
                  <c:v>465.20000000001602</c:v>
                </c:pt>
                <c:pt idx="1089">
                  <c:v>465.280000000016</c:v>
                </c:pt>
                <c:pt idx="1090">
                  <c:v>465.36000000001599</c:v>
                </c:pt>
                <c:pt idx="1091">
                  <c:v>465.44000000001608</c:v>
                </c:pt>
                <c:pt idx="1092">
                  <c:v>465.52000000001601</c:v>
                </c:pt>
                <c:pt idx="1093">
                  <c:v>465.600000000016</c:v>
                </c:pt>
                <c:pt idx="1094">
                  <c:v>465.68000000001598</c:v>
                </c:pt>
                <c:pt idx="1095">
                  <c:v>465.76000000001602</c:v>
                </c:pt>
                <c:pt idx="1096">
                  <c:v>465.840000000016</c:v>
                </c:pt>
                <c:pt idx="1097">
                  <c:v>465.92000000001502</c:v>
                </c:pt>
                <c:pt idx="1098">
                  <c:v>466.00000000001501</c:v>
                </c:pt>
                <c:pt idx="1099">
                  <c:v>466.08000000001601</c:v>
                </c:pt>
                <c:pt idx="1100">
                  <c:v>466.16000000001497</c:v>
                </c:pt>
                <c:pt idx="1101">
                  <c:v>466.24000000001502</c:v>
                </c:pt>
                <c:pt idx="1102">
                  <c:v>466.32000000001602</c:v>
                </c:pt>
                <c:pt idx="1103">
                  <c:v>466.40000000001493</c:v>
                </c:pt>
                <c:pt idx="1104">
                  <c:v>466.48000000001502</c:v>
                </c:pt>
                <c:pt idx="1105">
                  <c:v>466.56000000001501</c:v>
                </c:pt>
                <c:pt idx="1106">
                  <c:v>466.64000000001499</c:v>
                </c:pt>
                <c:pt idx="1107">
                  <c:v>466.72000000001492</c:v>
                </c:pt>
                <c:pt idx="1108">
                  <c:v>466.80000000001502</c:v>
                </c:pt>
                <c:pt idx="1109">
                  <c:v>466.880000000015</c:v>
                </c:pt>
                <c:pt idx="1110">
                  <c:v>466.96000000001499</c:v>
                </c:pt>
                <c:pt idx="1111">
                  <c:v>467.04000000001508</c:v>
                </c:pt>
                <c:pt idx="1112">
                  <c:v>467.12000000001501</c:v>
                </c:pt>
                <c:pt idx="1113">
                  <c:v>467.200000000015</c:v>
                </c:pt>
                <c:pt idx="1114">
                  <c:v>467.28000000001492</c:v>
                </c:pt>
                <c:pt idx="1115">
                  <c:v>467.36000000001502</c:v>
                </c:pt>
                <c:pt idx="1116">
                  <c:v>467.440000000015</c:v>
                </c:pt>
                <c:pt idx="1117">
                  <c:v>467.52000000001499</c:v>
                </c:pt>
                <c:pt idx="1118">
                  <c:v>467.60000000001497</c:v>
                </c:pt>
                <c:pt idx="1119">
                  <c:v>467.68000000001501</c:v>
                </c:pt>
                <c:pt idx="1120">
                  <c:v>467.760000000015</c:v>
                </c:pt>
                <c:pt idx="1121">
                  <c:v>467.84000000001498</c:v>
                </c:pt>
                <c:pt idx="1122">
                  <c:v>467.92000000001502</c:v>
                </c:pt>
                <c:pt idx="1123">
                  <c:v>468.00000000001501</c:v>
                </c:pt>
                <c:pt idx="1124">
                  <c:v>468.08000000001499</c:v>
                </c:pt>
                <c:pt idx="1125">
                  <c:v>468.16000000001497</c:v>
                </c:pt>
                <c:pt idx="1126">
                  <c:v>468.24000000001502</c:v>
                </c:pt>
                <c:pt idx="1127">
                  <c:v>468.320000000015</c:v>
                </c:pt>
                <c:pt idx="1128">
                  <c:v>468.40000000001493</c:v>
                </c:pt>
                <c:pt idx="1129">
                  <c:v>468.48000000001502</c:v>
                </c:pt>
                <c:pt idx="1130">
                  <c:v>468.56000000001501</c:v>
                </c:pt>
                <c:pt idx="1131">
                  <c:v>468.64000000001499</c:v>
                </c:pt>
                <c:pt idx="1132">
                  <c:v>468.72000000001492</c:v>
                </c:pt>
                <c:pt idx="1133">
                  <c:v>468.80000000001502</c:v>
                </c:pt>
                <c:pt idx="1134">
                  <c:v>468.880000000015</c:v>
                </c:pt>
                <c:pt idx="1135">
                  <c:v>468.96000000001499</c:v>
                </c:pt>
                <c:pt idx="1136">
                  <c:v>469.04000000001508</c:v>
                </c:pt>
                <c:pt idx="1137">
                  <c:v>469.12000000001501</c:v>
                </c:pt>
                <c:pt idx="1138">
                  <c:v>469.200000000015</c:v>
                </c:pt>
                <c:pt idx="1139">
                  <c:v>469.28000000001492</c:v>
                </c:pt>
                <c:pt idx="1140">
                  <c:v>469.36000000001502</c:v>
                </c:pt>
                <c:pt idx="1141">
                  <c:v>469.440000000015</c:v>
                </c:pt>
                <c:pt idx="1142">
                  <c:v>469.52000000001499</c:v>
                </c:pt>
                <c:pt idx="1143">
                  <c:v>469.60000000001497</c:v>
                </c:pt>
                <c:pt idx="1144">
                  <c:v>469.68000000001501</c:v>
                </c:pt>
                <c:pt idx="1145">
                  <c:v>469.760000000015</c:v>
                </c:pt>
                <c:pt idx="1146">
                  <c:v>469.84000000001498</c:v>
                </c:pt>
                <c:pt idx="1147">
                  <c:v>469.92000000001502</c:v>
                </c:pt>
                <c:pt idx="1148">
                  <c:v>470.00000000001501</c:v>
                </c:pt>
                <c:pt idx="1149">
                  <c:v>470.08000000001499</c:v>
                </c:pt>
                <c:pt idx="1150">
                  <c:v>470.16000000001497</c:v>
                </c:pt>
                <c:pt idx="1151">
                  <c:v>470.24000000001502</c:v>
                </c:pt>
                <c:pt idx="1152">
                  <c:v>470.320000000015</c:v>
                </c:pt>
                <c:pt idx="1153">
                  <c:v>470.40000000001493</c:v>
                </c:pt>
                <c:pt idx="1154">
                  <c:v>470.48000000001502</c:v>
                </c:pt>
                <c:pt idx="1155">
                  <c:v>470.56000000001501</c:v>
                </c:pt>
                <c:pt idx="1156">
                  <c:v>470.64000000001499</c:v>
                </c:pt>
                <c:pt idx="1157">
                  <c:v>470.72000000001492</c:v>
                </c:pt>
                <c:pt idx="1158">
                  <c:v>470.80000000001502</c:v>
                </c:pt>
                <c:pt idx="1159">
                  <c:v>470.880000000015</c:v>
                </c:pt>
                <c:pt idx="1160">
                  <c:v>470.96000000001402</c:v>
                </c:pt>
                <c:pt idx="1161">
                  <c:v>471.04000000001508</c:v>
                </c:pt>
                <c:pt idx="1162">
                  <c:v>471.12000000001399</c:v>
                </c:pt>
                <c:pt idx="1163">
                  <c:v>471.20000000001397</c:v>
                </c:pt>
                <c:pt idx="1164">
                  <c:v>471.28000000001492</c:v>
                </c:pt>
                <c:pt idx="1165">
                  <c:v>471.36000000001502</c:v>
                </c:pt>
                <c:pt idx="1166">
                  <c:v>471.44000000001398</c:v>
                </c:pt>
                <c:pt idx="1167">
                  <c:v>471.52000000001402</c:v>
                </c:pt>
                <c:pt idx="1168">
                  <c:v>471.60000000001401</c:v>
                </c:pt>
                <c:pt idx="1169">
                  <c:v>471.68000000001399</c:v>
                </c:pt>
                <c:pt idx="1170">
                  <c:v>471.76000000001397</c:v>
                </c:pt>
                <c:pt idx="1171">
                  <c:v>471.84000000001402</c:v>
                </c:pt>
                <c:pt idx="1172">
                  <c:v>471.92000000001389</c:v>
                </c:pt>
                <c:pt idx="1173">
                  <c:v>472.00000000001398</c:v>
                </c:pt>
                <c:pt idx="1174">
                  <c:v>472.08000000001402</c:v>
                </c:pt>
                <c:pt idx="1175">
                  <c:v>472.16000000001401</c:v>
                </c:pt>
                <c:pt idx="1176">
                  <c:v>472.24000000001399</c:v>
                </c:pt>
                <c:pt idx="1177">
                  <c:v>472.32000000001398</c:v>
                </c:pt>
                <c:pt idx="1178">
                  <c:v>472.40000000001402</c:v>
                </c:pt>
                <c:pt idx="1179">
                  <c:v>472.48000000001389</c:v>
                </c:pt>
                <c:pt idx="1180">
                  <c:v>472.56000000001399</c:v>
                </c:pt>
                <c:pt idx="1181">
                  <c:v>472.64000000001408</c:v>
                </c:pt>
                <c:pt idx="1182">
                  <c:v>472.72000000001401</c:v>
                </c:pt>
                <c:pt idx="1183">
                  <c:v>472.80000000001411</c:v>
                </c:pt>
                <c:pt idx="1184">
                  <c:v>472.88000000001398</c:v>
                </c:pt>
                <c:pt idx="1185">
                  <c:v>472.96000000001402</c:v>
                </c:pt>
                <c:pt idx="1186">
                  <c:v>473.040000000014</c:v>
                </c:pt>
                <c:pt idx="1187">
                  <c:v>473.12000000001399</c:v>
                </c:pt>
                <c:pt idx="1188">
                  <c:v>473.20000000001397</c:v>
                </c:pt>
                <c:pt idx="1189">
                  <c:v>473.28000000001401</c:v>
                </c:pt>
                <c:pt idx="1190">
                  <c:v>473.360000000014</c:v>
                </c:pt>
                <c:pt idx="1191">
                  <c:v>473.44000000001398</c:v>
                </c:pt>
                <c:pt idx="1192">
                  <c:v>473.52000000001402</c:v>
                </c:pt>
                <c:pt idx="1193">
                  <c:v>473.60000000001401</c:v>
                </c:pt>
                <c:pt idx="1194">
                  <c:v>473.68000000001399</c:v>
                </c:pt>
                <c:pt idx="1195">
                  <c:v>473.76000000001397</c:v>
                </c:pt>
                <c:pt idx="1196">
                  <c:v>473.84000000001402</c:v>
                </c:pt>
                <c:pt idx="1197">
                  <c:v>473.92000000001389</c:v>
                </c:pt>
                <c:pt idx="1198">
                  <c:v>474.00000000001398</c:v>
                </c:pt>
                <c:pt idx="1199">
                  <c:v>474.08000000001402</c:v>
                </c:pt>
                <c:pt idx="1200">
                  <c:v>474.16000000001401</c:v>
                </c:pt>
                <c:pt idx="1201">
                  <c:v>474.24000000001399</c:v>
                </c:pt>
                <c:pt idx="1202">
                  <c:v>474.32000000001398</c:v>
                </c:pt>
                <c:pt idx="1203">
                  <c:v>474.40000000001402</c:v>
                </c:pt>
                <c:pt idx="1204">
                  <c:v>474.48000000001389</c:v>
                </c:pt>
                <c:pt idx="1205">
                  <c:v>474.56000000001399</c:v>
                </c:pt>
                <c:pt idx="1206">
                  <c:v>474.64000000001408</c:v>
                </c:pt>
                <c:pt idx="1207">
                  <c:v>474.72000000001401</c:v>
                </c:pt>
                <c:pt idx="1208">
                  <c:v>474.80000000001411</c:v>
                </c:pt>
                <c:pt idx="1209">
                  <c:v>474.88000000001398</c:v>
                </c:pt>
                <c:pt idx="1210">
                  <c:v>474.96000000001402</c:v>
                </c:pt>
                <c:pt idx="1211">
                  <c:v>475.040000000014</c:v>
                </c:pt>
                <c:pt idx="1212">
                  <c:v>475.12000000001399</c:v>
                </c:pt>
                <c:pt idx="1213">
                  <c:v>475.20000000001397</c:v>
                </c:pt>
                <c:pt idx="1214">
                  <c:v>475.28000000001401</c:v>
                </c:pt>
                <c:pt idx="1215">
                  <c:v>475.360000000014</c:v>
                </c:pt>
                <c:pt idx="1216">
                  <c:v>475.44000000001398</c:v>
                </c:pt>
                <c:pt idx="1217">
                  <c:v>475.52000000001402</c:v>
                </c:pt>
                <c:pt idx="1218">
                  <c:v>475.60000000001401</c:v>
                </c:pt>
                <c:pt idx="1219">
                  <c:v>475.68000000001399</c:v>
                </c:pt>
                <c:pt idx="1220">
                  <c:v>475.76000000001397</c:v>
                </c:pt>
                <c:pt idx="1221">
                  <c:v>475.84000000001402</c:v>
                </c:pt>
                <c:pt idx="1222">
                  <c:v>475.92000000001389</c:v>
                </c:pt>
                <c:pt idx="1223">
                  <c:v>476.00000000001398</c:v>
                </c:pt>
                <c:pt idx="1224">
                  <c:v>476.08000000001402</c:v>
                </c:pt>
                <c:pt idx="1225">
                  <c:v>476.16000000001299</c:v>
                </c:pt>
                <c:pt idx="1226">
                  <c:v>476.24000000001308</c:v>
                </c:pt>
                <c:pt idx="1227">
                  <c:v>476.32000000001301</c:v>
                </c:pt>
                <c:pt idx="1228">
                  <c:v>476.40000000001402</c:v>
                </c:pt>
                <c:pt idx="1229">
                  <c:v>476.48000000001292</c:v>
                </c:pt>
                <c:pt idx="1230">
                  <c:v>476.56000000001302</c:v>
                </c:pt>
                <c:pt idx="1231">
                  <c:v>476.640000000013</c:v>
                </c:pt>
                <c:pt idx="1232">
                  <c:v>476.72000000001299</c:v>
                </c:pt>
                <c:pt idx="1233">
                  <c:v>476.80000000001297</c:v>
                </c:pt>
                <c:pt idx="1234">
                  <c:v>476.88000000001301</c:v>
                </c:pt>
                <c:pt idx="1235">
                  <c:v>476.960000000013</c:v>
                </c:pt>
                <c:pt idx="1236">
                  <c:v>477.04000000001298</c:v>
                </c:pt>
                <c:pt idx="1237">
                  <c:v>477.12000000001302</c:v>
                </c:pt>
                <c:pt idx="1238">
                  <c:v>477.20000000001301</c:v>
                </c:pt>
                <c:pt idx="1239">
                  <c:v>477.28000000001299</c:v>
                </c:pt>
                <c:pt idx="1240">
                  <c:v>477.36000000001297</c:v>
                </c:pt>
                <c:pt idx="1241">
                  <c:v>477.44000000001301</c:v>
                </c:pt>
                <c:pt idx="1242">
                  <c:v>477.520000000013</c:v>
                </c:pt>
                <c:pt idx="1243">
                  <c:v>477.60000000001298</c:v>
                </c:pt>
                <c:pt idx="1244">
                  <c:v>477.68000000001302</c:v>
                </c:pt>
                <c:pt idx="1245">
                  <c:v>477.76000000001301</c:v>
                </c:pt>
                <c:pt idx="1246">
                  <c:v>477.84000000001299</c:v>
                </c:pt>
                <c:pt idx="1247">
                  <c:v>477.92000000001292</c:v>
                </c:pt>
                <c:pt idx="1248">
                  <c:v>478.00000000001302</c:v>
                </c:pt>
                <c:pt idx="1249">
                  <c:v>478.080000000013</c:v>
                </c:pt>
                <c:pt idx="1250">
                  <c:v>478.16000000001299</c:v>
                </c:pt>
                <c:pt idx="1251">
                  <c:v>478.24000000001308</c:v>
                </c:pt>
                <c:pt idx="1252">
                  <c:v>478.32000000001301</c:v>
                </c:pt>
                <c:pt idx="1253">
                  <c:v>478.40000000001299</c:v>
                </c:pt>
                <c:pt idx="1254">
                  <c:v>478.48000000001292</c:v>
                </c:pt>
                <c:pt idx="1255">
                  <c:v>478.56000000001302</c:v>
                </c:pt>
                <c:pt idx="1256">
                  <c:v>478.640000000013</c:v>
                </c:pt>
                <c:pt idx="1257">
                  <c:v>478.72000000001299</c:v>
                </c:pt>
                <c:pt idx="1258">
                  <c:v>478.80000000001297</c:v>
                </c:pt>
                <c:pt idx="1259">
                  <c:v>478.88000000001301</c:v>
                </c:pt>
                <c:pt idx="1260">
                  <c:v>478.960000000013</c:v>
                </c:pt>
                <c:pt idx="1261">
                  <c:v>479.04000000001298</c:v>
                </c:pt>
                <c:pt idx="1262">
                  <c:v>479.12000000001302</c:v>
                </c:pt>
                <c:pt idx="1263">
                  <c:v>479.20000000001301</c:v>
                </c:pt>
                <c:pt idx="1264">
                  <c:v>479.28000000001299</c:v>
                </c:pt>
                <c:pt idx="1265">
                  <c:v>479.36000000001297</c:v>
                </c:pt>
                <c:pt idx="1266">
                  <c:v>479.44000000001301</c:v>
                </c:pt>
                <c:pt idx="1267">
                  <c:v>479.520000000013</c:v>
                </c:pt>
                <c:pt idx="1268">
                  <c:v>479.60000000001298</c:v>
                </c:pt>
                <c:pt idx="1269">
                  <c:v>479.68000000001302</c:v>
                </c:pt>
                <c:pt idx="1270">
                  <c:v>479.76000000001301</c:v>
                </c:pt>
                <c:pt idx="1271">
                  <c:v>479.84000000001299</c:v>
                </c:pt>
                <c:pt idx="1272">
                  <c:v>479.92000000001292</c:v>
                </c:pt>
                <c:pt idx="1273">
                  <c:v>480.00000000001302</c:v>
                </c:pt>
                <c:pt idx="1274">
                  <c:v>480.080000000013</c:v>
                </c:pt>
                <c:pt idx="1275">
                  <c:v>480.16000000001299</c:v>
                </c:pt>
                <c:pt idx="1276">
                  <c:v>480.24000000001308</c:v>
                </c:pt>
                <c:pt idx="1277">
                  <c:v>480.32000000001301</c:v>
                </c:pt>
                <c:pt idx="1278">
                  <c:v>480.40000000001299</c:v>
                </c:pt>
                <c:pt idx="1279">
                  <c:v>480.48000000001292</c:v>
                </c:pt>
                <c:pt idx="1280">
                  <c:v>480.56000000001302</c:v>
                </c:pt>
                <c:pt idx="1281">
                  <c:v>480.640000000013</c:v>
                </c:pt>
                <c:pt idx="1282">
                  <c:v>480.72000000001299</c:v>
                </c:pt>
                <c:pt idx="1283">
                  <c:v>480.80000000001297</c:v>
                </c:pt>
                <c:pt idx="1284">
                  <c:v>480.88000000001301</c:v>
                </c:pt>
                <c:pt idx="1285">
                  <c:v>480.960000000013</c:v>
                </c:pt>
                <c:pt idx="1286">
                  <c:v>481.04000000001298</c:v>
                </c:pt>
                <c:pt idx="1287">
                  <c:v>481.12000000001302</c:v>
                </c:pt>
                <c:pt idx="1288">
                  <c:v>481.20000000001198</c:v>
                </c:pt>
                <c:pt idx="1289">
                  <c:v>481.28000000001202</c:v>
                </c:pt>
                <c:pt idx="1290">
                  <c:v>481.36000000001201</c:v>
                </c:pt>
                <c:pt idx="1291">
                  <c:v>481.44000000001199</c:v>
                </c:pt>
                <c:pt idx="1292">
                  <c:v>481.52000000001198</c:v>
                </c:pt>
                <c:pt idx="1293">
                  <c:v>481.60000000001202</c:v>
                </c:pt>
                <c:pt idx="1294">
                  <c:v>481.680000000012</c:v>
                </c:pt>
                <c:pt idx="1295">
                  <c:v>481.76000000001198</c:v>
                </c:pt>
                <c:pt idx="1296">
                  <c:v>481.84000000001208</c:v>
                </c:pt>
                <c:pt idx="1297">
                  <c:v>481.92000000001201</c:v>
                </c:pt>
                <c:pt idx="1298">
                  <c:v>482.00000000001211</c:v>
                </c:pt>
                <c:pt idx="1299">
                  <c:v>482.08000000001198</c:v>
                </c:pt>
                <c:pt idx="1300">
                  <c:v>482.16000000001202</c:v>
                </c:pt>
                <c:pt idx="1301">
                  <c:v>482.240000000012</c:v>
                </c:pt>
                <c:pt idx="1302">
                  <c:v>482.32000000001199</c:v>
                </c:pt>
                <c:pt idx="1303">
                  <c:v>482.40000000001203</c:v>
                </c:pt>
                <c:pt idx="1304">
                  <c:v>482.48000000001201</c:v>
                </c:pt>
                <c:pt idx="1305">
                  <c:v>482.560000000012</c:v>
                </c:pt>
                <c:pt idx="1306">
                  <c:v>482.64000000001198</c:v>
                </c:pt>
                <c:pt idx="1307">
                  <c:v>482.72000000001202</c:v>
                </c:pt>
                <c:pt idx="1308">
                  <c:v>482.80000000001201</c:v>
                </c:pt>
                <c:pt idx="1309">
                  <c:v>482.88000000001199</c:v>
                </c:pt>
                <c:pt idx="1310">
                  <c:v>482.96000000001197</c:v>
                </c:pt>
                <c:pt idx="1311">
                  <c:v>483.04000000001201</c:v>
                </c:pt>
                <c:pt idx="1312">
                  <c:v>483.120000000012</c:v>
                </c:pt>
                <c:pt idx="1313">
                  <c:v>483.20000000001198</c:v>
                </c:pt>
                <c:pt idx="1314">
                  <c:v>483.28000000001202</c:v>
                </c:pt>
                <c:pt idx="1315">
                  <c:v>483.36000000001201</c:v>
                </c:pt>
                <c:pt idx="1316">
                  <c:v>483.44000000001199</c:v>
                </c:pt>
                <c:pt idx="1317">
                  <c:v>483.52000000001198</c:v>
                </c:pt>
                <c:pt idx="1318">
                  <c:v>483.60000000001202</c:v>
                </c:pt>
                <c:pt idx="1319">
                  <c:v>483.680000000012</c:v>
                </c:pt>
                <c:pt idx="1320">
                  <c:v>483.76000000001198</c:v>
                </c:pt>
                <c:pt idx="1321">
                  <c:v>483.84000000001208</c:v>
                </c:pt>
                <c:pt idx="1322">
                  <c:v>483.92000000001201</c:v>
                </c:pt>
                <c:pt idx="1323">
                  <c:v>484.00000000001211</c:v>
                </c:pt>
                <c:pt idx="1324">
                  <c:v>484.08000000001198</c:v>
                </c:pt>
                <c:pt idx="1325">
                  <c:v>484.16000000001202</c:v>
                </c:pt>
                <c:pt idx="1326">
                  <c:v>484.240000000012</c:v>
                </c:pt>
                <c:pt idx="1327">
                  <c:v>484.32000000001199</c:v>
                </c:pt>
                <c:pt idx="1328">
                  <c:v>484.40000000001203</c:v>
                </c:pt>
                <c:pt idx="1329">
                  <c:v>484.48000000001201</c:v>
                </c:pt>
                <c:pt idx="1330">
                  <c:v>484.560000000012</c:v>
                </c:pt>
                <c:pt idx="1331">
                  <c:v>484.64000000001198</c:v>
                </c:pt>
                <c:pt idx="1332">
                  <c:v>484.72000000001202</c:v>
                </c:pt>
                <c:pt idx="1333">
                  <c:v>484.80000000001201</c:v>
                </c:pt>
                <c:pt idx="1334">
                  <c:v>484.88000000001199</c:v>
                </c:pt>
                <c:pt idx="1335">
                  <c:v>484.96000000001197</c:v>
                </c:pt>
                <c:pt idx="1336">
                  <c:v>485.04000000001201</c:v>
                </c:pt>
                <c:pt idx="1337">
                  <c:v>485.120000000012</c:v>
                </c:pt>
                <c:pt idx="1338">
                  <c:v>485.20000000001198</c:v>
                </c:pt>
                <c:pt idx="1339">
                  <c:v>485.28000000001202</c:v>
                </c:pt>
                <c:pt idx="1340">
                  <c:v>485.36000000001201</c:v>
                </c:pt>
                <c:pt idx="1341">
                  <c:v>485.44000000001199</c:v>
                </c:pt>
                <c:pt idx="1342">
                  <c:v>485.52000000001198</c:v>
                </c:pt>
                <c:pt idx="1343">
                  <c:v>485.60000000001202</c:v>
                </c:pt>
                <c:pt idx="1344">
                  <c:v>485.680000000012</c:v>
                </c:pt>
                <c:pt idx="1345">
                  <c:v>485.76000000001198</c:v>
                </c:pt>
                <c:pt idx="1346">
                  <c:v>485.84000000001208</c:v>
                </c:pt>
                <c:pt idx="1347">
                  <c:v>485.92000000001201</c:v>
                </c:pt>
                <c:pt idx="1348">
                  <c:v>486.00000000001211</c:v>
                </c:pt>
                <c:pt idx="1349">
                  <c:v>486.08000000001198</c:v>
                </c:pt>
                <c:pt idx="1350">
                  <c:v>486.16000000001202</c:v>
                </c:pt>
                <c:pt idx="1351">
                  <c:v>486.24000000001098</c:v>
                </c:pt>
                <c:pt idx="1352">
                  <c:v>486.32000000001102</c:v>
                </c:pt>
                <c:pt idx="1353">
                  <c:v>486.400000000011</c:v>
                </c:pt>
                <c:pt idx="1354">
                  <c:v>486.48000000001099</c:v>
                </c:pt>
                <c:pt idx="1355">
                  <c:v>486.56000000001097</c:v>
                </c:pt>
                <c:pt idx="1356">
                  <c:v>486.64000000001101</c:v>
                </c:pt>
                <c:pt idx="1357">
                  <c:v>486.720000000011</c:v>
                </c:pt>
                <c:pt idx="1358">
                  <c:v>486.80000000001098</c:v>
                </c:pt>
                <c:pt idx="1359">
                  <c:v>486.88000000001102</c:v>
                </c:pt>
                <c:pt idx="1360">
                  <c:v>486.96000000001101</c:v>
                </c:pt>
                <c:pt idx="1361">
                  <c:v>487.04000000001099</c:v>
                </c:pt>
                <c:pt idx="1362">
                  <c:v>487.12000000001098</c:v>
                </c:pt>
                <c:pt idx="1363">
                  <c:v>487.20000000001102</c:v>
                </c:pt>
                <c:pt idx="1364">
                  <c:v>487.280000000011</c:v>
                </c:pt>
                <c:pt idx="1365">
                  <c:v>487.36000000001098</c:v>
                </c:pt>
                <c:pt idx="1366">
                  <c:v>487.44000000001108</c:v>
                </c:pt>
                <c:pt idx="1367">
                  <c:v>487.52000000001101</c:v>
                </c:pt>
                <c:pt idx="1368">
                  <c:v>487.60000000001099</c:v>
                </c:pt>
                <c:pt idx="1369">
                  <c:v>487.68000000001098</c:v>
                </c:pt>
                <c:pt idx="1370">
                  <c:v>487.76000000001102</c:v>
                </c:pt>
                <c:pt idx="1371">
                  <c:v>487.840000000011</c:v>
                </c:pt>
                <c:pt idx="1372">
                  <c:v>487.92000000001099</c:v>
                </c:pt>
                <c:pt idx="1373">
                  <c:v>488.00000000001108</c:v>
                </c:pt>
                <c:pt idx="1374">
                  <c:v>488.08000000001101</c:v>
                </c:pt>
                <c:pt idx="1375">
                  <c:v>488.160000000011</c:v>
                </c:pt>
                <c:pt idx="1376">
                  <c:v>488.24000000001098</c:v>
                </c:pt>
                <c:pt idx="1377">
                  <c:v>488.32000000001102</c:v>
                </c:pt>
                <c:pt idx="1378">
                  <c:v>488.400000000011</c:v>
                </c:pt>
                <c:pt idx="1379">
                  <c:v>488.48000000001099</c:v>
                </c:pt>
                <c:pt idx="1380">
                  <c:v>488.56000000001097</c:v>
                </c:pt>
                <c:pt idx="1381">
                  <c:v>488.64000000001101</c:v>
                </c:pt>
                <c:pt idx="1382">
                  <c:v>488.720000000011</c:v>
                </c:pt>
                <c:pt idx="1383">
                  <c:v>488.80000000001098</c:v>
                </c:pt>
                <c:pt idx="1384">
                  <c:v>488.88000000001102</c:v>
                </c:pt>
                <c:pt idx="1385">
                  <c:v>488.96000000001101</c:v>
                </c:pt>
                <c:pt idx="1386">
                  <c:v>489.04000000001099</c:v>
                </c:pt>
                <c:pt idx="1387">
                  <c:v>489.12000000001098</c:v>
                </c:pt>
                <c:pt idx="1388">
                  <c:v>489.20000000001102</c:v>
                </c:pt>
                <c:pt idx="1389">
                  <c:v>489.280000000011</c:v>
                </c:pt>
                <c:pt idx="1390">
                  <c:v>489.36000000001098</c:v>
                </c:pt>
                <c:pt idx="1391">
                  <c:v>489.44000000001108</c:v>
                </c:pt>
                <c:pt idx="1392">
                  <c:v>489.52000000001101</c:v>
                </c:pt>
                <c:pt idx="1393">
                  <c:v>489.60000000001099</c:v>
                </c:pt>
                <c:pt idx="1394">
                  <c:v>489.68000000001098</c:v>
                </c:pt>
                <c:pt idx="1395">
                  <c:v>489.76000000001102</c:v>
                </c:pt>
                <c:pt idx="1396">
                  <c:v>489.840000000011</c:v>
                </c:pt>
                <c:pt idx="1397">
                  <c:v>489.92000000001099</c:v>
                </c:pt>
                <c:pt idx="1398">
                  <c:v>490.00000000001108</c:v>
                </c:pt>
                <c:pt idx="1399">
                  <c:v>490.08000000001101</c:v>
                </c:pt>
                <c:pt idx="1400">
                  <c:v>490.160000000011</c:v>
                </c:pt>
                <c:pt idx="1401">
                  <c:v>490.24000000001098</c:v>
                </c:pt>
                <c:pt idx="1402">
                  <c:v>490.32000000001102</c:v>
                </c:pt>
                <c:pt idx="1403">
                  <c:v>490.400000000011</c:v>
                </c:pt>
                <c:pt idx="1404">
                  <c:v>490.48000000001099</c:v>
                </c:pt>
                <c:pt idx="1405">
                  <c:v>490.56000000001097</c:v>
                </c:pt>
                <c:pt idx="1406">
                  <c:v>490.64000000001101</c:v>
                </c:pt>
                <c:pt idx="1407">
                  <c:v>490.720000000011</c:v>
                </c:pt>
                <c:pt idx="1408">
                  <c:v>490.80000000001098</c:v>
                </c:pt>
                <c:pt idx="1409">
                  <c:v>490.88000000001102</c:v>
                </c:pt>
                <c:pt idx="1410">
                  <c:v>490.96000000001101</c:v>
                </c:pt>
                <c:pt idx="1411">
                  <c:v>491.04000000001099</c:v>
                </c:pt>
                <c:pt idx="1412">
                  <c:v>491.12000000001098</c:v>
                </c:pt>
                <c:pt idx="1413">
                  <c:v>491.20000000001102</c:v>
                </c:pt>
                <c:pt idx="1414">
                  <c:v>491.28000000000992</c:v>
                </c:pt>
                <c:pt idx="1415">
                  <c:v>491.36000000001002</c:v>
                </c:pt>
                <c:pt idx="1416">
                  <c:v>491.44000000001</c:v>
                </c:pt>
                <c:pt idx="1417">
                  <c:v>491.52000000000999</c:v>
                </c:pt>
                <c:pt idx="1418">
                  <c:v>491.60000000001008</c:v>
                </c:pt>
                <c:pt idx="1419">
                  <c:v>491.68000000001001</c:v>
                </c:pt>
                <c:pt idx="1420">
                  <c:v>491.76000000001</c:v>
                </c:pt>
                <c:pt idx="1421">
                  <c:v>491.84000000000998</c:v>
                </c:pt>
                <c:pt idx="1422">
                  <c:v>491.92000000001002</c:v>
                </c:pt>
                <c:pt idx="1423">
                  <c:v>492.00000000001</c:v>
                </c:pt>
                <c:pt idx="1424">
                  <c:v>492.08000000000999</c:v>
                </c:pt>
                <c:pt idx="1425">
                  <c:v>492.16000000000997</c:v>
                </c:pt>
                <c:pt idx="1426">
                  <c:v>492.24000000001001</c:v>
                </c:pt>
                <c:pt idx="1427">
                  <c:v>492.32000000001</c:v>
                </c:pt>
                <c:pt idx="1428">
                  <c:v>492.40000000000992</c:v>
                </c:pt>
                <c:pt idx="1429">
                  <c:v>492.48000000001002</c:v>
                </c:pt>
                <c:pt idx="1430">
                  <c:v>492.56000000001001</c:v>
                </c:pt>
                <c:pt idx="1431">
                  <c:v>492.64000000000999</c:v>
                </c:pt>
                <c:pt idx="1432">
                  <c:v>492.72000000000992</c:v>
                </c:pt>
                <c:pt idx="1433">
                  <c:v>492.80000000001002</c:v>
                </c:pt>
                <c:pt idx="1434">
                  <c:v>492.88000000001</c:v>
                </c:pt>
                <c:pt idx="1435">
                  <c:v>492.96000000000993</c:v>
                </c:pt>
                <c:pt idx="1436">
                  <c:v>493.04000000001002</c:v>
                </c:pt>
                <c:pt idx="1437">
                  <c:v>493.12000000001001</c:v>
                </c:pt>
                <c:pt idx="1438">
                  <c:v>493.20000000000999</c:v>
                </c:pt>
                <c:pt idx="1439">
                  <c:v>493.28000000000992</c:v>
                </c:pt>
                <c:pt idx="1440">
                  <c:v>493.36000000001002</c:v>
                </c:pt>
                <c:pt idx="1441">
                  <c:v>493.44000000001</c:v>
                </c:pt>
                <c:pt idx="1442">
                  <c:v>493.52000000000999</c:v>
                </c:pt>
                <c:pt idx="1443">
                  <c:v>493.60000000001008</c:v>
                </c:pt>
                <c:pt idx="1444">
                  <c:v>493.68000000001001</c:v>
                </c:pt>
                <c:pt idx="1445">
                  <c:v>493.76000000001</c:v>
                </c:pt>
                <c:pt idx="1446">
                  <c:v>493.84000000000998</c:v>
                </c:pt>
                <c:pt idx="1447">
                  <c:v>493.92000000001002</c:v>
                </c:pt>
                <c:pt idx="1448">
                  <c:v>494.00000000001</c:v>
                </c:pt>
                <c:pt idx="1449">
                  <c:v>494.08000000000999</c:v>
                </c:pt>
                <c:pt idx="1450">
                  <c:v>494.16000000000997</c:v>
                </c:pt>
                <c:pt idx="1451">
                  <c:v>494.24000000001001</c:v>
                </c:pt>
                <c:pt idx="1452">
                  <c:v>494.32000000001</c:v>
                </c:pt>
                <c:pt idx="1453">
                  <c:v>494.40000000000992</c:v>
                </c:pt>
                <c:pt idx="1454">
                  <c:v>494.48000000001002</c:v>
                </c:pt>
                <c:pt idx="1455">
                  <c:v>494.56000000001001</c:v>
                </c:pt>
                <c:pt idx="1456">
                  <c:v>494.64000000000999</c:v>
                </c:pt>
                <c:pt idx="1457">
                  <c:v>494.72000000000992</c:v>
                </c:pt>
                <c:pt idx="1458">
                  <c:v>494.80000000001002</c:v>
                </c:pt>
                <c:pt idx="1459">
                  <c:v>494.88000000001</c:v>
                </c:pt>
                <c:pt idx="1460">
                  <c:v>494.96000000000993</c:v>
                </c:pt>
                <c:pt idx="1461">
                  <c:v>495.04000000001002</c:v>
                </c:pt>
                <c:pt idx="1462">
                  <c:v>495.12000000001001</c:v>
                </c:pt>
                <c:pt idx="1463">
                  <c:v>495.20000000000999</c:v>
                </c:pt>
                <c:pt idx="1464">
                  <c:v>495.28000000000992</c:v>
                </c:pt>
                <c:pt idx="1465">
                  <c:v>495.36000000001002</c:v>
                </c:pt>
                <c:pt idx="1466">
                  <c:v>495.44000000001</c:v>
                </c:pt>
                <c:pt idx="1467">
                  <c:v>495.52000000000999</c:v>
                </c:pt>
                <c:pt idx="1468">
                  <c:v>495.60000000001008</c:v>
                </c:pt>
                <c:pt idx="1469">
                  <c:v>495.68000000001001</c:v>
                </c:pt>
                <c:pt idx="1470">
                  <c:v>495.76000000001</c:v>
                </c:pt>
                <c:pt idx="1471">
                  <c:v>495.84000000000998</c:v>
                </c:pt>
                <c:pt idx="1472">
                  <c:v>495.92000000001002</c:v>
                </c:pt>
                <c:pt idx="1473">
                  <c:v>496.00000000001</c:v>
                </c:pt>
                <c:pt idx="1474">
                  <c:v>496.08000000000999</c:v>
                </c:pt>
                <c:pt idx="1475">
                  <c:v>496.16000000000997</c:v>
                </c:pt>
                <c:pt idx="1476">
                  <c:v>496.24000000001001</c:v>
                </c:pt>
                <c:pt idx="1477">
                  <c:v>496.32000000000897</c:v>
                </c:pt>
                <c:pt idx="1478">
                  <c:v>496.40000000000902</c:v>
                </c:pt>
                <c:pt idx="1479">
                  <c:v>496.48000000000889</c:v>
                </c:pt>
                <c:pt idx="1480">
                  <c:v>496.56000000000898</c:v>
                </c:pt>
                <c:pt idx="1481">
                  <c:v>496.64000000000902</c:v>
                </c:pt>
                <c:pt idx="1482">
                  <c:v>496.72000000000901</c:v>
                </c:pt>
                <c:pt idx="1483">
                  <c:v>496.80000000000899</c:v>
                </c:pt>
                <c:pt idx="1484">
                  <c:v>496.88000000000898</c:v>
                </c:pt>
                <c:pt idx="1485">
                  <c:v>496.96000000000902</c:v>
                </c:pt>
                <c:pt idx="1486">
                  <c:v>497.040000000009</c:v>
                </c:pt>
                <c:pt idx="1487">
                  <c:v>497.12000000000899</c:v>
                </c:pt>
                <c:pt idx="1488">
                  <c:v>497.20000000000903</c:v>
                </c:pt>
                <c:pt idx="1489">
                  <c:v>497.28000000000901</c:v>
                </c:pt>
                <c:pt idx="1490">
                  <c:v>497.36000000000911</c:v>
                </c:pt>
                <c:pt idx="1491">
                  <c:v>497.44000000000898</c:v>
                </c:pt>
                <c:pt idx="1492">
                  <c:v>497.52000000000902</c:v>
                </c:pt>
                <c:pt idx="1493">
                  <c:v>497.600000000009</c:v>
                </c:pt>
                <c:pt idx="1494">
                  <c:v>497.68000000000899</c:v>
                </c:pt>
                <c:pt idx="1495">
                  <c:v>497.76000000000897</c:v>
                </c:pt>
                <c:pt idx="1496">
                  <c:v>497.84000000000901</c:v>
                </c:pt>
                <c:pt idx="1497">
                  <c:v>497.92000000000883</c:v>
                </c:pt>
                <c:pt idx="1498">
                  <c:v>498.00000000000898</c:v>
                </c:pt>
                <c:pt idx="1499">
                  <c:v>498.08000000000902</c:v>
                </c:pt>
                <c:pt idx="1500">
                  <c:v>498.16000000000901</c:v>
                </c:pt>
                <c:pt idx="1501">
                  <c:v>498.24000000000899</c:v>
                </c:pt>
                <c:pt idx="1502">
                  <c:v>498.32000000000897</c:v>
                </c:pt>
                <c:pt idx="1503">
                  <c:v>498.40000000000902</c:v>
                </c:pt>
                <c:pt idx="1504">
                  <c:v>498.48000000000889</c:v>
                </c:pt>
                <c:pt idx="1505">
                  <c:v>498.56000000000898</c:v>
                </c:pt>
                <c:pt idx="1506">
                  <c:v>498.64000000000902</c:v>
                </c:pt>
                <c:pt idx="1507">
                  <c:v>498.72000000000901</c:v>
                </c:pt>
                <c:pt idx="1508">
                  <c:v>498.80000000000899</c:v>
                </c:pt>
                <c:pt idx="1509">
                  <c:v>498.88000000000898</c:v>
                </c:pt>
                <c:pt idx="1510">
                  <c:v>498.96000000000902</c:v>
                </c:pt>
                <c:pt idx="1511">
                  <c:v>499.040000000009</c:v>
                </c:pt>
                <c:pt idx="1512">
                  <c:v>499.12000000000899</c:v>
                </c:pt>
                <c:pt idx="1513">
                  <c:v>499.20000000000903</c:v>
                </c:pt>
                <c:pt idx="1514">
                  <c:v>499.28000000000901</c:v>
                </c:pt>
                <c:pt idx="1515">
                  <c:v>499.36000000000911</c:v>
                </c:pt>
                <c:pt idx="1516">
                  <c:v>499.44000000000898</c:v>
                </c:pt>
                <c:pt idx="1517">
                  <c:v>499.52000000000902</c:v>
                </c:pt>
                <c:pt idx="1518">
                  <c:v>499.600000000009</c:v>
                </c:pt>
                <c:pt idx="1519">
                  <c:v>499.68000000000899</c:v>
                </c:pt>
                <c:pt idx="1520">
                  <c:v>499.76000000000897</c:v>
                </c:pt>
                <c:pt idx="1521">
                  <c:v>499.84000000000901</c:v>
                </c:pt>
                <c:pt idx="1522">
                  <c:v>499.92000000000883</c:v>
                </c:pt>
                <c:pt idx="1523">
                  <c:v>500.00000000000898</c:v>
                </c:pt>
                <c:pt idx="1524">
                  <c:v>500.08000000000902</c:v>
                </c:pt>
                <c:pt idx="1525">
                  <c:v>500.16000000000901</c:v>
                </c:pt>
                <c:pt idx="1526">
                  <c:v>500.24000000000899</c:v>
                </c:pt>
                <c:pt idx="1527">
                  <c:v>500.32000000000897</c:v>
                </c:pt>
                <c:pt idx="1528">
                  <c:v>500.40000000000902</c:v>
                </c:pt>
                <c:pt idx="1529">
                  <c:v>500.48000000000889</c:v>
                </c:pt>
                <c:pt idx="1530">
                  <c:v>500.56000000000898</c:v>
                </c:pt>
                <c:pt idx="1531">
                  <c:v>500.64000000000902</c:v>
                </c:pt>
                <c:pt idx="1532">
                  <c:v>500.72000000000901</c:v>
                </c:pt>
                <c:pt idx="1533">
                  <c:v>500.80000000000899</c:v>
                </c:pt>
                <c:pt idx="1534">
                  <c:v>500.88000000000898</c:v>
                </c:pt>
                <c:pt idx="1535">
                  <c:v>500.96000000000902</c:v>
                </c:pt>
                <c:pt idx="1536">
                  <c:v>501.040000000009</c:v>
                </c:pt>
                <c:pt idx="1537">
                  <c:v>501.12000000000899</c:v>
                </c:pt>
                <c:pt idx="1538">
                  <c:v>501.20000000000903</c:v>
                </c:pt>
                <c:pt idx="1539">
                  <c:v>501.28000000000901</c:v>
                </c:pt>
                <c:pt idx="1540">
                  <c:v>501.36000000000797</c:v>
                </c:pt>
                <c:pt idx="1541">
                  <c:v>501.44000000000801</c:v>
                </c:pt>
                <c:pt idx="1542">
                  <c:v>501.520000000008</c:v>
                </c:pt>
                <c:pt idx="1543">
                  <c:v>501.60000000000798</c:v>
                </c:pt>
                <c:pt idx="1544">
                  <c:v>501.68000000000802</c:v>
                </c:pt>
                <c:pt idx="1545">
                  <c:v>501.76000000000801</c:v>
                </c:pt>
                <c:pt idx="1546">
                  <c:v>501.84000000000799</c:v>
                </c:pt>
                <c:pt idx="1547">
                  <c:v>501.92000000000792</c:v>
                </c:pt>
                <c:pt idx="1548">
                  <c:v>502.00000000000801</c:v>
                </c:pt>
                <c:pt idx="1549">
                  <c:v>502.080000000008</c:v>
                </c:pt>
                <c:pt idx="1550">
                  <c:v>502.16000000000798</c:v>
                </c:pt>
                <c:pt idx="1551">
                  <c:v>502.24000000000802</c:v>
                </c:pt>
                <c:pt idx="1552">
                  <c:v>502.32000000000801</c:v>
                </c:pt>
                <c:pt idx="1553">
                  <c:v>502.40000000000799</c:v>
                </c:pt>
                <c:pt idx="1554">
                  <c:v>502.48000000000792</c:v>
                </c:pt>
                <c:pt idx="1555">
                  <c:v>502.56000000000802</c:v>
                </c:pt>
                <c:pt idx="1556">
                  <c:v>502.640000000008</c:v>
                </c:pt>
                <c:pt idx="1557">
                  <c:v>502.72000000000799</c:v>
                </c:pt>
                <c:pt idx="1558">
                  <c:v>502.80000000000808</c:v>
                </c:pt>
                <c:pt idx="1559">
                  <c:v>502.88000000000801</c:v>
                </c:pt>
                <c:pt idx="1560">
                  <c:v>502.96000000000799</c:v>
                </c:pt>
                <c:pt idx="1561">
                  <c:v>503.04000000000798</c:v>
                </c:pt>
                <c:pt idx="1562">
                  <c:v>503.12000000000802</c:v>
                </c:pt>
                <c:pt idx="1563">
                  <c:v>503.200000000008</c:v>
                </c:pt>
                <c:pt idx="1564">
                  <c:v>503.28000000000799</c:v>
                </c:pt>
                <c:pt idx="1565">
                  <c:v>503.36000000000797</c:v>
                </c:pt>
                <c:pt idx="1566">
                  <c:v>503.44000000000801</c:v>
                </c:pt>
                <c:pt idx="1567">
                  <c:v>503.520000000008</c:v>
                </c:pt>
                <c:pt idx="1568">
                  <c:v>503.60000000000798</c:v>
                </c:pt>
                <c:pt idx="1569">
                  <c:v>503.68000000000802</c:v>
                </c:pt>
                <c:pt idx="1570">
                  <c:v>503.76000000000801</c:v>
                </c:pt>
                <c:pt idx="1571">
                  <c:v>503.84000000000799</c:v>
                </c:pt>
                <c:pt idx="1572">
                  <c:v>503.92000000000792</c:v>
                </c:pt>
                <c:pt idx="1573">
                  <c:v>504.00000000000801</c:v>
                </c:pt>
                <c:pt idx="1574">
                  <c:v>504.080000000008</c:v>
                </c:pt>
                <c:pt idx="1575">
                  <c:v>504.16000000000798</c:v>
                </c:pt>
                <c:pt idx="1576">
                  <c:v>504.24000000000802</c:v>
                </c:pt>
                <c:pt idx="1577">
                  <c:v>504.32000000000801</c:v>
                </c:pt>
                <c:pt idx="1578">
                  <c:v>504.40000000000799</c:v>
                </c:pt>
                <c:pt idx="1579">
                  <c:v>504.48000000000792</c:v>
                </c:pt>
                <c:pt idx="1580">
                  <c:v>504.56000000000802</c:v>
                </c:pt>
                <c:pt idx="1581">
                  <c:v>504.640000000008</c:v>
                </c:pt>
                <c:pt idx="1582">
                  <c:v>504.72000000000799</c:v>
                </c:pt>
                <c:pt idx="1583">
                  <c:v>504.80000000000808</c:v>
                </c:pt>
                <c:pt idx="1584">
                  <c:v>504.88000000000801</c:v>
                </c:pt>
                <c:pt idx="1585">
                  <c:v>504.96000000000799</c:v>
                </c:pt>
                <c:pt idx="1586">
                  <c:v>505.04000000000798</c:v>
                </c:pt>
                <c:pt idx="1587">
                  <c:v>505.12000000000802</c:v>
                </c:pt>
                <c:pt idx="1588">
                  <c:v>505.200000000008</c:v>
                </c:pt>
                <c:pt idx="1589">
                  <c:v>505.28000000000799</c:v>
                </c:pt>
                <c:pt idx="1590">
                  <c:v>505.36000000000797</c:v>
                </c:pt>
                <c:pt idx="1591">
                  <c:v>505.44000000000801</c:v>
                </c:pt>
                <c:pt idx="1592">
                  <c:v>505.520000000008</c:v>
                </c:pt>
                <c:pt idx="1593">
                  <c:v>505.60000000000798</c:v>
                </c:pt>
                <c:pt idx="1594">
                  <c:v>505.68000000000802</c:v>
                </c:pt>
                <c:pt idx="1595">
                  <c:v>505.76000000000801</c:v>
                </c:pt>
                <c:pt idx="1596">
                  <c:v>505.84000000000799</c:v>
                </c:pt>
                <c:pt idx="1597">
                  <c:v>505.92000000000792</c:v>
                </c:pt>
                <c:pt idx="1598">
                  <c:v>506.00000000000801</c:v>
                </c:pt>
                <c:pt idx="1599">
                  <c:v>506.080000000008</c:v>
                </c:pt>
                <c:pt idx="1600">
                  <c:v>506.16000000000798</c:v>
                </c:pt>
                <c:pt idx="1601">
                  <c:v>506.24000000000802</c:v>
                </c:pt>
                <c:pt idx="1602">
                  <c:v>506.32000000000801</c:v>
                </c:pt>
                <c:pt idx="1603">
                  <c:v>506.40000000000703</c:v>
                </c:pt>
                <c:pt idx="1604">
                  <c:v>506.48000000000701</c:v>
                </c:pt>
                <c:pt idx="1605">
                  <c:v>506.56000000000711</c:v>
                </c:pt>
                <c:pt idx="1606">
                  <c:v>506.64000000000698</c:v>
                </c:pt>
                <c:pt idx="1607">
                  <c:v>506.72000000000702</c:v>
                </c:pt>
                <c:pt idx="1608">
                  <c:v>506.800000000007</c:v>
                </c:pt>
                <c:pt idx="1609">
                  <c:v>506.88000000000699</c:v>
                </c:pt>
                <c:pt idx="1610">
                  <c:v>506.96000000000703</c:v>
                </c:pt>
                <c:pt idx="1611">
                  <c:v>507.04000000000701</c:v>
                </c:pt>
                <c:pt idx="1612">
                  <c:v>507.120000000007</c:v>
                </c:pt>
                <c:pt idx="1613">
                  <c:v>507.20000000000698</c:v>
                </c:pt>
                <c:pt idx="1614">
                  <c:v>507.28000000000702</c:v>
                </c:pt>
                <c:pt idx="1615">
                  <c:v>507.36000000000701</c:v>
                </c:pt>
                <c:pt idx="1616">
                  <c:v>507.44000000000699</c:v>
                </c:pt>
                <c:pt idx="1617">
                  <c:v>507.52000000000697</c:v>
                </c:pt>
                <c:pt idx="1618">
                  <c:v>507.60000000000701</c:v>
                </c:pt>
                <c:pt idx="1619">
                  <c:v>507.680000000007</c:v>
                </c:pt>
                <c:pt idx="1620">
                  <c:v>507.76000000000698</c:v>
                </c:pt>
                <c:pt idx="1621">
                  <c:v>507.84000000000702</c:v>
                </c:pt>
                <c:pt idx="1622">
                  <c:v>507.92000000000701</c:v>
                </c:pt>
                <c:pt idx="1623">
                  <c:v>508.00000000000699</c:v>
                </c:pt>
                <c:pt idx="1624">
                  <c:v>508.08000000000698</c:v>
                </c:pt>
                <c:pt idx="1625">
                  <c:v>508.16000000000702</c:v>
                </c:pt>
                <c:pt idx="1626">
                  <c:v>508.240000000007</c:v>
                </c:pt>
                <c:pt idx="1627">
                  <c:v>508.32000000000698</c:v>
                </c:pt>
                <c:pt idx="1628">
                  <c:v>508.40000000000703</c:v>
                </c:pt>
                <c:pt idx="1629">
                  <c:v>508.48000000000701</c:v>
                </c:pt>
                <c:pt idx="1630">
                  <c:v>508.56000000000711</c:v>
                </c:pt>
                <c:pt idx="1631">
                  <c:v>508.64000000000698</c:v>
                </c:pt>
                <c:pt idx="1632">
                  <c:v>508.72000000000702</c:v>
                </c:pt>
                <c:pt idx="1633">
                  <c:v>508.800000000007</c:v>
                </c:pt>
                <c:pt idx="1634">
                  <c:v>508.88000000000699</c:v>
                </c:pt>
                <c:pt idx="1635">
                  <c:v>508.96000000000703</c:v>
                </c:pt>
                <c:pt idx="1636">
                  <c:v>509.04000000000701</c:v>
                </c:pt>
                <c:pt idx="1637">
                  <c:v>509.120000000007</c:v>
                </c:pt>
                <c:pt idx="1638">
                  <c:v>509.20000000000698</c:v>
                </c:pt>
                <c:pt idx="1639">
                  <c:v>509.28000000000702</c:v>
                </c:pt>
                <c:pt idx="1640">
                  <c:v>509.36000000000701</c:v>
                </c:pt>
                <c:pt idx="1641">
                  <c:v>509.44000000000699</c:v>
                </c:pt>
                <c:pt idx="1642">
                  <c:v>509.52000000000697</c:v>
                </c:pt>
                <c:pt idx="1643">
                  <c:v>509.60000000000701</c:v>
                </c:pt>
                <c:pt idx="1644">
                  <c:v>509.680000000007</c:v>
                </c:pt>
                <c:pt idx="1645">
                  <c:v>509.76000000000698</c:v>
                </c:pt>
                <c:pt idx="1646">
                  <c:v>509.84000000000702</c:v>
                </c:pt>
                <c:pt idx="1647">
                  <c:v>509.92000000000701</c:v>
                </c:pt>
                <c:pt idx="1648">
                  <c:v>510.00000000000699</c:v>
                </c:pt>
                <c:pt idx="1649">
                  <c:v>510.08000000000698</c:v>
                </c:pt>
                <c:pt idx="1650">
                  <c:v>510.16000000000702</c:v>
                </c:pt>
                <c:pt idx="1651">
                  <c:v>510.240000000007</c:v>
                </c:pt>
                <c:pt idx="1652">
                  <c:v>510.32000000000698</c:v>
                </c:pt>
                <c:pt idx="1653">
                  <c:v>510.40000000000703</c:v>
                </c:pt>
                <c:pt idx="1654">
                  <c:v>510.48000000000701</c:v>
                </c:pt>
                <c:pt idx="1655">
                  <c:v>510.56000000000711</c:v>
                </c:pt>
                <c:pt idx="1656">
                  <c:v>510.64000000000698</c:v>
                </c:pt>
                <c:pt idx="1657">
                  <c:v>510.72000000000702</c:v>
                </c:pt>
                <c:pt idx="1658">
                  <c:v>510.800000000007</c:v>
                </c:pt>
                <c:pt idx="1659">
                  <c:v>510.88000000000699</c:v>
                </c:pt>
                <c:pt idx="1660">
                  <c:v>510.96000000000703</c:v>
                </c:pt>
                <c:pt idx="1661">
                  <c:v>511.04000000000701</c:v>
                </c:pt>
                <c:pt idx="1662">
                  <c:v>511.120000000007</c:v>
                </c:pt>
                <c:pt idx="1663">
                  <c:v>511.20000000000698</c:v>
                </c:pt>
                <c:pt idx="1664">
                  <c:v>511.28000000000702</c:v>
                </c:pt>
                <c:pt idx="1665">
                  <c:v>511.36000000000598</c:v>
                </c:pt>
                <c:pt idx="1666">
                  <c:v>511.44000000000602</c:v>
                </c:pt>
                <c:pt idx="1667">
                  <c:v>511.52000000000601</c:v>
                </c:pt>
                <c:pt idx="1668">
                  <c:v>511.60000000000599</c:v>
                </c:pt>
                <c:pt idx="1669">
                  <c:v>511.68000000000598</c:v>
                </c:pt>
                <c:pt idx="1670">
                  <c:v>511.76000000000602</c:v>
                </c:pt>
                <c:pt idx="1671">
                  <c:v>511.840000000006</c:v>
                </c:pt>
                <c:pt idx="1672">
                  <c:v>511.92000000000593</c:v>
                </c:pt>
                <c:pt idx="1673">
                  <c:v>512.00000000000603</c:v>
                </c:pt>
                <c:pt idx="1674">
                  <c:v>512.08000000000595</c:v>
                </c:pt>
                <c:pt idx="1675">
                  <c:v>512.16000000000599</c:v>
                </c:pt>
                <c:pt idx="1676">
                  <c:v>512.24000000000603</c:v>
                </c:pt>
                <c:pt idx="1677">
                  <c:v>512.32000000000596</c:v>
                </c:pt>
                <c:pt idx="1678">
                  <c:v>512.400000000006</c:v>
                </c:pt>
                <c:pt idx="1679">
                  <c:v>512.48000000000604</c:v>
                </c:pt>
                <c:pt idx="1680">
                  <c:v>512.56000000000597</c:v>
                </c:pt>
                <c:pt idx="1681">
                  <c:v>512.64000000000601</c:v>
                </c:pt>
                <c:pt idx="1682">
                  <c:v>512.72000000000605</c:v>
                </c:pt>
                <c:pt idx="1683">
                  <c:v>512.80000000000598</c:v>
                </c:pt>
                <c:pt idx="1684">
                  <c:v>512.88000000000602</c:v>
                </c:pt>
                <c:pt idx="1685">
                  <c:v>512.96000000000549</c:v>
                </c:pt>
                <c:pt idx="1686">
                  <c:v>513.04000000000599</c:v>
                </c:pt>
                <c:pt idx="1687">
                  <c:v>513.12000000000603</c:v>
                </c:pt>
                <c:pt idx="1688">
                  <c:v>513.20000000000596</c:v>
                </c:pt>
                <c:pt idx="1689">
                  <c:v>513.280000000006</c:v>
                </c:pt>
                <c:pt idx="1690">
                  <c:v>513.36000000000558</c:v>
                </c:pt>
                <c:pt idx="1691">
                  <c:v>513.44000000000597</c:v>
                </c:pt>
                <c:pt idx="1692">
                  <c:v>513.52000000000601</c:v>
                </c:pt>
                <c:pt idx="1693">
                  <c:v>513.60000000000605</c:v>
                </c:pt>
                <c:pt idx="1694">
                  <c:v>513.68000000000598</c:v>
                </c:pt>
                <c:pt idx="1695">
                  <c:v>513.76000000000602</c:v>
                </c:pt>
                <c:pt idx="1696">
                  <c:v>513.84000000000549</c:v>
                </c:pt>
                <c:pt idx="1697">
                  <c:v>513.92000000000598</c:v>
                </c:pt>
                <c:pt idx="1698">
                  <c:v>514.00000000000603</c:v>
                </c:pt>
                <c:pt idx="1699">
                  <c:v>514.08000000000595</c:v>
                </c:pt>
                <c:pt idx="1700">
                  <c:v>514.16000000000599</c:v>
                </c:pt>
                <c:pt idx="1701">
                  <c:v>514.24000000000603</c:v>
                </c:pt>
                <c:pt idx="1702">
                  <c:v>514.32000000000596</c:v>
                </c:pt>
                <c:pt idx="1703">
                  <c:v>514.400000000006</c:v>
                </c:pt>
                <c:pt idx="1704">
                  <c:v>514.48000000000604</c:v>
                </c:pt>
                <c:pt idx="1705">
                  <c:v>514.56000000000597</c:v>
                </c:pt>
                <c:pt idx="1706">
                  <c:v>514.64000000000601</c:v>
                </c:pt>
                <c:pt idx="1707">
                  <c:v>514.72000000000605</c:v>
                </c:pt>
                <c:pt idx="1708">
                  <c:v>514.80000000000598</c:v>
                </c:pt>
                <c:pt idx="1709">
                  <c:v>514.88000000000602</c:v>
                </c:pt>
                <c:pt idx="1710">
                  <c:v>514.96000000000549</c:v>
                </c:pt>
                <c:pt idx="1711">
                  <c:v>515.04000000000599</c:v>
                </c:pt>
                <c:pt idx="1712">
                  <c:v>515.12000000000603</c:v>
                </c:pt>
                <c:pt idx="1713">
                  <c:v>515.20000000000596</c:v>
                </c:pt>
                <c:pt idx="1714">
                  <c:v>515.280000000006</c:v>
                </c:pt>
                <c:pt idx="1715">
                  <c:v>515.36000000000558</c:v>
                </c:pt>
                <c:pt idx="1716">
                  <c:v>515.44000000000597</c:v>
                </c:pt>
                <c:pt idx="1717">
                  <c:v>515.52000000000601</c:v>
                </c:pt>
                <c:pt idx="1718">
                  <c:v>515.60000000000605</c:v>
                </c:pt>
                <c:pt idx="1719">
                  <c:v>515.68000000000598</c:v>
                </c:pt>
                <c:pt idx="1720">
                  <c:v>515.76000000000602</c:v>
                </c:pt>
                <c:pt idx="1721">
                  <c:v>515.84000000000549</c:v>
                </c:pt>
                <c:pt idx="1722">
                  <c:v>515.92000000000598</c:v>
                </c:pt>
                <c:pt idx="1723">
                  <c:v>516.00000000000603</c:v>
                </c:pt>
                <c:pt idx="1724">
                  <c:v>516.08000000000595</c:v>
                </c:pt>
                <c:pt idx="1725">
                  <c:v>516.16000000000599</c:v>
                </c:pt>
                <c:pt idx="1726">
                  <c:v>516.24000000000603</c:v>
                </c:pt>
                <c:pt idx="1727">
                  <c:v>516.32000000000596</c:v>
                </c:pt>
                <c:pt idx="1728">
                  <c:v>516.40000000000498</c:v>
                </c:pt>
                <c:pt idx="1729">
                  <c:v>516.48000000000502</c:v>
                </c:pt>
                <c:pt idx="1730">
                  <c:v>516.56000000000449</c:v>
                </c:pt>
                <c:pt idx="1731">
                  <c:v>516.64000000000499</c:v>
                </c:pt>
                <c:pt idx="1732">
                  <c:v>516.72000000000503</c:v>
                </c:pt>
                <c:pt idx="1733">
                  <c:v>516.80000000000496</c:v>
                </c:pt>
                <c:pt idx="1734">
                  <c:v>516.880000000005</c:v>
                </c:pt>
                <c:pt idx="1735">
                  <c:v>516.96000000000458</c:v>
                </c:pt>
                <c:pt idx="1736">
                  <c:v>517.04000000000497</c:v>
                </c:pt>
                <c:pt idx="1737">
                  <c:v>517.12000000000501</c:v>
                </c:pt>
                <c:pt idx="1738">
                  <c:v>517.20000000000505</c:v>
                </c:pt>
                <c:pt idx="1739">
                  <c:v>517.28000000000497</c:v>
                </c:pt>
                <c:pt idx="1740">
                  <c:v>517.36000000000456</c:v>
                </c:pt>
                <c:pt idx="1741">
                  <c:v>517.44000000000506</c:v>
                </c:pt>
                <c:pt idx="1742">
                  <c:v>517.52000000000498</c:v>
                </c:pt>
                <c:pt idx="1743">
                  <c:v>517.60000000000502</c:v>
                </c:pt>
                <c:pt idx="1744">
                  <c:v>517.68000000000495</c:v>
                </c:pt>
                <c:pt idx="1745">
                  <c:v>517.76000000000499</c:v>
                </c:pt>
                <c:pt idx="1746">
                  <c:v>517.84000000000458</c:v>
                </c:pt>
                <c:pt idx="1747">
                  <c:v>517.92000000000496</c:v>
                </c:pt>
                <c:pt idx="1748">
                  <c:v>518.000000000005</c:v>
                </c:pt>
                <c:pt idx="1749">
                  <c:v>518.08000000000504</c:v>
                </c:pt>
                <c:pt idx="1750">
                  <c:v>518.16000000000497</c:v>
                </c:pt>
                <c:pt idx="1751">
                  <c:v>518.24000000000501</c:v>
                </c:pt>
                <c:pt idx="1752">
                  <c:v>518.3200000000046</c:v>
                </c:pt>
                <c:pt idx="1753">
                  <c:v>518.40000000000498</c:v>
                </c:pt>
                <c:pt idx="1754">
                  <c:v>518.48000000000502</c:v>
                </c:pt>
                <c:pt idx="1755">
                  <c:v>518.56000000000449</c:v>
                </c:pt>
                <c:pt idx="1756">
                  <c:v>518.64000000000499</c:v>
                </c:pt>
                <c:pt idx="1757">
                  <c:v>518.72000000000503</c:v>
                </c:pt>
                <c:pt idx="1758">
                  <c:v>518.80000000000496</c:v>
                </c:pt>
                <c:pt idx="1759">
                  <c:v>518.880000000005</c:v>
                </c:pt>
                <c:pt idx="1760">
                  <c:v>518.96000000000458</c:v>
                </c:pt>
                <c:pt idx="1761">
                  <c:v>519.04000000000497</c:v>
                </c:pt>
                <c:pt idx="1762">
                  <c:v>519.12000000000501</c:v>
                </c:pt>
                <c:pt idx="1763">
                  <c:v>519.20000000000505</c:v>
                </c:pt>
                <c:pt idx="1764">
                  <c:v>519.28000000000497</c:v>
                </c:pt>
                <c:pt idx="1765">
                  <c:v>519.36000000000456</c:v>
                </c:pt>
                <c:pt idx="1766">
                  <c:v>519.44000000000506</c:v>
                </c:pt>
                <c:pt idx="1767">
                  <c:v>519.52000000000498</c:v>
                </c:pt>
                <c:pt idx="1768">
                  <c:v>519.60000000000502</c:v>
                </c:pt>
                <c:pt idx="1769">
                  <c:v>519.68000000000495</c:v>
                </c:pt>
                <c:pt idx="1770">
                  <c:v>519.76000000000499</c:v>
                </c:pt>
                <c:pt idx="1771">
                  <c:v>519.84000000000458</c:v>
                </c:pt>
                <c:pt idx="1772">
                  <c:v>519.92000000000496</c:v>
                </c:pt>
                <c:pt idx="1773">
                  <c:v>520.000000000005</c:v>
                </c:pt>
                <c:pt idx="1774">
                  <c:v>520.08000000000504</c:v>
                </c:pt>
                <c:pt idx="1775">
                  <c:v>520.16000000000497</c:v>
                </c:pt>
                <c:pt idx="1776">
                  <c:v>520.24000000000501</c:v>
                </c:pt>
                <c:pt idx="1777">
                  <c:v>520.3200000000046</c:v>
                </c:pt>
                <c:pt idx="1778">
                  <c:v>520.40000000000498</c:v>
                </c:pt>
                <c:pt idx="1779">
                  <c:v>520.48000000000502</c:v>
                </c:pt>
                <c:pt idx="1780">
                  <c:v>520.56000000000449</c:v>
                </c:pt>
                <c:pt idx="1781">
                  <c:v>520.64000000000499</c:v>
                </c:pt>
                <c:pt idx="1782">
                  <c:v>520.72000000000503</c:v>
                </c:pt>
                <c:pt idx="1783">
                  <c:v>520.80000000000496</c:v>
                </c:pt>
                <c:pt idx="1784">
                  <c:v>520.880000000005</c:v>
                </c:pt>
                <c:pt idx="1785">
                  <c:v>520.96000000000458</c:v>
                </c:pt>
                <c:pt idx="1786">
                  <c:v>521.04000000000497</c:v>
                </c:pt>
                <c:pt idx="1787">
                  <c:v>521.12000000000501</c:v>
                </c:pt>
                <c:pt idx="1788">
                  <c:v>521.20000000000505</c:v>
                </c:pt>
                <c:pt idx="1789">
                  <c:v>521.28000000000497</c:v>
                </c:pt>
                <c:pt idx="1790">
                  <c:v>521.36000000000456</c:v>
                </c:pt>
                <c:pt idx="1791">
                  <c:v>521.44000000000358</c:v>
                </c:pt>
                <c:pt idx="1792">
                  <c:v>521.52000000000396</c:v>
                </c:pt>
                <c:pt idx="1793">
                  <c:v>521.600000000004</c:v>
                </c:pt>
                <c:pt idx="1794">
                  <c:v>521.68000000000404</c:v>
                </c:pt>
                <c:pt idx="1795">
                  <c:v>521.76000000000397</c:v>
                </c:pt>
                <c:pt idx="1796">
                  <c:v>521.84000000000356</c:v>
                </c:pt>
                <c:pt idx="1797">
                  <c:v>521.9200000000036</c:v>
                </c:pt>
                <c:pt idx="1798">
                  <c:v>522.00000000000398</c:v>
                </c:pt>
                <c:pt idx="1799">
                  <c:v>522.08000000000402</c:v>
                </c:pt>
                <c:pt idx="1800">
                  <c:v>522.16000000000349</c:v>
                </c:pt>
                <c:pt idx="1801">
                  <c:v>522.24000000000399</c:v>
                </c:pt>
                <c:pt idx="1802">
                  <c:v>522.32000000000357</c:v>
                </c:pt>
                <c:pt idx="1803">
                  <c:v>522.40000000000396</c:v>
                </c:pt>
                <c:pt idx="1804">
                  <c:v>522.480000000004</c:v>
                </c:pt>
                <c:pt idx="1805">
                  <c:v>522.56000000000358</c:v>
                </c:pt>
                <c:pt idx="1806">
                  <c:v>522.64000000000397</c:v>
                </c:pt>
                <c:pt idx="1807">
                  <c:v>522.72000000000401</c:v>
                </c:pt>
                <c:pt idx="1808">
                  <c:v>522.80000000000359</c:v>
                </c:pt>
                <c:pt idx="1809">
                  <c:v>522.88000000000397</c:v>
                </c:pt>
                <c:pt idx="1810">
                  <c:v>522.96000000000356</c:v>
                </c:pt>
                <c:pt idx="1811">
                  <c:v>523.04000000000406</c:v>
                </c:pt>
                <c:pt idx="1812">
                  <c:v>523.12000000000398</c:v>
                </c:pt>
                <c:pt idx="1813">
                  <c:v>523.20000000000402</c:v>
                </c:pt>
                <c:pt idx="1814">
                  <c:v>523.28000000000395</c:v>
                </c:pt>
                <c:pt idx="1815">
                  <c:v>523.36000000000354</c:v>
                </c:pt>
                <c:pt idx="1816">
                  <c:v>523.44000000000358</c:v>
                </c:pt>
                <c:pt idx="1817">
                  <c:v>523.52000000000396</c:v>
                </c:pt>
                <c:pt idx="1818">
                  <c:v>523.600000000004</c:v>
                </c:pt>
                <c:pt idx="1819">
                  <c:v>523.68000000000404</c:v>
                </c:pt>
                <c:pt idx="1820">
                  <c:v>523.76000000000397</c:v>
                </c:pt>
                <c:pt idx="1821">
                  <c:v>523.84000000000356</c:v>
                </c:pt>
                <c:pt idx="1822">
                  <c:v>523.9200000000036</c:v>
                </c:pt>
                <c:pt idx="1823">
                  <c:v>524.00000000000398</c:v>
                </c:pt>
                <c:pt idx="1824">
                  <c:v>524.08000000000402</c:v>
                </c:pt>
                <c:pt idx="1825">
                  <c:v>524.16000000000349</c:v>
                </c:pt>
                <c:pt idx="1826">
                  <c:v>524.24000000000399</c:v>
                </c:pt>
                <c:pt idx="1827">
                  <c:v>524.32000000000357</c:v>
                </c:pt>
                <c:pt idx="1828">
                  <c:v>524.40000000000396</c:v>
                </c:pt>
                <c:pt idx="1829">
                  <c:v>524.480000000004</c:v>
                </c:pt>
                <c:pt idx="1830">
                  <c:v>524.56000000000358</c:v>
                </c:pt>
                <c:pt idx="1831">
                  <c:v>524.64000000000397</c:v>
                </c:pt>
                <c:pt idx="1832">
                  <c:v>524.72000000000401</c:v>
                </c:pt>
                <c:pt idx="1833">
                  <c:v>524.80000000000359</c:v>
                </c:pt>
                <c:pt idx="1834">
                  <c:v>524.88000000000397</c:v>
                </c:pt>
                <c:pt idx="1835">
                  <c:v>524.96000000000356</c:v>
                </c:pt>
                <c:pt idx="1836">
                  <c:v>525.04000000000406</c:v>
                </c:pt>
                <c:pt idx="1837">
                  <c:v>525.12000000000398</c:v>
                </c:pt>
                <c:pt idx="1838">
                  <c:v>525.20000000000402</c:v>
                </c:pt>
                <c:pt idx="1839">
                  <c:v>525.28000000000395</c:v>
                </c:pt>
                <c:pt idx="1840">
                  <c:v>525.36000000000354</c:v>
                </c:pt>
                <c:pt idx="1841">
                  <c:v>525.44000000000358</c:v>
                </c:pt>
                <c:pt idx="1842">
                  <c:v>525.52000000000396</c:v>
                </c:pt>
                <c:pt idx="1843">
                  <c:v>525.600000000004</c:v>
                </c:pt>
                <c:pt idx="1844">
                  <c:v>525.68000000000404</c:v>
                </c:pt>
                <c:pt idx="1845">
                  <c:v>525.76000000000397</c:v>
                </c:pt>
                <c:pt idx="1846">
                  <c:v>525.84000000000356</c:v>
                </c:pt>
                <c:pt idx="1847">
                  <c:v>525.9200000000036</c:v>
                </c:pt>
                <c:pt idx="1848">
                  <c:v>526.00000000000398</c:v>
                </c:pt>
                <c:pt idx="1849">
                  <c:v>526.08000000000402</c:v>
                </c:pt>
                <c:pt idx="1850">
                  <c:v>526.16000000000349</c:v>
                </c:pt>
                <c:pt idx="1851">
                  <c:v>526.24000000000399</c:v>
                </c:pt>
                <c:pt idx="1852">
                  <c:v>526.32000000000357</c:v>
                </c:pt>
                <c:pt idx="1853">
                  <c:v>526.40000000000396</c:v>
                </c:pt>
                <c:pt idx="1854">
                  <c:v>526.48000000000309</c:v>
                </c:pt>
                <c:pt idx="1855">
                  <c:v>526.56000000000301</c:v>
                </c:pt>
                <c:pt idx="1856">
                  <c:v>526.64000000000306</c:v>
                </c:pt>
                <c:pt idx="1857">
                  <c:v>526.7200000000031</c:v>
                </c:pt>
                <c:pt idx="1858">
                  <c:v>526.80000000000302</c:v>
                </c:pt>
                <c:pt idx="1859">
                  <c:v>526.88000000000295</c:v>
                </c:pt>
                <c:pt idx="1860">
                  <c:v>526.96000000000288</c:v>
                </c:pt>
                <c:pt idx="1861">
                  <c:v>527.04000000000303</c:v>
                </c:pt>
                <c:pt idx="1862">
                  <c:v>527.12000000000307</c:v>
                </c:pt>
                <c:pt idx="1863">
                  <c:v>527.200000000003</c:v>
                </c:pt>
                <c:pt idx="1864">
                  <c:v>527.28000000000304</c:v>
                </c:pt>
                <c:pt idx="1865">
                  <c:v>527.36000000000286</c:v>
                </c:pt>
                <c:pt idx="1866">
                  <c:v>527.4400000000029</c:v>
                </c:pt>
                <c:pt idx="1867">
                  <c:v>527.52000000000305</c:v>
                </c:pt>
                <c:pt idx="1868">
                  <c:v>527.60000000000309</c:v>
                </c:pt>
                <c:pt idx="1869">
                  <c:v>527.68000000000302</c:v>
                </c:pt>
                <c:pt idx="1870">
                  <c:v>527.76000000000295</c:v>
                </c:pt>
                <c:pt idx="1871">
                  <c:v>527.84000000000287</c:v>
                </c:pt>
                <c:pt idx="1872">
                  <c:v>527.92000000000303</c:v>
                </c:pt>
                <c:pt idx="1873">
                  <c:v>528.00000000000307</c:v>
                </c:pt>
                <c:pt idx="1874">
                  <c:v>528.080000000003</c:v>
                </c:pt>
                <c:pt idx="1875">
                  <c:v>528.16000000000304</c:v>
                </c:pt>
                <c:pt idx="1876">
                  <c:v>528.24000000000308</c:v>
                </c:pt>
                <c:pt idx="1877">
                  <c:v>528.32000000000289</c:v>
                </c:pt>
                <c:pt idx="1878">
                  <c:v>528.40000000000305</c:v>
                </c:pt>
                <c:pt idx="1879">
                  <c:v>528.48000000000309</c:v>
                </c:pt>
                <c:pt idx="1880">
                  <c:v>528.56000000000301</c:v>
                </c:pt>
                <c:pt idx="1881">
                  <c:v>528.64000000000306</c:v>
                </c:pt>
                <c:pt idx="1882">
                  <c:v>528.7200000000031</c:v>
                </c:pt>
                <c:pt idx="1883">
                  <c:v>528.80000000000302</c:v>
                </c:pt>
                <c:pt idx="1884">
                  <c:v>528.88000000000295</c:v>
                </c:pt>
                <c:pt idx="1885">
                  <c:v>528.96000000000288</c:v>
                </c:pt>
                <c:pt idx="1886">
                  <c:v>529.04000000000303</c:v>
                </c:pt>
                <c:pt idx="1887">
                  <c:v>529.12000000000307</c:v>
                </c:pt>
                <c:pt idx="1888">
                  <c:v>529.200000000003</c:v>
                </c:pt>
                <c:pt idx="1889">
                  <c:v>529.28000000000304</c:v>
                </c:pt>
                <c:pt idx="1890">
                  <c:v>529.36000000000286</c:v>
                </c:pt>
                <c:pt idx="1891">
                  <c:v>529.4400000000029</c:v>
                </c:pt>
                <c:pt idx="1892">
                  <c:v>529.52000000000305</c:v>
                </c:pt>
                <c:pt idx="1893">
                  <c:v>529.60000000000309</c:v>
                </c:pt>
                <c:pt idx="1894">
                  <c:v>529.68000000000302</c:v>
                </c:pt>
                <c:pt idx="1895">
                  <c:v>529.76000000000295</c:v>
                </c:pt>
                <c:pt idx="1896">
                  <c:v>529.84000000000287</c:v>
                </c:pt>
                <c:pt idx="1897">
                  <c:v>529.92000000000303</c:v>
                </c:pt>
                <c:pt idx="1898">
                  <c:v>530.00000000000307</c:v>
                </c:pt>
                <c:pt idx="1899">
                  <c:v>530.080000000003</c:v>
                </c:pt>
                <c:pt idx="1900">
                  <c:v>530.16000000000304</c:v>
                </c:pt>
                <c:pt idx="1901">
                  <c:v>530.24000000000308</c:v>
                </c:pt>
                <c:pt idx="1902">
                  <c:v>530.32000000000289</c:v>
                </c:pt>
                <c:pt idx="1903">
                  <c:v>530.40000000000305</c:v>
                </c:pt>
                <c:pt idx="1904">
                  <c:v>530.48000000000309</c:v>
                </c:pt>
                <c:pt idx="1905">
                  <c:v>530.56000000000301</c:v>
                </c:pt>
                <c:pt idx="1906">
                  <c:v>530.64000000000306</c:v>
                </c:pt>
                <c:pt idx="1907">
                  <c:v>530.7200000000031</c:v>
                </c:pt>
                <c:pt idx="1908">
                  <c:v>530.80000000000302</c:v>
                </c:pt>
                <c:pt idx="1909">
                  <c:v>530.88000000000295</c:v>
                </c:pt>
                <c:pt idx="1910">
                  <c:v>530.96000000000288</c:v>
                </c:pt>
                <c:pt idx="1911">
                  <c:v>531.04000000000303</c:v>
                </c:pt>
                <c:pt idx="1912">
                  <c:v>531.12000000000307</c:v>
                </c:pt>
                <c:pt idx="1913">
                  <c:v>531.200000000003</c:v>
                </c:pt>
                <c:pt idx="1914">
                  <c:v>531.28000000000304</c:v>
                </c:pt>
                <c:pt idx="1915">
                  <c:v>531.36000000000286</c:v>
                </c:pt>
                <c:pt idx="1916">
                  <c:v>531.4400000000029</c:v>
                </c:pt>
                <c:pt idx="1917">
                  <c:v>531.52000000000203</c:v>
                </c:pt>
                <c:pt idx="1918">
                  <c:v>531.60000000000196</c:v>
                </c:pt>
                <c:pt idx="1919">
                  <c:v>531.680000000002</c:v>
                </c:pt>
                <c:pt idx="1920">
                  <c:v>531.76000000000204</c:v>
                </c:pt>
                <c:pt idx="1921">
                  <c:v>531.84000000000196</c:v>
                </c:pt>
                <c:pt idx="1922">
                  <c:v>531.92000000000201</c:v>
                </c:pt>
                <c:pt idx="1923">
                  <c:v>532.00000000000205</c:v>
                </c:pt>
                <c:pt idx="1924">
                  <c:v>532.08000000000197</c:v>
                </c:pt>
                <c:pt idx="1925">
                  <c:v>532.16000000000201</c:v>
                </c:pt>
                <c:pt idx="1926">
                  <c:v>532.24000000000206</c:v>
                </c:pt>
                <c:pt idx="1927">
                  <c:v>532.32000000000198</c:v>
                </c:pt>
                <c:pt idx="1928">
                  <c:v>532.40000000000202</c:v>
                </c:pt>
                <c:pt idx="1929">
                  <c:v>532.48000000000195</c:v>
                </c:pt>
                <c:pt idx="1930">
                  <c:v>532.56000000000199</c:v>
                </c:pt>
                <c:pt idx="1931">
                  <c:v>532.64000000000203</c:v>
                </c:pt>
                <c:pt idx="1932">
                  <c:v>532.72000000000196</c:v>
                </c:pt>
                <c:pt idx="1933">
                  <c:v>532.800000000002</c:v>
                </c:pt>
                <c:pt idx="1934">
                  <c:v>532.88000000000204</c:v>
                </c:pt>
                <c:pt idx="1935">
                  <c:v>532.96000000000197</c:v>
                </c:pt>
                <c:pt idx="1936">
                  <c:v>533.04000000000201</c:v>
                </c:pt>
                <c:pt idx="1937">
                  <c:v>533.12000000000205</c:v>
                </c:pt>
                <c:pt idx="1938">
                  <c:v>533.20000000000198</c:v>
                </c:pt>
                <c:pt idx="1939">
                  <c:v>533.28000000000202</c:v>
                </c:pt>
                <c:pt idx="1940">
                  <c:v>533.36000000000149</c:v>
                </c:pt>
                <c:pt idx="1941">
                  <c:v>533.44000000000199</c:v>
                </c:pt>
                <c:pt idx="1942">
                  <c:v>533.52000000000203</c:v>
                </c:pt>
                <c:pt idx="1943">
                  <c:v>533.60000000000196</c:v>
                </c:pt>
                <c:pt idx="1944">
                  <c:v>533.680000000002</c:v>
                </c:pt>
                <c:pt idx="1945">
                  <c:v>533.76000000000204</c:v>
                </c:pt>
                <c:pt idx="1946">
                  <c:v>533.84000000000196</c:v>
                </c:pt>
                <c:pt idx="1947">
                  <c:v>533.92000000000201</c:v>
                </c:pt>
                <c:pt idx="1948">
                  <c:v>534.00000000000205</c:v>
                </c:pt>
                <c:pt idx="1949">
                  <c:v>534.08000000000197</c:v>
                </c:pt>
                <c:pt idx="1950">
                  <c:v>534.16000000000201</c:v>
                </c:pt>
                <c:pt idx="1951">
                  <c:v>534.24000000000206</c:v>
                </c:pt>
                <c:pt idx="1952">
                  <c:v>534.32000000000198</c:v>
                </c:pt>
                <c:pt idx="1953">
                  <c:v>534.40000000000202</c:v>
                </c:pt>
                <c:pt idx="1954">
                  <c:v>534.48000000000195</c:v>
                </c:pt>
                <c:pt idx="1955">
                  <c:v>534.56000000000199</c:v>
                </c:pt>
                <c:pt idx="1956">
                  <c:v>534.64000000000203</c:v>
                </c:pt>
                <c:pt idx="1957">
                  <c:v>534.72000000000196</c:v>
                </c:pt>
                <c:pt idx="1958">
                  <c:v>534.800000000002</c:v>
                </c:pt>
                <c:pt idx="1959">
                  <c:v>534.88000000000204</c:v>
                </c:pt>
                <c:pt idx="1960">
                  <c:v>534.96000000000197</c:v>
                </c:pt>
                <c:pt idx="1961">
                  <c:v>535.04000000000201</c:v>
                </c:pt>
                <c:pt idx="1962">
                  <c:v>535.12000000000205</c:v>
                </c:pt>
                <c:pt idx="1963">
                  <c:v>535.20000000000198</c:v>
                </c:pt>
                <c:pt idx="1964">
                  <c:v>535.28000000000202</c:v>
                </c:pt>
                <c:pt idx="1965">
                  <c:v>535.36000000000149</c:v>
                </c:pt>
                <c:pt idx="1966">
                  <c:v>535.44000000000199</c:v>
                </c:pt>
                <c:pt idx="1967">
                  <c:v>535.52000000000203</c:v>
                </c:pt>
                <c:pt idx="1968">
                  <c:v>535.60000000000196</c:v>
                </c:pt>
                <c:pt idx="1969">
                  <c:v>535.680000000002</c:v>
                </c:pt>
                <c:pt idx="1970">
                  <c:v>535.76000000000204</c:v>
                </c:pt>
                <c:pt idx="1971">
                  <c:v>535.84000000000196</c:v>
                </c:pt>
                <c:pt idx="1972">
                  <c:v>535.92000000000201</c:v>
                </c:pt>
                <c:pt idx="1973">
                  <c:v>536.00000000000205</c:v>
                </c:pt>
                <c:pt idx="1974">
                  <c:v>536.08000000000197</c:v>
                </c:pt>
                <c:pt idx="1975">
                  <c:v>536.16000000000201</c:v>
                </c:pt>
                <c:pt idx="1976">
                  <c:v>536.24000000000206</c:v>
                </c:pt>
                <c:pt idx="1977">
                  <c:v>536.32000000000198</c:v>
                </c:pt>
                <c:pt idx="1978">
                  <c:v>536.40000000000202</c:v>
                </c:pt>
                <c:pt idx="1979">
                  <c:v>536.48000000000195</c:v>
                </c:pt>
                <c:pt idx="1980">
                  <c:v>536.56000000000097</c:v>
                </c:pt>
                <c:pt idx="1981">
                  <c:v>536.64000000000101</c:v>
                </c:pt>
                <c:pt idx="1982">
                  <c:v>536.72000000000105</c:v>
                </c:pt>
                <c:pt idx="1983">
                  <c:v>536.80000000000098</c:v>
                </c:pt>
                <c:pt idx="1984">
                  <c:v>536.88000000000102</c:v>
                </c:pt>
                <c:pt idx="1985">
                  <c:v>536.96000000000049</c:v>
                </c:pt>
                <c:pt idx="1986">
                  <c:v>537.04000000000099</c:v>
                </c:pt>
                <c:pt idx="1987">
                  <c:v>537.12000000000103</c:v>
                </c:pt>
                <c:pt idx="1988">
                  <c:v>537.20000000000095</c:v>
                </c:pt>
                <c:pt idx="1989">
                  <c:v>537.280000000001</c:v>
                </c:pt>
                <c:pt idx="1990">
                  <c:v>537.36000000000058</c:v>
                </c:pt>
                <c:pt idx="1991">
                  <c:v>537.44000000000096</c:v>
                </c:pt>
                <c:pt idx="1992">
                  <c:v>537.520000000001</c:v>
                </c:pt>
                <c:pt idx="1993">
                  <c:v>537.60000000000105</c:v>
                </c:pt>
                <c:pt idx="1994">
                  <c:v>537.68000000000097</c:v>
                </c:pt>
                <c:pt idx="1995">
                  <c:v>537.76000000000101</c:v>
                </c:pt>
                <c:pt idx="1996">
                  <c:v>537.84000000000106</c:v>
                </c:pt>
                <c:pt idx="1997">
                  <c:v>537.92000000000098</c:v>
                </c:pt>
                <c:pt idx="1998">
                  <c:v>538.00000000000102</c:v>
                </c:pt>
                <c:pt idx="1999">
                  <c:v>538.08000000000095</c:v>
                </c:pt>
                <c:pt idx="2000">
                  <c:v>538.16000000000099</c:v>
                </c:pt>
                <c:pt idx="2001">
                  <c:v>538.24000000000103</c:v>
                </c:pt>
                <c:pt idx="2002">
                  <c:v>538.32000000000096</c:v>
                </c:pt>
                <c:pt idx="2003">
                  <c:v>538.400000000001</c:v>
                </c:pt>
                <c:pt idx="2004">
                  <c:v>538.48000000000104</c:v>
                </c:pt>
                <c:pt idx="2005">
                  <c:v>538.56000000000097</c:v>
                </c:pt>
                <c:pt idx="2006">
                  <c:v>538.64000000000101</c:v>
                </c:pt>
                <c:pt idx="2007">
                  <c:v>538.72000000000105</c:v>
                </c:pt>
                <c:pt idx="2008">
                  <c:v>538.80000000000098</c:v>
                </c:pt>
                <c:pt idx="2009">
                  <c:v>538.88000000000102</c:v>
                </c:pt>
                <c:pt idx="2010">
                  <c:v>538.96000000000049</c:v>
                </c:pt>
                <c:pt idx="2011">
                  <c:v>539.04000000000099</c:v>
                </c:pt>
                <c:pt idx="2012">
                  <c:v>539.12000000000103</c:v>
                </c:pt>
                <c:pt idx="2013">
                  <c:v>539.20000000000095</c:v>
                </c:pt>
                <c:pt idx="2014">
                  <c:v>539.280000000001</c:v>
                </c:pt>
                <c:pt idx="2015">
                  <c:v>539.36000000000058</c:v>
                </c:pt>
                <c:pt idx="2016">
                  <c:v>539.44000000000096</c:v>
                </c:pt>
                <c:pt idx="2017">
                  <c:v>539.520000000001</c:v>
                </c:pt>
                <c:pt idx="2018">
                  <c:v>539.60000000000105</c:v>
                </c:pt>
                <c:pt idx="2019">
                  <c:v>539.68000000000097</c:v>
                </c:pt>
                <c:pt idx="2020">
                  <c:v>539.76000000000101</c:v>
                </c:pt>
                <c:pt idx="2021">
                  <c:v>539.84000000000106</c:v>
                </c:pt>
                <c:pt idx="2022">
                  <c:v>539.92000000000098</c:v>
                </c:pt>
                <c:pt idx="2023">
                  <c:v>540.00000000000102</c:v>
                </c:pt>
                <c:pt idx="2024">
                  <c:v>540.08000000000095</c:v>
                </c:pt>
                <c:pt idx="2025">
                  <c:v>540.16000000000099</c:v>
                </c:pt>
                <c:pt idx="2026">
                  <c:v>540.24000000000103</c:v>
                </c:pt>
                <c:pt idx="2027">
                  <c:v>540.32000000000096</c:v>
                </c:pt>
                <c:pt idx="2028">
                  <c:v>540.400000000001</c:v>
                </c:pt>
                <c:pt idx="2029">
                  <c:v>540.48000000000104</c:v>
                </c:pt>
                <c:pt idx="2030">
                  <c:v>540.56000000000097</c:v>
                </c:pt>
                <c:pt idx="2031">
                  <c:v>540.64000000000101</c:v>
                </c:pt>
                <c:pt idx="2032">
                  <c:v>540.72000000000105</c:v>
                </c:pt>
                <c:pt idx="2033">
                  <c:v>540.80000000000098</c:v>
                </c:pt>
                <c:pt idx="2034">
                  <c:v>540.88000000000102</c:v>
                </c:pt>
                <c:pt idx="2035">
                  <c:v>540.96000000000049</c:v>
                </c:pt>
                <c:pt idx="2036">
                  <c:v>541.04000000000099</c:v>
                </c:pt>
                <c:pt idx="2037">
                  <c:v>541.12000000000103</c:v>
                </c:pt>
                <c:pt idx="2038">
                  <c:v>541.20000000000095</c:v>
                </c:pt>
                <c:pt idx="2039">
                  <c:v>541.280000000001</c:v>
                </c:pt>
                <c:pt idx="2040">
                  <c:v>541.36000000000058</c:v>
                </c:pt>
                <c:pt idx="2041">
                  <c:v>541.44000000000096</c:v>
                </c:pt>
                <c:pt idx="2042">
                  <c:v>541.52</c:v>
                </c:pt>
                <c:pt idx="2043">
                  <c:v>541.6</c:v>
                </c:pt>
                <c:pt idx="2044">
                  <c:v>541.67999999999995</c:v>
                </c:pt>
                <c:pt idx="2045">
                  <c:v>541.76</c:v>
                </c:pt>
                <c:pt idx="2046">
                  <c:v>541.83999999999958</c:v>
                </c:pt>
                <c:pt idx="2047">
                  <c:v>541.91999999999996</c:v>
                </c:pt>
                <c:pt idx="2048">
                  <c:v>542</c:v>
                </c:pt>
                <c:pt idx="2049">
                  <c:v>542.08000000000004</c:v>
                </c:pt>
                <c:pt idx="2050">
                  <c:v>542.16</c:v>
                </c:pt>
                <c:pt idx="2051">
                  <c:v>542.24</c:v>
                </c:pt>
                <c:pt idx="2052">
                  <c:v>542.3199999999996</c:v>
                </c:pt>
                <c:pt idx="2053">
                  <c:v>542.4</c:v>
                </c:pt>
                <c:pt idx="2054">
                  <c:v>542.48</c:v>
                </c:pt>
                <c:pt idx="2055">
                  <c:v>542.55999999999949</c:v>
                </c:pt>
                <c:pt idx="2056">
                  <c:v>542.64</c:v>
                </c:pt>
                <c:pt idx="2057">
                  <c:v>542.72</c:v>
                </c:pt>
                <c:pt idx="2058">
                  <c:v>542.79999999999995</c:v>
                </c:pt>
                <c:pt idx="2059">
                  <c:v>542.88</c:v>
                </c:pt>
                <c:pt idx="2060">
                  <c:v>542.95999999999958</c:v>
                </c:pt>
                <c:pt idx="2061">
                  <c:v>543.04</c:v>
                </c:pt>
                <c:pt idx="2062">
                  <c:v>543.12</c:v>
                </c:pt>
                <c:pt idx="2063">
                  <c:v>543.20000000000005</c:v>
                </c:pt>
                <c:pt idx="2064">
                  <c:v>543.28</c:v>
                </c:pt>
                <c:pt idx="2065">
                  <c:v>543.35999999999956</c:v>
                </c:pt>
                <c:pt idx="2066">
                  <c:v>543.4399999999996</c:v>
                </c:pt>
                <c:pt idx="2067">
                  <c:v>543.52</c:v>
                </c:pt>
                <c:pt idx="2068">
                  <c:v>543.6</c:v>
                </c:pt>
                <c:pt idx="2069">
                  <c:v>543.67999999999995</c:v>
                </c:pt>
                <c:pt idx="2070">
                  <c:v>543.76</c:v>
                </c:pt>
                <c:pt idx="2071">
                  <c:v>543.83999999999958</c:v>
                </c:pt>
                <c:pt idx="2072">
                  <c:v>543.91999999999996</c:v>
                </c:pt>
                <c:pt idx="2073">
                  <c:v>544</c:v>
                </c:pt>
                <c:pt idx="2074">
                  <c:v>544.08000000000004</c:v>
                </c:pt>
                <c:pt idx="2075">
                  <c:v>544.16</c:v>
                </c:pt>
                <c:pt idx="2076">
                  <c:v>544.24</c:v>
                </c:pt>
                <c:pt idx="2077">
                  <c:v>544.3199999999996</c:v>
                </c:pt>
                <c:pt idx="2078">
                  <c:v>544.4</c:v>
                </c:pt>
                <c:pt idx="2079">
                  <c:v>544.48</c:v>
                </c:pt>
                <c:pt idx="2080">
                  <c:v>544.55999999999949</c:v>
                </c:pt>
                <c:pt idx="2081">
                  <c:v>544.64</c:v>
                </c:pt>
                <c:pt idx="2082">
                  <c:v>544.72</c:v>
                </c:pt>
                <c:pt idx="2083">
                  <c:v>544.79999999999995</c:v>
                </c:pt>
                <c:pt idx="2084">
                  <c:v>544.88</c:v>
                </c:pt>
                <c:pt idx="2085">
                  <c:v>544.95999999999958</c:v>
                </c:pt>
                <c:pt idx="2086">
                  <c:v>545.04</c:v>
                </c:pt>
                <c:pt idx="2087">
                  <c:v>545.12</c:v>
                </c:pt>
                <c:pt idx="2088">
                  <c:v>545.20000000000005</c:v>
                </c:pt>
                <c:pt idx="2089">
                  <c:v>545.28</c:v>
                </c:pt>
                <c:pt idx="2090">
                  <c:v>545.35999999999956</c:v>
                </c:pt>
                <c:pt idx="2091">
                  <c:v>545.4399999999996</c:v>
                </c:pt>
                <c:pt idx="2092">
                  <c:v>545.52</c:v>
                </c:pt>
                <c:pt idx="2093">
                  <c:v>545.6</c:v>
                </c:pt>
                <c:pt idx="2094">
                  <c:v>545.67999999999995</c:v>
                </c:pt>
                <c:pt idx="2095">
                  <c:v>545.76</c:v>
                </c:pt>
                <c:pt idx="2096">
                  <c:v>545.83999999999958</c:v>
                </c:pt>
                <c:pt idx="2097">
                  <c:v>545.91999999999996</c:v>
                </c:pt>
                <c:pt idx="2098">
                  <c:v>546</c:v>
                </c:pt>
                <c:pt idx="2099">
                  <c:v>546.08000000000004</c:v>
                </c:pt>
                <c:pt idx="2100">
                  <c:v>546.16</c:v>
                </c:pt>
                <c:pt idx="2101">
                  <c:v>546.24</c:v>
                </c:pt>
                <c:pt idx="2102">
                  <c:v>546.3199999999996</c:v>
                </c:pt>
                <c:pt idx="2103">
                  <c:v>546.4</c:v>
                </c:pt>
                <c:pt idx="2104">
                  <c:v>546.48</c:v>
                </c:pt>
                <c:pt idx="2105">
                  <c:v>546.55999999999858</c:v>
                </c:pt>
                <c:pt idx="2106">
                  <c:v>546.63999999999896</c:v>
                </c:pt>
                <c:pt idx="2107">
                  <c:v>546.719999999999</c:v>
                </c:pt>
                <c:pt idx="2108">
                  <c:v>546.79999999999905</c:v>
                </c:pt>
                <c:pt idx="2109">
                  <c:v>546.87999999999897</c:v>
                </c:pt>
                <c:pt idx="2110">
                  <c:v>546.95999999999856</c:v>
                </c:pt>
                <c:pt idx="2111">
                  <c:v>547.0399999999986</c:v>
                </c:pt>
                <c:pt idx="2112">
                  <c:v>547.11999999999898</c:v>
                </c:pt>
                <c:pt idx="2113">
                  <c:v>547.19999999999902</c:v>
                </c:pt>
                <c:pt idx="2114">
                  <c:v>547.27999999999895</c:v>
                </c:pt>
                <c:pt idx="2115">
                  <c:v>547.35999999999842</c:v>
                </c:pt>
                <c:pt idx="2116">
                  <c:v>547.43999999999858</c:v>
                </c:pt>
                <c:pt idx="2117">
                  <c:v>547.51999999999896</c:v>
                </c:pt>
                <c:pt idx="2118">
                  <c:v>547.599999999999</c:v>
                </c:pt>
                <c:pt idx="2119">
                  <c:v>547.67999999999904</c:v>
                </c:pt>
                <c:pt idx="2120">
                  <c:v>547.75999999999897</c:v>
                </c:pt>
                <c:pt idx="2121">
                  <c:v>547.83999999999855</c:v>
                </c:pt>
                <c:pt idx="2122">
                  <c:v>547.91999999999859</c:v>
                </c:pt>
                <c:pt idx="2123">
                  <c:v>547.99999999999898</c:v>
                </c:pt>
                <c:pt idx="2124">
                  <c:v>548.07999999999902</c:v>
                </c:pt>
                <c:pt idx="2125">
                  <c:v>548.15999999999849</c:v>
                </c:pt>
                <c:pt idx="2126">
                  <c:v>548.23999999999899</c:v>
                </c:pt>
                <c:pt idx="2127">
                  <c:v>548.31999999999857</c:v>
                </c:pt>
                <c:pt idx="2128">
                  <c:v>548.3999999999985</c:v>
                </c:pt>
                <c:pt idx="2129">
                  <c:v>548.479999999999</c:v>
                </c:pt>
                <c:pt idx="2130">
                  <c:v>548.55999999999858</c:v>
                </c:pt>
                <c:pt idx="2131">
                  <c:v>548.63999999999896</c:v>
                </c:pt>
                <c:pt idx="2132">
                  <c:v>548.719999999999</c:v>
                </c:pt>
                <c:pt idx="2133">
                  <c:v>548.79999999999905</c:v>
                </c:pt>
                <c:pt idx="2134">
                  <c:v>548.87999999999897</c:v>
                </c:pt>
                <c:pt idx="2135">
                  <c:v>548.95999999999856</c:v>
                </c:pt>
                <c:pt idx="2136">
                  <c:v>549.0399999999986</c:v>
                </c:pt>
                <c:pt idx="2137">
                  <c:v>549.11999999999898</c:v>
                </c:pt>
                <c:pt idx="2138">
                  <c:v>549.19999999999902</c:v>
                </c:pt>
                <c:pt idx="2139">
                  <c:v>549.27999999999895</c:v>
                </c:pt>
                <c:pt idx="2140">
                  <c:v>549.35999999999842</c:v>
                </c:pt>
                <c:pt idx="2141">
                  <c:v>549.43999999999858</c:v>
                </c:pt>
                <c:pt idx="2142">
                  <c:v>549.51999999999896</c:v>
                </c:pt>
                <c:pt idx="2143">
                  <c:v>549.599999999999</c:v>
                </c:pt>
                <c:pt idx="2144">
                  <c:v>549.67999999999904</c:v>
                </c:pt>
                <c:pt idx="2145">
                  <c:v>549.75999999999897</c:v>
                </c:pt>
                <c:pt idx="2146">
                  <c:v>549.83999999999855</c:v>
                </c:pt>
                <c:pt idx="2147">
                  <c:v>549.91999999999859</c:v>
                </c:pt>
                <c:pt idx="2148">
                  <c:v>549.99999999999898</c:v>
                </c:pt>
                <c:pt idx="2149">
                  <c:v>550.07999999999902</c:v>
                </c:pt>
                <c:pt idx="2150">
                  <c:v>550.15999999999849</c:v>
                </c:pt>
                <c:pt idx="2151">
                  <c:v>550.23999999999899</c:v>
                </c:pt>
                <c:pt idx="2152">
                  <c:v>550.31999999999857</c:v>
                </c:pt>
                <c:pt idx="2153">
                  <c:v>550.3999999999985</c:v>
                </c:pt>
                <c:pt idx="2154">
                  <c:v>550.479999999999</c:v>
                </c:pt>
                <c:pt idx="2155">
                  <c:v>550.55999999999858</c:v>
                </c:pt>
                <c:pt idx="2156">
                  <c:v>550.63999999999896</c:v>
                </c:pt>
                <c:pt idx="2157">
                  <c:v>550.719999999999</c:v>
                </c:pt>
                <c:pt idx="2158">
                  <c:v>550.79999999999905</c:v>
                </c:pt>
                <c:pt idx="2159">
                  <c:v>550.87999999999897</c:v>
                </c:pt>
                <c:pt idx="2160">
                  <c:v>550.95999999999856</c:v>
                </c:pt>
                <c:pt idx="2161">
                  <c:v>551.0399999999986</c:v>
                </c:pt>
                <c:pt idx="2162">
                  <c:v>551.11999999999898</c:v>
                </c:pt>
                <c:pt idx="2163">
                  <c:v>551.19999999999902</c:v>
                </c:pt>
                <c:pt idx="2164">
                  <c:v>551.27999999999895</c:v>
                </c:pt>
                <c:pt idx="2165">
                  <c:v>551.35999999999842</c:v>
                </c:pt>
                <c:pt idx="2166">
                  <c:v>551.43999999999858</c:v>
                </c:pt>
                <c:pt idx="2167">
                  <c:v>551.51999999999896</c:v>
                </c:pt>
                <c:pt idx="2168">
                  <c:v>551.59999999999809</c:v>
                </c:pt>
                <c:pt idx="2169">
                  <c:v>551.67999999999802</c:v>
                </c:pt>
                <c:pt idx="2170">
                  <c:v>551.75999999999794</c:v>
                </c:pt>
                <c:pt idx="2171">
                  <c:v>551.83999999999787</c:v>
                </c:pt>
                <c:pt idx="2172">
                  <c:v>551.91999999999803</c:v>
                </c:pt>
                <c:pt idx="2173">
                  <c:v>551.99999999999795</c:v>
                </c:pt>
                <c:pt idx="2174">
                  <c:v>552.07999999999811</c:v>
                </c:pt>
                <c:pt idx="2175">
                  <c:v>552.15999999999804</c:v>
                </c:pt>
                <c:pt idx="2176">
                  <c:v>552.23999999999808</c:v>
                </c:pt>
                <c:pt idx="2177">
                  <c:v>552.31999999999789</c:v>
                </c:pt>
                <c:pt idx="2178">
                  <c:v>552.39999999999804</c:v>
                </c:pt>
                <c:pt idx="2179">
                  <c:v>552.47999999999809</c:v>
                </c:pt>
                <c:pt idx="2180">
                  <c:v>552.5599999999979</c:v>
                </c:pt>
                <c:pt idx="2181">
                  <c:v>552.63999999999805</c:v>
                </c:pt>
                <c:pt idx="2182">
                  <c:v>552.71999999999809</c:v>
                </c:pt>
                <c:pt idx="2183">
                  <c:v>552.79999999999802</c:v>
                </c:pt>
                <c:pt idx="2184">
                  <c:v>552.87999999999795</c:v>
                </c:pt>
                <c:pt idx="2185">
                  <c:v>552.95999999999788</c:v>
                </c:pt>
                <c:pt idx="2186">
                  <c:v>553.03999999999803</c:v>
                </c:pt>
                <c:pt idx="2187">
                  <c:v>553.11999999999807</c:v>
                </c:pt>
                <c:pt idx="2188">
                  <c:v>553.199999999998</c:v>
                </c:pt>
                <c:pt idx="2189">
                  <c:v>553.27999999999804</c:v>
                </c:pt>
                <c:pt idx="2190">
                  <c:v>553.35999999999763</c:v>
                </c:pt>
                <c:pt idx="2191">
                  <c:v>553.43999999999789</c:v>
                </c:pt>
                <c:pt idx="2192">
                  <c:v>553.51999999999805</c:v>
                </c:pt>
                <c:pt idx="2193">
                  <c:v>553.59999999999809</c:v>
                </c:pt>
                <c:pt idx="2194">
                  <c:v>553.67999999999802</c:v>
                </c:pt>
                <c:pt idx="2195">
                  <c:v>553.75999999999794</c:v>
                </c:pt>
                <c:pt idx="2196">
                  <c:v>553.83999999999787</c:v>
                </c:pt>
                <c:pt idx="2197">
                  <c:v>553.91999999999803</c:v>
                </c:pt>
                <c:pt idx="2198">
                  <c:v>553.99999999999795</c:v>
                </c:pt>
                <c:pt idx="2199">
                  <c:v>554.07999999999811</c:v>
                </c:pt>
                <c:pt idx="2200">
                  <c:v>554.15999999999804</c:v>
                </c:pt>
                <c:pt idx="2201">
                  <c:v>554.23999999999808</c:v>
                </c:pt>
                <c:pt idx="2202">
                  <c:v>554.31999999999789</c:v>
                </c:pt>
                <c:pt idx="2203">
                  <c:v>554.39999999999804</c:v>
                </c:pt>
                <c:pt idx="2204">
                  <c:v>554.47999999999809</c:v>
                </c:pt>
                <c:pt idx="2205">
                  <c:v>554.5599999999979</c:v>
                </c:pt>
                <c:pt idx="2206">
                  <c:v>554.63999999999805</c:v>
                </c:pt>
                <c:pt idx="2207">
                  <c:v>554.71999999999809</c:v>
                </c:pt>
                <c:pt idx="2208">
                  <c:v>554.79999999999802</c:v>
                </c:pt>
                <c:pt idx="2209">
                  <c:v>554.87999999999795</c:v>
                </c:pt>
                <c:pt idx="2210">
                  <c:v>554.95999999999788</c:v>
                </c:pt>
                <c:pt idx="2211">
                  <c:v>555.03999999999803</c:v>
                </c:pt>
                <c:pt idx="2212">
                  <c:v>555.11999999999807</c:v>
                </c:pt>
                <c:pt idx="2213">
                  <c:v>555.199999999998</c:v>
                </c:pt>
                <c:pt idx="2214">
                  <c:v>555.27999999999804</c:v>
                </c:pt>
                <c:pt idx="2215">
                  <c:v>555.35999999999763</c:v>
                </c:pt>
                <c:pt idx="2216">
                  <c:v>555.43999999999789</c:v>
                </c:pt>
                <c:pt idx="2217">
                  <c:v>555.51999999999805</c:v>
                </c:pt>
                <c:pt idx="2218">
                  <c:v>555.59999999999809</c:v>
                </c:pt>
                <c:pt idx="2219">
                  <c:v>555.67999999999802</c:v>
                </c:pt>
                <c:pt idx="2220">
                  <c:v>555.75999999999794</c:v>
                </c:pt>
                <c:pt idx="2221">
                  <c:v>555.83999999999787</c:v>
                </c:pt>
                <c:pt idx="2222">
                  <c:v>555.91999999999803</c:v>
                </c:pt>
                <c:pt idx="2223">
                  <c:v>555.99999999999795</c:v>
                </c:pt>
                <c:pt idx="2224">
                  <c:v>556.07999999999811</c:v>
                </c:pt>
                <c:pt idx="2225">
                  <c:v>556.15999999999804</c:v>
                </c:pt>
                <c:pt idx="2226">
                  <c:v>556.23999999999808</c:v>
                </c:pt>
                <c:pt idx="2227">
                  <c:v>556.31999999999789</c:v>
                </c:pt>
                <c:pt idx="2228">
                  <c:v>556.39999999999804</c:v>
                </c:pt>
                <c:pt idx="2229">
                  <c:v>556.47999999999809</c:v>
                </c:pt>
                <c:pt idx="2230">
                  <c:v>556.5599999999979</c:v>
                </c:pt>
                <c:pt idx="2231">
                  <c:v>556.63999999999703</c:v>
                </c:pt>
                <c:pt idx="2232">
                  <c:v>556.71999999999696</c:v>
                </c:pt>
                <c:pt idx="2233">
                  <c:v>556.799999999997</c:v>
                </c:pt>
                <c:pt idx="2234">
                  <c:v>556.87999999999704</c:v>
                </c:pt>
                <c:pt idx="2235">
                  <c:v>556.95999999999697</c:v>
                </c:pt>
                <c:pt idx="2236">
                  <c:v>557.03999999999701</c:v>
                </c:pt>
                <c:pt idx="2237">
                  <c:v>557.11999999999705</c:v>
                </c:pt>
                <c:pt idx="2238">
                  <c:v>557.19999999999698</c:v>
                </c:pt>
                <c:pt idx="2239">
                  <c:v>557.27999999999702</c:v>
                </c:pt>
                <c:pt idx="2240">
                  <c:v>557.35999999999649</c:v>
                </c:pt>
                <c:pt idx="2241">
                  <c:v>557.43999999999699</c:v>
                </c:pt>
                <c:pt idx="2242">
                  <c:v>557.51999999999703</c:v>
                </c:pt>
                <c:pt idx="2243">
                  <c:v>557.59999999999695</c:v>
                </c:pt>
                <c:pt idx="2244">
                  <c:v>557.67999999999699</c:v>
                </c:pt>
                <c:pt idx="2245">
                  <c:v>557.75999999999704</c:v>
                </c:pt>
                <c:pt idx="2246">
                  <c:v>557.83999999999696</c:v>
                </c:pt>
                <c:pt idx="2247">
                  <c:v>557.919999999997</c:v>
                </c:pt>
                <c:pt idx="2248">
                  <c:v>557.99999999999704</c:v>
                </c:pt>
                <c:pt idx="2249">
                  <c:v>558.07999999999697</c:v>
                </c:pt>
                <c:pt idx="2250">
                  <c:v>558.15999999999701</c:v>
                </c:pt>
                <c:pt idx="2251">
                  <c:v>558.23999999999705</c:v>
                </c:pt>
                <c:pt idx="2252">
                  <c:v>558.31999999999698</c:v>
                </c:pt>
                <c:pt idx="2253">
                  <c:v>558.39999999999702</c:v>
                </c:pt>
                <c:pt idx="2254">
                  <c:v>558.47999999999695</c:v>
                </c:pt>
                <c:pt idx="2255">
                  <c:v>558.55999999999699</c:v>
                </c:pt>
                <c:pt idx="2256">
                  <c:v>558.63999999999703</c:v>
                </c:pt>
                <c:pt idx="2257">
                  <c:v>558.71999999999696</c:v>
                </c:pt>
                <c:pt idx="2258">
                  <c:v>558.799999999997</c:v>
                </c:pt>
                <c:pt idx="2259">
                  <c:v>558.87999999999704</c:v>
                </c:pt>
                <c:pt idx="2260">
                  <c:v>558.95999999999697</c:v>
                </c:pt>
                <c:pt idx="2261">
                  <c:v>559.03999999999701</c:v>
                </c:pt>
                <c:pt idx="2262">
                  <c:v>559.11999999999705</c:v>
                </c:pt>
                <c:pt idx="2263">
                  <c:v>559.19999999999698</c:v>
                </c:pt>
                <c:pt idx="2264">
                  <c:v>559.27999999999702</c:v>
                </c:pt>
                <c:pt idx="2265">
                  <c:v>559.35999999999649</c:v>
                </c:pt>
                <c:pt idx="2266">
                  <c:v>559.43999999999699</c:v>
                </c:pt>
                <c:pt idx="2267">
                  <c:v>559.51999999999703</c:v>
                </c:pt>
                <c:pt idx="2268">
                  <c:v>559.59999999999695</c:v>
                </c:pt>
                <c:pt idx="2269">
                  <c:v>559.67999999999699</c:v>
                </c:pt>
                <c:pt idx="2270">
                  <c:v>559.75999999999704</c:v>
                </c:pt>
                <c:pt idx="2271">
                  <c:v>559.83999999999696</c:v>
                </c:pt>
                <c:pt idx="2272">
                  <c:v>559.919999999997</c:v>
                </c:pt>
                <c:pt idx="2273">
                  <c:v>559.99999999999704</c:v>
                </c:pt>
                <c:pt idx="2274">
                  <c:v>560.07999999999697</c:v>
                </c:pt>
                <c:pt idx="2275">
                  <c:v>560.15999999999701</c:v>
                </c:pt>
                <c:pt idx="2276">
                  <c:v>560.23999999999705</c:v>
                </c:pt>
                <c:pt idx="2277">
                  <c:v>560.31999999999698</c:v>
                </c:pt>
                <c:pt idx="2278">
                  <c:v>560.39999999999702</c:v>
                </c:pt>
                <c:pt idx="2279">
                  <c:v>560.47999999999695</c:v>
                </c:pt>
                <c:pt idx="2280">
                  <c:v>560.55999999999699</c:v>
                </c:pt>
                <c:pt idx="2281">
                  <c:v>560.63999999999703</c:v>
                </c:pt>
                <c:pt idx="2282">
                  <c:v>560.71999999999696</c:v>
                </c:pt>
                <c:pt idx="2283">
                  <c:v>560.799999999997</c:v>
                </c:pt>
                <c:pt idx="2284">
                  <c:v>560.87999999999704</c:v>
                </c:pt>
                <c:pt idx="2285">
                  <c:v>560.95999999999697</c:v>
                </c:pt>
                <c:pt idx="2286">
                  <c:v>561.03999999999701</c:v>
                </c:pt>
                <c:pt idx="2287">
                  <c:v>561.11999999999705</c:v>
                </c:pt>
                <c:pt idx="2288">
                  <c:v>561.19999999999698</c:v>
                </c:pt>
                <c:pt idx="2289">
                  <c:v>561.27999999999702</c:v>
                </c:pt>
                <c:pt idx="2290">
                  <c:v>561.35999999999649</c:v>
                </c:pt>
                <c:pt idx="2291">
                  <c:v>561.43999999999699</c:v>
                </c:pt>
                <c:pt idx="2292">
                  <c:v>561.51999999999703</c:v>
                </c:pt>
                <c:pt idx="2293">
                  <c:v>561.59999999999695</c:v>
                </c:pt>
                <c:pt idx="2294">
                  <c:v>561.67999999999597</c:v>
                </c:pt>
                <c:pt idx="2295">
                  <c:v>561.75999999999601</c:v>
                </c:pt>
                <c:pt idx="2296">
                  <c:v>561.8399999999956</c:v>
                </c:pt>
                <c:pt idx="2297">
                  <c:v>561.91999999999598</c:v>
                </c:pt>
                <c:pt idx="2298">
                  <c:v>561.99999999999602</c:v>
                </c:pt>
                <c:pt idx="2299">
                  <c:v>562.07999999999595</c:v>
                </c:pt>
                <c:pt idx="2300">
                  <c:v>562.15999999999599</c:v>
                </c:pt>
                <c:pt idx="2301">
                  <c:v>562.23999999999603</c:v>
                </c:pt>
                <c:pt idx="2302">
                  <c:v>562.31999999999596</c:v>
                </c:pt>
                <c:pt idx="2303">
                  <c:v>562.399999999996</c:v>
                </c:pt>
                <c:pt idx="2304">
                  <c:v>562.47999999999604</c:v>
                </c:pt>
                <c:pt idx="2305">
                  <c:v>562.55999999999597</c:v>
                </c:pt>
                <c:pt idx="2306">
                  <c:v>562.63999999999601</c:v>
                </c:pt>
                <c:pt idx="2307">
                  <c:v>562.71999999999605</c:v>
                </c:pt>
                <c:pt idx="2308">
                  <c:v>562.79999999999598</c:v>
                </c:pt>
                <c:pt idx="2309">
                  <c:v>562.87999999999602</c:v>
                </c:pt>
                <c:pt idx="2310">
                  <c:v>562.95999999999549</c:v>
                </c:pt>
                <c:pt idx="2311">
                  <c:v>563.03999999999598</c:v>
                </c:pt>
                <c:pt idx="2312">
                  <c:v>563.11999999999603</c:v>
                </c:pt>
                <c:pt idx="2313">
                  <c:v>563.19999999999595</c:v>
                </c:pt>
                <c:pt idx="2314">
                  <c:v>563.27999999999599</c:v>
                </c:pt>
                <c:pt idx="2315">
                  <c:v>563.35999999999558</c:v>
                </c:pt>
                <c:pt idx="2316">
                  <c:v>563.43999999999596</c:v>
                </c:pt>
                <c:pt idx="2317">
                  <c:v>563.519999999996</c:v>
                </c:pt>
                <c:pt idx="2318">
                  <c:v>563.59999999999604</c:v>
                </c:pt>
                <c:pt idx="2319">
                  <c:v>563.67999999999597</c:v>
                </c:pt>
                <c:pt idx="2320">
                  <c:v>563.75999999999601</c:v>
                </c:pt>
                <c:pt idx="2321">
                  <c:v>563.8399999999956</c:v>
                </c:pt>
                <c:pt idx="2322">
                  <c:v>563.91999999999598</c:v>
                </c:pt>
                <c:pt idx="2323">
                  <c:v>563.99999999999602</c:v>
                </c:pt>
                <c:pt idx="2324">
                  <c:v>564.07999999999595</c:v>
                </c:pt>
                <c:pt idx="2325">
                  <c:v>564.15999999999599</c:v>
                </c:pt>
                <c:pt idx="2326">
                  <c:v>564.23999999999603</c:v>
                </c:pt>
                <c:pt idx="2327">
                  <c:v>564.31999999999596</c:v>
                </c:pt>
                <c:pt idx="2328">
                  <c:v>564.399999999996</c:v>
                </c:pt>
                <c:pt idx="2329">
                  <c:v>564.47999999999604</c:v>
                </c:pt>
                <c:pt idx="2330">
                  <c:v>564.55999999999597</c:v>
                </c:pt>
                <c:pt idx="2331">
                  <c:v>564.63999999999601</c:v>
                </c:pt>
                <c:pt idx="2332">
                  <c:v>564.71999999999605</c:v>
                </c:pt>
                <c:pt idx="2333">
                  <c:v>564.79999999999598</c:v>
                </c:pt>
                <c:pt idx="2334">
                  <c:v>564.87999999999602</c:v>
                </c:pt>
                <c:pt idx="2335">
                  <c:v>564.95999999999549</c:v>
                </c:pt>
                <c:pt idx="2336">
                  <c:v>565.03999999999598</c:v>
                </c:pt>
                <c:pt idx="2337">
                  <c:v>565.11999999999603</c:v>
                </c:pt>
                <c:pt idx="2338">
                  <c:v>565.19999999999595</c:v>
                </c:pt>
                <c:pt idx="2339">
                  <c:v>565.27999999999599</c:v>
                </c:pt>
                <c:pt idx="2340">
                  <c:v>565.35999999999558</c:v>
                </c:pt>
                <c:pt idx="2341">
                  <c:v>565.43999999999596</c:v>
                </c:pt>
                <c:pt idx="2342">
                  <c:v>565.519999999996</c:v>
                </c:pt>
                <c:pt idx="2343">
                  <c:v>565.59999999999604</c:v>
                </c:pt>
                <c:pt idx="2344">
                  <c:v>565.67999999999597</c:v>
                </c:pt>
                <c:pt idx="2345">
                  <c:v>565.75999999999601</c:v>
                </c:pt>
                <c:pt idx="2346">
                  <c:v>565.8399999999956</c:v>
                </c:pt>
                <c:pt idx="2347">
                  <c:v>565.91999999999598</c:v>
                </c:pt>
                <c:pt idx="2348">
                  <c:v>565.99999999999602</c:v>
                </c:pt>
                <c:pt idx="2349">
                  <c:v>566.07999999999595</c:v>
                </c:pt>
                <c:pt idx="2350">
                  <c:v>566.15999999999599</c:v>
                </c:pt>
                <c:pt idx="2351">
                  <c:v>566.23999999999603</c:v>
                </c:pt>
                <c:pt idx="2352">
                  <c:v>566.31999999999596</c:v>
                </c:pt>
                <c:pt idx="2353">
                  <c:v>566.399999999996</c:v>
                </c:pt>
                <c:pt idx="2354">
                  <c:v>566.47999999999604</c:v>
                </c:pt>
                <c:pt idx="2355">
                  <c:v>566.55999999999597</c:v>
                </c:pt>
                <c:pt idx="2356">
                  <c:v>566.63999999999601</c:v>
                </c:pt>
                <c:pt idx="2357">
                  <c:v>566.71999999999503</c:v>
                </c:pt>
                <c:pt idx="2358">
                  <c:v>566.79999999999495</c:v>
                </c:pt>
                <c:pt idx="2359">
                  <c:v>566.87999999999499</c:v>
                </c:pt>
                <c:pt idx="2360">
                  <c:v>566.95999999999458</c:v>
                </c:pt>
                <c:pt idx="2361">
                  <c:v>567.03999999999496</c:v>
                </c:pt>
                <c:pt idx="2362">
                  <c:v>567.119999999995</c:v>
                </c:pt>
                <c:pt idx="2363">
                  <c:v>567.19999999999504</c:v>
                </c:pt>
                <c:pt idx="2364">
                  <c:v>567.27999999999497</c:v>
                </c:pt>
                <c:pt idx="2365">
                  <c:v>567.35999999999456</c:v>
                </c:pt>
                <c:pt idx="2366">
                  <c:v>567.4399999999946</c:v>
                </c:pt>
                <c:pt idx="2367">
                  <c:v>567.51999999999498</c:v>
                </c:pt>
                <c:pt idx="2368">
                  <c:v>567.59999999999502</c:v>
                </c:pt>
                <c:pt idx="2369">
                  <c:v>567.67999999999495</c:v>
                </c:pt>
                <c:pt idx="2370">
                  <c:v>567.75999999999499</c:v>
                </c:pt>
                <c:pt idx="2371">
                  <c:v>567.83999999999457</c:v>
                </c:pt>
                <c:pt idx="2372">
                  <c:v>567.91999999999496</c:v>
                </c:pt>
                <c:pt idx="2373">
                  <c:v>567.999999999995</c:v>
                </c:pt>
                <c:pt idx="2374">
                  <c:v>568.07999999999504</c:v>
                </c:pt>
                <c:pt idx="2375">
                  <c:v>568.15999999999497</c:v>
                </c:pt>
                <c:pt idx="2376">
                  <c:v>568.23999999999501</c:v>
                </c:pt>
                <c:pt idx="2377">
                  <c:v>568.31999999999459</c:v>
                </c:pt>
                <c:pt idx="2378">
                  <c:v>568.39999999999498</c:v>
                </c:pt>
                <c:pt idx="2379">
                  <c:v>568.47999999999502</c:v>
                </c:pt>
                <c:pt idx="2380">
                  <c:v>568.55999999999449</c:v>
                </c:pt>
                <c:pt idx="2381">
                  <c:v>568.63999999999498</c:v>
                </c:pt>
                <c:pt idx="2382">
                  <c:v>568.71999999999503</c:v>
                </c:pt>
                <c:pt idx="2383">
                  <c:v>568.79999999999495</c:v>
                </c:pt>
                <c:pt idx="2384">
                  <c:v>568.87999999999499</c:v>
                </c:pt>
                <c:pt idx="2385">
                  <c:v>568.95999999999458</c:v>
                </c:pt>
                <c:pt idx="2386">
                  <c:v>569.03999999999496</c:v>
                </c:pt>
                <c:pt idx="2387">
                  <c:v>569.119999999995</c:v>
                </c:pt>
                <c:pt idx="2388">
                  <c:v>569.19999999999504</c:v>
                </c:pt>
                <c:pt idx="2389">
                  <c:v>569.27999999999497</c:v>
                </c:pt>
                <c:pt idx="2390">
                  <c:v>569.35999999999456</c:v>
                </c:pt>
                <c:pt idx="2391">
                  <c:v>569.4399999999946</c:v>
                </c:pt>
                <c:pt idx="2392">
                  <c:v>569.51999999999498</c:v>
                </c:pt>
                <c:pt idx="2393">
                  <c:v>569.59999999999502</c:v>
                </c:pt>
                <c:pt idx="2394">
                  <c:v>569.67999999999495</c:v>
                </c:pt>
                <c:pt idx="2395">
                  <c:v>569.75999999999499</c:v>
                </c:pt>
                <c:pt idx="2396">
                  <c:v>569.83999999999457</c:v>
                </c:pt>
                <c:pt idx="2397">
                  <c:v>569.91999999999496</c:v>
                </c:pt>
                <c:pt idx="2398">
                  <c:v>569.999999999995</c:v>
                </c:pt>
                <c:pt idx="2399">
                  <c:v>570.07999999999504</c:v>
                </c:pt>
                <c:pt idx="2400">
                  <c:v>570.15999999999497</c:v>
                </c:pt>
                <c:pt idx="2401">
                  <c:v>570.23999999999501</c:v>
                </c:pt>
                <c:pt idx="2402">
                  <c:v>570.31999999999459</c:v>
                </c:pt>
                <c:pt idx="2403">
                  <c:v>570.39999999999498</c:v>
                </c:pt>
                <c:pt idx="2404">
                  <c:v>570.47999999999502</c:v>
                </c:pt>
                <c:pt idx="2405">
                  <c:v>570.55999999999449</c:v>
                </c:pt>
                <c:pt idx="2406">
                  <c:v>570.63999999999498</c:v>
                </c:pt>
                <c:pt idx="2407">
                  <c:v>570.71999999999503</c:v>
                </c:pt>
                <c:pt idx="2408">
                  <c:v>570.79999999999495</c:v>
                </c:pt>
                <c:pt idx="2409">
                  <c:v>570.87999999999499</c:v>
                </c:pt>
                <c:pt idx="2410">
                  <c:v>570.95999999999458</c:v>
                </c:pt>
                <c:pt idx="2411">
                  <c:v>571.03999999999496</c:v>
                </c:pt>
                <c:pt idx="2412">
                  <c:v>571.119999999995</c:v>
                </c:pt>
                <c:pt idx="2413">
                  <c:v>571.19999999999504</c:v>
                </c:pt>
                <c:pt idx="2414">
                  <c:v>571.27999999999497</c:v>
                </c:pt>
                <c:pt idx="2415">
                  <c:v>571.35999999999456</c:v>
                </c:pt>
                <c:pt idx="2416">
                  <c:v>571.4399999999946</c:v>
                </c:pt>
                <c:pt idx="2417">
                  <c:v>571.51999999999498</c:v>
                </c:pt>
                <c:pt idx="2418">
                  <c:v>571.59999999999502</c:v>
                </c:pt>
                <c:pt idx="2419">
                  <c:v>571.67999999999404</c:v>
                </c:pt>
                <c:pt idx="2420">
                  <c:v>571.75999999999397</c:v>
                </c:pt>
                <c:pt idx="2421">
                  <c:v>571.83999999999355</c:v>
                </c:pt>
                <c:pt idx="2422">
                  <c:v>571.91999999999359</c:v>
                </c:pt>
                <c:pt idx="2423">
                  <c:v>571.99999999999397</c:v>
                </c:pt>
                <c:pt idx="2424">
                  <c:v>572.07999999999402</c:v>
                </c:pt>
                <c:pt idx="2425">
                  <c:v>572.15999999999406</c:v>
                </c:pt>
                <c:pt idx="2426">
                  <c:v>572.23999999999398</c:v>
                </c:pt>
                <c:pt idx="2427">
                  <c:v>572.31999999999357</c:v>
                </c:pt>
                <c:pt idx="2428">
                  <c:v>572.3999999999935</c:v>
                </c:pt>
                <c:pt idx="2429">
                  <c:v>572.47999999999399</c:v>
                </c:pt>
                <c:pt idx="2430">
                  <c:v>572.55999999999358</c:v>
                </c:pt>
                <c:pt idx="2431">
                  <c:v>572.63999999999396</c:v>
                </c:pt>
                <c:pt idx="2432">
                  <c:v>572.719999999994</c:v>
                </c:pt>
                <c:pt idx="2433">
                  <c:v>572.79999999999404</c:v>
                </c:pt>
                <c:pt idx="2434">
                  <c:v>572.87999999999397</c:v>
                </c:pt>
                <c:pt idx="2435">
                  <c:v>572.95999999999356</c:v>
                </c:pt>
                <c:pt idx="2436">
                  <c:v>573.0399999999936</c:v>
                </c:pt>
                <c:pt idx="2437">
                  <c:v>573.11999999999398</c:v>
                </c:pt>
                <c:pt idx="2438">
                  <c:v>573.19999999999402</c:v>
                </c:pt>
                <c:pt idx="2439">
                  <c:v>573.27999999999395</c:v>
                </c:pt>
                <c:pt idx="2440">
                  <c:v>573.35999999999342</c:v>
                </c:pt>
                <c:pt idx="2441">
                  <c:v>573.43999999999357</c:v>
                </c:pt>
                <c:pt idx="2442">
                  <c:v>573.51999999999396</c:v>
                </c:pt>
                <c:pt idx="2443">
                  <c:v>573.599999999994</c:v>
                </c:pt>
                <c:pt idx="2444">
                  <c:v>573.67999999999404</c:v>
                </c:pt>
                <c:pt idx="2445">
                  <c:v>573.75999999999397</c:v>
                </c:pt>
                <c:pt idx="2446">
                  <c:v>573.83999999999355</c:v>
                </c:pt>
                <c:pt idx="2447">
                  <c:v>573.91999999999359</c:v>
                </c:pt>
                <c:pt idx="2448">
                  <c:v>573.99999999999397</c:v>
                </c:pt>
                <c:pt idx="2449">
                  <c:v>574.07999999999402</c:v>
                </c:pt>
                <c:pt idx="2450">
                  <c:v>574.15999999999406</c:v>
                </c:pt>
                <c:pt idx="2451">
                  <c:v>574.23999999999398</c:v>
                </c:pt>
                <c:pt idx="2452">
                  <c:v>574.31999999999357</c:v>
                </c:pt>
                <c:pt idx="2453">
                  <c:v>574.3999999999935</c:v>
                </c:pt>
                <c:pt idx="2454">
                  <c:v>574.47999999999399</c:v>
                </c:pt>
                <c:pt idx="2455">
                  <c:v>574.55999999999358</c:v>
                </c:pt>
                <c:pt idx="2456">
                  <c:v>574.63999999999396</c:v>
                </c:pt>
                <c:pt idx="2457">
                  <c:v>574.719999999994</c:v>
                </c:pt>
                <c:pt idx="2458">
                  <c:v>574.79999999999404</c:v>
                </c:pt>
                <c:pt idx="2459">
                  <c:v>574.87999999999397</c:v>
                </c:pt>
                <c:pt idx="2460">
                  <c:v>574.95999999999356</c:v>
                </c:pt>
                <c:pt idx="2461">
                  <c:v>575.0399999999936</c:v>
                </c:pt>
                <c:pt idx="2462">
                  <c:v>575.11999999999398</c:v>
                </c:pt>
                <c:pt idx="2463">
                  <c:v>575.19999999999402</c:v>
                </c:pt>
                <c:pt idx="2464">
                  <c:v>575.27999999999395</c:v>
                </c:pt>
                <c:pt idx="2465">
                  <c:v>575.35999999999342</c:v>
                </c:pt>
                <c:pt idx="2466">
                  <c:v>575.43999999999357</c:v>
                </c:pt>
                <c:pt idx="2467">
                  <c:v>575.51999999999396</c:v>
                </c:pt>
                <c:pt idx="2468">
                  <c:v>575.599999999994</c:v>
                </c:pt>
                <c:pt idx="2469">
                  <c:v>575.67999999999404</c:v>
                </c:pt>
                <c:pt idx="2470">
                  <c:v>575.75999999999397</c:v>
                </c:pt>
                <c:pt idx="2471">
                  <c:v>575.83999999999355</c:v>
                </c:pt>
                <c:pt idx="2472">
                  <c:v>575.91999999999359</c:v>
                </c:pt>
                <c:pt idx="2473">
                  <c:v>575.99999999999397</c:v>
                </c:pt>
                <c:pt idx="2474">
                  <c:v>576.07999999999402</c:v>
                </c:pt>
                <c:pt idx="2475">
                  <c:v>576.15999999999406</c:v>
                </c:pt>
                <c:pt idx="2476">
                  <c:v>576.23999999999398</c:v>
                </c:pt>
                <c:pt idx="2477">
                  <c:v>576.31999999999357</c:v>
                </c:pt>
                <c:pt idx="2478">
                  <c:v>576.3999999999935</c:v>
                </c:pt>
                <c:pt idx="2479">
                  <c:v>576.47999999999399</c:v>
                </c:pt>
                <c:pt idx="2480">
                  <c:v>576.55999999999358</c:v>
                </c:pt>
                <c:pt idx="2481">
                  <c:v>576.63999999999396</c:v>
                </c:pt>
                <c:pt idx="2482">
                  <c:v>576.71999999999309</c:v>
                </c:pt>
                <c:pt idx="2483">
                  <c:v>576.79999999999302</c:v>
                </c:pt>
                <c:pt idx="2484">
                  <c:v>576.87999999999295</c:v>
                </c:pt>
                <c:pt idx="2485">
                  <c:v>576.95999999999287</c:v>
                </c:pt>
                <c:pt idx="2486">
                  <c:v>577.03999999999303</c:v>
                </c:pt>
                <c:pt idx="2487">
                  <c:v>577.11999999999307</c:v>
                </c:pt>
                <c:pt idx="2488">
                  <c:v>577.199999999993</c:v>
                </c:pt>
                <c:pt idx="2489">
                  <c:v>577.27999999999304</c:v>
                </c:pt>
                <c:pt idx="2490">
                  <c:v>577.35999999999262</c:v>
                </c:pt>
                <c:pt idx="2491">
                  <c:v>577.43999999999289</c:v>
                </c:pt>
                <c:pt idx="2492">
                  <c:v>577.51999999999305</c:v>
                </c:pt>
                <c:pt idx="2493">
                  <c:v>577.59999999999309</c:v>
                </c:pt>
                <c:pt idx="2494">
                  <c:v>577.67999999999302</c:v>
                </c:pt>
                <c:pt idx="2495">
                  <c:v>577.75999999999306</c:v>
                </c:pt>
                <c:pt idx="2496">
                  <c:v>577.83999999999287</c:v>
                </c:pt>
                <c:pt idx="2497">
                  <c:v>577.91999999999302</c:v>
                </c:pt>
              </c:numCache>
            </c:numRef>
          </c:xVal>
          <c:yVal>
            <c:numRef>
              <c:f>'РУС Дипл4,12,2013'!$K$3:$K$2500</c:f>
              <c:numCache>
                <c:formatCode>General</c:formatCode>
                <c:ptCount val="249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1.9073599999999999</c:v>
                </c:pt>
                <c:pt idx="311">
                  <c:v>1.9073599999999999</c:v>
                </c:pt>
                <c:pt idx="312">
                  <c:v>1.9073599999999999</c:v>
                </c:pt>
                <c:pt idx="313">
                  <c:v>1.9073599999999999</c:v>
                </c:pt>
                <c:pt idx="314">
                  <c:v>1.9073599999999999</c:v>
                </c:pt>
                <c:pt idx="315">
                  <c:v>3.8147299999999991</c:v>
                </c:pt>
                <c:pt idx="316">
                  <c:v>3.8147299999999991</c:v>
                </c:pt>
                <c:pt idx="317">
                  <c:v>5.7220799999999956</c:v>
                </c:pt>
                <c:pt idx="318">
                  <c:v>5.7220799999999956</c:v>
                </c:pt>
                <c:pt idx="319">
                  <c:v>5.7220799999999956</c:v>
                </c:pt>
                <c:pt idx="320">
                  <c:v>7.6294499999999976</c:v>
                </c:pt>
                <c:pt idx="321">
                  <c:v>7.6294499999999976</c:v>
                </c:pt>
                <c:pt idx="322">
                  <c:v>7.6294499999999976</c:v>
                </c:pt>
                <c:pt idx="323">
                  <c:v>9.5368000000000013</c:v>
                </c:pt>
                <c:pt idx="324">
                  <c:v>9.5368000000000013</c:v>
                </c:pt>
                <c:pt idx="325">
                  <c:v>11.4442</c:v>
                </c:pt>
                <c:pt idx="326">
                  <c:v>11.4442</c:v>
                </c:pt>
                <c:pt idx="327">
                  <c:v>11.4442</c:v>
                </c:pt>
                <c:pt idx="328">
                  <c:v>13.3515</c:v>
                </c:pt>
                <c:pt idx="329">
                  <c:v>13.3515</c:v>
                </c:pt>
                <c:pt idx="330">
                  <c:v>15.258900000000001</c:v>
                </c:pt>
                <c:pt idx="331">
                  <c:v>17.1663</c:v>
                </c:pt>
                <c:pt idx="332">
                  <c:v>17.1663</c:v>
                </c:pt>
                <c:pt idx="333">
                  <c:v>19.073599999999999</c:v>
                </c:pt>
                <c:pt idx="334">
                  <c:v>20.981000000000002</c:v>
                </c:pt>
                <c:pt idx="335">
                  <c:v>22.88829999999998</c:v>
                </c:pt>
                <c:pt idx="336">
                  <c:v>24.7956</c:v>
                </c:pt>
                <c:pt idx="337">
                  <c:v>24.7956</c:v>
                </c:pt>
                <c:pt idx="338">
                  <c:v>26.702999999999999</c:v>
                </c:pt>
                <c:pt idx="339">
                  <c:v>28.610299999999999</c:v>
                </c:pt>
                <c:pt idx="340">
                  <c:v>30.517800000000001</c:v>
                </c:pt>
                <c:pt idx="341">
                  <c:v>32.425200000000011</c:v>
                </c:pt>
                <c:pt idx="342">
                  <c:v>36.239899999999999</c:v>
                </c:pt>
                <c:pt idx="343">
                  <c:v>38.147200000000012</c:v>
                </c:pt>
                <c:pt idx="344">
                  <c:v>40.054600000000001</c:v>
                </c:pt>
                <c:pt idx="345">
                  <c:v>40.054600000000001</c:v>
                </c:pt>
                <c:pt idx="346">
                  <c:v>43.869300000000003</c:v>
                </c:pt>
                <c:pt idx="347">
                  <c:v>47.683900000000001</c:v>
                </c:pt>
                <c:pt idx="348">
                  <c:v>49.591300000000011</c:v>
                </c:pt>
                <c:pt idx="349">
                  <c:v>51.498600000000003</c:v>
                </c:pt>
                <c:pt idx="350">
                  <c:v>51.498600000000003</c:v>
                </c:pt>
                <c:pt idx="351">
                  <c:v>55.313299999999998</c:v>
                </c:pt>
                <c:pt idx="352">
                  <c:v>57.220700000000001</c:v>
                </c:pt>
                <c:pt idx="353">
                  <c:v>61.035600000000002</c:v>
                </c:pt>
                <c:pt idx="354">
                  <c:v>62.942999999999998</c:v>
                </c:pt>
                <c:pt idx="355">
                  <c:v>64.850300000000004</c:v>
                </c:pt>
                <c:pt idx="356">
                  <c:v>66.7577</c:v>
                </c:pt>
                <c:pt idx="357">
                  <c:v>68.665000000000006</c:v>
                </c:pt>
                <c:pt idx="358">
                  <c:v>72.479700000000008</c:v>
                </c:pt>
                <c:pt idx="359">
                  <c:v>74.387100000000004</c:v>
                </c:pt>
                <c:pt idx="360">
                  <c:v>76.294399999999996</c:v>
                </c:pt>
                <c:pt idx="361">
                  <c:v>78.201800000000006</c:v>
                </c:pt>
                <c:pt idx="362">
                  <c:v>80.109099999999998</c:v>
                </c:pt>
                <c:pt idx="363">
                  <c:v>82.016500000000022</c:v>
                </c:pt>
                <c:pt idx="364">
                  <c:v>83.9238</c:v>
                </c:pt>
                <c:pt idx="365">
                  <c:v>85.831199999999995</c:v>
                </c:pt>
                <c:pt idx="366">
                  <c:v>87.738500000000002</c:v>
                </c:pt>
                <c:pt idx="367">
                  <c:v>89.645899999999983</c:v>
                </c:pt>
                <c:pt idx="368">
                  <c:v>91.553199999999975</c:v>
                </c:pt>
                <c:pt idx="369">
                  <c:v>91.553199999999975</c:v>
                </c:pt>
                <c:pt idx="370">
                  <c:v>93.460499999999996</c:v>
                </c:pt>
                <c:pt idx="371">
                  <c:v>95.367900000000006</c:v>
                </c:pt>
                <c:pt idx="372">
                  <c:v>97.275200000000012</c:v>
                </c:pt>
                <c:pt idx="373">
                  <c:v>99.182600000000008</c:v>
                </c:pt>
                <c:pt idx="374">
                  <c:v>101.09</c:v>
                </c:pt>
                <c:pt idx="375">
                  <c:v>102.997</c:v>
                </c:pt>
                <c:pt idx="376">
                  <c:v>104.905</c:v>
                </c:pt>
                <c:pt idx="377">
                  <c:v>106.812</c:v>
                </c:pt>
                <c:pt idx="378">
                  <c:v>106.812</c:v>
                </c:pt>
                <c:pt idx="379">
                  <c:v>108.71899999999999</c:v>
                </c:pt>
                <c:pt idx="380">
                  <c:v>108.71899999999999</c:v>
                </c:pt>
                <c:pt idx="381">
                  <c:v>108.71899999999999</c:v>
                </c:pt>
                <c:pt idx="382">
                  <c:v>108.71899999999999</c:v>
                </c:pt>
                <c:pt idx="383">
                  <c:v>108.71899999999999</c:v>
                </c:pt>
                <c:pt idx="384">
                  <c:v>108.71899999999999</c:v>
                </c:pt>
                <c:pt idx="385">
                  <c:v>110.627</c:v>
                </c:pt>
                <c:pt idx="386">
                  <c:v>110.627</c:v>
                </c:pt>
                <c:pt idx="387">
                  <c:v>110.627</c:v>
                </c:pt>
                <c:pt idx="388">
                  <c:v>110.627</c:v>
                </c:pt>
                <c:pt idx="389">
                  <c:v>110.627</c:v>
                </c:pt>
                <c:pt idx="390">
                  <c:v>110.627</c:v>
                </c:pt>
                <c:pt idx="391">
                  <c:v>110.627</c:v>
                </c:pt>
                <c:pt idx="392">
                  <c:v>112.53400000000001</c:v>
                </c:pt>
                <c:pt idx="393">
                  <c:v>112.53400000000001</c:v>
                </c:pt>
                <c:pt idx="394">
                  <c:v>112.53400000000001</c:v>
                </c:pt>
                <c:pt idx="395">
                  <c:v>110.627</c:v>
                </c:pt>
                <c:pt idx="396">
                  <c:v>110.627</c:v>
                </c:pt>
                <c:pt idx="397">
                  <c:v>110.627</c:v>
                </c:pt>
                <c:pt idx="398">
                  <c:v>110.627</c:v>
                </c:pt>
                <c:pt idx="399">
                  <c:v>110.627</c:v>
                </c:pt>
                <c:pt idx="400">
                  <c:v>110.627</c:v>
                </c:pt>
                <c:pt idx="401">
                  <c:v>108.71899999999999</c:v>
                </c:pt>
                <c:pt idx="402">
                  <c:v>108.71899999999999</c:v>
                </c:pt>
                <c:pt idx="403">
                  <c:v>108.71899999999999</c:v>
                </c:pt>
                <c:pt idx="404">
                  <c:v>108.71899999999999</c:v>
                </c:pt>
                <c:pt idx="405">
                  <c:v>108.71899999999999</c:v>
                </c:pt>
                <c:pt idx="406">
                  <c:v>108.71899999999999</c:v>
                </c:pt>
                <c:pt idx="407">
                  <c:v>108.71899999999999</c:v>
                </c:pt>
                <c:pt idx="408">
                  <c:v>104.905</c:v>
                </c:pt>
                <c:pt idx="409">
                  <c:v>104.905</c:v>
                </c:pt>
                <c:pt idx="410">
                  <c:v>104.905</c:v>
                </c:pt>
                <c:pt idx="411">
                  <c:v>104.905</c:v>
                </c:pt>
                <c:pt idx="412">
                  <c:v>104.905</c:v>
                </c:pt>
                <c:pt idx="413">
                  <c:v>104.905</c:v>
                </c:pt>
                <c:pt idx="414">
                  <c:v>102.997</c:v>
                </c:pt>
                <c:pt idx="415">
                  <c:v>102.997</c:v>
                </c:pt>
                <c:pt idx="416">
                  <c:v>102.997</c:v>
                </c:pt>
                <c:pt idx="417">
                  <c:v>101.09</c:v>
                </c:pt>
                <c:pt idx="418">
                  <c:v>101.09</c:v>
                </c:pt>
                <c:pt idx="419">
                  <c:v>101.09</c:v>
                </c:pt>
                <c:pt idx="420">
                  <c:v>101.09</c:v>
                </c:pt>
                <c:pt idx="421">
                  <c:v>99.182600000000008</c:v>
                </c:pt>
                <c:pt idx="422">
                  <c:v>99.182600000000008</c:v>
                </c:pt>
                <c:pt idx="423">
                  <c:v>99.182600000000008</c:v>
                </c:pt>
                <c:pt idx="424">
                  <c:v>97.275200000000012</c:v>
                </c:pt>
                <c:pt idx="425">
                  <c:v>97.275200000000012</c:v>
                </c:pt>
                <c:pt idx="426">
                  <c:v>95.367900000000006</c:v>
                </c:pt>
                <c:pt idx="427">
                  <c:v>95.367900000000006</c:v>
                </c:pt>
                <c:pt idx="428">
                  <c:v>95.367900000000006</c:v>
                </c:pt>
                <c:pt idx="429">
                  <c:v>93.460499999999996</c:v>
                </c:pt>
                <c:pt idx="430">
                  <c:v>93.460499999999996</c:v>
                </c:pt>
                <c:pt idx="431">
                  <c:v>91.553199999999975</c:v>
                </c:pt>
                <c:pt idx="432">
                  <c:v>91.553199999999975</c:v>
                </c:pt>
                <c:pt idx="433">
                  <c:v>91.553199999999975</c:v>
                </c:pt>
                <c:pt idx="434">
                  <c:v>91.553199999999975</c:v>
                </c:pt>
                <c:pt idx="435">
                  <c:v>89.645899999999983</c:v>
                </c:pt>
                <c:pt idx="436">
                  <c:v>89.645899999999983</c:v>
                </c:pt>
                <c:pt idx="437">
                  <c:v>87.738500000000002</c:v>
                </c:pt>
                <c:pt idx="438">
                  <c:v>85.831199999999995</c:v>
                </c:pt>
                <c:pt idx="439">
                  <c:v>85.831199999999995</c:v>
                </c:pt>
                <c:pt idx="440">
                  <c:v>83.9238</c:v>
                </c:pt>
                <c:pt idx="441">
                  <c:v>83.9238</c:v>
                </c:pt>
                <c:pt idx="442">
                  <c:v>82.016500000000022</c:v>
                </c:pt>
                <c:pt idx="443">
                  <c:v>80.109099999999998</c:v>
                </c:pt>
                <c:pt idx="444">
                  <c:v>80.109099999999998</c:v>
                </c:pt>
                <c:pt idx="445">
                  <c:v>78.201800000000006</c:v>
                </c:pt>
                <c:pt idx="446">
                  <c:v>78.201800000000006</c:v>
                </c:pt>
                <c:pt idx="447">
                  <c:v>78.201800000000006</c:v>
                </c:pt>
                <c:pt idx="448">
                  <c:v>76.294399999999996</c:v>
                </c:pt>
                <c:pt idx="449">
                  <c:v>76.294399999999996</c:v>
                </c:pt>
                <c:pt idx="450">
                  <c:v>74.387100000000004</c:v>
                </c:pt>
                <c:pt idx="451">
                  <c:v>72.479700000000008</c:v>
                </c:pt>
                <c:pt idx="452">
                  <c:v>72.479700000000008</c:v>
                </c:pt>
                <c:pt idx="453">
                  <c:v>70.572399999999945</c:v>
                </c:pt>
                <c:pt idx="454">
                  <c:v>68.665000000000006</c:v>
                </c:pt>
                <c:pt idx="455">
                  <c:v>68.665000000000006</c:v>
                </c:pt>
                <c:pt idx="456">
                  <c:v>66.7577</c:v>
                </c:pt>
                <c:pt idx="457">
                  <c:v>64.850300000000004</c:v>
                </c:pt>
                <c:pt idx="458">
                  <c:v>64.850300000000004</c:v>
                </c:pt>
                <c:pt idx="459">
                  <c:v>64.850300000000004</c:v>
                </c:pt>
                <c:pt idx="460">
                  <c:v>62.942999999999998</c:v>
                </c:pt>
                <c:pt idx="461">
                  <c:v>62.942999999999998</c:v>
                </c:pt>
                <c:pt idx="462">
                  <c:v>61.035600000000002</c:v>
                </c:pt>
                <c:pt idx="463">
                  <c:v>61.035600000000002</c:v>
                </c:pt>
                <c:pt idx="464">
                  <c:v>59.128</c:v>
                </c:pt>
                <c:pt idx="465">
                  <c:v>59.128</c:v>
                </c:pt>
                <c:pt idx="466">
                  <c:v>57.220700000000001</c:v>
                </c:pt>
                <c:pt idx="467">
                  <c:v>57.220700000000001</c:v>
                </c:pt>
                <c:pt idx="468">
                  <c:v>55.313299999999998</c:v>
                </c:pt>
                <c:pt idx="469">
                  <c:v>53.406000000000013</c:v>
                </c:pt>
                <c:pt idx="470">
                  <c:v>53.406000000000013</c:v>
                </c:pt>
                <c:pt idx="471">
                  <c:v>51.498600000000003</c:v>
                </c:pt>
                <c:pt idx="472">
                  <c:v>51.498600000000003</c:v>
                </c:pt>
                <c:pt idx="473">
                  <c:v>51.498600000000003</c:v>
                </c:pt>
                <c:pt idx="474">
                  <c:v>49.591300000000011</c:v>
                </c:pt>
                <c:pt idx="475">
                  <c:v>49.591300000000011</c:v>
                </c:pt>
                <c:pt idx="476">
                  <c:v>47.683900000000001</c:v>
                </c:pt>
                <c:pt idx="477">
                  <c:v>47.683900000000001</c:v>
                </c:pt>
                <c:pt idx="478">
                  <c:v>45.776600000000009</c:v>
                </c:pt>
                <c:pt idx="479">
                  <c:v>45.776600000000009</c:v>
                </c:pt>
                <c:pt idx="480">
                  <c:v>43.869300000000003</c:v>
                </c:pt>
                <c:pt idx="481">
                  <c:v>41.9619</c:v>
                </c:pt>
                <c:pt idx="482">
                  <c:v>41.9619</c:v>
                </c:pt>
                <c:pt idx="483">
                  <c:v>40.054600000000001</c:v>
                </c:pt>
                <c:pt idx="484">
                  <c:v>40.054600000000001</c:v>
                </c:pt>
                <c:pt idx="485">
                  <c:v>38.147200000000012</c:v>
                </c:pt>
                <c:pt idx="486">
                  <c:v>38.147200000000012</c:v>
                </c:pt>
                <c:pt idx="487">
                  <c:v>38.147200000000012</c:v>
                </c:pt>
                <c:pt idx="488">
                  <c:v>38.147200000000012</c:v>
                </c:pt>
                <c:pt idx="489">
                  <c:v>36.239899999999999</c:v>
                </c:pt>
                <c:pt idx="490">
                  <c:v>36.239899999999999</c:v>
                </c:pt>
                <c:pt idx="491">
                  <c:v>34.332500000000003</c:v>
                </c:pt>
                <c:pt idx="492">
                  <c:v>34.332500000000003</c:v>
                </c:pt>
                <c:pt idx="493">
                  <c:v>32.425200000000011</c:v>
                </c:pt>
                <c:pt idx="494">
                  <c:v>30.517800000000001</c:v>
                </c:pt>
                <c:pt idx="495">
                  <c:v>28.610299999999999</c:v>
                </c:pt>
                <c:pt idx="496">
                  <c:v>28.610299999999999</c:v>
                </c:pt>
                <c:pt idx="497">
                  <c:v>28.610299999999999</c:v>
                </c:pt>
                <c:pt idx="498">
                  <c:v>26.702999999999999</c:v>
                </c:pt>
                <c:pt idx="499">
                  <c:v>26.702999999999999</c:v>
                </c:pt>
                <c:pt idx="500">
                  <c:v>26.702999999999999</c:v>
                </c:pt>
                <c:pt idx="501">
                  <c:v>24.7956</c:v>
                </c:pt>
                <c:pt idx="502">
                  <c:v>24.7956</c:v>
                </c:pt>
                <c:pt idx="503">
                  <c:v>24.7956</c:v>
                </c:pt>
                <c:pt idx="504">
                  <c:v>24.7956</c:v>
                </c:pt>
                <c:pt idx="505">
                  <c:v>24.7956</c:v>
                </c:pt>
                <c:pt idx="506">
                  <c:v>22.88829999999998</c:v>
                </c:pt>
                <c:pt idx="507">
                  <c:v>22.88829999999998</c:v>
                </c:pt>
                <c:pt idx="508">
                  <c:v>22.88829999999998</c:v>
                </c:pt>
                <c:pt idx="509">
                  <c:v>20.981000000000002</c:v>
                </c:pt>
                <c:pt idx="510">
                  <c:v>20.981000000000002</c:v>
                </c:pt>
                <c:pt idx="511">
                  <c:v>20.981000000000002</c:v>
                </c:pt>
                <c:pt idx="512">
                  <c:v>19.073599999999999</c:v>
                </c:pt>
                <c:pt idx="513">
                  <c:v>19.073599999999999</c:v>
                </c:pt>
                <c:pt idx="514">
                  <c:v>19.073599999999999</c:v>
                </c:pt>
                <c:pt idx="515">
                  <c:v>17.1663</c:v>
                </c:pt>
                <c:pt idx="516">
                  <c:v>17.1663</c:v>
                </c:pt>
                <c:pt idx="517">
                  <c:v>17.1663</c:v>
                </c:pt>
                <c:pt idx="518">
                  <c:v>17.1663</c:v>
                </c:pt>
                <c:pt idx="519">
                  <c:v>15.258900000000001</c:v>
                </c:pt>
                <c:pt idx="520">
                  <c:v>15.258900000000001</c:v>
                </c:pt>
                <c:pt idx="521">
                  <c:v>15.258900000000001</c:v>
                </c:pt>
                <c:pt idx="522">
                  <c:v>15.258900000000001</c:v>
                </c:pt>
                <c:pt idx="523">
                  <c:v>15.258900000000001</c:v>
                </c:pt>
                <c:pt idx="524">
                  <c:v>13.3515</c:v>
                </c:pt>
                <c:pt idx="525">
                  <c:v>13.3515</c:v>
                </c:pt>
                <c:pt idx="526">
                  <c:v>13.3515</c:v>
                </c:pt>
                <c:pt idx="527">
                  <c:v>13.3515</c:v>
                </c:pt>
                <c:pt idx="528">
                  <c:v>11.4442</c:v>
                </c:pt>
                <c:pt idx="529">
                  <c:v>11.4442</c:v>
                </c:pt>
                <c:pt idx="530">
                  <c:v>11.4442</c:v>
                </c:pt>
                <c:pt idx="531">
                  <c:v>11.4442</c:v>
                </c:pt>
                <c:pt idx="532">
                  <c:v>11.4442</c:v>
                </c:pt>
                <c:pt idx="533">
                  <c:v>11.4442</c:v>
                </c:pt>
                <c:pt idx="534">
                  <c:v>11.4442</c:v>
                </c:pt>
                <c:pt idx="535">
                  <c:v>11.4442</c:v>
                </c:pt>
                <c:pt idx="536">
                  <c:v>11.4442</c:v>
                </c:pt>
                <c:pt idx="537">
                  <c:v>11.4442</c:v>
                </c:pt>
                <c:pt idx="538">
                  <c:v>9.5368000000000013</c:v>
                </c:pt>
                <c:pt idx="539">
                  <c:v>9.5368000000000013</c:v>
                </c:pt>
                <c:pt idx="540">
                  <c:v>9.5368000000000013</c:v>
                </c:pt>
                <c:pt idx="541">
                  <c:v>9.5368000000000013</c:v>
                </c:pt>
                <c:pt idx="542">
                  <c:v>9.5368000000000013</c:v>
                </c:pt>
                <c:pt idx="543">
                  <c:v>9.5368000000000013</c:v>
                </c:pt>
                <c:pt idx="544">
                  <c:v>9.5368000000000013</c:v>
                </c:pt>
                <c:pt idx="545">
                  <c:v>7.6294499999999976</c:v>
                </c:pt>
                <c:pt idx="546">
                  <c:v>7.6294499999999976</c:v>
                </c:pt>
                <c:pt idx="547">
                  <c:v>7.6294499999999976</c:v>
                </c:pt>
                <c:pt idx="548">
                  <c:v>7.6294499999999976</c:v>
                </c:pt>
                <c:pt idx="549">
                  <c:v>7.6294499999999976</c:v>
                </c:pt>
                <c:pt idx="550">
                  <c:v>7.6294499999999976</c:v>
                </c:pt>
                <c:pt idx="551">
                  <c:v>7.6294499999999976</c:v>
                </c:pt>
                <c:pt idx="552">
                  <c:v>7.6294499999999976</c:v>
                </c:pt>
                <c:pt idx="553">
                  <c:v>7.6294499999999976</c:v>
                </c:pt>
                <c:pt idx="554">
                  <c:v>5.7220799999999956</c:v>
                </c:pt>
                <c:pt idx="555">
                  <c:v>5.7220799999999956</c:v>
                </c:pt>
                <c:pt idx="556">
                  <c:v>5.7220799999999956</c:v>
                </c:pt>
                <c:pt idx="557">
                  <c:v>5.7220799999999956</c:v>
                </c:pt>
                <c:pt idx="558">
                  <c:v>5.7220799999999956</c:v>
                </c:pt>
                <c:pt idx="559">
                  <c:v>5.7220799999999956</c:v>
                </c:pt>
                <c:pt idx="560">
                  <c:v>5.7220799999999956</c:v>
                </c:pt>
                <c:pt idx="561">
                  <c:v>5.7220799999999956</c:v>
                </c:pt>
                <c:pt idx="562">
                  <c:v>5.7220799999999956</c:v>
                </c:pt>
                <c:pt idx="563">
                  <c:v>3.8147299999999991</c:v>
                </c:pt>
                <c:pt idx="564">
                  <c:v>3.8147299999999991</c:v>
                </c:pt>
                <c:pt idx="565">
                  <c:v>3.8147299999999991</c:v>
                </c:pt>
                <c:pt idx="566">
                  <c:v>3.8147299999999991</c:v>
                </c:pt>
                <c:pt idx="567">
                  <c:v>3.8147299999999991</c:v>
                </c:pt>
                <c:pt idx="568">
                  <c:v>3.8147299999999991</c:v>
                </c:pt>
                <c:pt idx="569">
                  <c:v>3.8147299999999991</c:v>
                </c:pt>
                <c:pt idx="570">
                  <c:v>1.9073599999999999</c:v>
                </c:pt>
                <c:pt idx="571">
                  <c:v>1.9073599999999999</c:v>
                </c:pt>
                <c:pt idx="572">
                  <c:v>1.9073599999999999</c:v>
                </c:pt>
                <c:pt idx="573">
                  <c:v>1.9073599999999999</c:v>
                </c:pt>
                <c:pt idx="574">
                  <c:v>1.9073599999999999</c:v>
                </c:pt>
                <c:pt idx="575">
                  <c:v>1.9073599999999999</c:v>
                </c:pt>
                <c:pt idx="576">
                  <c:v>1.9073599999999999</c:v>
                </c:pt>
                <c:pt idx="577">
                  <c:v>1.9073599999999999</c:v>
                </c:pt>
                <c:pt idx="578">
                  <c:v>1.9073599999999999</c:v>
                </c:pt>
                <c:pt idx="579">
                  <c:v>1.9073599999999999</c:v>
                </c:pt>
                <c:pt idx="580">
                  <c:v>1.9073599999999999</c:v>
                </c:pt>
                <c:pt idx="581">
                  <c:v>1.9073599999999999</c:v>
                </c:pt>
                <c:pt idx="582">
                  <c:v>1.9073599999999999</c:v>
                </c:pt>
                <c:pt idx="583">
                  <c:v>1.9073599999999999</c:v>
                </c:pt>
                <c:pt idx="584">
                  <c:v>1.9073599999999999</c:v>
                </c:pt>
                <c:pt idx="585">
                  <c:v>1.9073599999999999</c:v>
                </c:pt>
                <c:pt idx="586">
                  <c:v>1.9073599999999999</c:v>
                </c:pt>
                <c:pt idx="587">
                  <c:v>1.9073599999999999</c:v>
                </c:pt>
                <c:pt idx="588">
                  <c:v>1.9073599999999999</c:v>
                </c:pt>
                <c:pt idx="589">
                  <c:v>1.9073599999999999</c:v>
                </c:pt>
                <c:pt idx="590">
                  <c:v>1.9073599999999999</c:v>
                </c:pt>
                <c:pt idx="591">
                  <c:v>1.9073599999999999</c:v>
                </c:pt>
                <c:pt idx="592">
                  <c:v>1.9073599999999999</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1.9073599999999999</c:v>
                </c:pt>
                <c:pt idx="772">
                  <c:v>1.9073599999999999</c:v>
                </c:pt>
                <c:pt idx="773">
                  <c:v>1.9073599999999999</c:v>
                </c:pt>
                <c:pt idx="774">
                  <c:v>1.9073599999999999</c:v>
                </c:pt>
                <c:pt idx="775">
                  <c:v>1.9073599999999999</c:v>
                </c:pt>
                <c:pt idx="776">
                  <c:v>1.9073599999999999</c:v>
                </c:pt>
                <c:pt idx="777">
                  <c:v>1.9073599999999999</c:v>
                </c:pt>
                <c:pt idx="778">
                  <c:v>1.9073599999999999</c:v>
                </c:pt>
                <c:pt idx="779">
                  <c:v>1.9073599999999999</c:v>
                </c:pt>
                <c:pt idx="780">
                  <c:v>1.9073599999999999</c:v>
                </c:pt>
                <c:pt idx="781">
                  <c:v>1.9073599999999999</c:v>
                </c:pt>
                <c:pt idx="782">
                  <c:v>1.9073599999999999</c:v>
                </c:pt>
                <c:pt idx="783">
                  <c:v>1.9073599999999999</c:v>
                </c:pt>
                <c:pt idx="784">
                  <c:v>1.9073599999999999</c:v>
                </c:pt>
                <c:pt idx="785">
                  <c:v>1.9073599999999999</c:v>
                </c:pt>
                <c:pt idx="786">
                  <c:v>1.9073599999999999</c:v>
                </c:pt>
                <c:pt idx="787">
                  <c:v>1.9073599999999999</c:v>
                </c:pt>
                <c:pt idx="788">
                  <c:v>1.9073599999999999</c:v>
                </c:pt>
                <c:pt idx="789">
                  <c:v>1.9073599999999999</c:v>
                </c:pt>
                <c:pt idx="790">
                  <c:v>1.9073599999999999</c:v>
                </c:pt>
                <c:pt idx="791">
                  <c:v>1.9073599999999999</c:v>
                </c:pt>
                <c:pt idx="792">
                  <c:v>1.9073599999999999</c:v>
                </c:pt>
                <c:pt idx="793">
                  <c:v>1.9073599999999999</c:v>
                </c:pt>
                <c:pt idx="794">
                  <c:v>1.9073599999999999</c:v>
                </c:pt>
                <c:pt idx="795">
                  <c:v>1.9073599999999999</c:v>
                </c:pt>
                <c:pt idx="796">
                  <c:v>1.9073599999999999</c:v>
                </c:pt>
                <c:pt idx="797">
                  <c:v>1.9073599999999999</c:v>
                </c:pt>
                <c:pt idx="798">
                  <c:v>1.9073599999999999</c:v>
                </c:pt>
                <c:pt idx="799">
                  <c:v>1.9073599999999999</c:v>
                </c:pt>
                <c:pt idx="800">
                  <c:v>1.9073599999999999</c:v>
                </c:pt>
                <c:pt idx="801">
                  <c:v>1.9073599999999999</c:v>
                </c:pt>
                <c:pt idx="802">
                  <c:v>1.9073599999999999</c:v>
                </c:pt>
                <c:pt idx="803">
                  <c:v>1.9073599999999999</c:v>
                </c:pt>
                <c:pt idx="804">
                  <c:v>1.9073599999999999</c:v>
                </c:pt>
                <c:pt idx="805">
                  <c:v>1.9073599999999999</c:v>
                </c:pt>
                <c:pt idx="806">
                  <c:v>1.9073599999999999</c:v>
                </c:pt>
                <c:pt idx="807">
                  <c:v>1.9073599999999999</c:v>
                </c:pt>
                <c:pt idx="808">
                  <c:v>1.9073599999999999</c:v>
                </c:pt>
                <c:pt idx="809">
                  <c:v>3.8147299999999991</c:v>
                </c:pt>
                <c:pt idx="810">
                  <c:v>3.8147299999999991</c:v>
                </c:pt>
                <c:pt idx="811">
                  <c:v>3.8147299999999991</c:v>
                </c:pt>
                <c:pt idx="812">
                  <c:v>3.8147299999999991</c:v>
                </c:pt>
                <c:pt idx="813">
                  <c:v>3.8147299999999991</c:v>
                </c:pt>
                <c:pt idx="814">
                  <c:v>3.8147299999999991</c:v>
                </c:pt>
                <c:pt idx="815">
                  <c:v>3.8147299999999991</c:v>
                </c:pt>
                <c:pt idx="816">
                  <c:v>5.7220799999999956</c:v>
                </c:pt>
                <c:pt idx="817">
                  <c:v>5.7220799999999956</c:v>
                </c:pt>
                <c:pt idx="818">
                  <c:v>5.7220799999999956</c:v>
                </c:pt>
                <c:pt idx="819">
                  <c:v>7.6294499999999976</c:v>
                </c:pt>
                <c:pt idx="820">
                  <c:v>7.6294499999999976</c:v>
                </c:pt>
                <c:pt idx="821">
                  <c:v>7.6294499999999976</c:v>
                </c:pt>
                <c:pt idx="822">
                  <c:v>7.6294499999999976</c:v>
                </c:pt>
                <c:pt idx="823">
                  <c:v>7.6294499999999976</c:v>
                </c:pt>
                <c:pt idx="824">
                  <c:v>9.5368000000000013</c:v>
                </c:pt>
                <c:pt idx="825">
                  <c:v>9.5368000000000013</c:v>
                </c:pt>
                <c:pt idx="826">
                  <c:v>9.5368000000000013</c:v>
                </c:pt>
                <c:pt idx="827">
                  <c:v>9.5368000000000013</c:v>
                </c:pt>
                <c:pt idx="828">
                  <c:v>9.5368000000000013</c:v>
                </c:pt>
                <c:pt idx="829">
                  <c:v>9.5368000000000013</c:v>
                </c:pt>
                <c:pt idx="830">
                  <c:v>9.5368000000000013</c:v>
                </c:pt>
                <c:pt idx="831">
                  <c:v>9.5368000000000013</c:v>
                </c:pt>
                <c:pt idx="832">
                  <c:v>7.6294499999999976</c:v>
                </c:pt>
                <c:pt idx="833">
                  <c:v>7.6294499999999976</c:v>
                </c:pt>
                <c:pt idx="834">
                  <c:v>7.6294499999999976</c:v>
                </c:pt>
                <c:pt idx="835">
                  <c:v>5.7220799999999956</c:v>
                </c:pt>
                <c:pt idx="836">
                  <c:v>5.7220799999999956</c:v>
                </c:pt>
                <c:pt idx="837">
                  <c:v>5.7220799999999956</c:v>
                </c:pt>
                <c:pt idx="838">
                  <c:v>5.7220799999999956</c:v>
                </c:pt>
                <c:pt idx="839">
                  <c:v>5.7220799999999956</c:v>
                </c:pt>
                <c:pt idx="840">
                  <c:v>5.7220799999999956</c:v>
                </c:pt>
                <c:pt idx="841">
                  <c:v>5.7220799999999956</c:v>
                </c:pt>
                <c:pt idx="842">
                  <c:v>5.7220799999999956</c:v>
                </c:pt>
                <c:pt idx="843">
                  <c:v>3.8147299999999991</c:v>
                </c:pt>
                <c:pt idx="844">
                  <c:v>3.8147299999999991</c:v>
                </c:pt>
                <c:pt idx="845">
                  <c:v>3.8147299999999991</c:v>
                </c:pt>
                <c:pt idx="846">
                  <c:v>3.8147299999999991</c:v>
                </c:pt>
                <c:pt idx="847">
                  <c:v>5.7220799999999956</c:v>
                </c:pt>
                <c:pt idx="848">
                  <c:v>5.7220799999999956</c:v>
                </c:pt>
                <c:pt idx="849">
                  <c:v>5.7220799999999956</c:v>
                </c:pt>
                <c:pt idx="850">
                  <c:v>5.7220799999999956</c:v>
                </c:pt>
                <c:pt idx="851">
                  <c:v>5.7220799999999956</c:v>
                </c:pt>
                <c:pt idx="852">
                  <c:v>5.7220799999999956</c:v>
                </c:pt>
                <c:pt idx="853">
                  <c:v>5.7220799999999956</c:v>
                </c:pt>
                <c:pt idx="854">
                  <c:v>5.7220799999999956</c:v>
                </c:pt>
                <c:pt idx="855">
                  <c:v>5.7220799999999956</c:v>
                </c:pt>
                <c:pt idx="856">
                  <c:v>5.7220799999999956</c:v>
                </c:pt>
                <c:pt idx="857">
                  <c:v>5.7220799999999956</c:v>
                </c:pt>
                <c:pt idx="858">
                  <c:v>7.6294499999999976</c:v>
                </c:pt>
                <c:pt idx="859">
                  <c:v>7.6294499999999976</c:v>
                </c:pt>
                <c:pt idx="860">
                  <c:v>7.6294499999999976</c:v>
                </c:pt>
                <c:pt idx="861">
                  <c:v>7.6294499999999976</c:v>
                </c:pt>
                <c:pt idx="862">
                  <c:v>7.6294499999999976</c:v>
                </c:pt>
                <c:pt idx="863">
                  <c:v>7.6294499999999976</c:v>
                </c:pt>
                <c:pt idx="864">
                  <c:v>7.6294499999999976</c:v>
                </c:pt>
                <c:pt idx="865">
                  <c:v>7.6294499999999976</c:v>
                </c:pt>
                <c:pt idx="866">
                  <c:v>7.6294499999999976</c:v>
                </c:pt>
                <c:pt idx="867">
                  <c:v>9.5368000000000013</c:v>
                </c:pt>
                <c:pt idx="868">
                  <c:v>9.5368000000000013</c:v>
                </c:pt>
                <c:pt idx="869">
                  <c:v>9.5368000000000013</c:v>
                </c:pt>
                <c:pt idx="870">
                  <c:v>9.5368000000000013</c:v>
                </c:pt>
                <c:pt idx="871">
                  <c:v>11.4442</c:v>
                </c:pt>
                <c:pt idx="872">
                  <c:v>11.4442</c:v>
                </c:pt>
                <c:pt idx="873">
                  <c:v>11.4442</c:v>
                </c:pt>
                <c:pt idx="874">
                  <c:v>11.4442</c:v>
                </c:pt>
                <c:pt idx="875">
                  <c:v>11.4442</c:v>
                </c:pt>
                <c:pt idx="876">
                  <c:v>11.4442</c:v>
                </c:pt>
                <c:pt idx="877">
                  <c:v>11.4442</c:v>
                </c:pt>
                <c:pt idx="878">
                  <c:v>13.3515</c:v>
                </c:pt>
                <c:pt idx="879">
                  <c:v>13.3515</c:v>
                </c:pt>
                <c:pt idx="880">
                  <c:v>15.258900000000001</c:v>
                </c:pt>
                <c:pt idx="881">
                  <c:v>15.258900000000001</c:v>
                </c:pt>
                <c:pt idx="882">
                  <c:v>17.1663</c:v>
                </c:pt>
                <c:pt idx="883">
                  <c:v>19.073599999999999</c:v>
                </c:pt>
                <c:pt idx="884">
                  <c:v>20.981000000000002</c:v>
                </c:pt>
                <c:pt idx="885">
                  <c:v>20.981000000000002</c:v>
                </c:pt>
                <c:pt idx="886">
                  <c:v>22.88829999999998</c:v>
                </c:pt>
                <c:pt idx="887">
                  <c:v>24.7956</c:v>
                </c:pt>
                <c:pt idx="888">
                  <c:v>24.7956</c:v>
                </c:pt>
                <c:pt idx="889">
                  <c:v>26.702999999999999</c:v>
                </c:pt>
                <c:pt idx="890">
                  <c:v>28.610299999999999</c:v>
                </c:pt>
                <c:pt idx="891">
                  <c:v>32.425200000000011</c:v>
                </c:pt>
                <c:pt idx="892">
                  <c:v>34.332500000000003</c:v>
                </c:pt>
                <c:pt idx="893">
                  <c:v>36.239899999999999</c:v>
                </c:pt>
                <c:pt idx="894">
                  <c:v>38.147200000000012</c:v>
                </c:pt>
                <c:pt idx="895">
                  <c:v>40.054600000000001</c:v>
                </c:pt>
                <c:pt idx="896">
                  <c:v>41.9619</c:v>
                </c:pt>
                <c:pt idx="897">
                  <c:v>45.776600000000009</c:v>
                </c:pt>
                <c:pt idx="898">
                  <c:v>47.683900000000001</c:v>
                </c:pt>
                <c:pt idx="899">
                  <c:v>51.498600000000003</c:v>
                </c:pt>
                <c:pt idx="900">
                  <c:v>51.498600000000003</c:v>
                </c:pt>
                <c:pt idx="901">
                  <c:v>53.406000000000013</c:v>
                </c:pt>
                <c:pt idx="902">
                  <c:v>57.220700000000001</c:v>
                </c:pt>
                <c:pt idx="903">
                  <c:v>59.128</c:v>
                </c:pt>
                <c:pt idx="904">
                  <c:v>61.035600000000002</c:v>
                </c:pt>
                <c:pt idx="905">
                  <c:v>64.850300000000004</c:v>
                </c:pt>
                <c:pt idx="906">
                  <c:v>64.850300000000004</c:v>
                </c:pt>
                <c:pt idx="907">
                  <c:v>68.665000000000006</c:v>
                </c:pt>
                <c:pt idx="908">
                  <c:v>70.572399999999945</c:v>
                </c:pt>
                <c:pt idx="909">
                  <c:v>72.479700000000008</c:v>
                </c:pt>
                <c:pt idx="910">
                  <c:v>74.387100000000004</c:v>
                </c:pt>
                <c:pt idx="911">
                  <c:v>78.201800000000006</c:v>
                </c:pt>
                <c:pt idx="912">
                  <c:v>78.201800000000006</c:v>
                </c:pt>
                <c:pt idx="913">
                  <c:v>80.109099999999998</c:v>
                </c:pt>
                <c:pt idx="914">
                  <c:v>83.9238</c:v>
                </c:pt>
                <c:pt idx="915">
                  <c:v>85.831199999999995</c:v>
                </c:pt>
                <c:pt idx="916">
                  <c:v>87.738500000000002</c:v>
                </c:pt>
                <c:pt idx="917">
                  <c:v>89.645899999999983</c:v>
                </c:pt>
                <c:pt idx="918">
                  <c:v>91.553199999999975</c:v>
                </c:pt>
                <c:pt idx="919">
                  <c:v>91.553199999999975</c:v>
                </c:pt>
                <c:pt idx="920">
                  <c:v>93.460499999999996</c:v>
                </c:pt>
                <c:pt idx="921">
                  <c:v>95.367900000000006</c:v>
                </c:pt>
                <c:pt idx="922">
                  <c:v>97.275200000000012</c:v>
                </c:pt>
                <c:pt idx="923">
                  <c:v>99.182600000000008</c:v>
                </c:pt>
                <c:pt idx="924">
                  <c:v>101.09</c:v>
                </c:pt>
                <c:pt idx="925">
                  <c:v>101.09</c:v>
                </c:pt>
                <c:pt idx="926">
                  <c:v>102.997</c:v>
                </c:pt>
                <c:pt idx="927">
                  <c:v>104.905</c:v>
                </c:pt>
                <c:pt idx="928">
                  <c:v>104.905</c:v>
                </c:pt>
                <c:pt idx="929">
                  <c:v>104.905</c:v>
                </c:pt>
                <c:pt idx="930">
                  <c:v>104.905</c:v>
                </c:pt>
                <c:pt idx="931">
                  <c:v>106.812</c:v>
                </c:pt>
                <c:pt idx="932">
                  <c:v>106.812</c:v>
                </c:pt>
                <c:pt idx="933">
                  <c:v>108.71899999999999</c:v>
                </c:pt>
                <c:pt idx="934">
                  <c:v>108.71899999999999</c:v>
                </c:pt>
                <c:pt idx="935">
                  <c:v>108.71899999999999</c:v>
                </c:pt>
                <c:pt idx="936">
                  <c:v>108.71899999999999</c:v>
                </c:pt>
                <c:pt idx="937">
                  <c:v>108.71899999999999</c:v>
                </c:pt>
                <c:pt idx="938">
                  <c:v>110.627</c:v>
                </c:pt>
                <c:pt idx="939">
                  <c:v>110.627</c:v>
                </c:pt>
                <c:pt idx="940">
                  <c:v>110.627</c:v>
                </c:pt>
                <c:pt idx="941">
                  <c:v>110.627</c:v>
                </c:pt>
                <c:pt idx="942">
                  <c:v>110.627</c:v>
                </c:pt>
                <c:pt idx="943">
                  <c:v>110.627</c:v>
                </c:pt>
                <c:pt idx="944">
                  <c:v>110.627</c:v>
                </c:pt>
                <c:pt idx="945">
                  <c:v>110.627</c:v>
                </c:pt>
                <c:pt idx="946">
                  <c:v>108.71899999999999</c:v>
                </c:pt>
                <c:pt idx="947">
                  <c:v>108.71899999999999</c:v>
                </c:pt>
                <c:pt idx="948">
                  <c:v>108.71899999999999</c:v>
                </c:pt>
                <c:pt idx="949">
                  <c:v>108.71899999999999</c:v>
                </c:pt>
                <c:pt idx="950">
                  <c:v>108.71899999999999</c:v>
                </c:pt>
                <c:pt idx="951">
                  <c:v>106.812</c:v>
                </c:pt>
                <c:pt idx="952">
                  <c:v>106.812</c:v>
                </c:pt>
                <c:pt idx="953">
                  <c:v>106.812</c:v>
                </c:pt>
                <c:pt idx="954">
                  <c:v>106.812</c:v>
                </c:pt>
                <c:pt idx="955">
                  <c:v>106.812</c:v>
                </c:pt>
                <c:pt idx="956">
                  <c:v>104.905</c:v>
                </c:pt>
                <c:pt idx="957">
                  <c:v>104.905</c:v>
                </c:pt>
                <c:pt idx="958">
                  <c:v>104.905</c:v>
                </c:pt>
                <c:pt idx="959">
                  <c:v>104.905</c:v>
                </c:pt>
                <c:pt idx="960">
                  <c:v>104.905</c:v>
                </c:pt>
                <c:pt idx="961">
                  <c:v>104.905</c:v>
                </c:pt>
                <c:pt idx="962">
                  <c:v>104.905</c:v>
                </c:pt>
                <c:pt idx="963">
                  <c:v>102.997</c:v>
                </c:pt>
                <c:pt idx="964">
                  <c:v>102.997</c:v>
                </c:pt>
                <c:pt idx="965">
                  <c:v>102.997</c:v>
                </c:pt>
                <c:pt idx="966">
                  <c:v>101.09</c:v>
                </c:pt>
                <c:pt idx="967">
                  <c:v>101.09</c:v>
                </c:pt>
                <c:pt idx="968">
                  <c:v>101.09</c:v>
                </c:pt>
                <c:pt idx="969">
                  <c:v>99.182600000000008</c:v>
                </c:pt>
                <c:pt idx="970">
                  <c:v>99.182600000000008</c:v>
                </c:pt>
                <c:pt idx="971">
                  <c:v>99.182600000000008</c:v>
                </c:pt>
                <c:pt idx="972">
                  <c:v>97.275200000000012</c:v>
                </c:pt>
                <c:pt idx="973">
                  <c:v>97.275200000000012</c:v>
                </c:pt>
                <c:pt idx="974">
                  <c:v>97.275200000000012</c:v>
                </c:pt>
                <c:pt idx="975">
                  <c:v>95.367900000000006</c:v>
                </c:pt>
                <c:pt idx="976">
                  <c:v>95.367900000000006</c:v>
                </c:pt>
                <c:pt idx="977">
                  <c:v>93.460499999999996</c:v>
                </c:pt>
                <c:pt idx="978">
                  <c:v>93.460499999999996</c:v>
                </c:pt>
                <c:pt idx="979">
                  <c:v>91.553199999999975</c:v>
                </c:pt>
                <c:pt idx="980">
                  <c:v>91.553199999999975</c:v>
                </c:pt>
                <c:pt idx="981">
                  <c:v>91.553199999999975</c:v>
                </c:pt>
                <c:pt idx="982">
                  <c:v>91.553199999999975</c:v>
                </c:pt>
                <c:pt idx="983">
                  <c:v>91.553199999999975</c:v>
                </c:pt>
                <c:pt idx="984">
                  <c:v>89.645899999999983</c:v>
                </c:pt>
                <c:pt idx="985">
                  <c:v>89.645899999999983</c:v>
                </c:pt>
                <c:pt idx="986">
                  <c:v>87.738500000000002</c:v>
                </c:pt>
                <c:pt idx="987">
                  <c:v>85.831199999999995</c:v>
                </c:pt>
                <c:pt idx="988">
                  <c:v>85.831199999999995</c:v>
                </c:pt>
                <c:pt idx="989">
                  <c:v>83.9238</c:v>
                </c:pt>
                <c:pt idx="990">
                  <c:v>82.016500000000022</c:v>
                </c:pt>
                <c:pt idx="991">
                  <c:v>82.016500000000022</c:v>
                </c:pt>
                <c:pt idx="992">
                  <c:v>80.109099999999998</c:v>
                </c:pt>
                <c:pt idx="993">
                  <c:v>80.109099999999998</c:v>
                </c:pt>
                <c:pt idx="994">
                  <c:v>78.201800000000006</c:v>
                </c:pt>
                <c:pt idx="995">
                  <c:v>78.201800000000006</c:v>
                </c:pt>
                <c:pt idx="996">
                  <c:v>78.201800000000006</c:v>
                </c:pt>
                <c:pt idx="997">
                  <c:v>76.294399999999996</c:v>
                </c:pt>
                <c:pt idx="998">
                  <c:v>74.387100000000004</c:v>
                </c:pt>
                <c:pt idx="999">
                  <c:v>74.387100000000004</c:v>
                </c:pt>
                <c:pt idx="1000">
                  <c:v>72.479700000000008</c:v>
                </c:pt>
                <c:pt idx="1001">
                  <c:v>72.479700000000008</c:v>
                </c:pt>
                <c:pt idx="1002">
                  <c:v>70.572399999999945</c:v>
                </c:pt>
                <c:pt idx="1003">
                  <c:v>68.665000000000006</c:v>
                </c:pt>
                <c:pt idx="1004">
                  <c:v>68.665000000000006</c:v>
                </c:pt>
                <c:pt idx="1005">
                  <c:v>66.7577</c:v>
                </c:pt>
                <c:pt idx="1006">
                  <c:v>64.850300000000004</c:v>
                </c:pt>
                <c:pt idx="1007">
                  <c:v>64.850300000000004</c:v>
                </c:pt>
                <c:pt idx="1008">
                  <c:v>64.850300000000004</c:v>
                </c:pt>
                <c:pt idx="1009">
                  <c:v>62.942999999999998</c:v>
                </c:pt>
                <c:pt idx="1010">
                  <c:v>62.942999999999998</c:v>
                </c:pt>
                <c:pt idx="1011">
                  <c:v>61.035600000000002</c:v>
                </c:pt>
                <c:pt idx="1012">
                  <c:v>59.128</c:v>
                </c:pt>
                <c:pt idx="1013">
                  <c:v>59.128</c:v>
                </c:pt>
                <c:pt idx="1014">
                  <c:v>57.220700000000001</c:v>
                </c:pt>
                <c:pt idx="1015">
                  <c:v>55.313299999999998</c:v>
                </c:pt>
                <c:pt idx="1016">
                  <c:v>55.313299999999998</c:v>
                </c:pt>
                <c:pt idx="1017">
                  <c:v>53.406000000000013</c:v>
                </c:pt>
                <c:pt idx="1018">
                  <c:v>51.498600000000003</c:v>
                </c:pt>
                <c:pt idx="1019">
                  <c:v>51.498600000000003</c:v>
                </c:pt>
                <c:pt idx="1020">
                  <c:v>51.498600000000003</c:v>
                </c:pt>
                <c:pt idx="1021">
                  <c:v>51.498600000000003</c:v>
                </c:pt>
                <c:pt idx="1022">
                  <c:v>49.591300000000011</c:v>
                </c:pt>
                <c:pt idx="1023">
                  <c:v>47.683900000000001</c:v>
                </c:pt>
                <c:pt idx="1024">
                  <c:v>47.683900000000001</c:v>
                </c:pt>
                <c:pt idx="1025">
                  <c:v>45.776600000000009</c:v>
                </c:pt>
                <c:pt idx="1026">
                  <c:v>43.869300000000003</c:v>
                </c:pt>
                <c:pt idx="1027">
                  <c:v>43.869300000000003</c:v>
                </c:pt>
                <c:pt idx="1028">
                  <c:v>41.9619</c:v>
                </c:pt>
                <c:pt idx="1029">
                  <c:v>41.9619</c:v>
                </c:pt>
                <c:pt idx="1030">
                  <c:v>40.054600000000001</c:v>
                </c:pt>
                <c:pt idx="1031">
                  <c:v>40.054600000000001</c:v>
                </c:pt>
                <c:pt idx="1032">
                  <c:v>38.147200000000012</c:v>
                </c:pt>
                <c:pt idx="1033">
                  <c:v>38.147200000000012</c:v>
                </c:pt>
                <c:pt idx="1034">
                  <c:v>38.147200000000012</c:v>
                </c:pt>
                <c:pt idx="1035">
                  <c:v>36.239899999999999</c:v>
                </c:pt>
                <c:pt idx="1036">
                  <c:v>36.239899999999999</c:v>
                </c:pt>
                <c:pt idx="1037">
                  <c:v>34.332500000000003</c:v>
                </c:pt>
                <c:pt idx="1038">
                  <c:v>34.332500000000003</c:v>
                </c:pt>
                <c:pt idx="1039">
                  <c:v>34.332500000000003</c:v>
                </c:pt>
                <c:pt idx="1040">
                  <c:v>34.332500000000003</c:v>
                </c:pt>
                <c:pt idx="1041">
                  <c:v>34.332500000000003</c:v>
                </c:pt>
                <c:pt idx="1042">
                  <c:v>36.239899999999999</c:v>
                </c:pt>
                <c:pt idx="1043">
                  <c:v>38.147200000000012</c:v>
                </c:pt>
                <c:pt idx="1044">
                  <c:v>38.147200000000012</c:v>
                </c:pt>
                <c:pt idx="1045">
                  <c:v>38.147200000000012</c:v>
                </c:pt>
                <c:pt idx="1046">
                  <c:v>38.147200000000012</c:v>
                </c:pt>
                <c:pt idx="1047">
                  <c:v>36.239899999999999</c:v>
                </c:pt>
                <c:pt idx="1048">
                  <c:v>36.239899999999999</c:v>
                </c:pt>
                <c:pt idx="1049">
                  <c:v>34.332500000000003</c:v>
                </c:pt>
                <c:pt idx="1050">
                  <c:v>32.425200000000011</c:v>
                </c:pt>
                <c:pt idx="1051">
                  <c:v>30.517800000000001</c:v>
                </c:pt>
                <c:pt idx="1052">
                  <c:v>28.610299999999999</c:v>
                </c:pt>
                <c:pt idx="1053">
                  <c:v>26.702999999999999</c:v>
                </c:pt>
                <c:pt idx="1054">
                  <c:v>26.702999999999999</c:v>
                </c:pt>
                <c:pt idx="1055">
                  <c:v>24.7956</c:v>
                </c:pt>
                <c:pt idx="1056">
                  <c:v>24.7956</c:v>
                </c:pt>
                <c:pt idx="1057">
                  <c:v>22.88829999999998</c:v>
                </c:pt>
                <c:pt idx="1058">
                  <c:v>20.981000000000002</c:v>
                </c:pt>
                <c:pt idx="1059">
                  <c:v>20.981000000000002</c:v>
                </c:pt>
                <c:pt idx="1060">
                  <c:v>19.073599999999999</c:v>
                </c:pt>
                <c:pt idx="1061">
                  <c:v>19.073599999999999</c:v>
                </c:pt>
                <c:pt idx="1062">
                  <c:v>17.1663</c:v>
                </c:pt>
                <c:pt idx="1063">
                  <c:v>17.1663</c:v>
                </c:pt>
                <c:pt idx="1064">
                  <c:v>17.1663</c:v>
                </c:pt>
                <c:pt idx="1065">
                  <c:v>15.258900000000001</c:v>
                </c:pt>
                <c:pt idx="1066">
                  <c:v>15.258900000000001</c:v>
                </c:pt>
                <c:pt idx="1067">
                  <c:v>13.3515</c:v>
                </c:pt>
                <c:pt idx="1068">
                  <c:v>13.3515</c:v>
                </c:pt>
                <c:pt idx="1069">
                  <c:v>13.3515</c:v>
                </c:pt>
                <c:pt idx="1070">
                  <c:v>13.3515</c:v>
                </c:pt>
                <c:pt idx="1071">
                  <c:v>11.4442</c:v>
                </c:pt>
                <c:pt idx="1072">
                  <c:v>11.4442</c:v>
                </c:pt>
                <c:pt idx="1073">
                  <c:v>11.4442</c:v>
                </c:pt>
                <c:pt idx="1074">
                  <c:v>11.4442</c:v>
                </c:pt>
                <c:pt idx="1075">
                  <c:v>11.4442</c:v>
                </c:pt>
                <c:pt idx="1076">
                  <c:v>11.4442</c:v>
                </c:pt>
                <c:pt idx="1077">
                  <c:v>11.4442</c:v>
                </c:pt>
                <c:pt idx="1078">
                  <c:v>11.4442</c:v>
                </c:pt>
                <c:pt idx="1079">
                  <c:v>11.4442</c:v>
                </c:pt>
                <c:pt idx="1080">
                  <c:v>11.4442</c:v>
                </c:pt>
                <c:pt idx="1081">
                  <c:v>9.5368000000000013</c:v>
                </c:pt>
                <c:pt idx="1082">
                  <c:v>9.5368000000000013</c:v>
                </c:pt>
                <c:pt idx="1083">
                  <c:v>9.5368000000000013</c:v>
                </c:pt>
                <c:pt idx="1084">
                  <c:v>9.5368000000000013</c:v>
                </c:pt>
                <c:pt idx="1085">
                  <c:v>9.5368000000000013</c:v>
                </c:pt>
                <c:pt idx="1086">
                  <c:v>7.6294499999999976</c:v>
                </c:pt>
                <c:pt idx="1087">
                  <c:v>7.6294499999999976</c:v>
                </c:pt>
                <c:pt idx="1088">
                  <c:v>7.6294499999999976</c:v>
                </c:pt>
                <c:pt idx="1089">
                  <c:v>7.6294499999999976</c:v>
                </c:pt>
                <c:pt idx="1090">
                  <c:v>5.7220799999999956</c:v>
                </c:pt>
                <c:pt idx="1091">
                  <c:v>5.7220799999999956</c:v>
                </c:pt>
                <c:pt idx="1092">
                  <c:v>5.7220799999999956</c:v>
                </c:pt>
                <c:pt idx="1093">
                  <c:v>5.7220799999999956</c:v>
                </c:pt>
                <c:pt idx="1094">
                  <c:v>5.7220799999999956</c:v>
                </c:pt>
                <c:pt idx="1095">
                  <c:v>5.7220799999999956</c:v>
                </c:pt>
                <c:pt idx="1096">
                  <c:v>3.8147299999999991</c:v>
                </c:pt>
                <c:pt idx="1097">
                  <c:v>3.8147299999999991</c:v>
                </c:pt>
                <c:pt idx="1098">
                  <c:v>3.8147299999999991</c:v>
                </c:pt>
                <c:pt idx="1099">
                  <c:v>3.8147299999999991</c:v>
                </c:pt>
                <c:pt idx="1100">
                  <c:v>3.8147299999999991</c:v>
                </c:pt>
                <c:pt idx="1101">
                  <c:v>3.8147299999999991</c:v>
                </c:pt>
                <c:pt idx="1102">
                  <c:v>3.8147299999999991</c:v>
                </c:pt>
                <c:pt idx="1103">
                  <c:v>3.8147299999999991</c:v>
                </c:pt>
                <c:pt idx="1104">
                  <c:v>3.8147299999999991</c:v>
                </c:pt>
                <c:pt idx="1105">
                  <c:v>3.8147299999999991</c:v>
                </c:pt>
                <c:pt idx="1106">
                  <c:v>1.9073599999999999</c:v>
                </c:pt>
                <c:pt idx="1107">
                  <c:v>1.9073599999999999</c:v>
                </c:pt>
                <c:pt idx="1108">
                  <c:v>1.9073599999999999</c:v>
                </c:pt>
                <c:pt idx="1109">
                  <c:v>1.9073599999999999</c:v>
                </c:pt>
                <c:pt idx="1110">
                  <c:v>1.9073599999999999</c:v>
                </c:pt>
                <c:pt idx="1111">
                  <c:v>1.9073599999999999</c:v>
                </c:pt>
                <c:pt idx="1112">
                  <c:v>1.9073599999999999</c:v>
                </c:pt>
                <c:pt idx="1113">
                  <c:v>1.9073599999999999</c:v>
                </c:pt>
                <c:pt idx="1114">
                  <c:v>1.9073599999999999</c:v>
                </c:pt>
                <c:pt idx="1115">
                  <c:v>1.9073599999999999</c:v>
                </c:pt>
                <c:pt idx="1116">
                  <c:v>1.9073599999999999</c:v>
                </c:pt>
                <c:pt idx="1117">
                  <c:v>1.9073599999999999</c:v>
                </c:pt>
                <c:pt idx="1118">
                  <c:v>1.9073599999999999</c:v>
                </c:pt>
                <c:pt idx="1119">
                  <c:v>1.9073599999999999</c:v>
                </c:pt>
                <c:pt idx="1120">
                  <c:v>1.9073599999999999</c:v>
                </c:pt>
                <c:pt idx="1121">
                  <c:v>1.9073599999999999</c:v>
                </c:pt>
                <c:pt idx="1122">
                  <c:v>1.9073599999999999</c:v>
                </c:pt>
                <c:pt idx="1123">
                  <c:v>3.8147299999999991</c:v>
                </c:pt>
                <c:pt idx="1124">
                  <c:v>3.8147299999999991</c:v>
                </c:pt>
                <c:pt idx="1125">
                  <c:v>3.8147299999999991</c:v>
                </c:pt>
                <c:pt idx="1126">
                  <c:v>3.8147299999999991</c:v>
                </c:pt>
                <c:pt idx="1127">
                  <c:v>3.8147299999999991</c:v>
                </c:pt>
                <c:pt idx="1128">
                  <c:v>3.8147299999999991</c:v>
                </c:pt>
                <c:pt idx="1129">
                  <c:v>1.9073599999999999</c:v>
                </c:pt>
                <c:pt idx="1130">
                  <c:v>1.9073599999999999</c:v>
                </c:pt>
                <c:pt idx="1131">
                  <c:v>1.9073599999999999</c:v>
                </c:pt>
                <c:pt idx="1132">
                  <c:v>1.9073599999999999</c:v>
                </c:pt>
                <c:pt idx="1133">
                  <c:v>1.9073599999999999</c:v>
                </c:pt>
                <c:pt idx="1134">
                  <c:v>1.9073599999999999</c:v>
                </c:pt>
                <c:pt idx="1135">
                  <c:v>1.9073599999999999</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1.9073599999999999</c:v>
                </c:pt>
                <c:pt idx="1424">
                  <c:v>1.9073599999999999</c:v>
                </c:pt>
                <c:pt idx="1425">
                  <c:v>1.9073599999999999</c:v>
                </c:pt>
                <c:pt idx="1426">
                  <c:v>1.9073599999999999</c:v>
                </c:pt>
                <c:pt idx="1427">
                  <c:v>1.9073599999999999</c:v>
                </c:pt>
                <c:pt idx="1428">
                  <c:v>3.8147299999999991</c:v>
                </c:pt>
                <c:pt idx="1429">
                  <c:v>3.8147299999999991</c:v>
                </c:pt>
                <c:pt idx="1430">
                  <c:v>3.8147299999999991</c:v>
                </c:pt>
                <c:pt idx="1431">
                  <c:v>3.8147299999999991</c:v>
                </c:pt>
                <c:pt idx="1432">
                  <c:v>1.9073599999999999</c:v>
                </c:pt>
                <c:pt idx="1433">
                  <c:v>1.9073599999999999</c:v>
                </c:pt>
                <c:pt idx="1434">
                  <c:v>1.9073599999999999</c:v>
                </c:pt>
                <c:pt idx="1435">
                  <c:v>1.9073599999999999</c:v>
                </c:pt>
                <c:pt idx="1436">
                  <c:v>1.9073599999999999</c:v>
                </c:pt>
                <c:pt idx="1437">
                  <c:v>1.9073599999999999</c:v>
                </c:pt>
                <c:pt idx="1438">
                  <c:v>1.9073599999999999</c:v>
                </c:pt>
                <c:pt idx="1439">
                  <c:v>1.9073599999999999</c:v>
                </c:pt>
                <c:pt idx="1440">
                  <c:v>1.9073599999999999</c:v>
                </c:pt>
                <c:pt idx="1441">
                  <c:v>1.9073599999999999</c:v>
                </c:pt>
                <c:pt idx="1442">
                  <c:v>1.9073599999999999</c:v>
                </c:pt>
                <c:pt idx="1443">
                  <c:v>1.9073599999999999</c:v>
                </c:pt>
                <c:pt idx="1444">
                  <c:v>1.9073599999999999</c:v>
                </c:pt>
                <c:pt idx="1445">
                  <c:v>1.9073599999999999</c:v>
                </c:pt>
                <c:pt idx="1446">
                  <c:v>1.9073599999999999</c:v>
                </c:pt>
                <c:pt idx="1447">
                  <c:v>1.9073599999999999</c:v>
                </c:pt>
                <c:pt idx="1448">
                  <c:v>1.9073599999999999</c:v>
                </c:pt>
                <c:pt idx="1449">
                  <c:v>1.9073599999999999</c:v>
                </c:pt>
                <c:pt idx="1450">
                  <c:v>1.9073599999999999</c:v>
                </c:pt>
                <c:pt idx="1451">
                  <c:v>1.9073599999999999</c:v>
                </c:pt>
                <c:pt idx="1452">
                  <c:v>1.9073599999999999</c:v>
                </c:pt>
                <c:pt idx="1453">
                  <c:v>1.9073599999999999</c:v>
                </c:pt>
                <c:pt idx="1454">
                  <c:v>1.9073599999999999</c:v>
                </c:pt>
                <c:pt idx="1455">
                  <c:v>1.9073599999999999</c:v>
                </c:pt>
                <c:pt idx="1456">
                  <c:v>1.9073599999999999</c:v>
                </c:pt>
                <c:pt idx="1457">
                  <c:v>3.8147299999999991</c:v>
                </c:pt>
                <c:pt idx="1458">
                  <c:v>3.8147299999999991</c:v>
                </c:pt>
                <c:pt idx="1459">
                  <c:v>3.8147299999999991</c:v>
                </c:pt>
                <c:pt idx="1460">
                  <c:v>3.8147299999999991</c:v>
                </c:pt>
                <c:pt idx="1461">
                  <c:v>5.7220799999999956</c:v>
                </c:pt>
                <c:pt idx="1462">
                  <c:v>5.7220799999999956</c:v>
                </c:pt>
                <c:pt idx="1463">
                  <c:v>5.7220799999999956</c:v>
                </c:pt>
                <c:pt idx="1464">
                  <c:v>7.6294499999999976</c:v>
                </c:pt>
                <c:pt idx="1465">
                  <c:v>7.6294499999999976</c:v>
                </c:pt>
                <c:pt idx="1466">
                  <c:v>9.5368000000000013</c:v>
                </c:pt>
                <c:pt idx="1467">
                  <c:v>11.4442</c:v>
                </c:pt>
                <c:pt idx="1468">
                  <c:v>11.4442</c:v>
                </c:pt>
                <c:pt idx="1469">
                  <c:v>11.4442</c:v>
                </c:pt>
                <c:pt idx="1470">
                  <c:v>13.3515</c:v>
                </c:pt>
                <c:pt idx="1471">
                  <c:v>15.258900000000001</c:v>
                </c:pt>
                <c:pt idx="1472">
                  <c:v>15.258900000000001</c:v>
                </c:pt>
                <c:pt idx="1473">
                  <c:v>17.1663</c:v>
                </c:pt>
                <c:pt idx="1474">
                  <c:v>19.073599999999999</c:v>
                </c:pt>
                <c:pt idx="1475">
                  <c:v>20.981000000000002</c:v>
                </c:pt>
                <c:pt idx="1476">
                  <c:v>22.88829999999998</c:v>
                </c:pt>
                <c:pt idx="1477">
                  <c:v>24.7956</c:v>
                </c:pt>
                <c:pt idx="1478">
                  <c:v>24.7956</c:v>
                </c:pt>
                <c:pt idx="1479">
                  <c:v>26.702999999999999</c:v>
                </c:pt>
                <c:pt idx="1480">
                  <c:v>28.610299999999999</c:v>
                </c:pt>
                <c:pt idx="1481">
                  <c:v>34.332500000000003</c:v>
                </c:pt>
                <c:pt idx="1482">
                  <c:v>36.239899999999999</c:v>
                </c:pt>
                <c:pt idx="1483">
                  <c:v>38.147200000000012</c:v>
                </c:pt>
                <c:pt idx="1484">
                  <c:v>38.147200000000012</c:v>
                </c:pt>
                <c:pt idx="1485">
                  <c:v>40.054600000000001</c:v>
                </c:pt>
                <c:pt idx="1486">
                  <c:v>43.869300000000003</c:v>
                </c:pt>
                <c:pt idx="1487">
                  <c:v>45.776600000000009</c:v>
                </c:pt>
                <c:pt idx="1488">
                  <c:v>49.591300000000011</c:v>
                </c:pt>
                <c:pt idx="1489">
                  <c:v>51.498600000000003</c:v>
                </c:pt>
                <c:pt idx="1490">
                  <c:v>51.498600000000003</c:v>
                </c:pt>
                <c:pt idx="1491">
                  <c:v>55.313299999999998</c:v>
                </c:pt>
                <c:pt idx="1492">
                  <c:v>57.220700000000001</c:v>
                </c:pt>
                <c:pt idx="1493">
                  <c:v>59.128</c:v>
                </c:pt>
                <c:pt idx="1494">
                  <c:v>62.942999999999998</c:v>
                </c:pt>
                <c:pt idx="1495">
                  <c:v>64.850300000000004</c:v>
                </c:pt>
                <c:pt idx="1496">
                  <c:v>64.850300000000004</c:v>
                </c:pt>
                <c:pt idx="1497">
                  <c:v>68.665000000000006</c:v>
                </c:pt>
                <c:pt idx="1498">
                  <c:v>70.572399999999945</c:v>
                </c:pt>
                <c:pt idx="1499">
                  <c:v>72.479700000000008</c:v>
                </c:pt>
                <c:pt idx="1500">
                  <c:v>76.294399999999996</c:v>
                </c:pt>
                <c:pt idx="1501">
                  <c:v>78.201800000000006</c:v>
                </c:pt>
                <c:pt idx="1502">
                  <c:v>80.109099999999998</c:v>
                </c:pt>
                <c:pt idx="1503">
                  <c:v>82.016500000000022</c:v>
                </c:pt>
                <c:pt idx="1504">
                  <c:v>83.9238</c:v>
                </c:pt>
                <c:pt idx="1505">
                  <c:v>85.831199999999995</c:v>
                </c:pt>
                <c:pt idx="1506">
                  <c:v>87.738500000000002</c:v>
                </c:pt>
                <c:pt idx="1507">
                  <c:v>91.553199999999975</c:v>
                </c:pt>
                <c:pt idx="1508">
                  <c:v>91.553199999999975</c:v>
                </c:pt>
                <c:pt idx="1509">
                  <c:v>93.460499999999996</c:v>
                </c:pt>
                <c:pt idx="1510">
                  <c:v>95.367900000000006</c:v>
                </c:pt>
                <c:pt idx="1511">
                  <c:v>97.275200000000012</c:v>
                </c:pt>
                <c:pt idx="1512">
                  <c:v>101.09</c:v>
                </c:pt>
                <c:pt idx="1513">
                  <c:v>102.997</c:v>
                </c:pt>
                <c:pt idx="1514">
                  <c:v>102.997</c:v>
                </c:pt>
                <c:pt idx="1515">
                  <c:v>104.905</c:v>
                </c:pt>
                <c:pt idx="1516">
                  <c:v>104.905</c:v>
                </c:pt>
                <c:pt idx="1517">
                  <c:v>104.905</c:v>
                </c:pt>
                <c:pt idx="1518">
                  <c:v>106.812</c:v>
                </c:pt>
                <c:pt idx="1519">
                  <c:v>106.812</c:v>
                </c:pt>
                <c:pt idx="1520">
                  <c:v>108.71899999999999</c:v>
                </c:pt>
                <c:pt idx="1521">
                  <c:v>108.71899999999999</c:v>
                </c:pt>
                <c:pt idx="1522">
                  <c:v>110.627</c:v>
                </c:pt>
                <c:pt idx="1523">
                  <c:v>110.627</c:v>
                </c:pt>
                <c:pt idx="1524">
                  <c:v>110.627</c:v>
                </c:pt>
                <c:pt idx="1525">
                  <c:v>112.53400000000001</c:v>
                </c:pt>
                <c:pt idx="1526">
                  <c:v>112.53400000000001</c:v>
                </c:pt>
                <c:pt idx="1527">
                  <c:v>112.53400000000001</c:v>
                </c:pt>
                <c:pt idx="1528">
                  <c:v>112.53400000000001</c:v>
                </c:pt>
                <c:pt idx="1529">
                  <c:v>112.53400000000001</c:v>
                </c:pt>
                <c:pt idx="1530">
                  <c:v>110.627</c:v>
                </c:pt>
                <c:pt idx="1531">
                  <c:v>110.627</c:v>
                </c:pt>
                <c:pt idx="1532">
                  <c:v>110.627</c:v>
                </c:pt>
                <c:pt idx="1533">
                  <c:v>110.627</c:v>
                </c:pt>
                <c:pt idx="1534">
                  <c:v>110.627</c:v>
                </c:pt>
                <c:pt idx="1535">
                  <c:v>110.627</c:v>
                </c:pt>
                <c:pt idx="1536">
                  <c:v>110.627</c:v>
                </c:pt>
                <c:pt idx="1537">
                  <c:v>108.71899999999999</c:v>
                </c:pt>
                <c:pt idx="1538">
                  <c:v>108.71899999999999</c:v>
                </c:pt>
                <c:pt idx="1539">
                  <c:v>108.71899999999999</c:v>
                </c:pt>
                <c:pt idx="1540">
                  <c:v>108.71899999999999</c:v>
                </c:pt>
                <c:pt idx="1541">
                  <c:v>108.71899999999999</c:v>
                </c:pt>
                <c:pt idx="1542">
                  <c:v>106.812</c:v>
                </c:pt>
                <c:pt idx="1543">
                  <c:v>106.812</c:v>
                </c:pt>
                <c:pt idx="1544">
                  <c:v>106.812</c:v>
                </c:pt>
                <c:pt idx="1545">
                  <c:v>104.905</c:v>
                </c:pt>
                <c:pt idx="1546">
                  <c:v>104.905</c:v>
                </c:pt>
                <c:pt idx="1547">
                  <c:v>104.905</c:v>
                </c:pt>
                <c:pt idx="1548">
                  <c:v>104.905</c:v>
                </c:pt>
                <c:pt idx="1549">
                  <c:v>104.905</c:v>
                </c:pt>
                <c:pt idx="1550">
                  <c:v>104.905</c:v>
                </c:pt>
                <c:pt idx="1551">
                  <c:v>104.905</c:v>
                </c:pt>
                <c:pt idx="1552">
                  <c:v>102.997</c:v>
                </c:pt>
                <c:pt idx="1553">
                  <c:v>102.997</c:v>
                </c:pt>
                <c:pt idx="1554">
                  <c:v>102.997</c:v>
                </c:pt>
                <c:pt idx="1555">
                  <c:v>101.09</c:v>
                </c:pt>
                <c:pt idx="1556">
                  <c:v>101.09</c:v>
                </c:pt>
                <c:pt idx="1557">
                  <c:v>99.182600000000008</c:v>
                </c:pt>
                <c:pt idx="1558">
                  <c:v>99.182600000000008</c:v>
                </c:pt>
                <c:pt idx="1559">
                  <c:v>99.182600000000008</c:v>
                </c:pt>
                <c:pt idx="1560">
                  <c:v>97.275200000000012</c:v>
                </c:pt>
                <c:pt idx="1561">
                  <c:v>97.275200000000012</c:v>
                </c:pt>
                <c:pt idx="1562">
                  <c:v>95.367900000000006</c:v>
                </c:pt>
                <c:pt idx="1563">
                  <c:v>95.367900000000006</c:v>
                </c:pt>
                <c:pt idx="1564">
                  <c:v>93.460499999999996</c:v>
                </c:pt>
                <c:pt idx="1565">
                  <c:v>93.460499999999996</c:v>
                </c:pt>
                <c:pt idx="1566">
                  <c:v>91.553199999999975</c:v>
                </c:pt>
                <c:pt idx="1567">
                  <c:v>91.553199999999975</c:v>
                </c:pt>
                <c:pt idx="1568">
                  <c:v>91.553199999999975</c:v>
                </c:pt>
                <c:pt idx="1569">
                  <c:v>91.553199999999975</c:v>
                </c:pt>
                <c:pt idx="1570">
                  <c:v>89.645899999999983</c:v>
                </c:pt>
                <c:pt idx="1571">
                  <c:v>87.738500000000002</c:v>
                </c:pt>
                <c:pt idx="1572">
                  <c:v>87.738500000000002</c:v>
                </c:pt>
                <c:pt idx="1573">
                  <c:v>85.831199999999995</c:v>
                </c:pt>
                <c:pt idx="1574">
                  <c:v>85.831199999999995</c:v>
                </c:pt>
                <c:pt idx="1575">
                  <c:v>83.9238</c:v>
                </c:pt>
                <c:pt idx="1576">
                  <c:v>82.016500000000022</c:v>
                </c:pt>
                <c:pt idx="1577">
                  <c:v>82.016500000000022</c:v>
                </c:pt>
                <c:pt idx="1578">
                  <c:v>80.109099999999998</c:v>
                </c:pt>
                <c:pt idx="1579">
                  <c:v>80.109099999999998</c:v>
                </c:pt>
                <c:pt idx="1580">
                  <c:v>78.201800000000006</c:v>
                </c:pt>
                <c:pt idx="1581">
                  <c:v>78.201800000000006</c:v>
                </c:pt>
                <c:pt idx="1582">
                  <c:v>78.201800000000006</c:v>
                </c:pt>
                <c:pt idx="1583">
                  <c:v>76.294399999999996</c:v>
                </c:pt>
                <c:pt idx="1584">
                  <c:v>74.387100000000004</c:v>
                </c:pt>
                <c:pt idx="1585">
                  <c:v>74.387100000000004</c:v>
                </c:pt>
                <c:pt idx="1586">
                  <c:v>72.479700000000008</c:v>
                </c:pt>
                <c:pt idx="1587">
                  <c:v>70.572399999999945</c:v>
                </c:pt>
                <c:pt idx="1588">
                  <c:v>70.572399999999945</c:v>
                </c:pt>
                <c:pt idx="1589">
                  <c:v>68.665000000000006</c:v>
                </c:pt>
                <c:pt idx="1590">
                  <c:v>66.7577</c:v>
                </c:pt>
                <c:pt idx="1591">
                  <c:v>66.7577</c:v>
                </c:pt>
                <c:pt idx="1592">
                  <c:v>64.850300000000004</c:v>
                </c:pt>
                <c:pt idx="1593">
                  <c:v>64.850300000000004</c:v>
                </c:pt>
                <c:pt idx="1594">
                  <c:v>62.942999999999998</c:v>
                </c:pt>
                <c:pt idx="1595">
                  <c:v>62.942999999999998</c:v>
                </c:pt>
                <c:pt idx="1596">
                  <c:v>61.035600000000002</c:v>
                </c:pt>
                <c:pt idx="1597">
                  <c:v>59.128</c:v>
                </c:pt>
                <c:pt idx="1598">
                  <c:v>59.128</c:v>
                </c:pt>
                <c:pt idx="1599">
                  <c:v>57.220700000000001</c:v>
                </c:pt>
                <c:pt idx="1600">
                  <c:v>55.313299999999998</c:v>
                </c:pt>
                <c:pt idx="1601">
                  <c:v>53.406000000000013</c:v>
                </c:pt>
                <c:pt idx="1602">
                  <c:v>53.406000000000013</c:v>
                </c:pt>
                <c:pt idx="1603">
                  <c:v>51.498600000000003</c:v>
                </c:pt>
                <c:pt idx="1604">
                  <c:v>51.498600000000003</c:v>
                </c:pt>
                <c:pt idx="1605">
                  <c:v>49.591300000000011</c:v>
                </c:pt>
                <c:pt idx="1606">
                  <c:v>49.591300000000011</c:v>
                </c:pt>
                <c:pt idx="1607">
                  <c:v>47.683900000000001</c:v>
                </c:pt>
                <c:pt idx="1608">
                  <c:v>45.776600000000009</c:v>
                </c:pt>
                <c:pt idx="1609">
                  <c:v>45.776600000000009</c:v>
                </c:pt>
                <c:pt idx="1610">
                  <c:v>41.9619</c:v>
                </c:pt>
                <c:pt idx="1611">
                  <c:v>40.054600000000001</c:v>
                </c:pt>
                <c:pt idx="1612">
                  <c:v>40.054600000000001</c:v>
                </c:pt>
                <c:pt idx="1613">
                  <c:v>40.054600000000001</c:v>
                </c:pt>
                <c:pt idx="1614">
                  <c:v>38.147200000000012</c:v>
                </c:pt>
                <c:pt idx="1615">
                  <c:v>38.147200000000012</c:v>
                </c:pt>
                <c:pt idx="1616">
                  <c:v>38.147200000000012</c:v>
                </c:pt>
                <c:pt idx="1617">
                  <c:v>36.239899999999999</c:v>
                </c:pt>
                <c:pt idx="1618">
                  <c:v>36.239899999999999</c:v>
                </c:pt>
                <c:pt idx="1619">
                  <c:v>34.332500000000003</c:v>
                </c:pt>
                <c:pt idx="1620">
                  <c:v>32.425200000000011</c:v>
                </c:pt>
                <c:pt idx="1621">
                  <c:v>32.425200000000011</c:v>
                </c:pt>
                <c:pt idx="1622">
                  <c:v>30.517800000000001</c:v>
                </c:pt>
                <c:pt idx="1623">
                  <c:v>26.702999999999999</c:v>
                </c:pt>
                <c:pt idx="1624">
                  <c:v>26.702999999999999</c:v>
                </c:pt>
                <c:pt idx="1625">
                  <c:v>24.7956</c:v>
                </c:pt>
                <c:pt idx="1626">
                  <c:v>24.7956</c:v>
                </c:pt>
                <c:pt idx="1627">
                  <c:v>24.7956</c:v>
                </c:pt>
                <c:pt idx="1628">
                  <c:v>24.7956</c:v>
                </c:pt>
                <c:pt idx="1629">
                  <c:v>22.88829999999998</c:v>
                </c:pt>
                <c:pt idx="1630">
                  <c:v>22.88829999999998</c:v>
                </c:pt>
                <c:pt idx="1631">
                  <c:v>22.88829999999998</c:v>
                </c:pt>
                <c:pt idx="1632">
                  <c:v>20.981000000000002</c:v>
                </c:pt>
                <c:pt idx="1633">
                  <c:v>20.981000000000002</c:v>
                </c:pt>
                <c:pt idx="1634">
                  <c:v>19.073599999999999</c:v>
                </c:pt>
                <c:pt idx="1635">
                  <c:v>19.073599999999999</c:v>
                </c:pt>
                <c:pt idx="1636">
                  <c:v>17.1663</c:v>
                </c:pt>
                <c:pt idx="1637">
                  <c:v>15.258900000000001</c:v>
                </c:pt>
                <c:pt idx="1638">
                  <c:v>15.258900000000001</c:v>
                </c:pt>
                <c:pt idx="1639">
                  <c:v>13.3515</c:v>
                </c:pt>
                <c:pt idx="1640">
                  <c:v>13.3515</c:v>
                </c:pt>
                <c:pt idx="1641">
                  <c:v>13.3515</c:v>
                </c:pt>
                <c:pt idx="1642">
                  <c:v>13.3515</c:v>
                </c:pt>
                <c:pt idx="1643">
                  <c:v>13.3515</c:v>
                </c:pt>
                <c:pt idx="1644">
                  <c:v>13.3515</c:v>
                </c:pt>
                <c:pt idx="1645">
                  <c:v>11.4442</c:v>
                </c:pt>
                <c:pt idx="1646">
                  <c:v>11.4442</c:v>
                </c:pt>
                <c:pt idx="1647">
                  <c:v>11.4442</c:v>
                </c:pt>
                <c:pt idx="1648">
                  <c:v>11.4442</c:v>
                </c:pt>
                <c:pt idx="1649">
                  <c:v>11.4442</c:v>
                </c:pt>
                <c:pt idx="1650">
                  <c:v>11.4442</c:v>
                </c:pt>
                <c:pt idx="1651">
                  <c:v>11.4442</c:v>
                </c:pt>
                <c:pt idx="1652">
                  <c:v>11.4442</c:v>
                </c:pt>
                <c:pt idx="1653">
                  <c:v>11.4442</c:v>
                </c:pt>
                <c:pt idx="1654">
                  <c:v>11.4442</c:v>
                </c:pt>
                <c:pt idx="1655">
                  <c:v>9.5368000000000013</c:v>
                </c:pt>
                <c:pt idx="1656">
                  <c:v>9.5368000000000013</c:v>
                </c:pt>
                <c:pt idx="1657">
                  <c:v>9.5368000000000013</c:v>
                </c:pt>
                <c:pt idx="1658">
                  <c:v>9.5368000000000013</c:v>
                </c:pt>
                <c:pt idx="1659">
                  <c:v>9.5368000000000013</c:v>
                </c:pt>
                <c:pt idx="1660">
                  <c:v>7.6294499999999976</c:v>
                </c:pt>
                <c:pt idx="1661">
                  <c:v>7.6294499999999976</c:v>
                </c:pt>
                <c:pt idx="1662">
                  <c:v>7.6294499999999976</c:v>
                </c:pt>
                <c:pt idx="1663">
                  <c:v>7.6294499999999976</c:v>
                </c:pt>
                <c:pt idx="1664">
                  <c:v>7.6294499999999976</c:v>
                </c:pt>
                <c:pt idx="1665">
                  <c:v>7.6294499999999976</c:v>
                </c:pt>
                <c:pt idx="1666">
                  <c:v>5.7220799999999956</c:v>
                </c:pt>
                <c:pt idx="1667">
                  <c:v>5.7220799999999956</c:v>
                </c:pt>
                <c:pt idx="1668">
                  <c:v>5.7220799999999956</c:v>
                </c:pt>
                <c:pt idx="1669">
                  <c:v>5.7220799999999956</c:v>
                </c:pt>
                <c:pt idx="1670">
                  <c:v>5.7220799999999956</c:v>
                </c:pt>
                <c:pt idx="1671">
                  <c:v>3.8147299999999991</c:v>
                </c:pt>
                <c:pt idx="1672">
                  <c:v>3.8147299999999991</c:v>
                </c:pt>
                <c:pt idx="1673">
                  <c:v>3.8147299999999991</c:v>
                </c:pt>
                <c:pt idx="1674">
                  <c:v>3.8147299999999991</c:v>
                </c:pt>
                <c:pt idx="1675">
                  <c:v>3.8147299999999991</c:v>
                </c:pt>
                <c:pt idx="1676">
                  <c:v>3.8147299999999991</c:v>
                </c:pt>
                <c:pt idx="1677">
                  <c:v>3.8147299999999991</c:v>
                </c:pt>
                <c:pt idx="1678">
                  <c:v>1.9073599999999999</c:v>
                </c:pt>
                <c:pt idx="1679">
                  <c:v>1.9073599999999999</c:v>
                </c:pt>
                <c:pt idx="1680">
                  <c:v>1.9073599999999999</c:v>
                </c:pt>
                <c:pt idx="1681">
                  <c:v>1.9073599999999999</c:v>
                </c:pt>
                <c:pt idx="1682">
                  <c:v>1.9073599999999999</c:v>
                </c:pt>
                <c:pt idx="1683">
                  <c:v>1.9073599999999999</c:v>
                </c:pt>
                <c:pt idx="1684">
                  <c:v>1.9073599999999999</c:v>
                </c:pt>
                <c:pt idx="1685">
                  <c:v>1.9073599999999999</c:v>
                </c:pt>
                <c:pt idx="1686">
                  <c:v>1.9073599999999999</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1.9073599999999999</c:v>
                </c:pt>
                <c:pt idx="1950">
                  <c:v>1.9073599999999999</c:v>
                </c:pt>
                <c:pt idx="1951">
                  <c:v>1.9073599999999999</c:v>
                </c:pt>
                <c:pt idx="1952">
                  <c:v>3.8147299999999991</c:v>
                </c:pt>
                <c:pt idx="1953">
                  <c:v>3.8147299999999991</c:v>
                </c:pt>
                <c:pt idx="1954">
                  <c:v>3.8147299999999991</c:v>
                </c:pt>
                <c:pt idx="1955">
                  <c:v>5.7220799999999956</c:v>
                </c:pt>
                <c:pt idx="1956">
                  <c:v>7.6294499999999976</c:v>
                </c:pt>
                <c:pt idx="1957">
                  <c:v>7.6294499999999976</c:v>
                </c:pt>
                <c:pt idx="1958">
                  <c:v>9.5368000000000013</c:v>
                </c:pt>
                <c:pt idx="1959">
                  <c:v>11.4442</c:v>
                </c:pt>
                <c:pt idx="1960">
                  <c:v>11.4442</c:v>
                </c:pt>
                <c:pt idx="1961">
                  <c:v>11.4442</c:v>
                </c:pt>
                <c:pt idx="1962">
                  <c:v>13.3515</c:v>
                </c:pt>
                <c:pt idx="1963">
                  <c:v>15.258900000000001</c:v>
                </c:pt>
                <c:pt idx="1964">
                  <c:v>17.1663</c:v>
                </c:pt>
                <c:pt idx="1965">
                  <c:v>19.073599999999999</c:v>
                </c:pt>
                <c:pt idx="1966">
                  <c:v>22.88829999999998</c:v>
                </c:pt>
                <c:pt idx="1967">
                  <c:v>24.7956</c:v>
                </c:pt>
                <c:pt idx="1968">
                  <c:v>24.7956</c:v>
                </c:pt>
                <c:pt idx="1969">
                  <c:v>24.7956</c:v>
                </c:pt>
                <c:pt idx="1970">
                  <c:v>26.702999999999999</c:v>
                </c:pt>
                <c:pt idx="1971">
                  <c:v>30.517800000000001</c:v>
                </c:pt>
                <c:pt idx="1972">
                  <c:v>32.425200000000011</c:v>
                </c:pt>
                <c:pt idx="1973">
                  <c:v>36.239899999999999</c:v>
                </c:pt>
                <c:pt idx="1974">
                  <c:v>38.147200000000012</c:v>
                </c:pt>
                <c:pt idx="1975">
                  <c:v>38.147200000000012</c:v>
                </c:pt>
                <c:pt idx="1976">
                  <c:v>40.054600000000001</c:v>
                </c:pt>
                <c:pt idx="1977">
                  <c:v>43.869300000000003</c:v>
                </c:pt>
                <c:pt idx="1978">
                  <c:v>47.683900000000001</c:v>
                </c:pt>
                <c:pt idx="1979">
                  <c:v>49.591300000000011</c:v>
                </c:pt>
                <c:pt idx="1980">
                  <c:v>51.498600000000003</c:v>
                </c:pt>
                <c:pt idx="1981">
                  <c:v>53.406000000000013</c:v>
                </c:pt>
                <c:pt idx="1982">
                  <c:v>55.313299999999998</c:v>
                </c:pt>
                <c:pt idx="1983">
                  <c:v>59.128</c:v>
                </c:pt>
                <c:pt idx="1984">
                  <c:v>61.035600000000002</c:v>
                </c:pt>
                <c:pt idx="1985">
                  <c:v>64.850300000000004</c:v>
                </c:pt>
                <c:pt idx="1986">
                  <c:v>66.7577</c:v>
                </c:pt>
                <c:pt idx="1987">
                  <c:v>68.665000000000006</c:v>
                </c:pt>
                <c:pt idx="1988">
                  <c:v>70.572399999999945</c:v>
                </c:pt>
                <c:pt idx="1989">
                  <c:v>74.387100000000004</c:v>
                </c:pt>
                <c:pt idx="1990">
                  <c:v>76.294399999999996</c:v>
                </c:pt>
                <c:pt idx="1991">
                  <c:v>78.201800000000006</c:v>
                </c:pt>
                <c:pt idx="1992">
                  <c:v>80.109099999999998</c:v>
                </c:pt>
                <c:pt idx="1993">
                  <c:v>82.016500000000022</c:v>
                </c:pt>
                <c:pt idx="1994">
                  <c:v>83.9238</c:v>
                </c:pt>
                <c:pt idx="1995">
                  <c:v>85.831199999999995</c:v>
                </c:pt>
                <c:pt idx="1996">
                  <c:v>87.738500000000002</c:v>
                </c:pt>
                <c:pt idx="1997">
                  <c:v>89.645899999999983</c:v>
                </c:pt>
                <c:pt idx="1998">
                  <c:v>91.553199999999975</c:v>
                </c:pt>
                <c:pt idx="1999">
                  <c:v>91.553199999999975</c:v>
                </c:pt>
                <c:pt idx="2000">
                  <c:v>93.460499999999996</c:v>
                </c:pt>
                <c:pt idx="2001">
                  <c:v>95.367900000000006</c:v>
                </c:pt>
                <c:pt idx="2002">
                  <c:v>97.275200000000012</c:v>
                </c:pt>
                <c:pt idx="2003">
                  <c:v>97.275200000000012</c:v>
                </c:pt>
                <c:pt idx="2004">
                  <c:v>99.182600000000008</c:v>
                </c:pt>
                <c:pt idx="2005">
                  <c:v>101.09</c:v>
                </c:pt>
                <c:pt idx="2006">
                  <c:v>101.09</c:v>
                </c:pt>
                <c:pt idx="2007">
                  <c:v>102.997</c:v>
                </c:pt>
                <c:pt idx="2008">
                  <c:v>102.997</c:v>
                </c:pt>
                <c:pt idx="2009">
                  <c:v>104.905</c:v>
                </c:pt>
                <c:pt idx="2010">
                  <c:v>104.905</c:v>
                </c:pt>
                <c:pt idx="2011">
                  <c:v>104.905</c:v>
                </c:pt>
                <c:pt idx="2012">
                  <c:v>104.905</c:v>
                </c:pt>
                <c:pt idx="2013">
                  <c:v>106.812</c:v>
                </c:pt>
                <c:pt idx="2014">
                  <c:v>106.812</c:v>
                </c:pt>
                <c:pt idx="2015">
                  <c:v>106.812</c:v>
                </c:pt>
                <c:pt idx="2016">
                  <c:v>106.812</c:v>
                </c:pt>
                <c:pt idx="2017">
                  <c:v>106.812</c:v>
                </c:pt>
                <c:pt idx="2018">
                  <c:v>106.812</c:v>
                </c:pt>
                <c:pt idx="2019">
                  <c:v>106.812</c:v>
                </c:pt>
                <c:pt idx="2020">
                  <c:v>106.812</c:v>
                </c:pt>
                <c:pt idx="2021">
                  <c:v>106.812</c:v>
                </c:pt>
                <c:pt idx="2022">
                  <c:v>104.905</c:v>
                </c:pt>
                <c:pt idx="2023">
                  <c:v>104.905</c:v>
                </c:pt>
                <c:pt idx="2024">
                  <c:v>104.905</c:v>
                </c:pt>
                <c:pt idx="2025">
                  <c:v>104.905</c:v>
                </c:pt>
                <c:pt idx="2026">
                  <c:v>104.905</c:v>
                </c:pt>
                <c:pt idx="2027">
                  <c:v>104.905</c:v>
                </c:pt>
                <c:pt idx="2028">
                  <c:v>104.905</c:v>
                </c:pt>
                <c:pt idx="2029">
                  <c:v>104.905</c:v>
                </c:pt>
                <c:pt idx="2030">
                  <c:v>104.905</c:v>
                </c:pt>
                <c:pt idx="2031">
                  <c:v>104.905</c:v>
                </c:pt>
                <c:pt idx="2032">
                  <c:v>104.905</c:v>
                </c:pt>
                <c:pt idx="2033">
                  <c:v>104.905</c:v>
                </c:pt>
                <c:pt idx="2034">
                  <c:v>104.905</c:v>
                </c:pt>
                <c:pt idx="2035">
                  <c:v>102.997</c:v>
                </c:pt>
                <c:pt idx="2036">
                  <c:v>102.997</c:v>
                </c:pt>
                <c:pt idx="2037">
                  <c:v>102.997</c:v>
                </c:pt>
                <c:pt idx="2038">
                  <c:v>101.09</c:v>
                </c:pt>
                <c:pt idx="2039">
                  <c:v>101.09</c:v>
                </c:pt>
                <c:pt idx="2040">
                  <c:v>99.182600000000008</c:v>
                </c:pt>
                <c:pt idx="2041">
                  <c:v>99.182600000000008</c:v>
                </c:pt>
                <c:pt idx="2042">
                  <c:v>97.275200000000012</c:v>
                </c:pt>
                <c:pt idx="2043">
                  <c:v>97.275200000000012</c:v>
                </c:pt>
                <c:pt idx="2044">
                  <c:v>97.275200000000012</c:v>
                </c:pt>
                <c:pt idx="2045">
                  <c:v>95.367900000000006</c:v>
                </c:pt>
                <c:pt idx="2046">
                  <c:v>95.367900000000006</c:v>
                </c:pt>
                <c:pt idx="2047">
                  <c:v>93.460499999999996</c:v>
                </c:pt>
                <c:pt idx="2048">
                  <c:v>93.460499999999996</c:v>
                </c:pt>
                <c:pt idx="2049">
                  <c:v>93.460499999999996</c:v>
                </c:pt>
                <c:pt idx="2050">
                  <c:v>93.460499999999996</c:v>
                </c:pt>
                <c:pt idx="2051">
                  <c:v>93.460499999999996</c:v>
                </c:pt>
                <c:pt idx="2052">
                  <c:v>93.460499999999996</c:v>
                </c:pt>
                <c:pt idx="2053">
                  <c:v>93.460499999999996</c:v>
                </c:pt>
                <c:pt idx="2054">
                  <c:v>93.460499999999996</c:v>
                </c:pt>
                <c:pt idx="2055">
                  <c:v>93.460499999999996</c:v>
                </c:pt>
                <c:pt idx="2056">
                  <c:v>91.553199999999975</c:v>
                </c:pt>
                <c:pt idx="2057">
                  <c:v>91.553199999999975</c:v>
                </c:pt>
                <c:pt idx="2058">
                  <c:v>91.553199999999975</c:v>
                </c:pt>
                <c:pt idx="2059">
                  <c:v>89.645899999999983</c:v>
                </c:pt>
                <c:pt idx="2060">
                  <c:v>87.738500000000002</c:v>
                </c:pt>
                <c:pt idx="2061">
                  <c:v>85.831199999999995</c:v>
                </c:pt>
                <c:pt idx="2062">
                  <c:v>83.9238</c:v>
                </c:pt>
                <c:pt idx="2063">
                  <c:v>82.016500000000022</c:v>
                </c:pt>
                <c:pt idx="2064">
                  <c:v>82.016500000000022</c:v>
                </c:pt>
                <c:pt idx="2065">
                  <c:v>80.109099999999998</c:v>
                </c:pt>
                <c:pt idx="2066">
                  <c:v>78.201800000000006</c:v>
                </c:pt>
                <c:pt idx="2067">
                  <c:v>78.201800000000006</c:v>
                </c:pt>
                <c:pt idx="2068">
                  <c:v>76.294399999999996</c:v>
                </c:pt>
                <c:pt idx="2069">
                  <c:v>74.387100000000004</c:v>
                </c:pt>
                <c:pt idx="2070">
                  <c:v>72.479700000000008</c:v>
                </c:pt>
                <c:pt idx="2071">
                  <c:v>70.572399999999945</c:v>
                </c:pt>
                <c:pt idx="2072">
                  <c:v>68.665000000000006</c:v>
                </c:pt>
                <c:pt idx="2073">
                  <c:v>66.7577</c:v>
                </c:pt>
                <c:pt idx="2074">
                  <c:v>66.7577</c:v>
                </c:pt>
                <c:pt idx="2075">
                  <c:v>64.850300000000004</c:v>
                </c:pt>
                <c:pt idx="2076">
                  <c:v>64.850300000000004</c:v>
                </c:pt>
                <c:pt idx="2077">
                  <c:v>64.850300000000004</c:v>
                </c:pt>
                <c:pt idx="2078">
                  <c:v>62.942999999999998</c:v>
                </c:pt>
                <c:pt idx="2079">
                  <c:v>62.942999999999998</c:v>
                </c:pt>
                <c:pt idx="2080">
                  <c:v>61.035600000000002</c:v>
                </c:pt>
                <c:pt idx="2081">
                  <c:v>59.128</c:v>
                </c:pt>
                <c:pt idx="2082">
                  <c:v>59.128</c:v>
                </c:pt>
                <c:pt idx="2083">
                  <c:v>57.220700000000001</c:v>
                </c:pt>
                <c:pt idx="2084">
                  <c:v>57.220700000000001</c:v>
                </c:pt>
                <c:pt idx="2085">
                  <c:v>55.313299999999998</c:v>
                </c:pt>
                <c:pt idx="2086">
                  <c:v>53.406000000000013</c:v>
                </c:pt>
                <c:pt idx="2087">
                  <c:v>53.406000000000013</c:v>
                </c:pt>
                <c:pt idx="2088">
                  <c:v>51.498600000000003</c:v>
                </c:pt>
                <c:pt idx="2089">
                  <c:v>51.498600000000003</c:v>
                </c:pt>
                <c:pt idx="2090">
                  <c:v>51.498600000000003</c:v>
                </c:pt>
                <c:pt idx="2091">
                  <c:v>49.591300000000011</c:v>
                </c:pt>
                <c:pt idx="2092">
                  <c:v>47.683900000000001</c:v>
                </c:pt>
                <c:pt idx="2093">
                  <c:v>47.683900000000001</c:v>
                </c:pt>
                <c:pt idx="2094">
                  <c:v>45.776600000000009</c:v>
                </c:pt>
                <c:pt idx="2095">
                  <c:v>43.869300000000003</c:v>
                </c:pt>
                <c:pt idx="2096">
                  <c:v>43.869300000000003</c:v>
                </c:pt>
                <c:pt idx="2097">
                  <c:v>41.9619</c:v>
                </c:pt>
                <c:pt idx="2098">
                  <c:v>41.9619</c:v>
                </c:pt>
                <c:pt idx="2099">
                  <c:v>40.054600000000001</c:v>
                </c:pt>
                <c:pt idx="2100">
                  <c:v>40.054600000000001</c:v>
                </c:pt>
                <c:pt idx="2101">
                  <c:v>38.147200000000012</c:v>
                </c:pt>
                <c:pt idx="2102">
                  <c:v>38.147200000000012</c:v>
                </c:pt>
                <c:pt idx="2103">
                  <c:v>38.147200000000012</c:v>
                </c:pt>
                <c:pt idx="2104">
                  <c:v>38.147200000000012</c:v>
                </c:pt>
                <c:pt idx="2105">
                  <c:v>36.239899999999999</c:v>
                </c:pt>
                <c:pt idx="2106">
                  <c:v>36.239899999999999</c:v>
                </c:pt>
                <c:pt idx="2107">
                  <c:v>34.332500000000003</c:v>
                </c:pt>
                <c:pt idx="2108">
                  <c:v>34.332500000000003</c:v>
                </c:pt>
                <c:pt idx="2109">
                  <c:v>32.425200000000011</c:v>
                </c:pt>
                <c:pt idx="2110">
                  <c:v>30.517800000000001</c:v>
                </c:pt>
                <c:pt idx="2111">
                  <c:v>28.610299999999999</c:v>
                </c:pt>
                <c:pt idx="2112">
                  <c:v>28.610299999999999</c:v>
                </c:pt>
                <c:pt idx="2113">
                  <c:v>28.610299999999999</c:v>
                </c:pt>
                <c:pt idx="2114">
                  <c:v>28.610299999999999</c:v>
                </c:pt>
                <c:pt idx="2115">
                  <c:v>26.702999999999999</c:v>
                </c:pt>
                <c:pt idx="2116">
                  <c:v>26.702999999999999</c:v>
                </c:pt>
                <c:pt idx="2117">
                  <c:v>26.702999999999999</c:v>
                </c:pt>
                <c:pt idx="2118">
                  <c:v>24.7956</c:v>
                </c:pt>
                <c:pt idx="2119">
                  <c:v>24.7956</c:v>
                </c:pt>
                <c:pt idx="2120">
                  <c:v>24.7956</c:v>
                </c:pt>
                <c:pt idx="2121">
                  <c:v>24.7956</c:v>
                </c:pt>
                <c:pt idx="2122">
                  <c:v>24.7956</c:v>
                </c:pt>
                <c:pt idx="2123">
                  <c:v>24.7956</c:v>
                </c:pt>
                <c:pt idx="2124">
                  <c:v>24.7956</c:v>
                </c:pt>
                <c:pt idx="2125">
                  <c:v>22.88829999999998</c:v>
                </c:pt>
                <c:pt idx="2126">
                  <c:v>20.981000000000002</c:v>
                </c:pt>
                <c:pt idx="2127">
                  <c:v>20.981000000000002</c:v>
                </c:pt>
                <c:pt idx="2128">
                  <c:v>20.981000000000002</c:v>
                </c:pt>
                <c:pt idx="2129">
                  <c:v>19.073599999999999</c:v>
                </c:pt>
                <c:pt idx="2130">
                  <c:v>19.073599999999999</c:v>
                </c:pt>
                <c:pt idx="2131">
                  <c:v>19.073599999999999</c:v>
                </c:pt>
                <c:pt idx="2132">
                  <c:v>17.1663</c:v>
                </c:pt>
                <c:pt idx="2133">
                  <c:v>17.1663</c:v>
                </c:pt>
                <c:pt idx="2134">
                  <c:v>17.1663</c:v>
                </c:pt>
                <c:pt idx="2135">
                  <c:v>15.258900000000001</c:v>
                </c:pt>
                <c:pt idx="2136">
                  <c:v>15.258900000000001</c:v>
                </c:pt>
                <c:pt idx="2137">
                  <c:v>15.258900000000001</c:v>
                </c:pt>
                <c:pt idx="2138">
                  <c:v>15.258900000000001</c:v>
                </c:pt>
                <c:pt idx="2139">
                  <c:v>13.3515</c:v>
                </c:pt>
                <c:pt idx="2140">
                  <c:v>13.3515</c:v>
                </c:pt>
                <c:pt idx="2141">
                  <c:v>13.3515</c:v>
                </c:pt>
                <c:pt idx="2142">
                  <c:v>13.3515</c:v>
                </c:pt>
                <c:pt idx="2143">
                  <c:v>13.3515</c:v>
                </c:pt>
                <c:pt idx="2144">
                  <c:v>11.4442</c:v>
                </c:pt>
                <c:pt idx="2145">
                  <c:v>11.4442</c:v>
                </c:pt>
                <c:pt idx="2146">
                  <c:v>11.4442</c:v>
                </c:pt>
                <c:pt idx="2147">
                  <c:v>11.4442</c:v>
                </c:pt>
                <c:pt idx="2148">
                  <c:v>11.4442</c:v>
                </c:pt>
                <c:pt idx="2149">
                  <c:v>11.4442</c:v>
                </c:pt>
                <c:pt idx="2150">
                  <c:v>11.4442</c:v>
                </c:pt>
                <c:pt idx="2151">
                  <c:v>11.4442</c:v>
                </c:pt>
                <c:pt idx="2152">
                  <c:v>11.4442</c:v>
                </c:pt>
                <c:pt idx="2153">
                  <c:v>11.4442</c:v>
                </c:pt>
                <c:pt idx="2154">
                  <c:v>11.4442</c:v>
                </c:pt>
                <c:pt idx="2155">
                  <c:v>11.4442</c:v>
                </c:pt>
                <c:pt idx="2156">
                  <c:v>11.4442</c:v>
                </c:pt>
                <c:pt idx="2157">
                  <c:v>11.4442</c:v>
                </c:pt>
                <c:pt idx="2158">
                  <c:v>11.4442</c:v>
                </c:pt>
                <c:pt idx="2159">
                  <c:v>11.4442</c:v>
                </c:pt>
                <c:pt idx="2160">
                  <c:v>11.4442</c:v>
                </c:pt>
                <c:pt idx="2161">
                  <c:v>9.5368000000000013</c:v>
                </c:pt>
                <c:pt idx="2162">
                  <c:v>9.5368000000000013</c:v>
                </c:pt>
                <c:pt idx="2163">
                  <c:v>9.5368000000000013</c:v>
                </c:pt>
                <c:pt idx="2164">
                  <c:v>9.5368000000000013</c:v>
                </c:pt>
                <c:pt idx="2165">
                  <c:v>9.5368000000000013</c:v>
                </c:pt>
                <c:pt idx="2166">
                  <c:v>9.5368000000000013</c:v>
                </c:pt>
                <c:pt idx="2167">
                  <c:v>7.6294499999999976</c:v>
                </c:pt>
                <c:pt idx="2168">
                  <c:v>7.6294499999999976</c:v>
                </c:pt>
                <c:pt idx="2169">
                  <c:v>7.6294499999999976</c:v>
                </c:pt>
                <c:pt idx="2170">
                  <c:v>7.6294499999999976</c:v>
                </c:pt>
                <c:pt idx="2171">
                  <c:v>7.6294499999999976</c:v>
                </c:pt>
                <c:pt idx="2172">
                  <c:v>7.6294499999999976</c:v>
                </c:pt>
                <c:pt idx="2173">
                  <c:v>7.6294499999999976</c:v>
                </c:pt>
                <c:pt idx="2174">
                  <c:v>5.7220799999999956</c:v>
                </c:pt>
                <c:pt idx="2175">
                  <c:v>5.7220799999999956</c:v>
                </c:pt>
                <c:pt idx="2176">
                  <c:v>5.7220799999999956</c:v>
                </c:pt>
                <c:pt idx="2177">
                  <c:v>5.7220799999999956</c:v>
                </c:pt>
                <c:pt idx="2178">
                  <c:v>5.7220799999999956</c:v>
                </c:pt>
                <c:pt idx="2179">
                  <c:v>5.7220799999999956</c:v>
                </c:pt>
                <c:pt idx="2180">
                  <c:v>5.7220799999999956</c:v>
                </c:pt>
                <c:pt idx="2181">
                  <c:v>3.8147299999999991</c:v>
                </c:pt>
                <c:pt idx="2182">
                  <c:v>3.8147299999999991</c:v>
                </c:pt>
                <c:pt idx="2183">
                  <c:v>3.8147299999999991</c:v>
                </c:pt>
                <c:pt idx="2184">
                  <c:v>3.8147299999999991</c:v>
                </c:pt>
                <c:pt idx="2185">
                  <c:v>3.8147299999999991</c:v>
                </c:pt>
                <c:pt idx="2186">
                  <c:v>3.8147299999999991</c:v>
                </c:pt>
                <c:pt idx="2187">
                  <c:v>3.8147299999999991</c:v>
                </c:pt>
                <c:pt idx="2188">
                  <c:v>3.8147299999999991</c:v>
                </c:pt>
                <c:pt idx="2189">
                  <c:v>1.9073599999999999</c:v>
                </c:pt>
                <c:pt idx="2190">
                  <c:v>1.9073599999999999</c:v>
                </c:pt>
                <c:pt idx="2191">
                  <c:v>1.9073599999999999</c:v>
                </c:pt>
                <c:pt idx="2192">
                  <c:v>1.9073599999999999</c:v>
                </c:pt>
                <c:pt idx="2193">
                  <c:v>1.9073599999999999</c:v>
                </c:pt>
                <c:pt idx="2194">
                  <c:v>1.9073599999999999</c:v>
                </c:pt>
                <c:pt idx="2195">
                  <c:v>1.9073599999999999</c:v>
                </c:pt>
                <c:pt idx="2196">
                  <c:v>1.9073599999999999</c:v>
                </c:pt>
                <c:pt idx="2197">
                  <c:v>1.9073599999999999</c:v>
                </c:pt>
                <c:pt idx="2198">
                  <c:v>1.9073599999999999</c:v>
                </c:pt>
                <c:pt idx="2199">
                  <c:v>1.9073599999999999</c:v>
                </c:pt>
                <c:pt idx="2200">
                  <c:v>1.9073599999999999</c:v>
                </c:pt>
                <c:pt idx="2201">
                  <c:v>1.9073599999999999</c:v>
                </c:pt>
                <c:pt idx="2202">
                  <c:v>1.9073599999999999</c:v>
                </c:pt>
                <c:pt idx="2203">
                  <c:v>1.9073599999999999</c:v>
                </c:pt>
                <c:pt idx="2204">
                  <c:v>1.9073599999999999</c:v>
                </c:pt>
                <c:pt idx="2205">
                  <c:v>1.9073599999999999</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numCache>
            </c:numRef>
          </c:yVal>
          <c:smooth val="1"/>
          <c:extLst>
            <c:ext xmlns:c16="http://schemas.microsoft.com/office/drawing/2014/chart" uri="{C3380CC4-5D6E-409C-BE32-E72D297353CC}">
              <c16:uniqueId val="{00000002-9393-4AD7-BDEF-EB8FD2EEF9BE}"/>
            </c:ext>
          </c:extLst>
        </c:ser>
        <c:ser>
          <c:idx val="3"/>
          <c:order val="3"/>
          <c:tx>
            <c:v>V=0,9мкл</c:v>
          </c:tx>
          <c:spPr>
            <a:ln w="9525" cap="rnd">
              <a:solidFill>
                <a:schemeClr val="accent4"/>
              </a:solidFill>
              <a:round/>
            </a:ln>
            <a:effectLst>
              <a:outerShdw blurRad="50800" dist="38100" dir="5400000" rotWithShape="0">
                <a:srgbClr val="000000">
                  <a:alpha val="35000"/>
                </a:srgbClr>
              </a:outerShdw>
            </a:effectLst>
          </c:spPr>
          <c:marker>
            <c:symbol val="none"/>
          </c:marker>
          <c:xVal>
            <c:numRef>
              <c:f>'РУС Дипл4,12,2013'!$M$3:$M$2968</c:f>
              <c:numCache>
                <c:formatCode>General</c:formatCode>
                <c:ptCount val="2966"/>
                <c:pt idx="0">
                  <c:v>577.99999999999295</c:v>
                </c:pt>
                <c:pt idx="1">
                  <c:v>578.07999999999311</c:v>
                </c:pt>
                <c:pt idx="2">
                  <c:v>578.15999999999303</c:v>
                </c:pt>
                <c:pt idx="3">
                  <c:v>578.23999999999307</c:v>
                </c:pt>
                <c:pt idx="4">
                  <c:v>578.31999999999289</c:v>
                </c:pt>
                <c:pt idx="5">
                  <c:v>578.39999999999304</c:v>
                </c:pt>
                <c:pt idx="6">
                  <c:v>578.47999999999308</c:v>
                </c:pt>
                <c:pt idx="7">
                  <c:v>578.5599999999929</c:v>
                </c:pt>
                <c:pt idx="8">
                  <c:v>578.63999999999305</c:v>
                </c:pt>
                <c:pt idx="9">
                  <c:v>578.71999999999309</c:v>
                </c:pt>
                <c:pt idx="10">
                  <c:v>578.79999999999302</c:v>
                </c:pt>
                <c:pt idx="11">
                  <c:v>578.87999999999295</c:v>
                </c:pt>
                <c:pt idx="12">
                  <c:v>578.95999999999287</c:v>
                </c:pt>
                <c:pt idx="13">
                  <c:v>579.03999999999303</c:v>
                </c:pt>
                <c:pt idx="14">
                  <c:v>579.11999999999307</c:v>
                </c:pt>
                <c:pt idx="15">
                  <c:v>579.199999999993</c:v>
                </c:pt>
                <c:pt idx="16">
                  <c:v>579.27999999999304</c:v>
                </c:pt>
                <c:pt idx="17">
                  <c:v>579.35999999999262</c:v>
                </c:pt>
                <c:pt idx="18">
                  <c:v>579.43999999999289</c:v>
                </c:pt>
                <c:pt idx="19">
                  <c:v>579.51999999999305</c:v>
                </c:pt>
                <c:pt idx="20">
                  <c:v>579.59999999999309</c:v>
                </c:pt>
                <c:pt idx="21">
                  <c:v>579.67999999999302</c:v>
                </c:pt>
                <c:pt idx="22">
                  <c:v>579.75999999999306</c:v>
                </c:pt>
                <c:pt idx="23">
                  <c:v>579.83999999999287</c:v>
                </c:pt>
                <c:pt idx="24">
                  <c:v>579.91999999999302</c:v>
                </c:pt>
                <c:pt idx="25">
                  <c:v>579.99999999999295</c:v>
                </c:pt>
                <c:pt idx="26">
                  <c:v>580.07999999999311</c:v>
                </c:pt>
                <c:pt idx="27">
                  <c:v>580.15999999999303</c:v>
                </c:pt>
                <c:pt idx="28">
                  <c:v>580.23999999999307</c:v>
                </c:pt>
                <c:pt idx="29">
                  <c:v>580.31999999999289</c:v>
                </c:pt>
                <c:pt idx="30">
                  <c:v>580.39999999999304</c:v>
                </c:pt>
                <c:pt idx="31">
                  <c:v>580.47999999999308</c:v>
                </c:pt>
                <c:pt idx="32">
                  <c:v>580.5599999999929</c:v>
                </c:pt>
                <c:pt idx="33">
                  <c:v>580.63999999999305</c:v>
                </c:pt>
                <c:pt idx="34">
                  <c:v>580.71999999999309</c:v>
                </c:pt>
                <c:pt idx="35">
                  <c:v>580.79999999999302</c:v>
                </c:pt>
                <c:pt idx="36">
                  <c:v>580.87999999999295</c:v>
                </c:pt>
                <c:pt idx="37">
                  <c:v>580.95999999999287</c:v>
                </c:pt>
                <c:pt idx="38">
                  <c:v>581.03999999999303</c:v>
                </c:pt>
                <c:pt idx="39">
                  <c:v>581.11999999999307</c:v>
                </c:pt>
                <c:pt idx="40">
                  <c:v>581.199999999993</c:v>
                </c:pt>
                <c:pt idx="41">
                  <c:v>581.27999999999304</c:v>
                </c:pt>
                <c:pt idx="42">
                  <c:v>581.35999999999262</c:v>
                </c:pt>
                <c:pt idx="43">
                  <c:v>581.43999999999289</c:v>
                </c:pt>
                <c:pt idx="44">
                  <c:v>581.51999999999305</c:v>
                </c:pt>
                <c:pt idx="45">
                  <c:v>581.59999999999309</c:v>
                </c:pt>
                <c:pt idx="46">
                  <c:v>581.67999999999302</c:v>
                </c:pt>
                <c:pt idx="47">
                  <c:v>581.75999999999203</c:v>
                </c:pt>
                <c:pt idx="48">
                  <c:v>581.83999999999196</c:v>
                </c:pt>
                <c:pt idx="49">
                  <c:v>581.919999999992</c:v>
                </c:pt>
                <c:pt idx="50">
                  <c:v>581.99999999999204</c:v>
                </c:pt>
                <c:pt idx="51">
                  <c:v>582.07999999999197</c:v>
                </c:pt>
                <c:pt idx="52">
                  <c:v>582.15999999999201</c:v>
                </c:pt>
                <c:pt idx="53">
                  <c:v>582.23999999999205</c:v>
                </c:pt>
                <c:pt idx="54">
                  <c:v>582.31999999999198</c:v>
                </c:pt>
                <c:pt idx="55">
                  <c:v>582.39999999999202</c:v>
                </c:pt>
                <c:pt idx="56">
                  <c:v>582.47999999999195</c:v>
                </c:pt>
                <c:pt idx="57">
                  <c:v>582.55999999999199</c:v>
                </c:pt>
                <c:pt idx="58">
                  <c:v>582.63999999999203</c:v>
                </c:pt>
                <c:pt idx="59">
                  <c:v>582.71999999999196</c:v>
                </c:pt>
                <c:pt idx="60">
                  <c:v>582.799999999992</c:v>
                </c:pt>
                <c:pt idx="61">
                  <c:v>582.87999999999204</c:v>
                </c:pt>
                <c:pt idx="62">
                  <c:v>582.95999999999196</c:v>
                </c:pt>
                <c:pt idx="63">
                  <c:v>583.03999999999201</c:v>
                </c:pt>
                <c:pt idx="64">
                  <c:v>583.11999999999205</c:v>
                </c:pt>
                <c:pt idx="65">
                  <c:v>583.19999999999197</c:v>
                </c:pt>
                <c:pt idx="66">
                  <c:v>583.27999999999201</c:v>
                </c:pt>
                <c:pt idx="67">
                  <c:v>583.35999999999206</c:v>
                </c:pt>
                <c:pt idx="68">
                  <c:v>583.43999999999198</c:v>
                </c:pt>
                <c:pt idx="69">
                  <c:v>583.51999999999202</c:v>
                </c:pt>
                <c:pt idx="70">
                  <c:v>583.59999999999195</c:v>
                </c:pt>
                <c:pt idx="71">
                  <c:v>583.67999999999199</c:v>
                </c:pt>
                <c:pt idx="72">
                  <c:v>583.75999999999203</c:v>
                </c:pt>
                <c:pt idx="73">
                  <c:v>583.83999999999196</c:v>
                </c:pt>
                <c:pt idx="74">
                  <c:v>583.919999999992</c:v>
                </c:pt>
                <c:pt idx="75">
                  <c:v>583.99999999999204</c:v>
                </c:pt>
                <c:pt idx="76">
                  <c:v>584.07999999999197</c:v>
                </c:pt>
                <c:pt idx="77">
                  <c:v>584.15999999999201</c:v>
                </c:pt>
                <c:pt idx="78">
                  <c:v>584.23999999999205</c:v>
                </c:pt>
                <c:pt idx="79">
                  <c:v>584.31999999999198</c:v>
                </c:pt>
                <c:pt idx="80">
                  <c:v>584.39999999999202</c:v>
                </c:pt>
                <c:pt idx="81">
                  <c:v>584.47999999999195</c:v>
                </c:pt>
                <c:pt idx="82">
                  <c:v>584.55999999999199</c:v>
                </c:pt>
                <c:pt idx="83">
                  <c:v>584.63999999999203</c:v>
                </c:pt>
                <c:pt idx="84">
                  <c:v>584.71999999999196</c:v>
                </c:pt>
                <c:pt idx="85">
                  <c:v>584.799999999992</c:v>
                </c:pt>
                <c:pt idx="86">
                  <c:v>584.87999999999204</c:v>
                </c:pt>
                <c:pt idx="87">
                  <c:v>584.95999999999196</c:v>
                </c:pt>
                <c:pt idx="88">
                  <c:v>585.03999999999201</c:v>
                </c:pt>
                <c:pt idx="89">
                  <c:v>585.11999999999205</c:v>
                </c:pt>
                <c:pt idx="90">
                  <c:v>585.19999999999197</c:v>
                </c:pt>
                <c:pt idx="91">
                  <c:v>585.27999999999201</c:v>
                </c:pt>
                <c:pt idx="92">
                  <c:v>585.35999999999206</c:v>
                </c:pt>
                <c:pt idx="93">
                  <c:v>585.43999999999198</c:v>
                </c:pt>
                <c:pt idx="94">
                  <c:v>585.51999999999202</c:v>
                </c:pt>
                <c:pt idx="95">
                  <c:v>585.59999999999195</c:v>
                </c:pt>
                <c:pt idx="96">
                  <c:v>585.67999999999199</c:v>
                </c:pt>
                <c:pt idx="97">
                  <c:v>585.75999999999203</c:v>
                </c:pt>
                <c:pt idx="98">
                  <c:v>585.83999999999196</c:v>
                </c:pt>
                <c:pt idx="99">
                  <c:v>585.919999999992</c:v>
                </c:pt>
                <c:pt idx="100">
                  <c:v>585.99999999999204</c:v>
                </c:pt>
                <c:pt idx="101">
                  <c:v>586.07999999999197</c:v>
                </c:pt>
                <c:pt idx="102">
                  <c:v>586.15999999999201</c:v>
                </c:pt>
                <c:pt idx="103">
                  <c:v>586.23999999999205</c:v>
                </c:pt>
                <c:pt idx="104">
                  <c:v>586.31999999999198</c:v>
                </c:pt>
                <c:pt idx="105">
                  <c:v>586.39999999999202</c:v>
                </c:pt>
                <c:pt idx="106">
                  <c:v>586.47999999999195</c:v>
                </c:pt>
                <c:pt idx="107">
                  <c:v>586.55999999999199</c:v>
                </c:pt>
                <c:pt idx="108">
                  <c:v>586.63999999999203</c:v>
                </c:pt>
                <c:pt idx="109">
                  <c:v>586.71999999999196</c:v>
                </c:pt>
                <c:pt idx="110">
                  <c:v>586.79999999999097</c:v>
                </c:pt>
                <c:pt idx="111">
                  <c:v>586.87999999999101</c:v>
                </c:pt>
                <c:pt idx="112">
                  <c:v>586.95999999999106</c:v>
                </c:pt>
                <c:pt idx="113">
                  <c:v>587.03999999999098</c:v>
                </c:pt>
                <c:pt idx="114">
                  <c:v>587.11999999999102</c:v>
                </c:pt>
                <c:pt idx="115">
                  <c:v>587.19999999999095</c:v>
                </c:pt>
                <c:pt idx="116">
                  <c:v>587.27999999999099</c:v>
                </c:pt>
                <c:pt idx="117">
                  <c:v>587.35999999999058</c:v>
                </c:pt>
                <c:pt idx="118">
                  <c:v>587.43999999999096</c:v>
                </c:pt>
                <c:pt idx="119">
                  <c:v>587.519999999991</c:v>
                </c:pt>
                <c:pt idx="120">
                  <c:v>587.59999999999104</c:v>
                </c:pt>
                <c:pt idx="121">
                  <c:v>587.67999999999097</c:v>
                </c:pt>
                <c:pt idx="122">
                  <c:v>587.75999999999101</c:v>
                </c:pt>
                <c:pt idx="123">
                  <c:v>587.8399999999906</c:v>
                </c:pt>
                <c:pt idx="124">
                  <c:v>587.91999999999098</c:v>
                </c:pt>
                <c:pt idx="125">
                  <c:v>587.99999999999102</c:v>
                </c:pt>
                <c:pt idx="126">
                  <c:v>588.07999999999095</c:v>
                </c:pt>
                <c:pt idx="127">
                  <c:v>588.15999999999099</c:v>
                </c:pt>
                <c:pt idx="128">
                  <c:v>588.23999999999103</c:v>
                </c:pt>
                <c:pt idx="129">
                  <c:v>588.31999999999096</c:v>
                </c:pt>
                <c:pt idx="130">
                  <c:v>588.399999999991</c:v>
                </c:pt>
                <c:pt idx="131">
                  <c:v>588.47999999999104</c:v>
                </c:pt>
                <c:pt idx="132">
                  <c:v>588.55999999999096</c:v>
                </c:pt>
                <c:pt idx="133">
                  <c:v>588.63999999999101</c:v>
                </c:pt>
                <c:pt idx="134">
                  <c:v>588.71999999999105</c:v>
                </c:pt>
                <c:pt idx="135">
                  <c:v>588.79999999999097</c:v>
                </c:pt>
                <c:pt idx="136">
                  <c:v>588.87999999999101</c:v>
                </c:pt>
                <c:pt idx="137">
                  <c:v>588.95999999999106</c:v>
                </c:pt>
                <c:pt idx="138">
                  <c:v>589.03999999999098</c:v>
                </c:pt>
                <c:pt idx="139">
                  <c:v>589.11999999999102</c:v>
                </c:pt>
                <c:pt idx="140">
                  <c:v>589.19999999999095</c:v>
                </c:pt>
                <c:pt idx="141">
                  <c:v>589.27999999999099</c:v>
                </c:pt>
                <c:pt idx="142">
                  <c:v>589.35999999999058</c:v>
                </c:pt>
                <c:pt idx="143">
                  <c:v>589.43999999999096</c:v>
                </c:pt>
                <c:pt idx="144">
                  <c:v>589.519999999991</c:v>
                </c:pt>
                <c:pt idx="145">
                  <c:v>589.59999999999104</c:v>
                </c:pt>
                <c:pt idx="146">
                  <c:v>589.67999999999097</c:v>
                </c:pt>
                <c:pt idx="147">
                  <c:v>589.75999999999101</c:v>
                </c:pt>
                <c:pt idx="148">
                  <c:v>589.8399999999906</c:v>
                </c:pt>
                <c:pt idx="149">
                  <c:v>589.91999999999098</c:v>
                </c:pt>
                <c:pt idx="150">
                  <c:v>589.99999999999102</c:v>
                </c:pt>
                <c:pt idx="151">
                  <c:v>590.07999999999095</c:v>
                </c:pt>
                <c:pt idx="152">
                  <c:v>590.15999999999099</c:v>
                </c:pt>
                <c:pt idx="153">
                  <c:v>590.23999999999103</c:v>
                </c:pt>
                <c:pt idx="154">
                  <c:v>590.31999999999096</c:v>
                </c:pt>
                <c:pt idx="155">
                  <c:v>590.399999999991</c:v>
                </c:pt>
                <c:pt idx="156">
                  <c:v>590.47999999999104</c:v>
                </c:pt>
                <c:pt idx="157">
                  <c:v>590.55999999999096</c:v>
                </c:pt>
                <c:pt idx="158">
                  <c:v>590.63999999999101</c:v>
                </c:pt>
                <c:pt idx="159">
                  <c:v>590.71999999999105</c:v>
                </c:pt>
                <c:pt idx="160">
                  <c:v>590.79999999999097</c:v>
                </c:pt>
                <c:pt idx="161">
                  <c:v>590.87999999999101</c:v>
                </c:pt>
                <c:pt idx="162">
                  <c:v>590.95999999999106</c:v>
                </c:pt>
                <c:pt idx="163">
                  <c:v>591.03999999999098</c:v>
                </c:pt>
                <c:pt idx="164">
                  <c:v>591.11999999999102</c:v>
                </c:pt>
                <c:pt idx="165">
                  <c:v>591.19999999999095</c:v>
                </c:pt>
                <c:pt idx="166">
                  <c:v>591.27999999999099</c:v>
                </c:pt>
                <c:pt idx="167">
                  <c:v>591.35999999999058</c:v>
                </c:pt>
                <c:pt idx="168">
                  <c:v>591.43999999999096</c:v>
                </c:pt>
                <c:pt idx="169">
                  <c:v>591.519999999991</c:v>
                </c:pt>
                <c:pt idx="170">
                  <c:v>591.59999999999104</c:v>
                </c:pt>
                <c:pt idx="171">
                  <c:v>591.67999999999097</c:v>
                </c:pt>
                <c:pt idx="172">
                  <c:v>591.75999999999101</c:v>
                </c:pt>
                <c:pt idx="173">
                  <c:v>591.83999999998957</c:v>
                </c:pt>
                <c:pt idx="174">
                  <c:v>591.9199999999895</c:v>
                </c:pt>
                <c:pt idx="175">
                  <c:v>591.99999999999</c:v>
                </c:pt>
                <c:pt idx="176">
                  <c:v>592.07999999999004</c:v>
                </c:pt>
                <c:pt idx="177">
                  <c:v>592.15999999998996</c:v>
                </c:pt>
                <c:pt idx="178">
                  <c:v>592.23999999999</c:v>
                </c:pt>
                <c:pt idx="179">
                  <c:v>592.31999999998959</c:v>
                </c:pt>
                <c:pt idx="180">
                  <c:v>592.39999999998997</c:v>
                </c:pt>
                <c:pt idx="181">
                  <c:v>592.47999999999001</c:v>
                </c:pt>
                <c:pt idx="182">
                  <c:v>592.5599999999896</c:v>
                </c:pt>
                <c:pt idx="183">
                  <c:v>592.63999999998998</c:v>
                </c:pt>
                <c:pt idx="184">
                  <c:v>592.71999999999002</c:v>
                </c:pt>
                <c:pt idx="185">
                  <c:v>592.79999999998995</c:v>
                </c:pt>
                <c:pt idx="186">
                  <c:v>592.87999999998999</c:v>
                </c:pt>
                <c:pt idx="187">
                  <c:v>592.95999999998958</c:v>
                </c:pt>
                <c:pt idx="188">
                  <c:v>593.03999999998996</c:v>
                </c:pt>
                <c:pt idx="189">
                  <c:v>593.11999999999</c:v>
                </c:pt>
                <c:pt idx="190">
                  <c:v>593.19999999999004</c:v>
                </c:pt>
                <c:pt idx="191">
                  <c:v>593.27999999998997</c:v>
                </c:pt>
                <c:pt idx="192">
                  <c:v>593.35999999998955</c:v>
                </c:pt>
                <c:pt idx="193">
                  <c:v>593.4399999999896</c:v>
                </c:pt>
                <c:pt idx="194">
                  <c:v>593.51999999998998</c:v>
                </c:pt>
                <c:pt idx="195">
                  <c:v>593.59999999999002</c:v>
                </c:pt>
                <c:pt idx="196">
                  <c:v>593.67999999998995</c:v>
                </c:pt>
                <c:pt idx="197">
                  <c:v>593.75999999998999</c:v>
                </c:pt>
                <c:pt idx="198">
                  <c:v>593.83999999998957</c:v>
                </c:pt>
                <c:pt idx="199">
                  <c:v>593.9199999999895</c:v>
                </c:pt>
                <c:pt idx="200">
                  <c:v>593.99999999999</c:v>
                </c:pt>
                <c:pt idx="201">
                  <c:v>594.07999999999004</c:v>
                </c:pt>
                <c:pt idx="202">
                  <c:v>594.15999999998996</c:v>
                </c:pt>
                <c:pt idx="203">
                  <c:v>594.23999999999</c:v>
                </c:pt>
                <c:pt idx="204">
                  <c:v>594.31999999998959</c:v>
                </c:pt>
                <c:pt idx="205">
                  <c:v>594.39999999998997</c:v>
                </c:pt>
                <c:pt idx="206">
                  <c:v>594.47999999999001</c:v>
                </c:pt>
                <c:pt idx="207">
                  <c:v>594.5599999999896</c:v>
                </c:pt>
                <c:pt idx="208">
                  <c:v>594.63999999998998</c:v>
                </c:pt>
                <c:pt idx="209">
                  <c:v>594.71999999999002</c:v>
                </c:pt>
                <c:pt idx="210">
                  <c:v>594.79999999998995</c:v>
                </c:pt>
                <c:pt idx="211">
                  <c:v>594.87999999998999</c:v>
                </c:pt>
                <c:pt idx="212">
                  <c:v>594.95999999998958</c:v>
                </c:pt>
                <c:pt idx="213">
                  <c:v>595.03999999998996</c:v>
                </c:pt>
                <c:pt idx="214">
                  <c:v>595.11999999999</c:v>
                </c:pt>
                <c:pt idx="215">
                  <c:v>595.19999999999004</c:v>
                </c:pt>
                <c:pt idx="216">
                  <c:v>595.27999999998997</c:v>
                </c:pt>
                <c:pt idx="217">
                  <c:v>595.35999999998955</c:v>
                </c:pt>
                <c:pt idx="218">
                  <c:v>595.4399999999896</c:v>
                </c:pt>
                <c:pt idx="219">
                  <c:v>595.51999999998998</c:v>
                </c:pt>
                <c:pt idx="220">
                  <c:v>595.59999999999002</c:v>
                </c:pt>
                <c:pt idx="221">
                  <c:v>595.67999999998995</c:v>
                </c:pt>
                <c:pt idx="222">
                  <c:v>595.75999999998999</c:v>
                </c:pt>
                <c:pt idx="223">
                  <c:v>595.83999999998957</c:v>
                </c:pt>
                <c:pt idx="224">
                  <c:v>595.9199999999895</c:v>
                </c:pt>
                <c:pt idx="225">
                  <c:v>595.99999999999</c:v>
                </c:pt>
                <c:pt idx="226">
                  <c:v>596.07999999999004</c:v>
                </c:pt>
                <c:pt idx="227">
                  <c:v>596.15999999998996</c:v>
                </c:pt>
                <c:pt idx="228">
                  <c:v>596.23999999999</c:v>
                </c:pt>
                <c:pt idx="229">
                  <c:v>596.31999999998959</c:v>
                </c:pt>
                <c:pt idx="230">
                  <c:v>596.39999999998997</c:v>
                </c:pt>
                <c:pt idx="231">
                  <c:v>596.47999999999001</c:v>
                </c:pt>
                <c:pt idx="232">
                  <c:v>596.5599999999896</c:v>
                </c:pt>
                <c:pt idx="233">
                  <c:v>596.63999999998998</c:v>
                </c:pt>
                <c:pt idx="234">
                  <c:v>596.71999999999002</c:v>
                </c:pt>
                <c:pt idx="235">
                  <c:v>596.79999999998995</c:v>
                </c:pt>
                <c:pt idx="236">
                  <c:v>596.87999999998897</c:v>
                </c:pt>
                <c:pt idx="237">
                  <c:v>596.95999999998855</c:v>
                </c:pt>
                <c:pt idx="238">
                  <c:v>597.03999999998859</c:v>
                </c:pt>
                <c:pt idx="239">
                  <c:v>597.11999999998898</c:v>
                </c:pt>
                <c:pt idx="240">
                  <c:v>597.19999999998902</c:v>
                </c:pt>
                <c:pt idx="241">
                  <c:v>597.27999999998895</c:v>
                </c:pt>
                <c:pt idx="242">
                  <c:v>597.35999999998842</c:v>
                </c:pt>
                <c:pt idx="243">
                  <c:v>597.43999999998857</c:v>
                </c:pt>
                <c:pt idx="244">
                  <c:v>597.5199999999885</c:v>
                </c:pt>
                <c:pt idx="245">
                  <c:v>597.599999999989</c:v>
                </c:pt>
                <c:pt idx="246">
                  <c:v>597.67999999998904</c:v>
                </c:pt>
                <c:pt idx="247">
                  <c:v>597.75999999998896</c:v>
                </c:pt>
                <c:pt idx="248">
                  <c:v>597.83999999998855</c:v>
                </c:pt>
                <c:pt idx="249">
                  <c:v>597.91999999998859</c:v>
                </c:pt>
                <c:pt idx="250">
                  <c:v>597.99999999998897</c:v>
                </c:pt>
                <c:pt idx="251">
                  <c:v>598.07999999998901</c:v>
                </c:pt>
                <c:pt idx="252">
                  <c:v>598.1599999999886</c:v>
                </c:pt>
                <c:pt idx="253">
                  <c:v>598.23999999998898</c:v>
                </c:pt>
                <c:pt idx="254">
                  <c:v>598.31999999998857</c:v>
                </c:pt>
                <c:pt idx="255">
                  <c:v>598.39999999998849</c:v>
                </c:pt>
                <c:pt idx="256">
                  <c:v>598.47999999998899</c:v>
                </c:pt>
                <c:pt idx="257">
                  <c:v>598.55999999998858</c:v>
                </c:pt>
                <c:pt idx="258">
                  <c:v>598.63999999998896</c:v>
                </c:pt>
                <c:pt idx="259">
                  <c:v>598.719999999989</c:v>
                </c:pt>
                <c:pt idx="260">
                  <c:v>598.79999999998904</c:v>
                </c:pt>
                <c:pt idx="261">
                  <c:v>598.87999999998897</c:v>
                </c:pt>
                <c:pt idx="262">
                  <c:v>598.95999999998855</c:v>
                </c:pt>
                <c:pt idx="263">
                  <c:v>599.03999999998859</c:v>
                </c:pt>
                <c:pt idx="264">
                  <c:v>599.11999999998898</c:v>
                </c:pt>
                <c:pt idx="265">
                  <c:v>599.19999999998902</c:v>
                </c:pt>
                <c:pt idx="266">
                  <c:v>599.27999999998895</c:v>
                </c:pt>
                <c:pt idx="267">
                  <c:v>599.35999999998842</c:v>
                </c:pt>
                <c:pt idx="268">
                  <c:v>599.43999999998857</c:v>
                </c:pt>
                <c:pt idx="269">
                  <c:v>599.5199999999885</c:v>
                </c:pt>
                <c:pt idx="270">
                  <c:v>599.599999999989</c:v>
                </c:pt>
                <c:pt idx="271">
                  <c:v>599.67999999998904</c:v>
                </c:pt>
                <c:pt idx="272">
                  <c:v>599.75999999998896</c:v>
                </c:pt>
                <c:pt idx="273">
                  <c:v>599.83999999998855</c:v>
                </c:pt>
                <c:pt idx="274">
                  <c:v>599.91999999998859</c:v>
                </c:pt>
                <c:pt idx="275">
                  <c:v>599.99999999998897</c:v>
                </c:pt>
                <c:pt idx="276">
                  <c:v>600.07999999998901</c:v>
                </c:pt>
                <c:pt idx="277">
                  <c:v>600.1599999999886</c:v>
                </c:pt>
                <c:pt idx="278">
                  <c:v>600.23999999998898</c:v>
                </c:pt>
                <c:pt idx="279">
                  <c:v>600.31999999998857</c:v>
                </c:pt>
                <c:pt idx="280">
                  <c:v>600.39999999998849</c:v>
                </c:pt>
                <c:pt idx="281">
                  <c:v>600.47999999998899</c:v>
                </c:pt>
                <c:pt idx="282">
                  <c:v>600.55999999998858</c:v>
                </c:pt>
                <c:pt idx="283">
                  <c:v>600.63999999998896</c:v>
                </c:pt>
                <c:pt idx="284">
                  <c:v>600.719999999989</c:v>
                </c:pt>
                <c:pt idx="285">
                  <c:v>600.79999999998904</c:v>
                </c:pt>
                <c:pt idx="286">
                  <c:v>600.87999999998897</c:v>
                </c:pt>
                <c:pt idx="287">
                  <c:v>600.95999999998855</c:v>
                </c:pt>
                <c:pt idx="288">
                  <c:v>601.03999999998859</c:v>
                </c:pt>
                <c:pt idx="289">
                  <c:v>601.11999999998898</c:v>
                </c:pt>
                <c:pt idx="290">
                  <c:v>601.19999999998902</c:v>
                </c:pt>
                <c:pt idx="291">
                  <c:v>601.27999999998895</c:v>
                </c:pt>
                <c:pt idx="292">
                  <c:v>601.35999999998842</c:v>
                </c:pt>
                <c:pt idx="293">
                  <c:v>601.43999999998857</c:v>
                </c:pt>
                <c:pt idx="294">
                  <c:v>601.5199999999885</c:v>
                </c:pt>
                <c:pt idx="295">
                  <c:v>601.599999999989</c:v>
                </c:pt>
                <c:pt idx="296">
                  <c:v>601.67999999998904</c:v>
                </c:pt>
                <c:pt idx="297">
                  <c:v>601.75999999998896</c:v>
                </c:pt>
                <c:pt idx="298">
                  <c:v>601.83999999998787</c:v>
                </c:pt>
                <c:pt idx="299">
                  <c:v>601.91999999998802</c:v>
                </c:pt>
                <c:pt idx="300">
                  <c:v>601.99999999998795</c:v>
                </c:pt>
                <c:pt idx="301">
                  <c:v>602.0799999999881</c:v>
                </c:pt>
                <c:pt idx="302">
                  <c:v>602.15999999998803</c:v>
                </c:pt>
                <c:pt idx="303">
                  <c:v>602.23999999998807</c:v>
                </c:pt>
                <c:pt idx="304">
                  <c:v>602.31999999998789</c:v>
                </c:pt>
                <c:pt idx="305">
                  <c:v>602.39999999998804</c:v>
                </c:pt>
                <c:pt idx="306">
                  <c:v>602.47999999998808</c:v>
                </c:pt>
                <c:pt idx="307">
                  <c:v>602.55999999998789</c:v>
                </c:pt>
                <c:pt idx="308">
                  <c:v>602.63999999998805</c:v>
                </c:pt>
                <c:pt idx="309">
                  <c:v>602.71999999998809</c:v>
                </c:pt>
                <c:pt idx="310">
                  <c:v>602.79999999998802</c:v>
                </c:pt>
                <c:pt idx="311">
                  <c:v>602.87999999998794</c:v>
                </c:pt>
                <c:pt idx="312">
                  <c:v>602.95999999998787</c:v>
                </c:pt>
                <c:pt idx="313">
                  <c:v>603.03999999998803</c:v>
                </c:pt>
                <c:pt idx="314">
                  <c:v>603.11999999998795</c:v>
                </c:pt>
                <c:pt idx="315">
                  <c:v>603.19999999998811</c:v>
                </c:pt>
                <c:pt idx="316">
                  <c:v>603.27999999998804</c:v>
                </c:pt>
                <c:pt idx="317">
                  <c:v>603.35999999998762</c:v>
                </c:pt>
                <c:pt idx="318">
                  <c:v>603.43999999998789</c:v>
                </c:pt>
                <c:pt idx="319">
                  <c:v>603.51999999998804</c:v>
                </c:pt>
                <c:pt idx="320">
                  <c:v>603.59999999998809</c:v>
                </c:pt>
                <c:pt idx="321">
                  <c:v>603.67999999998801</c:v>
                </c:pt>
                <c:pt idx="322">
                  <c:v>603.75999999998805</c:v>
                </c:pt>
                <c:pt idx="323">
                  <c:v>603.83999999998787</c:v>
                </c:pt>
                <c:pt idx="324">
                  <c:v>603.91999999998802</c:v>
                </c:pt>
                <c:pt idx="325">
                  <c:v>603.99999999998795</c:v>
                </c:pt>
                <c:pt idx="326">
                  <c:v>604.0799999999881</c:v>
                </c:pt>
                <c:pt idx="327">
                  <c:v>604.15999999998803</c:v>
                </c:pt>
                <c:pt idx="328">
                  <c:v>604.23999999998807</c:v>
                </c:pt>
                <c:pt idx="329">
                  <c:v>604.31999999998789</c:v>
                </c:pt>
                <c:pt idx="330">
                  <c:v>604.39999999998804</c:v>
                </c:pt>
                <c:pt idx="331">
                  <c:v>604.47999999998808</c:v>
                </c:pt>
                <c:pt idx="332">
                  <c:v>604.55999999998789</c:v>
                </c:pt>
                <c:pt idx="333">
                  <c:v>604.63999999998805</c:v>
                </c:pt>
                <c:pt idx="334">
                  <c:v>604.71999999998809</c:v>
                </c:pt>
                <c:pt idx="335">
                  <c:v>604.79999999998802</c:v>
                </c:pt>
                <c:pt idx="336">
                  <c:v>604.87999999998794</c:v>
                </c:pt>
                <c:pt idx="337">
                  <c:v>604.95999999998787</c:v>
                </c:pt>
                <c:pt idx="338">
                  <c:v>605.03999999998803</c:v>
                </c:pt>
                <c:pt idx="339">
                  <c:v>605.11999999998795</c:v>
                </c:pt>
                <c:pt idx="340">
                  <c:v>605.19999999998811</c:v>
                </c:pt>
                <c:pt idx="341">
                  <c:v>605.27999999998804</c:v>
                </c:pt>
                <c:pt idx="342">
                  <c:v>605.35999999998762</c:v>
                </c:pt>
                <c:pt idx="343">
                  <c:v>605.43999999998789</c:v>
                </c:pt>
                <c:pt idx="344">
                  <c:v>605.51999999998804</c:v>
                </c:pt>
                <c:pt idx="345">
                  <c:v>605.59999999998809</c:v>
                </c:pt>
                <c:pt idx="346">
                  <c:v>605.67999999998801</c:v>
                </c:pt>
                <c:pt idx="347">
                  <c:v>605.75999999998805</c:v>
                </c:pt>
                <c:pt idx="348">
                  <c:v>605.83999999998787</c:v>
                </c:pt>
                <c:pt idx="349">
                  <c:v>605.91999999998802</c:v>
                </c:pt>
                <c:pt idx="350">
                  <c:v>605.99999999998795</c:v>
                </c:pt>
                <c:pt idx="351">
                  <c:v>606.0799999999881</c:v>
                </c:pt>
                <c:pt idx="352">
                  <c:v>606.15999999998803</c:v>
                </c:pt>
                <c:pt idx="353">
                  <c:v>606.23999999998807</c:v>
                </c:pt>
                <c:pt idx="354">
                  <c:v>606.31999999998789</c:v>
                </c:pt>
                <c:pt idx="355">
                  <c:v>606.39999999998804</c:v>
                </c:pt>
                <c:pt idx="356">
                  <c:v>606.47999999998808</c:v>
                </c:pt>
                <c:pt idx="357">
                  <c:v>606.55999999998789</c:v>
                </c:pt>
                <c:pt idx="358">
                  <c:v>606.63999999998805</c:v>
                </c:pt>
                <c:pt idx="359">
                  <c:v>606.71999999998809</c:v>
                </c:pt>
                <c:pt idx="360">
                  <c:v>606.79999999998802</c:v>
                </c:pt>
                <c:pt idx="361">
                  <c:v>606.87999999998704</c:v>
                </c:pt>
                <c:pt idx="362">
                  <c:v>606.95999999998696</c:v>
                </c:pt>
                <c:pt idx="363">
                  <c:v>607.039999999987</c:v>
                </c:pt>
                <c:pt idx="364">
                  <c:v>607.11999999998704</c:v>
                </c:pt>
                <c:pt idx="365">
                  <c:v>607.19999999998697</c:v>
                </c:pt>
                <c:pt idx="366">
                  <c:v>607.27999999998701</c:v>
                </c:pt>
                <c:pt idx="367">
                  <c:v>607.3599999999866</c:v>
                </c:pt>
                <c:pt idx="368">
                  <c:v>607.43999999998698</c:v>
                </c:pt>
                <c:pt idx="369">
                  <c:v>607.51999999998702</c:v>
                </c:pt>
                <c:pt idx="370">
                  <c:v>607.59999999998695</c:v>
                </c:pt>
                <c:pt idx="371">
                  <c:v>607.67999999998699</c:v>
                </c:pt>
                <c:pt idx="372">
                  <c:v>607.75999999998703</c:v>
                </c:pt>
                <c:pt idx="373">
                  <c:v>607.83999999998696</c:v>
                </c:pt>
                <c:pt idx="374">
                  <c:v>607.919999999987</c:v>
                </c:pt>
                <c:pt idx="375">
                  <c:v>607.99999999998704</c:v>
                </c:pt>
                <c:pt idx="376">
                  <c:v>608.07999999998697</c:v>
                </c:pt>
                <c:pt idx="377">
                  <c:v>608.15999999998701</c:v>
                </c:pt>
                <c:pt idx="378">
                  <c:v>608.23999999998705</c:v>
                </c:pt>
                <c:pt idx="379">
                  <c:v>608.31999999998698</c:v>
                </c:pt>
                <c:pt idx="380">
                  <c:v>608.39999999998702</c:v>
                </c:pt>
                <c:pt idx="381">
                  <c:v>608.47999999998694</c:v>
                </c:pt>
                <c:pt idx="382">
                  <c:v>608.55999999998699</c:v>
                </c:pt>
                <c:pt idx="383">
                  <c:v>608.63999999998703</c:v>
                </c:pt>
                <c:pt idx="384">
                  <c:v>608.71999999998695</c:v>
                </c:pt>
                <c:pt idx="385">
                  <c:v>608.79999999998699</c:v>
                </c:pt>
                <c:pt idx="386">
                  <c:v>608.87999999998704</c:v>
                </c:pt>
                <c:pt idx="387">
                  <c:v>608.95999999998696</c:v>
                </c:pt>
                <c:pt idx="388">
                  <c:v>609.039999999987</c:v>
                </c:pt>
                <c:pt idx="389">
                  <c:v>609.11999999998704</c:v>
                </c:pt>
                <c:pt idx="390">
                  <c:v>609.19999999998697</c:v>
                </c:pt>
                <c:pt idx="391">
                  <c:v>609.27999999998701</c:v>
                </c:pt>
                <c:pt idx="392">
                  <c:v>609.3599999999866</c:v>
                </c:pt>
                <c:pt idx="393">
                  <c:v>609.43999999998698</c:v>
                </c:pt>
                <c:pt idx="394">
                  <c:v>609.51999999998702</c:v>
                </c:pt>
                <c:pt idx="395">
                  <c:v>609.59999999998695</c:v>
                </c:pt>
                <c:pt idx="396">
                  <c:v>609.67999999998699</c:v>
                </c:pt>
                <c:pt idx="397">
                  <c:v>609.75999999998703</c:v>
                </c:pt>
                <c:pt idx="398">
                  <c:v>609.83999999998696</c:v>
                </c:pt>
                <c:pt idx="399">
                  <c:v>609.919999999987</c:v>
                </c:pt>
                <c:pt idx="400">
                  <c:v>609.99999999998704</c:v>
                </c:pt>
                <c:pt idx="401">
                  <c:v>610.07999999998697</c:v>
                </c:pt>
                <c:pt idx="402">
                  <c:v>610.15999999998701</c:v>
                </c:pt>
                <c:pt idx="403">
                  <c:v>610.23999999998705</c:v>
                </c:pt>
                <c:pt idx="404">
                  <c:v>610.31999999998698</c:v>
                </c:pt>
                <c:pt idx="405">
                  <c:v>610.39999999998702</c:v>
                </c:pt>
                <c:pt idx="406">
                  <c:v>610.47999999998694</c:v>
                </c:pt>
                <c:pt idx="407">
                  <c:v>610.55999999998699</c:v>
                </c:pt>
                <c:pt idx="408">
                  <c:v>610.63999999998703</c:v>
                </c:pt>
                <c:pt idx="409">
                  <c:v>610.71999999998695</c:v>
                </c:pt>
                <c:pt idx="410">
                  <c:v>610.79999999998699</c:v>
                </c:pt>
                <c:pt idx="411">
                  <c:v>610.87999999998704</c:v>
                </c:pt>
                <c:pt idx="412">
                  <c:v>610.95999999998696</c:v>
                </c:pt>
                <c:pt idx="413">
                  <c:v>611.039999999987</c:v>
                </c:pt>
                <c:pt idx="414">
                  <c:v>611.11999999998704</c:v>
                </c:pt>
                <c:pt idx="415">
                  <c:v>611.19999999998697</c:v>
                </c:pt>
                <c:pt idx="416">
                  <c:v>611.27999999998701</c:v>
                </c:pt>
                <c:pt idx="417">
                  <c:v>611.3599999999866</c:v>
                </c:pt>
                <c:pt idx="418">
                  <c:v>611.43999999998698</c:v>
                </c:pt>
                <c:pt idx="419">
                  <c:v>611.51999999998702</c:v>
                </c:pt>
                <c:pt idx="420">
                  <c:v>611.59999999998695</c:v>
                </c:pt>
                <c:pt idx="421">
                  <c:v>611.67999999998699</c:v>
                </c:pt>
                <c:pt idx="422">
                  <c:v>611.75999999998703</c:v>
                </c:pt>
                <c:pt idx="423">
                  <c:v>611.83999999998696</c:v>
                </c:pt>
                <c:pt idx="424">
                  <c:v>611.91999999998598</c:v>
                </c:pt>
                <c:pt idx="425">
                  <c:v>611.99999999998602</c:v>
                </c:pt>
                <c:pt idx="426">
                  <c:v>612.07999999998594</c:v>
                </c:pt>
                <c:pt idx="427">
                  <c:v>612.15999999998598</c:v>
                </c:pt>
                <c:pt idx="428">
                  <c:v>612.23999999998603</c:v>
                </c:pt>
                <c:pt idx="429">
                  <c:v>612.3199999999855</c:v>
                </c:pt>
                <c:pt idx="430">
                  <c:v>612.39999999998599</c:v>
                </c:pt>
                <c:pt idx="431">
                  <c:v>612.47999999998603</c:v>
                </c:pt>
                <c:pt idx="432">
                  <c:v>612.55999999998596</c:v>
                </c:pt>
                <c:pt idx="433">
                  <c:v>612.639999999986</c:v>
                </c:pt>
                <c:pt idx="434">
                  <c:v>612.71999999998604</c:v>
                </c:pt>
                <c:pt idx="435">
                  <c:v>612.79999999998597</c:v>
                </c:pt>
                <c:pt idx="436">
                  <c:v>612.87999999998601</c:v>
                </c:pt>
                <c:pt idx="437">
                  <c:v>612.9599999999856</c:v>
                </c:pt>
                <c:pt idx="438">
                  <c:v>613.03999999998598</c:v>
                </c:pt>
                <c:pt idx="439">
                  <c:v>613.11999999998602</c:v>
                </c:pt>
                <c:pt idx="440">
                  <c:v>613.19999999998595</c:v>
                </c:pt>
                <c:pt idx="441">
                  <c:v>613.27999999998599</c:v>
                </c:pt>
                <c:pt idx="442">
                  <c:v>613.35999999998558</c:v>
                </c:pt>
                <c:pt idx="443">
                  <c:v>613.43999999998596</c:v>
                </c:pt>
                <c:pt idx="444">
                  <c:v>613.519999999986</c:v>
                </c:pt>
                <c:pt idx="445">
                  <c:v>613.59999999998604</c:v>
                </c:pt>
                <c:pt idx="446">
                  <c:v>613.67999999998597</c:v>
                </c:pt>
                <c:pt idx="447">
                  <c:v>613.75999999998601</c:v>
                </c:pt>
                <c:pt idx="448">
                  <c:v>613.83999999998559</c:v>
                </c:pt>
                <c:pt idx="449">
                  <c:v>613.91999999998598</c:v>
                </c:pt>
                <c:pt idx="450">
                  <c:v>613.99999999998602</c:v>
                </c:pt>
                <c:pt idx="451">
                  <c:v>614.07999999998594</c:v>
                </c:pt>
                <c:pt idx="452">
                  <c:v>614.15999999998598</c:v>
                </c:pt>
                <c:pt idx="453">
                  <c:v>614.23999999998603</c:v>
                </c:pt>
                <c:pt idx="454">
                  <c:v>614.3199999999855</c:v>
                </c:pt>
                <c:pt idx="455">
                  <c:v>614.39999999998599</c:v>
                </c:pt>
                <c:pt idx="456">
                  <c:v>614.47999999998603</c:v>
                </c:pt>
                <c:pt idx="457">
                  <c:v>614.55999999998596</c:v>
                </c:pt>
                <c:pt idx="458">
                  <c:v>614.639999999986</c:v>
                </c:pt>
                <c:pt idx="459">
                  <c:v>614.71999999998604</c:v>
                </c:pt>
                <c:pt idx="460">
                  <c:v>614.79999999998597</c:v>
                </c:pt>
                <c:pt idx="461">
                  <c:v>614.87999999998601</c:v>
                </c:pt>
                <c:pt idx="462">
                  <c:v>614.9599999999856</c:v>
                </c:pt>
                <c:pt idx="463">
                  <c:v>615.03999999998598</c:v>
                </c:pt>
                <c:pt idx="464">
                  <c:v>615.11999999998602</c:v>
                </c:pt>
                <c:pt idx="465">
                  <c:v>615.19999999998595</c:v>
                </c:pt>
                <c:pt idx="466">
                  <c:v>615.27999999998599</c:v>
                </c:pt>
                <c:pt idx="467">
                  <c:v>615.35999999998558</c:v>
                </c:pt>
                <c:pt idx="468">
                  <c:v>615.44000000001199</c:v>
                </c:pt>
                <c:pt idx="469">
                  <c:v>615.52000000001203</c:v>
                </c:pt>
                <c:pt idx="470">
                  <c:v>615.60000000001196</c:v>
                </c:pt>
                <c:pt idx="471">
                  <c:v>615.680000000012</c:v>
                </c:pt>
                <c:pt idx="472">
                  <c:v>615.76000000001204</c:v>
                </c:pt>
                <c:pt idx="473">
                  <c:v>615.84000000001197</c:v>
                </c:pt>
                <c:pt idx="474">
                  <c:v>615.92000000001201</c:v>
                </c:pt>
                <c:pt idx="475">
                  <c:v>616.00000000001205</c:v>
                </c:pt>
                <c:pt idx="476">
                  <c:v>616.08000000001198</c:v>
                </c:pt>
                <c:pt idx="477">
                  <c:v>616.16000000001202</c:v>
                </c:pt>
                <c:pt idx="478">
                  <c:v>616.24000000001308</c:v>
                </c:pt>
                <c:pt idx="479">
                  <c:v>616.3200000000129</c:v>
                </c:pt>
                <c:pt idx="480">
                  <c:v>616.40000000001305</c:v>
                </c:pt>
                <c:pt idx="481">
                  <c:v>616.48000000001309</c:v>
                </c:pt>
                <c:pt idx="482">
                  <c:v>616.56000000001302</c:v>
                </c:pt>
                <c:pt idx="483">
                  <c:v>616.64000000001295</c:v>
                </c:pt>
                <c:pt idx="484">
                  <c:v>616.7200000000131</c:v>
                </c:pt>
                <c:pt idx="485">
                  <c:v>616.80000000001303</c:v>
                </c:pt>
                <c:pt idx="486">
                  <c:v>616.88000000001307</c:v>
                </c:pt>
                <c:pt idx="487">
                  <c:v>616.96000000001288</c:v>
                </c:pt>
                <c:pt idx="488">
                  <c:v>617.04000000001304</c:v>
                </c:pt>
                <c:pt idx="489">
                  <c:v>617.12000000001308</c:v>
                </c:pt>
                <c:pt idx="490">
                  <c:v>617.20000000001301</c:v>
                </c:pt>
                <c:pt idx="491">
                  <c:v>617.28000000001305</c:v>
                </c:pt>
                <c:pt idx="492">
                  <c:v>617.36000000001286</c:v>
                </c:pt>
                <c:pt idx="493">
                  <c:v>617.44000000001301</c:v>
                </c:pt>
                <c:pt idx="494">
                  <c:v>617.52000000001306</c:v>
                </c:pt>
                <c:pt idx="495">
                  <c:v>617.6000000000131</c:v>
                </c:pt>
                <c:pt idx="496">
                  <c:v>617.68000000001302</c:v>
                </c:pt>
                <c:pt idx="497">
                  <c:v>617.76000000001295</c:v>
                </c:pt>
                <c:pt idx="498">
                  <c:v>617.84000000001288</c:v>
                </c:pt>
                <c:pt idx="499">
                  <c:v>617.92000000001303</c:v>
                </c:pt>
                <c:pt idx="500">
                  <c:v>618.00000000001307</c:v>
                </c:pt>
                <c:pt idx="501">
                  <c:v>618.080000000013</c:v>
                </c:pt>
                <c:pt idx="502">
                  <c:v>618.16000000001304</c:v>
                </c:pt>
                <c:pt idx="503">
                  <c:v>618.24000000001399</c:v>
                </c:pt>
                <c:pt idx="504">
                  <c:v>618.32000000001358</c:v>
                </c:pt>
                <c:pt idx="505">
                  <c:v>618.40000000001396</c:v>
                </c:pt>
                <c:pt idx="506">
                  <c:v>618.480000000014</c:v>
                </c:pt>
                <c:pt idx="507">
                  <c:v>618.56000000001359</c:v>
                </c:pt>
                <c:pt idx="508">
                  <c:v>618.64000000001397</c:v>
                </c:pt>
                <c:pt idx="509">
                  <c:v>618.72000000001401</c:v>
                </c:pt>
                <c:pt idx="510">
                  <c:v>618.8000000000136</c:v>
                </c:pt>
                <c:pt idx="511">
                  <c:v>618.88000000001398</c:v>
                </c:pt>
                <c:pt idx="512">
                  <c:v>618.96000000001357</c:v>
                </c:pt>
                <c:pt idx="513">
                  <c:v>619.04000000001349</c:v>
                </c:pt>
                <c:pt idx="514">
                  <c:v>619.12000000001399</c:v>
                </c:pt>
                <c:pt idx="515">
                  <c:v>619.20000000001403</c:v>
                </c:pt>
                <c:pt idx="516">
                  <c:v>619.28000000001396</c:v>
                </c:pt>
                <c:pt idx="517">
                  <c:v>619.36000000001354</c:v>
                </c:pt>
                <c:pt idx="518">
                  <c:v>619.44000000001358</c:v>
                </c:pt>
                <c:pt idx="519">
                  <c:v>619.52000000001397</c:v>
                </c:pt>
                <c:pt idx="520">
                  <c:v>619.60000000001401</c:v>
                </c:pt>
                <c:pt idx="521">
                  <c:v>619.68000000001405</c:v>
                </c:pt>
                <c:pt idx="522">
                  <c:v>619.76000000001397</c:v>
                </c:pt>
                <c:pt idx="523">
                  <c:v>619.84000000001356</c:v>
                </c:pt>
                <c:pt idx="524">
                  <c:v>619.92000000001406</c:v>
                </c:pt>
                <c:pt idx="525">
                  <c:v>620.00000000001398</c:v>
                </c:pt>
                <c:pt idx="526">
                  <c:v>620.08000000001402</c:v>
                </c:pt>
                <c:pt idx="527">
                  <c:v>620.16000000001497</c:v>
                </c:pt>
                <c:pt idx="528">
                  <c:v>620.24000000001502</c:v>
                </c:pt>
                <c:pt idx="529">
                  <c:v>620.32000000001506</c:v>
                </c:pt>
                <c:pt idx="530">
                  <c:v>620.40000000001498</c:v>
                </c:pt>
                <c:pt idx="531">
                  <c:v>620.48000000001502</c:v>
                </c:pt>
                <c:pt idx="532">
                  <c:v>620.5600000000145</c:v>
                </c:pt>
                <c:pt idx="533">
                  <c:v>620.64000000001499</c:v>
                </c:pt>
                <c:pt idx="534">
                  <c:v>620.72000000001503</c:v>
                </c:pt>
                <c:pt idx="535">
                  <c:v>620.80000000001496</c:v>
                </c:pt>
                <c:pt idx="536">
                  <c:v>620.880000000015</c:v>
                </c:pt>
                <c:pt idx="537">
                  <c:v>620.96000000001459</c:v>
                </c:pt>
                <c:pt idx="538">
                  <c:v>621.04000000001497</c:v>
                </c:pt>
                <c:pt idx="539">
                  <c:v>621.12000000001501</c:v>
                </c:pt>
                <c:pt idx="540">
                  <c:v>621.20000000001505</c:v>
                </c:pt>
                <c:pt idx="541">
                  <c:v>621.28000000001498</c:v>
                </c:pt>
                <c:pt idx="542">
                  <c:v>621.36000000001457</c:v>
                </c:pt>
                <c:pt idx="543">
                  <c:v>621.44000000001449</c:v>
                </c:pt>
                <c:pt idx="544">
                  <c:v>621.52000000001499</c:v>
                </c:pt>
                <c:pt idx="545">
                  <c:v>621.60000000001503</c:v>
                </c:pt>
                <c:pt idx="546">
                  <c:v>621.68000000001496</c:v>
                </c:pt>
                <c:pt idx="547">
                  <c:v>621.760000000015</c:v>
                </c:pt>
                <c:pt idx="548">
                  <c:v>621.84000000001458</c:v>
                </c:pt>
                <c:pt idx="549">
                  <c:v>621.92000000001497</c:v>
                </c:pt>
                <c:pt idx="550">
                  <c:v>622.00000000001501</c:v>
                </c:pt>
                <c:pt idx="551">
                  <c:v>622.08000000001596</c:v>
                </c:pt>
                <c:pt idx="552">
                  <c:v>622.160000000016</c:v>
                </c:pt>
                <c:pt idx="553">
                  <c:v>622.24000000001604</c:v>
                </c:pt>
                <c:pt idx="554">
                  <c:v>622.32000000001597</c:v>
                </c:pt>
                <c:pt idx="555">
                  <c:v>622.40000000001601</c:v>
                </c:pt>
                <c:pt idx="556">
                  <c:v>622.48000000001605</c:v>
                </c:pt>
                <c:pt idx="557">
                  <c:v>622.56000000001598</c:v>
                </c:pt>
                <c:pt idx="558">
                  <c:v>622.64000000001602</c:v>
                </c:pt>
                <c:pt idx="559">
                  <c:v>622.72000000001594</c:v>
                </c:pt>
                <c:pt idx="560">
                  <c:v>622.80000000001598</c:v>
                </c:pt>
                <c:pt idx="561">
                  <c:v>622.88000000001603</c:v>
                </c:pt>
                <c:pt idx="562">
                  <c:v>622.9600000000155</c:v>
                </c:pt>
                <c:pt idx="563">
                  <c:v>623.04000000001599</c:v>
                </c:pt>
                <c:pt idx="564">
                  <c:v>623.12000000001603</c:v>
                </c:pt>
                <c:pt idx="565">
                  <c:v>623.20000000001596</c:v>
                </c:pt>
                <c:pt idx="566">
                  <c:v>623.280000000016</c:v>
                </c:pt>
                <c:pt idx="567">
                  <c:v>623.36000000001559</c:v>
                </c:pt>
                <c:pt idx="568">
                  <c:v>623.44000000001597</c:v>
                </c:pt>
                <c:pt idx="569">
                  <c:v>623.52000000001601</c:v>
                </c:pt>
                <c:pt idx="570">
                  <c:v>623.60000000001605</c:v>
                </c:pt>
                <c:pt idx="571">
                  <c:v>623.68000000001598</c:v>
                </c:pt>
                <c:pt idx="572">
                  <c:v>623.76000000001602</c:v>
                </c:pt>
                <c:pt idx="573">
                  <c:v>623.84000000001549</c:v>
                </c:pt>
                <c:pt idx="574">
                  <c:v>623.92000000001599</c:v>
                </c:pt>
                <c:pt idx="575">
                  <c:v>624.00000000001603</c:v>
                </c:pt>
                <c:pt idx="576">
                  <c:v>624.08000000001698</c:v>
                </c:pt>
                <c:pt idx="577">
                  <c:v>624.16000000001702</c:v>
                </c:pt>
                <c:pt idx="578">
                  <c:v>624.24000000001695</c:v>
                </c:pt>
                <c:pt idx="579">
                  <c:v>624.32000000001699</c:v>
                </c:pt>
                <c:pt idx="580">
                  <c:v>624.40000000001703</c:v>
                </c:pt>
                <c:pt idx="581">
                  <c:v>624.48000000001696</c:v>
                </c:pt>
                <c:pt idx="582">
                  <c:v>624.560000000017</c:v>
                </c:pt>
                <c:pt idx="583">
                  <c:v>624.64000000001704</c:v>
                </c:pt>
                <c:pt idx="584">
                  <c:v>624.72000000001697</c:v>
                </c:pt>
                <c:pt idx="585">
                  <c:v>624.80000000001701</c:v>
                </c:pt>
                <c:pt idx="586">
                  <c:v>624.88000000001705</c:v>
                </c:pt>
                <c:pt idx="587">
                  <c:v>624.96000000001698</c:v>
                </c:pt>
                <c:pt idx="588">
                  <c:v>625.04000000001702</c:v>
                </c:pt>
                <c:pt idx="589">
                  <c:v>625.12000000001694</c:v>
                </c:pt>
                <c:pt idx="590">
                  <c:v>625.20000000001698</c:v>
                </c:pt>
                <c:pt idx="591">
                  <c:v>625.28000000001703</c:v>
                </c:pt>
                <c:pt idx="592">
                  <c:v>625.3600000000165</c:v>
                </c:pt>
                <c:pt idx="593">
                  <c:v>625.44000000001699</c:v>
                </c:pt>
                <c:pt idx="594">
                  <c:v>625.52000000001703</c:v>
                </c:pt>
                <c:pt idx="595">
                  <c:v>625.60000000001696</c:v>
                </c:pt>
                <c:pt idx="596">
                  <c:v>625.680000000017</c:v>
                </c:pt>
                <c:pt idx="597">
                  <c:v>625.76000000001704</c:v>
                </c:pt>
                <c:pt idx="598">
                  <c:v>625.84000000001697</c:v>
                </c:pt>
                <c:pt idx="599">
                  <c:v>625.92000000001701</c:v>
                </c:pt>
                <c:pt idx="600">
                  <c:v>626.00000000001808</c:v>
                </c:pt>
                <c:pt idx="601">
                  <c:v>626.080000000018</c:v>
                </c:pt>
                <c:pt idx="602">
                  <c:v>626.16000000001804</c:v>
                </c:pt>
                <c:pt idx="603">
                  <c:v>626.24000000001809</c:v>
                </c:pt>
                <c:pt idx="604">
                  <c:v>626.3200000000179</c:v>
                </c:pt>
                <c:pt idx="605">
                  <c:v>626.40000000001805</c:v>
                </c:pt>
                <c:pt idx="606">
                  <c:v>626.48000000001809</c:v>
                </c:pt>
                <c:pt idx="607">
                  <c:v>626.56000000001802</c:v>
                </c:pt>
                <c:pt idx="608">
                  <c:v>626.64000000001795</c:v>
                </c:pt>
                <c:pt idx="609">
                  <c:v>626.7200000000181</c:v>
                </c:pt>
                <c:pt idx="610">
                  <c:v>626.80000000001803</c:v>
                </c:pt>
                <c:pt idx="611">
                  <c:v>626.88000000001807</c:v>
                </c:pt>
                <c:pt idx="612">
                  <c:v>626.96000000001789</c:v>
                </c:pt>
                <c:pt idx="613">
                  <c:v>627.04000000001804</c:v>
                </c:pt>
                <c:pt idx="614">
                  <c:v>627.12000000001808</c:v>
                </c:pt>
                <c:pt idx="615">
                  <c:v>627.20000000001801</c:v>
                </c:pt>
                <c:pt idx="616">
                  <c:v>627.28000000001805</c:v>
                </c:pt>
                <c:pt idx="617">
                  <c:v>627.36000000001786</c:v>
                </c:pt>
                <c:pt idx="618">
                  <c:v>627.44000000001802</c:v>
                </c:pt>
                <c:pt idx="619">
                  <c:v>627.52000000001794</c:v>
                </c:pt>
                <c:pt idx="620">
                  <c:v>627.6000000000181</c:v>
                </c:pt>
                <c:pt idx="621">
                  <c:v>627.68000000001803</c:v>
                </c:pt>
                <c:pt idx="622">
                  <c:v>627.76000000001795</c:v>
                </c:pt>
                <c:pt idx="623">
                  <c:v>627.84000000001788</c:v>
                </c:pt>
                <c:pt idx="624">
                  <c:v>627.92000000001804</c:v>
                </c:pt>
                <c:pt idx="625">
                  <c:v>628.00000000001899</c:v>
                </c:pt>
                <c:pt idx="626">
                  <c:v>628.08000000001903</c:v>
                </c:pt>
                <c:pt idx="627">
                  <c:v>628.1600000000185</c:v>
                </c:pt>
                <c:pt idx="628">
                  <c:v>628.24000000001899</c:v>
                </c:pt>
                <c:pt idx="629">
                  <c:v>628.32000000001858</c:v>
                </c:pt>
                <c:pt idx="630">
                  <c:v>628.40000000001896</c:v>
                </c:pt>
                <c:pt idx="631">
                  <c:v>628.480000000019</c:v>
                </c:pt>
                <c:pt idx="632">
                  <c:v>628.56000000001859</c:v>
                </c:pt>
                <c:pt idx="633">
                  <c:v>628.64000000001897</c:v>
                </c:pt>
                <c:pt idx="634">
                  <c:v>628.72000000001901</c:v>
                </c:pt>
                <c:pt idx="635">
                  <c:v>628.8000000000186</c:v>
                </c:pt>
                <c:pt idx="636">
                  <c:v>628.88000000001898</c:v>
                </c:pt>
                <c:pt idx="637">
                  <c:v>628.96000000001857</c:v>
                </c:pt>
                <c:pt idx="638">
                  <c:v>629.04000000001849</c:v>
                </c:pt>
                <c:pt idx="639">
                  <c:v>629.12000000001899</c:v>
                </c:pt>
                <c:pt idx="640">
                  <c:v>629.20000000001903</c:v>
                </c:pt>
                <c:pt idx="641">
                  <c:v>629.28000000001896</c:v>
                </c:pt>
                <c:pt idx="642">
                  <c:v>629.36000000001854</c:v>
                </c:pt>
                <c:pt idx="643">
                  <c:v>629.44000000001859</c:v>
                </c:pt>
                <c:pt idx="644">
                  <c:v>629.52000000001897</c:v>
                </c:pt>
                <c:pt idx="645">
                  <c:v>629.60000000001901</c:v>
                </c:pt>
                <c:pt idx="646">
                  <c:v>629.68000000001905</c:v>
                </c:pt>
                <c:pt idx="647">
                  <c:v>629.76000000001898</c:v>
                </c:pt>
                <c:pt idx="648">
                  <c:v>629.84000000001856</c:v>
                </c:pt>
                <c:pt idx="649">
                  <c:v>629.92000000001997</c:v>
                </c:pt>
                <c:pt idx="650">
                  <c:v>630.00000000002001</c:v>
                </c:pt>
                <c:pt idx="651">
                  <c:v>630.08000000002005</c:v>
                </c:pt>
                <c:pt idx="652">
                  <c:v>630.16000000001998</c:v>
                </c:pt>
                <c:pt idx="653">
                  <c:v>630.24000000002002</c:v>
                </c:pt>
                <c:pt idx="654">
                  <c:v>630.32000000001949</c:v>
                </c:pt>
                <c:pt idx="655">
                  <c:v>630.40000000001999</c:v>
                </c:pt>
                <c:pt idx="656">
                  <c:v>630.48000000002003</c:v>
                </c:pt>
                <c:pt idx="657">
                  <c:v>630.5600000000195</c:v>
                </c:pt>
                <c:pt idx="658">
                  <c:v>630.64000000002</c:v>
                </c:pt>
                <c:pt idx="659">
                  <c:v>630.72000000002004</c:v>
                </c:pt>
                <c:pt idx="660">
                  <c:v>630.80000000001996</c:v>
                </c:pt>
                <c:pt idx="661">
                  <c:v>630.88000000002</c:v>
                </c:pt>
                <c:pt idx="662">
                  <c:v>630.96000000001959</c:v>
                </c:pt>
                <c:pt idx="663">
                  <c:v>631.04000000001997</c:v>
                </c:pt>
                <c:pt idx="664">
                  <c:v>631.12000000002001</c:v>
                </c:pt>
                <c:pt idx="665">
                  <c:v>631.20000000002005</c:v>
                </c:pt>
                <c:pt idx="666">
                  <c:v>631.28000000001998</c:v>
                </c:pt>
                <c:pt idx="667">
                  <c:v>631.36000000001957</c:v>
                </c:pt>
                <c:pt idx="668">
                  <c:v>631.4400000000195</c:v>
                </c:pt>
                <c:pt idx="669">
                  <c:v>631.52000000001999</c:v>
                </c:pt>
                <c:pt idx="670">
                  <c:v>631.60000000002003</c:v>
                </c:pt>
                <c:pt idx="671">
                  <c:v>631.68000000001996</c:v>
                </c:pt>
                <c:pt idx="672">
                  <c:v>631.76000000002</c:v>
                </c:pt>
                <c:pt idx="673">
                  <c:v>631.84000000001959</c:v>
                </c:pt>
                <c:pt idx="674">
                  <c:v>631.92000000002099</c:v>
                </c:pt>
                <c:pt idx="675">
                  <c:v>632.00000000002103</c:v>
                </c:pt>
                <c:pt idx="676">
                  <c:v>632.08000000002096</c:v>
                </c:pt>
                <c:pt idx="677">
                  <c:v>632.160000000021</c:v>
                </c:pt>
                <c:pt idx="678">
                  <c:v>632.24000000002104</c:v>
                </c:pt>
                <c:pt idx="679">
                  <c:v>632.32000000002097</c:v>
                </c:pt>
                <c:pt idx="680">
                  <c:v>632.40000000002101</c:v>
                </c:pt>
                <c:pt idx="681">
                  <c:v>632.48000000002105</c:v>
                </c:pt>
                <c:pt idx="682">
                  <c:v>632.56000000002098</c:v>
                </c:pt>
                <c:pt idx="683">
                  <c:v>632.64000000002102</c:v>
                </c:pt>
                <c:pt idx="684">
                  <c:v>632.72000000002095</c:v>
                </c:pt>
                <c:pt idx="685">
                  <c:v>632.80000000002099</c:v>
                </c:pt>
                <c:pt idx="686">
                  <c:v>632.88000000002103</c:v>
                </c:pt>
                <c:pt idx="687">
                  <c:v>632.9600000000205</c:v>
                </c:pt>
                <c:pt idx="688">
                  <c:v>633.040000000021</c:v>
                </c:pt>
                <c:pt idx="689">
                  <c:v>633.12000000002104</c:v>
                </c:pt>
                <c:pt idx="690">
                  <c:v>633.20000000002096</c:v>
                </c:pt>
                <c:pt idx="691">
                  <c:v>633.280000000021</c:v>
                </c:pt>
                <c:pt idx="692">
                  <c:v>633.36000000002059</c:v>
                </c:pt>
                <c:pt idx="693">
                  <c:v>633.44000000002097</c:v>
                </c:pt>
                <c:pt idx="694">
                  <c:v>633.52000000002101</c:v>
                </c:pt>
                <c:pt idx="695">
                  <c:v>633.60000000002105</c:v>
                </c:pt>
                <c:pt idx="696">
                  <c:v>633.68000000002098</c:v>
                </c:pt>
                <c:pt idx="697">
                  <c:v>633.76000000002102</c:v>
                </c:pt>
                <c:pt idx="698">
                  <c:v>633.84000000002197</c:v>
                </c:pt>
                <c:pt idx="699">
                  <c:v>633.92000000002201</c:v>
                </c:pt>
                <c:pt idx="700">
                  <c:v>634.00000000002206</c:v>
                </c:pt>
                <c:pt idx="701">
                  <c:v>634.08000000002198</c:v>
                </c:pt>
                <c:pt idx="702">
                  <c:v>634.16000000002202</c:v>
                </c:pt>
                <c:pt idx="703">
                  <c:v>634.24000000002195</c:v>
                </c:pt>
                <c:pt idx="704">
                  <c:v>634.32000000002199</c:v>
                </c:pt>
                <c:pt idx="705">
                  <c:v>634.40000000002203</c:v>
                </c:pt>
                <c:pt idx="706">
                  <c:v>634.48000000002196</c:v>
                </c:pt>
                <c:pt idx="707">
                  <c:v>634.560000000022</c:v>
                </c:pt>
                <c:pt idx="708">
                  <c:v>634.64000000002204</c:v>
                </c:pt>
                <c:pt idx="709">
                  <c:v>634.72000000002197</c:v>
                </c:pt>
                <c:pt idx="710">
                  <c:v>634.80000000002201</c:v>
                </c:pt>
                <c:pt idx="711">
                  <c:v>634.88000000002205</c:v>
                </c:pt>
                <c:pt idx="712">
                  <c:v>634.96000000002198</c:v>
                </c:pt>
                <c:pt idx="713">
                  <c:v>635.04000000002202</c:v>
                </c:pt>
                <c:pt idx="714">
                  <c:v>635.12000000002195</c:v>
                </c:pt>
                <c:pt idx="715">
                  <c:v>635.20000000002199</c:v>
                </c:pt>
                <c:pt idx="716">
                  <c:v>635.28000000002203</c:v>
                </c:pt>
                <c:pt idx="717">
                  <c:v>635.36000000002196</c:v>
                </c:pt>
                <c:pt idx="718">
                  <c:v>635.440000000022</c:v>
                </c:pt>
                <c:pt idx="719">
                  <c:v>635.52000000002204</c:v>
                </c:pt>
                <c:pt idx="720">
                  <c:v>635.60000000002196</c:v>
                </c:pt>
                <c:pt idx="721">
                  <c:v>635.68000000002201</c:v>
                </c:pt>
                <c:pt idx="722">
                  <c:v>635.76000000002307</c:v>
                </c:pt>
                <c:pt idx="723">
                  <c:v>635.84000000002288</c:v>
                </c:pt>
                <c:pt idx="724">
                  <c:v>635.92000000002304</c:v>
                </c:pt>
                <c:pt idx="725">
                  <c:v>636.00000000002308</c:v>
                </c:pt>
                <c:pt idx="726">
                  <c:v>636.08000000002301</c:v>
                </c:pt>
                <c:pt idx="727">
                  <c:v>636.16000000002305</c:v>
                </c:pt>
                <c:pt idx="728">
                  <c:v>636.24000000002309</c:v>
                </c:pt>
                <c:pt idx="729">
                  <c:v>636.32000000002301</c:v>
                </c:pt>
                <c:pt idx="730">
                  <c:v>636.40000000002306</c:v>
                </c:pt>
                <c:pt idx="731">
                  <c:v>636.4800000000231</c:v>
                </c:pt>
                <c:pt idx="732">
                  <c:v>636.56000000002302</c:v>
                </c:pt>
                <c:pt idx="733">
                  <c:v>636.64000000002295</c:v>
                </c:pt>
                <c:pt idx="734">
                  <c:v>636.72000000002311</c:v>
                </c:pt>
                <c:pt idx="735">
                  <c:v>636.80000000002303</c:v>
                </c:pt>
                <c:pt idx="736">
                  <c:v>636.88000000002307</c:v>
                </c:pt>
                <c:pt idx="737">
                  <c:v>636.96000000002289</c:v>
                </c:pt>
                <c:pt idx="738">
                  <c:v>637.04000000002304</c:v>
                </c:pt>
                <c:pt idx="739">
                  <c:v>637.12000000002308</c:v>
                </c:pt>
                <c:pt idx="740">
                  <c:v>637.20000000002301</c:v>
                </c:pt>
                <c:pt idx="741">
                  <c:v>637.28000000002305</c:v>
                </c:pt>
                <c:pt idx="742">
                  <c:v>637.36000000002286</c:v>
                </c:pt>
                <c:pt idx="743">
                  <c:v>637.44000000002302</c:v>
                </c:pt>
                <c:pt idx="744">
                  <c:v>637.52000000002295</c:v>
                </c:pt>
                <c:pt idx="745">
                  <c:v>637.6000000000231</c:v>
                </c:pt>
                <c:pt idx="746">
                  <c:v>637.68000000002303</c:v>
                </c:pt>
                <c:pt idx="747">
                  <c:v>637.76000000002398</c:v>
                </c:pt>
                <c:pt idx="748">
                  <c:v>637.84000000002357</c:v>
                </c:pt>
                <c:pt idx="749">
                  <c:v>637.92000000002349</c:v>
                </c:pt>
                <c:pt idx="750">
                  <c:v>638.00000000002399</c:v>
                </c:pt>
                <c:pt idx="751">
                  <c:v>638.08000000002403</c:v>
                </c:pt>
                <c:pt idx="752">
                  <c:v>638.16000000002396</c:v>
                </c:pt>
                <c:pt idx="753">
                  <c:v>638.240000000024</c:v>
                </c:pt>
                <c:pt idx="754">
                  <c:v>638.32000000002358</c:v>
                </c:pt>
                <c:pt idx="755">
                  <c:v>638.40000000002397</c:v>
                </c:pt>
                <c:pt idx="756">
                  <c:v>638.48000000002401</c:v>
                </c:pt>
                <c:pt idx="757">
                  <c:v>638.56000000002359</c:v>
                </c:pt>
                <c:pt idx="758">
                  <c:v>638.64000000002397</c:v>
                </c:pt>
                <c:pt idx="759">
                  <c:v>638.72000000002402</c:v>
                </c:pt>
                <c:pt idx="760">
                  <c:v>638.80000000002406</c:v>
                </c:pt>
                <c:pt idx="761">
                  <c:v>638.88000000002398</c:v>
                </c:pt>
                <c:pt idx="762">
                  <c:v>638.96000000002357</c:v>
                </c:pt>
                <c:pt idx="763">
                  <c:v>639.0400000000235</c:v>
                </c:pt>
                <c:pt idx="764">
                  <c:v>639.12000000002399</c:v>
                </c:pt>
                <c:pt idx="765">
                  <c:v>639.20000000002403</c:v>
                </c:pt>
                <c:pt idx="766">
                  <c:v>639.28000000002396</c:v>
                </c:pt>
                <c:pt idx="767">
                  <c:v>639.36000000002355</c:v>
                </c:pt>
                <c:pt idx="768">
                  <c:v>639.44000000002359</c:v>
                </c:pt>
                <c:pt idx="769">
                  <c:v>639.52000000002397</c:v>
                </c:pt>
                <c:pt idx="770">
                  <c:v>639.60000000002401</c:v>
                </c:pt>
                <c:pt idx="771">
                  <c:v>639.68000000002496</c:v>
                </c:pt>
                <c:pt idx="772">
                  <c:v>639.760000000025</c:v>
                </c:pt>
                <c:pt idx="773">
                  <c:v>639.84000000002459</c:v>
                </c:pt>
                <c:pt idx="774">
                  <c:v>639.92000000002497</c:v>
                </c:pt>
                <c:pt idx="775">
                  <c:v>640.00000000002501</c:v>
                </c:pt>
                <c:pt idx="776">
                  <c:v>640.08000000002505</c:v>
                </c:pt>
                <c:pt idx="777">
                  <c:v>640.16000000002498</c:v>
                </c:pt>
                <c:pt idx="778">
                  <c:v>640.24000000002502</c:v>
                </c:pt>
                <c:pt idx="779">
                  <c:v>640.32000000002449</c:v>
                </c:pt>
                <c:pt idx="780">
                  <c:v>640.40000000002499</c:v>
                </c:pt>
                <c:pt idx="781">
                  <c:v>640.48000000002503</c:v>
                </c:pt>
                <c:pt idx="782">
                  <c:v>640.56000000002496</c:v>
                </c:pt>
                <c:pt idx="783">
                  <c:v>640.640000000025</c:v>
                </c:pt>
                <c:pt idx="784">
                  <c:v>640.72000000002504</c:v>
                </c:pt>
                <c:pt idx="785">
                  <c:v>640.80000000002497</c:v>
                </c:pt>
                <c:pt idx="786">
                  <c:v>640.88000000002501</c:v>
                </c:pt>
                <c:pt idx="787">
                  <c:v>640.96000000002459</c:v>
                </c:pt>
                <c:pt idx="788">
                  <c:v>641.04000000002497</c:v>
                </c:pt>
                <c:pt idx="789">
                  <c:v>641.12000000002502</c:v>
                </c:pt>
                <c:pt idx="790">
                  <c:v>641.20000000002506</c:v>
                </c:pt>
                <c:pt idx="791">
                  <c:v>641.28000000002498</c:v>
                </c:pt>
                <c:pt idx="792">
                  <c:v>641.36000000002457</c:v>
                </c:pt>
                <c:pt idx="793">
                  <c:v>641.4400000000245</c:v>
                </c:pt>
                <c:pt idx="794">
                  <c:v>641.52000000002499</c:v>
                </c:pt>
                <c:pt idx="795">
                  <c:v>641.60000000002503</c:v>
                </c:pt>
                <c:pt idx="796">
                  <c:v>641.68000000002598</c:v>
                </c:pt>
                <c:pt idx="797">
                  <c:v>641.76000000002603</c:v>
                </c:pt>
                <c:pt idx="798">
                  <c:v>641.8400000000255</c:v>
                </c:pt>
                <c:pt idx="799">
                  <c:v>641.92000000002599</c:v>
                </c:pt>
                <c:pt idx="800">
                  <c:v>642.00000000002603</c:v>
                </c:pt>
                <c:pt idx="801">
                  <c:v>642.08000000002596</c:v>
                </c:pt>
                <c:pt idx="802">
                  <c:v>642.160000000026</c:v>
                </c:pt>
                <c:pt idx="803">
                  <c:v>642.24000000002604</c:v>
                </c:pt>
                <c:pt idx="804">
                  <c:v>642.32000000002597</c:v>
                </c:pt>
                <c:pt idx="805">
                  <c:v>642.40000000002601</c:v>
                </c:pt>
                <c:pt idx="806">
                  <c:v>642.48000000002605</c:v>
                </c:pt>
                <c:pt idx="807">
                  <c:v>642.56000000002598</c:v>
                </c:pt>
                <c:pt idx="808">
                  <c:v>642.64000000002602</c:v>
                </c:pt>
                <c:pt idx="809">
                  <c:v>642.72000000002595</c:v>
                </c:pt>
                <c:pt idx="810">
                  <c:v>642.80000000002599</c:v>
                </c:pt>
                <c:pt idx="811">
                  <c:v>642.88000000002603</c:v>
                </c:pt>
                <c:pt idx="812">
                  <c:v>642.96000000002596</c:v>
                </c:pt>
                <c:pt idx="813">
                  <c:v>643.040000000026</c:v>
                </c:pt>
                <c:pt idx="814">
                  <c:v>643.12000000002604</c:v>
                </c:pt>
                <c:pt idx="815">
                  <c:v>643.20000000002597</c:v>
                </c:pt>
                <c:pt idx="816">
                  <c:v>643.28000000002601</c:v>
                </c:pt>
                <c:pt idx="817">
                  <c:v>643.36000000002559</c:v>
                </c:pt>
                <c:pt idx="818">
                  <c:v>643.44000000002598</c:v>
                </c:pt>
                <c:pt idx="819">
                  <c:v>643.52000000002602</c:v>
                </c:pt>
                <c:pt idx="820">
                  <c:v>643.60000000002697</c:v>
                </c:pt>
                <c:pt idx="821">
                  <c:v>643.68000000002701</c:v>
                </c:pt>
                <c:pt idx="822">
                  <c:v>643.76000000002705</c:v>
                </c:pt>
                <c:pt idx="823">
                  <c:v>643.84000000002698</c:v>
                </c:pt>
                <c:pt idx="824">
                  <c:v>643.92000000002702</c:v>
                </c:pt>
                <c:pt idx="825">
                  <c:v>644.00000000002694</c:v>
                </c:pt>
                <c:pt idx="826">
                  <c:v>644.08000000002698</c:v>
                </c:pt>
                <c:pt idx="827">
                  <c:v>644.16000000002703</c:v>
                </c:pt>
                <c:pt idx="828">
                  <c:v>644.24000000002695</c:v>
                </c:pt>
                <c:pt idx="829">
                  <c:v>644.32000000002699</c:v>
                </c:pt>
                <c:pt idx="830">
                  <c:v>644.40000000002703</c:v>
                </c:pt>
                <c:pt idx="831">
                  <c:v>644.48000000002696</c:v>
                </c:pt>
                <c:pt idx="832">
                  <c:v>644.560000000027</c:v>
                </c:pt>
                <c:pt idx="833">
                  <c:v>644.64000000002704</c:v>
                </c:pt>
                <c:pt idx="834">
                  <c:v>644.72000000002697</c:v>
                </c:pt>
                <c:pt idx="835">
                  <c:v>644.80000000002701</c:v>
                </c:pt>
                <c:pt idx="836">
                  <c:v>644.88000000002705</c:v>
                </c:pt>
                <c:pt idx="837">
                  <c:v>644.96000000002698</c:v>
                </c:pt>
                <c:pt idx="838">
                  <c:v>645.04000000002702</c:v>
                </c:pt>
                <c:pt idx="839">
                  <c:v>645.12000000002695</c:v>
                </c:pt>
                <c:pt idx="840">
                  <c:v>645.20000000002699</c:v>
                </c:pt>
                <c:pt idx="841">
                  <c:v>645.28000000002703</c:v>
                </c:pt>
                <c:pt idx="842">
                  <c:v>645.36000000002696</c:v>
                </c:pt>
                <c:pt idx="843">
                  <c:v>645.440000000027</c:v>
                </c:pt>
                <c:pt idx="844">
                  <c:v>645.52000000002704</c:v>
                </c:pt>
                <c:pt idx="845">
                  <c:v>645.6000000000281</c:v>
                </c:pt>
                <c:pt idx="846">
                  <c:v>645.68000000002803</c:v>
                </c:pt>
                <c:pt idx="847">
                  <c:v>645.76000000002807</c:v>
                </c:pt>
                <c:pt idx="848">
                  <c:v>645.84000000002789</c:v>
                </c:pt>
                <c:pt idx="849">
                  <c:v>645.92000000002804</c:v>
                </c:pt>
                <c:pt idx="850">
                  <c:v>646.00000000002808</c:v>
                </c:pt>
                <c:pt idx="851">
                  <c:v>646.08000000002801</c:v>
                </c:pt>
                <c:pt idx="852">
                  <c:v>646.16000000002805</c:v>
                </c:pt>
                <c:pt idx="853">
                  <c:v>646.24000000002809</c:v>
                </c:pt>
                <c:pt idx="854">
                  <c:v>646.32000000002802</c:v>
                </c:pt>
                <c:pt idx="855">
                  <c:v>646.40000000002794</c:v>
                </c:pt>
                <c:pt idx="856">
                  <c:v>646.4800000000281</c:v>
                </c:pt>
                <c:pt idx="857">
                  <c:v>646.56000000002803</c:v>
                </c:pt>
                <c:pt idx="858">
                  <c:v>646.64000000002795</c:v>
                </c:pt>
                <c:pt idx="859">
                  <c:v>646.72000000002811</c:v>
                </c:pt>
                <c:pt idx="860">
                  <c:v>646.80000000002804</c:v>
                </c:pt>
                <c:pt idx="861">
                  <c:v>646.88000000002808</c:v>
                </c:pt>
                <c:pt idx="862">
                  <c:v>646.96000000002789</c:v>
                </c:pt>
                <c:pt idx="863">
                  <c:v>647.04000000002804</c:v>
                </c:pt>
                <c:pt idx="864">
                  <c:v>647.12000000002809</c:v>
                </c:pt>
                <c:pt idx="865">
                  <c:v>647.20000000002801</c:v>
                </c:pt>
                <c:pt idx="866">
                  <c:v>647.28000000002805</c:v>
                </c:pt>
                <c:pt idx="867">
                  <c:v>647.36000000002787</c:v>
                </c:pt>
                <c:pt idx="868">
                  <c:v>647.44000000002802</c:v>
                </c:pt>
                <c:pt idx="869">
                  <c:v>647.52000000002897</c:v>
                </c:pt>
                <c:pt idx="870">
                  <c:v>647.60000000002901</c:v>
                </c:pt>
                <c:pt idx="871">
                  <c:v>647.68000000002905</c:v>
                </c:pt>
                <c:pt idx="872">
                  <c:v>647.76000000002898</c:v>
                </c:pt>
                <c:pt idx="873">
                  <c:v>647.84000000002857</c:v>
                </c:pt>
                <c:pt idx="874">
                  <c:v>647.92000000002849</c:v>
                </c:pt>
                <c:pt idx="875">
                  <c:v>648.00000000002899</c:v>
                </c:pt>
                <c:pt idx="876">
                  <c:v>648.08000000002903</c:v>
                </c:pt>
                <c:pt idx="877">
                  <c:v>648.16000000002896</c:v>
                </c:pt>
                <c:pt idx="878">
                  <c:v>648.240000000029</c:v>
                </c:pt>
                <c:pt idx="879">
                  <c:v>648.32000000002859</c:v>
                </c:pt>
                <c:pt idx="880">
                  <c:v>648.40000000002897</c:v>
                </c:pt>
                <c:pt idx="881">
                  <c:v>648.48000000002901</c:v>
                </c:pt>
                <c:pt idx="882">
                  <c:v>648.56000000002859</c:v>
                </c:pt>
                <c:pt idx="883">
                  <c:v>648.64000000002898</c:v>
                </c:pt>
                <c:pt idx="884">
                  <c:v>648.72000000002902</c:v>
                </c:pt>
                <c:pt idx="885">
                  <c:v>648.80000000002849</c:v>
                </c:pt>
                <c:pt idx="886">
                  <c:v>648.88000000002899</c:v>
                </c:pt>
                <c:pt idx="887">
                  <c:v>648.96000000002857</c:v>
                </c:pt>
                <c:pt idx="888">
                  <c:v>649.0400000000285</c:v>
                </c:pt>
                <c:pt idx="889">
                  <c:v>649.12000000002899</c:v>
                </c:pt>
                <c:pt idx="890">
                  <c:v>649.20000000002904</c:v>
                </c:pt>
                <c:pt idx="891">
                  <c:v>649.28000000002896</c:v>
                </c:pt>
                <c:pt idx="892">
                  <c:v>649.36000000002855</c:v>
                </c:pt>
                <c:pt idx="893">
                  <c:v>649.44000000002859</c:v>
                </c:pt>
                <c:pt idx="894">
                  <c:v>649.52000000003</c:v>
                </c:pt>
                <c:pt idx="895">
                  <c:v>649.60000000003004</c:v>
                </c:pt>
                <c:pt idx="896">
                  <c:v>649.68000000002996</c:v>
                </c:pt>
                <c:pt idx="897">
                  <c:v>649.76000000003</c:v>
                </c:pt>
                <c:pt idx="898">
                  <c:v>649.84000000002959</c:v>
                </c:pt>
                <c:pt idx="899">
                  <c:v>649.92000000002997</c:v>
                </c:pt>
                <c:pt idx="900">
                  <c:v>650.00000000003001</c:v>
                </c:pt>
                <c:pt idx="901">
                  <c:v>650.08000000003005</c:v>
                </c:pt>
                <c:pt idx="902">
                  <c:v>650.16000000002998</c:v>
                </c:pt>
                <c:pt idx="903">
                  <c:v>650.24000000003002</c:v>
                </c:pt>
                <c:pt idx="904">
                  <c:v>650.32000000002949</c:v>
                </c:pt>
                <c:pt idx="905">
                  <c:v>650.40000000002999</c:v>
                </c:pt>
                <c:pt idx="906">
                  <c:v>650.48000000003003</c:v>
                </c:pt>
                <c:pt idx="907">
                  <c:v>650.56000000002996</c:v>
                </c:pt>
                <c:pt idx="908">
                  <c:v>650.64000000003</c:v>
                </c:pt>
                <c:pt idx="909">
                  <c:v>650.72000000003004</c:v>
                </c:pt>
                <c:pt idx="910">
                  <c:v>650.80000000002997</c:v>
                </c:pt>
                <c:pt idx="911">
                  <c:v>650.88000000003001</c:v>
                </c:pt>
                <c:pt idx="912">
                  <c:v>650.96000000002959</c:v>
                </c:pt>
                <c:pt idx="913">
                  <c:v>651.04000000002998</c:v>
                </c:pt>
                <c:pt idx="914">
                  <c:v>651.12000000003002</c:v>
                </c:pt>
                <c:pt idx="915">
                  <c:v>651.20000000002995</c:v>
                </c:pt>
                <c:pt idx="916">
                  <c:v>651.28000000002999</c:v>
                </c:pt>
                <c:pt idx="917">
                  <c:v>651.36000000002957</c:v>
                </c:pt>
                <c:pt idx="918">
                  <c:v>651.44000000003098</c:v>
                </c:pt>
                <c:pt idx="919">
                  <c:v>651.52000000003102</c:v>
                </c:pt>
                <c:pt idx="920">
                  <c:v>651.60000000003095</c:v>
                </c:pt>
                <c:pt idx="921">
                  <c:v>651.68000000003099</c:v>
                </c:pt>
                <c:pt idx="922">
                  <c:v>651.76000000003103</c:v>
                </c:pt>
                <c:pt idx="923">
                  <c:v>651.8400000000305</c:v>
                </c:pt>
                <c:pt idx="924">
                  <c:v>651.920000000031</c:v>
                </c:pt>
                <c:pt idx="925">
                  <c:v>652.00000000003104</c:v>
                </c:pt>
                <c:pt idx="926">
                  <c:v>652.08000000003096</c:v>
                </c:pt>
                <c:pt idx="927">
                  <c:v>652.160000000031</c:v>
                </c:pt>
                <c:pt idx="928">
                  <c:v>652.24000000003105</c:v>
                </c:pt>
                <c:pt idx="929">
                  <c:v>652.32000000003097</c:v>
                </c:pt>
                <c:pt idx="930">
                  <c:v>652.40000000003101</c:v>
                </c:pt>
                <c:pt idx="931">
                  <c:v>652.48000000003105</c:v>
                </c:pt>
                <c:pt idx="932">
                  <c:v>652.56000000003098</c:v>
                </c:pt>
                <c:pt idx="933">
                  <c:v>652.64000000003102</c:v>
                </c:pt>
                <c:pt idx="934">
                  <c:v>652.72000000003095</c:v>
                </c:pt>
                <c:pt idx="935">
                  <c:v>652.80000000003099</c:v>
                </c:pt>
                <c:pt idx="936">
                  <c:v>652.88000000003103</c:v>
                </c:pt>
                <c:pt idx="937">
                  <c:v>652.96000000003096</c:v>
                </c:pt>
                <c:pt idx="938">
                  <c:v>653.040000000031</c:v>
                </c:pt>
                <c:pt idx="939">
                  <c:v>653.12000000003104</c:v>
                </c:pt>
                <c:pt idx="940">
                  <c:v>653.20000000003097</c:v>
                </c:pt>
                <c:pt idx="941">
                  <c:v>653.28000000003101</c:v>
                </c:pt>
                <c:pt idx="942">
                  <c:v>653.36000000003196</c:v>
                </c:pt>
                <c:pt idx="943">
                  <c:v>653.440000000032</c:v>
                </c:pt>
                <c:pt idx="944">
                  <c:v>653.52000000003204</c:v>
                </c:pt>
                <c:pt idx="945">
                  <c:v>653.60000000003197</c:v>
                </c:pt>
                <c:pt idx="946">
                  <c:v>653.68000000003201</c:v>
                </c:pt>
                <c:pt idx="947">
                  <c:v>653.76000000003205</c:v>
                </c:pt>
                <c:pt idx="948">
                  <c:v>653.84000000003198</c:v>
                </c:pt>
                <c:pt idx="949">
                  <c:v>653.92000000003202</c:v>
                </c:pt>
                <c:pt idx="950">
                  <c:v>654.00000000003195</c:v>
                </c:pt>
                <c:pt idx="951">
                  <c:v>654.08000000003199</c:v>
                </c:pt>
                <c:pt idx="952">
                  <c:v>654.16000000003203</c:v>
                </c:pt>
                <c:pt idx="953">
                  <c:v>654.24000000003196</c:v>
                </c:pt>
                <c:pt idx="954">
                  <c:v>654.320000000032</c:v>
                </c:pt>
                <c:pt idx="955">
                  <c:v>654.40000000003204</c:v>
                </c:pt>
                <c:pt idx="956">
                  <c:v>654.48000000003196</c:v>
                </c:pt>
                <c:pt idx="957">
                  <c:v>654.56000000003201</c:v>
                </c:pt>
                <c:pt idx="958">
                  <c:v>654.64000000003205</c:v>
                </c:pt>
                <c:pt idx="959">
                  <c:v>654.72000000003197</c:v>
                </c:pt>
                <c:pt idx="960">
                  <c:v>654.80000000003201</c:v>
                </c:pt>
                <c:pt idx="961">
                  <c:v>654.88000000003206</c:v>
                </c:pt>
                <c:pt idx="962">
                  <c:v>654.96000000003198</c:v>
                </c:pt>
                <c:pt idx="963">
                  <c:v>655.04000000003202</c:v>
                </c:pt>
                <c:pt idx="964">
                  <c:v>655.12000000003195</c:v>
                </c:pt>
                <c:pt idx="965">
                  <c:v>655.20000000003199</c:v>
                </c:pt>
                <c:pt idx="966">
                  <c:v>655.28000000003203</c:v>
                </c:pt>
                <c:pt idx="967">
                  <c:v>655.36000000003287</c:v>
                </c:pt>
                <c:pt idx="968">
                  <c:v>655.44000000003302</c:v>
                </c:pt>
                <c:pt idx="969">
                  <c:v>655.52000000003295</c:v>
                </c:pt>
                <c:pt idx="970">
                  <c:v>655.60000000003311</c:v>
                </c:pt>
                <c:pt idx="971">
                  <c:v>655.68000000003303</c:v>
                </c:pt>
                <c:pt idx="972">
                  <c:v>655.76000000003307</c:v>
                </c:pt>
                <c:pt idx="973">
                  <c:v>655.84000000003289</c:v>
                </c:pt>
                <c:pt idx="974">
                  <c:v>655.92000000003304</c:v>
                </c:pt>
                <c:pt idx="975">
                  <c:v>656.00000000003308</c:v>
                </c:pt>
                <c:pt idx="976">
                  <c:v>656.08000000003301</c:v>
                </c:pt>
                <c:pt idx="977">
                  <c:v>656.16000000003305</c:v>
                </c:pt>
                <c:pt idx="978">
                  <c:v>656.24000000003309</c:v>
                </c:pt>
                <c:pt idx="979">
                  <c:v>656.32000000003302</c:v>
                </c:pt>
                <c:pt idx="980">
                  <c:v>656.40000000003295</c:v>
                </c:pt>
                <c:pt idx="981">
                  <c:v>656.4800000000331</c:v>
                </c:pt>
                <c:pt idx="982">
                  <c:v>656.56000000003303</c:v>
                </c:pt>
                <c:pt idx="983">
                  <c:v>656.64000000003307</c:v>
                </c:pt>
                <c:pt idx="984">
                  <c:v>656.720000000033</c:v>
                </c:pt>
                <c:pt idx="985">
                  <c:v>656.80000000003304</c:v>
                </c:pt>
                <c:pt idx="986">
                  <c:v>656.88000000003308</c:v>
                </c:pt>
                <c:pt idx="987">
                  <c:v>656.96000000003289</c:v>
                </c:pt>
                <c:pt idx="988">
                  <c:v>657.04000000003305</c:v>
                </c:pt>
                <c:pt idx="989">
                  <c:v>657.12000000003309</c:v>
                </c:pt>
                <c:pt idx="990">
                  <c:v>657.20000000003301</c:v>
                </c:pt>
                <c:pt idx="991">
                  <c:v>657.28000000003397</c:v>
                </c:pt>
                <c:pt idx="992">
                  <c:v>657.36000000003355</c:v>
                </c:pt>
                <c:pt idx="993">
                  <c:v>657.44000000003359</c:v>
                </c:pt>
                <c:pt idx="994">
                  <c:v>657.52000000003397</c:v>
                </c:pt>
                <c:pt idx="995">
                  <c:v>657.60000000003402</c:v>
                </c:pt>
                <c:pt idx="996">
                  <c:v>657.68000000003406</c:v>
                </c:pt>
                <c:pt idx="997">
                  <c:v>657.76000000003398</c:v>
                </c:pt>
                <c:pt idx="998">
                  <c:v>657.84000000003357</c:v>
                </c:pt>
                <c:pt idx="999">
                  <c:v>657.9200000000335</c:v>
                </c:pt>
                <c:pt idx="1000">
                  <c:v>658.00000000003399</c:v>
                </c:pt>
                <c:pt idx="1001">
                  <c:v>658.08000000003403</c:v>
                </c:pt>
                <c:pt idx="1002">
                  <c:v>658.16000000003396</c:v>
                </c:pt>
                <c:pt idx="1003">
                  <c:v>658.240000000034</c:v>
                </c:pt>
                <c:pt idx="1004">
                  <c:v>658.32000000003359</c:v>
                </c:pt>
                <c:pt idx="1005">
                  <c:v>658.40000000003397</c:v>
                </c:pt>
                <c:pt idx="1006">
                  <c:v>658.48000000003401</c:v>
                </c:pt>
                <c:pt idx="1007">
                  <c:v>658.5600000000336</c:v>
                </c:pt>
                <c:pt idx="1008">
                  <c:v>658.64000000003398</c:v>
                </c:pt>
                <c:pt idx="1009">
                  <c:v>658.72000000003402</c:v>
                </c:pt>
                <c:pt idx="1010">
                  <c:v>658.80000000003349</c:v>
                </c:pt>
                <c:pt idx="1011">
                  <c:v>658.88000000003399</c:v>
                </c:pt>
                <c:pt idx="1012">
                  <c:v>658.96000000003357</c:v>
                </c:pt>
                <c:pt idx="1013">
                  <c:v>659.04000000003396</c:v>
                </c:pt>
                <c:pt idx="1014">
                  <c:v>659.120000000034</c:v>
                </c:pt>
                <c:pt idx="1015">
                  <c:v>659.20000000003404</c:v>
                </c:pt>
                <c:pt idx="1016">
                  <c:v>659.28000000003499</c:v>
                </c:pt>
                <c:pt idx="1017">
                  <c:v>659.36000000003457</c:v>
                </c:pt>
                <c:pt idx="1018">
                  <c:v>659.44000000003496</c:v>
                </c:pt>
                <c:pt idx="1019">
                  <c:v>659.520000000035</c:v>
                </c:pt>
                <c:pt idx="1020">
                  <c:v>659.60000000003504</c:v>
                </c:pt>
                <c:pt idx="1021">
                  <c:v>659.68000000003497</c:v>
                </c:pt>
                <c:pt idx="1022">
                  <c:v>659.76000000003501</c:v>
                </c:pt>
                <c:pt idx="1023">
                  <c:v>659.84000000003459</c:v>
                </c:pt>
                <c:pt idx="1024">
                  <c:v>659.92000000003497</c:v>
                </c:pt>
                <c:pt idx="1025">
                  <c:v>660.00000000003502</c:v>
                </c:pt>
                <c:pt idx="1026">
                  <c:v>660.08000000003506</c:v>
                </c:pt>
                <c:pt idx="1027">
                  <c:v>660.16000000003498</c:v>
                </c:pt>
                <c:pt idx="1028">
                  <c:v>660.24000000003502</c:v>
                </c:pt>
                <c:pt idx="1029">
                  <c:v>660.3200000000345</c:v>
                </c:pt>
                <c:pt idx="1030">
                  <c:v>660.40000000003499</c:v>
                </c:pt>
                <c:pt idx="1031">
                  <c:v>660.48000000003503</c:v>
                </c:pt>
                <c:pt idx="1032">
                  <c:v>660.56000000003496</c:v>
                </c:pt>
                <c:pt idx="1033">
                  <c:v>660.640000000035</c:v>
                </c:pt>
                <c:pt idx="1034">
                  <c:v>660.72000000003504</c:v>
                </c:pt>
                <c:pt idx="1035">
                  <c:v>660.80000000003497</c:v>
                </c:pt>
                <c:pt idx="1036">
                  <c:v>660.88000000003501</c:v>
                </c:pt>
                <c:pt idx="1037">
                  <c:v>660.9600000000346</c:v>
                </c:pt>
                <c:pt idx="1038">
                  <c:v>661.04000000003498</c:v>
                </c:pt>
                <c:pt idx="1039">
                  <c:v>661.12000000003502</c:v>
                </c:pt>
                <c:pt idx="1040">
                  <c:v>661.20000000003597</c:v>
                </c:pt>
                <c:pt idx="1041">
                  <c:v>661.28000000003601</c:v>
                </c:pt>
                <c:pt idx="1042">
                  <c:v>661.3600000000356</c:v>
                </c:pt>
                <c:pt idx="1043">
                  <c:v>661.44000000003598</c:v>
                </c:pt>
                <c:pt idx="1044">
                  <c:v>661.52000000003602</c:v>
                </c:pt>
                <c:pt idx="1045">
                  <c:v>661.60000000003595</c:v>
                </c:pt>
                <c:pt idx="1046">
                  <c:v>661.68000000003599</c:v>
                </c:pt>
                <c:pt idx="1047">
                  <c:v>661.76000000003603</c:v>
                </c:pt>
                <c:pt idx="1048">
                  <c:v>661.84000000003596</c:v>
                </c:pt>
                <c:pt idx="1049">
                  <c:v>661.920000000036</c:v>
                </c:pt>
                <c:pt idx="1050">
                  <c:v>662.00000000003604</c:v>
                </c:pt>
                <c:pt idx="1051">
                  <c:v>662.08000000003597</c:v>
                </c:pt>
                <c:pt idx="1052">
                  <c:v>662.16000000003601</c:v>
                </c:pt>
                <c:pt idx="1053">
                  <c:v>662.24000000003605</c:v>
                </c:pt>
                <c:pt idx="1054">
                  <c:v>662.32000000003598</c:v>
                </c:pt>
                <c:pt idx="1055">
                  <c:v>662.40000000003602</c:v>
                </c:pt>
                <c:pt idx="1056">
                  <c:v>662.48000000003594</c:v>
                </c:pt>
                <c:pt idx="1057">
                  <c:v>662.56000000003598</c:v>
                </c:pt>
                <c:pt idx="1058">
                  <c:v>662.64000000003603</c:v>
                </c:pt>
                <c:pt idx="1059">
                  <c:v>662.72000000003595</c:v>
                </c:pt>
                <c:pt idx="1060">
                  <c:v>662.80000000003599</c:v>
                </c:pt>
                <c:pt idx="1061">
                  <c:v>662.88000000003603</c:v>
                </c:pt>
                <c:pt idx="1062">
                  <c:v>662.96000000003596</c:v>
                </c:pt>
                <c:pt idx="1063">
                  <c:v>663.040000000036</c:v>
                </c:pt>
                <c:pt idx="1064">
                  <c:v>663.12000000003604</c:v>
                </c:pt>
                <c:pt idx="1065">
                  <c:v>663.20000000003699</c:v>
                </c:pt>
                <c:pt idx="1066">
                  <c:v>663.28000000003703</c:v>
                </c:pt>
                <c:pt idx="1067">
                  <c:v>663.36000000003696</c:v>
                </c:pt>
                <c:pt idx="1068">
                  <c:v>663.440000000037</c:v>
                </c:pt>
                <c:pt idx="1069">
                  <c:v>663.52000000003704</c:v>
                </c:pt>
                <c:pt idx="1070">
                  <c:v>663.60000000003697</c:v>
                </c:pt>
                <c:pt idx="1071">
                  <c:v>663.68000000003701</c:v>
                </c:pt>
                <c:pt idx="1072">
                  <c:v>663.76000000003705</c:v>
                </c:pt>
                <c:pt idx="1073">
                  <c:v>663.84000000003698</c:v>
                </c:pt>
                <c:pt idx="1074">
                  <c:v>663.92000000003702</c:v>
                </c:pt>
                <c:pt idx="1075">
                  <c:v>664.00000000003695</c:v>
                </c:pt>
                <c:pt idx="1076">
                  <c:v>664.08000000003699</c:v>
                </c:pt>
                <c:pt idx="1077">
                  <c:v>664.16000000003703</c:v>
                </c:pt>
                <c:pt idx="1078">
                  <c:v>664.24000000003696</c:v>
                </c:pt>
                <c:pt idx="1079">
                  <c:v>664.320000000037</c:v>
                </c:pt>
                <c:pt idx="1080">
                  <c:v>664.40000000003704</c:v>
                </c:pt>
                <c:pt idx="1081">
                  <c:v>664.48000000003697</c:v>
                </c:pt>
                <c:pt idx="1082">
                  <c:v>664.56000000003701</c:v>
                </c:pt>
                <c:pt idx="1083">
                  <c:v>664.64000000003705</c:v>
                </c:pt>
                <c:pt idx="1084">
                  <c:v>664.72000000003698</c:v>
                </c:pt>
                <c:pt idx="1085">
                  <c:v>664.80000000003702</c:v>
                </c:pt>
                <c:pt idx="1086">
                  <c:v>664.88000000003694</c:v>
                </c:pt>
                <c:pt idx="1087">
                  <c:v>664.96000000003698</c:v>
                </c:pt>
                <c:pt idx="1088">
                  <c:v>665.04000000003703</c:v>
                </c:pt>
                <c:pt idx="1089">
                  <c:v>665.12000000003809</c:v>
                </c:pt>
                <c:pt idx="1090">
                  <c:v>665.20000000003802</c:v>
                </c:pt>
                <c:pt idx="1091">
                  <c:v>665.28000000003794</c:v>
                </c:pt>
                <c:pt idx="1092">
                  <c:v>665.36000000003787</c:v>
                </c:pt>
                <c:pt idx="1093">
                  <c:v>665.44000000003803</c:v>
                </c:pt>
                <c:pt idx="1094">
                  <c:v>665.52000000003795</c:v>
                </c:pt>
                <c:pt idx="1095">
                  <c:v>665.60000000003811</c:v>
                </c:pt>
                <c:pt idx="1096">
                  <c:v>665.68000000003804</c:v>
                </c:pt>
                <c:pt idx="1097">
                  <c:v>665.76000000003808</c:v>
                </c:pt>
                <c:pt idx="1098">
                  <c:v>665.84000000003789</c:v>
                </c:pt>
                <c:pt idx="1099">
                  <c:v>665.92000000003804</c:v>
                </c:pt>
                <c:pt idx="1100">
                  <c:v>666.00000000003809</c:v>
                </c:pt>
                <c:pt idx="1101">
                  <c:v>666.08000000003801</c:v>
                </c:pt>
                <c:pt idx="1102">
                  <c:v>666.16000000003805</c:v>
                </c:pt>
                <c:pt idx="1103">
                  <c:v>666.24000000003809</c:v>
                </c:pt>
                <c:pt idx="1104">
                  <c:v>666.32000000003802</c:v>
                </c:pt>
                <c:pt idx="1105">
                  <c:v>666.40000000003795</c:v>
                </c:pt>
                <c:pt idx="1106">
                  <c:v>666.4800000000381</c:v>
                </c:pt>
                <c:pt idx="1107">
                  <c:v>666.56000000003803</c:v>
                </c:pt>
                <c:pt idx="1108">
                  <c:v>666.64000000003807</c:v>
                </c:pt>
                <c:pt idx="1109">
                  <c:v>666.720000000038</c:v>
                </c:pt>
                <c:pt idx="1110">
                  <c:v>666.80000000003804</c:v>
                </c:pt>
                <c:pt idx="1111">
                  <c:v>666.88000000003808</c:v>
                </c:pt>
                <c:pt idx="1112">
                  <c:v>666.96000000003789</c:v>
                </c:pt>
                <c:pt idx="1113">
                  <c:v>667.04000000003896</c:v>
                </c:pt>
                <c:pt idx="1114">
                  <c:v>667.120000000039</c:v>
                </c:pt>
                <c:pt idx="1115">
                  <c:v>667.20000000003904</c:v>
                </c:pt>
                <c:pt idx="1116">
                  <c:v>667.28000000003897</c:v>
                </c:pt>
                <c:pt idx="1117">
                  <c:v>667.36000000003855</c:v>
                </c:pt>
                <c:pt idx="1118">
                  <c:v>667.44000000003859</c:v>
                </c:pt>
                <c:pt idx="1119">
                  <c:v>667.52000000003898</c:v>
                </c:pt>
                <c:pt idx="1120">
                  <c:v>667.60000000003902</c:v>
                </c:pt>
                <c:pt idx="1121">
                  <c:v>667.68000000003894</c:v>
                </c:pt>
                <c:pt idx="1122">
                  <c:v>667.76000000003899</c:v>
                </c:pt>
                <c:pt idx="1123">
                  <c:v>667.84000000003857</c:v>
                </c:pt>
                <c:pt idx="1124">
                  <c:v>667.9200000000385</c:v>
                </c:pt>
                <c:pt idx="1125">
                  <c:v>668.00000000003899</c:v>
                </c:pt>
                <c:pt idx="1126">
                  <c:v>668.08000000003904</c:v>
                </c:pt>
                <c:pt idx="1127">
                  <c:v>668.16000000003896</c:v>
                </c:pt>
                <c:pt idx="1128">
                  <c:v>668.240000000039</c:v>
                </c:pt>
                <c:pt idx="1129">
                  <c:v>668.32000000003859</c:v>
                </c:pt>
                <c:pt idx="1130">
                  <c:v>668.40000000003897</c:v>
                </c:pt>
                <c:pt idx="1131">
                  <c:v>668.48000000003901</c:v>
                </c:pt>
                <c:pt idx="1132">
                  <c:v>668.5600000000386</c:v>
                </c:pt>
                <c:pt idx="1133">
                  <c:v>668.64000000003898</c:v>
                </c:pt>
                <c:pt idx="1134">
                  <c:v>668.72000000003902</c:v>
                </c:pt>
                <c:pt idx="1135">
                  <c:v>668.80000000003849</c:v>
                </c:pt>
                <c:pt idx="1136">
                  <c:v>668.88000000003899</c:v>
                </c:pt>
                <c:pt idx="1137">
                  <c:v>668.96000000003858</c:v>
                </c:pt>
                <c:pt idx="1138">
                  <c:v>669.04000000003998</c:v>
                </c:pt>
                <c:pt idx="1139">
                  <c:v>669.12000000004002</c:v>
                </c:pt>
                <c:pt idx="1140">
                  <c:v>669.20000000003995</c:v>
                </c:pt>
                <c:pt idx="1141">
                  <c:v>669.28000000003999</c:v>
                </c:pt>
                <c:pt idx="1142">
                  <c:v>669.36000000003958</c:v>
                </c:pt>
                <c:pt idx="1143">
                  <c:v>669.44000000003996</c:v>
                </c:pt>
                <c:pt idx="1144">
                  <c:v>669.52000000004</c:v>
                </c:pt>
                <c:pt idx="1145">
                  <c:v>669.60000000004004</c:v>
                </c:pt>
                <c:pt idx="1146">
                  <c:v>669.68000000003997</c:v>
                </c:pt>
                <c:pt idx="1147">
                  <c:v>669.76000000004001</c:v>
                </c:pt>
                <c:pt idx="1148">
                  <c:v>669.84000000003959</c:v>
                </c:pt>
                <c:pt idx="1149">
                  <c:v>669.92000000003998</c:v>
                </c:pt>
                <c:pt idx="1150">
                  <c:v>670.00000000004002</c:v>
                </c:pt>
                <c:pt idx="1151">
                  <c:v>670.08000000003995</c:v>
                </c:pt>
                <c:pt idx="1152">
                  <c:v>670.16000000003999</c:v>
                </c:pt>
                <c:pt idx="1153">
                  <c:v>670.24000000004003</c:v>
                </c:pt>
                <c:pt idx="1154">
                  <c:v>670.3200000000395</c:v>
                </c:pt>
                <c:pt idx="1155">
                  <c:v>670.40000000004</c:v>
                </c:pt>
                <c:pt idx="1156">
                  <c:v>670.48000000004004</c:v>
                </c:pt>
                <c:pt idx="1157">
                  <c:v>670.56000000003996</c:v>
                </c:pt>
                <c:pt idx="1158">
                  <c:v>670.64000000004</c:v>
                </c:pt>
                <c:pt idx="1159">
                  <c:v>670.72000000004005</c:v>
                </c:pt>
                <c:pt idx="1160">
                  <c:v>670.80000000003997</c:v>
                </c:pt>
                <c:pt idx="1161">
                  <c:v>670.88000000004001</c:v>
                </c:pt>
                <c:pt idx="1162">
                  <c:v>670.96000000004096</c:v>
                </c:pt>
                <c:pt idx="1163">
                  <c:v>671.040000000041</c:v>
                </c:pt>
                <c:pt idx="1164">
                  <c:v>671.12000000004105</c:v>
                </c:pt>
                <c:pt idx="1165">
                  <c:v>671.20000000004097</c:v>
                </c:pt>
                <c:pt idx="1166">
                  <c:v>671.28000000004101</c:v>
                </c:pt>
                <c:pt idx="1167">
                  <c:v>671.3600000000406</c:v>
                </c:pt>
                <c:pt idx="1168">
                  <c:v>671.44000000004098</c:v>
                </c:pt>
                <c:pt idx="1169">
                  <c:v>671.52000000004102</c:v>
                </c:pt>
                <c:pt idx="1170">
                  <c:v>671.60000000004095</c:v>
                </c:pt>
                <c:pt idx="1171">
                  <c:v>671.68000000004099</c:v>
                </c:pt>
                <c:pt idx="1172">
                  <c:v>671.76000000004103</c:v>
                </c:pt>
                <c:pt idx="1173">
                  <c:v>671.84000000004096</c:v>
                </c:pt>
                <c:pt idx="1174">
                  <c:v>671.920000000041</c:v>
                </c:pt>
                <c:pt idx="1175">
                  <c:v>672.00000000004104</c:v>
                </c:pt>
                <c:pt idx="1176">
                  <c:v>672.08000000004097</c:v>
                </c:pt>
                <c:pt idx="1177">
                  <c:v>672.16000000004101</c:v>
                </c:pt>
                <c:pt idx="1178">
                  <c:v>672.24000000004105</c:v>
                </c:pt>
                <c:pt idx="1179">
                  <c:v>672.32000000004098</c:v>
                </c:pt>
                <c:pt idx="1180">
                  <c:v>672.40000000004102</c:v>
                </c:pt>
                <c:pt idx="1181">
                  <c:v>672.48000000004095</c:v>
                </c:pt>
                <c:pt idx="1182">
                  <c:v>672.56000000004099</c:v>
                </c:pt>
                <c:pt idx="1183">
                  <c:v>672.64000000004103</c:v>
                </c:pt>
                <c:pt idx="1184">
                  <c:v>672.72000000004095</c:v>
                </c:pt>
                <c:pt idx="1185">
                  <c:v>672.800000000041</c:v>
                </c:pt>
                <c:pt idx="1186">
                  <c:v>672.88000000004104</c:v>
                </c:pt>
                <c:pt idx="1187">
                  <c:v>672.96000000004199</c:v>
                </c:pt>
                <c:pt idx="1188">
                  <c:v>673.04000000004203</c:v>
                </c:pt>
                <c:pt idx="1189">
                  <c:v>673.12000000004195</c:v>
                </c:pt>
                <c:pt idx="1190">
                  <c:v>673.200000000042</c:v>
                </c:pt>
                <c:pt idx="1191">
                  <c:v>673.28000000004204</c:v>
                </c:pt>
                <c:pt idx="1192">
                  <c:v>673.36000000004196</c:v>
                </c:pt>
                <c:pt idx="1193">
                  <c:v>673.44000000004201</c:v>
                </c:pt>
                <c:pt idx="1194">
                  <c:v>673.52000000004205</c:v>
                </c:pt>
                <c:pt idx="1195">
                  <c:v>673.60000000004197</c:v>
                </c:pt>
                <c:pt idx="1196">
                  <c:v>673.68000000004201</c:v>
                </c:pt>
                <c:pt idx="1197">
                  <c:v>673.76000000004206</c:v>
                </c:pt>
                <c:pt idx="1198">
                  <c:v>673.84000000004198</c:v>
                </c:pt>
                <c:pt idx="1199">
                  <c:v>673.92000000004202</c:v>
                </c:pt>
                <c:pt idx="1200">
                  <c:v>674.00000000004195</c:v>
                </c:pt>
                <c:pt idx="1201">
                  <c:v>674.08000000004199</c:v>
                </c:pt>
                <c:pt idx="1202">
                  <c:v>674.16000000004203</c:v>
                </c:pt>
                <c:pt idx="1203">
                  <c:v>674.24000000004196</c:v>
                </c:pt>
                <c:pt idx="1204">
                  <c:v>674.320000000042</c:v>
                </c:pt>
                <c:pt idx="1205">
                  <c:v>674.40000000004204</c:v>
                </c:pt>
                <c:pt idx="1206">
                  <c:v>674.48000000004197</c:v>
                </c:pt>
                <c:pt idx="1207">
                  <c:v>674.56000000004201</c:v>
                </c:pt>
                <c:pt idx="1208">
                  <c:v>674.64000000004205</c:v>
                </c:pt>
                <c:pt idx="1209">
                  <c:v>674.72000000004198</c:v>
                </c:pt>
                <c:pt idx="1210">
                  <c:v>674.80000000004202</c:v>
                </c:pt>
                <c:pt idx="1211">
                  <c:v>674.88000000004308</c:v>
                </c:pt>
                <c:pt idx="1212">
                  <c:v>674.9600000000429</c:v>
                </c:pt>
                <c:pt idx="1213">
                  <c:v>675.04000000004305</c:v>
                </c:pt>
                <c:pt idx="1214">
                  <c:v>675.12000000004309</c:v>
                </c:pt>
                <c:pt idx="1215">
                  <c:v>675.20000000004302</c:v>
                </c:pt>
                <c:pt idx="1216">
                  <c:v>675.28000000004295</c:v>
                </c:pt>
                <c:pt idx="1217">
                  <c:v>675.36000000004287</c:v>
                </c:pt>
                <c:pt idx="1218">
                  <c:v>675.44000000004303</c:v>
                </c:pt>
                <c:pt idx="1219">
                  <c:v>675.52000000004307</c:v>
                </c:pt>
                <c:pt idx="1220">
                  <c:v>675.600000000043</c:v>
                </c:pt>
                <c:pt idx="1221">
                  <c:v>675.68000000004304</c:v>
                </c:pt>
                <c:pt idx="1222">
                  <c:v>675.76000000004308</c:v>
                </c:pt>
                <c:pt idx="1223">
                  <c:v>675.84000000004289</c:v>
                </c:pt>
                <c:pt idx="1224">
                  <c:v>675.92000000004305</c:v>
                </c:pt>
                <c:pt idx="1225">
                  <c:v>676.00000000004309</c:v>
                </c:pt>
                <c:pt idx="1226">
                  <c:v>676.08000000004301</c:v>
                </c:pt>
                <c:pt idx="1227">
                  <c:v>676.16000000004306</c:v>
                </c:pt>
                <c:pt idx="1228">
                  <c:v>676.2400000000431</c:v>
                </c:pt>
                <c:pt idx="1229">
                  <c:v>676.32000000004302</c:v>
                </c:pt>
                <c:pt idx="1230">
                  <c:v>676.40000000004295</c:v>
                </c:pt>
                <c:pt idx="1231">
                  <c:v>676.48000000004311</c:v>
                </c:pt>
                <c:pt idx="1232">
                  <c:v>676.56000000004303</c:v>
                </c:pt>
                <c:pt idx="1233">
                  <c:v>676.64000000004307</c:v>
                </c:pt>
                <c:pt idx="1234">
                  <c:v>676.720000000043</c:v>
                </c:pt>
                <c:pt idx="1235">
                  <c:v>676.80000000004304</c:v>
                </c:pt>
                <c:pt idx="1236">
                  <c:v>676.88000000004399</c:v>
                </c:pt>
                <c:pt idx="1237">
                  <c:v>676.96000000004358</c:v>
                </c:pt>
                <c:pt idx="1238">
                  <c:v>677.04000000004396</c:v>
                </c:pt>
                <c:pt idx="1239">
                  <c:v>677.120000000044</c:v>
                </c:pt>
                <c:pt idx="1240">
                  <c:v>677.20000000004404</c:v>
                </c:pt>
                <c:pt idx="1241">
                  <c:v>677.28000000004397</c:v>
                </c:pt>
                <c:pt idx="1242">
                  <c:v>677.36000000004356</c:v>
                </c:pt>
                <c:pt idx="1243">
                  <c:v>677.4400000000436</c:v>
                </c:pt>
                <c:pt idx="1244">
                  <c:v>677.52000000004398</c:v>
                </c:pt>
                <c:pt idx="1245">
                  <c:v>677.60000000004402</c:v>
                </c:pt>
                <c:pt idx="1246">
                  <c:v>677.68000000004395</c:v>
                </c:pt>
                <c:pt idx="1247">
                  <c:v>677.76000000004399</c:v>
                </c:pt>
                <c:pt idx="1248">
                  <c:v>677.84000000004357</c:v>
                </c:pt>
                <c:pt idx="1249">
                  <c:v>677.92000000004396</c:v>
                </c:pt>
                <c:pt idx="1250">
                  <c:v>678.000000000044</c:v>
                </c:pt>
                <c:pt idx="1251">
                  <c:v>678.08000000004404</c:v>
                </c:pt>
                <c:pt idx="1252">
                  <c:v>678.16000000004396</c:v>
                </c:pt>
                <c:pt idx="1253">
                  <c:v>678.24000000004401</c:v>
                </c:pt>
                <c:pt idx="1254">
                  <c:v>678.32000000004359</c:v>
                </c:pt>
                <c:pt idx="1255">
                  <c:v>678.40000000004397</c:v>
                </c:pt>
                <c:pt idx="1256">
                  <c:v>678.48000000004401</c:v>
                </c:pt>
                <c:pt idx="1257">
                  <c:v>678.56000000004406</c:v>
                </c:pt>
                <c:pt idx="1258">
                  <c:v>678.64000000004398</c:v>
                </c:pt>
                <c:pt idx="1259">
                  <c:v>678.72000000004505</c:v>
                </c:pt>
                <c:pt idx="1260">
                  <c:v>678.80000000004497</c:v>
                </c:pt>
                <c:pt idx="1261">
                  <c:v>678.88000000004502</c:v>
                </c:pt>
                <c:pt idx="1262">
                  <c:v>678.96000000004506</c:v>
                </c:pt>
                <c:pt idx="1263">
                  <c:v>679.04000000004498</c:v>
                </c:pt>
                <c:pt idx="1264">
                  <c:v>679.12000000004502</c:v>
                </c:pt>
                <c:pt idx="1265">
                  <c:v>679.20000000004495</c:v>
                </c:pt>
                <c:pt idx="1266">
                  <c:v>679.28000000004499</c:v>
                </c:pt>
                <c:pt idx="1267">
                  <c:v>679.36000000004458</c:v>
                </c:pt>
                <c:pt idx="1268">
                  <c:v>679.44000000004496</c:v>
                </c:pt>
                <c:pt idx="1269">
                  <c:v>679.520000000045</c:v>
                </c:pt>
                <c:pt idx="1270">
                  <c:v>679.60000000004504</c:v>
                </c:pt>
                <c:pt idx="1271">
                  <c:v>679.68000000004497</c:v>
                </c:pt>
                <c:pt idx="1272">
                  <c:v>679.76000000004501</c:v>
                </c:pt>
                <c:pt idx="1273">
                  <c:v>679.8400000000446</c:v>
                </c:pt>
                <c:pt idx="1274">
                  <c:v>679.92000000004498</c:v>
                </c:pt>
                <c:pt idx="1275">
                  <c:v>680.00000000004502</c:v>
                </c:pt>
                <c:pt idx="1276">
                  <c:v>680.08000000004495</c:v>
                </c:pt>
                <c:pt idx="1277">
                  <c:v>680.16000000004499</c:v>
                </c:pt>
                <c:pt idx="1278">
                  <c:v>680.24000000004503</c:v>
                </c:pt>
                <c:pt idx="1279">
                  <c:v>680.32000000004496</c:v>
                </c:pt>
                <c:pt idx="1280">
                  <c:v>680.400000000045</c:v>
                </c:pt>
                <c:pt idx="1281">
                  <c:v>680.48000000004504</c:v>
                </c:pt>
                <c:pt idx="1282">
                  <c:v>680.56000000004497</c:v>
                </c:pt>
                <c:pt idx="1283">
                  <c:v>680.64000000004603</c:v>
                </c:pt>
                <c:pt idx="1284">
                  <c:v>680.72000000004596</c:v>
                </c:pt>
                <c:pt idx="1285">
                  <c:v>680.800000000046</c:v>
                </c:pt>
                <c:pt idx="1286">
                  <c:v>680.88000000004604</c:v>
                </c:pt>
                <c:pt idx="1287">
                  <c:v>680.96000000004597</c:v>
                </c:pt>
                <c:pt idx="1288">
                  <c:v>681.04000000004601</c:v>
                </c:pt>
                <c:pt idx="1289">
                  <c:v>681.12000000004605</c:v>
                </c:pt>
                <c:pt idx="1290">
                  <c:v>681.20000000004597</c:v>
                </c:pt>
                <c:pt idx="1291">
                  <c:v>681.28000000004602</c:v>
                </c:pt>
                <c:pt idx="1292">
                  <c:v>681.36000000004606</c:v>
                </c:pt>
                <c:pt idx="1293">
                  <c:v>681.44000000004598</c:v>
                </c:pt>
                <c:pt idx="1294">
                  <c:v>681.52000000004602</c:v>
                </c:pt>
                <c:pt idx="1295">
                  <c:v>681.60000000004595</c:v>
                </c:pt>
                <c:pt idx="1296">
                  <c:v>681.68000000004599</c:v>
                </c:pt>
                <c:pt idx="1297">
                  <c:v>681.76000000004603</c:v>
                </c:pt>
                <c:pt idx="1298">
                  <c:v>681.84000000004596</c:v>
                </c:pt>
                <c:pt idx="1299">
                  <c:v>681.920000000046</c:v>
                </c:pt>
                <c:pt idx="1300">
                  <c:v>682.00000000004604</c:v>
                </c:pt>
                <c:pt idx="1301">
                  <c:v>682.08000000004597</c:v>
                </c:pt>
                <c:pt idx="1302">
                  <c:v>682.16000000004601</c:v>
                </c:pt>
                <c:pt idx="1303">
                  <c:v>682.24000000004605</c:v>
                </c:pt>
                <c:pt idx="1304">
                  <c:v>682.32000000004598</c:v>
                </c:pt>
                <c:pt idx="1305">
                  <c:v>682.40000000004602</c:v>
                </c:pt>
                <c:pt idx="1306">
                  <c:v>682.48000000004595</c:v>
                </c:pt>
                <c:pt idx="1307">
                  <c:v>682.56000000004599</c:v>
                </c:pt>
                <c:pt idx="1308">
                  <c:v>682.64000000004705</c:v>
                </c:pt>
                <c:pt idx="1309">
                  <c:v>682.72000000004698</c:v>
                </c:pt>
                <c:pt idx="1310">
                  <c:v>682.80000000004702</c:v>
                </c:pt>
                <c:pt idx="1311">
                  <c:v>682.88000000004695</c:v>
                </c:pt>
                <c:pt idx="1312">
                  <c:v>682.96000000004699</c:v>
                </c:pt>
                <c:pt idx="1313">
                  <c:v>683.04000000004703</c:v>
                </c:pt>
                <c:pt idx="1314">
                  <c:v>683.12000000004696</c:v>
                </c:pt>
                <c:pt idx="1315">
                  <c:v>683.200000000047</c:v>
                </c:pt>
                <c:pt idx="1316">
                  <c:v>683.28000000004704</c:v>
                </c:pt>
                <c:pt idx="1317">
                  <c:v>683.36000000004697</c:v>
                </c:pt>
                <c:pt idx="1318">
                  <c:v>683.44000000004701</c:v>
                </c:pt>
                <c:pt idx="1319">
                  <c:v>683.52000000004705</c:v>
                </c:pt>
                <c:pt idx="1320">
                  <c:v>683.60000000004698</c:v>
                </c:pt>
                <c:pt idx="1321">
                  <c:v>683.68000000004702</c:v>
                </c:pt>
                <c:pt idx="1322">
                  <c:v>683.76000000004694</c:v>
                </c:pt>
                <c:pt idx="1323">
                  <c:v>683.84000000004698</c:v>
                </c:pt>
                <c:pt idx="1324">
                  <c:v>683.92000000004703</c:v>
                </c:pt>
                <c:pt idx="1325">
                  <c:v>684.00000000004695</c:v>
                </c:pt>
                <c:pt idx="1326">
                  <c:v>684.08000000004699</c:v>
                </c:pt>
                <c:pt idx="1327">
                  <c:v>684.16000000004703</c:v>
                </c:pt>
                <c:pt idx="1328">
                  <c:v>684.24000000004696</c:v>
                </c:pt>
                <c:pt idx="1329">
                  <c:v>684.320000000047</c:v>
                </c:pt>
                <c:pt idx="1330">
                  <c:v>684.40000000004704</c:v>
                </c:pt>
                <c:pt idx="1331">
                  <c:v>684.48000000004697</c:v>
                </c:pt>
                <c:pt idx="1332">
                  <c:v>684.56000000004803</c:v>
                </c:pt>
                <c:pt idx="1333">
                  <c:v>684.64000000004808</c:v>
                </c:pt>
                <c:pt idx="1334">
                  <c:v>684.720000000048</c:v>
                </c:pt>
                <c:pt idx="1335">
                  <c:v>684.80000000004804</c:v>
                </c:pt>
                <c:pt idx="1336">
                  <c:v>684.88000000004808</c:v>
                </c:pt>
                <c:pt idx="1337">
                  <c:v>684.9600000000479</c:v>
                </c:pt>
                <c:pt idx="1338">
                  <c:v>685.04000000004805</c:v>
                </c:pt>
                <c:pt idx="1339">
                  <c:v>685.12000000004809</c:v>
                </c:pt>
                <c:pt idx="1340">
                  <c:v>685.20000000004802</c:v>
                </c:pt>
                <c:pt idx="1341">
                  <c:v>685.28000000004795</c:v>
                </c:pt>
                <c:pt idx="1342">
                  <c:v>685.36000000004788</c:v>
                </c:pt>
                <c:pt idx="1343">
                  <c:v>685.44000000004803</c:v>
                </c:pt>
                <c:pt idx="1344">
                  <c:v>685.52000000004807</c:v>
                </c:pt>
                <c:pt idx="1345">
                  <c:v>685.600000000048</c:v>
                </c:pt>
                <c:pt idx="1346">
                  <c:v>685.68000000004804</c:v>
                </c:pt>
                <c:pt idx="1347">
                  <c:v>685.76000000004808</c:v>
                </c:pt>
                <c:pt idx="1348">
                  <c:v>685.84000000004789</c:v>
                </c:pt>
                <c:pt idx="1349">
                  <c:v>685.92000000004805</c:v>
                </c:pt>
                <c:pt idx="1350">
                  <c:v>686.00000000004809</c:v>
                </c:pt>
                <c:pt idx="1351">
                  <c:v>686.08000000004802</c:v>
                </c:pt>
                <c:pt idx="1352">
                  <c:v>686.16000000004794</c:v>
                </c:pt>
                <c:pt idx="1353">
                  <c:v>686.2400000000481</c:v>
                </c:pt>
                <c:pt idx="1354">
                  <c:v>686.32000000004803</c:v>
                </c:pt>
                <c:pt idx="1355">
                  <c:v>686.40000000004795</c:v>
                </c:pt>
                <c:pt idx="1356">
                  <c:v>686.48000000004811</c:v>
                </c:pt>
                <c:pt idx="1357">
                  <c:v>686.56000000004849</c:v>
                </c:pt>
                <c:pt idx="1358">
                  <c:v>686.64000000004899</c:v>
                </c:pt>
                <c:pt idx="1359">
                  <c:v>686.72000000004903</c:v>
                </c:pt>
                <c:pt idx="1360">
                  <c:v>686.8000000000485</c:v>
                </c:pt>
                <c:pt idx="1361">
                  <c:v>686.88000000004899</c:v>
                </c:pt>
                <c:pt idx="1362">
                  <c:v>686.96000000004858</c:v>
                </c:pt>
                <c:pt idx="1363">
                  <c:v>687.04000000004896</c:v>
                </c:pt>
                <c:pt idx="1364">
                  <c:v>687.120000000049</c:v>
                </c:pt>
                <c:pt idx="1365">
                  <c:v>687.20000000004904</c:v>
                </c:pt>
                <c:pt idx="1366">
                  <c:v>687.28000000004897</c:v>
                </c:pt>
                <c:pt idx="1367">
                  <c:v>687.36000000004856</c:v>
                </c:pt>
                <c:pt idx="1368">
                  <c:v>687.4400000000486</c:v>
                </c:pt>
                <c:pt idx="1369">
                  <c:v>687.52000000004898</c:v>
                </c:pt>
                <c:pt idx="1370">
                  <c:v>687.60000000004902</c:v>
                </c:pt>
                <c:pt idx="1371">
                  <c:v>687.68000000004895</c:v>
                </c:pt>
                <c:pt idx="1372">
                  <c:v>687.76000000004899</c:v>
                </c:pt>
                <c:pt idx="1373">
                  <c:v>687.84000000004858</c:v>
                </c:pt>
                <c:pt idx="1374">
                  <c:v>687.92000000004896</c:v>
                </c:pt>
                <c:pt idx="1375">
                  <c:v>688.000000000049</c:v>
                </c:pt>
                <c:pt idx="1376">
                  <c:v>688.08000000004904</c:v>
                </c:pt>
                <c:pt idx="1377">
                  <c:v>688.16000000004897</c:v>
                </c:pt>
                <c:pt idx="1378">
                  <c:v>688.24000000004901</c:v>
                </c:pt>
                <c:pt idx="1379">
                  <c:v>688.32000000004859</c:v>
                </c:pt>
                <c:pt idx="1380">
                  <c:v>688.40000000004898</c:v>
                </c:pt>
                <c:pt idx="1381">
                  <c:v>688.48000000005004</c:v>
                </c:pt>
                <c:pt idx="1382">
                  <c:v>688.56000000004997</c:v>
                </c:pt>
                <c:pt idx="1383">
                  <c:v>688.64000000005001</c:v>
                </c:pt>
                <c:pt idx="1384">
                  <c:v>688.72000000005005</c:v>
                </c:pt>
                <c:pt idx="1385">
                  <c:v>688.80000000004998</c:v>
                </c:pt>
                <c:pt idx="1386">
                  <c:v>688.88000000005002</c:v>
                </c:pt>
                <c:pt idx="1387">
                  <c:v>688.96000000004949</c:v>
                </c:pt>
                <c:pt idx="1388">
                  <c:v>689.04000000004999</c:v>
                </c:pt>
                <c:pt idx="1389">
                  <c:v>689.12000000005003</c:v>
                </c:pt>
                <c:pt idx="1390">
                  <c:v>689.20000000004995</c:v>
                </c:pt>
                <c:pt idx="1391">
                  <c:v>689.28000000004999</c:v>
                </c:pt>
                <c:pt idx="1392">
                  <c:v>689.36000000004958</c:v>
                </c:pt>
                <c:pt idx="1393">
                  <c:v>689.44000000004996</c:v>
                </c:pt>
                <c:pt idx="1394">
                  <c:v>689.52000000005</c:v>
                </c:pt>
                <c:pt idx="1395">
                  <c:v>689.60000000005004</c:v>
                </c:pt>
                <c:pt idx="1396">
                  <c:v>689.68000000004997</c:v>
                </c:pt>
                <c:pt idx="1397">
                  <c:v>689.76000000005001</c:v>
                </c:pt>
                <c:pt idx="1398">
                  <c:v>689.8400000000496</c:v>
                </c:pt>
                <c:pt idx="1399">
                  <c:v>689.92000000004998</c:v>
                </c:pt>
                <c:pt idx="1400">
                  <c:v>690.00000000005002</c:v>
                </c:pt>
                <c:pt idx="1401">
                  <c:v>690.08000000004995</c:v>
                </c:pt>
                <c:pt idx="1402">
                  <c:v>690.16000000004999</c:v>
                </c:pt>
                <c:pt idx="1403">
                  <c:v>690.24000000005003</c:v>
                </c:pt>
                <c:pt idx="1404">
                  <c:v>690.32000000004996</c:v>
                </c:pt>
                <c:pt idx="1405">
                  <c:v>690.40000000005102</c:v>
                </c:pt>
                <c:pt idx="1406">
                  <c:v>690.48000000005095</c:v>
                </c:pt>
                <c:pt idx="1407">
                  <c:v>690.56000000005099</c:v>
                </c:pt>
                <c:pt idx="1408">
                  <c:v>690.64000000005103</c:v>
                </c:pt>
                <c:pt idx="1409">
                  <c:v>690.72000000005096</c:v>
                </c:pt>
                <c:pt idx="1410">
                  <c:v>690.800000000051</c:v>
                </c:pt>
                <c:pt idx="1411">
                  <c:v>690.88000000005104</c:v>
                </c:pt>
                <c:pt idx="1412">
                  <c:v>690.96000000005097</c:v>
                </c:pt>
                <c:pt idx="1413">
                  <c:v>691.04000000005101</c:v>
                </c:pt>
                <c:pt idx="1414">
                  <c:v>691.12000000005105</c:v>
                </c:pt>
                <c:pt idx="1415">
                  <c:v>691.20000000005098</c:v>
                </c:pt>
                <c:pt idx="1416">
                  <c:v>691.28000000005102</c:v>
                </c:pt>
                <c:pt idx="1417">
                  <c:v>691.36000000005049</c:v>
                </c:pt>
                <c:pt idx="1418">
                  <c:v>691.44000000005099</c:v>
                </c:pt>
                <c:pt idx="1419">
                  <c:v>691.52000000005103</c:v>
                </c:pt>
                <c:pt idx="1420">
                  <c:v>691.60000000005095</c:v>
                </c:pt>
                <c:pt idx="1421">
                  <c:v>691.680000000051</c:v>
                </c:pt>
                <c:pt idx="1422">
                  <c:v>691.76000000005104</c:v>
                </c:pt>
                <c:pt idx="1423">
                  <c:v>691.84000000005096</c:v>
                </c:pt>
                <c:pt idx="1424">
                  <c:v>691.920000000051</c:v>
                </c:pt>
                <c:pt idx="1425">
                  <c:v>692.00000000005105</c:v>
                </c:pt>
                <c:pt idx="1426">
                  <c:v>692.08000000005097</c:v>
                </c:pt>
                <c:pt idx="1427">
                  <c:v>692.16000000005101</c:v>
                </c:pt>
                <c:pt idx="1428">
                  <c:v>692.24000000005105</c:v>
                </c:pt>
                <c:pt idx="1429">
                  <c:v>692.32000000005098</c:v>
                </c:pt>
                <c:pt idx="1430">
                  <c:v>692.40000000005205</c:v>
                </c:pt>
                <c:pt idx="1431">
                  <c:v>692.48000000005197</c:v>
                </c:pt>
                <c:pt idx="1432">
                  <c:v>692.56000000005201</c:v>
                </c:pt>
                <c:pt idx="1433">
                  <c:v>692.64000000005205</c:v>
                </c:pt>
                <c:pt idx="1434">
                  <c:v>692.72000000005198</c:v>
                </c:pt>
                <c:pt idx="1435">
                  <c:v>692.80000000005202</c:v>
                </c:pt>
                <c:pt idx="1436">
                  <c:v>692.88000000005195</c:v>
                </c:pt>
                <c:pt idx="1437">
                  <c:v>692.96000000005199</c:v>
                </c:pt>
                <c:pt idx="1438">
                  <c:v>693.04000000005203</c:v>
                </c:pt>
                <c:pt idx="1439">
                  <c:v>693.12000000005196</c:v>
                </c:pt>
                <c:pt idx="1440">
                  <c:v>693.200000000052</c:v>
                </c:pt>
                <c:pt idx="1441">
                  <c:v>693.28000000005204</c:v>
                </c:pt>
                <c:pt idx="1442">
                  <c:v>693.36000000005197</c:v>
                </c:pt>
                <c:pt idx="1443">
                  <c:v>693.44000000005201</c:v>
                </c:pt>
                <c:pt idx="1444">
                  <c:v>693.52000000005205</c:v>
                </c:pt>
                <c:pt idx="1445">
                  <c:v>693.60000000005198</c:v>
                </c:pt>
                <c:pt idx="1446">
                  <c:v>693.68000000005202</c:v>
                </c:pt>
                <c:pt idx="1447">
                  <c:v>693.76000000005195</c:v>
                </c:pt>
                <c:pt idx="1448">
                  <c:v>693.84000000005199</c:v>
                </c:pt>
                <c:pt idx="1449">
                  <c:v>693.92000000005203</c:v>
                </c:pt>
                <c:pt idx="1450">
                  <c:v>694.00000000005195</c:v>
                </c:pt>
                <c:pt idx="1451">
                  <c:v>694.080000000052</c:v>
                </c:pt>
                <c:pt idx="1452">
                  <c:v>694.16000000005204</c:v>
                </c:pt>
                <c:pt idx="1453">
                  <c:v>694.24000000005196</c:v>
                </c:pt>
                <c:pt idx="1454">
                  <c:v>694.32000000005303</c:v>
                </c:pt>
                <c:pt idx="1455">
                  <c:v>694.40000000005307</c:v>
                </c:pt>
                <c:pt idx="1456">
                  <c:v>694.480000000053</c:v>
                </c:pt>
                <c:pt idx="1457">
                  <c:v>694.56000000005304</c:v>
                </c:pt>
                <c:pt idx="1458">
                  <c:v>694.64000000005308</c:v>
                </c:pt>
                <c:pt idx="1459">
                  <c:v>694.72000000005301</c:v>
                </c:pt>
                <c:pt idx="1460">
                  <c:v>694.80000000005305</c:v>
                </c:pt>
                <c:pt idx="1461">
                  <c:v>694.88000000005309</c:v>
                </c:pt>
                <c:pt idx="1462">
                  <c:v>694.96000000005301</c:v>
                </c:pt>
                <c:pt idx="1463">
                  <c:v>695.04000000005306</c:v>
                </c:pt>
                <c:pt idx="1464">
                  <c:v>695.1200000000531</c:v>
                </c:pt>
                <c:pt idx="1465">
                  <c:v>695.20000000005302</c:v>
                </c:pt>
                <c:pt idx="1466">
                  <c:v>695.28000000005295</c:v>
                </c:pt>
                <c:pt idx="1467">
                  <c:v>695.36000000005288</c:v>
                </c:pt>
                <c:pt idx="1468">
                  <c:v>695.44000000005303</c:v>
                </c:pt>
                <c:pt idx="1469">
                  <c:v>695.52000000005307</c:v>
                </c:pt>
                <c:pt idx="1470">
                  <c:v>695.600000000053</c:v>
                </c:pt>
                <c:pt idx="1471">
                  <c:v>695.68000000005304</c:v>
                </c:pt>
                <c:pt idx="1472">
                  <c:v>695.76000000005308</c:v>
                </c:pt>
                <c:pt idx="1473">
                  <c:v>695.8400000000529</c:v>
                </c:pt>
                <c:pt idx="1474">
                  <c:v>695.92000000005305</c:v>
                </c:pt>
                <c:pt idx="1475">
                  <c:v>696.00000000005309</c:v>
                </c:pt>
                <c:pt idx="1476">
                  <c:v>696.08000000005302</c:v>
                </c:pt>
                <c:pt idx="1477">
                  <c:v>696.16000000005295</c:v>
                </c:pt>
                <c:pt idx="1478">
                  <c:v>696.2400000000531</c:v>
                </c:pt>
                <c:pt idx="1479">
                  <c:v>696.3200000000536</c:v>
                </c:pt>
                <c:pt idx="1480">
                  <c:v>696.40000000005398</c:v>
                </c:pt>
                <c:pt idx="1481">
                  <c:v>696.48000000005402</c:v>
                </c:pt>
                <c:pt idx="1482">
                  <c:v>696.56000000005349</c:v>
                </c:pt>
                <c:pt idx="1483">
                  <c:v>696.64000000005399</c:v>
                </c:pt>
                <c:pt idx="1484">
                  <c:v>696.72000000005403</c:v>
                </c:pt>
                <c:pt idx="1485">
                  <c:v>696.80000000005396</c:v>
                </c:pt>
                <c:pt idx="1486">
                  <c:v>696.880000000054</c:v>
                </c:pt>
                <c:pt idx="1487">
                  <c:v>696.96000000005358</c:v>
                </c:pt>
                <c:pt idx="1488">
                  <c:v>697.04000000005396</c:v>
                </c:pt>
                <c:pt idx="1489">
                  <c:v>697.12000000005401</c:v>
                </c:pt>
                <c:pt idx="1490">
                  <c:v>697.20000000005405</c:v>
                </c:pt>
                <c:pt idx="1491">
                  <c:v>697.28000000005397</c:v>
                </c:pt>
                <c:pt idx="1492">
                  <c:v>697.36000000005356</c:v>
                </c:pt>
                <c:pt idx="1493">
                  <c:v>697.44000000005406</c:v>
                </c:pt>
                <c:pt idx="1494">
                  <c:v>697.52000000005398</c:v>
                </c:pt>
                <c:pt idx="1495">
                  <c:v>697.60000000005402</c:v>
                </c:pt>
                <c:pt idx="1496">
                  <c:v>697.68000000005395</c:v>
                </c:pt>
                <c:pt idx="1497">
                  <c:v>697.76000000005399</c:v>
                </c:pt>
                <c:pt idx="1498">
                  <c:v>697.84000000005358</c:v>
                </c:pt>
                <c:pt idx="1499">
                  <c:v>697.92000000005396</c:v>
                </c:pt>
                <c:pt idx="1500">
                  <c:v>698.000000000054</c:v>
                </c:pt>
                <c:pt idx="1501">
                  <c:v>698.08000000005404</c:v>
                </c:pt>
                <c:pt idx="1502">
                  <c:v>698.16000000005397</c:v>
                </c:pt>
                <c:pt idx="1503">
                  <c:v>698.24000000005503</c:v>
                </c:pt>
                <c:pt idx="1504">
                  <c:v>698.32000000005496</c:v>
                </c:pt>
                <c:pt idx="1505">
                  <c:v>698.400000000055</c:v>
                </c:pt>
                <c:pt idx="1506">
                  <c:v>698.48000000005504</c:v>
                </c:pt>
                <c:pt idx="1507">
                  <c:v>698.56000000005497</c:v>
                </c:pt>
                <c:pt idx="1508">
                  <c:v>698.64000000005501</c:v>
                </c:pt>
                <c:pt idx="1509">
                  <c:v>698.72000000005505</c:v>
                </c:pt>
                <c:pt idx="1510">
                  <c:v>698.80000000005498</c:v>
                </c:pt>
                <c:pt idx="1511">
                  <c:v>698.88000000005502</c:v>
                </c:pt>
                <c:pt idx="1512">
                  <c:v>698.96000000005449</c:v>
                </c:pt>
                <c:pt idx="1513">
                  <c:v>699.04000000005499</c:v>
                </c:pt>
                <c:pt idx="1514">
                  <c:v>699.12000000005503</c:v>
                </c:pt>
                <c:pt idx="1515">
                  <c:v>699.20000000005496</c:v>
                </c:pt>
                <c:pt idx="1516">
                  <c:v>699.280000000055</c:v>
                </c:pt>
                <c:pt idx="1517">
                  <c:v>699.36000000005458</c:v>
                </c:pt>
                <c:pt idx="1518">
                  <c:v>699.44000000005497</c:v>
                </c:pt>
                <c:pt idx="1519">
                  <c:v>699.52000000005501</c:v>
                </c:pt>
                <c:pt idx="1520">
                  <c:v>699.60000000005505</c:v>
                </c:pt>
                <c:pt idx="1521">
                  <c:v>699.68000000005497</c:v>
                </c:pt>
                <c:pt idx="1522">
                  <c:v>699.76000000005502</c:v>
                </c:pt>
                <c:pt idx="1523">
                  <c:v>699.84000000005506</c:v>
                </c:pt>
                <c:pt idx="1524">
                  <c:v>699.92000000005498</c:v>
                </c:pt>
                <c:pt idx="1525">
                  <c:v>700.00000000005502</c:v>
                </c:pt>
                <c:pt idx="1526">
                  <c:v>700.08000000005495</c:v>
                </c:pt>
                <c:pt idx="1527">
                  <c:v>700.16000000005499</c:v>
                </c:pt>
                <c:pt idx="1528">
                  <c:v>700.24000000005606</c:v>
                </c:pt>
                <c:pt idx="1529">
                  <c:v>700.32000000005598</c:v>
                </c:pt>
                <c:pt idx="1530">
                  <c:v>700.40000000005602</c:v>
                </c:pt>
                <c:pt idx="1531">
                  <c:v>700.48000000005595</c:v>
                </c:pt>
                <c:pt idx="1532">
                  <c:v>700.56000000005599</c:v>
                </c:pt>
                <c:pt idx="1533">
                  <c:v>700.64000000005603</c:v>
                </c:pt>
                <c:pt idx="1534">
                  <c:v>700.72000000005596</c:v>
                </c:pt>
                <c:pt idx="1535">
                  <c:v>700.800000000056</c:v>
                </c:pt>
                <c:pt idx="1536">
                  <c:v>700.88000000005604</c:v>
                </c:pt>
                <c:pt idx="1537">
                  <c:v>700.96000000005597</c:v>
                </c:pt>
                <c:pt idx="1538">
                  <c:v>701.04000000005601</c:v>
                </c:pt>
                <c:pt idx="1539">
                  <c:v>701.12000000005605</c:v>
                </c:pt>
                <c:pt idx="1540">
                  <c:v>701.20000000005598</c:v>
                </c:pt>
                <c:pt idx="1541">
                  <c:v>701.28000000005602</c:v>
                </c:pt>
                <c:pt idx="1542">
                  <c:v>701.36000000005549</c:v>
                </c:pt>
                <c:pt idx="1543">
                  <c:v>701.44000000005599</c:v>
                </c:pt>
                <c:pt idx="1544">
                  <c:v>701.52000000005603</c:v>
                </c:pt>
                <c:pt idx="1545">
                  <c:v>701.60000000005596</c:v>
                </c:pt>
                <c:pt idx="1546">
                  <c:v>701.680000000056</c:v>
                </c:pt>
                <c:pt idx="1547">
                  <c:v>701.76000000005604</c:v>
                </c:pt>
                <c:pt idx="1548">
                  <c:v>701.84000000005597</c:v>
                </c:pt>
                <c:pt idx="1549">
                  <c:v>701.92000000005601</c:v>
                </c:pt>
                <c:pt idx="1550">
                  <c:v>702.00000000005605</c:v>
                </c:pt>
                <c:pt idx="1551">
                  <c:v>702.08000000005597</c:v>
                </c:pt>
                <c:pt idx="1552">
                  <c:v>702.16000000005704</c:v>
                </c:pt>
                <c:pt idx="1553">
                  <c:v>702.24000000005697</c:v>
                </c:pt>
                <c:pt idx="1554">
                  <c:v>702.32000000005701</c:v>
                </c:pt>
                <c:pt idx="1555">
                  <c:v>702.40000000005705</c:v>
                </c:pt>
                <c:pt idx="1556">
                  <c:v>702.48000000005698</c:v>
                </c:pt>
                <c:pt idx="1557">
                  <c:v>702.56000000005702</c:v>
                </c:pt>
                <c:pt idx="1558">
                  <c:v>702.64000000005694</c:v>
                </c:pt>
                <c:pt idx="1559">
                  <c:v>702.72000000005698</c:v>
                </c:pt>
                <c:pt idx="1560">
                  <c:v>702.80000000005703</c:v>
                </c:pt>
                <c:pt idx="1561">
                  <c:v>702.88000000005695</c:v>
                </c:pt>
                <c:pt idx="1562">
                  <c:v>702.96000000005699</c:v>
                </c:pt>
                <c:pt idx="1563">
                  <c:v>703.04000000005703</c:v>
                </c:pt>
                <c:pt idx="1564">
                  <c:v>703.12000000005696</c:v>
                </c:pt>
                <c:pt idx="1565">
                  <c:v>703.200000000057</c:v>
                </c:pt>
                <c:pt idx="1566">
                  <c:v>703.28000000005704</c:v>
                </c:pt>
                <c:pt idx="1567">
                  <c:v>703.36000000005697</c:v>
                </c:pt>
                <c:pt idx="1568">
                  <c:v>703.44000000005701</c:v>
                </c:pt>
                <c:pt idx="1569">
                  <c:v>703.52000000005705</c:v>
                </c:pt>
                <c:pt idx="1570">
                  <c:v>703.60000000005698</c:v>
                </c:pt>
                <c:pt idx="1571">
                  <c:v>703.68000000005702</c:v>
                </c:pt>
                <c:pt idx="1572">
                  <c:v>703.76000000005695</c:v>
                </c:pt>
                <c:pt idx="1573">
                  <c:v>703.84000000005699</c:v>
                </c:pt>
                <c:pt idx="1574">
                  <c:v>703.92000000005703</c:v>
                </c:pt>
                <c:pt idx="1575">
                  <c:v>704.00000000005696</c:v>
                </c:pt>
                <c:pt idx="1576">
                  <c:v>704.08000000005802</c:v>
                </c:pt>
                <c:pt idx="1577">
                  <c:v>704.16000000005795</c:v>
                </c:pt>
                <c:pt idx="1578">
                  <c:v>704.2400000000581</c:v>
                </c:pt>
                <c:pt idx="1579">
                  <c:v>704.32000000005803</c:v>
                </c:pt>
                <c:pt idx="1580">
                  <c:v>704.40000000005807</c:v>
                </c:pt>
                <c:pt idx="1581">
                  <c:v>704.480000000058</c:v>
                </c:pt>
                <c:pt idx="1582">
                  <c:v>704.56000000005804</c:v>
                </c:pt>
                <c:pt idx="1583">
                  <c:v>704.64000000005808</c:v>
                </c:pt>
                <c:pt idx="1584">
                  <c:v>704.72000000005801</c:v>
                </c:pt>
                <c:pt idx="1585">
                  <c:v>704.80000000005805</c:v>
                </c:pt>
                <c:pt idx="1586">
                  <c:v>704.88000000005809</c:v>
                </c:pt>
                <c:pt idx="1587">
                  <c:v>704.96000000005802</c:v>
                </c:pt>
                <c:pt idx="1588">
                  <c:v>705.04000000005794</c:v>
                </c:pt>
                <c:pt idx="1589">
                  <c:v>705.1200000000581</c:v>
                </c:pt>
                <c:pt idx="1590">
                  <c:v>705.20000000005803</c:v>
                </c:pt>
                <c:pt idx="1591">
                  <c:v>705.28000000005795</c:v>
                </c:pt>
                <c:pt idx="1592">
                  <c:v>705.36000000005788</c:v>
                </c:pt>
                <c:pt idx="1593">
                  <c:v>705.44000000005803</c:v>
                </c:pt>
                <c:pt idx="1594">
                  <c:v>705.52000000005808</c:v>
                </c:pt>
                <c:pt idx="1595">
                  <c:v>705.600000000058</c:v>
                </c:pt>
                <c:pt idx="1596">
                  <c:v>705.68000000005804</c:v>
                </c:pt>
                <c:pt idx="1597">
                  <c:v>705.76000000005808</c:v>
                </c:pt>
                <c:pt idx="1598">
                  <c:v>705.8400000000579</c:v>
                </c:pt>
                <c:pt idx="1599">
                  <c:v>705.92000000005805</c:v>
                </c:pt>
                <c:pt idx="1600">
                  <c:v>706.00000000005809</c:v>
                </c:pt>
                <c:pt idx="1601">
                  <c:v>706.08000000005904</c:v>
                </c:pt>
                <c:pt idx="1602">
                  <c:v>706.16000000005897</c:v>
                </c:pt>
                <c:pt idx="1603">
                  <c:v>706.24000000005901</c:v>
                </c:pt>
                <c:pt idx="1604">
                  <c:v>706.3200000000586</c:v>
                </c:pt>
                <c:pt idx="1605">
                  <c:v>706.40000000005898</c:v>
                </c:pt>
                <c:pt idx="1606">
                  <c:v>706.48000000005902</c:v>
                </c:pt>
                <c:pt idx="1607">
                  <c:v>706.56000000005849</c:v>
                </c:pt>
                <c:pt idx="1608">
                  <c:v>706.64000000005899</c:v>
                </c:pt>
                <c:pt idx="1609">
                  <c:v>706.72000000005903</c:v>
                </c:pt>
                <c:pt idx="1610">
                  <c:v>706.80000000005896</c:v>
                </c:pt>
                <c:pt idx="1611">
                  <c:v>706.880000000059</c:v>
                </c:pt>
                <c:pt idx="1612">
                  <c:v>706.96000000005859</c:v>
                </c:pt>
                <c:pt idx="1613">
                  <c:v>707.04000000005897</c:v>
                </c:pt>
                <c:pt idx="1614">
                  <c:v>707.12000000005901</c:v>
                </c:pt>
                <c:pt idx="1615">
                  <c:v>707.20000000005905</c:v>
                </c:pt>
                <c:pt idx="1616">
                  <c:v>707.28000000005898</c:v>
                </c:pt>
                <c:pt idx="1617">
                  <c:v>707.36000000005856</c:v>
                </c:pt>
                <c:pt idx="1618">
                  <c:v>707.44000000005849</c:v>
                </c:pt>
                <c:pt idx="1619">
                  <c:v>707.52000000005899</c:v>
                </c:pt>
                <c:pt idx="1620">
                  <c:v>707.60000000005903</c:v>
                </c:pt>
                <c:pt idx="1621">
                  <c:v>707.68000000005895</c:v>
                </c:pt>
                <c:pt idx="1622">
                  <c:v>707.76000000005899</c:v>
                </c:pt>
                <c:pt idx="1623">
                  <c:v>707.84000000005858</c:v>
                </c:pt>
                <c:pt idx="1624">
                  <c:v>707.92000000005896</c:v>
                </c:pt>
                <c:pt idx="1625">
                  <c:v>708.00000000006003</c:v>
                </c:pt>
                <c:pt idx="1626">
                  <c:v>708.08000000005995</c:v>
                </c:pt>
                <c:pt idx="1627">
                  <c:v>708.16000000005999</c:v>
                </c:pt>
                <c:pt idx="1628">
                  <c:v>708.24000000006004</c:v>
                </c:pt>
                <c:pt idx="1629">
                  <c:v>708.32000000005996</c:v>
                </c:pt>
                <c:pt idx="1630">
                  <c:v>708.40000000006</c:v>
                </c:pt>
                <c:pt idx="1631">
                  <c:v>708.48000000006004</c:v>
                </c:pt>
                <c:pt idx="1632">
                  <c:v>708.56000000005997</c:v>
                </c:pt>
                <c:pt idx="1633">
                  <c:v>708.64000000006001</c:v>
                </c:pt>
                <c:pt idx="1634">
                  <c:v>708.72000000006005</c:v>
                </c:pt>
                <c:pt idx="1635">
                  <c:v>708.80000000005998</c:v>
                </c:pt>
                <c:pt idx="1636">
                  <c:v>708.88000000006002</c:v>
                </c:pt>
                <c:pt idx="1637">
                  <c:v>708.96000000005949</c:v>
                </c:pt>
                <c:pt idx="1638">
                  <c:v>709.04000000005999</c:v>
                </c:pt>
                <c:pt idx="1639">
                  <c:v>709.12000000006003</c:v>
                </c:pt>
                <c:pt idx="1640">
                  <c:v>709.20000000005996</c:v>
                </c:pt>
                <c:pt idx="1641">
                  <c:v>709.28000000006</c:v>
                </c:pt>
                <c:pt idx="1642">
                  <c:v>709.36000000005959</c:v>
                </c:pt>
                <c:pt idx="1643">
                  <c:v>709.44000000005997</c:v>
                </c:pt>
                <c:pt idx="1644">
                  <c:v>709.52000000006001</c:v>
                </c:pt>
                <c:pt idx="1645">
                  <c:v>709.60000000006005</c:v>
                </c:pt>
                <c:pt idx="1646">
                  <c:v>709.68000000005998</c:v>
                </c:pt>
                <c:pt idx="1647">
                  <c:v>709.76000000006002</c:v>
                </c:pt>
                <c:pt idx="1648">
                  <c:v>709.84000000005949</c:v>
                </c:pt>
                <c:pt idx="1649">
                  <c:v>709.92000000005999</c:v>
                </c:pt>
                <c:pt idx="1650">
                  <c:v>710.00000000006105</c:v>
                </c:pt>
                <c:pt idx="1651">
                  <c:v>710.08000000006098</c:v>
                </c:pt>
                <c:pt idx="1652">
                  <c:v>710.16000000006102</c:v>
                </c:pt>
                <c:pt idx="1653">
                  <c:v>710.24000000006095</c:v>
                </c:pt>
                <c:pt idx="1654">
                  <c:v>710.32000000006099</c:v>
                </c:pt>
                <c:pt idx="1655">
                  <c:v>710.40000000006103</c:v>
                </c:pt>
                <c:pt idx="1656">
                  <c:v>710.48000000006095</c:v>
                </c:pt>
                <c:pt idx="1657">
                  <c:v>710.560000000061</c:v>
                </c:pt>
                <c:pt idx="1658">
                  <c:v>710.64000000006104</c:v>
                </c:pt>
                <c:pt idx="1659">
                  <c:v>710.72000000006096</c:v>
                </c:pt>
                <c:pt idx="1660">
                  <c:v>710.800000000061</c:v>
                </c:pt>
                <c:pt idx="1661">
                  <c:v>710.88000000006105</c:v>
                </c:pt>
                <c:pt idx="1662">
                  <c:v>710.96000000006097</c:v>
                </c:pt>
                <c:pt idx="1663">
                  <c:v>711.04000000006101</c:v>
                </c:pt>
                <c:pt idx="1664">
                  <c:v>711.12000000006105</c:v>
                </c:pt>
                <c:pt idx="1665">
                  <c:v>711.20000000006098</c:v>
                </c:pt>
                <c:pt idx="1666">
                  <c:v>711.28000000006102</c:v>
                </c:pt>
                <c:pt idx="1667">
                  <c:v>711.3600000000605</c:v>
                </c:pt>
                <c:pt idx="1668">
                  <c:v>711.44000000006099</c:v>
                </c:pt>
                <c:pt idx="1669">
                  <c:v>711.52000000006103</c:v>
                </c:pt>
                <c:pt idx="1670">
                  <c:v>711.60000000006096</c:v>
                </c:pt>
                <c:pt idx="1671">
                  <c:v>711.680000000061</c:v>
                </c:pt>
                <c:pt idx="1672">
                  <c:v>711.76000000006104</c:v>
                </c:pt>
                <c:pt idx="1673">
                  <c:v>711.84000000006097</c:v>
                </c:pt>
                <c:pt idx="1674">
                  <c:v>711.92000000006203</c:v>
                </c:pt>
                <c:pt idx="1675">
                  <c:v>712.00000000006196</c:v>
                </c:pt>
                <c:pt idx="1676">
                  <c:v>712.080000000062</c:v>
                </c:pt>
                <c:pt idx="1677">
                  <c:v>712.16000000006204</c:v>
                </c:pt>
                <c:pt idx="1678">
                  <c:v>712.24000000006197</c:v>
                </c:pt>
                <c:pt idx="1679">
                  <c:v>712.32000000006201</c:v>
                </c:pt>
                <c:pt idx="1680">
                  <c:v>712.40000000006205</c:v>
                </c:pt>
                <c:pt idx="1681">
                  <c:v>712.48000000006198</c:v>
                </c:pt>
                <c:pt idx="1682">
                  <c:v>712.56000000006202</c:v>
                </c:pt>
                <c:pt idx="1683">
                  <c:v>712.64000000006195</c:v>
                </c:pt>
                <c:pt idx="1684">
                  <c:v>712.72000000006199</c:v>
                </c:pt>
                <c:pt idx="1685">
                  <c:v>712.80000000006203</c:v>
                </c:pt>
                <c:pt idx="1686">
                  <c:v>712.88000000006195</c:v>
                </c:pt>
                <c:pt idx="1687">
                  <c:v>712.960000000062</c:v>
                </c:pt>
                <c:pt idx="1688">
                  <c:v>713.04000000006204</c:v>
                </c:pt>
                <c:pt idx="1689">
                  <c:v>713.12000000006196</c:v>
                </c:pt>
                <c:pt idx="1690">
                  <c:v>713.200000000062</c:v>
                </c:pt>
                <c:pt idx="1691">
                  <c:v>713.28000000006205</c:v>
                </c:pt>
                <c:pt idx="1692">
                  <c:v>713.36000000006197</c:v>
                </c:pt>
                <c:pt idx="1693">
                  <c:v>713.44000000006201</c:v>
                </c:pt>
                <c:pt idx="1694">
                  <c:v>713.52000000006205</c:v>
                </c:pt>
                <c:pt idx="1695">
                  <c:v>713.60000000006198</c:v>
                </c:pt>
                <c:pt idx="1696">
                  <c:v>713.68000000006202</c:v>
                </c:pt>
                <c:pt idx="1697">
                  <c:v>713.76000000006195</c:v>
                </c:pt>
                <c:pt idx="1698">
                  <c:v>713.84000000006199</c:v>
                </c:pt>
                <c:pt idx="1699">
                  <c:v>713.92000000006306</c:v>
                </c:pt>
                <c:pt idx="1700">
                  <c:v>714.0000000000631</c:v>
                </c:pt>
                <c:pt idx="1701">
                  <c:v>714.08000000006302</c:v>
                </c:pt>
                <c:pt idx="1702">
                  <c:v>714.16000000006295</c:v>
                </c:pt>
                <c:pt idx="1703">
                  <c:v>714.24000000006311</c:v>
                </c:pt>
                <c:pt idx="1704">
                  <c:v>714.32000000006303</c:v>
                </c:pt>
                <c:pt idx="1705">
                  <c:v>714.40000000006307</c:v>
                </c:pt>
                <c:pt idx="1706">
                  <c:v>714.480000000063</c:v>
                </c:pt>
                <c:pt idx="1707">
                  <c:v>714.56000000006304</c:v>
                </c:pt>
                <c:pt idx="1708">
                  <c:v>714.64000000006308</c:v>
                </c:pt>
                <c:pt idx="1709">
                  <c:v>714.72000000006301</c:v>
                </c:pt>
                <c:pt idx="1710">
                  <c:v>714.80000000006305</c:v>
                </c:pt>
                <c:pt idx="1711">
                  <c:v>714.88000000006309</c:v>
                </c:pt>
                <c:pt idx="1712">
                  <c:v>714.96000000006302</c:v>
                </c:pt>
                <c:pt idx="1713">
                  <c:v>715.04000000006295</c:v>
                </c:pt>
                <c:pt idx="1714">
                  <c:v>715.1200000000631</c:v>
                </c:pt>
                <c:pt idx="1715">
                  <c:v>715.20000000006303</c:v>
                </c:pt>
                <c:pt idx="1716">
                  <c:v>715.28000000006307</c:v>
                </c:pt>
                <c:pt idx="1717">
                  <c:v>715.36000000006288</c:v>
                </c:pt>
                <c:pt idx="1718">
                  <c:v>715.44000000006304</c:v>
                </c:pt>
                <c:pt idx="1719">
                  <c:v>715.52000000006308</c:v>
                </c:pt>
                <c:pt idx="1720">
                  <c:v>715.60000000006301</c:v>
                </c:pt>
                <c:pt idx="1721">
                  <c:v>715.68000000006305</c:v>
                </c:pt>
                <c:pt idx="1722">
                  <c:v>715.76000000006309</c:v>
                </c:pt>
                <c:pt idx="1723">
                  <c:v>715.84000000006358</c:v>
                </c:pt>
                <c:pt idx="1724">
                  <c:v>715.92000000006396</c:v>
                </c:pt>
                <c:pt idx="1725">
                  <c:v>716.00000000006401</c:v>
                </c:pt>
                <c:pt idx="1726">
                  <c:v>716.08000000006405</c:v>
                </c:pt>
                <c:pt idx="1727">
                  <c:v>716.16000000006397</c:v>
                </c:pt>
                <c:pt idx="1728">
                  <c:v>716.24000000006401</c:v>
                </c:pt>
                <c:pt idx="1729">
                  <c:v>716.32000000006406</c:v>
                </c:pt>
                <c:pt idx="1730">
                  <c:v>716.40000000006398</c:v>
                </c:pt>
                <c:pt idx="1731">
                  <c:v>716.48000000006402</c:v>
                </c:pt>
                <c:pt idx="1732">
                  <c:v>716.5600000000635</c:v>
                </c:pt>
                <c:pt idx="1733">
                  <c:v>716.64000000006399</c:v>
                </c:pt>
                <c:pt idx="1734">
                  <c:v>716.72000000006403</c:v>
                </c:pt>
                <c:pt idx="1735">
                  <c:v>716.80000000006396</c:v>
                </c:pt>
                <c:pt idx="1736">
                  <c:v>716.880000000064</c:v>
                </c:pt>
                <c:pt idx="1737">
                  <c:v>716.96000000006359</c:v>
                </c:pt>
                <c:pt idx="1738">
                  <c:v>717.04000000006397</c:v>
                </c:pt>
                <c:pt idx="1739">
                  <c:v>717.12000000006401</c:v>
                </c:pt>
                <c:pt idx="1740">
                  <c:v>717.20000000006405</c:v>
                </c:pt>
                <c:pt idx="1741">
                  <c:v>717.28000000006398</c:v>
                </c:pt>
                <c:pt idx="1742">
                  <c:v>717.36000000006356</c:v>
                </c:pt>
                <c:pt idx="1743">
                  <c:v>717.44000000006349</c:v>
                </c:pt>
                <c:pt idx="1744">
                  <c:v>717.52000000006399</c:v>
                </c:pt>
                <c:pt idx="1745">
                  <c:v>717.60000000006403</c:v>
                </c:pt>
                <c:pt idx="1746">
                  <c:v>717.68000000006396</c:v>
                </c:pt>
                <c:pt idx="1747">
                  <c:v>717.760000000064</c:v>
                </c:pt>
                <c:pt idx="1748">
                  <c:v>717.84000000006449</c:v>
                </c:pt>
                <c:pt idx="1749">
                  <c:v>717.92000000006499</c:v>
                </c:pt>
                <c:pt idx="1750">
                  <c:v>718.00000000006503</c:v>
                </c:pt>
                <c:pt idx="1751">
                  <c:v>718.08000000006496</c:v>
                </c:pt>
                <c:pt idx="1752">
                  <c:v>718.160000000065</c:v>
                </c:pt>
                <c:pt idx="1753">
                  <c:v>718.24000000006504</c:v>
                </c:pt>
                <c:pt idx="1754">
                  <c:v>718.32000000006497</c:v>
                </c:pt>
                <c:pt idx="1755">
                  <c:v>718.40000000006501</c:v>
                </c:pt>
                <c:pt idx="1756">
                  <c:v>718.48000000006505</c:v>
                </c:pt>
                <c:pt idx="1757">
                  <c:v>718.56000000006497</c:v>
                </c:pt>
                <c:pt idx="1758">
                  <c:v>718.64000000006502</c:v>
                </c:pt>
                <c:pt idx="1759">
                  <c:v>718.72000000006506</c:v>
                </c:pt>
                <c:pt idx="1760">
                  <c:v>718.80000000006498</c:v>
                </c:pt>
                <c:pt idx="1761">
                  <c:v>718.88000000006502</c:v>
                </c:pt>
                <c:pt idx="1762">
                  <c:v>718.9600000000645</c:v>
                </c:pt>
                <c:pt idx="1763">
                  <c:v>719.04000000006499</c:v>
                </c:pt>
                <c:pt idx="1764">
                  <c:v>719.12000000006503</c:v>
                </c:pt>
                <c:pt idx="1765">
                  <c:v>719.20000000006496</c:v>
                </c:pt>
                <c:pt idx="1766">
                  <c:v>719.280000000065</c:v>
                </c:pt>
                <c:pt idx="1767">
                  <c:v>719.36000000006459</c:v>
                </c:pt>
                <c:pt idx="1768">
                  <c:v>719.44000000006497</c:v>
                </c:pt>
                <c:pt idx="1769">
                  <c:v>719.52000000006501</c:v>
                </c:pt>
                <c:pt idx="1770">
                  <c:v>719.60000000006505</c:v>
                </c:pt>
                <c:pt idx="1771">
                  <c:v>719.68000000006498</c:v>
                </c:pt>
                <c:pt idx="1772">
                  <c:v>719.76000000006604</c:v>
                </c:pt>
                <c:pt idx="1773">
                  <c:v>719.84000000006597</c:v>
                </c:pt>
                <c:pt idx="1774">
                  <c:v>719.92000000006601</c:v>
                </c:pt>
                <c:pt idx="1775">
                  <c:v>720.00000000006605</c:v>
                </c:pt>
                <c:pt idx="1776">
                  <c:v>720.08000000006598</c:v>
                </c:pt>
                <c:pt idx="1777">
                  <c:v>720.16000000006602</c:v>
                </c:pt>
                <c:pt idx="1778">
                  <c:v>720.24000000006595</c:v>
                </c:pt>
                <c:pt idx="1779">
                  <c:v>720.32000000006599</c:v>
                </c:pt>
                <c:pt idx="1780">
                  <c:v>720.40000000006603</c:v>
                </c:pt>
                <c:pt idx="1781">
                  <c:v>720.48000000006596</c:v>
                </c:pt>
                <c:pt idx="1782">
                  <c:v>720.560000000066</c:v>
                </c:pt>
                <c:pt idx="1783">
                  <c:v>720.64000000006604</c:v>
                </c:pt>
                <c:pt idx="1784">
                  <c:v>720.72000000006597</c:v>
                </c:pt>
                <c:pt idx="1785">
                  <c:v>720.80000000006601</c:v>
                </c:pt>
                <c:pt idx="1786">
                  <c:v>720.88000000006605</c:v>
                </c:pt>
                <c:pt idx="1787">
                  <c:v>720.96000000006597</c:v>
                </c:pt>
                <c:pt idx="1788">
                  <c:v>721.04000000006602</c:v>
                </c:pt>
                <c:pt idx="1789">
                  <c:v>721.12000000006606</c:v>
                </c:pt>
                <c:pt idx="1790">
                  <c:v>721.20000000006598</c:v>
                </c:pt>
                <c:pt idx="1791">
                  <c:v>721.28000000006602</c:v>
                </c:pt>
                <c:pt idx="1792">
                  <c:v>721.3600000000655</c:v>
                </c:pt>
                <c:pt idx="1793">
                  <c:v>721.44000000006599</c:v>
                </c:pt>
                <c:pt idx="1794">
                  <c:v>721.52000000006603</c:v>
                </c:pt>
                <c:pt idx="1795">
                  <c:v>721.60000000006596</c:v>
                </c:pt>
                <c:pt idx="1796">
                  <c:v>721.68000000006703</c:v>
                </c:pt>
                <c:pt idx="1797">
                  <c:v>721.76000000006695</c:v>
                </c:pt>
                <c:pt idx="1798">
                  <c:v>721.84000000006699</c:v>
                </c:pt>
                <c:pt idx="1799">
                  <c:v>721.92000000006703</c:v>
                </c:pt>
                <c:pt idx="1800">
                  <c:v>722.00000000006696</c:v>
                </c:pt>
                <c:pt idx="1801">
                  <c:v>722.080000000067</c:v>
                </c:pt>
                <c:pt idx="1802">
                  <c:v>722.16000000006704</c:v>
                </c:pt>
                <c:pt idx="1803">
                  <c:v>722.24000000006697</c:v>
                </c:pt>
                <c:pt idx="1804">
                  <c:v>722.32000000006701</c:v>
                </c:pt>
                <c:pt idx="1805">
                  <c:v>722.40000000006705</c:v>
                </c:pt>
                <c:pt idx="1806">
                  <c:v>722.48000000006698</c:v>
                </c:pt>
                <c:pt idx="1807">
                  <c:v>722.56000000006702</c:v>
                </c:pt>
                <c:pt idx="1808">
                  <c:v>722.64000000006695</c:v>
                </c:pt>
                <c:pt idx="1809">
                  <c:v>722.72000000006699</c:v>
                </c:pt>
                <c:pt idx="1810">
                  <c:v>722.80000000006703</c:v>
                </c:pt>
                <c:pt idx="1811">
                  <c:v>722.88000000006696</c:v>
                </c:pt>
                <c:pt idx="1812">
                  <c:v>722.960000000067</c:v>
                </c:pt>
                <c:pt idx="1813">
                  <c:v>723.04000000006704</c:v>
                </c:pt>
                <c:pt idx="1814">
                  <c:v>723.12000000006697</c:v>
                </c:pt>
                <c:pt idx="1815">
                  <c:v>723.20000000006701</c:v>
                </c:pt>
                <c:pt idx="1816">
                  <c:v>723.28000000006705</c:v>
                </c:pt>
                <c:pt idx="1817">
                  <c:v>723.36000000006698</c:v>
                </c:pt>
                <c:pt idx="1818">
                  <c:v>723.44000000006702</c:v>
                </c:pt>
                <c:pt idx="1819">
                  <c:v>723.52000000006694</c:v>
                </c:pt>
                <c:pt idx="1820">
                  <c:v>723.60000000006698</c:v>
                </c:pt>
                <c:pt idx="1821">
                  <c:v>723.68000000006805</c:v>
                </c:pt>
                <c:pt idx="1822">
                  <c:v>723.76000000006809</c:v>
                </c:pt>
                <c:pt idx="1823">
                  <c:v>723.84000000006802</c:v>
                </c:pt>
                <c:pt idx="1824">
                  <c:v>723.92000000006794</c:v>
                </c:pt>
                <c:pt idx="1825">
                  <c:v>724.0000000000681</c:v>
                </c:pt>
                <c:pt idx="1826">
                  <c:v>724.08000000006803</c:v>
                </c:pt>
                <c:pt idx="1827">
                  <c:v>724.16000000006795</c:v>
                </c:pt>
                <c:pt idx="1828">
                  <c:v>724.24000000006811</c:v>
                </c:pt>
                <c:pt idx="1829">
                  <c:v>724.32000000006803</c:v>
                </c:pt>
                <c:pt idx="1830">
                  <c:v>724.40000000006808</c:v>
                </c:pt>
                <c:pt idx="1831">
                  <c:v>724.480000000068</c:v>
                </c:pt>
                <c:pt idx="1832">
                  <c:v>724.56000000006804</c:v>
                </c:pt>
                <c:pt idx="1833">
                  <c:v>724.64000000006808</c:v>
                </c:pt>
                <c:pt idx="1834">
                  <c:v>724.72000000006801</c:v>
                </c:pt>
                <c:pt idx="1835">
                  <c:v>724.80000000006805</c:v>
                </c:pt>
                <c:pt idx="1836">
                  <c:v>724.88000000006809</c:v>
                </c:pt>
                <c:pt idx="1837">
                  <c:v>724.96000000006802</c:v>
                </c:pt>
                <c:pt idx="1838">
                  <c:v>725.04000000006795</c:v>
                </c:pt>
                <c:pt idx="1839">
                  <c:v>725.1200000000681</c:v>
                </c:pt>
                <c:pt idx="1840">
                  <c:v>725.20000000006803</c:v>
                </c:pt>
                <c:pt idx="1841">
                  <c:v>725.28000000006807</c:v>
                </c:pt>
                <c:pt idx="1842">
                  <c:v>725.36000000006788</c:v>
                </c:pt>
                <c:pt idx="1843">
                  <c:v>725.44000000006804</c:v>
                </c:pt>
                <c:pt idx="1844">
                  <c:v>725.52000000006808</c:v>
                </c:pt>
                <c:pt idx="1845">
                  <c:v>725.60000000006903</c:v>
                </c:pt>
                <c:pt idx="1846">
                  <c:v>725.68000000006896</c:v>
                </c:pt>
                <c:pt idx="1847">
                  <c:v>725.760000000069</c:v>
                </c:pt>
                <c:pt idx="1848">
                  <c:v>725.84000000006858</c:v>
                </c:pt>
                <c:pt idx="1849">
                  <c:v>725.92000000006897</c:v>
                </c:pt>
                <c:pt idx="1850">
                  <c:v>726.00000000006901</c:v>
                </c:pt>
                <c:pt idx="1851">
                  <c:v>726.08000000006905</c:v>
                </c:pt>
                <c:pt idx="1852">
                  <c:v>726.16000000006898</c:v>
                </c:pt>
                <c:pt idx="1853">
                  <c:v>726.24000000006902</c:v>
                </c:pt>
                <c:pt idx="1854">
                  <c:v>726.32000000006849</c:v>
                </c:pt>
                <c:pt idx="1855">
                  <c:v>726.40000000006899</c:v>
                </c:pt>
                <c:pt idx="1856">
                  <c:v>726.48000000006903</c:v>
                </c:pt>
                <c:pt idx="1857">
                  <c:v>726.5600000000685</c:v>
                </c:pt>
                <c:pt idx="1858">
                  <c:v>726.64000000006899</c:v>
                </c:pt>
                <c:pt idx="1859">
                  <c:v>726.72000000006904</c:v>
                </c:pt>
                <c:pt idx="1860">
                  <c:v>726.80000000006896</c:v>
                </c:pt>
                <c:pt idx="1861">
                  <c:v>726.880000000069</c:v>
                </c:pt>
                <c:pt idx="1862">
                  <c:v>726.96000000006859</c:v>
                </c:pt>
                <c:pt idx="1863">
                  <c:v>727.04000000006897</c:v>
                </c:pt>
                <c:pt idx="1864">
                  <c:v>727.12000000006901</c:v>
                </c:pt>
                <c:pt idx="1865">
                  <c:v>727.20000000006905</c:v>
                </c:pt>
                <c:pt idx="1866">
                  <c:v>727.28000000006898</c:v>
                </c:pt>
                <c:pt idx="1867">
                  <c:v>727.36000000006857</c:v>
                </c:pt>
                <c:pt idx="1868">
                  <c:v>727.44000000006849</c:v>
                </c:pt>
                <c:pt idx="1869">
                  <c:v>727.52000000006899</c:v>
                </c:pt>
                <c:pt idx="1870">
                  <c:v>727.60000000007005</c:v>
                </c:pt>
                <c:pt idx="1871">
                  <c:v>727.68000000006998</c:v>
                </c:pt>
                <c:pt idx="1872">
                  <c:v>727.76000000007002</c:v>
                </c:pt>
                <c:pt idx="1873">
                  <c:v>727.84000000006949</c:v>
                </c:pt>
                <c:pt idx="1874">
                  <c:v>727.92000000006999</c:v>
                </c:pt>
                <c:pt idx="1875">
                  <c:v>728.00000000007003</c:v>
                </c:pt>
                <c:pt idx="1876">
                  <c:v>728.08000000006996</c:v>
                </c:pt>
                <c:pt idx="1877">
                  <c:v>728.16000000007</c:v>
                </c:pt>
                <c:pt idx="1878">
                  <c:v>728.24000000007004</c:v>
                </c:pt>
                <c:pt idx="1879">
                  <c:v>728.32000000006997</c:v>
                </c:pt>
                <c:pt idx="1880">
                  <c:v>728.40000000007001</c:v>
                </c:pt>
                <c:pt idx="1881">
                  <c:v>728.48000000007005</c:v>
                </c:pt>
                <c:pt idx="1882">
                  <c:v>728.56000000006998</c:v>
                </c:pt>
                <c:pt idx="1883">
                  <c:v>728.64000000007002</c:v>
                </c:pt>
                <c:pt idx="1884">
                  <c:v>728.72000000006994</c:v>
                </c:pt>
                <c:pt idx="1885">
                  <c:v>728.80000000006999</c:v>
                </c:pt>
                <c:pt idx="1886">
                  <c:v>728.88000000007003</c:v>
                </c:pt>
                <c:pt idx="1887">
                  <c:v>728.9600000000695</c:v>
                </c:pt>
                <c:pt idx="1888">
                  <c:v>729.04000000006999</c:v>
                </c:pt>
                <c:pt idx="1889">
                  <c:v>729.12000000007004</c:v>
                </c:pt>
                <c:pt idx="1890">
                  <c:v>729.20000000006996</c:v>
                </c:pt>
                <c:pt idx="1891">
                  <c:v>729.28000000007</c:v>
                </c:pt>
                <c:pt idx="1892">
                  <c:v>729.36000000006959</c:v>
                </c:pt>
                <c:pt idx="1893">
                  <c:v>729.44000000006997</c:v>
                </c:pt>
                <c:pt idx="1894">
                  <c:v>729.52000000007104</c:v>
                </c:pt>
                <c:pt idx="1895">
                  <c:v>729.60000000007096</c:v>
                </c:pt>
                <c:pt idx="1896">
                  <c:v>729.680000000071</c:v>
                </c:pt>
                <c:pt idx="1897">
                  <c:v>729.76000000007105</c:v>
                </c:pt>
                <c:pt idx="1898">
                  <c:v>729.84000000007097</c:v>
                </c:pt>
                <c:pt idx="1899">
                  <c:v>729.92000000007101</c:v>
                </c:pt>
                <c:pt idx="1900">
                  <c:v>730.00000000007105</c:v>
                </c:pt>
                <c:pt idx="1901">
                  <c:v>730.08000000007098</c:v>
                </c:pt>
                <c:pt idx="1902">
                  <c:v>730.16000000007102</c:v>
                </c:pt>
                <c:pt idx="1903">
                  <c:v>730.24000000007095</c:v>
                </c:pt>
                <c:pt idx="1904">
                  <c:v>730.32000000007099</c:v>
                </c:pt>
                <c:pt idx="1905">
                  <c:v>730.40000000007103</c:v>
                </c:pt>
                <c:pt idx="1906">
                  <c:v>730.48000000007096</c:v>
                </c:pt>
                <c:pt idx="1907">
                  <c:v>730.560000000071</c:v>
                </c:pt>
                <c:pt idx="1908">
                  <c:v>730.64000000007104</c:v>
                </c:pt>
                <c:pt idx="1909">
                  <c:v>730.72000000007097</c:v>
                </c:pt>
                <c:pt idx="1910">
                  <c:v>730.80000000007101</c:v>
                </c:pt>
                <c:pt idx="1911">
                  <c:v>730.88000000007105</c:v>
                </c:pt>
                <c:pt idx="1912">
                  <c:v>730.96000000007098</c:v>
                </c:pt>
                <c:pt idx="1913">
                  <c:v>731.04000000007102</c:v>
                </c:pt>
                <c:pt idx="1914">
                  <c:v>731.12000000007095</c:v>
                </c:pt>
                <c:pt idx="1915">
                  <c:v>731.20000000007099</c:v>
                </c:pt>
                <c:pt idx="1916">
                  <c:v>731.28000000007103</c:v>
                </c:pt>
                <c:pt idx="1917">
                  <c:v>731.3600000000705</c:v>
                </c:pt>
                <c:pt idx="1918">
                  <c:v>731.440000000071</c:v>
                </c:pt>
                <c:pt idx="1919">
                  <c:v>731.52000000007195</c:v>
                </c:pt>
                <c:pt idx="1920">
                  <c:v>731.60000000007199</c:v>
                </c:pt>
                <c:pt idx="1921">
                  <c:v>731.68000000007203</c:v>
                </c:pt>
                <c:pt idx="1922">
                  <c:v>731.76000000007195</c:v>
                </c:pt>
                <c:pt idx="1923">
                  <c:v>731.840000000072</c:v>
                </c:pt>
                <c:pt idx="1924">
                  <c:v>731.92000000007204</c:v>
                </c:pt>
                <c:pt idx="1925">
                  <c:v>732.00000000007196</c:v>
                </c:pt>
                <c:pt idx="1926">
                  <c:v>732.080000000072</c:v>
                </c:pt>
                <c:pt idx="1927">
                  <c:v>732.16000000007205</c:v>
                </c:pt>
                <c:pt idx="1928">
                  <c:v>732.24000000007197</c:v>
                </c:pt>
                <c:pt idx="1929">
                  <c:v>732.32000000007201</c:v>
                </c:pt>
                <c:pt idx="1930">
                  <c:v>732.40000000007205</c:v>
                </c:pt>
                <c:pt idx="1931">
                  <c:v>732.48000000007198</c:v>
                </c:pt>
                <c:pt idx="1932">
                  <c:v>732.56000000007202</c:v>
                </c:pt>
                <c:pt idx="1933">
                  <c:v>732.64000000007195</c:v>
                </c:pt>
                <c:pt idx="1934">
                  <c:v>732.72000000007199</c:v>
                </c:pt>
                <c:pt idx="1935">
                  <c:v>732.80000000007203</c:v>
                </c:pt>
                <c:pt idx="1936">
                  <c:v>732.88000000007196</c:v>
                </c:pt>
                <c:pt idx="1937">
                  <c:v>732.960000000072</c:v>
                </c:pt>
                <c:pt idx="1938">
                  <c:v>733.04000000007204</c:v>
                </c:pt>
                <c:pt idx="1939">
                  <c:v>733.12000000007197</c:v>
                </c:pt>
                <c:pt idx="1940">
                  <c:v>733.20000000007201</c:v>
                </c:pt>
                <c:pt idx="1941">
                  <c:v>733.28000000007205</c:v>
                </c:pt>
                <c:pt idx="1942">
                  <c:v>733.36000000007198</c:v>
                </c:pt>
                <c:pt idx="1943">
                  <c:v>733.44000000007304</c:v>
                </c:pt>
                <c:pt idx="1944">
                  <c:v>733.52000000007308</c:v>
                </c:pt>
                <c:pt idx="1945">
                  <c:v>733.60000000007301</c:v>
                </c:pt>
                <c:pt idx="1946">
                  <c:v>733.68000000007305</c:v>
                </c:pt>
                <c:pt idx="1947">
                  <c:v>733.76000000007309</c:v>
                </c:pt>
                <c:pt idx="1948">
                  <c:v>733.84000000007302</c:v>
                </c:pt>
                <c:pt idx="1949">
                  <c:v>733.92000000007295</c:v>
                </c:pt>
                <c:pt idx="1950">
                  <c:v>734.0000000000731</c:v>
                </c:pt>
                <c:pt idx="1951">
                  <c:v>734.08000000007303</c:v>
                </c:pt>
                <c:pt idx="1952">
                  <c:v>734.16000000007307</c:v>
                </c:pt>
                <c:pt idx="1953">
                  <c:v>734.240000000073</c:v>
                </c:pt>
                <c:pt idx="1954">
                  <c:v>734.32000000007304</c:v>
                </c:pt>
                <c:pt idx="1955">
                  <c:v>734.40000000007308</c:v>
                </c:pt>
                <c:pt idx="1956">
                  <c:v>734.48000000007301</c:v>
                </c:pt>
                <c:pt idx="1957">
                  <c:v>734.56000000007305</c:v>
                </c:pt>
                <c:pt idx="1958">
                  <c:v>734.64000000007309</c:v>
                </c:pt>
                <c:pt idx="1959">
                  <c:v>734.72000000007301</c:v>
                </c:pt>
                <c:pt idx="1960">
                  <c:v>734.80000000007306</c:v>
                </c:pt>
                <c:pt idx="1961">
                  <c:v>734.8800000000731</c:v>
                </c:pt>
                <c:pt idx="1962">
                  <c:v>734.96000000007302</c:v>
                </c:pt>
                <c:pt idx="1963">
                  <c:v>735.04000000007295</c:v>
                </c:pt>
                <c:pt idx="1964">
                  <c:v>735.12000000007311</c:v>
                </c:pt>
                <c:pt idx="1965">
                  <c:v>735.20000000007303</c:v>
                </c:pt>
                <c:pt idx="1966">
                  <c:v>735.28000000007307</c:v>
                </c:pt>
                <c:pt idx="1967">
                  <c:v>735.36000000007357</c:v>
                </c:pt>
                <c:pt idx="1968">
                  <c:v>735.4400000000735</c:v>
                </c:pt>
                <c:pt idx="1969">
                  <c:v>735.52000000007399</c:v>
                </c:pt>
                <c:pt idx="1970">
                  <c:v>735.60000000007403</c:v>
                </c:pt>
                <c:pt idx="1971">
                  <c:v>735.68000000007396</c:v>
                </c:pt>
                <c:pt idx="1972">
                  <c:v>735.760000000074</c:v>
                </c:pt>
                <c:pt idx="1973">
                  <c:v>735.84000000007359</c:v>
                </c:pt>
                <c:pt idx="1974">
                  <c:v>735.92000000007397</c:v>
                </c:pt>
                <c:pt idx="1975">
                  <c:v>736.00000000007401</c:v>
                </c:pt>
                <c:pt idx="1976">
                  <c:v>736.08000000007405</c:v>
                </c:pt>
                <c:pt idx="1977">
                  <c:v>736.16000000007398</c:v>
                </c:pt>
                <c:pt idx="1978">
                  <c:v>736.24000000007402</c:v>
                </c:pt>
                <c:pt idx="1979">
                  <c:v>736.32000000007349</c:v>
                </c:pt>
                <c:pt idx="1980">
                  <c:v>736.40000000007399</c:v>
                </c:pt>
                <c:pt idx="1981">
                  <c:v>736.48000000007403</c:v>
                </c:pt>
                <c:pt idx="1982">
                  <c:v>736.56000000007396</c:v>
                </c:pt>
                <c:pt idx="1983">
                  <c:v>736.640000000074</c:v>
                </c:pt>
                <c:pt idx="1984">
                  <c:v>736.72000000007404</c:v>
                </c:pt>
                <c:pt idx="1985">
                  <c:v>736.80000000007396</c:v>
                </c:pt>
                <c:pt idx="1986">
                  <c:v>736.88000000007401</c:v>
                </c:pt>
                <c:pt idx="1987">
                  <c:v>736.96000000007359</c:v>
                </c:pt>
                <c:pt idx="1988">
                  <c:v>737.04000000007397</c:v>
                </c:pt>
                <c:pt idx="1989">
                  <c:v>737.12000000007401</c:v>
                </c:pt>
                <c:pt idx="1990">
                  <c:v>737.20000000007406</c:v>
                </c:pt>
                <c:pt idx="1991">
                  <c:v>737.28000000007398</c:v>
                </c:pt>
                <c:pt idx="1992">
                  <c:v>737.36000000007459</c:v>
                </c:pt>
                <c:pt idx="1993">
                  <c:v>737.44000000007497</c:v>
                </c:pt>
                <c:pt idx="1994">
                  <c:v>737.52000000007502</c:v>
                </c:pt>
                <c:pt idx="1995">
                  <c:v>737.60000000007506</c:v>
                </c:pt>
                <c:pt idx="1996">
                  <c:v>737.68000000007498</c:v>
                </c:pt>
                <c:pt idx="1997">
                  <c:v>737.76000000007502</c:v>
                </c:pt>
                <c:pt idx="1998">
                  <c:v>737.8400000000745</c:v>
                </c:pt>
                <c:pt idx="1999">
                  <c:v>737.92000000007499</c:v>
                </c:pt>
                <c:pt idx="2000">
                  <c:v>738.00000000007503</c:v>
                </c:pt>
                <c:pt idx="2001">
                  <c:v>738.08000000007496</c:v>
                </c:pt>
                <c:pt idx="2002">
                  <c:v>738.160000000075</c:v>
                </c:pt>
                <c:pt idx="2003">
                  <c:v>738.24000000007504</c:v>
                </c:pt>
                <c:pt idx="2004">
                  <c:v>738.32000000007497</c:v>
                </c:pt>
                <c:pt idx="2005">
                  <c:v>738.40000000007501</c:v>
                </c:pt>
                <c:pt idx="2006">
                  <c:v>738.48000000007505</c:v>
                </c:pt>
                <c:pt idx="2007">
                  <c:v>738.56000000007498</c:v>
                </c:pt>
                <c:pt idx="2008">
                  <c:v>738.64000000007502</c:v>
                </c:pt>
                <c:pt idx="2009">
                  <c:v>738.72000000007495</c:v>
                </c:pt>
                <c:pt idx="2010">
                  <c:v>738.80000000007499</c:v>
                </c:pt>
                <c:pt idx="2011">
                  <c:v>738.88000000007503</c:v>
                </c:pt>
                <c:pt idx="2012">
                  <c:v>738.96000000007496</c:v>
                </c:pt>
                <c:pt idx="2013">
                  <c:v>739.040000000075</c:v>
                </c:pt>
                <c:pt idx="2014">
                  <c:v>739.12000000007504</c:v>
                </c:pt>
                <c:pt idx="2015">
                  <c:v>739.20000000007497</c:v>
                </c:pt>
                <c:pt idx="2016">
                  <c:v>739.28000000007603</c:v>
                </c:pt>
                <c:pt idx="2017">
                  <c:v>739.36000000007596</c:v>
                </c:pt>
                <c:pt idx="2018">
                  <c:v>739.440000000076</c:v>
                </c:pt>
                <c:pt idx="2019">
                  <c:v>739.52000000007604</c:v>
                </c:pt>
                <c:pt idx="2020">
                  <c:v>739.60000000007597</c:v>
                </c:pt>
                <c:pt idx="2021">
                  <c:v>739.68000000007601</c:v>
                </c:pt>
                <c:pt idx="2022">
                  <c:v>739.76000000007605</c:v>
                </c:pt>
                <c:pt idx="2023">
                  <c:v>739.84000000007597</c:v>
                </c:pt>
                <c:pt idx="2024">
                  <c:v>739.92000000007602</c:v>
                </c:pt>
                <c:pt idx="2025">
                  <c:v>740.00000000007606</c:v>
                </c:pt>
                <c:pt idx="2026">
                  <c:v>740.08000000007598</c:v>
                </c:pt>
                <c:pt idx="2027">
                  <c:v>740.16000000007602</c:v>
                </c:pt>
                <c:pt idx="2028">
                  <c:v>740.24000000007595</c:v>
                </c:pt>
                <c:pt idx="2029">
                  <c:v>740.32000000007599</c:v>
                </c:pt>
                <c:pt idx="2030">
                  <c:v>740.40000000007603</c:v>
                </c:pt>
                <c:pt idx="2031">
                  <c:v>740.48000000007596</c:v>
                </c:pt>
                <c:pt idx="2032">
                  <c:v>740.560000000076</c:v>
                </c:pt>
                <c:pt idx="2033">
                  <c:v>740.64000000007604</c:v>
                </c:pt>
                <c:pt idx="2034">
                  <c:v>740.72000000007597</c:v>
                </c:pt>
                <c:pt idx="2035">
                  <c:v>740.80000000007601</c:v>
                </c:pt>
                <c:pt idx="2036">
                  <c:v>740.88000000007605</c:v>
                </c:pt>
                <c:pt idx="2037">
                  <c:v>740.96000000007598</c:v>
                </c:pt>
                <c:pt idx="2038">
                  <c:v>741.04000000007602</c:v>
                </c:pt>
                <c:pt idx="2039">
                  <c:v>741.12000000007595</c:v>
                </c:pt>
                <c:pt idx="2040">
                  <c:v>741.20000000007599</c:v>
                </c:pt>
                <c:pt idx="2041">
                  <c:v>741.28000000007705</c:v>
                </c:pt>
                <c:pt idx="2042">
                  <c:v>741.36000000007698</c:v>
                </c:pt>
                <c:pt idx="2043">
                  <c:v>741.44000000007702</c:v>
                </c:pt>
                <c:pt idx="2044">
                  <c:v>741.52000000007695</c:v>
                </c:pt>
                <c:pt idx="2045">
                  <c:v>741.60000000007699</c:v>
                </c:pt>
                <c:pt idx="2046">
                  <c:v>741.68000000007703</c:v>
                </c:pt>
                <c:pt idx="2047">
                  <c:v>741.76000000007696</c:v>
                </c:pt>
                <c:pt idx="2048">
                  <c:v>741.840000000077</c:v>
                </c:pt>
                <c:pt idx="2049">
                  <c:v>741.92000000007704</c:v>
                </c:pt>
                <c:pt idx="2050">
                  <c:v>742.00000000007697</c:v>
                </c:pt>
                <c:pt idx="2051">
                  <c:v>742.08000000007701</c:v>
                </c:pt>
                <c:pt idx="2052">
                  <c:v>742.16000000007705</c:v>
                </c:pt>
                <c:pt idx="2053">
                  <c:v>742.24000000007698</c:v>
                </c:pt>
                <c:pt idx="2054">
                  <c:v>742.32000000007702</c:v>
                </c:pt>
                <c:pt idx="2055">
                  <c:v>742.40000000007694</c:v>
                </c:pt>
                <c:pt idx="2056">
                  <c:v>742.48000000007698</c:v>
                </c:pt>
                <c:pt idx="2057">
                  <c:v>742.56000000007703</c:v>
                </c:pt>
                <c:pt idx="2058">
                  <c:v>742.64000000007695</c:v>
                </c:pt>
                <c:pt idx="2059">
                  <c:v>742.72000000007699</c:v>
                </c:pt>
                <c:pt idx="2060">
                  <c:v>742.80000000007703</c:v>
                </c:pt>
                <c:pt idx="2061">
                  <c:v>742.88000000007696</c:v>
                </c:pt>
                <c:pt idx="2062">
                  <c:v>742.960000000077</c:v>
                </c:pt>
                <c:pt idx="2063">
                  <c:v>743.04000000007704</c:v>
                </c:pt>
                <c:pt idx="2064">
                  <c:v>743.12000000007697</c:v>
                </c:pt>
                <c:pt idx="2065">
                  <c:v>743.20000000007803</c:v>
                </c:pt>
                <c:pt idx="2066">
                  <c:v>743.28000000007808</c:v>
                </c:pt>
                <c:pt idx="2067">
                  <c:v>743.36000000007789</c:v>
                </c:pt>
                <c:pt idx="2068">
                  <c:v>743.44000000007804</c:v>
                </c:pt>
                <c:pt idx="2069">
                  <c:v>743.52000000007808</c:v>
                </c:pt>
                <c:pt idx="2070">
                  <c:v>743.60000000007801</c:v>
                </c:pt>
                <c:pt idx="2071">
                  <c:v>743.68000000007805</c:v>
                </c:pt>
                <c:pt idx="2072">
                  <c:v>743.76000000007809</c:v>
                </c:pt>
                <c:pt idx="2073">
                  <c:v>743.84000000007802</c:v>
                </c:pt>
                <c:pt idx="2074">
                  <c:v>743.92000000007795</c:v>
                </c:pt>
                <c:pt idx="2075">
                  <c:v>744.0000000000781</c:v>
                </c:pt>
                <c:pt idx="2076">
                  <c:v>744.08000000007803</c:v>
                </c:pt>
                <c:pt idx="2077">
                  <c:v>744.16000000007807</c:v>
                </c:pt>
                <c:pt idx="2078">
                  <c:v>744.240000000078</c:v>
                </c:pt>
                <c:pt idx="2079">
                  <c:v>744.32000000007804</c:v>
                </c:pt>
                <c:pt idx="2080">
                  <c:v>744.40000000007808</c:v>
                </c:pt>
                <c:pt idx="2081">
                  <c:v>744.48000000007801</c:v>
                </c:pt>
                <c:pt idx="2082">
                  <c:v>744.56000000007805</c:v>
                </c:pt>
                <c:pt idx="2083">
                  <c:v>744.64000000007809</c:v>
                </c:pt>
                <c:pt idx="2084">
                  <c:v>744.72000000007802</c:v>
                </c:pt>
                <c:pt idx="2085">
                  <c:v>744.80000000007794</c:v>
                </c:pt>
                <c:pt idx="2086">
                  <c:v>744.8800000000781</c:v>
                </c:pt>
                <c:pt idx="2087">
                  <c:v>744.96000000007803</c:v>
                </c:pt>
                <c:pt idx="2088">
                  <c:v>745.04000000007795</c:v>
                </c:pt>
                <c:pt idx="2089">
                  <c:v>745.12000000007811</c:v>
                </c:pt>
                <c:pt idx="2090">
                  <c:v>745.20000000007894</c:v>
                </c:pt>
                <c:pt idx="2091">
                  <c:v>745.28000000007899</c:v>
                </c:pt>
                <c:pt idx="2092">
                  <c:v>745.36000000007857</c:v>
                </c:pt>
                <c:pt idx="2093">
                  <c:v>745.4400000000785</c:v>
                </c:pt>
                <c:pt idx="2094">
                  <c:v>745.52000000007899</c:v>
                </c:pt>
                <c:pt idx="2095">
                  <c:v>745.60000000007904</c:v>
                </c:pt>
                <c:pt idx="2096">
                  <c:v>745.68000000007896</c:v>
                </c:pt>
                <c:pt idx="2097">
                  <c:v>745.760000000079</c:v>
                </c:pt>
                <c:pt idx="2098">
                  <c:v>745.84000000007859</c:v>
                </c:pt>
                <c:pt idx="2099">
                  <c:v>745.92000000007897</c:v>
                </c:pt>
                <c:pt idx="2100">
                  <c:v>746.00000000007901</c:v>
                </c:pt>
                <c:pt idx="2101">
                  <c:v>746.08000000007905</c:v>
                </c:pt>
                <c:pt idx="2102">
                  <c:v>746.16000000007898</c:v>
                </c:pt>
                <c:pt idx="2103">
                  <c:v>746.24000000007902</c:v>
                </c:pt>
                <c:pt idx="2104">
                  <c:v>746.32000000007849</c:v>
                </c:pt>
                <c:pt idx="2105">
                  <c:v>746.40000000007899</c:v>
                </c:pt>
                <c:pt idx="2106">
                  <c:v>746.48000000007903</c:v>
                </c:pt>
                <c:pt idx="2107">
                  <c:v>746.56000000007896</c:v>
                </c:pt>
                <c:pt idx="2108">
                  <c:v>746.640000000079</c:v>
                </c:pt>
                <c:pt idx="2109">
                  <c:v>746.72000000007904</c:v>
                </c:pt>
                <c:pt idx="2110">
                  <c:v>746.80000000007897</c:v>
                </c:pt>
                <c:pt idx="2111">
                  <c:v>746.88000000007901</c:v>
                </c:pt>
                <c:pt idx="2112">
                  <c:v>746.96000000007859</c:v>
                </c:pt>
                <c:pt idx="2113">
                  <c:v>747.04000000007898</c:v>
                </c:pt>
                <c:pt idx="2114">
                  <c:v>747.12000000008004</c:v>
                </c:pt>
                <c:pt idx="2115">
                  <c:v>747.20000000007997</c:v>
                </c:pt>
                <c:pt idx="2116">
                  <c:v>747.28000000008001</c:v>
                </c:pt>
                <c:pt idx="2117">
                  <c:v>747.36000000007959</c:v>
                </c:pt>
                <c:pt idx="2118">
                  <c:v>747.44000000007998</c:v>
                </c:pt>
                <c:pt idx="2119">
                  <c:v>747.52000000008002</c:v>
                </c:pt>
                <c:pt idx="2120">
                  <c:v>747.60000000007994</c:v>
                </c:pt>
                <c:pt idx="2121">
                  <c:v>747.68000000007999</c:v>
                </c:pt>
                <c:pt idx="2122">
                  <c:v>747.76000000008003</c:v>
                </c:pt>
                <c:pt idx="2123">
                  <c:v>747.8400000000795</c:v>
                </c:pt>
                <c:pt idx="2124">
                  <c:v>747.92000000007999</c:v>
                </c:pt>
                <c:pt idx="2125">
                  <c:v>748.00000000008004</c:v>
                </c:pt>
                <c:pt idx="2126">
                  <c:v>748.08000000007996</c:v>
                </c:pt>
                <c:pt idx="2127">
                  <c:v>748.16000000008</c:v>
                </c:pt>
                <c:pt idx="2128">
                  <c:v>748.24000000008004</c:v>
                </c:pt>
                <c:pt idx="2129">
                  <c:v>748.32000000007997</c:v>
                </c:pt>
                <c:pt idx="2130">
                  <c:v>748.40000000008001</c:v>
                </c:pt>
                <c:pt idx="2131">
                  <c:v>748.48000000008005</c:v>
                </c:pt>
                <c:pt idx="2132">
                  <c:v>748.56000000007998</c:v>
                </c:pt>
                <c:pt idx="2133">
                  <c:v>748.64000000008002</c:v>
                </c:pt>
                <c:pt idx="2134">
                  <c:v>748.72000000007995</c:v>
                </c:pt>
                <c:pt idx="2135">
                  <c:v>748.80000000007999</c:v>
                </c:pt>
                <c:pt idx="2136">
                  <c:v>748.88000000008003</c:v>
                </c:pt>
                <c:pt idx="2137">
                  <c:v>748.96000000007996</c:v>
                </c:pt>
                <c:pt idx="2138">
                  <c:v>749.04000000008102</c:v>
                </c:pt>
                <c:pt idx="2139">
                  <c:v>749.12000000008095</c:v>
                </c:pt>
                <c:pt idx="2140">
                  <c:v>749.20000000008099</c:v>
                </c:pt>
                <c:pt idx="2141">
                  <c:v>749.28000000008103</c:v>
                </c:pt>
                <c:pt idx="2142">
                  <c:v>749.36000000008096</c:v>
                </c:pt>
                <c:pt idx="2143">
                  <c:v>749.440000000081</c:v>
                </c:pt>
                <c:pt idx="2144">
                  <c:v>749.52000000008104</c:v>
                </c:pt>
                <c:pt idx="2145">
                  <c:v>749.60000000008097</c:v>
                </c:pt>
                <c:pt idx="2146">
                  <c:v>749.68000000008101</c:v>
                </c:pt>
                <c:pt idx="2147">
                  <c:v>749.76000000008105</c:v>
                </c:pt>
                <c:pt idx="2148">
                  <c:v>749.84000000008098</c:v>
                </c:pt>
                <c:pt idx="2149">
                  <c:v>749.92000000008102</c:v>
                </c:pt>
                <c:pt idx="2150">
                  <c:v>750.00000000008095</c:v>
                </c:pt>
                <c:pt idx="2151">
                  <c:v>750.08000000008099</c:v>
                </c:pt>
                <c:pt idx="2152">
                  <c:v>750.16000000008103</c:v>
                </c:pt>
                <c:pt idx="2153">
                  <c:v>750.24000000008095</c:v>
                </c:pt>
                <c:pt idx="2154">
                  <c:v>750.320000000081</c:v>
                </c:pt>
                <c:pt idx="2155">
                  <c:v>750.40000000008104</c:v>
                </c:pt>
                <c:pt idx="2156">
                  <c:v>750.48000000008096</c:v>
                </c:pt>
                <c:pt idx="2157">
                  <c:v>750.560000000081</c:v>
                </c:pt>
                <c:pt idx="2158">
                  <c:v>750.64000000008105</c:v>
                </c:pt>
                <c:pt idx="2159">
                  <c:v>750.72000000008097</c:v>
                </c:pt>
                <c:pt idx="2160">
                  <c:v>750.80000000008101</c:v>
                </c:pt>
                <c:pt idx="2161">
                  <c:v>750.88000000008105</c:v>
                </c:pt>
                <c:pt idx="2162">
                  <c:v>750.96000000008098</c:v>
                </c:pt>
                <c:pt idx="2163">
                  <c:v>751.04000000008205</c:v>
                </c:pt>
                <c:pt idx="2164">
                  <c:v>751.12000000008197</c:v>
                </c:pt>
                <c:pt idx="2165">
                  <c:v>751.20000000008201</c:v>
                </c:pt>
                <c:pt idx="2166">
                  <c:v>751.28000000008205</c:v>
                </c:pt>
                <c:pt idx="2167">
                  <c:v>751.36000000008198</c:v>
                </c:pt>
                <c:pt idx="2168">
                  <c:v>751.44000000008202</c:v>
                </c:pt>
                <c:pt idx="2169">
                  <c:v>751.52000000008195</c:v>
                </c:pt>
                <c:pt idx="2170">
                  <c:v>751.60000000008199</c:v>
                </c:pt>
                <c:pt idx="2171">
                  <c:v>751.68000000008203</c:v>
                </c:pt>
                <c:pt idx="2172">
                  <c:v>751.76000000008196</c:v>
                </c:pt>
                <c:pt idx="2173">
                  <c:v>751.840000000082</c:v>
                </c:pt>
                <c:pt idx="2174">
                  <c:v>751.92000000008204</c:v>
                </c:pt>
                <c:pt idx="2175">
                  <c:v>752.00000000008197</c:v>
                </c:pt>
                <c:pt idx="2176">
                  <c:v>752.08000000008201</c:v>
                </c:pt>
                <c:pt idx="2177">
                  <c:v>752.16000000008205</c:v>
                </c:pt>
                <c:pt idx="2178">
                  <c:v>752.24000000008198</c:v>
                </c:pt>
                <c:pt idx="2179">
                  <c:v>752.32000000008202</c:v>
                </c:pt>
                <c:pt idx="2180">
                  <c:v>752.40000000008195</c:v>
                </c:pt>
                <c:pt idx="2181">
                  <c:v>752.48000000008199</c:v>
                </c:pt>
                <c:pt idx="2182">
                  <c:v>752.56000000008203</c:v>
                </c:pt>
                <c:pt idx="2183">
                  <c:v>752.64000000008195</c:v>
                </c:pt>
                <c:pt idx="2184">
                  <c:v>752.720000000082</c:v>
                </c:pt>
                <c:pt idx="2185">
                  <c:v>752.80000000008204</c:v>
                </c:pt>
                <c:pt idx="2186">
                  <c:v>752.88000000008196</c:v>
                </c:pt>
                <c:pt idx="2187">
                  <c:v>752.96000000008303</c:v>
                </c:pt>
                <c:pt idx="2188">
                  <c:v>753.04000000008307</c:v>
                </c:pt>
                <c:pt idx="2189">
                  <c:v>753.120000000083</c:v>
                </c:pt>
                <c:pt idx="2190">
                  <c:v>753.20000000008304</c:v>
                </c:pt>
                <c:pt idx="2191">
                  <c:v>753.28000000008308</c:v>
                </c:pt>
                <c:pt idx="2192">
                  <c:v>753.36000000008289</c:v>
                </c:pt>
                <c:pt idx="2193">
                  <c:v>753.44000000008305</c:v>
                </c:pt>
                <c:pt idx="2194">
                  <c:v>753.52000000008309</c:v>
                </c:pt>
                <c:pt idx="2195">
                  <c:v>753.60000000008301</c:v>
                </c:pt>
                <c:pt idx="2196">
                  <c:v>753.68000000008306</c:v>
                </c:pt>
                <c:pt idx="2197">
                  <c:v>753.7600000000831</c:v>
                </c:pt>
                <c:pt idx="2198">
                  <c:v>753.84000000008302</c:v>
                </c:pt>
                <c:pt idx="2199">
                  <c:v>753.92000000008295</c:v>
                </c:pt>
                <c:pt idx="2200">
                  <c:v>754.00000000008311</c:v>
                </c:pt>
                <c:pt idx="2201">
                  <c:v>754.08000000008303</c:v>
                </c:pt>
                <c:pt idx="2202">
                  <c:v>754.16000000008307</c:v>
                </c:pt>
                <c:pt idx="2203">
                  <c:v>754.240000000083</c:v>
                </c:pt>
                <c:pt idx="2204">
                  <c:v>754.32000000008304</c:v>
                </c:pt>
                <c:pt idx="2205">
                  <c:v>754.40000000008308</c:v>
                </c:pt>
                <c:pt idx="2206">
                  <c:v>754.48000000008301</c:v>
                </c:pt>
                <c:pt idx="2207">
                  <c:v>754.56000000008305</c:v>
                </c:pt>
                <c:pt idx="2208">
                  <c:v>754.64000000008309</c:v>
                </c:pt>
                <c:pt idx="2209">
                  <c:v>754.72000000008302</c:v>
                </c:pt>
                <c:pt idx="2210">
                  <c:v>754.80000000008295</c:v>
                </c:pt>
                <c:pt idx="2211">
                  <c:v>754.8800000000831</c:v>
                </c:pt>
                <c:pt idx="2212">
                  <c:v>754.9600000000836</c:v>
                </c:pt>
                <c:pt idx="2213">
                  <c:v>755.04000000008398</c:v>
                </c:pt>
                <c:pt idx="2214">
                  <c:v>755.12000000008402</c:v>
                </c:pt>
                <c:pt idx="2215">
                  <c:v>755.20000000008395</c:v>
                </c:pt>
                <c:pt idx="2216">
                  <c:v>755.28000000008399</c:v>
                </c:pt>
                <c:pt idx="2217">
                  <c:v>755.36000000008357</c:v>
                </c:pt>
                <c:pt idx="2218">
                  <c:v>755.44000000008396</c:v>
                </c:pt>
                <c:pt idx="2219">
                  <c:v>755.520000000084</c:v>
                </c:pt>
                <c:pt idx="2220">
                  <c:v>755.60000000008404</c:v>
                </c:pt>
                <c:pt idx="2221">
                  <c:v>755.68000000008396</c:v>
                </c:pt>
                <c:pt idx="2222">
                  <c:v>755.76000000008401</c:v>
                </c:pt>
                <c:pt idx="2223">
                  <c:v>755.84000000008359</c:v>
                </c:pt>
                <c:pt idx="2224">
                  <c:v>755.92000000008397</c:v>
                </c:pt>
                <c:pt idx="2225">
                  <c:v>756.00000000008401</c:v>
                </c:pt>
                <c:pt idx="2226">
                  <c:v>756.08000000008406</c:v>
                </c:pt>
                <c:pt idx="2227">
                  <c:v>756.16000000008398</c:v>
                </c:pt>
                <c:pt idx="2228">
                  <c:v>756.24000000008402</c:v>
                </c:pt>
                <c:pt idx="2229">
                  <c:v>756.3200000000835</c:v>
                </c:pt>
                <c:pt idx="2230">
                  <c:v>756.40000000008399</c:v>
                </c:pt>
                <c:pt idx="2231">
                  <c:v>756.48000000008403</c:v>
                </c:pt>
                <c:pt idx="2232">
                  <c:v>756.56000000008396</c:v>
                </c:pt>
                <c:pt idx="2233">
                  <c:v>756.640000000084</c:v>
                </c:pt>
                <c:pt idx="2234">
                  <c:v>756.72000000008404</c:v>
                </c:pt>
                <c:pt idx="2235">
                  <c:v>756.80000000008397</c:v>
                </c:pt>
                <c:pt idx="2236">
                  <c:v>756.88000000008503</c:v>
                </c:pt>
                <c:pt idx="2237">
                  <c:v>756.96000000008496</c:v>
                </c:pt>
                <c:pt idx="2238">
                  <c:v>757.040000000085</c:v>
                </c:pt>
                <c:pt idx="2239">
                  <c:v>757.12000000008504</c:v>
                </c:pt>
                <c:pt idx="2240">
                  <c:v>757.20000000008497</c:v>
                </c:pt>
                <c:pt idx="2241">
                  <c:v>757.28000000008501</c:v>
                </c:pt>
                <c:pt idx="2242">
                  <c:v>757.3600000000846</c:v>
                </c:pt>
                <c:pt idx="2243">
                  <c:v>757.44000000008498</c:v>
                </c:pt>
                <c:pt idx="2244">
                  <c:v>757.52000000008502</c:v>
                </c:pt>
                <c:pt idx="2245">
                  <c:v>757.60000000008495</c:v>
                </c:pt>
                <c:pt idx="2246">
                  <c:v>757.68000000008499</c:v>
                </c:pt>
                <c:pt idx="2247">
                  <c:v>757.76000000008503</c:v>
                </c:pt>
                <c:pt idx="2248">
                  <c:v>757.84000000008496</c:v>
                </c:pt>
                <c:pt idx="2249">
                  <c:v>757.920000000085</c:v>
                </c:pt>
                <c:pt idx="2250">
                  <c:v>758.00000000008504</c:v>
                </c:pt>
                <c:pt idx="2251">
                  <c:v>758.08000000008496</c:v>
                </c:pt>
                <c:pt idx="2252">
                  <c:v>758.16000000008501</c:v>
                </c:pt>
                <c:pt idx="2253">
                  <c:v>758.24000000008505</c:v>
                </c:pt>
                <c:pt idx="2254">
                  <c:v>758.32000000008497</c:v>
                </c:pt>
                <c:pt idx="2255">
                  <c:v>758.40000000008502</c:v>
                </c:pt>
                <c:pt idx="2256">
                  <c:v>758.48000000008506</c:v>
                </c:pt>
                <c:pt idx="2257">
                  <c:v>758.56000000008498</c:v>
                </c:pt>
                <c:pt idx="2258">
                  <c:v>758.64000000008502</c:v>
                </c:pt>
                <c:pt idx="2259">
                  <c:v>758.72000000008495</c:v>
                </c:pt>
                <c:pt idx="2260">
                  <c:v>758.80000000008499</c:v>
                </c:pt>
                <c:pt idx="2261">
                  <c:v>758.88000000008606</c:v>
                </c:pt>
                <c:pt idx="2262">
                  <c:v>758.96000000008598</c:v>
                </c:pt>
                <c:pt idx="2263">
                  <c:v>759.04000000008602</c:v>
                </c:pt>
                <c:pt idx="2264">
                  <c:v>759.12000000008595</c:v>
                </c:pt>
                <c:pt idx="2265">
                  <c:v>759.20000000008599</c:v>
                </c:pt>
                <c:pt idx="2266">
                  <c:v>759.28000000008603</c:v>
                </c:pt>
                <c:pt idx="2267">
                  <c:v>759.36000000008596</c:v>
                </c:pt>
                <c:pt idx="2268">
                  <c:v>759.440000000086</c:v>
                </c:pt>
                <c:pt idx="2269">
                  <c:v>759.52000000008604</c:v>
                </c:pt>
                <c:pt idx="2270">
                  <c:v>759.60000000008597</c:v>
                </c:pt>
                <c:pt idx="2271">
                  <c:v>759.68000000008601</c:v>
                </c:pt>
                <c:pt idx="2272">
                  <c:v>759.76000000008605</c:v>
                </c:pt>
                <c:pt idx="2273">
                  <c:v>759.84000000008598</c:v>
                </c:pt>
                <c:pt idx="2274">
                  <c:v>759.92000000008602</c:v>
                </c:pt>
                <c:pt idx="2275">
                  <c:v>760.00000000008595</c:v>
                </c:pt>
                <c:pt idx="2276">
                  <c:v>760.08000000008599</c:v>
                </c:pt>
                <c:pt idx="2277">
                  <c:v>760.16000000008603</c:v>
                </c:pt>
                <c:pt idx="2278">
                  <c:v>760.24000000008596</c:v>
                </c:pt>
                <c:pt idx="2279">
                  <c:v>760.320000000086</c:v>
                </c:pt>
                <c:pt idx="2280">
                  <c:v>760.40000000008604</c:v>
                </c:pt>
                <c:pt idx="2281">
                  <c:v>760.48000000008597</c:v>
                </c:pt>
                <c:pt idx="2282">
                  <c:v>760.56000000008601</c:v>
                </c:pt>
                <c:pt idx="2283">
                  <c:v>760.64000000008605</c:v>
                </c:pt>
                <c:pt idx="2284">
                  <c:v>760.72000000008597</c:v>
                </c:pt>
                <c:pt idx="2285">
                  <c:v>760.80000000008704</c:v>
                </c:pt>
                <c:pt idx="2286">
                  <c:v>760.88000000008697</c:v>
                </c:pt>
                <c:pt idx="2287">
                  <c:v>760.96000000008701</c:v>
                </c:pt>
                <c:pt idx="2288">
                  <c:v>761.04000000008705</c:v>
                </c:pt>
                <c:pt idx="2289">
                  <c:v>761.12000000008697</c:v>
                </c:pt>
                <c:pt idx="2290">
                  <c:v>761.20000000008702</c:v>
                </c:pt>
                <c:pt idx="2291">
                  <c:v>761.28000000008763</c:v>
                </c:pt>
                <c:pt idx="2292">
                  <c:v>761.36000000008698</c:v>
                </c:pt>
                <c:pt idx="2293">
                  <c:v>761.44000000008703</c:v>
                </c:pt>
                <c:pt idx="2294">
                  <c:v>761.52000000008695</c:v>
                </c:pt>
                <c:pt idx="2295">
                  <c:v>761.60000000008699</c:v>
                </c:pt>
                <c:pt idx="2296">
                  <c:v>761.68000000008703</c:v>
                </c:pt>
                <c:pt idx="2297">
                  <c:v>761.76000000008696</c:v>
                </c:pt>
                <c:pt idx="2298">
                  <c:v>761.840000000087</c:v>
                </c:pt>
                <c:pt idx="2299">
                  <c:v>761.92000000008704</c:v>
                </c:pt>
                <c:pt idx="2300">
                  <c:v>762.00000000008697</c:v>
                </c:pt>
                <c:pt idx="2301">
                  <c:v>762.08000000008701</c:v>
                </c:pt>
                <c:pt idx="2302">
                  <c:v>762.16000000008705</c:v>
                </c:pt>
                <c:pt idx="2303">
                  <c:v>762.24000000008698</c:v>
                </c:pt>
                <c:pt idx="2304">
                  <c:v>762.32000000008702</c:v>
                </c:pt>
                <c:pt idx="2305">
                  <c:v>762.40000000008695</c:v>
                </c:pt>
                <c:pt idx="2306">
                  <c:v>762.48000000008699</c:v>
                </c:pt>
                <c:pt idx="2307">
                  <c:v>762.56000000008703</c:v>
                </c:pt>
                <c:pt idx="2308">
                  <c:v>762.64000000008696</c:v>
                </c:pt>
                <c:pt idx="2309">
                  <c:v>762.72000000008802</c:v>
                </c:pt>
                <c:pt idx="2310">
                  <c:v>762.80000000008795</c:v>
                </c:pt>
                <c:pt idx="2311">
                  <c:v>762.8800000000881</c:v>
                </c:pt>
                <c:pt idx="2312">
                  <c:v>762.96000000008803</c:v>
                </c:pt>
                <c:pt idx="2313">
                  <c:v>763.04000000008807</c:v>
                </c:pt>
                <c:pt idx="2314">
                  <c:v>763.120000000088</c:v>
                </c:pt>
                <c:pt idx="2315">
                  <c:v>763.20000000008804</c:v>
                </c:pt>
                <c:pt idx="2316">
                  <c:v>763.28000000008808</c:v>
                </c:pt>
                <c:pt idx="2317">
                  <c:v>763.36000000008789</c:v>
                </c:pt>
                <c:pt idx="2318">
                  <c:v>763.44000000008805</c:v>
                </c:pt>
                <c:pt idx="2319">
                  <c:v>763.52000000008809</c:v>
                </c:pt>
                <c:pt idx="2320">
                  <c:v>763.60000000008802</c:v>
                </c:pt>
                <c:pt idx="2321">
                  <c:v>763.68000000008794</c:v>
                </c:pt>
                <c:pt idx="2322">
                  <c:v>763.7600000000881</c:v>
                </c:pt>
                <c:pt idx="2323">
                  <c:v>763.84000000008803</c:v>
                </c:pt>
                <c:pt idx="2324">
                  <c:v>763.92000000008795</c:v>
                </c:pt>
                <c:pt idx="2325">
                  <c:v>764.00000000008811</c:v>
                </c:pt>
                <c:pt idx="2326">
                  <c:v>764.08000000008803</c:v>
                </c:pt>
                <c:pt idx="2327">
                  <c:v>764.16000000008808</c:v>
                </c:pt>
                <c:pt idx="2328">
                  <c:v>764.240000000088</c:v>
                </c:pt>
                <c:pt idx="2329">
                  <c:v>764.32000000008804</c:v>
                </c:pt>
                <c:pt idx="2330">
                  <c:v>764.40000000008808</c:v>
                </c:pt>
                <c:pt idx="2331">
                  <c:v>764.48000000008801</c:v>
                </c:pt>
                <c:pt idx="2332">
                  <c:v>764.56000000008805</c:v>
                </c:pt>
                <c:pt idx="2333">
                  <c:v>764.64000000008809</c:v>
                </c:pt>
                <c:pt idx="2334">
                  <c:v>764.72000000008904</c:v>
                </c:pt>
                <c:pt idx="2335">
                  <c:v>764.80000000008897</c:v>
                </c:pt>
                <c:pt idx="2336">
                  <c:v>764.88000000008901</c:v>
                </c:pt>
                <c:pt idx="2337">
                  <c:v>764.9600000000886</c:v>
                </c:pt>
                <c:pt idx="2338">
                  <c:v>765.04000000008898</c:v>
                </c:pt>
                <c:pt idx="2339">
                  <c:v>765.12000000008902</c:v>
                </c:pt>
                <c:pt idx="2340">
                  <c:v>765.20000000008895</c:v>
                </c:pt>
                <c:pt idx="2341">
                  <c:v>765.28000000008899</c:v>
                </c:pt>
                <c:pt idx="2342">
                  <c:v>765.36000000008858</c:v>
                </c:pt>
                <c:pt idx="2343">
                  <c:v>765.44000000008896</c:v>
                </c:pt>
                <c:pt idx="2344">
                  <c:v>765.520000000089</c:v>
                </c:pt>
                <c:pt idx="2345">
                  <c:v>765.60000000008904</c:v>
                </c:pt>
                <c:pt idx="2346">
                  <c:v>765.68000000008897</c:v>
                </c:pt>
                <c:pt idx="2347">
                  <c:v>765.76000000008901</c:v>
                </c:pt>
                <c:pt idx="2348">
                  <c:v>765.84000000008859</c:v>
                </c:pt>
                <c:pt idx="2349">
                  <c:v>765.92000000008898</c:v>
                </c:pt>
                <c:pt idx="2350">
                  <c:v>766.00000000008902</c:v>
                </c:pt>
                <c:pt idx="2351">
                  <c:v>766.08000000008894</c:v>
                </c:pt>
                <c:pt idx="2352">
                  <c:v>766.16000000008898</c:v>
                </c:pt>
                <c:pt idx="2353">
                  <c:v>766.24000000008903</c:v>
                </c:pt>
                <c:pt idx="2354">
                  <c:v>766.3200000000885</c:v>
                </c:pt>
                <c:pt idx="2355">
                  <c:v>766.40000000008899</c:v>
                </c:pt>
                <c:pt idx="2356">
                  <c:v>766.48000000008903</c:v>
                </c:pt>
                <c:pt idx="2357">
                  <c:v>766.56000000008896</c:v>
                </c:pt>
                <c:pt idx="2358">
                  <c:v>766.64000000009003</c:v>
                </c:pt>
                <c:pt idx="2359">
                  <c:v>766.72000000008995</c:v>
                </c:pt>
                <c:pt idx="2360">
                  <c:v>766.80000000008999</c:v>
                </c:pt>
                <c:pt idx="2361">
                  <c:v>766.88000000009004</c:v>
                </c:pt>
                <c:pt idx="2362">
                  <c:v>766.96000000008996</c:v>
                </c:pt>
                <c:pt idx="2363">
                  <c:v>767.04000000009</c:v>
                </c:pt>
                <c:pt idx="2364">
                  <c:v>767.12000000009004</c:v>
                </c:pt>
                <c:pt idx="2365">
                  <c:v>767.20000000008997</c:v>
                </c:pt>
                <c:pt idx="2366">
                  <c:v>767.28000000009001</c:v>
                </c:pt>
                <c:pt idx="2367">
                  <c:v>767.3600000000896</c:v>
                </c:pt>
                <c:pt idx="2368">
                  <c:v>767.44000000008998</c:v>
                </c:pt>
                <c:pt idx="2369">
                  <c:v>767.52000000009002</c:v>
                </c:pt>
                <c:pt idx="2370">
                  <c:v>767.60000000008995</c:v>
                </c:pt>
                <c:pt idx="2371">
                  <c:v>767.68000000008999</c:v>
                </c:pt>
                <c:pt idx="2372">
                  <c:v>767.76000000009003</c:v>
                </c:pt>
                <c:pt idx="2373">
                  <c:v>767.84000000008996</c:v>
                </c:pt>
                <c:pt idx="2374">
                  <c:v>767.92000000009</c:v>
                </c:pt>
                <c:pt idx="2375">
                  <c:v>768.00000000009004</c:v>
                </c:pt>
                <c:pt idx="2376">
                  <c:v>768.08000000008997</c:v>
                </c:pt>
                <c:pt idx="2377">
                  <c:v>768.16000000009001</c:v>
                </c:pt>
                <c:pt idx="2378">
                  <c:v>768.24000000009005</c:v>
                </c:pt>
                <c:pt idx="2379">
                  <c:v>768.32000000008998</c:v>
                </c:pt>
                <c:pt idx="2380">
                  <c:v>768.40000000009002</c:v>
                </c:pt>
                <c:pt idx="2381">
                  <c:v>768.48000000008994</c:v>
                </c:pt>
                <c:pt idx="2382">
                  <c:v>768.56000000008999</c:v>
                </c:pt>
                <c:pt idx="2383">
                  <c:v>768.64000000009105</c:v>
                </c:pt>
                <c:pt idx="2384">
                  <c:v>768.72000000009098</c:v>
                </c:pt>
                <c:pt idx="2385">
                  <c:v>768.80000000009102</c:v>
                </c:pt>
                <c:pt idx="2386">
                  <c:v>768.88000000009094</c:v>
                </c:pt>
                <c:pt idx="2387">
                  <c:v>768.96000000009099</c:v>
                </c:pt>
                <c:pt idx="2388">
                  <c:v>769.04000000009103</c:v>
                </c:pt>
                <c:pt idx="2389">
                  <c:v>769.12000000009095</c:v>
                </c:pt>
                <c:pt idx="2390">
                  <c:v>769.20000000009099</c:v>
                </c:pt>
                <c:pt idx="2391">
                  <c:v>769.28000000009104</c:v>
                </c:pt>
                <c:pt idx="2392">
                  <c:v>769.36000000009096</c:v>
                </c:pt>
                <c:pt idx="2393">
                  <c:v>769.440000000091</c:v>
                </c:pt>
                <c:pt idx="2394">
                  <c:v>769.52000000009104</c:v>
                </c:pt>
                <c:pt idx="2395">
                  <c:v>769.60000000009097</c:v>
                </c:pt>
                <c:pt idx="2396">
                  <c:v>769.68000000009101</c:v>
                </c:pt>
                <c:pt idx="2397">
                  <c:v>769.76000000009105</c:v>
                </c:pt>
                <c:pt idx="2398">
                  <c:v>769.84000000009098</c:v>
                </c:pt>
                <c:pt idx="2399">
                  <c:v>769.92000000009102</c:v>
                </c:pt>
                <c:pt idx="2400">
                  <c:v>770.00000000009095</c:v>
                </c:pt>
                <c:pt idx="2401">
                  <c:v>770.08000000009099</c:v>
                </c:pt>
                <c:pt idx="2402">
                  <c:v>770.16000000009103</c:v>
                </c:pt>
                <c:pt idx="2403">
                  <c:v>770.24000000009096</c:v>
                </c:pt>
                <c:pt idx="2404">
                  <c:v>770.320000000091</c:v>
                </c:pt>
                <c:pt idx="2405">
                  <c:v>770.40000000009104</c:v>
                </c:pt>
                <c:pt idx="2406">
                  <c:v>770.48000000009097</c:v>
                </c:pt>
                <c:pt idx="2407">
                  <c:v>770.56000000009203</c:v>
                </c:pt>
                <c:pt idx="2408">
                  <c:v>770.64000000009196</c:v>
                </c:pt>
                <c:pt idx="2409">
                  <c:v>770.720000000092</c:v>
                </c:pt>
                <c:pt idx="2410">
                  <c:v>770.80000000009204</c:v>
                </c:pt>
                <c:pt idx="2411">
                  <c:v>770.88000000009197</c:v>
                </c:pt>
                <c:pt idx="2412">
                  <c:v>770.96000000009201</c:v>
                </c:pt>
                <c:pt idx="2413">
                  <c:v>771.04000000009205</c:v>
                </c:pt>
                <c:pt idx="2414">
                  <c:v>771.12000000009198</c:v>
                </c:pt>
                <c:pt idx="2415">
                  <c:v>771.20000000009202</c:v>
                </c:pt>
                <c:pt idx="2416">
                  <c:v>771.28000000009195</c:v>
                </c:pt>
                <c:pt idx="2417">
                  <c:v>771.36000000009199</c:v>
                </c:pt>
                <c:pt idx="2418">
                  <c:v>771.44000000009203</c:v>
                </c:pt>
                <c:pt idx="2419">
                  <c:v>771.52000000009195</c:v>
                </c:pt>
                <c:pt idx="2420">
                  <c:v>771.600000000092</c:v>
                </c:pt>
                <c:pt idx="2421">
                  <c:v>771.68000000009204</c:v>
                </c:pt>
                <c:pt idx="2422">
                  <c:v>771.76000000009196</c:v>
                </c:pt>
                <c:pt idx="2423">
                  <c:v>771.840000000092</c:v>
                </c:pt>
                <c:pt idx="2424">
                  <c:v>771.92000000009205</c:v>
                </c:pt>
                <c:pt idx="2425">
                  <c:v>772.00000000009197</c:v>
                </c:pt>
                <c:pt idx="2426">
                  <c:v>772.08000000009201</c:v>
                </c:pt>
                <c:pt idx="2427">
                  <c:v>772.16000000009205</c:v>
                </c:pt>
                <c:pt idx="2428">
                  <c:v>772.24000000009198</c:v>
                </c:pt>
                <c:pt idx="2429">
                  <c:v>772.32000000009202</c:v>
                </c:pt>
                <c:pt idx="2430">
                  <c:v>772.40000000009195</c:v>
                </c:pt>
                <c:pt idx="2431">
                  <c:v>772.48000000009199</c:v>
                </c:pt>
                <c:pt idx="2432">
                  <c:v>772.56000000009305</c:v>
                </c:pt>
                <c:pt idx="2433">
                  <c:v>772.6400000000931</c:v>
                </c:pt>
                <c:pt idx="2434">
                  <c:v>772.72000000009302</c:v>
                </c:pt>
                <c:pt idx="2435">
                  <c:v>772.80000000009295</c:v>
                </c:pt>
                <c:pt idx="2436">
                  <c:v>772.8800000000931</c:v>
                </c:pt>
                <c:pt idx="2437">
                  <c:v>772.96000000009303</c:v>
                </c:pt>
                <c:pt idx="2438">
                  <c:v>773.04000000009307</c:v>
                </c:pt>
                <c:pt idx="2439">
                  <c:v>773.120000000093</c:v>
                </c:pt>
                <c:pt idx="2440">
                  <c:v>773.20000000009304</c:v>
                </c:pt>
                <c:pt idx="2441">
                  <c:v>773.28000000009308</c:v>
                </c:pt>
                <c:pt idx="2442">
                  <c:v>773.3600000000929</c:v>
                </c:pt>
                <c:pt idx="2443">
                  <c:v>773.44000000009305</c:v>
                </c:pt>
                <c:pt idx="2444">
                  <c:v>773.52000000009309</c:v>
                </c:pt>
                <c:pt idx="2445">
                  <c:v>773.60000000009302</c:v>
                </c:pt>
                <c:pt idx="2446">
                  <c:v>773.68000000009295</c:v>
                </c:pt>
                <c:pt idx="2447">
                  <c:v>773.7600000000931</c:v>
                </c:pt>
                <c:pt idx="2448">
                  <c:v>773.84000000009303</c:v>
                </c:pt>
                <c:pt idx="2449">
                  <c:v>773.92000000009295</c:v>
                </c:pt>
                <c:pt idx="2450">
                  <c:v>774.000000000093</c:v>
                </c:pt>
                <c:pt idx="2451">
                  <c:v>774.08000000009304</c:v>
                </c:pt>
                <c:pt idx="2452">
                  <c:v>774.16000000009308</c:v>
                </c:pt>
                <c:pt idx="2453">
                  <c:v>774.240000000093</c:v>
                </c:pt>
                <c:pt idx="2454">
                  <c:v>774.32000000009305</c:v>
                </c:pt>
                <c:pt idx="2455">
                  <c:v>774.40000000009309</c:v>
                </c:pt>
                <c:pt idx="2456">
                  <c:v>774.48000000009404</c:v>
                </c:pt>
                <c:pt idx="2457">
                  <c:v>774.56000000009396</c:v>
                </c:pt>
                <c:pt idx="2458">
                  <c:v>774.64000000009401</c:v>
                </c:pt>
                <c:pt idx="2459">
                  <c:v>774.72000000009405</c:v>
                </c:pt>
                <c:pt idx="2460">
                  <c:v>774.80000000009397</c:v>
                </c:pt>
                <c:pt idx="2461">
                  <c:v>774.88000000009401</c:v>
                </c:pt>
                <c:pt idx="2462">
                  <c:v>774.96000000009406</c:v>
                </c:pt>
                <c:pt idx="2463">
                  <c:v>775.04000000009398</c:v>
                </c:pt>
                <c:pt idx="2464">
                  <c:v>775.12000000009402</c:v>
                </c:pt>
                <c:pt idx="2465">
                  <c:v>775.20000000009395</c:v>
                </c:pt>
                <c:pt idx="2466">
                  <c:v>775.28000000009399</c:v>
                </c:pt>
                <c:pt idx="2467">
                  <c:v>775.36000000009358</c:v>
                </c:pt>
                <c:pt idx="2468">
                  <c:v>775.44000000009396</c:v>
                </c:pt>
                <c:pt idx="2469">
                  <c:v>775.520000000094</c:v>
                </c:pt>
                <c:pt idx="2470">
                  <c:v>775.60000000009404</c:v>
                </c:pt>
                <c:pt idx="2471">
                  <c:v>775.68000000009397</c:v>
                </c:pt>
                <c:pt idx="2472">
                  <c:v>775.76000000009401</c:v>
                </c:pt>
                <c:pt idx="2473">
                  <c:v>775.8400000000936</c:v>
                </c:pt>
                <c:pt idx="2474">
                  <c:v>775.92000000009398</c:v>
                </c:pt>
                <c:pt idx="2475">
                  <c:v>776.00000000009402</c:v>
                </c:pt>
                <c:pt idx="2476">
                  <c:v>776.08000000009395</c:v>
                </c:pt>
                <c:pt idx="2477">
                  <c:v>776.16000000009399</c:v>
                </c:pt>
                <c:pt idx="2478">
                  <c:v>776.24000000009403</c:v>
                </c:pt>
                <c:pt idx="2479">
                  <c:v>776.32000000009396</c:v>
                </c:pt>
                <c:pt idx="2480">
                  <c:v>776.400000000094</c:v>
                </c:pt>
                <c:pt idx="2481">
                  <c:v>776.48000000009495</c:v>
                </c:pt>
                <c:pt idx="2482">
                  <c:v>776.56000000009499</c:v>
                </c:pt>
                <c:pt idx="2483">
                  <c:v>776.64000000009503</c:v>
                </c:pt>
                <c:pt idx="2484">
                  <c:v>776.72000000009496</c:v>
                </c:pt>
                <c:pt idx="2485">
                  <c:v>776.800000000095</c:v>
                </c:pt>
                <c:pt idx="2486">
                  <c:v>776.88000000009504</c:v>
                </c:pt>
                <c:pt idx="2487">
                  <c:v>776.96000000009496</c:v>
                </c:pt>
                <c:pt idx="2488">
                  <c:v>777.04000000009501</c:v>
                </c:pt>
                <c:pt idx="2489">
                  <c:v>777.12000000009505</c:v>
                </c:pt>
                <c:pt idx="2490">
                  <c:v>777.20000000009497</c:v>
                </c:pt>
                <c:pt idx="2491">
                  <c:v>777.28000000009501</c:v>
                </c:pt>
                <c:pt idx="2492">
                  <c:v>777.36000000009506</c:v>
                </c:pt>
                <c:pt idx="2493">
                  <c:v>777.44000000009498</c:v>
                </c:pt>
                <c:pt idx="2494">
                  <c:v>777.52000000009502</c:v>
                </c:pt>
                <c:pt idx="2495">
                  <c:v>777.60000000009495</c:v>
                </c:pt>
                <c:pt idx="2496">
                  <c:v>777.68000000009499</c:v>
                </c:pt>
                <c:pt idx="2497">
                  <c:v>777.76000000009503</c:v>
                </c:pt>
                <c:pt idx="2498">
                  <c:v>777.84000000009496</c:v>
                </c:pt>
                <c:pt idx="2499">
                  <c:v>777.920000000095</c:v>
                </c:pt>
                <c:pt idx="2500">
                  <c:v>778.00000000009504</c:v>
                </c:pt>
                <c:pt idx="2501">
                  <c:v>778.08000000009497</c:v>
                </c:pt>
                <c:pt idx="2502">
                  <c:v>778.16000000009501</c:v>
                </c:pt>
                <c:pt idx="2503">
                  <c:v>778.24000000009505</c:v>
                </c:pt>
                <c:pt idx="2504">
                  <c:v>778.32000000009498</c:v>
                </c:pt>
                <c:pt idx="2505">
                  <c:v>778.40000000009604</c:v>
                </c:pt>
                <c:pt idx="2506">
                  <c:v>778.48000000009597</c:v>
                </c:pt>
                <c:pt idx="2507">
                  <c:v>778.56000000009601</c:v>
                </c:pt>
                <c:pt idx="2508">
                  <c:v>778.64000000009605</c:v>
                </c:pt>
                <c:pt idx="2509">
                  <c:v>778.72000000009598</c:v>
                </c:pt>
                <c:pt idx="2510">
                  <c:v>778.80000000009602</c:v>
                </c:pt>
                <c:pt idx="2511">
                  <c:v>778.88000000009595</c:v>
                </c:pt>
                <c:pt idx="2512">
                  <c:v>778.96000000009599</c:v>
                </c:pt>
                <c:pt idx="2513">
                  <c:v>779.04000000009603</c:v>
                </c:pt>
                <c:pt idx="2514">
                  <c:v>779.12000000009596</c:v>
                </c:pt>
                <c:pt idx="2515">
                  <c:v>779.200000000096</c:v>
                </c:pt>
                <c:pt idx="2516">
                  <c:v>779.28000000009604</c:v>
                </c:pt>
                <c:pt idx="2517">
                  <c:v>779.36000000009597</c:v>
                </c:pt>
                <c:pt idx="2518">
                  <c:v>779.44000000009601</c:v>
                </c:pt>
                <c:pt idx="2519">
                  <c:v>779.52000000009605</c:v>
                </c:pt>
                <c:pt idx="2520">
                  <c:v>779.60000000009597</c:v>
                </c:pt>
                <c:pt idx="2521">
                  <c:v>779.68000000009602</c:v>
                </c:pt>
                <c:pt idx="2522">
                  <c:v>779.76000000009606</c:v>
                </c:pt>
                <c:pt idx="2523">
                  <c:v>779.84000000009598</c:v>
                </c:pt>
                <c:pt idx="2524">
                  <c:v>779.92000000009602</c:v>
                </c:pt>
                <c:pt idx="2525">
                  <c:v>780.00000000009595</c:v>
                </c:pt>
                <c:pt idx="2526">
                  <c:v>780.08000000009599</c:v>
                </c:pt>
                <c:pt idx="2527">
                  <c:v>780.16000000009603</c:v>
                </c:pt>
                <c:pt idx="2528">
                  <c:v>780.24000000009596</c:v>
                </c:pt>
                <c:pt idx="2529">
                  <c:v>780.32000000009702</c:v>
                </c:pt>
                <c:pt idx="2530">
                  <c:v>780.40000000009695</c:v>
                </c:pt>
                <c:pt idx="2531">
                  <c:v>780.48000000009699</c:v>
                </c:pt>
                <c:pt idx="2532">
                  <c:v>780.56000000009703</c:v>
                </c:pt>
                <c:pt idx="2533">
                  <c:v>780.64000000009696</c:v>
                </c:pt>
                <c:pt idx="2534">
                  <c:v>780.720000000097</c:v>
                </c:pt>
                <c:pt idx="2535">
                  <c:v>780.80000000009704</c:v>
                </c:pt>
                <c:pt idx="2536">
                  <c:v>780.88000000009697</c:v>
                </c:pt>
                <c:pt idx="2537">
                  <c:v>780.96000000009701</c:v>
                </c:pt>
                <c:pt idx="2538">
                  <c:v>781.04000000009705</c:v>
                </c:pt>
                <c:pt idx="2539">
                  <c:v>781.12000000009698</c:v>
                </c:pt>
                <c:pt idx="2540">
                  <c:v>781.20000000009702</c:v>
                </c:pt>
                <c:pt idx="2541">
                  <c:v>781.28000000009695</c:v>
                </c:pt>
                <c:pt idx="2542">
                  <c:v>781.36000000009699</c:v>
                </c:pt>
                <c:pt idx="2543">
                  <c:v>781.44000000009703</c:v>
                </c:pt>
                <c:pt idx="2544">
                  <c:v>781.52000000009696</c:v>
                </c:pt>
                <c:pt idx="2545">
                  <c:v>781.600000000097</c:v>
                </c:pt>
                <c:pt idx="2546">
                  <c:v>781.68000000009704</c:v>
                </c:pt>
                <c:pt idx="2547">
                  <c:v>781.76000000009697</c:v>
                </c:pt>
                <c:pt idx="2548">
                  <c:v>781.84000000009701</c:v>
                </c:pt>
                <c:pt idx="2549">
                  <c:v>781.92000000009705</c:v>
                </c:pt>
                <c:pt idx="2550">
                  <c:v>782.00000000009697</c:v>
                </c:pt>
                <c:pt idx="2551">
                  <c:v>782.08000000009702</c:v>
                </c:pt>
                <c:pt idx="2552">
                  <c:v>782.16000000009706</c:v>
                </c:pt>
                <c:pt idx="2553">
                  <c:v>782.24000000009698</c:v>
                </c:pt>
                <c:pt idx="2554">
                  <c:v>782.32000000009805</c:v>
                </c:pt>
                <c:pt idx="2555">
                  <c:v>782.40000000009809</c:v>
                </c:pt>
                <c:pt idx="2556">
                  <c:v>782.48000000009802</c:v>
                </c:pt>
                <c:pt idx="2557">
                  <c:v>782.56000000009794</c:v>
                </c:pt>
                <c:pt idx="2558">
                  <c:v>782.6400000000981</c:v>
                </c:pt>
                <c:pt idx="2559">
                  <c:v>782.72000000009803</c:v>
                </c:pt>
                <c:pt idx="2560">
                  <c:v>782.80000000009795</c:v>
                </c:pt>
                <c:pt idx="2561">
                  <c:v>782.88000000009811</c:v>
                </c:pt>
                <c:pt idx="2562">
                  <c:v>782.96000000009803</c:v>
                </c:pt>
                <c:pt idx="2563">
                  <c:v>783.04000000009808</c:v>
                </c:pt>
                <c:pt idx="2564">
                  <c:v>783.120000000098</c:v>
                </c:pt>
                <c:pt idx="2565">
                  <c:v>783.20000000009804</c:v>
                </c:pt>
                <c:pt idx="2566">
                  <c:v>783.28000000009808</c:v>
                </c:pt>
                <c:pt idx="2567">
                  <c:v>783.3600000000979</c:v>
                </c:pt>
                <c:pt idx="2568">
                  <c:v>783.44000000009805</c:v>
                </c:pt>
                <c:pt idx="2569">
                  <c:v>783.52000000009809</c:v>
                </c:pt>
                <c:pt idx="2570">
                  <c:v>783.60000000009802</c:v>
                </c:pt>
                <c:pt idx="2571">
                  <c:v>783.68000000009795</c:v>
                </c:pt>
                <c:pt idx="2572">
                  <c:v>783.7600000000981</c:v>
                </c:pt>
                <c:pt idx="2573">
                  <c:v>783.84000000009803</c:v>
                </c:pt>
                <c:pt idx="2574">
                  <c:v>783.92000000009807</c:v>
                </c:pt>
                <c:pt idx="2575">
                  <c:v>784.000000000098</c:v>
                </c:pt>
                <c:pt idx="2576">
                  <c:v>784.08000000009804</c:v>
                </c:pt>
                <c:pt idx="2577">
                  <c:v>784.16000000009808</c:v>
                </c:pt>
                <c:pt idx="2578">
                  <c:v>784.24000000009903</c:v>
                </c:pt>
                <c:pt idx="2579">
                  <c:v>784.32000000009896</c:v>
                </c:pt>
                <c:pt idx="2580">
                  <c:v>784.400000000099</c:v>
                </c:pt>
                <c:pt idx="2581">
                  <c:v>784.48000000009904</c:v>
                </c:pt>
                <c:pt idx="2582">
                  <c:v>784.56000000009897</c:v>
                </c:pt>
                <c:pt idx="2583">
                  <c:v>784.64000000009901</c:v>
                </c:pt>
                <c:pt idx="2584">
                  <c:v>784.72000000009905</c:v>
                </c:pt>
                <c:pt idx="2585">
                  <c:v>784.80000000009898</c:v>
                </c:pt>
                <c:pt idx="2586">
                  <c:v>784.88000000009902</c:v>
                </c:pt>
                <c:pt idx="2587">
                  <c:v>784.96000000009849</c:v>
                </c:pt>
                <c:pt idx="2588">
                  <c:v>785.04000000009898</c:v>
                </c:pt>
                <c:pt idx="2589">
                  <c:v>785.12000000009903</c:v>
                </c:pt>
                <c:pt idx="2590">
                  <c:v>785.20000000009895</c:v>
                </c:pt>
                <c:pt idx="2591">
                  <c:v>785.28000000009899</c:v>
                </c:pt>
                <c:pt idx="2592">
                  <c:v>785.36000000009858</c:v>
                </c:pt>
                <c:pt idx="2593">
                  <c:v>785.44000000009896</c:v>
                </c:pt>
                <c:pt idx="2594">
                  <c:v>785.520000000099</c:v>
                </c:pt>
                <c:pt idx="2595">
                  <c:v>785.60000000009904</c:v>
                </c:pt>
                <c:pt idx="2596">
                  <c:v>785.68000000009897</c:v>
                </c:pt>
                <c:pt idx="2597">
                  <c:v>785.76000000009901</c:v>
                </c:pt>
                <c:pt idx="2598">
                  <c:v>785.8400000000986</c:v>
                </c:pt>
                <c:pt idx="2599">
                  <c:v>785.92000000009898</c:v>
                </c:pt>
                <c:pt idx="2600">
                  <c:v>786.00000000009902</c:v>
                </c:pt>
                <c:pt idx="2601">
                  <c:v>786.08000000009895</c:v>
                </c:pt>
                <c:pt idx="2602">
                  <c:v>786.16000000009899</c:v>
                </c:pt>
                <c:pt idx="2603">
                  <c:v>786.24000000010005</c:v>
                </c:pt>
                <c:pt idx="2604">
                  <c:v>786.32000000009998</c:v>
                </c:pt>
                <c:pt idx="2605">
                  <c:v>786.40000000010002</c:v>
                </c:pt>
                <c:pt idx="2606">
                  <c:v>786.48000000009995</c:v>
                </c:pt>
                <c:pt idx="2607">
                  <c:v>786.56000000009999</c:v>
                </c:pt>
                <c:pt idx="2608">
                  <c:v>786.64000000010003</c:v>
                </c:pt>
                <c:pt idx="2609">
                  <c:v>786.72000000009996</c:v>
                </c:pt>
                <c:pt idx="2610">
                  <c:v>786.8000000001</c:v>
                </c:pt>
                <c:pt idx="2611">
                  <c:v>786.88000000010004</c:v>
                </c:pt>
                <c:pt idx="2612">
                  <c:v>786.96000000009997</c:v>
                </c:pt>
                <c:pt idx="2613">
                  <c:v>787.04000000010001</c:v>
                </c:pt>
                <c:pt idx="2614">
                  <c:v>787.12000000010005</c:v>
                </c:pt>
                <c:pt idx="2615">
                  <c:v>787.20000000009998</c:v>
                </c:pt>
                <c:pt idx="2616">
                  <c:v>787.28000000010002</c:v>
                </c:pt>
                <c:pt idx="2617">
                  <c:v>787.36000000009949</c:v>
                </c:pt>
                <c:pt idx="2618">
                  <c:v>787.44000000009999</c:v>
                </c:pt>
                <c:pt idx="2619">
                  <c:v>787.52000000010003</c:v>
                </c:pt>
                <c:pt idx="2620">
                  <c:v>787.60000000009995</c:v>
                </c:pt>
                <c:pt idx="2621">
                  <c:v>787.68000000009999</c:v>
                </c:pt>
                <c:pt idx="2622">
                  <c:v>787.76000000010004</c:v>
                </c:pt>
                <c:pt idx="2623">
                  <c:v>787.84000000009996</c:v>
                </c:pt>
                <c:pt idx="2624">
                  <c:v>787.9200000001</c:v>
                </c:pt>
                <c:pt idx="2625">
                  <c:v>788.00000000010004</c:v>
                </c:pt>
                <c:pt idx="2626">
                  <c:v>788.08000000009997</c:v>
                </c:pt>
                <c:pt idx="2627">
                  <c:v>788.16000000010104</c:v>
                </c:pt>
                <c:pt idx="2628">
                  <c:v>788.24000000010096</c:v>
                </c:pt>
                <c:pt idx="2629">
                  <c:v>788.320000000101</c:v>
                </c:pt>
                <c:pt idx="2630">
                  <c:v>788.40000000010104</c:v>
                </c:pt>
                <c:pt idx="2631">
                  <c:v>788.48000000010097</c:v>
                </c:pt>
                <c:pt idx="2632">
                  <c:v>788.56000000010101</c:v>
                </c:pt>
                <c:pt idx="2633">
                  <c:v>788.64000000010105</c:v>
                </c:pt>
                <c:pt idx="2634">
                  <c:v>788.72000000010098</c:v>
                </c:pt>
                <c:pt idx="2635">
                  <c:v>788.80000000010102</c:v>
                </c:pt>
                <c:pt idx="2636">
                  <c:v>788.88000000010095</c:v>
                </c:pt>
                <c:pt idx="2637">
                  <c:v>788.96000000010099</c:v>
                </c:pt>
                <c:pt idx="2638">
                  <c:v>789.04000000010103</c:v>
                </c:pt>
                <c:pt idx="2639">
                  <c:v>789.12000000010096</c:v>
                </c:pt>
                <c:pt idx="2640">
                  <c:v>789.200000000101</c:v>
                </c:pt>
                <c:pt idx="2641">
                  <c:v>789.28000000010104</c:v>
                </c:pt>
                <c:pt idx="2642">
                  <c:v>789.36000000010097</c:v>
                </c:pt>
                <c:pt idx="2643">
                  <c:v>789.44000000010101</c:v>
                </c:pt>
                <c:pt idx="2644">
                  <c:v>789.52000000010105</c:v>
                </c:pt>
                <c:pt idx="2645">
                  <c:v>789.60000000010098</c:v>
                </c:pt>
                <c:pt idx="2646">
                  <c:v>789.68000000010102</c:v>
                </c:pt>
                <c:pt idx="2647">
                  <c:v>789.76000000010094</c:v>
                </c:pt>
                <c:pt idx="2648">
                  <c:v>789.84000000010099</c:v>
                </c:pt>
                <c:pt idx="2649">
                  <c:v>789.92000000010103</c:v>
                </c:pt>
                <c:pt idx="2650">
                  <c:v>790.00000000010095</c:v>
                </c:pt>
                <c:pt idx="2651">
                  <c:v>790.08000000010099</c:v>
                </c:pt>
                <c:pt idx="2652">
                  <c:v>790.16000000010195</c:v>
                </c:pt>
                <c:pt idx="2653">
                  <c:v>790.24000000010199</c:v>
                </c:pt>
                <c:pt idx="2654">
                  <c:v>790.32000000010203</c:v>
                </c:pt>
                <c:pt idx="2655">
                  <c:v>790.40000000010195</c:v>
                </c:pt>
                <c:pt idx="2656">
                  <c:v>790.480000000102</c:v>
                </c:pt>
                <c:pt idx="2657">
                  <c:v>790.56000000010204</c:v>
                </c:pt>
                <c:pt idx="2658">
                  <c:v>790.64000000010196</c:v>
                </c:pt>
                <c:pt idx="2659">
                  <c:v>790.720000000102</c:v>
                </c:pt>
                <c:pt idx="2660">
                  <c:v>790.80000000010205</c:v>
                </c:pt>
                <c:pt idx="2661">
                  <c:v>790.88000000010197</c:v>
                </c:pt>
                <c:pt idx="2662">
                  <c:v>790.96000000010201</c:v>
                </c:pt>
                <c:pt idx="2663">
                  <c:v>791.04000000010205</c:v>
                </c:pt>
                <c:pt idx="2664">
                  <c:v>791.12000000010198</c:v>
                </c:pt>
                <c:pt idx="2665">
                  <c:v>791.20000000010202</c:v>
                </c:pt>
                <c:pt idx="2666">
                  <c:v>791.28000000010195</c:v>
                </c:pt>
                <c:pt idx="2667">
                  <c:v>791.36000000010199</c:v>
                </c:pt>
                <c:pt idx="2668">
                  <c:v>791.44000000010203</c:v>
                </c:pt>
                <c:pt idx="2669">
                  <c:v>791.52000000010196</c:v>
                </c:pt>
                <c:pt idx="2670">
                  <c:v>791.600000000102</c:v>
                </c:pt>
                <c:pt idx="2671">
                  <c:v>791.68000000010204</c:v>
                </c:pt>
                <c:pt idx="2672">
                  <c:v>791.76000000010197</c:v>
                </c:pt>
                <c:pt idx="2673">
                  <c:v>791.84000000010201</c:v>
                </c:pt>
                <c:pt idx="2674">
                  <c:v>791.92000000010205</c:v>
                </c:pt>
                <c:pt idx="2675">
                  <c:v>792.00000000010198</c:v>
                </c:pt>
                <c:pt idx="2676">
                  <c:v>792.08000000010304</c:v>
                </c:pt>
                <c:pt idx="2677">
                  <c:v>792.16000000010308</c:v>
                </c:pt>
                <c:pt idx="2678">
                  <c:v>792.24000000010301</c:v>
                </c:pt>
                <c:pt idx="2679">
                  <c:v>792.32000000010305</c:v>
                </c:pt>
                <c:pt idx="2680">
                  <c:v>792.40000000010309</c:v>
                </c:pt>
                <c:pt idx="2681">
                  <c:v>792.48000000010302</c:v>
                </c:pt>
                <c:pt idx="2682">
                  <c:v>792.56000000010295</c:v>
                </c:pt>
                <c:pt idx="2683">
                  <c:v>792.6400000001031</c:v>
                </c:pt>
                <c:pt idx="2684">
                  <c:v>792.72000000010303</c:v>
                </c:pt>
                <c:pt idx="2685">
                  <c:v>792.80000000010295</c:v>
                </c:pt>
                <c:pt idx="2686">
                  <c:v>792.880000000103</c:v>
                </c:pt>
                <c:pt idx="2687">
                  <c:v>792.96000000010304</c:v>
                </c:pt>
                <c:pt idx="2688">
                  <c:v>793.04000000010308</c:v>
                </c:pt>
                <c:pt idx="2689">
                  <c:v>793.120000000103</c:v>
                </c:pt>
                <c:pt idx="2690">
                  <c:v>793.20000000010305</c:v>
                </c:pt>
                <c:pt idx="2691">
                  <c:v>793.28000000010354</c:v>
                </c:pt>
                <c:pt idx="2692">
                  <c:v>793.36000000010301</c:v>
                </c:pt>
                <c:pt idx="2693">
                  <c:v>793.44000000010305</c:v>
                </c:pt>
                <c:pt idx="2694">
                  <c:v>793.5200000001031</c:v>
                </c:pt>
                <c:pt idx="2695">
                  <c:v>793.60000000010302</c:v>
                </c:pt>
                <c:pt idx="2696">
                  <c:v>793.68000000010295</c:v>
                </c:pt>
                <c:pt idx="2697">
                  <c:v>793.7600000001031</c:v>
                </c:pt>
                <c:pt idx="2698">
                  <c:v>793.84000000010303</c:v>
                </c:pt>
                <c:pt idx="2699">
                  <c:v>793.92000000010307</c:v>
                </c:pt>
                <c:pt idx="2700">
                  <c:v>794.00000000010402</c:v>
                </c:pt>
                <c:pt idx="2701">
                  <c:v>794.08000000010395</c:v>
                </c:pt>
                <c:pt idx="2702">
                  <c:v>794.16000000010399</c:v>
                </c:pt>
                <c:pt idx="2703">
                  <c:v>794.24000000010403</c:v>
                </c:pt>
                <c:pt idx="2704">
                  <c:v>794.32000000010396</c:v>
                </c:pt>
                <c:pt idx="2705">
                  <c:v>794.400000000104</c:v>
                </c:pt>
                <c:pt idx="2706">
                  <c:v>794.48000000010404</c:v>
                </c:pt>
                <c:pt idx="2707">
                  <c:v>794.56000000010397</c:v>
                </c:pt>
                <c:pt idx="2708">
                  <c:v>794.64000000010401</c:v>
                </c:pt>
                <c:pt idx="2709">
                  <c:v>794.72000000010405</c:v>
                </c:pt>
                <c:pt idx="2710">
                  <c:v>794.80000000010398</c:v>
                </c:pt>
                <c:pt idx="2711">
                  <c:v>794.88000000010402</c:v>
                </c:pt>
                <c:pt idx="2712">
                  <c:v>794.96000000010349</c:v>
                </c:pt>
                <c:pt idx="2713">
                  <c:v>795.04000000010399</c:v>
                </c:pt>
                <c:pt idx="2714">
                  <c:v>795.12000000010403</c:v>
                </c:pt>
                <c:pt idx="2715">
                  <c:v>795.20000000010396</c:v>
                </c:pt>
                <c:pt idx="2716">
                  <c:v>795.280000000104</c:v>
                </c:pt>
                <c:pt idx="2717">
                  <c:v>795.36000000010358</c:v>
                </c:pt>
                <c:pt idx="2718">
                  <c:v>795.44000000010396</c:v>
                </c:pt>
                <c:pt idx="2719">
                  <c:v>795.52000000010401</c:v>
                </c:pt>
                <c:pt idx="2720">
                  <c:v>795.60000000010405</c:v>
                </c:pt>
                <c:pt idx="2721">
                  <c:v>795.68000000010397</c:v>
                </c:pt>
                <c:pt idx="2722">
                  <c:v>795.76000000010401</c:v>
                </c:pt>
                <c:pt idx="2723">
                  <c:v>795.84000000010406</c:v>
                </c:pt>
                <c:pt idx="2724">
                  <c:v>795.92000000010398</c:v>
                </c:pt>
                <c:pt idx="2725">
                  <c:v>796.00000000010505</c:v>
                </c:pt>
                <c:pt idx="2726">
                  <c:v>796.08000000010497</c:v>
                </c:pt>
                <c:pt idx="2727">
                  <c:v>796.16000000010501</c:v>
                </c:pt>
                <c:pt idx="2728">
                  <c:v>796.24000000010506</c:v>
                </c:pt>
                <c:pt idx="2729">
                  <c:v>796.32000000010498</c:v>
                </c:pt>
                <c:pt idx="2730">
                  <c:v>796.40000000010502</c:v>
                </c:pt>
                <c:pt idx="2731">
                  <c:v>796.48000000010495</c:v>
                </c:pt>
                <c:pt idx="2732">
                  <c:v>796.56000000010499</c:v>
                </c:pt>
                <c:pt idx="2733">
                  <c:v>796.64000000010503</c:v>
                </c:pt>
                <c:pt idx="2734">
                  <c:v>796.72000000010496</c:v>
                </c:pt>
                <c:pt idx="2735">
                  <c:v>796.800000000105</c:v>
                </c:pt>
                <c:pt idx="2736">
                  <c:v>796.88000000010504</c:v>
                </c:pt>
                <c:pt idx="2737">
                  <c:v>796.96000000010497</c:v>
                </c:pt>
                <c:pt idx="2738">
                  <c:v>797.04000000010501</c:v>
                </c:pt>
                <c:pt idx="2739">
                  <c:v>797.12000000010505</c:v>
                </c:pt>
                <c:pt idx="2740">
                  <c:v>797.20000000010498</c:v>
                </c:pt>
                <c:pt idx="2741">
                  <c:v>797.28000000010502</c:v>
                </c:pt>
                <c:pt idx="2742">
                  <c:v>797.36000000010449</c:v>
                </c:pt>
                <c:pt idx="2743">
                  <c:v>797.44000000010499</c:v>
                </c:pt>
                <c:pt idx="2744">
                  <c:v>797.52000000010503</c:v>
                </c:pt>
                <c:pt idx="2745">
                  <c:v>797.60000000010496</c:v>
                </c:pt>
                <c:pt idx="2746">
                  <c:v>797.680000000105</c:v>
                </c:pt>
                <c:pt idx="2747">
                  <c:v>797.76000000010504</c:v>
                </c:pt>
                <c:pt idx="2748">
                  <c:v>797.84000000010496</c:v>
                </c:pt>
                <c:pt idx="2749">
                  <c:v>797.92000000010603</c:v>
                </c:pt>
                <c:pt idx="2750">
                  <c:v>798.00000000010596</c:v>
                </c:pt>
                <c:pt idx="2751">
                  <c:v>798.080000000106</c:v>
                </c:pt>
                <c:pt idx="2752">
                  <c:v>798.16000000010604</c:v>
                </c:pt>
                <c:pt idx="2753">
                  <c:v>798.24000000010597</c:v>
                </c:pt>
                <c:pt idx="2754">
                  <c:v>798.32000000010601</c:v>
                </c:pt>
                <c:pt idx="2755">
                  <c:v>798.40000000010605</c:v>
                </c:pt>
                <c:pt idx="2756">
                  <c:v>798.48000000010597</c:v>
                </c:pt>
                <c:pt idx="2757">
                  <c:v>798.56000000010602</c:v>
                </c:pt>
                <c:pt idx="2758">
                  <c:v>798.64000000010606</c:v>
                </c:pt>
                <c:pt idx="2759">
                  <c:v>798.72000000010598</c:v>
                </c:pt>
                <c:pt idx="2760">
                  <c:v>798.80000000010602</c:v>
                </c:pt>
                <c:pt idx="2761">
                  <c:v>798.88000000010595</c:v>
                </c:pt>
                <c:pt idx="2762">
                  <c:v>798.96000000010599</c:v>
                </c:pt>
                <c:pt idx="2763">
                  <c:v>799.04000000010603</c:v>
                </c:pt>
                <c:pt idx="2764">
                  <c:v>799.12000000010596</c:v>
                </c:pt>
                <c:pt idx="2765">
                  <c:v>799.200000000106</c:v>
                </c:pt>
                <c:pt idx="2766">
                  <c:v>799.28000000010604</c:v>
                </c:pt>
                <c:pt idx="2767">
                  <c:v>799.36000000010597</c:v>
                </c:pt>
                <c:pt idx="2768">
                  <c:v>799.44000000010601</c:v>
                </c:pt>
                <c:pt idx="2769">
                  <c:v>799.52000000010605</c:v>
                </c:pt>
                <c:pt idx="2770">
                  <c:v>799.60000000010598</c:v>
                </c:pt>
                <c:pt idx="2771">
                  <c:v>799.68000000010602</c:v>
                </c:pt>
                <c:pt idx="2772">
                  <c:v>799.76000000010595</c:v>
                </c:pt>
                <c:pt idx="2773">
                  <c:v>799.84000000010599</c:v>
                </c:pt>
                <c:pt idx="2774">
                  <c:v>799.92000000010705</c:v>
                </c:pt>
                <c:pt idx="2775">
                  <c:v>800.00000000010698</c:v>
                </c:pt>
                <c:pt idx="2776">
                  <c:v>800.08000000010702</c:v>
                </c:pt>
                <c:pt idx="2777">
                  <c:v>800.16000000010695</c:v>
                </c:pt>
                <c:pt idx="2778">
                  <c:v>800.24000000010699</c:v>
                </c:pt>
                <c:pt idx="2779">
                  <c:v>800.32000000010703</c:v>
                </c:pt>
                <c:pt idx="2780">
                  <c:v>800.40000000010696</c:v>
                </c:pt>
                <c:pt idx="2781">
                  <c:v>800.480000000107</c:v>
                </c:pt>
                <c:pt idx="2782">
                  <c:v>800.56000000010704</c:v>
                </c:pt>
                <c:pt idx="2783">
                  <c:v>800.64000000010697</c:v>
                </c:pt>
                <c:pt idx="2784">
                  <c:v>800.72000000010701</c:v>
                </c:pt>
                <c:pt idx="2785">
                  <c:v>800.80000000010705</c:v>
                </c:pt>
                <c:pt idx="2786">
                  <c:v>800.88000000010697</c:v>
                </c:pt>
                <c:pt idx="2787">
                  <c:v>800.96000000010702</c:v>
                </c:pt>
                <c:pt idx="2788">
                  <c:v>801.04000000010706</c:v>
                </c:pt>
                <c:pt idx="2789">
                  <c:v>801.12000000010698</c:v>
                </c:pt>
                <c:pt idx="2790">
                  <c:v>801.20000000010702</c:v>
                </c:pt>
                <c:pt idx="2791">
                  <c:v>801.28000000010695</c:v>
                </c:pt>
                <c:pt idx="2792">
                  <c:v>801.36000000010699</c:v>
                </c:pt>
                <c:pt idx="2793">
                  <c:v>801.44000000010703</c:v>
                </c:pt>
                <c:pt idx="2794">
                  <c:v>801.52000000010696</c:v>
                </c:pt>
                <c:pt idx="2795">
                  <c:v>801.600000000107</c:v>
                </c:pt>
                <c:pt idx="2796">
                  <c:v>801.68000000010704</c:v>
                </c:pt>
                <c:pt idx="2797">
                  <c:v>801.76000000010697</c:v>
                </c:pt>
                <c:pt idx="2798">
                  <c:v>801.84000000010803</c:v>
                </c:pt>
                <c:pt idx="2799">
                  <c:v>801.92000000010808</c:v>
                </c:pt>
                <c:pt idx="2800">
                  <c:v>802.000000000108</c:v>
                </c:pt>
                <c:pt idx="2801">
                  <c:v>802.08000000010804</c:v>
                </c:pt>
                <c:pt idx="2802">
                  <c:v>802.16000000010808</c:v>
                </c:pt>
                <c:pt idx="2803">
                  <c:v>802.24000000010801</c:v>
                </c:pt>
                <c:pt idx="2804">
                  <c:v>802.32000000010805</c:v>
                </c:pt>
                <c:pt idx="2805">
                  <c:v>802.40000000010809</c:v>
                </c:pt>
                <c:pt idx="2806">
                  <c:v>802.48000000010802</c:v>
                </c:pt>
                <c:pt idx="2807">
                  <c:v>802.56000000010795</c:v>
                </c:pt>
                <c:pt idx="2808">
                  <c:v>802.6400000001081</c:v>
                </c:pt>
                <c:pt idx="2809">
                  <c:v>802.72000000010803</c:v>
                </c:pt>
                <c:pt idx="2810">
                  <c:v>802.80000000010807</c:v>
                </c:pt>
                <c:pt idx="2811">
                  <c:v>802.880000000108</c:v>
                </c:pt>
                <c:pt idx="2812">
                  <c:v>802.96000000010804</c:v>
                </c:pt>
                <c:pt idx="2813">
                  <c:v>803.04000000010808</c:v>
                </c:pt>
                <c:pt idx="2814">
                  <c:v>803.12000000010801</c:v>
                </c:pt>
                <c:pt idx="2815">
                  <c:v>803.20000000010805</c:v>
                </c:pt>
                <c:pt idx="2816">
                  <c:v>803.28000000010854</c:v>
                </c:pt>
                <c:pt idx="2817">
                  <c:v>803.36000000010802</c:v>
                </c:pt>
                <c:pt idx="2818">
                  <c:v>803.44000000010794</c:v>
                </c:pt>
                <c:pt idx="2819">
                  <c:v>803.5200000001081</c:v>
                </c:pt>
                <c:pt idx="2820">
                  <c:v>803.60000000010803</c:v>
                </c:pt>
                <c:pt idx="2821">
                  <c:v>803.68000000010795</c:v>
                </c:pt>
                <c:pt idx="2822">
                  <c:v>803.76000000010811</c:v>
                </c:pt>
                <c:pt idx="2823">
                  <c:v>803.84000000010849</c:v>
                </c:pt>
                <c:pt idx="2824">
                  <c:v>803.92000000010898</c:v>
                </c:pt>
                <c:pt idx="2825">
                  <c:v>804.00000000010903</c:v>
                </c:pt>
                <c:pt idx="2826">
                  <c:v>804.08000000010895</c:v>
                </c:pt>
                <c:pt idx="2827">
                  <c:v>804.16000000010899</c:v>
                </c:pt>
                <c:pt idx="2828">
                  <c:v>804.24000000010903</c:v>
                </c:pt>
                <c:pt idx="2829">
                  <c:v>804.32000000010896</c:v>
                </c:pt>
                <c:pt idx="2830">
                  <c:v>804.400000000109</c:v>
                </c:pt>
                <c:pt idx="2831">
                  <c:v>804.48000000010904</c:v>
                </c:pt>
                <c:pt idx="2832">
                  <c:v>804.56000000010897</c:v>
                </c:pt>
                <c:pt idx="2833">
                  <c:v>804.64000000010901</c:v>
                </c:pt>
                <c:pt idx="2834">
                  <c:v>804.72000000010905</c:v>
                </c:pt>
                <c:pt idx="2835">
                  <c:v>804.80000000010898</c:v>
                </c:pt>
                <c:pt idx="2836">
                  <c:v>804.88000000010902</c:v>
                </c:pt>
                <c:pt idx="2837">
                  <c:v>804.96000000010849</c:v>
                </c:pt>
                <c:pt idx="2838">
                  <c:v>805.04000000010899</c:v>
                </c:pt>
                <c:pt idx="2839">
                  <c:v>805.12000000010903</c:v>
                </c:pt>
                <c:pt idx="2840">
                  <c:v>805.20000000010896</c:v>
                </c:pt>
                <c:pt idx="2841">
                  <c:v>805.280000000109</c:v>
                </c:pt>
                <c:pt idx="2842">
                  <c:v>805.36000000010858</c:v>
                </c:pt>
                <c:pt idx="2843">
                  <c:v>805.44000000010897</c:v>
                </c:pt>
                <c:pt idx="2844">
                  <c:v>805.52000000010901</c:v>
                </c:pt>
                <c:pt idx="2845">
                  <c:v>805.60000000010905</c:v>
                </c:pt>
                <c:pt idx="2846">
                  <c:v>805.68000000010898</c:v>
                </c:pt>
                <c:pt idx="2847">
                  <c:v>805.76000000011004</c:v>
                </c:pt>
                <c:pt idx="2848">
                  <c:v>805.84000000010997</c:v>
                </c:pt>
                <c:pt idx="2849">
                  <c:v>805.92000000011001</c:v>
                </c:pt>
                <c:pt idx="2850">
                  <c:v>806.00000000011005</c:v>
                </c:pt>
                <c:pt idx="2851">
                  <c:v>806.08000000010998</c:v>
                </c:pt>
                <c:pt idx="2852">
                  <c:v>806.16000000011002</c:v>
                </c:pt>
                <c:pt idx="2853">
                  <c:v>806.24000000010994</c:v>
                </c:pt>
                <c:pt idx="2854">
                  <c:v>806.32000000010999</c:v>
                </c:pt>
                <c:pt idx="2855">
                  <c:v>806.40000000011003</c:v>
                </c:pt>
                <c:pt idx="2856">
                  <c:v>806.48000000010995</c:v>
                </c:pt>
                <c:pt idx="2857">
                  <c:v>806.56000000010999</c:v>
                </c:pt>
                <c:pt idx="2858">
                  <c:v>806.64000000011004</c:v>
                </c:pt>
                <c:pt idx="2859">
                  <c:v>806.72000000010996</c:v>
                </c:pt>
                <c:pt idx="2860">
                  <c:v>806.80000000011</c:v>
                </c:pt>
                <c:pt idx="2861">
                  <c:v>806.88000000011004</c:v>
                </c:pt>
                <c:pt idx="2862">
                  <c:v>806.96000000010997</c:v>
                </c:pt>
                <c:pt idx="2863">
                  <c:v>807.04000000011001</c:v>
                </c:pt>
                <c:pt idx="2864">
                  <c:v>807.12000000011005</c:v>
                </c:pt>
                <c:pt idx="2865">
                  <c:v>807.20000000010998</c:v>
                </c:pt>
                <c:pt idx="2866">
                  <c:v>807.28000000011002</c:v>
                </c:pt>
                <c:pt idx="2867">
                  <c:v>807.36000000010949</c:v>
                </c:pt>
                <c:pt idx="2868">
                  <c:v>807.44000000010999</c:v>
                </c:pt>
                <c:pt idx="2869">
                  <c:v>807.52000000011003</c:v>
                </c:pt>
                <c:pt idx="2870">
                  <c:v>807.60000000010996</c:v>
                </c:pt>
                <c:pt idx="2871">
                  <c:v>807.68000000011102</c:v>
                </c:pt>
                <c:pt idx="2872">
                  <c:v>807.76000000011095</c:v>
                </c:pt>
                <c:pt idx="2873">
                  <c:v>807.84000000011099</c:v>
                </c:pt>
                <c:pt idx="2874">
                  <c:v>807.92000000011103</c:v>
                </c:pt>
                <c:pt idx="2875">
                  <c:v>808.00000000011096</c:v>
                </c:pt>
                <c:pt idx="2876">
                  <c:v>808.080000000111</c:v>
                </c:pt>
                <c:pt idx="2877">
                  <c:v>808.16000000011104</c:v>
                </c:pt>
                <c:pt idx="2878">
                  <c:v>808.24000000011097</c:v>
                </c:pt>
                <c:pt idx="2879">
                  <c:v>808.32000000011101</c:v>
                </c:pt>
                <c:pt idx="2880">
                  <c:v>808.40000000011105</c:v>
                </c:pt>
                <c:pt idx="2881">
                  <c:v>808.48000000011098</c:v>
                </c:pt>
                <c:pt idx="2882">
                  <c:v>808.56000000011102</c:v>
                </c:pt>
                <c:pt idx="2883">
                  <c:v>808.64000000011094</c:v>
                </c:pt>
                <c:pt idx="2884">
                  <c:v>808.72000000011099</c:v>
                </c:pt>
                <c:pt idx="2885">
                  <c:v>808.80000000011103</c:v>
                </c:pt>
                <c:pt idx="2886">
                  <c:v>808.88000000011095</c:v>
                </c:pt>
                <c:pt idx="2887">
                  <c:v>808.96000000011099</c:v>
                </c:pt>
                <c:pt idx="2888">
                  <c:v>809.04000000011104</c:v>
                </c:pt>
                <c:pt idx="2889">
                  <c:v>809.12000000011096</c:v>
                </c:pt>
                <c:pt idx="2890">
                  <c:v>809.200000000111</c:v>
                </c:pt>
                <c:pt idx="2891">
                  <c:v>809.28000000011104</c:v>
                </c:pt>
                <c:pt idx="2892">
                  <c:v>809.36000000011097</c:v>
                </c:pt>
                <c:pt idx="2893">
                  <c:v>809.44000000011101</c:v>
                </c:pt>
                <c:pt idx="2894">
                  <c:v>809.52000000011105</c:v>
                </c:pt>
                <c:pt idx="2895">
                  <c:v>809.60000000011098</c:v>
                </c:pt>
                <c:pt idx="2896">
                  <c:v>809.68000000011205</c:v>
                </c:pt>
                <c:pt idx="2897">
                  <c:v>809.76000000011197</c:v>
                </c:pt>
                <c:pt idx="2898">
                  <c:v>809.84000000011201</c:v>
                </c:pt>
                <c:pt idx="2899">
                  <c:v>809.92000000011205</c:v>
                </c:pt>
                <c:pt idx="2900">
                  <c:v>810.00000000011198</c:v>
                </c:pt>
                <c:pt idx="2901">
                  <c:v>810.08000000011202</c:v>
                </c:pt>
                <c:pt idx="2902">
                  <c:v>810.16000000011195</c:v>
                </c:pt>
                <c:pt idx="2903">
                  <c:v>810.24000000011199</c:v>
                </c:pt>
                <c:pt idx="2904">
                  <c:v>810.32000000011203</c:v>
                </c:pt>
                <c:pt idx="2905">
                  <c:v>810.40000000011196</c:v>
                </c:pt>
                <c:pt idx="2906">
                  <c:v>810.480000000112</c:v>
                </c:pt>
                <c:pt idx="2907">
                  <c:v>810.56000000011204</c:v>
                </c:pt>
                <c:pt idx="2908">
                  <c:v>810.64000000011197</c:v>
                </c:pt>
                <c:pt idx="2909">
                  <c:v>810.72000000011201</c:v>
                </c:pt>
                <c:pt idx="2910">
                  <c:v>810.80000000011205</c:v>
                </c:pt>
                <c:pt idx="2911">
                  <c:v>810.88000000011198</c:v>
                </c:pt>
                <c:pt idx="2912">
                  <c:v>810.96000000011202</c:v>
                </c:pt>
                <c:pt idx="2913">
                  <c:v>811.04000000011195</c:v>
                </c:pt>
                <c:pt idx="2914">
                  <c:v>811.12000000011199</c:v>
                </c:pt>
                <c:pt idx="2915">
                  <c:v>811.20000000011203</c:v>
                </c:pt>
                <c:pt idx="2916">
                  <c:v>811.28000000011195</c:v>
                </c:pt>
                <c:pt idx="2917">
                  <c:v>811.360000000112</c:v>
                </c:pt>
                <c:pt idx="2918">
                  <c:v>811.44000000011204</c:v>
                </c:pt>
                <c:pt idx="2919">
                  <c:v>811.52000000011196</c:v>
                </c:pt>
                <c:pt idx="2920">
                  <c:v>811.60000000011303</c:v>
                </c:pt>
                <c:pt idx="2921">
                  <c:v>811.68000000011295</c:v>
                </c:pt>
                <c:pt idx="2922">
                  <c:v>811.760000000113</c:v>
                </c:pt>
                <c:pt idx="2923">
                  <c:v>811.84000000011304</c:v>
                </c:pt>
                <c:pt idx="2924">
                  <c:v>811.92000000011308</c:v>
                </c:pt>
                <c:pt idx="2925">
                  <c:v>812.000000000113</c:v>
                </c:pt>
                <c:pt idx="2926">
                  <c:v>812.08000000011305</c:v>
                </c:pt>
                <c:pt idx="2927">
                  <c:v>812.16000000011309</c:v>
                </c:pt>
                <c:pt idx="2928">
                  <c:v>812.24000000011301</c:v>
                </c:pt>
                <c:pt idx="2929">
                  <c:v>812.32000000011305</c:v>
                </c:pt>
                <c:pt idx="2930">
                  <c:v>812.4000000001131</c:v>
                </c:pt>
                <c:pt idx="2931">
                  <c:v>812.48000000011302</c:v>
                </c:pt>
                <c:pt idx="2932">
                  <c:v>812.56000000011295</c:v>
                </c:pt>
                <c:pt idx="2933">
                  <c:v>812.6400000001131</c:v>
                </c:pt>
                <c:pt idx="2934">
                  <c:v>812.72000000011303</c:v>
                </c:pt>
                <c:pt idx="2935">
                  <c:v>812.80000000011307</c:v>
                </c:pt>
                <c:pt idx="2936">
                  <c:v>812.880000000113</c:v>
                </c:pt>
                <c:pt idx="2937">
                  <c:v>812.96000000011304</c:v>
                </c:pt>
                <c:pt idx="2938">
                  <c:v>813.04000000011308</c:v>
                </c:pt>
                <c:pt idx="2939">
                  <c:v>813.12000000011301</c:v>
                </c:pt>
                <c:pt idx="2940">
                  <c:v>813.20000000011305</c:v>
                </c:pt>
                <c:pt idx="2941">
                  <c:v>813.28000000011355</c:v>
                </c:pt>
                <c:pt idx="2942">
                  <c:v>813.36000000011302</c:v>
                </c:pt>
                <c:pt idx="2943">
                  <c:v>813.44000000011295</c:v>
                </c:pt>
                <c:pt idx="2944">
                  <c:v>813.5200000001131</c:v>
                </c:pt>
                <c:pt idx="2945">
                  <c:v>813.60000000011405</c:v>
                </c:pt>
                <c:pt idx="2946">
                  <c:v>813.68000000011398</c:v>
                </c:pt>
                <c:pt idx="2947">
                  <c:v>813.76000000011402</c:v>
                </c:pt>
                <c:pt idx="2948">
                  <c:v>813.84000000011349</c:v>
                </c:pt>
                <c:pt idx="2949">
                  <c:v>813.92000000011399</c:v>
                </c:pt>
                <c:pt idx="2950">
                  <c:v>814.00000000011403</c:v>
                </c:pt>
                <c:pt idx="2951">
                  <c:v>814.08000000011396</c:v>
                </c:pt>
                <c:pt idx="2952">
                  <c:v>814.160000000114</c:v>
                </c:pt>
                <c:pt idx="2953">
                  <c:v>814.24000000011404</c:v>
                </c:pt>
                <c:pt idx="2954">
                  <c:v>814.32000000011396</c:v>
                </c:pt>
                <c:pt idx="2955">
                  <c:v>814.40000000011401</c:v>
                </c:pt>
                <c:pt idx="2956">
                  <c:v>814.48000000011405</c:v>
                </c:pt>
                <c:pt idx="2957">
                  <c:v>814.56000000011397</c:v>
                </c:pt>
                <c:pt idx="2958">
                  <c:v>814.64000000011401</c:v>
                </c:pt>
                <c:pt idx="2959">
                  <c:v>814.72000000011406</c:v>
                </c:pt>
                <c:pt idx="2960">
                  <c:v>814.80000000011398</c:v>
                </c:pt>
                <c:pt idx="2961">
                  <c:v>814.88000000011402</c:v>
                </c:pt>
                <c:pt idx="2962">
                  <c:v>814.9600000001135</c:v>
                </c:pt>
                <c:pt idx="2963">
                  <c:v>815.04000000011399</c:v>
                </c:pt>
                <c:pt idx="2964">
                  <c:v>815.12000000011403</c:v>
                </c:pt>
                <c:pt idx="2965">
                  <c:v>815.20000000011396</c:v>
                </c:pt>
              </c:numCache>
            </c:numRef>
          </c:xVal>
          <c:yVal>
            <c:numRef>
              <c:f>'РУС Дипл4,12,2013'!$O$3:$O$2968</c:f>
              <c:numCache>
                <c:formatCode>General</c:formatCode>
                <c:ptCount val="296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1.9073599999999999</c:v>
                </c:pt>
                <c:pt idx="434">
                  <c:v>1.9073599999999999</c:v>
                </c:pt>
                <c:pt idx="435">
                  <c:v>1.9073599999999999</c:v>
                </c:pt>
                <c:pt idx="436">
                  <c:v>3.8147299999999991</c:v>
                </c:pt>
                <c:pt idx="437">
                  <c:v>3.8147299999999991</c:v>
                </c:pt>
                <c:pt idx="438">
                  <c:v>5.7220799999999956</c:v>
                </c:pt>
                <c:pt idx="439">
                  <c:v>5.7220799999999956</c:v>
                </c:pt>
                <c:pt idx="440">
                  <c:v>7.6294499999999976</c:v>
                </c:pt>
                <c:pt idx="441">
                  <c:v>9.5368000000000013</c:v>
                </c:pt>
                <c:pt idx="442">
                  <c:v>11.4442</c:v>
                </c:pt>
                <c:pt idx="443">
                  <c:v>11.4442</c:v>
                </c:pt>
                <c:pt idx="444">
                  <c:v>11.4442</c:v>
                </c:pt>
                <c:pt idx="445">
                  <c:v>13.3515</c:v>
                </c:pt>
                <c:pt idx="446">
                  <c:v>15.258900000000001</c:v>
                </c:pt>
                <c:pt idx="447">
                  <c:v>17.1663</c:v>
                </c:pt>
                <c:pt idx="448">
                  <c:v>19.073599999999999</c:v>
                </c:pt>
                <c:pt idx="449">
                  <c:v>20.981000000000002</c:v>
                </c:pt>
                <c:pt idx="450">
                  <c:v>20.981000000000002</c:v>
                </c:pt>
                <c:pt idx="451">
                  <c:v>22.88829999999998</c:v>
                </c:pt>
                <c:pt idx="452">
                  <c:v>24.7956</c:v>
                </c:pt>
                <c:pt idx="453">
                  <c:v>24.7956</c:v>
                </c:pt>
                <c:pt idx="454">
                  <c:v>26.702999999999999</c:v>
                </c:pt>
                <c:pt idx="455">
                  <c:v>28.610299999999999</c:v>
                </c:pt>
                <c:pt idx="456">
                  <c:v>32.425200000000011</c:v>
                </c:pt>
                <c:pt idx="457">
                  <c:v>34.332500000000003</c:v>
                </c:pt>
                <c:pt idx="458">
                  <c:v>36.239899999999999</c:v>
                </c:pt>
                <c:pt idx="459">
                  <c:v>38.147200000000012</c:v>
                </c:pt>
                <c:pt idx="460">
                  <c:v>40.054600000000001</c:v>
                </c:pt>
                <c:pt idx="461">
                  <c:v>41.9619</c:v>
                </c:pt>
                <c:pt idx="462">
                  <c:v>43.869300000000003</c:v>
                </c:pt>
                <c:pt idx="463">
                  <c:v>47.683900000000001</c:v>
                </c:pt>
                <c:pt idx="464">
                  <c:v>49.591300000000011</c:v>
                </c:pt>
                <c:pt idx="465">
                  <c:v>51.498600000000003</c:v>
                </c:pt>
                <c:pt idx="466">
                  <c:v>53.406000000000013</c:v>
                </c:pt>
                <c:pt idx="467">
                  <c:v>55.313299999999998</c:v>
                </c:pt>
                <c:pt idx="468">
                  <c:v>59.128</c:v>
                </c:pt>
                <c:pt idx="469">
                  <c:v>61.035600000000002</c:v>
                </c:pt>
                <c:pt idx="470">
                  <c:v>64.850300000000004</c:v>
                </c:pt>
                <c:pt idx="471">
                  <c:v>64.850300000000004</c:v>
                </c:pt>
                <c:pt idx="472">
                  <c:v>66.7577</c:v>
                </c:pt>
                <c:pt idx="473">
                  <c:v>70.572399999999945</c:v>
                </c:pt>
                <c:pt idx="474">
                  <c:v>72.479700000000008</c:v>
                </c:pt>
                <c:pt idx="475">
                  <c:v>76.294399999999996</c:v>
                </c:pt>
                <c:pt idx="476">
                  <c:v>78.201800000000006</c:v>
                </c:pt>
                <c:pt idx="477">
                  <c:v>80.109099999999998</c:v>
                </c:pt>
                <c:pt idx="478">
                  <c:v>82.016500000000022</c:v>
                </c:pt>
                <c:pt idx="479">
                  <c:v>83.9238</c:v>
                </c:pt>
                <c:pt idx="480">
                  <c:v>87.738500000000002</c:v>
                </c:pt>
                <c:pt idx="481">
                  <c:v>89.645899999999983</c:v>
                </c:pt>
                <c:pt idx="482">
                  <c:v>91.553199999999975</c:v>
                </c:pt>
                <c:pt idx="483">
                  <c:v>93.460499999999996</c:v>
                </c:pt>
                <c:pt idx="484">
                  <c:v>95.367900000000006</c:v>
                </c:pt>
                <c:pt idx="485">
                  <c:v>97.275200000000012</c:v>
                </c:pt>
                <c:pt idx="486">
                  <c:v>99.182600000000008</c:v>
                </c:pt>
                <c:pt idx="487">
                  <c:v>104.905</c:v>
                </c:pt>
                <c:pt idx="488">
                  <c:v>104.905</c:v>
                </c:pt>
                <c:pt idx="489">
                  <c:v>106.812</c:v>
                </c:pt>
                <c:pt idx="490">
                  <c:v>106.812</c:v>
                </c:pt>
                <c:pt idx="491">
                  <c:v>108.71899999999999</c:v>
                </c:pt>
                <c:pt idx="492">
                  <c:v>108.71899999999999</c:v>
                </c:pt>
                <c:pt idx="493">
                  <c:v>108.71899999999999</c:v>
                </c:pt>
                <c:pt idx="494">
                  <c:v>110.627</c:v>
                </c:pt>
                <c:pt idx="495">
                  <c:v>110.627</c:v>
                </c:pt>
                <c:pt idx="496">
                  <c:v>112.53400000000001</c:v>
                </c:pt>
                <c:pt idx="497">
                  <c:v>112.53400000000001</c:v>
                </c:pt>
                <c:pt idx="498">
                  <c:v>114.441</c:v>
                </c:pt>
                <c:pt idx="499">
                  <c:v>114.441</c:v>
                </c:pt>
                <c:pt idx="500">
                  <c:v>114.441</c:v>
                </c:pt>
                <c:pt idx="501">
                  <c:v>116.349</c:v>
                </c:pt>
                <c:pt idx="502">
                  <c:v>116.349</c:v>
                </c:pt>
                <c:pt idx="503">
                  <c:v>116.349</c:v>
                </c:pt>
                <c:pt idx="504">
                  <c:v>116.349</c:v>
                </c:pt>
                <c:pt idx="505">
                  <c:v>116.349</c:v>
                </c:pt>
                <c:pt idx="506">
                  <c:v>116.349</c:v>
                </c:pt>
                <c:pt idx="507">
                  <c:v>118.256</c:v>
                </c:pt>
                <c:pt idx="508">
                  <c:v>118.256</c:v>
                </c:pt>
                <c:pt idx="509">
                  <c:v>118.256</c:v>
                </c:pt>
                <c:pt idx="510">
                  <c:v>118.256</c:v>
                </c:pt>
                <c:pt idx="511">
                  <c:v>116.349</c:v>
                </c:pt>
                <c:pt idx="512">
                  <c:v>116.349</c:v>
                </c:pt>
                <c:pt idx="513">
                  <c:v>116.349</c:v>
                </c:pt>
                <c:pt idx="514">
                  <c:v>116.349</c:v>
                </c:pt>
                <c:pt idx="515">
                  <c:v>116.349</c:v>
                </c:pt>
                <c:pt idx="516">
                  <c:v>116.349</c:v>
                </c:pt>
                <c:pt idx="517">
                  <c:v>114.441</c:v>
                </c:pt>
                <c:pt idx="518">
                  <c:v>114.441</c:v>
                </c:pt>
                <c:pt idx="519">
                  <c:v>114.441</c:v>
                </c:pt>
                <c:pt idx="520">
                  <c:v>112.53400000000001</c:v>
                </c:pt>
                <c:pt idx="521">
                  <c:v>112.53400000000001</c:v>
                </c:pt>
                <c:pt idx="522">
                  <c:v>112.53400000000001</c:v>
                </c:pt>
                <c:pt idx="523">
                  <c:v>112.53400000000001</c:v>
                </c:pt>
                <c:pt idx="524">
                  <c:v>110.627</c:v>
                </c:pt>
                <c:pt idx="525">
                  <c:v>110.627</c:v>
                </c:pt>
                <c:pt idx="526">
                  <c:v>110.627</c:v>
                </c:pt>
                <c:pt idx="527">
                  <c:v>108.71899999999999</c:v>
                </c:pt>
                <c:pt idx="528">
                  <c:v>108.71899999999999</c:v>
                </c:pt>
                <c:pt idx="529">
                  <c:v>108.71899999999999</c:v>
                </c:pt>
                <c:pt idx="530">
                  <c:v>108.71899999999999</c:v>
                </c:pt>
                <c:pt idx="531">
                  <c:v>108.71899999999999</c:v>
                </c:pt>
                <c:pt idx="532">
                  <c:v>108.71899999999999</c:v>
                </c:pt>
                <c:pt idx="533">
                  <c:v>106.812</c:v>
                </c:pt>
                <c:pt idx="534">
                  <c:v>106.812</c:v>
                </c:pt>
                <c:pt idx="535">
                  <c:v>106.812</c:v>
                </c:pt>
                <c:pt idx="536">
                  <c:v>104.905</c:v>
                </c:pt>
                <c:pt idx="537">
                  <c:v>104.905</c:v>
                </c:pt>
                <c:pt idx="538">
                  <c:v>104.905</c:v>
                </c:pt>
                <c:pt idx="539">
                  <c:v>102.997</c:v>
                </c:pt>
                <c:pt idx="540">
                  <c:v>102.997</c:v>
                </c:pt>
                <c:pt idx="541">
                  <c:v>101.09</c:v>
                </c:pt>
                <c:pt idx="542">
                  <c:v>101.09</c:v>
                </c:pt>
                <c:pt idx="543">
                  <c:v>101.09</c:v>
                </c:pt>
                <c:pt idx="544">
                  <c:v>99.182600000000008</c:v>
                </c:pt>
                <c:pt idx="545">
                  <c:v>99.182600000000008</c:v>
                </c:pt>
                <c:pt idx="546">
                  <c:v>97.275200000000012</c:v>
                </c:pt>
                <c:pt idx="547">
                  <c:v>97.275200000000012</c:v>
                </c:pt>
                <c:pt idx="548">
                  <c:v>97.275200000000012</c:v>
                </c:pt>
                <c:pt idx="549">
                  <c:v>95.367900000000006</c:v>
                </c:pt>
                <c:pt idx="550">
                  <c:v>95.367900000000006</c:v>
                </c:pt>
                <c:pt idx="551">
                  <c:v>93.460499999999996</c:v>
                </c:pt>
                <c:pt idx="552">
                  <c:v>93.460499999999996</c:v>
                </c:pt>
                <c:pt idx="553">
                  <c:v>91.553199999999975</c:v>
                </c:pt>
                <c:pt idx="554">
                  <c:v>91.553199999999975</c:v>
                </c:pt>
                <c:pt idx="555">
                  <c:v>91.553199999999975</c:v>
                </c:pt>
                <c:pt idx="556">
                  <c:v>91.553199999999975</c:v>
                </c:pt>
                <c:pt idx="557">
                  <c:v>91.553199999999975</c:v>
                </c:pt>
                <c:pt idx="558">
                  <c:v>89.645899999999983</c:v>
                </c:pt>
                <c:pt idx="559">
                  <c:v>89.645899999999983</c:v>
                </c:pt>
                <c:pt idx="560">
                  <c:v>87.738500000000002</c:v>
                </c:pt>
                <c:pt idx="561">
                  <c:v>87.738500000000002</c:v>
                </c:pt>
                <c:pt idx="562">
                  <c:v>85.831199999999995</c:v>
                </c:pt>
                <c:pt idx="563">
                  <c:v>85.831199999999995</c:v>
                </c:pt>
                <c:pt idx="564">
                  <c:v>83.9238</c:v>
                </c:pt>
                <c:pt idx="565">
                  <c:v>83.9238</c:v>
                </c:pt>
                <c:pt idx="566">
                  <c:v>82.016500000000022</c:v>
                </c:pt>
                <c:pt idx="567">
                  <c:v>80.109099999999998</c:v>
                </c:pt>
                <c:pt idx="568">
                  <c:v>80.109099999999998</c:v>
                </c:pt>
                <c:pt idx="569">
                  <c:v>78.201800000000006</c:v>
                </c:pt>
                <c:pt idx="570">
                  <c:v>78.201800000000006</c:v>
                </c:pt>
                <c:pt idx="571">
                  <c:v>78.201800000000006</c:v>
                </c:pt>
                <c:pt idx="572">
                  <c:v>76.294399999999996</c:v>
                </c:pt>
                <c:pt idx="573">
                  <c:v>76.294399999999996</c:v>
                </c:pt>
                <c:pt idx="574">
                  <c:v>74.387100000000004</c:v>
                </c:pt>
                <c:pt idx="575">
                  <c:v>74.387100000000004</c:v>
                </c:pt>
                <c:pt idx="576">
                  <c:v>72.479700000000008</c:v>
                </c:pt>
                <c:pt idx="577">
                  <c:v>72.479700000000008</c:v>
                </c:pt>
                <c:pt idx="578">
                  <c:v>70.572399999999945</c:v>
                </c:pt>
                <c:pt idx="579">
                  <c:v>70.572399999999945</c:v>
                </c:pt>
                <c:pt idx="580">
                  <c:v>68.665000000000006</c:v>
                </c:pt>
                <c:pt idx="581">
                  <c:v>72.479700000000008</c:v>
                </c:pt>
                <c:pt idx="582">
                  <c:v>74.387100000000004</c:v>
                </c:pt>
                <c:pt idx="583">
                  <c:v>76.294399999999996</c:v>
                </c:pt>
                <c:pt idx="584">
                  <c:v>78.201800000000006</c:v>
                </c:pt>
                <c:pt idx="585">
                  <c:v>78.201800000000006</c:v>
                </c:pt>
                <c:pt idx="586">
                  <c:v>78.201800000000006</c:v>
                </c:pt>
                <c:pt idx="587">
                  <c:v>78.201800000000006</c:v>
                </c:pt>
                <c:pt idx="588">
                  <c:v>78.201800000000006</c:v>
                </c:pt>
                <c:pt idx="589">
                  <c:v>74.387100000000004</c:v>
                </c:pt>
                <c:pt idx="590">
                  <c:v>72.479700000000008</c:v>
                </c:pt>
                <c:pt idx="591">
                  <c:v>68.665000000000006</c:v>
                </c:pt>
                <c:pt idx="592">
                  <c:v>66.7577</c:v>
                </c:pt>
                <c:pt idx="593">
                  <c:v>64.850300000000004</c:v>
                </c:pt>
                <c:pt idx="594">
                  <c:v>62.942999999999998</c:v>
                </c:pt>
                <c:pt idx="595">
                  <c:v>62.942999999999998</c:v>
                </c:pt>
                <c:pt idx="596">
                  <c:v>59.128</c:v>
                </c:pt>
                <c:pt idx="597">
                  <c:v>57.220700000000001</c:v>
                </c:pt>
                <c:pt idx="598">
                  <c:v>55.313299999999998</c:v>
                </c:pt>
                <c:pt idx="599">
                  <c:v>53.406000000000013</c:v>
                </c:pt>
                <c:pt idx="600">
                  <c:v>53.406000000000013</c:v>
                </c:pt>
                <c:pt idx="601">
                  <c:v>51.498600000000003</c:v>
                </c:pt>
                <c:pt idx="602">
                  <c:v>49.591300000000011</c:v>
                </c:pt>
                <c:pt idx="603">
                  <c:v>49.591300000000011</c:v>
                </c:pt>
                <c:pt idx="604">
                  <c:v>47.683900000000001</c:v>
                </c:pt>
                <c:pt idx="605">
                  <c:v>47.683900000000001</c:v>
                </c:pt>
                <c:pt idx="606">
                  <c:v>45.776600000000009</c:v>
                </c:pt>
                <c:pt idx="607">
                  <c:v>45.776600000000009</c:v>
                </c:pt>
                <c:pt idx="608">
                  <c:v>43.869300000000003</c:v>
                </c:pt>
                <c:pt idx="609">
                  <c:v>43.869300000000003</c:v>
                </c:pt>
                <c:pt idx="610">
                  <c:v>41.9619</c:v>
                </c:pt>
                <c:pt idx="611">
                  <c:v>41.9619</c:v>
                </c:pt>
                <c:pt idx="612">
                  <c:v>40.054600000000001</c:v>
                </c:pt>
                <c:pt idx="613">
                  <c:v>40.054600000000001</c:v>
                </c:pt>
                <c:pt idx="614">
                  <c:v>38.147200000000012</c:v>
                </c:pt>
                <c:pt idx="615">
                  <c:v>38.147200000000012</c:v>
                </c:pt>
                <c:pt idx="616">
                  <c:v>38.147200000000012</c:v>
                </c:pt>
                <c:pt idx="617">
                  <c:v>38.147200000000012</c:v>
                </c:pt>
                <c:pt idx="618">
                  <c:v>38.147200000000012</c:v>
                </c:pt>
                <c:pt idx="619">
                  <c:v>36.239899999999999</c:v>
                </c:pt>
                <c:pt idx="620">
                  <c:v>36.239899999999999</c:v>
                </c:pt>
                <c:pt idx="621">
                  <c:v>36.239899999999999</c:v>
                </c:pt>
                <c:pt idx="622">
                  <c:v>34.332500000000003</c:v>
                </c:pt>
                <c:pt idx="623">
                  <c:v>34.332500000000003</c:v>
                </c:pt>
                <c:pt idx="624">
                  <c:v>34.332500000000003</c:v>
                </c:pt>
                <c:pt idx="625">
                  <c:v>30.517800000000001</c:v>
                </c:pt>
                <c:pt idx="626">
                  <c:v>30.517800000000001</c:v>
                </c:pt>
                <c:pt idx="627">
                  <c:v>28.610299999999999</c:v>
                </c:pt>
                <c:pt idx="628">
                  <c:v>28.610299999999999</c:v>
                </c:pt>
                <c:pt idx="629">
                  <c:v>28.610299999999999</c:v>
                </c:pt>
                <c:pt idx="630">
                  <c:v>26.702999999999999</c:v>
                </c:pt>
                <c:pt idx="631">
                  <c:v>26.702999999999999</c:v>
                </c:pt>
                <c:pt idx="632">
                  <c:v>24.7956</c:v>
                </c:pt>
                <c:pt idx="633">
                  <c:v>24.7956</c:v>
                </c:pt>
                <c:pt idx="634">
                  <c:v>24.7956</c:v>
                </c:pt>
                <c:pt idx="635">
                  <c:v>24.7956</c:v>
                </c:pt>
                <c:pt idx="636">
                  <c:v>24.7956</c:v>
                </c:pt>
                <c:pt idx="637">
                  <c:v>24.7956</c:v>
                </c:pt>
                <c:pt idx="638">
                  <c:v>24.7956</c:v>
                </c:pt>
                <c:pt idx="639">
                  <c:v>22.88829999999998</c:v>
                </c:pt>
                <c:pt idx="640">
                  <c:v>22.88829999999998</c:v>
                </c:pt>
                <c:pt idx="641">
                  <c:v>22.88829999999998</c:v>
                </c:pt>
                <c:pt idx="642">
                  <c:v>20.981000000000002</c:v>
                </c:pt>
                <c:pt idx="643">
                  <c:v>20.981000000000002</c:v>
                </c:pt>
                <c:pt idx="644">
                  <c:v>19.073599999999999</c:v>
                </c:pt>
                <c:pt idx="645">
                  <c:v>19.073599999999999</c:v>
                </c:pt>
                <c:pt idx="646">
                  <c:v>19.073599999999999</c:v>
                </c:pt>
                <c:pt idx="647">
                  <c:v>17.1663</c:v>
                </c:pt>
                <c:pt idx="648">
                  <c:v>17.1663</c:v>
                </c:pt>
                <c:pt idx="649">
                  <c:v>17.1663</c:v>
                </c:pt>
                <c:pt idx="650">
                  <c:v>15.258900000000001</c:v>
                </c:pt>
                <c:pt idx="651">
                  <c:v>15.258900000000001</c:v>
                </c:pt>
                <c:pt idx="652">
                  <c:v>15.258900000000001</c:v>
                </c:pt>
                <c:pt idx="653">
                  <c:v>15.258900000000001</c:v>
                </c:pt>
                <c:pt idx="654">
                  <c:v>13.3515</c:v>
                </c:pt>
                <c:pt idx="655">
                  <c:v>13.3515</c:v>
                </c:pt>
                <c:pt idx="656">
                  <c:v>13.3515</c:v>
                </c:pt>
                <c:pt idx="657">
                  <c:v>11.4442</c:v>
                </c:pt>
                <c:pt idx="658">
                  <c:v>11.4442</c:v>
                </c:pt>
                <c:pt idx="659">
                  <c:v>11.4442</c:v>
                </c:pt>
                <c:pt idx="660">
                  <c:v>11.4442</c:v>
                </c:pt>
                <c:pt idx="661">
                  <c:v>11.4442</c:v>
                </c:pt>
                <c:pt idx="662">
                  <c:v>11.4442</c:v>
                </c:pt>
                <c:pt idx="663">
                  <c:v>11.4442</c:v>
                </c:pt>
                <c:pt idx="664">
                  <c:v>11.4442</c:v>
                </c:pt>
                <c:pt idx="665">
                  <c:v>11.4442</c:v>
                </c:pt>
                <c:pt idx="666">
                  <c:v>9.5368000000000013</c:v>
                </c:pt>
                <c:pt idx="667">
                  <c:v>9.5368000000000013</c:v>
                </c:pt>
                <c:pt idx="668">
                  <c:v>9.5368000000000013</c:v>
                </c:pt>
                <c:pt idx="669">
                  <c:v>9.5368000000000013</c:v>
                </c:pt>
                <c:pt idx="670">
                  <c:v>9.5368000000000013</c:v>
                </c:pt>
                <c:pt idx="671">
                  <c:v>9.5368000000000013</c:v>
                </c:pt>
                <c:pt idx="672">
                  <c:v>7.6294499999999976</c:v>
                </c:pt>
                <c:pt idx="673">
                  <c:v>7.6294499999999976</c:v>
                </c:pt>
                <c:pt idx="674">
                  <c:v>7.6294499999999976</c:v>
                </c:pt>
                <c:pt idx="675">
                  <c:v>7.6294499999999976</c:v>
                </c:pt>
                <c:pt idx="676">
                  <c:v>7.6294499999999976</c:v>
                </c:pt>
                <c:pt idx="677">
                  <c:v>7.6294499999999976</c:v>
                </c:pt>
                <c:pt idx="678">
                  <c:v>5.7220799999999956</c:v>
                </c:pt>
                <c:pt idx="679">
                  <c:v>5.7220799999999956</c:v>
                </c:pt>
                <c:pt idx="680">
                  <c:v>5.7220799999999956</c:v>
                </c:pt>
                <c:pt idx="681">
                  <c:v>5.7220799999999956</c:v>
                </c:pt>
                <c:pt idx="682">
                  <c:v>5.7220799999999956</c:v>
                </c:pt>
                <c:pt idx="683">
                  <c:v>5.7220799999999956</c:v>
                </c:pt>
                <c:pt idx="684">
                  <c:v>3.8147299999999991</c:v>
                </c:pt>
                <c:pt idx="685">
                  <c:v>3.8147299999999991</c:v>
                </c:pt>
                <c:pt idx="686">
                  <c:v>3.8147299999999991</c:v>
                </c:pt>
                <c:pt idx="687">
                  <c:v>3.8147299999999991</c:v>
                </c:pt>
                <c:pt idx="688">
                  <c:v>3.8147299999999991</c:v>
                </c:pt>
                <c:pt idx="689">
                  <c:v>3.8147299999999991</c:v>
                </c:pt>
                <c:pt idx="690">
                  <c:v>3.8147299999999991</c:v>
                </c:pt>
                <c:pt idx="691">
                  <c:v>3.8147299999999991</c:v>
                </c:pt>
                <c:pt idx="692">
                  <c:v>3.8147299999999991</c:v>
                </c:pt>
                <c:pt idx="693">
                  <c:v>3.8147299999999991</c:v>
                </c:pt>
                <c:pt idx="694">
                  <c:v>3.8147299999999991</c:v>
                </c:pt>
                <c:pt idx="695">
                  <c:v>3.8147299999999991</c:v>
                </c:pt>
                <c:pt idx="696">
                  <c:v>1.9073599999999999</c:v>
                </c:pt>
                <c:pt idx="697">
                  <c:v>1.9073599999999999</c:v>
                </c:pt>
                <c:pt idx="698">
                  <c:v>1.9073599999999999</c:v>
                </c:pt>
                <c:pt idx="699">
                  <c:v>1.9073599999999999</c:v>
                </c:pt>
                <c:pt idx="700">
                  <c:v>1.9073599999999999</c:v>
                </c:pt>
                <c:pt idx="701">
                  <c:v>1.9073599999999999</c:v>
                </c:pt>
                <c:pt idx="702">
                  <c:v>1.9073599999999999</c:v>
                </c:pt>
                <c:pt idx="703">
                  <c:v>1.9073599999999999</c:v>
                </c:pt>
                <c:pt idx="704">
                  <c:v>1.9073599999999999</c:v>
                </c:pt>
                <c:pt idx="705">
                  <c:v>1.9073599999999999</c:v>
                </c:pt>
                <c:pt idx="706">
                  <c:v>1.9073599999999999</c:v>
                </c:pt>
                <c:pt idx="707">
                  <c:v>1.9073599999999999</c:v>
                </c:pt>
                <c:pt idx="708">
                  <c:v>1.9073599999999999</c:v>
                </c:pt>
                <c:pt idx="709">
                  <c:v>1.9073599999999999</c:v>
                </c:pt>
                <c:pt idx="710">
                  <c:v>1.9073599999999999</c:v>
                </c:pt>
                <c:pt idx="711">
                  <c:v>1.9073599999999999</c:v>
                </c:pt>
                <c:pt idx="712">
                  <c:v>1.9073599999999999</c:v>
                </c:pt>
                <c:pt idx="713">
                  <c:v>1.9073599999999999</c:v>
                </c:pt>
                <c:pt idx="714">
                  <c:v>1.9073599999999999</c:v>
                </c:pt>
                <c:pt idx="715">
                  <c:v>1.9073599999999999</c:v>
                </c:pt>
                <c:pt idx="716">
                  <c:v>1.9073599999999999</c:v>
                </c:pt>
                <c:pt idx="717">
                  <c:v>1.9073599999999999</c:v>
                </c:pt>
                <c:pt idx="718">
                  <c:v>1.9073599999999999</c:v>
                </c:pt>
                <c:pt idx="719">
                  <c:v>1.9073599999999999</c:v>
                </c:pt>
                <c:pt idx="720">
                  <c:v>1.9073599999999999</c:v>
                </c:pt>
                <c:pt idx="721">
                  <c:v>1.9073599999999999</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1.9073599999999999</c:v>
                </c:pt>
                <c:pt idx="1071">
                  <c:v>1.9073599999999999</c:v>
                </c:pt>
                <c:pt idx="1072">
                  <c:v>1.9073599999999999</c:v>
                </c:pt>
                <c:pt idx="1073">
                  <c:v>1.9073599999999999</c:v>
                </c:pt>
                <c:pt idx="1074">
                  <c:v>1.9073599999999999</c:v>
                </c:pt>
                <c:pt idx="1075">
                  <c:v>1.9073599999999999</c:v>
                </c:pt>
                <c:pt idx="1076">
                  <c:v>1.9073599999999999</c:v>
                </c:pt>
                <c:pt idx="1077">
                  <c:v>3.8147299999999991</c:v>
                </c:pt>
                <c:pt idx="1078">
                  <c:v>3.8147299999999991</c:v>
                </c:pt>
                <c:pt idx="1079">
                  <c:v>5.7220799999999956</c:v>
                </c:pt>
                <c:pt idx="1080">
                  <c:v>5.7220799999999956</c:v>
                </c:pt>
                <c:pt idx="1081">
                  <c:v>5.7220799999999956</c:v>
                </c:pt>
                <c:pt idx="1082">
                  <c:v>7.6294499999999976</c:v>
                </c:pt>
                <c:pt idx="1083">
                  <c:v>7.6294499999999976</c:v>
                </c:pt>
                <c:pt idx="1084">
                  <c:v>9.5368000000000013</c:v>
                </c:pt>
                <c:pt idx="1085">
                  <c:v>11.4442</c:v>
                </c:pt>
                <c:pt idx="1086">
                  <c:v>11.4442</c:v>
                </c:pt>
                <c:pt idx="1087">
                  <c:v>15.258900000000001</c:v>
                </c:pt>
                <c:pt idx="1088">
                  <c:v>17.1663</c:v>
                </c:pt>
                <c:pt idx="1089">
                  <c:v>19.073599999999999</c:v>
                </c:pt>
                <c:pt idx="1090">
                  <c:v>20.981000000000002</c:v>
                </c:pt>
                <c:pt idx="1091">
                  <c:v>22.88829999999998</c:v>
                </c:pt>
                <c:pt idx="1092">
                  <c:v>24.7956</c:v>
                </c:pt>
                <c:pt idx="1093">
                  <c:v>24.7956</c:v>
                </c:pt>
                <c:pt idx="1094">
                  <c:v>26.702999999999999</c:v>
                </c:pt>
                <c:pt idx="1095">
                  <c:v>28.610299999999999</c:v>
                </c:pt>
                <c:pt idx="1096">
                  <c:v>30.517800000000001</c:v>
                </c:pt>
                <c:pt idx="1097">
                  <c:v>34.332500000000003</c:v>
                </c:pt>
                <c:pt idx="1098">
                  <c:v>36.239899999999999</c:v>
                </c:pt>
                <c:pt idx="1099">
                  <c:v>38.147200000000012</c:v>
                </c:pt>
                <c:pt idx="1100">
                  <c:v>40.054600000000001</c:v>
                </c:pt>
                <c:pt idx="1101">
                  <c:v>41.9619</c:v>
                </c:pt>
                <c:pt idx="1102">
                  <c:v>43.869300000000003</c:v>
                </c:pt>
                <c:pt idx="1103">
                  <c:v>47.683900000000001</c:v>
                </c:pt>
                <c:pt idx="1104">
                  <c:v>49.591300000000011</c:v>
                </c:pt>
                <c:pt idx="1105">
                  <c:v>51.498600000000003</c:v>
                </c:pt>
                <c:pt idx="1106">
                  <c:v>51.498600000000003</c:v>
                </c:pt>
                <c:pt idx="1107">
                  <c:v>55.313299999999998</c:v>
                </c:pt>
                <c:pt idx="1108">
                  <c:v>57.220700000000001</c:v>
                </c:pt>
                <c:pt idx="1109">
                  <c:v>59.128</c:v>
                </c:pt>
                <c:pt idx="1110">
                  <c:v>62.942999999999998</c:v>
                </c:pt>
                <c:pt idx="1111">
                  <c:v>64.850300000000004</c:v>
                </c:pt>
                <c:pt idx="1112">
                  <c:v>64.850300000000004</c:v>
                </c:pt>
                <c:pt idx="1113">
                  <c:v>68.665000000000006</c:v>
                </c:pt>
                <c:pt idx="1114">
                  <c:v>70.572399999999945</c:v>
                </c:pt>
                <c:pt idx="1115">
                  <c:v>72.479700000000008</c:v>
                </c:pt>
                <c:pt idx="1116">
                  <c:v>76.294399999999996</c:v>
                </c:pt>
                <c:pt idx="1117">
                  <c:v>78.201800000000006</c:v>
                </c:pt>
                <c:pt idx="1118">
                  <c:v>78.201800000000006</c:v>
                </c:pt>
                <c:pt idx="1119">
                  <c:v>82.016500000000022</c:v>
                </c:pt>
                <c:pt idx="1120">
                  <c:v>83.9238</c:v>
                </c:pt>
                <c:pt idx="1121">
                  <c:v>85.831199999999995</c:v>
                </c:pt>
                <c:pt idx="1122">
                  <c:v>87.738500000000002</c:v>
                </c:pt>
                <c:pt idx="1123">
                  <c:v>91.553199999999975</c:v>
                </c:pt>
                <c:pt idx="1124">
                  <c:v>91.553199999999975</c:v>
                </c:pt>
                <c:pt idx="1125">
                  <c:v>93.460499999999996</c:v>
                </c:pt>
                <c:pt idx="1126">
                  <c:v>95.367900000000006</c:v>
                </c:pt>
                <c:pt idx="1127">
                  <c:v>97.275200000000012</c:v>
                </c:pt>
                <c:pt idx="1128">
                  <c:v>99.182600000000008</c:v>
                </c:pt>
                <c:pt idx="1129">
                  <c:v>99.182600000000008</c:v>
                </c:pt>
                <c:pt idx="1130">
                  <c:v>101.09</c:v>
                </c:pt>
                <c:pt idx="1131">
                  <c:v>102.997</c:v>
                </c:pt>
                <c:pt idx="1132">
                  <c:v>104.905</c:v>
                </c:pt>
                <c:pt idx="1133">
                  <c:v>104.905</c:v>
                </c:pt>
                <c:pt idx="1134">
                  <c:v>106.812</c:v>
                </c:pt>
                <c:pt idx="1135">
                  <c:v>108.71899999999999</c:v>
                </c:pt>
                <c:pt idx="1136">
                  <c:v>108.71899999999999</c:v>
                </c:pt>
                <c:pt idx="1137">
                  <c:v>108.71899999999999</c:v>
                </c:pt>
                <c:pt idx="1138">
                  <c:v>108.71899999999999</c:v>
                </c:pt>
                <c:pt idx="1139">
                  <c:v>108.71899999999999</c:v>
                </c:pt>
                <c:pt idx="1140">
                  <c:v>108.71899999999999</c:v>
                </c:pt>
                <c:pt idx="1141">
                  <c:v>108.71899999999999</c:v>
                </c:pt>
                <c:pt idx="1142">
                  <c:v>110.627</c:v>
                </c:pt>
                <c:pt idx="1143">
                  <c:v>110.627</c:v>
                </c:pt>
                <c:pt idx="1144">
                  <c:v>110.627</c:v>
                </c:pt>
                <c:pt idx="1145">
                  <c:v>110.627</c:v>
                </c:pt>
                <c:pt idx="1146">
                  <c:v>110.627</c:v>
                </c:pt>
                <c:pt idx="1147">
                  <c:v>110.627</c:v>
                </c:pt>
                <c:pt idx="1148">
                  <c:v>110.627</c:v>
                </c:pt>
                <c:pt idx="1149">
                  <c:v>110.627</c:v>
                </c:pt>
                <c:pt idx="1150">
                  <c:v>110.627</c:v>
                </c:pt>
                <c:pt idx="1151">
                  <c:v>110.627</c:v>
                </c:pt>
                <c:pt idx="1152">
                  <c:v>110.627</c:v>
                </c:pt>
                <c:pt idx="1153">
                  <c:v>110.627</c:v>
                </c:pt>
                <c:pt idx="1154">
                  <c:v>108.71899999999999</c:v>
                </c:pt>
                <c:pt idx="1155">
                  <c:v>108.71899999999999</c:v>
                </c:pt>
                <c:pt idx="1156">
                  <c:v>108.71899999999999</c:v>
                </c:pt>
                <c:pt idx="1157">
                  <c:v>108.71899999999999</c:v>
                </c:pt>
                <c:pt idx="1158">
                  <c:v>108.71899999999999</c:v>
                </c:pt>
                <c:pt idx="1159">
                  <c:v>108.71899999999999</c:v>
                </c:pt>
                <c:pt idx="1160">
                  <c:v>106.812</c:v>
                </c:pt>
                <c:pt idx="1161">
                  <c:v>106.812</c:v>
                </c:pt>
                <c:pt idx="1162">
                  <c:v>106.812</c:v>
                </c:pt>
                <c:pt idx="1163">
                  <c:v>106.812</c:v>
                </c:pt>
                <c:pt idx="1164">
                  <c:v>104.905</c:v>
                </c:pt>
                <c:pt idx="1165">
                  <c:v>104.905</c:v>
                </c:pt>
                <c:pt idx="1166">
                  <c:v>104.905</c:v>
                </c:pt>
                <c:pt idx="1167">
                  <c:v>104.905</c:v>
                </c:pt>
                <c:pt idx="1168">
                  <c:v>104.905</c:v>
                </c:pt>
                <c:pt idx="1169">
                  <c:v>104.905</c:v>
                </c:pt>
                <c:pt idx="1170">
                  <c:v>104.905</c:v>
                </c:pt>
                <c:pt idx="1171">
                  <c:v>104.905</c:v>
                </c:pt>
                <c:pt idx="1172">
                  <c:v>104.905</c:v>
                </c:pt>
                <c:pt idx="1173">
                  <c:v>102.997</c:v>
                </c:pt>
                <c:pt idx="1174">
                  <c:v>102.997</c:v>
                </c:pt>
                <c:pt idx="1175">
                  <c:v>102.997</c:v>
                </c:pt>
                <c:pt idx="1176">
                  <c:v>102.997</c:v>
                </c:pt>
                <c:pt idx="1177">
                  <c:v>101.09</c:v>
                </c:pt>
                <c:pt idx="1178">
                  <c:v>101.09</c:v>
                </c:pt>
                <c:pt idx="1179">
                  <c:v>101.09</c:v>
                </c:pt>
                <c:pt idx="1180">
                  <c:v>101.09</c:v>
                </c:pt>
                <c:pt idx="1181">
                  <c:v>101.09</c:v>
                </c:pt>
                <c:pt idx="1182">
                  <c:v>101.09</c:v>
                </c:pt>
                <c:pt idx="1183">
                  <c:v>101.09</c:v>
                </c:pt>
                <c:pt idx="1184">
                  <c:v>101.09</c:v>
                </c:pt>
                <c:pt idx="1185">
                  <c:v>101.09</c:v>
                </c:pt>
                <c:pt idx="1186">
                  <c:v>101.09</c:v>
                </c:pt>
                <c:pt idx="1187">
                  <c:v>99.182600000000008</c:v>
                </c:pt>
                <c:pt idx="1188">
                  <c:v>99.182600000000008</c:v>
                </c:pt>
                <c:pt idx="1189">
                  <c:v>99.182600000000008</c:v>
                </c:pt>
                <c:pt idx="1190">
                  <c:v>97.275200000000012</c:v>
                </c:pt>
                <c:pt idx="1191">
                  <c:v>97.275200000000012</c:v>
                </c:pt>
                <c:pt idx="1192">
                  <c:v>97.275200000000012</c:v>
                </c:pt>
                <c:pt idx="1193">
                  <c:v>95.367900000000006</c:v>
                </c:pt>
                <c:pt idx="1194">
                  <c:v>95.367900000000006</c:v>
                </c:pt>
                <c:pt idx="1195">
                  <c:v>93.460499999999996</c:v>
                </c:pt>
                <c:pt idx="1196">
                  <c:v>93.460499999999996</c:v>
                </c:pt>
                <c:pt idx="1197">
                  <c:v>93.460499999999996</c:v>
                </c:pt>
                <c:pt idx="1198">
                  <c:v>91.553199999999975</c:v>
                </c:pt>
                <c:pt idx="1199">
                  <c:v>91.553199999999975</c:v>
                </c:pt>
                <c:pt idx="1200">
                  <c:v>91.553199999999975</c:v>
                </c:pt>
                <c:pt idx="1201">
                  <c:v>91.553199999999975</c:v>
                </c:pt>
                <c:pt idx="1202">
                  <c:v>91.553199999999975</c:v>
                </c:pt>
                <c:pt idx="1203">
                  <c:v>89.645899999999983</c:v>
                </c:pt>
                <c:pt idx="1204">
                  <c:v>89.645899999999983</c:v>
                </c:pt>
                <c:pt idx="1205">
                  <c:v>87.738500000000002</c:v>
                </c:pt>
                <c:pt idx="1206">
                  <c:v>87.738500000000002</c:v>
                </c:pt>
                <c:pt idx="1207">
                  <c:v>85.831199999999995</c:v>
                </c:pt>
                <c:pt idx="1208">
                  <c:v>85.831199999999995</c:v>
                </c:pt>
                <c:pt idx="1209">
                  <c:v>83.9238</c:v>
                </c:pt>
                <c:pt idx="1210">
                  <c:v>83.9238</c:v>
                </c:pt>
                <c:pt idx="1211">
                  <c:v>82.016500000000022</c:v>
                </c:pt>
                <c:pt idx="1212">
                  <c:v>80.109099999999998</c:v>
                </c:pt>
                <c:pt idx="1213">
                  <c:v>80.109099999999998</c:v>
                </c:pt>
                <c:pt idx="1214">
                  <c:v>78.201800000000006</c:v>
                </c:pt>
                <c:pt idx="1215">
                  <c:v>78.201800000000006</c:v>
                </c:pt>
                <c:pt idx="1216">
                  <c:v>78.201800000000006</c:v>
                </c:pt>
                <c:pt idx="1217">
                  <c:v>78.201800000000006</c:v>
                </c:pt>
                <c:pt idx="1218">
                  <c:v>76.294399999999996</c:v>
                </c:pt>
                <c:pt idx="1219">
                  <c:v>74.387100000000004</c:v>
                </c:pt>
                <c:pt idx="1220">
                  <c:v>74.387100000000004</c:v>
                </c:pt>
                <c:pt idx="1221">
                  <c:v>72.479700000000008</c:v>
                </c:pt>
                <c:pt idx="1222">
                  <c:v>72.479700000000008</c:v>
                </c:pt>
                <c:pt idx="1223">
                  <c:v>70.572399999999945</c:v>
                </c:pt>
                <c:pt idx="1224">
                  <c:v>68.665000000000006</c:v>
                </c:pt>
                <c:pt idx="1225">
                  <c:v>68.665000000000006</c:v>
                </c:pt>
                <c:pt idx="1226">
                  <c:v>66.7577</c:v>
                </c:pt>
                <c:pt idx="1227">
                  <c:v>64.850300000000004</c:v>
                </c:pt>
                <c:pt idx="1228">
                  <c:v>64.850300000000004</c:v>
                </c:pt>
                <c:pt idx="1229">
                  <c:v>64.850300000000004</c:v>
                </c:pt>
                <c:pt idx="1230">
                  <c:v>62.942999999999998</c:v>
                </c:pt>
                <c:pt idx="1231">
                  <c:v>61.035600000000002</c:v>
                </c:pt>
                <c:pt idx="1232">
                  <c:v>61.035600000000002</c:v>
                </c:pt>
                <c:pt idx="1233">
                  <c:v>59.128</c:v>
                </c:pt>
                <c:pt idx="1234">
                  <c:v>57.220700000000001</c:v>
                </c:pt>
                <c:pt idx="1235">
                  <c:v>55.313299999999998</c:v>
                </c:pt>
                <c:pt idx="1236">
                  <c:v>55.313299999999998</c:v>
                </c:pt>
                <c:pt idx="1237">
                  <c:v>53.406000000000013</c:v>
                </c:pt>
                <c:pt idx="1238">
                  <c:v>51.498600000000003</c:v>
                </c:pt>
                <c:pt idx="1239">
                  <c:v>51.498600000000003</c:v>
                </c:pt>
                <c:pt idx="1240">
                  <c:v>51.498600000000003</c:v>
                </c:pt>
                <c:pt idx="1241">
                  <c:v>51.498600000000003</c:v>
                </c:pt>
                <c:pt idx="1242">
                  <c:v>49.591300000000011</c:v>
                </c:pt>
                <c:pt idx="1243">
                  <c:v>47.683900000000001</c:v>
                </c:pt>
                <c:pt idx="1244">
                  <c:v>47.683900000000001</c:v>
                </c:pt>
                <c:pt idx="1245">
                  <c:v>45.776600000000009</c:v>
                </c:pt>
                <c:pt idx="1246">
                  <c:v>45.776600000000009</c:v>
                </c:pt>
                <c:pt idx="1247">
                  <c:v>43.869300000000003</c:v>
                </c:pt>
                <c:pt idx="1248">
                  <c:v>41.9619</c:v>
                </c:pt>
                <c:pt idx="1249">
                  <c:v>41.9619</c:v>
                </c:pt>
                <c:pt idx="1250">
                  <c:v>40.054600000000001</c:v>
                </c:pt>
                <c:pt idx="1251">
                  <c:v>40.054600000000001</c:v>
                </c:pt>
                <c:pt idx="1252">
                  <c:v>38.147200000000012</c:v>
                </c:pt>
                <c:pt idx="1253">
                  <c:v>38.147200000000012</c:v>
                </c:pt>
                <c:pt idx="1254">
                  <c:v>38.147200000000012</c:v>
                </c:pt>
                <c:pt idx="1255">
                  <c:v>36.239899999999999</c:v>
                </c:pt>
                <c:pt idx="1256">
                  <c:v>36.239899999999999</c:v>
                </c:pt>
                <c:pt idx="1257">
                  <c:v>34.332500000000003</c:v>
                </c:pt>
                <c:pt idx="1258">
                  <c:v>34.332500000000003</c:v>
                </c:pt>
                <c:pt idx="1259">
                  <c:v>32.425200000000011</c:v>
                </c:pt>
                <c:pt idx="1260">
                  <c:v>30.517800000000001</c:v>
                </c:pt>
                <c:pt idx="1261">
                  <c:v>30.517800000000001</c:v>
                </c:pt>
                <c:pt idx="1262">
                  <c:v>28.610299999999999</c:v>
                </c:pt>
                <c:pt idx="1263">
                  <c:v>28.610299999999999</c:v>
                </c:pt>
                <c:pt idx="1264">
                  <c:v>26.702999999999999</c:v>
                </c:pt>
                <c:pt idx="1265">
                  <c:v>26.702999999999999</c:v>
                </c:pt>
                <c:pt idx="1266">
                  <c:v>26.702999999999999</c:v>
                </c:pt>
                <c:pt idx="1267">
                  <c:v>24.7956</c:v>
                </c:pt>
                <c:pt idx="1268">
                  <c:v>24.7956</c:v>
                </c:pt>
                <c:pt idx="1269">
                  <c:v>24.7956</c:v>
                </c:pt>
                <c:pt idx="1270">
                  <c:v>24.7956</c:v>
                </c:pt>
                <c:pt idx="1271">
                  <c:v>24.7956</c:v>
                </c:pt>
                <c:pt idx="1272">
                  <c:v>22.88829999999998</c:v>
                </c:pt>
                <c:pt idx="1273">
                  <c:v>22.88829999999998</c:v>
                </c:pt>
                <c:pt idx="1274">
                  <c:v>22.88829999999998</c:v>
                </c:pt>
                <c:pt idx="1275">
                  <c:v>20.981000000000002</c:v>
                </c:pt>
                <c:pt idx="1276">
                  <c:v>20.981000000000002</c:v>
                </c:pt>
                <c:pt idx="1277">
                  <c:v>20.981000000000002</c:v>
                </c:pt>
                <c:pt idx="1278">
                  <c:v>19.073599999999999</c:v>
                </c:pt>
                <c:pt idx="1279">
                  <c:v>19.073599999999999</c:v>
                </c:pt>
                <c:pt idx="1280">
                  <c:v>19.073599999999999</c:v>
                </c:pt>
                <c:pt idx="1281">
                  <c:v>17.1663</c:v>
                </c:pt>
                <c:pt idx="1282">
                  <c:v>17.1663</c:v>
                </c:pt>
                <c:pt idx="1283">
                  <c:v>17.1663</c:v>
                </c:pt>
                <c:pt idx="1284">
                  <c:v>15.258900000000001</c:v>
                </c:pt>
                <c:pt idx="1285">
                  <c:v>15.258900000000001</c:v>
                </c:pt>
                <c:pt idx="1286">
                  <c:v>15.258900000000001</c:v>
                </c:pt>
                <c:pt idx="1287">
                  <c:v>15.258900000000001</c:v>
                </c:pt>
                <c:pt idx="1288">
                  <c:v>13.3515</c:v>
                </c:pt>
                <c:pt idx="1289">
                  <c:v>13.3515</c:v>
                </c:pt>
                <c:pt idx="1290">
                  <c:v>13.3515</c:v>
                </c:pt>
                <c:pt idx="1291">
                  <c:v>13.3515</c:v>
                </c:pt>
                <c:pt idx="1292">
                  <c:v>13.3515</c:v>
                </c:pt>
                <c:pt idx="1293">
                  <c:v>11.4442</c:v>
                </c:pt>
                <c:pt idx="1294">
                  <c:v>11.4442</c:v>
                </c:pt>
                <c:pt idx="1295">
                  <c:v>11.4442</c:v>
                </c:pt>
                <c:pt idx="1296">
                  <c:v>11.4442</c:v>
                </c:pt>
                <c:pt idx="1297">
                  <c:v>11.4442</c:v>
                </c:pt>
                <c:pt idx="1298">
                  <c:v>11.4442</c:v>
                </c:pt>
                <c:pt idx="1299">
                  <c:v>11.4442</c:v>
                </c:pt>
                <c:pt idx="1300">
                  <c:v>11.4442</c:v>
                </c:pt>
                <c:pt idx="1301">
                  <c:v>11.4442</c:v>
                </c:pt>
                <c:pt idx="1302">
                  <c:v>11.4442</c:v>
                </c:pt>
                <c:pt idx="1303">
                  <c:v>11.4442</c:v>
                </c:pt>
                <c:pt idx="1304">
                  <c:v>11.4442</c:v>
                </c:pt>
                <c:pt idx="1305">
                  <c:v>11.4442</c:v>
                </c:pt>
                <c:pt idx="1306">
                  <c:v>11.4442</c:v>
                </c:pt>
                <c:pt idx="1307">
                  <c:v>9.5368000000000013</c:v>
                </c:pt>
                <c:pt idx="1308">
                  <c:v>9.5368000000000013</c:v>
                </c:pt>
                <c:pt idx="1309">
                  <c:v>9.5368000000000013</c:v>
                </c:pt>
                <c:pt idx="1310">
                  <c:v>9.5368000000000013</c:v>
                </c:pt>
                <c:pt idx="1311">
                  <c:v>9.5368000000000013</c:v>
                </c:pt>
                <c:pt idx="1312">
                  <c:v>9.5368000000000013</c:v>
                </c:pt>
                <c:pt idx="1313">
                  <c:v>9.5368000000000013</c:v>
                </c:pt>
                <c:pt idx="1314">
                  <c:v>9.5368000000000013</c:v>
                </c:pt>
                <c:pt idx="1315">
                  <c:v>9.5368000000000013</c:v>
                </c:pt>
                <c:pt idx="1316">
                  <c:v>7.6294499999999976</c:v>
                </c:pt>
                <c:pt idx="1317">
                  <c:v>7.6294499999999976</c:v>
                </c:pt>
                <c:pt idx="1318">
                  <c:v>7.6294499999999976</c:v>
                </c:pt>
                <c:pt idx="1319">
                  <c:v>7.6294499999999976</c:v>
                </c:pt>
                <c:pt idx="1320">
                  <c:v>7.6294499999999976</c:v>
                </c:pt>
                <c:pt idx="1321">
                  <c:v>7.6294499999999976</c:v>
                </c:pt>
                <c:pt idx="1322">
                  <c:v>7.6294499999999976</c:v>
                </c:pt>
                <c:pt idx="1323">
                  <c:v>7.6294499999999976</c:v>
                </c:pt>
                <c:pt idx="1324">
                  <c:v>7.6294499999999976</c:v>
                </c:pt>
                <c:pt idx="1325">
                  <c:v>7.6294499999999976</c:v>
                </c:pt>
                <c:pt idx="1326">
                  <c:v>7.6294499999999976</c:v>
                </c:pt>
                <c:pt idx="1327">
                  <c:v>7.6294499999999976</c:v>
                </c:pt>
                <c:pt idx="1328">
                  <c:v>7.6294499999999976</c:v>
                </c:pt>
                <c:pt idx="1329">
                  <c:v>7.6294499999999976</c:v>
                </c:pt>
                <c:pt idx="1330">
                  <c:v>7.6294499999999976</c:v>
                </c:pt>
                <c:pt idx="1331">
                  <c:v>7.6294499999999976</c:v>
                </c:pt>
                <c:pt idx="1332">
                  <c:v>7.6294499999999976</c:v>
                </c:pt>
                <c:pt idx="1333">
                  <c:v>7.6294499999999976</c:v>
                </c:pt>
                <c:pt idx="1334">
                  <c:v>7.6294499999999976</c:v>
                </c:pt>
                <c:pt idx="1335">
                  <c:v>7.6294499999999976</c:v>
                </c:pt>
                <c:pt idx="1336">
                  <c:v>7.6294499999999976</c:v>
                </c:pt>
                <c:pt idx="1337">
                  <c:v>7.6294499999999976</c:v>
                </c:pt>
                <c:pt idx="1338">
                  <c:v>7.6294499999999976</c:v>
                </c:pt>
                <c:pt idx="1339">
                  <c:v>5.7220799999999956</c:v>
                </c:pt>
                <c:pt idx="1340">
                  <c:v>5.7220799999999956</c:v>
                </c:pt>
                <c:pt idx="1341">
                  <c:v>5.7220799999999956</c:v>
                </c:pt>
                <c:pt idx="1342">
                  <c:v>5.7220799999999956</c:v>
                </c:pt>
                <c:pt idx="1343">
                  <c:v>5.7220799999999956</c:v>
                </c:pt>
                <c:pt idx="1344">
                  <c:v>5.7220799999999956</c:v>
                </c:pt>
                <c:pt idx="1345">
                  <c:v>5.7220799999999956</c:v>
                </c:pt>
                <c:pt idx="1346">
                  <c:v>5.7220799999999956</c:v>
                </c:pt>
                <c:pt idx="1347">
                  <c:v>5.7220799999999956</c:v>
                </c:pt>
                <c:pt idx="1348">
                  <c:v>5.7220799999999956</c:v>
                </c:pt>
                <c:pt idx="1349">
                  <c:v>5.7220799999999956</c:v>
                </c:pt>
                <c:pt idx="1350">
                  <c:v>5.7220799999999956</c:v>
                </c:pt>
                <c:pt idx="1351">
                  <c:v>5.7220799999999956</c:v>
                </c:pt>
                <c:pt idx="1352">
                  <c:v>5.7220799999999956</c:v>
                </c:pt>
                <c:pt idx="1353">
                  <c:v>5.7220799999999956</c:v>
                </c:pt>
                <c:pt idx="1354">
                  <c:v>5.7220799999999956</c:v>
                </c:pt>
                <c:pt idx="1355">
                  <c:v>5.7220799999999956</c:v>
                </c:pt>
                <c:pt idx="1356">
                  <c:v>5.7220799999999956</c:v>
                </c:pt>
                <c:pt idx="1357">
                  <c:v>5.7220799999999956</c:v>
                </c:pt>
                <c:pt idx="1358">
                  <c:v>5.7220799999999956</c:v>
                </c:pt>
                <c:pt idx="1359">
                  <c:v>5.7220799999999956</c:v>
                </c:pt>
                <c:pt idx="1360">
                  <c:v>5.7220799999999956</c:v>
                </c:pt>
                <c:pt idx="1361">
                  <c:v>5.7220799999999956</c:v>
                </c:pt>
                <c:pt idx="1362">
                  <c:v>5.7220799999999956</c:v>
                </c:pt>
                <c:pt idx="1363">
                  <c:v>5.7220799999999956</c:v>
                </c:pt>
                <c:pt idx="1364">
                  <c:v>5.7220799999999956</c:v>
                </c:pt>
                <c:pt idx="1365">
                  <c:v>5.7220799999999956</c:v>
                </c:pt>
                <c:pt idx="1366">
                  <c:v>5.7220799999999956</c:v>
                </c:pt>
                <c:pt idx="1367">
                  <c:v>5.7220799999999956</c:v>
                </c:pt>
                <c:pt idx="1368">
                  <c:v>5.7220799999999956</c:v>
                </c:pt>
                <c:pt idx="1369">
                  <c:v>5.7220799999999956</c:v>
                </c:pt>
                <c:pt idx="1370">
                  <c:v>5.7220799999999956</c:v>
                </c:pt>
                <c:pt idx="1371">
                  <c:v>5.7220799999999956</c:v>
                </c:pt>
                <c:pt idx="1372">
                  <c:v>5.7220799999999956</c:v>
                </c:pt>
                <c:pt idx="1373">
                  <c:v>5.7220799999999956</c:v>
                </c:pt>
                <c:pt idx="1374">
                  <c:v>5.7220799999999956</c:v>
                </c:pt>
                <c:pt idx="1375">
                  <c:v>5.7220799999999956</c:v>
                </c:pt>
                <c:pt idx="1376">
                  <c:v>5.7220799999999956</c:v>
                </c:pt>
                <c:pt idx="1377">
                  <c:v>5.7220799999999956</c:v>
                </c:pt>
                <c:pt idx="1378">
                  <c:v>5.7220799999999956</c:v>
                </c:pt>
                <c:pt idx="1379">
                  <c:v>5.7220799999999956</c:v>
                </c:pt>
                <c:pt idx="1380">
                  <c:v>5.7220799999999956</c:v>
                </c:pt>
                <c:pt idx="1381">
                  <c:v>3.8147299999999991</c:v>
                </c:pt>
                <c:pt idx="1382">
                  <c:v>3.8147299999999991</c:v>
                </c:pt>
                <c:pt idx="1383">
                  <c:v>3.8147299999999991</c:v>
                </c:pt>
                <c:pt idx="1384">
                  <c:v>3.8147299999999991</c:v>
                </c:pt>
                <c:pt idx="1385">
                  <c:v>3.8147299999999991</c:v>
                </c:pt>
                <c:pt idx="1386">
                  <c:v>3.8147299999999991</c:v>
                </c:pt>
                <c:pt idx="1387">
                  <c:v>3.8147299999999991</c:v>
                </c:pt>
                <c:pt idx="1388">
                  <c:v>3.8147299999999991</c:v>
                </c:pt>
                <c:pt idx="1389">
                  <c:v>3.8147299999999991</c:v>
                </c:pt>
                <c:pt idx="1390">
                  <c:v>3.8147299999999991</c:v>
                </c:pt>
                <c:pt idx="1391">
                  <c:v>3.8147299999999991</c:v>
                </c:pt>
                <c:pt idx="1392">
                  <c:v>3.8147299999999991</c:v>
                </c:pt>
                <c:pt idx="1393">
                  <c:v>3.8147299999999991</c:v>
                </c:pt>
                <c:pt idx="1394">
                  <c:v>3.8147299999999991</c:v>
                </c:pt>
                <c:pt idx="1395">
                  <c:v>3.8147299999999991</c:v>
                </c:pt>
                <c:pt idx="1396">
                  <c:v>3.8147299999999991</c:v>
                </c:pt>
                <c:pt idx="1397">
                  <c:v>3.8147299999999991</c:v>
                </c:pt>
                <c:pt idx="1398">
                  <c:v>3.8147299999999991</c:v>
                </c:pt>
                <c:pt idx="1399">
                  <c:v>3.8147299999999991</c:v>
                </c:pt>
                <c:pt idx="1400">
                  <c:v>3.8147299999999991</c:v>
                </c:pt>
                <c:pt idx="1401">
                  <c:v>3.8147299999999991</c:v>
                </c:pt>
                <c:pt idx="1402">
                  <c:v>3.8147299999999991</c:v>
                </c:pt>
                <c:pt idx="1403">
                  <c:v>3.8147299999999991</c:v>
                </c:pt>
                <c:pt idx="1404">
                  <c:v>3.8147299999999991</c:v>
                </c:pt>
                <c:pt idx="1405">
                  <c:v>3.8147299999999991</c:v>
                </c:pt>
                <c:pt idx="1406">
                  <c:v>3.8147299999999991</c:v>
                </c:pt>
                <c:pt idx="1407">
                  <c:v>3.8147299999999991</c:v>
                </c:pt>
                <c:pt idx="1408">
                  <c:v>3.8147299999999991</c:v>
                </c:pt>
                <c:pt idx="1409">
                  <c:v>3.8147299999999991</c:v>
                </c:pt>
                <c:pt idx="1410">
                  <c:v>3.8147299999999991</c:v>
                </c:pt>
                <c:pt idx="1411">
                  <c:v>3.8147299999999991</c:v>
                </c:pt>
                <c:pt idx="1412">
                  <c:v>3.8147299999999991</c:v>
                </c:pt>
                <c:pt idx="1413">
                  <c:v>3.8147299999999991</c:v>
                </c:pt>
                <c:pt idx="1414">
                  <c:v>3.8147299999999991</c:v>
                </c:pt>
                <c:pt idx="1415">
                  <c:v>3.8147299999999991</c:v>
                </c:pt>
                <c:pt idx="1416">
                  <c:v>3.8147299999999991</c:v>
                </c:pt>
                <c:pt idx="1417">
                  <c:v>3.8147299999999991</c:v>
                </c:pt>
                <c:pt idx="1418">
                  <c:v>3.8147299999999991</c:v>
                </c:pt>
                <c:pt idx="1419">
                  <c:v>3.8147299999999991</c:v>
                </c:pt>
                <c:pt idx="1420">
                  <c:v>3.8147299999999991</c:v>
                </c:pt>
                <c:pt idx="1421">
                  <c:v>3.8147299999999991</c:v>
                </c:pt>
                <c:pt idx="1422">
                  <c:v>3.8147299999999991</c:v>
                </c:pt>
                <c:pt idx="1423">
                  <c:v>3.8147299999999991</c:v>
                </c:pt>
                <c:pt idx="1424">
                  <c:v>1.9073599999999999</c:v>
                </c:pt>
                <c:pt idx="1425">
                  <c:v>1.9073599999999999</c:v>
                </c:pt>
                <c:pt idx="1426">
                  <c:v>1.9073599999999999</c:v>
                </c:pt>
                <c:pt idx="1427">
                  <c:v>1.9073599999999999</c:v>
                </c:pt>
                <c:pt idx="1428">
                  <c:v>1.9073599999999999</c:v>
                </c:pt>
                <c:pt idx="1429">
                  <c:v>1.9073599999999999</c:v>
                </c:pt>
                <c:pt idx="1430">
                  <c:v>1.9073599999999999</c:v>
                </c:pt>
                <c:pt idx="1431">
                  <c:v>1.9073599999999999</c:v>
                </c:pt>
                <c:pt idx="1432">
                  <c:v>1.9073599999999999</c:v>
                </c:pt>
                <c:pt idx="1433">
                  <c:v>1.9073599999999999</c:v>
                </c:pt>
                <c:pt idx="1434">
                  <c:v>1.9073599999999999</c:v>
                </c:pt>
                <c:pt idx="1435">
                  <c:v>1.9073599999999999</c:v>
                </c:pt>
                <c:pt idx="1436">
                  <c:v>1.9073599999999999</c:v>
                </c:pt>
                <c:pt idx="1437">
                  <c:v>1.9073599999999999</c:v>
                </c:pt>
                <c:pt idx="1438">
                  <c:v>1.9073599999999999</c:v>
                </c:pt>
                <c:pt idx="1439">
                  <c:v>1.9073599999999999</c:v>
                </c:pt>
                <c:pt idx="1440">
                  <c:v>1.9073599999999999</c:v>
                </c:pt>
                <c:pt idx="1441">
                  <c:v>1.9073599999999999</c:v>
                </c:pt>
                <c:pt idx="1442">
                  <c:v>1.9073599999999999</c:v>
                </c:pt>
                <c:pt idx="1443">
                  <c:v>1.9073599999999999</c:v>
                </c:pt>
                <c:pt idx="1444">
                  <c:v>1.9073599999999999</c:v>
                </c:pt>
                <c:pt idx="1445">
                  <c:v>1.9073599999999999</c:v>
                </c:pt>
                <c:pt idx="1446">
                  <c:v>1.9073599999999999</c:v>
                </c:pt>
                <c:pt idx="1447">
                  <c:v>1.9073599999999999</c:v>
                </c:pt>
                <c:pt idx="1448">
                  <c:v>1.9073599999999999</c:v>
                </c:pt>
                <c:pt idx="1449">
                  <c:v>1.9073599999999999</c:v>
                </c:pt>
                <c:pt idx="1450">
                  <c:v>1.9073599999999999</c:v>
                </c:pt>
                <c:pt idx="1451">
                  <c:v>1.9073599999999999</c:v>
                </c:pt>
                <c:pt idx="1452">
                  <c:v>1.9073599999999999</c:v>
                </c:pt>
                <c:pt idx="1453">
                  <c:v>1.9073599999999999</c:v>
                </c:pt>
                <c:pt idx="1454">
                  <c:v>1.9073599999999999</c:v>
                </c:pt>
                <c:pt idx="1455">
                  <c:v>1.9073599999999999</c:v>
                </c:pt>
                <c:pt idx="1456">
                  <c:v>1.9073599999999999</c:v>
                </c:pt>
                <c:pt idx="1457">
                  <c:v>1.9073599999999999</c:v>
                </c:pt>
                <c:pt idx="1458">
                  <c:v>1.9073599999999999</c:v>
                </c:pt>
                <c:pt idx="1459">
                  <c:v>1.9073599999999999</c:v>
                </c:pt>
                <c:pt idx="1460">
                  <c:v>1.9073599999999999</c:v>
                </c:pt>
                <c:pt idx="1461">
                  <c:v>1.9073599999999999</c:v>
                </c:pt>
                <c:pt idx="1462">
                  <c:v>1.9073599999999999</c:v>
                </c:pt>
                <c:pt idx="1463">
                  <c:v>1.9073599999999999</c:v>
                </c:pt>
                <c:pt idx="1464">
                  <c:v>1.9073599999999999</c:v>
                </c:pt>
                <c:pt idx="1465">
                  <c:v>1.9073599999999999</c:v>
                </c:pt>
                <c:pt idx="1466">
                  <c:v>1.9073599999999999</c:v>
                </c:pt>
                <c:pt idx="1467">
                  <c:v>1.9073599999999999</c:v>
                </c:pt>
                <c:pt idx="1468">
                  <c:v>1.9073599999999999</c:v>
                </c:pt>
                <c:pt idx="1469">
                  <c:v>1.9073599999999999</c:v>
                </c:pt>
                <c:pt idx="1470">
                  <c:v>3.8147299999999991</c:v>
                </c:pt>
                <c:pt idx="1471">
                  <c:v>3.8147299999999991</c:v>
                </c:pt>
                <c:pt idx="1472">
                  <c:v>3.8147299999999991</c:v>
                </c:pt>
                <c:pt idx="1473">
                  <c:v>3.8147299999999991</c:v>
                </c:pt>
                <c:pt idx="1474">
                  <c:v>3.8147299999999991</c:v>
                </c:pt>
                <c:pt idx="1475">
                  <c:v>3.8147299999999991</c:v>
                </c:pt>
                <c:pt idx="1476">
                  <c:v>3.8147299999999991</c:v>
                </c:pt>
                <c:pt idx="1477">
                  <c:v>3.8147299999999991</c:v>
                </c:pt>
                <c:pt idx="1478">
                  <c:v>3.8147299999999991</c:v>
                </c:pt>
                <c:pt idx="1479">
                  <c:v>3.8147299999999991</c:v>
                </c:pt>
                <c:pt idx="1480">
                  <c:v>3.8147299999999991</c:v>
                </c:pt>
                <c:pt idx="1481">
                  <c:v>3.8147299999999991</c:v>
                </c:pt>
                <c:pt idx="1482">
                  <c:v>3.8147299999999991</c:v>
                </c:pt>
                <c:pt idx="1483">
                  <c:v>3.8147299999999991</c:v>
                </c:pt>
                <c:pt idx="1484">
                  <c:v>3.8147299999999991</c:v>
                </c:pt>
                <c:pt idx="1485">
                  <c:v>3.8147299999999991</c:v>
                </c:pt>
                <c:pt idx="1486">
                  <c:v>3.8147299999999991</c:v>
                </c:pt>
                <c:pt idx="1487">
                  <c:v>3.8147299999999991</c:v>
                </c:pt>
                <c:pt idx="1488">
                  <c:v>3.8147299999999991</c:v>
                </c:pt>
                <c:pt idx="1489">
                  <c:v>3.8147299999999991</c:v>
                </c:pt>
                <c:pt idx="1490">
                  <c:v>1.9073599999999999</c:v>
                </c:pt>
                <c:pt idx="1491">
                  <c:v>1.9073599999999999</c:v>
                </c:pt>
                <c:pt idx="1492">
                  <c:v>1.9073599999999999</c:v>
                </c:pt>
                <c:pt idx="1493">
                  <c:v>1.9073599999999999</c:v>
                </c:pt>
                <c:pt idx="1494">
                  <c:v>1.9073599999999999</c:v>
                </c:pt>
                <c:pt idx="1495">
                  <c:v>1.9073599999999999</c:v>
                </c:pt>
                <c:pt idx="1496">
                  <c:v>1.9073599999999999</c:v>
                </c:pt>
                <c:pt idx="1497">
                  <c:v>1.9073599999999999</c:v>
                </c:pt>
                <c:pt idx="1498">
                  <c:v>1.9073599999999999</c:v>
                </c:pt>
                <c:pt idx="1499">
                  <c:v>1.9073599999999999</c:v>
                </c:pt>
                <c:pt idx="1500">
                  <c:v>1.9073599999999999</c:v>
                </c:pt>
                <c:pt idx="1501">
                  <c:v>1.9073599999999999</c:v>
                </c:pt>
                <c:pt idx="1502">
                  <c:v>1.9073599999999999</c:v>
                </c:pt>
                <c:pt idx="1503">
                  <c:v>1.9073599999999999</c:v>
                </c:pt>
                <c:pt idx="1504">
                  <c:v>1.9073599999999999</c:v>
                </c:pt>
                <c:pt idx="1505">
                  <c:v>1.9073599999999999</c:v>
                </c:pt>
                <c:pt idx="1506">
                  <c:v>1.9073599999999999</c:v>
                </c:pt>
                <c:pt idx="1507">
                  <c:v>1.9073599999999999</c:v>
                </c:pt>
                <c:pt idx="1508">
                  <c:v>1.9073599999999999</c:v>
                </c:pt>
                <c:pt idx="1509">
                  <c:v>1.9073599999999999</c:v>
                </c:pt>
                <c:pt idx="1510">
                  <c:v>1.9073599999999999</c:v>
                </c:pt>
                <c:pt idx="1511">
                  <c:v>1.9073599999999999</c:v>
                </c:pt>
                <c:pt idx="1512">
                  <c:v>1.9073599999999999</c:v>
                </c:pt>
                <c:pt idx="1513">
                  <c:v>1.9073599999999999</c:v>
                </c:pt>
                <c:pt idx="1514">
                  <c:v>1.9073599999999999</c:v>
                </c:pt>
                <c:pt idx="1515">
                  <c:v>1.9073599999999999</c:v>
                </c:pt>
                <c:pt idx="1516">
                  <c:v>1.9073599999999999</c:v>
                </c:pt>
                <c:pt idx="1517">
                  <c:v>1.9073599999999999</c:v>
                </c:pt>
                <c:pt idx="1518">
                  <c:v>1.9073599999999999</c:v>
                </c:pt>
                <c:pt idx="1519">
                  <c:v>1.9073599999999999</c:v>
                </c:pt>
                <c:pt idx="1520">
                  <c:v>1.9073599999999999</c:v>
                </c:pt>
                <c:pt idx="1521">
                  <c:v>1.9073599999999999</c:v>
                </c:pt>
                <c:pt idx="1522">
                  <c:v>1.9073599999999999</c:v>
                </c:pt>
                <c:pt idx="1523">
                  <c:v>1.9073599999999999</c:v>
                </c:pt>
                <c:pt idx="1524">
                  <c:v>1.9073599999999999</c:v>
                </c:pt>
                <c:pt idx="1525">
                  <c:v>1.9073599999999999</c:v>
                </c:pt>
                <c:pt idx="1526">
                  <c:v>1.9073599999999999</c:v>
                </c:pt>
                <c:pt idx="1527">
                  <c:v>1.9073599999999999</c:v>
                </c:pt>
                <c:pt idx="1528">
                  <c:v>1.9073599999999999</c:v>
                </c:pt>
                <c:pt idx="1529">
                  <c:v>1.9073599999999999</c:v>
                </c:pt>
                <c:pt idx="1530">
                  <c:v>1.9073599999999999</c:v>
                </c:pt>
                <c:pt idx="1531">
                  <c:v>1.9073599999999999</c:v>
                </c:pt>
                <c:pt idx="1532">
                  <c:v>1.9073599999999999</c:v>
                </c:pt>
                <c:pt idx="1533">
                  <c:v>1.9073599999999999</c:v>
                </c:pt>
                <c:pt idx="1534">
                  <c:v>1.9073599999999999</c:v>
                </c:pt>
                <c:pt idx="1535">
                  <c:v>1.9073599999999999</c:v>
                </c:pt>
                <c:pt idx="1536">
                  <c:v>1.9073599999999999</c:v>
                </c:pt>
                <c:pt idx="1537">
                  <c:v>3.8147299999999991</c:v>
                </c:pt>
                <c:pt idx="1538">
                  <c:v>3.8147299999999991</c:v>
                </c:pt>
                <c:pt idx="1539">
                  <c:v>3.8147299999999991</c:v>
                </c:pt>
                <c:pt idx="1540">
                  <c:v>3.8147299999999991</c:v>
                </c:pt>
                <c:pt idx="1541">
                  <c:v>3.8147299999999991</c:v>
                </c:pt>
                <c:pt idx="1542">
                  <c:v>3.8147299999999991</c:v>
                </c:pt>
                <c:pt idx="1543">
                  <c:v>3.8147299999999991</c:v>
                </c:pt>
                <c:pt idx="1544">
                  <c:v>3.8147299999999991</c:v>
                </c:pt>
                <c:pt idx="1545">
                  <c:v>3.8147299999999991</c:v>
                </c:pt>
                <c:pt idx="1546">
                  <c:v>3.8147299999999991</c:v>
                </c:pt>
                <c:pt idx="1547">
                  <c:v>3.8147299999999991</c:v>
                </c:pt>
                <c:pt idx="1548">
                  <c:v>3.8147299999999991</c:v>
                </c:pt>
                <c:pt idx="1549">
                  <c:v>3.8147299999999991</c:v>
                </c:pt>
                <c:pt idx="1550">
                  <c:v>3.8147299999999991</c:v>
                </c:pt>
                <c:pt idx="1551">
                  <c:v>3.8147299999999991</c:v>
                </c:pt>
                <c:pt idx="1552">
                  <c:v>1.9073599999999999</c:v>
                </c:pt>
                <c:pt idx="1553">
                  <c:v>1.9073599999999999</c:v>
                </c:pt>
                <c:pt idx="1554">
                  <c:v>1.9073599999999999</c:v>
                </c:pt>
                <c:pt idx="1555">
                  <c:v>1.9073599999999999</c:v>
                </c:pt>
                <c:pt idx="1556">
                  <c:v>1.9073599999999999</c:v>
                </c:pt>
                <c:pt idx="1557">
                  <c:v>1.9073599999999999</c:v>
                </c:pt>
                <c:pt idx="1558">
                  <c:v>1.9073599999999999</c:v>
                </c:pt>
                <c:pt idx="1559">
                  <c:v>1.9073599999999999</c:v>
                </c:pt>
                <c:pt idx="1560">
                  <c:v>1.9073599999999999</c:v>
                </c:pt>
                <c:pt idx="1561">
                  <c:v>1.9073599999999999</c:v>
                </c:pt>
                <c:pt idx="1562">
                  <c:v>1.9073599999999999</c:v>
                </c:pt>
                <c:pt idx="1563">
                  <c:v>1.9073599999999999</c:v>
                </c:pt>
                <c:pt idx="1564">
                  <c:v>1.9073599999999999</c:v>
                </c:pt>
                <c:pt idx="1565">
                  <c:v>1.9073599999999999</c:v>
                </c:pt>
                <c:pt idx="1566">
                  <c:v>1.9073599999999999</c:v>
                </c:pt>
                <c:pt idx="1567">
                  <c:v>1.9073599999999999</c:v>
                </c:pt>
                <c:pt idx="1568">
                  <c:v>1.9073599999999999</c:v>
                </c:pt>
                <c:pt idx="1569">
                  <c:v>1.9073599999999999</c:v>
                </c:pt>
                <c:pt idx="1570">
                  <c:v>1.9073599999999999</c:v>
                </c:pt>
                <c:pt idx="1571">
                  <c:v>1.9073599999999999</c:v>
                </c:pt>
                <c:pt idx="1572">
                  <c:v>1.9073599999999999</c:v>
                </c:pt>
                <c:pt idx="1573">
                  <c:v>1.9073599999999999</c:v>
                </c:pt>
                <c:pt idx="1574">
                  <c:v>1.9073599999999999</c:v>
                </c:pt>
                <c:pt idx="1575">
                  <c:v>1.9073599999999999</c:v>
                </c:pt>
                <c:pt idx="1576">
                  <c:v>1.9073599999999999</c:v>
                </c:pt>
                <c:pt idx="1577">
                  <c:v>1.9073599999999999</c:v>
                </c:pt>
                <c:pt idx="1578">
                  <c:v>1.9073599999999999</c:v>
                </c:pt>
                <c:pt idx="1579">
                  <c:v>1.9073599999999999</c:v>
                </c:pt>
                <c:pt idx="1580">
                  <c:v>1.9073599999999999</c:v>
                </c:pt>
                <c:pt idx="1581">
                  <c:v>1.9073599999999999</c:v>
                </c:pt>
                <c:pt idx="1582">
                  <c:v>1.9073599999999999</c:v>
                </c:pt>
                <c:pt idx="1583">
                  <c:v>1.9073599999999999</c:v>
                </c:pt>
                <c:pt idx="1584">
                  <c:v>1.9073599999999999</c:v>
                </c:pt>
                <c:pt idx="1585">
                  <c:v>1.9073599999999999</c:v>
                </c:pt>
                <c:pt idx="1586">
                  <c:v>1.9073599999999999</c:v>
                </c:pt>
                <c:pt idx="1587">
                  <c:v>1.9073599999999999</c:v>
                </c:pt>
                <c:pt idx="1588">
                  <c:v>1.9073599999999999</c:v>
                </c:pt>
                <c:pt idx="1589">
                  <c:v>1.9073599999999999</c:v>
                </c:pt>
                <c:pt idx="1590">
                  <c:v>1.9073599999999999</c:v>
                </c:pt>
                <c:pt idx="1591">
                  <c:v>1.9073599999999999</c:v>
                </c:pt>
                <c:pt idx="1592">
                  <c:v>1.9073599999999999</c:v>
                </c:pt>
                <c:pt idx="1593">
                  <c:v>1.9073599999999999</c:v>
                </c:pt>
                <c:pt idx="1594">
                  <c:v>1.9073599999999999</c:v>
                </c:pt>
                <c:pt idx="1595">
                  <c:v>1.9073599999999999</c:v>
                </c:pt>
                <c:pt idx="1596">
                  <c:v>1.9073599999999999</c:v>
                </c:pt>
                <c:pt idx="1597">
                  <c:v>1.9073599999999999</c:v>
                </c:pt>
                <c:pt idx="1598">
                  <c:v>1.9073599999999999</c:v>
                </c:pt>
                <c:pt idx="1599">
                  <c:v>1.9073599999999999</c:v>
                </c:pt>
                <c:pt idx="1600">
                  <c:v>1.9073599999999999</c:v>
                </c:pt>
                <c:pt idx="1601">
                  <c:v>1.9073599999999999</c:v>
                </c:pt>
                <c:pt idx="1602">
                  <c:v>1.9073599999999999</c:v>
                </c:pt>
                <c:pt idx="1603">
                  <c:v>1.9073599999999999</c:v>
                </c:pt>
                <c:pt idx="1604">
                  <c:v>1.9073599999999999</c:v>
                </c:pt>
                <c:pt idx="1605">
                  <c:v>1.9073599999999999</c:v>
                </c:pt>
                <c:pt idx="1606">
                  <c:v>1.9073599999999999</c:v>
                </c:pt>
                <c:pt idx="1607">
                  <c:v>3.8147299999999991</c:v>
                </c:pt>
                <c:pt idx="1608">
                  <c:v>3.8147299999999991</c:v>
                </c:pt>
                <c:pt idx="1609">
                  <c:v>3.8147299999999991</c:v>
                </c:pt>
                <c:pt idx="1610">
                  <c:v>3.8147299999999991</c:v>
                </c:pt>
                <c:pt idx="1611">
                  <c:v>1.9073599999999999</c:v>
                </c:pt>
                <c:pt idx="1612">
                  <c:v>1.9073599999999999</c:v>
                </c:pt>
                <c:pt idx="1613">
                  <c:v>1.9073599999999999</c:v>
                </c:pt>
                <c:pt idx="1614">
                  <c:v>1.9073599999999999</c:v>
                </c:pt>
                <c:pt idx="1615">
                  <c:v>1.9073599999999999</c:v>
                </c:pt>
                <c:pt idx="1616">
                  <c:v>1.9073599999999999</c:v>
                </c:pt>
                <c:pt idx="1617">
                  <c:v>1.9073599999999999</c:v>
                </c:pt>
                <c:pt idx="1618">
                  <c:v>1.9073599999999999</c:v>
                </c:pt>
                <c:pt idx="1619">
                  <c:v>1.9073599999999999</c:v>
                </c:pt>
                <c:pt idx="1620">
                  <c:v>1.9073599999999999</c:v>
                </c:pt>
                <c:pt idx="1621">
                  <c:v>1.9073599999999999</c:v>
                </c:pt>
                <c:pt idx="1622">
                  <c:v>1.9073599999999999</c:v>
                </c:pt>
                <c:pt idx="1623">
                  <c:v>1.9073599999999999</c:v>
                </c:pt>
                <c:pt idx="1624">
                  <c:v>1.9073599999999999</c:v>
                </c:pt>
                <c:pt idx="1625">
                  <c:v>1.9073599999999999</c:v>
                </c:pt>
                <c:pt idx="1626">
                  <c:v>1.9073599999999999</c:v>
                </c:pt>
                <c:pt idx="1627">
                  <c:v>1.9073599999999999</c:v>
                </c:pt>
                <c:pt idx="1628">
                  <c:v>1.9073599999999999</c:v>
                </c:pt>
                <c:pt idx="1629">
                  <c:v>1.9073599999999999</c:v>
                </c:pt>
                <c:pt idx="1630">
                  <c:v>1.9073599999999999</c:v>
                </c:pt>
                <c:pt idx="1631">
                  <c:v>1.9073599999999999</c:v>
                </c:pt>
                <c:pt idx="1632">
                  <c:v>1.9073599999999999</c:v>
                </c:pt>
                <c:pt idx="1633">
                  <c:v>1.9073599999999999</c:v>
                </c:pt>
                <c:pt idx="1634">
                  <c:v>1.9073599999999999</c:v>
                </c:pt>
                <c:pt idx="1635">
                  <c:v>1.9073599999999999</c:v>
                </c:pt>
                <c:pt idx="1636">
                  <c:v>1.9073599999999999</c:v>
                </c:pt>
                <c:pt idx="1637">
                  <c:v>1.9073599999999999</c:v>
                </c:pt>
                <c:pt idx="1638">
                  <c:v>1.9073599999999999</c:v>
                </c:pt>
                <c:pt idx="1639">
                  <c:v>1.9073599999999999</c:v>
                </c:pt>
                <c:pt idx="1640">
                  <c:v>1.9073599999999999</c:v>
                </c:pt>
                <c:pt idx="1641">
                  <c:v>1.9073599999999999</c:v>
                </c:pt>
                <c:pt idx="1642">
                  <c:v>1.9073599999999999</c:v>
                </c:pt>
                <c:pt idx="1643">
                  <c:v>1.9073599999999999</c:v>
                </c:pt>
                <c:pt idx="1644">
                  <c:v>1.9073599999999999</c:v>
                </c:pt>
                <c:pt idx="1645">
                  <c:v>1.9073599999999999</c:v>
                </c:pt>
                <c:pt idx="1646">
                  <c:v>1.9073599999999999</c:v>
                </c:pt>
                <c:pt idx="1647">
                  <c:v>1.9073599999999999</c:v>
                </c:pt>
                <c:pt idx="1648">
                  <c:v>1.9073599999999999</c:v>
                </c:pt>
                <c:pt idx="1649">
                  <c:v>1.9073599999999999</c:v>
                </c:pt>
                <c:pt idx="1650">
                  <c:v>1.9073599999999999</c:v>
                </c:pt>
                <c:pt idx="1651">
                  <c:v>1.9073599999999999</c:v>
                </c:pt>
                <c:pt idx="1652">
                  <c:v>1.9073599999999999</c:v>
                </c:pt>
                <c:pt idx="1653">
                  <c:v>1.9073599999999999</c:v>
                </c:pt>
                <c:pt idx="1654">
                  <c:v>1.9073599999999999</c:v>
                </c:pt>
                <c:pt idx="1655">
                  <c:v>1.9073599999999999</c:v>
                </c:pt>
                <c:pt idx="1656">
                  <c:v>1.9073599999999999</c:v>
                </c:pt>
                <c:pt idx="1657">
                  <c:v>1.9073599999999999</c:v>
                </c:pt>
                <c:pt idx="1658">
                  <c:v>1.9073599999999999</c:v>
                </c:pt>
                <c:pt idx="1659">
                  <c:v>1.9073599999999999</c:v>
                </c:pt>
                <c:pt idx="1660">
                  <c:v>1.9073599999999999</c:v>
                </c:pt>
                <c:pt idx="1661">
                  <c:v>1.9073599999999999</c:v>
                </c:pt>
                <c:pt idx="1662">
                  <c:v>1.9073599999999999</c:v>
                </c:pt>
                <c:pt idx="1663">
                  <c:v>1.9073599999999999</c:v>
                </c:pt>
                <c:pt idx="1664">
                  <c:v>1.9073599999999999</c:v>
                </c:pt>
                <c:pt idx="1665">
                  <c:v>1.9073599999999999</c:v>
                </c:pt>
                <c:pt idx="1666">
                  <c:v>1.9073599999999999</c:v>
                </c:pt>
                <c:pt idx="1667">
                  <c:v>1.9073599999999999</c:v>
                </c:pt>
                <c:pt idx="1668">
                  <c:v>1.9073599999999999</c:v>
                </c:pt>
                <c:pt idx="1669">
                  <c:v>1.9073599999999999</c:v>
                </c:pt>
                <c:pt idx="1670">
                  <c:v>1.9073599999999999</c:v>
                </c:pt>
                <c:pt idx="1671">
                  <c:v>1.9073599999999999</c:v>
                </c:pt>
                <c:pt idx="1672">
                  <c:v>1.9073599999999999</c:v>
                </c:pt>
                <c:pt idx="1673">
                  <c:v>1.9073599999999999</c:v>
                </c:pt>
                <c:pt idx="1674">
                  <c:v>1.9073599999999999</c:v>
                </c:pt>
                <c:pt idx="1675">
                  <c:v>1.9073599999999999</c:v>
                </c:pt>
                <c:pt idx="1676">
                  <c:v>1.9073599999999999</c:v>
                </c:pt>
                <c:pt idx="1677">
                  <c:v>1.9073599999999999</c:v>
                </c:pt>
                <c:pt idx="1678">
                  <c:v>1.9073599999999999</c:v>
                </c:pt>
                <c:pt idx="1679">
                  <c:v>1.9073599999999999</c:v>
                </c:pt>
                <c:pt idx="1680">
                  <c:v>1.9073599999999999</c:v>
                </c:pt>
                <c:pt idx="1681">
                  <c:v>1.9073599999999999</c:v>
                </c:pt>
                <c:pt idx="1682">
                  <c:v>1.9073599999999999</c:v>
                </c:pt>
                <c:pt idx="1683">
                  <c:v>1.9073599999999999</c:v>
                </c:pt>
                <c:pt idx="1684">
                  <c:v>1.9073599999999999</c:v>
                </c:pt>
                <c:pt idx="1685">
                  <c:v>1.9073599999999999</c:v>
                </c:pt>
                <c:pt idx="1686">
                  <c:v>1.9073599999999999</c:v>
                </c:pt>
                <c:pt idx="1687">
                  <c:v>1.9073599999999999</c:v>
                </c:pt>
                <c:pt idx="1688">
                  <c:v>1.9073599999999999</c:v>
                </c:pt>
                <c:pt idx="1689">
                  <c:v>1.9073599999999999</c:v>
                </c:pt>
                <c:pt idx="1690">
                  <c:v>1.9073599999999999</c:v>
                </c:pt>
                <c:pt idx="1691">
                  <c:v>1.9073599999999999</c:v>
                </c:pt>
                <c:pt idx="1692">
                  <c:v>1.9073599999999999</c:v>
                </c:pt>
                <c:pt idx="1693">
                  <c:v>1.9073599999999999</c:v>
                </c:pt>
                <c:pt idx="1694">
                  <c:v>1.9073599999999999</c:v>
                </c:pt>
                <c:pt idx="1695">
                  <c:v>1.9073599999999999</c:v>
                </c:pt>
                <c:pt idx="1696">
                  <c:v>1.9073599999999999</c:v>
                </c:pt>
                <c:pt idx="1697">
                  <c:v>1.9073599999999999</c:v>
                </c:pt>
                <c:pt idx="1698">
                  <c:v>1.9073599999999999</c:v>
                </c:pt>
                <c:pt idx="1699">
                  <c:v>1.9073599999999999</c:v>
                </c:pt>
                <c:pt idx="1700">
                  <c:v>1.9073599999999999</c:v>
                </c:pt>
                <c:pt idx="1701">
                  <c:v>1.9073599999999999</c:v>
                </c:pt>
                <c:pt idx="1702">
                  <c:v>1.9073599999999999</c:v>
                </c:pt>
                <c:pt idx="1703">
                  <c:v>1.9073599999999999</c:v>
                </c:pt>
                <c:pt idx="1704">
                  <c:v>1.9073599999999999</c:v>
                </c:pt>
                <c:pt idx="1705">
                  <c:v>0</c:v>
                </c:pt>
                <c:pt idx="1706">
                  <c:v>0</c:v>
                </c:pt>
                <c:pt idx="1707">
                  <c:v>0</c:v>
                </c:pt>
                <c:pt idx="1708">
                  <c:v>0</c:v>
                </c:pt>
                <c:pt idx="1709">
                  <c:v>0</c:v>
                </c:pt>
                <c:pt idx="1710">
                  <c:v>1.9073599999999999</c:v>
                </c:pt>
                <c:pt idx="1711">
                  <c:v>1.9073599999999999</c:v>
                </c:pt>
                <c:pt idx="1712">
                  <c:v>3.8147299999999991</c:v>
                </c:pt>
                <c:pt idx="1713">
                  <c:v>5.7220799999999956</c:v>
                </c:pt>
                <c:pt idx="1714">
                  <c:v>5.7220799999999956</c:v>
                </c:pt>
                <c:pt idx="1715">
                  <c:v>7.6294499999999976</c:v>
                </c:pt>
                <c:pt idx="1716">
                  <c:v>7.6294499999999976</c:v>
                </c:pt>
                <c:pt idx="1717">
                  <c:v>7.6294499999999976</c:v>
                </c:pt>
                <c:pt idx="1718">
                  <c:v>7.6294499999999976</c:v>
                </c:pt>
                <c:pt idx="1719">
                  <c:v>7.6294499999999976</c:v>
                </c:pt>
                <c:pt idx="1720">
                  <c:v>7.6294499999999976</c:v>
                </c:pt>
                <c:pt idx="1721">
                  <c:v>7.6294499999999976</c:v>
                </c:pt>
                <c:pt idx="1722">
                  <c:v>7.6294499999999976</c:v>
                </c:pt>
                <c:pt idx="1723">
                  <c:v>5.7220799999999956</c:v>
                </c:pt>
                <c:pt idx="1724">
                  <c:v>5.7220799999999956</c:v>
                </c:pt>
                <c:pt idx="1725">
                  <c:v>5.7220799999999956</c:v>
                </c:pt>
                <c:pt idx="1726">
                  <c:v>5.7220799999999956</c:v>
                </c:pt>
                <c:pt idx="1727">
                  <c:v>5.7220799999999956</c:v>
                </c:pt>
                <c:pt idx="1728">
                  <c:v>5.7220799999999956</c:v>
                </c:pt>
                <c:pt idx="1729">
                  <c:v>5.7220799999999956</c:v>
                </c:pt>
                <c:pt idx="1730">
                  <c:v>5.7220799999999956</c:v>
                </c:pt>
                <c:pt idx="1731">
                  <c:v>5.7220799999999956</c:v>
                </c:pt>
                <c:pt idx="1732">
                  <c:v>5.7220799999999956</c:v>
                </c:pt>
                <c:pt idx="1733">
                  <c:v>5.7220799999999956</c:v>
                </c:pt>
                <c:pt idx="1734">
                  <c:v>5.7220799999999956</c:v>
                </c:pt>
                <c:pt idx="1735">
                  <c:v>3.8147299999999991</c:v>
                </c:pt>
                <c:pt idx="1736">
                  <c:v>1.9073599999999999</c:v>
                </c:pt>
                <c:pt idx="1737">
                  <c:v>1.9073599999999999</c:v>
                </c:pt>
                <c:pt idx="1738">
                  <c:v>1.9073599999999999</c:v>
                </c:pt>
                <c:pt idx="1739">
                  <c:v>1.9073599999999999</c:v>
                </c:pt>
                <c:pt idx="1740">
                  <c:v>1.9073599999999999</c:v>
                </c:pt>
                <c:pt idx="1741">
                  <c:v>1.9073599999999999</c:v>
                </c:pt>
                <c:pt idx="1742">
                  <c:v>1.9073599999999999</c:v>
                </c:pt>
                <c:pt idx="1743">
                  <c:v>1.9073599999999999</c:v>
                </c:pt>
                <c:pt idx="1744">
                  <c:v>1.9073599999999999</c:v>
                </c:pt>
                <c:pt idx="1745">
                  <c:v>3.8147299999999991</c:v>
                </c:pt>
                <c:pt idx="1746">
                  <c:v>3.8147299999999991</c:v>
                </c:pt>
                <c:pt idx="1747">
                  <c:v>3.8147299999999991</c:v>
                </c:pt>
                <c:pt idx="1748">
                  <c:v>3.8147299999999991</c:v>
                </c:pt>
                <c:pt idx="1749">
                  <c:v>3.8147299999999991</c:v>
                </c:pt>
                <c:pt idx="1750">
                  <c:v>3.8147299999999991</c:v>
                </c:pt>
                <c:pt idx="1751">
                  <c:v>3.8147299999999991</c:v>
                </c:pt>
                <c:pt idx="1752">
                  <c:v>5.7220799999999956</c:v>
                </c:pt>
                <c:pt idx="1753">
                  <c:v>5.7220799999999956</c:v>
                </c:pt>
                <c:pt idx="1754">
                  <c:v>5.7220799999999956</c:v>
                </c:pt>
                <c:pt idx="1755">
                  <c:v>7.6294499999999976</c:v>
                </c:pt>
                <c:pt idx="1756">
                  <c:v>7.6294499999999976</c:v>
                </c:pt>
                <c:pt idx="1757">
                  <c:v>9.5368000000000013</c:v>
                </c:pt>
                <c:pt idx="1758">
                  <c:v>9.5368000000000013</c:v>
                </c:pt>
                <c:pt idx="1759">
                  <c:v>11.4442</c:v>
                </c:pt>
                <c:pt idx="1760">
                  <c:v>11.4442</c:v>
                </c:pt>
                <c:pt idx="1761">
                  <c:v>11.4442</c:v>
                </c:pt>
                <c:pt idx="1762">
                  <c:v>13.3515</c:v>
                </c:pt>
                <c:pt idx="1763">
                  <c:v>15.258900000000001</c:v>
                </c:pt>
                <c:pt idx="1764">
                  <c:v>15.258900000000001</c:v>
                </c:pt>
                <c:pt idx="1765">
                  <c:v>17.1663</c:v>
                </c:pt>
                <c:pt idx="1766">
                  <c:v>19.073599999999999</c:v>
                </c:pt>
                <c:pt idx="1767">
                  <c:v>20.981000000000002</c:v>
                </c:pt>
                <c:pt idx="1768">
                  <c:v>22.88829999999998</c:v>
                </c:pt>
                <c:pt idx="1769">
                  <c:v>24.7956</c:v>
                </c:pt>
                <c:pt idx="1770">
                  <c:v>24.7956</c:v>
                </c:pt>
                <c:pt idx="1771">
                  <c:v>26.702999999999999</c:v>
                </c:pt>
                <c:pt idx="1772">
                  <c:v>28.610299999999999</c:v>
                </c:pt>
                <c:pt idx="1773">
                  <c:v>32.425200000000011</c:v>
                </c:pt>
                <c:pt idx="1774">
                  <c:v>34.332500000000003</c:v>
                </c:pt>
                <c:pt idx="1775">
                  <c:v>38.147200000000012</c:v>
                </c:pt>
                <c:pt idx="1776">
                  <c:v>38.147200000000012</c:v>
                </c:pt>
                <c:pt idx="1777">
                  <c:v>40.054600000000001</c:v>
                </c:pt>
                <c:pt idx="1778">
                  <c:v>41.9619</c:v>
                </c:pt>
                <c:pt idx="1779">
                  <c:v>45.776600000000009</c:v>
                </c:pt>
                <c:pt idx="1780">
                  <c:v>47.683900000000001</c:v>
                </c:pt>
                <c:pt idx="1781">
                  <c:v>49.591300000000011</c:v>
                </c:pt>
                <c:pt idx="1782">
                  <c:v>51.498600000000003</c:v>
                </c:pt>
                <c:pt idx="1783">
                  <c:v>53.406000000000013</c:v>
                </c:pt>
                <c:pt idx="1784">
                  <c:v>57.220700000000001</c:v>
                </c:pt>
                <c:pt idx="1785">
                  <c:v>59.128</c:v>
                </c:pt>
                <c:pt idx="1786">
                  <c:v>62.942999999999998</c:v>
                </c:pt>
                <c:pt idx="1787">
                  <c:v>64.850300000000004</c:v>
                </c:pt>
                <c:pt idx="1788">
                  <c:v>64.850300000000004</c:v>
                </c:pt>
                <c:pt idx="1789">
                  <c:v>68.665000000000006</c:v>
                </c:pt>
                <c:pt idx="1790">
                  <c:v>70.572399999999945</c:v>
                </c:pt>
                <c:pt idx="1791">
                  <c:v>74.387100000000004</c:v>
                </c:pt>
                <c:pt idx="1792">
                  <c:v>76.294399999999996</c:v>
                </c:pt>
                <c:pt idx="1793">
                  <c:v>78.201800000000006</c:v>
                </c:pt>
                <c:pt idx="1794">
                  <c:v>80.109099999999998</c:v>
                </c:pt>
                <c:pt idx="1795">
                  <c:v>82.016500000000022</c:v>
                </c:pt>
                <c:pt idx="1796">
                  <c:v>85.831199999999995</c:v>
                </c:pt>
                <c:pt idx="1797">
                  <c:v>87.738500000000002</c:v>
                </c:pt>
                <c:pt idx="1798">
                  <c:v>89.645899999999983</c:v>
                </c:pt>
                <c:pt idx="1799">
                  <c:v>91.553199999999975</c:v>
                </c:pt>
                <c:pt idx="1800">
                  <c:v>93.460499999999996</c:v>
                </c:pt>
                <c:pt idx="1801">
                  <c:v>95.367900000000006</c:v>
                </c:pt>
                <c:pt idx="1802">
                  <c:v>97.275200000000012</c:v>
                </c:pt>
                <c:pt idx="1803">
                  <c:v>99.182600000000008</c:v>
                </c:pt>
                <c:pt idx="1804">
                  <c:v>101.09</c:v>
                </c:pt>
                <c:pt idx="1805">
                  <c:v>102.997</c:v>
                </c:pt>
                <c:pt idx="1806">
                  <c:v>104.905</c:v>
                </c:pt>
                <c:pt idx="1807">
                  <c:v>106.812</c:v>
                </c:pt>
                <c:pt idx="1808">
                  <c:v>108.71899999999999</c:v>
                </c:pt>
                <c:pt idx="1809">
                  <c:v>108.71899999999999</c:v>
                </c:pt>
                <c:pt idx="1810">
                  <c:v>110.627</c:v>
                </c:pt>
                <c:pt idx="1811">
                  <c:v>112.53400000000001</c:v>
                </c:pt>
                <c:pt idx="1812">
                  <c:v>112.53400000000001</c:v>
                </c:pt>
                <c:pt idx="1813">
                  <c:v>114.441</c:v>
                </c:pt>
                <c:pt idx="1814">
                  <c:v>114.441</c:v>
                </c:pt>
                <c:pt idx="1815">
                  <c:v>116.349</c:v>
                </c:pt>
                <c:pt idx="1816">
                  <c:v>116.349</c:v>
                </c:pt>
                <c:pt idx="1817">
                  <c:v>116.349</c:v>
                </c:pt>
                <c:pt idx="1818">
                  <c:v>118.256</c:v>
                </c:pt>
                <c:pt idx="1819">
                  <c:v>118.256</c:v>
                </c:pt>
                <c:pt idx="1820">
                  <c:v>118.256</c:v>
                </c:pt>
                <c:pt idx="1821">
                  <c:v>118.256</c:v>
                </c:pt>
                <c:pt idx="1822">
                  <c:v>118.256</c:v>
                </c:pt>
                <c:pt idx="1823">
                  <c:v>116.349</c:v>
                </c:pt>
                <c:pt idx="1824">
                  <c:v>116.349</c:v>
                </c:pt>
                <c:pt idx="1825">
                  <c:v>116.349</c:v>
                </c:pt>
                <c:pt idx="1826">
                  <c:v>116.349</c:v>
                </c:pt>
                <c:pt idx="1827">
                  <c:v>114.441</c:v>
                </c:pt>
                <c:pt idx="1828">
                  <c:v>114.441</c:v>
                </c:pt>
                <c:pt idx="1829">
                  <c:v>114.441</c:v>
                </c:pt>
                <c:pt idx="1830">
                  <c:v>114.441</c:v>
                </c:pt>
                <c:pt idx="1831">
                  <c:v>114.441</c:v>
                </c:pt>
                <c:pt idx="1832">
                  <c:v>114.441</c:v>
                </c:pt>
                <c:pt idx="1833">
                  <c:v>112.53400000000001</c:v>
                </c:pt>
                <c:pt idx="1834">
                  <c:v>112.53400000000001</c:v>
                </c:pt>
                <c:pt idx="1835">
                  <c:v>112.53400000000001</c:v>
                </c:pt>
                <c:pt idx="1836">
                  <c:v>110.627</c:v>
                </c:pt>
                <c:pt idx="1837">
                  <c:v>110.627</c:v>
                </c:pt>
                <c:pt idx="1838">
                  <c:v>110.627</c:v>
                </c:pt>
                <c:pt idx="1839">
                  <c:v>108.71899999999999</c:v>
                </c:pt>
                <c:pt idx="1840">
                  <c:v>108.71899999999999</c:v>
                </c:pt>
                <c:pt idx="1841">
                  <c:v>108.71899999999999</c:v>
                </c:pt>
                <c:pt idx="1842">
                  <c:v>108.71899999999999</c:v>
                </c:pt>
                <c:pt idx="1843">
                  <c:v>108.71899999999999</c:v>
                </c:pt>
                <c:pt idx="1844">
                  <c:v>108.71899999999999</c:v>
                </c:pt>
                <c:pt idx="1845">
                  <c:v>106.812</c:v>
                </c:pt>
                <c:pt idx="1846">
                  <c:v>104.905</c:v>
                </c:pt>
                <c:pt idx="1847">
                  <c:v>104.905</c:v>
                </c:pt>
                <c:pt idx="1848">
                  <c:v>104.905</c:v>
                </c:pt>
                <c:pt idx="1849">
                  <c:v>104.905</c:v>
                </c:pt>
                <c:pt idx="1850">
                  <c:v>104.905</c:v>
                </c:pt>
                <c:pt idx="1851">
                  <c:v>104.905</c:v>
                </c:pt>
                <c:pt idx="1852">
                  <c:v>104.905</c:v>
                </c:pt>
                <c:pt idx="1853">
                  <c:v>104.905</c:v>
                </c:pt>
                <c:pt idx="1854">
                  <c:v>104.905</c:v>
                </c:pt>
                <c:pt idx="1855">
                  <c:v>104.905</c:v>
                </c:pt>
                <c:pt idx="1856">
                  <c:v>102.997</c:v>
                </c:pt>
                <c:pt idx="1857">
                  <c:v>102.997</c:v>
                </c:pt>
                <c:pt idx="1858">
                  <c:v>102.997</c:v>
                </c:pt>
                <c:pt idx="1859">
                  <c:v>102.997</c:v>
                </c:pt>
                <c:pt idx="1860">
                  <c:v>102.997</c:v>
                </c:pt>
                <c:pt idx="1861">
                  <c:v>102.997</c:v>
                </c:pt>
                <c:pt idx="1862">
                  <c:v>102.997</c:v>
                </c:pt>
                <c:pt idx="1863">
                  <c:v>102.997</c:v>
                </c:pt>
                <c:pt idx="1864">
                  <c:v>101.09</c:v>
                </c:pt>
                <c:pt idx="1865">
                  <c:v>101.09</c:v>
                </c:pt>
                <c:pt idx="1866">
                  <c:v>101.09</c:v>
                </c:pt>
                <c:pt idx="1867">
                  <c:v>101.09</c:v>
                </c:pt>
                <c:pt idx="1868">
                  <c:v>101.09</c:v>
                </c:pt>
                <c:pt idx="1869">
                  <c:v>101.09</c:v>
                </c:pt>
                <c:pt idx="1870">
                  <c:v>101.09</c:v>
                </c:pt>
                <c:pt idx="1871">
                  <c:v>99.182600000000008</c:v>
                </c:pt>
                <c:pt idx="1872">
                  <c:v>99.182600000000008</c:v>
                </c:pt>
                <c:pt idx="1873">
                  <c:v>99.182600000000008</c:v>
                </c:pt>
                <c:pt idx="1874">
                  <c:v>99.182600000000008</c:v>
                </c:pt>
                <c:pt idx="1875">
                  <c:v>97.275200000000012</c:v>
                </c:pt>
                <c:pt idx="1876">
                  <c:v>97.275200000000012</c:v>
                </c:pt>
                <c:pt idx="1877">
                  <c:v>97.275200000000012</c:v>
                </c:pt>
                <c:pt idx="1878">
                  <c:v>97.275200000000012</c:v>
                </c:pt>
                <c:pt idx="1879">
                  <c:v>95.367900000000006</c:v>
                </c:pt>
                <c:pt idx="1880">
                  <c:v>95.367900000000006</c:v>
                </c:pt>
                <c:pt idx="1881">
                  <c:v>95.367900000000006</c:v>
                </c:pt>
                <c:pt idx="1882">
                  <c:v>95.367900000000006</c:v>
                </c:pt>
                <c:pt idx="1883">
                  <c:v>93.460499999999996</c:v>
                </c:pt>
                <c:pt idx="1884">
                  <c:v>93.460499999999996</c:v>
                </c:pt>
                <c:pt idx="1885">
                  <c:v>91.553199999999975</c:v>
                </c:pt>
                <c:pt idx="1886">
                  <c:v>91.553199999999975</c:v>
                </c:pt>
                <c:pt idx="1887">
                  <c:v>91.553199999999975</c:v>
                </c:pt>
                <c:pt idx="1888">
                  <c:v>91.553199999999975</c:v>
                </c:pt>
                <c:pt idx="1889">
                  <c:v>91.553199999999975</c:v>
                </c:pt>
                <c:pt idx="1890">
                  <c:v>89.645899999999983</c:v>
                </c:pt>
                <c:pt idx="1891">
                  <c:v>89.645899999999983</c:v>
                </c:pt>
                <c:pt idx="1892">
                  <c:v>87.738500000000002</c:v>
                </c:pt>
                <c:pt idx="1893">
                  <c:v>87.738500000000002</c:v>
                </c:pt>
                <c:pt idx="1894">
                  <c:v>85.831199999999995</c:v>
                </c:pt>
                <c:pt idx="1895">
                  <c:v>85.831199999999995</c:v>
                </c:pt>
                <c:pt idx="1896">
                  <c:v>83.9238</c:v>
                </c:pt>
                <c:pt idx="1897">
                  <c:v>83.9238</c:v>
                </c:pt>
                <c:pt idx="1898">
                  <c:v>82.016500000000022</c:v>
                </c:pt>
                <c:pt idx="1899">
                  <c:v>80.109099999999998</c:v>
                </c:pt>
                <c:pt idx="1900">
                  <c:v>80.109099999999998</c:v>
                </c:pt>
                <c:pt idx="1901">
                  <c:v>78.201800000000006</c:v>
                </c:pt>
                <c:pt idx="1902">
                  <c:v>78.201800000000006</c:v>
                </c:pt>
                <c:pt idx="1903">
                  <c:v>78.201800000000006</c:v>
                </c:pt>
                <c:pt idx="1904">
                  <c:v>76.294399999999996</c:v>
                </c:pt>
                <c:pt idx="1905">
                  <c:v>74.387100000000004</c:v>
                </c:pt>
                <c:pt idx="1906">
                  <c:v>74.387100000000004</c:v>
                </c:pt>
                <c:pt idx="1907">
                  <c:v>72.479700000000008</c:v>
                </c:pt>
                <c:pt idx="1908">
                  <c:v>70.572399999999945</c:v>
                </c:pt>
                <c:pt idx="1909">
                  <c:v>68.665000000000006</c:v>
                </c:pt>
                <c:pt idx="1910">
                  <c:v>68.665000000000006</c:v>
                </c:pt>
                <c:pt idx="1911">
                  <c:v>66.7577</c:v>
                </c:pt>
                <c:pt idx="1912">
                  <c:v>64.850300000000004</c:v>
                </c:pt>
                <c:pt idx="1913">
                  <c:v>64.850300000000004</c:v>
                </c:pt>
                <c:pt idx="1914">
                  <c:v>64.850300000000004</c:v>
                </c:pt>
                <c:pt idx="1915">
                  <c:v>62.942999999999998</c:v>
                </c:pt>
                <c:pt idx="1916">
                  <c:v>62.942999999999998</c:v>
                </c:pt>
                <c:pt idx="1917">
                  <c:v>61.035600000000002</c:v>
                </c:pt>
                <c:pt idx="1918">
                  <c:v>59.128</c:v>
                </c:pt>
                <c:pt idx="1919">
                  <c:v>59.128</c:v>
                </c:pt>
                <c:pt idx="1920">
                  <c:v>57.220700000000001</c:v>
                </c:pt>
                <c:pt idx="1921">
                  <c:v>55.313299999999998</c:v>
                </c:pt>
                <c:pt idx="1922">
                  <c:v>55.313299999999998</c:v>
                </c:pt>
                <c:pt idx="1923">
                  <c:v>53.406000000000013</c:v>
                </c:pt>
                <c:pt idx="1924">
                  <c:v>53.406000000000013</c:v>
                </c:pt>
                <c:pt idx="1925">
                  <c:v>51.498600000000003</c:v>
                </c:pt>
                <c:pt idx="1926">
                  <c:v>51.498600000000003</c:v>
                </c:pt>
                <c:pt idx="1927">
                  <c:v>51.498600000000003</c:v>
                </c:pt>
                <c:pt idx="1928">
                  <c:v>49.591300000000011</c:v>
                </c:pt>
                <c:pt idx="1929">
                  <c:v>49.591300000000011</c:v>
                </c:pt>
                <c:pt idx="1930">
                  <c:v>47.683900000000001</c:v>
                </c:pt>
                <c:pt idx="1931">
                  <c:v>45.776600000000009</c:v>
                </c:pt>
                <c:pt idx="1932">
                  <c:v>45.776600000000009</c:v>
                </c:pt>
                <c:pt idx="1933">
                  <c:v>43.869300000000003</c:v>
                </c:pt>
                <c:pt idx="1934">
                  <c:v>43.869300000000003</c:v>
                </c:pt>
                <c:pt idx="1935">
                  <c:v>41.9619</c:v>
                </c:pt>
                <c:pt idx="1936">
                  <c:v>40.054600000000001</c:v>
                </c:pt>
                <c:pt idx="1937">
                  <c:v>40.054600000000001</c:v>
                </c:pt>
                <c:pt idx="1938">
                  <c:v>38.147200000000012</c:v>
                </c:pt>
                <c:pt idx="1939">
                  <c:v>38.147200000000012</c:v>
                </c:pt>
                <c:pt idx="1940">
                  <c:v>38.147200000000012</c:v>
                </c:pt>
                <c:pt idx="1941">
                  <c:v>38.147200000000012</c:v>
                </c:pt>
                <c:pt idx="1942">
                  <c:v>34.332500000000003</c:v>
                </c:pt>
                <c:pt idx="1943">
                  <c:v>34.332500000000003</c:v>
                </c:pt>
                <c:pt idx="1944">
                  <c:v>34.332500000000003</c:v>
                </c:pt>
                <c:pt idx="1945">
                  <c:v>34.332500000000003</c:v>
                </c:pt>
                <c:pt idx="1946">
                  <c:v>32.425200000000011</c:v>
                </c:pt>
                <c:pt idx="1947">
                  <c:v>32.425200000000011</c:v>
                </c:pt>
                <c:pt idx="1948">
                  <c:v>32.425200000000011</c:v>
                </c:pt>
                <c:pt idx="1949">
                  <c:v>30.517800000000001</c:v>
                </c:pt>
                <c:pt idx="1950">
                  <c:v>30.517800000000001</c:v>
                </c:pt>
                <c:pt idx="1951">
                  <c:v>30.517800000000001</c:v>
                </c:pt>
                <c:pt idx="1952">
                  <c:v>28.610299999999999</c:v>
                </c:pt>
                <c:pt idx="1953">
                  <c:v>28.610299999999999</c:v>
                </c:pt>
                <c:pt idx="1954">
                  <c:v>26.702999999999999</c:v>
                </c:pt>
                <c:pt idx="1955">
                  <c:v>26.702999999999999</c:v>
                </c:pt>
                <c:pt idx="1956">
                  <c:v>26.702999999999999</c:v>
                </c:pt>
                <c:pt idx="1957">
                  <c:v>24.7956</c:v>
                </c:pt>
                <c:pt idx="1958">
                  <c:v>24.7956</c:v>
                </c:pt>
                <c:pt idx="1959">
                  <c:v>24.7956</c:v>
                </c:pt>
                <c:pt idx="1960">
                  <c:v>24.7956</c:v>
                </c:pt>
                <c:pt idx="1961">
                  <c:v>24.7956</c:v>
                </c:pt>
                <c:pt idx="1962">
                  <c:v>24.7956</c:v>
                </c:pt>
                <c:pt idx="1963">
                  <c:v>22.88829999999998</c:v>
                </c:pt>
                <c:pt idx="1964">
                  <c:v>20.981000000000002</c:v>
                </c:pt>
                <c:pt idx="1965">
                  <c:v>20.981000000000002</c:v>
                </c:pt>
                <c:pt idx="1966">
                  <c:v>20.981000000000002</c:v>
                </c:pt>
                <c:pt idx="1967">
                  <c:v>19.073599999999999</c:v>
                </c:pt>
                <c:pt idx="1968">
                  <c:v>19.073599999999999</c:v>
                </c:pt>
                <c:pt idx="1969">
                  <c:v>19.073599999999999</c:v>
                </c:pt>
                <c:pt idx="1970">
                  <c:v>19.073599999999999</c:v>
                </c:pt>
                <c:pt idx="1971">
                  <c:v>17.1663</c:v>
                </c:pt>
                <c:pt idx="1972">
                  <c:v>17.1663</c:v>
                </c:pt>
                <c:pt idx="1973">
                  <c:v>17.1663</c:v>
                </c:pt>
                <c:pt idx="1974">
                  <c:v>17.1663</c:v>
                </c:pt>
                <c:pt idx="1975">
                  <c:v>17.1663</c:v>
                </c:pt>
                <c:pt idx="1976">
                  <c:v>17.1663</c:v>
                </c:pt>
                <c:pt idx="1977">
                  <c:v>17.1663</c:v>
                </c:pt>
                <c:pt idx="1978">
                  <c:v>17.1663</c:v>
                </c:pt>
                <c:pt idx="1979">
                  <c:v>15.258900000000001</c:v>
                </c:pt>
                <c:pt idx="1980">
                  <c:v>15.258900000000001</c:v>
                </c:pt>
                <c:pt idx="1981">
                  <c:v>15.258900000000001</c:v>
                </c:pt>
                <c:pt idx="1982">
                  <c:v>15.258900000000001</c:v>
                </c:pt>
                <c:pt idx="1983">
                  <c:v>15.258900000000001</c:v>
                </c:pt>
                <c:pt idx="1984">
                  <c:v>13.3515</c:v>
                </c:pt>
                <c:pt idx="1985">
                  <c:v>13.3515</c:v>
                </c:pt>
                <c:pt idx="1986">
                  <c:v>13.3515</c:v>
                </c:pt>
                <c:pt idx="1987">
                  <c:v>13.3515</c:v>
                </c:pt>
                <c:pt idx="1988">
                  <c:v>13.3515</c:v>
                </c:pt>
                <c:pt idx="1989">
                  <c:v>13.3515</c:v>
                </c:pt>
                <c:pt idx="1990">
                  <c:v>13.3515</c:v>
                </c:pt>
                <c:pt idx="1991">
                  <c:v>11.4442</c:v>
                </c:pt>
                <c:pt idx="1992">
                  <c:v>11.4442</c:v>
                </c:pt>
                <c:pt idx="1993">
                  <c:v>11.4442</c:v>
                </c:pt>
                <c:pt idx="1994">
                  <c:v>11.4442</c:v>
                </c:pt>
                <c:pt idx="1995">
                  <c:v>11.4442</c:v>
                </c:pt>
                <c:pt idx="1996">
                  <c:v>11.4442</c:v>
                </c:pt>
                <c:pt idx="1997">
                  <c:v>11.4442</c:v>
                </c:pt>
                <c:pt idx="1998">
                  <c:v>11.4442</c:v>
                </c:pt>
                <c:pt idx="1999">
                  <c:v>11.4442</c:v>
                </c:pt>
                <c:pt idx="2000">
                  <c:v>11.4442</c:v>
                </c:pt>
                <c:pt idx="2001">
                  <c:v>11.4442</c:v>
                </c:pt>
                <c:pt idx="2002">
                  <c:v>11.4442</c:v>
                </c:pt>
                <c:pt idx="2003">
                  <c:v>9.5368000000000013</c:v>
                </c:pt>
                <c:pt idx="2004">
                  <c:v>9.5368000000000013</c:v>
                </c:pt>
                <c:pt idx="2005">
                  <c:v>9.5368000000000013</c:v>
                </c:pt>
                <c:pt idx="2006">
                  <c:v>9.5368000000000013</c:v>
                </c:pt>
                <c:pt idx="2007">
                  <c:v>9.5368000000000013</c:v>
                </c:pt>
                <c:pt idx="2008">
                  <c:v>9.5368000000000013</c:v>
                </c:pt>
                <c:pt idx="2009">
                  <c:v>9.5368000000000013</c:v>
                </c:pt>
                <c:pt idx="2010">
                  <c:v>9.5368000000000013</c:v>
                </c:pt>
                <c:pt idx="2011">
                  <c:v>9.5368000000000013</c:v>
                </c:pt>
                <c:pt idx="2012">
                  <c:v>9.5368000000000013</c:v>
                </c:pt>
                <c:pt idx="2013">
                  <c:v>9.5368000000000013</c:v>
                </c:pt>
                <c:pt idx="2014">
                  <c:v>7.6294499999999976</c:v>
                </c:pt>
                <c:pt idx="2015">
                  <c:v>7.6294499999999976</c:v>
                </c:pt>
                <c:pt idx="2016">
                  <c:v>7.6294499999999976</c:v>
                </c:pt>
                <c:pt idx="2017">
                  <c:v>7.6294499999999976</c:v>
                </c:pt>
                <c:pt idx="2018">
                  <c:v>7.6294499999999976</c:v>
                </c:pt>
                <c:pt idx="2019">
                  <c:v>7.6294499999999976</c:v>
                </c:pt>
                <c:pt idx="2020">
                  <c:v>7.6294499999999976</c:v>
                </c:pt>
                <c:pt idx="2021">
                  <c:v>7.6294499999999976</c:v>
                </c:pt>
                <c:pt idx="2022">
                  <c:v>7.6294499999999976</c:v>
                </c:pt>
                <c:pt idx="2023">
                  <c:v>7.6294499999999976</c:v>
                </c:pt>
                <c:pt idx="2024">
                  <c:v>7.6294499999999976</c:v>
                </c:pt>
                <c:pt idx="2025">
                  <c:v>7.6294499999999976</c:v>
                </c:pt>
                <c:pt idx="2026">
                  <c:v>7.6294499999999976</c:v>
                </c:pt>
                <c:pt idx="2027">
                  <c:v>7.6294499999999976</c:v>
                </c:pt>
                <c:pt idx="2028">
                  <c:v>7.6294499999999976</c:v>
                </c:pt>
                <c:pt idx="2029">
                  <c:v>7.6294499999999976</c:v>
                </c:pt>
                <c:pt idx="2030">
                  <c:v>7.6294499999999976</c:v>
                </c:pt>
                <c:pt idx="2031">
                  <c:v>7.6294499999999976</c:v>
                </c:pt>
                <c:pt idx="2032">
                  <c:v>7.6294499999999976</c:v>
                </c:pt>
                <c:pt idx="2033">
                  <c:v>7.6294499999999976</c:v>
                </c:pt>
                <c:pt idx="2034">
                  <c:v>7.6294499999999976</c:v>
                </c:pt>
                <c:pt idx="2035">
                  <c:v>7.6294499999999976</c:v>
                </c:pt>
                <c:pt idx="2036">
                  <c:v>5.7220799999999956</c:v>
                </c:pt>
                <c:pt idx="2037">
                  <c:v>5.7220799999999956</c:v>
                </c:pt>
                <c:pt idx="2038">
                  <c:v>5.7220799999999956</c:v>
                </c:pt>
                <c:pt idx="2039">
                  <c:v>5.7220799999999956</c:v>
                </c:pt>
                <c:pt idx="2040">
                  <c:v>5.7220799999999956</c:v>
                </c:pt>
                <c:pt idx="2041">
                  <c:v>5.7220799999999956</c:v>
                </c:pt>
                <c:pt idx="2042">
                  <c:v>5.7220799999999956</c:v>
                </c:pt>
                <c:pt idx="2043">
                  <c:v>5.7220799999999956</c:v>
                </c:pt>
                <c:pt idx="2044">
                  <c:v>5.7220799999999956</c:v>
                </c:pt>
                <c:pt idx="2045">
                  <c:v>5.7220799999999956</c:v>
                </c:pt>
                <c:pt idx="2046">
                  <c:v>5.7220799999999956</c:v>
                </c:pt>
                <c:pt idx="2047">
                  <c:v>5.7220799999999956</c:v>
                </c:pt>
                <c:pt idx="2048">
                  <c:v>5.7220799999999956</c:v>
                </c:pt>
                <c:pt idx="2049">
                  <c:v>5.7220799999999956</c:v>
                </c:pt>
                <c:pt idx="2050">
                  <c:v>5.7220799999999956</c:v>
                </c:pt>
                <c:pt idx="2051">
                  <c:v>5.7220799999999956</c:v>
                </c:pt>
                <c:pt idx="2052">
                  <c:v>5.7220799999999956</c:v>
                </c:pt>
                <c:pt idx="2053">
                  <c:v>5.7220799999999956</c:v>
                </c:pt>
                <c:pt idx="2054">
                  <c:v>5.7220799999999956</c:v>
                </c:pt>
                <c:pt idx="2055">
                  <c:v>5.7220799999999956</c:v>
                </c:pt>
                <c:pt idx="2056">
                  <c:v>5.7220799999999956</c:v>
                </c:pt>
                <c:pt idx="2057">
                  <c:v>5.7220799999999956</c:v>
                </c:pt>
                <c:pt idx="2058">
                  <c:v>5.7220799999999956</c:v>
                </c:pt>
                <c:pt idx="2059">
                  <c:v>5.7220799999999956</c:v>
                </c:pt>
                <c:pt idx="2060">
                  <c:v>5.7220799999999956</c:v>
                </c:pt>
                <c:pt idx="2061">
                  <c:v>5.7220799999999956</c:v>
                </c:pt>
                <c:pt idx="2062">
                  <c:v>3.8147299999999991</c:v>
                </c:pt>
                <c:pt idx="2063">
                  <c:v>3.8147299999999991</c:v>
                </c:pt>
                <c:pt idx="2064">
                  <c:v>3.8147299999999991</c:v>
                </c:pt>
                <c:pt idx="2065">
                  <c:v>3.8147299999999991</c:v>
                </c:pt>
                <c:pt idx="2066">
                  <c:v>3.8147299999999991</c:v>
                </c:pt>
                <c:pt idx="2067">
                  <c:v>3.8147299999999991</c:v>
                </c:pt>
                <c:pt idx="2068">
                  <c:v>3.8147299999999991</c:v>
                </c:pt>
                <c:pt idx="2069">
                  <c:v>3.8147299999999991</c:v>
                </c:pt>
                <c:pt idx="2070">
                  <c:v>3.8147299999999991</c:v>
                </c:pt>
                <c:pt idx="2071">
                  <c:v>3.8147299999999991</c:v>
                </c:pt>
                <c:pt idx="2072">
                  <c:v>3.8147299999999991</c:v>
                </c:pt>
                <c:pt idx="2073">
                  <c:v>3.8147299999999991</c:v>
                </c:pt>
                <c:pt idx="2074">
                  <c:v>3.8147299999999991</c:v>
                </c:pt>
                <c:pt idx="2075">
                  <c:v>3.8147299999999991</c:v>
                </c:pt>
                <c:pt idx="2076">
                  <c:v>3.8147299999999991</c:v>
                </c:pt>
                <c:pt idx="2077">
                  <c:v>3.8147299999999991</c:v>
                </c:pt>
                <c:pt idx="2078">
                  <c:v>3.8147299999999991</c:v>
                </c:pt>
                <c:pt idx="2079">
                  <c:v>3.8147299999999991</c:v>
                </c:pt>
                <c:pt idx="2080">
                  <c:v>3.8147299999999991</c:v>
                </c:pt>
                <c:pt idx="2081">
                  <c:v>1.9073599999999999</c:v>
                </c:pt>
                <c:pt idx="2082">
                  <c:v>1.9073599999999999</c:v>
                </c:pt>
                <c:pt idx="2083">
                  <c:v>1.9073599999999999</c:v>
                </c:pt>
                <c:pt idx="2084">
                  <c:v>1.9073599999999999</c:v>
                </c:pt>
                <c:pt idx="2085">
                  <c:v>1.9073599999999999</c:v>
                </c:pt>
                <c:pt idx="2086">
                  <c:v>1.9073599999999999</c:v>
                </c:pt>
                <c:pt idx="2087">
                  <c:v>1.9073599999999999</c:v>
                </c:pt>
                <c:pt idx="2088">
                  <c:v>1.9073599999999999</c:v>
                </c:pt>
                <c:pt idx="2089">
                  <c:v>1.9073599999999999</c:v>
                </c:pt>
                <c:pt idx="2090">
                  <c:v>1.9073599999999999</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1.9073599999999999</c:v>
                </c:pt>
                <c:pt idx="2266">
                  <c:v>1.9073599999999999</c:v>
                </c:pt>
                <c:pt idx="2267">
                  <c:v>1.9073599999999999</c:v>
                </c:pt>
                <c:pt idx="2268">
                  <c:v>1.9073599999999999</c:v>
                </c:pt>
                <c:pt idx="2269">
                  <c:v>1.9073599999999999</c:v>
                </c:pt>
                <c:pt idx="2270">
                  <c:v>1.9073599999999999</c:v>
                </c:pt>
                <c:pt idx="2271">
                  <c:v>1.9073599999999999</c:v>
                </c:pt>
                <c:pt idx="2272">
                  <c:v>1.9073599999999999</c:v>
                </c:pt>
                <c:pt idx="2273">
                  <c:v>1.9073599999999999</c:v>
                </c:pt>
                <c:pt idx="2274">
                  <c:v>1.9073599999999999</c:v>
                </c:pt>
                <c:pt idx="2275">
                  <c:v>1.9073599999999999</c:v>
                </c:pt>
                <c:pt idx="2276">
                  <c:v>1.9073599999999999</c:v>
                </c:pt>
                <c:pt idx="2277">
                  <c:v>1.9073599999999999</c:v>
                </c:pt>
                <c:pt idx="2278">
                  <c:v>1.9073599999999999</c:v>
                </c:pt>
                <c:pt idx="2279">
                  <c:v>1.9073599999999999</c:v>
                </c:pt>
                <c:pt idx="2280">
                  <c:v>1.9073599999999999</c:v>
                </c:pt>
                <c:pt idx="2281">
                  <c:v>1.9073599999999999</c:v>
                </c:pt>
                <c:pt idx="2282">
                  <c:v>1.9073599999999999</c:v>
                </c:pt>
                <c:pt idx="2283">
                  <c:v>1.9073599999999999</c:v>
                </c:pt>
                <c:pt idx="2284">
                  <c:v>1.9073599999999999</c:v>
                </c:pt>
                <c:pt idx="2285">
                  <c:v>1.9073599999999999</c:v>
                </c:pt>
                <c:pt idx="2286">
                  <c:v>1.9073599999999999</c:v>
                </c:pt>
                <c:pt idx="2287">
                  <c:v>1.9073599999999999</c:v>
                </c:pt>
                <c:pt idx="2288">
                  <c:v>1.9073599999999999</c:v>
                </c:pt>
                <c:pt idx="2289">
                  <c:v>1.9073599999999999</c:v>
                </c:pt>
                <c:pt idx="2290">
                  <c:v>1.9073599999999999</c:v>
                </c:pt>
                <c:pt idx="2291">
                  <c:v>1.9073599999999999</c:v>
                </c:pt>
                <c:pt idx="2292">
                  <c:v>1.9073599999999999</c:v>
                </c:pt>
                <c:pt idx="2293">
                  <c:v>1.9073599999999999</c:v>
                </c:pt>
                <c:pt idx="2294">
                  <c:v>1.9073599999999999</c:v>
                </c:pt>
                <c:pt idx="2295">
                  <c:v>1.9073599999999999</c:v>
                </c:pt>
                <c:pt idx="2296">
                  <c:v>1.9073599999999999</c:v>
                </c:pt>
                <c:pt idx="2297">
                  <c:v>1.9073599999999999</c:v>
                </c:pt>
                <c:pt idx="2298">
                  <c:v>1.9073599999999999</c:v>
                </c:pt>
                <c:pt idx="2299">
                  <c:v>1.9073599999999999</c:v>
                </c:pt>
                <c:pt idx="2300">
                  <c:v>1.9073599999999999</c:v>
                </c:pt>
                <c:pt idx="2301">
                  <c:v>1.9073599999999999</c:v>
                </c:pt>
                <c:pt idx="2302">
                  <c:v>1.9073599999999999</c:v>
                </c:pt>
                <c:pt idx="2303">
                  <c:v>1.9073599999999999</c:v>
                </c:pt>
                <c:pt idx="2304">
                  <c:v>1.9073599999999999</c:v>
                </c:pt>
                <c:pt idx="2305">
                  <c:v>1.9073599999999999</c:v>
                </c:pt>
                <c:pt idx="2306">
                  <c:v>1.9073599999999999</c:v>
                </c:pt>
                <c:pt idx="2307">
                  <c:v>1.9073599999999999</c:v>
                </c:pt>
                <c:pt idx="2308">
                  <c:v>1.9073599999999999</c:v>
                </c:pt>
                <c:pt idx="2309">
                  <c:v>1.9073599999999999</c:v>
                </c:pt>
                <c:pt idx="2310">
                  <c:v>1.9073599999999999</c:v>
                </c:pt>
                <c:pt idx="2311">
                  <c:v>1.9073599999999999</c:v>
                </c:pt>
                <c:pt idx="2312">
                  <c:v>1.9073599999999999</c:v>
                </c:pt>
                <c:pt idx="2313">
                  <c:v>1.9073599999999999</c:v>
                </c:pt>
                <c:pt idx="2314">
                  <c:v>1.9073599999999999</c:v>
                </c:pt>
                <c:pt idx="2315">
                  <c:v>1.9073599999999999</c:v>
                </c:pt>
                <c:pt idx="2316">
                  <c:v>1.9073599999999999</c:v>
                </c:pt>
                <c:pt idx="2317">
                  <c:v>1.9073599999999999</c:v>
                </c:pt>
                <c:pt idx="2318">
                  <c:v>1.9073599999999999</c:v>
                </c:pt>
                <c:pt idx="2319">
                  <c:v>1.9073599999999999</c:v>
                </c:pt>
                <c:pt idx="2320">
                  <c:v>1.9073599999999999</c:v>
                </c:pt>
                <c:pt idx="2321">
                  <c:v>0</c:v>
                </c:pt>
                <c:pt idx="2322">
                  <c:v>0</c:v>
                </c:pt>
                <c:pt idx="2323">
                  <c:v>0</c:v>
                </c:pt>
                <c:pt idx="2324">
                  <c:v>0</c:v>
                </c:pt>
                <c:pt idx="2325">
                  <c:v>0</c:v>
                </c:pt>
                <c:pt idx="2326">
                  <c:v>0</c:v>
                </c:pt>
                <c:pt idx="2327">
                  <c:v>0</c:v>
                </c:pt>
                <c:pt idx="2328">
                  <c:v>0</c:v>
                </c:pt>
                <c:pt idx="2329">
                  <c:v>0</c:v>
                </c:pt>
                <c:pt idx="2330">
                  <c:v>1.9073599999999999</c:v>
                </c:pt>
                <c:pt idx="2331">
                  <c:v>1.9073599999999999</c:v>
                </c:pt>
                <c:pt idx="2332">
                  <c:v>1.9073599999999999</c:v>
                </c:pt>
                <c:pt idx="2333">
                  <c:v>1.9073599999999999</c:v>
                </c:pt>
                <c:pt idx="2334">
                  <c:v>1.9073599999999999</c:v>
                </c:pt>
                <c:pt idx="2335">
                  <c:v>1.9073599999999999</c:v>
                </c:pt>
                <c:pt idx="2336">
                  <c:v>1.9073599999999999</c:v>
                </c:pt>
                <c:pt idx="2337">
                  <c:v>1.9073599999999999</c:v>
                </c:pt>
                <c:pt idx="2338">
                  <c:v>1.9073599999999999</c:v>
                </c:pt>
                <c:pt idx="2339">
                  <c:v>1.9073599999999999</c:v>
                </c:pt>
                <c:pt idx="2340">
                  <c:v>1.9073599999999999</c:v>
                </c:pt>
                <c:pt idx="2341">
                  <c:v>1.9073599999999999</c:v>
                </c:pt>
                <c:pt idx="2342">
                  <c:v>1.9073599999999999</c:v>
                </c:pt>
                <c:pt idx="2343">
                  <c:v>1.9073599999999999</c:v>
                </c:pt>
                <c:pt idx="2344">
                  <c:v>1.9073599999999999</c:v>
                </c:pt>
                <c:pt idx="2345">
                  <c:v>1.9073599999999999</c:v>
                </c:pt>
                <c:pt idx="2346">
                  <c:v>1.9073599999999999</c:v>
                </c:pt>
                <c:pt idx="2347">
                  <c:v>1.9073599999999999</c:v>
                </c:pt>
                <c:pt idx="2348">
                  <c:v>1.9073599999999999</c:v>
                </c:pt>
                <c:pt idx="2349">
                  <c:v>1.9073599999999999</c:v>
                </c:pt>
                <c:pt idx="2350">
                  <c:v>1.9073599999999999</c:v>
                </c:pt>
                <c:pt idx="2351">
                  <c:v>1.9073599999999999</c:v>
                </c:pt>
                <c:pt idx="2352">
                  <c:v>1.9073599999999999</c:v>
                </c:pt>
                <c:pt idx="2353">
                  <c:v>1.9073599999999999</c:v>
                </c:pt>
                <c:pt idx="2354">
                  <c:v>1.9073599999999999</c:v>
                </c:pt>
                <c:pt idx="2355">
                  <c:v>1.9073599999999999</c:v>
                </c:pt>
                <c:pt idx="2356">
                  <c:v>1.9073599999999999</c:v>
                </c:pt>
                <c:pt idx="2357">
                  <c:v>1.9073599999999999</c:v>
                </c:pt>
                <c:pt idx="2358">
                  <c:v>1.9073599999999999</c:v>
                </c:pt>
                <c:pt idx="2359">
                  <c:v>1.9073599999999999</c:v>
                </c:pt>
                <c:pt idx="2360">
                  <c:v>1.9073599999999999</c:v>
                </c:pt>
                <c:pt idx="2361">
                  <c:v>1.9073599999999999</c:v>
                </c:pt>
                <c:pt idx="2362">
                  <c:v>1.9073599999999999</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1.9073599999999999</c:v>
                </c:pt>
                <c:pt idx="2393">
                  <c:v>1.9073599999999999</c:v>
                </c:pt>
                <c:pt idx="2394">
                  <c:v>1.9073599999999999</c:v>
                </c:pt>
                <c:pt idx="2395">
                  <c:v>1.9073599999999999</c:v>
                </c:pt>
                <c:pt idx="2396">
                  <c:v>1.9073599999999999</c:v>
                </c:pt>
                <c:pt idx="2397">
                  <c:v>1.9073599999999999</c:v>
                </c:pt>
                <c:pt idx="2398">
                  <c:v>1.9073599999999999</c:v>
                </c:pt>
                <c:pt idx="2399">
                  <c:v>1.9073599999999999</c:v>
                </c:pt>
                <c:pt idx="2400">
                  <c:v>1.9073599999999999</c:v>
                </c:pt>
                <c:pt idx="2401">
                  <c:v>1.9073599999999999</c:v>
                </c:pt>
                <c:pt idx="2402">
                  <c:v>1.9073599999999999</c:v>
                </c:pt>
                <c:pt idx="2403">
                  <c:v>1.9073599999999999</c:v>
                </c:pt>
                <c:pt idx="2404">
                  <c:v>1.9073599999999999</c:v>
                </c:pt>
                <c:pt idx="2405">
                  <c:v>1.9073599999999999</c:v>
                </c:pt>
                <c:pt idx="2406">
                  <c:v>3.8147299999999991</c:v>
                </c:pt>
                <c:pt idx="2407">
                  <c:v>3.8147299999999991</c:v>
                </c:pt>
                <c:pt idx="2408">
                  <c:v>3.8147299999999991</c:v>
                </c:pt>
                <c:pt idx="2409">
                  <c:v>5.7220799999999956</c:v>
                </c:pt>
                <c:pt idx="2410">
                  <c:v>5.7220799999999956</c:v>
                </c:pt>
                <c:pt idx="2411">
                  <c:v>5.7220799999999956</c:v>
                </c:pt>
                <c:pt idx="2412">
                  <c:v>5.7220799999999956</c:v>
                </c:pt>
                <c:pt idx="2413">
                  <c:v>5.7220799999999956</c:v>
                </c:pt>
                <c:pt idx="2414">
                  <c:v>5.7220799999999956</c:v>
                </c:pt>
                <c:pt idx="2415">
                  <c:v>5.7220799999999956</c:v>
                </c:pt>
                <c:pt idx="2416">
                  <c:v>5.7220799999999956</c:v>
                </c:pt>
                <c:pt idx="2417">
                  <c:v>3.8147299999999991</c:v>
                </c:pt>
                <c:pt idx="2418">
                  <c:v>3.8147299999999991</c:v>
                </c:pt>
                <c:pt idx="2419">
                  <c:v>3.8147299999999991</c:v>
                </c:pt>
                <c:pt idx="2420">
                  <c:v>3.8147299999999991</c:v>
                </c:pt>
                <c:pt idx="2421">
                  <c:v>3.8147299999999991</c:v>
                </c:pt>
                <c:pt idx="2422">
                  <c:v>3.8147299999999991</c:v>
                </c:pt>
                <c:pt idx="2423">
                  <c:v>3.8147299999999991</c:v>
                </c:pt>
                <c:pt idx="2424">
                  <c:v>1.9073599999999999</c:v>
                </c:pt>
                <c:pt idx="2425">
                  <c:v>1.9073599999999999</c:v>
                </c:pt>
                <c:pt idx="2426">
                  <c:v>1.9073599999999999</c:v>
                </c:pt>
                <c:pt idx="2427">
                  <c:v>1.9073599999999999</c:v>
                </c:pt>
                <c:pt idx="2428">
                  <c:v>1.9073599999999999</c:v>
                </c:pt>
                <c:pt idx="2429">
                  <c:v>1.9073599999999999</c:v>
                </c:pt>
                <c:pt idx="2430">
                  <c:v>1.9073599999999999</c:v>
                </c:pt>
                <c:pt idx="2431">
                  <c:v>3.8147299999999991</c:v>
                </c:pt>
                <c:pt idx="2432">
                  <c:v>3.8147299999999991</c:v>
                </c:pt>
                <c:pt idx="2433">
                  <c:v>3.8147299999999991</c:v>
                </c:pt>
                <c:pt idx="2434">
                  <c:v>3.8147299999999991</c:v>
                </c:pt>
                <c:pt idx="2435">
                  <c:v>3.8147299999999991</c:v>
                </c:pt>
                <c:pt idx="2436">
                  <c:v>3.8147299999999991</c:v>
                </c:pt>
                <c:pt idx="2437">
                  <c:v>3.8147299999999991</c:v>
                </c:pt>
                <c:pt idx="2438">
                  <c:v>5.7220799999999956</c:v>
                </c:pt>
                <c:pt idx="2439">
                  <c:v>5.7220799999999956</c:v>
                </c:pt>
                <c:pt idx="2440">
                  <c:v>5.7220799999999956</c:v>
                </c:pt>
                <c:pt idx="2441">
                  <c:v>5.7220799999999956</c:v>
                </c:pt>
                <c:pt idx="2442">
                  <c:v>5.7220799999999956</c:v>
                </c:pt>
                <c:pt idx="2443">
                  <c:v>7.6294499999999976</c:v>
                </c:pt>
                <c:pt idx="2444">
                  <c:v>7.6294499999999976</c:v>
                </c:pt>
                <c:pt idx="2445">
                  <c:v>9.5368000000000013</c:v>
                </c:pt>
                <c:pt idx="2446">
                  <c:v>13.3515</c:v>
                </c:pt>
                <c:pt idx="2447">
                  <c:v>17.1663</c:v>
                </c:pt>
                <c:pt idx="2448">
                  <c:v>20.981000000000002</c:v>
                </c:pt>
                <c:pt idx="2449">
                  <c:v>24.7956</c:v>
                </c:pt>
                <c:pt idx="2450">
                  <c:v>28.610299999999999</c:v>
                </c:pt>
                <c:pt idx="2451">
                  <c:v>30.517800000000001</c:v>
                </c:pt>
                <c:pt idx="2452">
                  <c:v>30.517800000000001</c:v>
                </c:pt>
                <c:pt idx="2453">
                  <c:v>32.425200000000011</c:v>
                </c:pt>
                <c:pt idx="2454">
                  <c:v>32.425200000000011</c:v>
                </c:pt>
                <c:pt idx="2455">
                  <c:v>34.332500000000003</c:v>
                </c:pt>
                <c:pt idx="2456">
                  <c:v>34.332500000000003</c:v>
                </c:pt>
                <c:pt idx="2457">
                  <c:v>34.332500000000003</c:v>
                </c:pt>
                <c:pt idx="2458">
                  <c:v>34.332500000000003</c:v>
                </c:pt>
                <c:pt idx="2459">
                  <c:v>36.239899999999999</c:v>
                </c:pt>
                <c:pt idx="2460">
                  <c:v>34.332500000000003</c:v>
                </c:pt>
                <c:pt idx="2461">
                  <c:v>34.332500000000003</c:v>
                </c:pt>
                <c:pt idx="2462">
                  <c:v>36.239899999999999</c:v>
                </c:pt>
                <c:pt idx="2463">
                  <c:v>38.147200000000012</c:v>
                </c:pt>
                <c:pt idx="2464">
                  <c:v>38.147200000000012</c:v>
                </c:pt>
                <c:pt idx="2465">
                  <c:v>38.147200000000012</c:v>
                </c:pt>
                <c:pt idx="2466">
                  <c:v>40.054600000000001</c:v>
                </c:pt>
                <c:pt idx="2467">
                  <c:v>41.9619</c:v>
                </c:pt>
                <c:pt idx="2468">
                  <c:v>43.869300000000003</c:v>
                </c:pt>
                <c:pt idx="2469">
                  <c:v>45.776600000000009</c:v>
                </c:pt>
                <c:pt idx="2470">
                  <c:v>47.683900000000001</c:v>
                </c:pt>
                <c:pt idx="2471">
                  <c:v>51.498600000000003</c:v>
                </c:pt>
                <c:pt idx="2472">
                  <c:v>51.498600000000003</c:v>
                </c:pt>
                <c:pt idx="2473">
                  <c:v>53.406000000000013</c:v>
                </c:pt>
                <c:pt idx="2474">
                  <c:v>55.313299999999998</c:v>
                </c:pt>
                <c:pt idx="2475">
                  <c:v>59.128</c:v>
                </c:pt>
                <c:pt idx="2476">
                  <c:v>61.035600000000002</c:v>
                </c:pt>
                <c:pt idx="2477">
                  <c:v>62.942999999999998</c:v>
                </c:pt>
                <c:pt idx="2478">
                  <c:v>64.850300000000004</c:v>
                </c:pt>
                <c:pt idx="2479">
                  <c:v>66.7577</c:v>
                </c:pt>
                <c:pt idx="2480">
                  <c:v>70.572399999999945</c:v>
                </c:pt>
                <c:pt idx="2481">
                  <c:v>72.479700000000008</c:v>
                </c:pt>
                <c:pt idx="2482">
                  <c:v>76.294399999999996</c:v>
                </c:pt>
                <c:pt idx="2483">
                  <c:v>78.201800000000006</c:v>
                </c:pt>
                <c:pt idx="2484">
                  <c:v>78.201800000000006</c:v>
                </c:pt>
                <c:pt idx="2485">
                  <c:v>82.016500000000022</c:v>
                </c:pt>
                <c:pt idx="2486">
                  <c:v>83.9238</c:v>
                </c:pt>
                <c:pt idx="2487">
                  <c:v>87.738500000000002</c:v>
                </c:pt>
                <c:pt idx="2488">
                  <c:v>89.645899999999983</c:v>
                </c:pt>
                <c:pt idx="2489">
                  <c:v>91.553199999999975</c:v>
                </c:pt>
                <c:pt idx="2490">
                  <c:v>91.553199999999975</c:v>
                </c:pt>
                <c:pt idx="2491">
                  <c:v>95.367900000000006</c:v>
                </c:pt>
                <c:pt idx="2492">
                  <c:v>97.275200000000012</c:v>
                </c:pt>
                <c:pt idx="2493">
                  <c:v>99.182600000000008</c:v>
                </c:pt>
                <c:pt idx="2494">
                  <c:v>101.09</c:v>
                </c:pt>
                <c:pt idx="2495">
                  <c:v>102.997</c:v>
                </c:pt>
                <c:pt idx="2496">
                  <c:v>104.905</c:v>
                </c:pt>
                <c:pt idx="2497">
                  <c:v>104.905</c:v>
                </c:pt>
                <c:pt idx="2498">
                  <c:v>108.71899999999999</c:v>
                </c:pt>
                <c:pt idx="2499">
                  <c:v>108.71899999999999</c:v>
                </c:pt>
                <c:pt idx="2500">
                  <c:v>108.71899999999999</c:v>
                </c:pt>
                <c:pt idx="2501">
                  <c:v>110.627</c:v>
                </c:pt>
                <c:pt idx="2502">
                  <c:v>112.53400000000001</c:v>
                </c:pt>
                <c:pt idx="2503">
                  <c:v>112.53400000000001</c:v>
                </c:pt>
                <c:pt idx="2504">
                  <c:v>114.441</c:v>
                </c:pt>
                <c:pt idx="2505">
                  <c:v>114.441</c:v>
                </c:pt>
                <c:pt idx="2506">
                  <c:v>114.441</c:v>
                </c:pt>
                <c:pt idx="2507">
                  <c:v>116.349</c:v>
                </c:pt>
                <c:pt idx="2508">
                  <c:v>116.349</c:v>
                </c:pt>
                <c:pt idx="2509">
                  <c:v>116.349</c:v>
                </c:pt>
                <c:pt idx="2510">
                  <c:v>116.349</c:v>
                </c:pt>
                <c:pt idx="2511">
                  <c:v>116.349</c:v>
                </c:pt>
                <c:pt idx="2512">
                  <c:v>118.256</c:v>
                </c:pt>
                <c:pt idx="2513">
                  <c:v>118.256</c:v>
                </c:pt>
                <c:pt idx="2514">
                  <c:v>118.256</c:v>
                </c:pt>
                <c:pt idx="2515">
                  <c:v>118.256</c:v>
                </c:pt>
                <c:pt idx="2516">
                  <c:v>116.349</c:v>
                </c:pt>
                <c:pt idx="2517">
                  <c:v>116.349</c:v>
                </c:pt>
                <c:pt idx="2518">
                  <c:v>116.349</c:v>
                </c:pt>
                <c:pt idx="2519">
                  <c:v>114.441</c:v>
                </c:pt>
                <c:pt idx="2520">
                  <c:v>114.441</c:v>
                </c:pt>
                <c:pt idx="2521">
                  <c:v>114.441</c:v>
                </c:pt>
                <c:pt idx="2522">
                  <c:v>114.441</c:v>
                </c:pt>
                <c:pt idx="2523">
                  <c:v>112.53400000000001</c:v>
                </c:pt>
                <c:pt idx="2524">
                  <c:v>112.53400000000001</c:v>
                </c:pt>
                <c:pt idx="2525">
                  <c:v>112.53400000000001</c:v>
                </c:pt>
                <c:pt idx="2526">
                  <c:v>110.627</c:v>
                </c:pt>
                <c:pt idx="2527">
                  <c:v>110.627</c:v>
                </c:pt>
                <c:pt idx="2528">
                  <c:v>110.627</c:v>
                </c:pt>
                <c:pt idx="2529">
                  <c:v>108.71899999999999</c:v>
                </c:pt>
                <c:pt idx="2530">
                  <c:v>108.71899999999999</c:v>
                </c:pt>
                <c:pt idx="2531">
                  <c:v>108.71899999999999</c:v>
                </c:pt>
                <c:pt idx="2532">
                  <c:v>108.71899999999999</c:v>
                </c:pt>
                <c:pt idx="2533">
                  <c:v>106.812</c:v>
                </c:pt>
                <c:pt idx="2534">
                  <c:v>106.812</c:v>
                </c:pt>
                <c:pt idx="2535">
                  <c:v>106.812</c:v>
                </c:pt>
                <c:pt idx="2536">
                  <c:v>104.905</c:v>
                </c:pt>
                <c:pt idx="2537">
                  <c:v>104.905</c:v>
                </c:pt>
                <c:pt idx="2538">
                  <c:v>104.905</c:v>
                </c:pt>
                <c:pt idx="2539">
                  <c:v>104.905</c:v>
                </c:pt>
                <c:pt idx="2540">
                  <c:v>104.905</c:v>
                </c:pt>
                <c:pt idx="2541">
                  <c:v>104.905</c:v>
                </c:pt>
                <c:pt idx="2542">
                  <c:v>104.905</c:v>
                </c:pt>
                <c:pt idx="2543">
                  <c:v>104.905</c:v>
                </c:pt>
                <c:pt idx="2544">
                  <c:v>102.997</c:v>
                </c:pt>
                <c:pt idx="2545">
                  <c:v>102.997</c:v>
                </c:pt>
                <c:pt idx="2546">
                  <c:v>102.997</c:v>
                </c:pt>
                <c:pt idx="2547">
                  <c:v>102.997</c:v>
                </c:pt>
                <c:pt idx="2548">
                  <c:v>101.09</c:v>
                </c:pt>
                <c:pt idx="2549">
                  <c:v>101.09</c:v>
                </c:pt>
                <c:pt idx="2550">
                  <c:v>101.09</c:v>
                </c:pt>
                <c:pt idx="2551">
                  <c:v>101.09</c:v>
                </c:pt>
                <c:pt idx="2552">
                  <c:v>99.182600000000008</c:v>
                </c:pt>
                <c:pt idx="2553">
                  <c:v>99.182600000000008</c:v>
                </c:pt>
                <c:pt idx="2554">
                  <c:v>99.182600000000008</c:v>
                </c:pt>
                <c:pt idx="2555">
                  <c:v>97.275200000000012</c:v>
                </c:pt>
                <c:pt idx="2556">
                  <c:v>97.275200000000012</c:v>
                </c:pt>
                <c:pt idx="2557">
                  <c:v>97.275200000000012</c:v>
                </c:pt>
                <c:pt idx="2558">
                  <c:v>97.275200000000012</c:v>
                </c:pt>
                <c:pt idx="2559">
                  <c:v>95.367900000000006</c:v>
                </c:pt>
                <c:pt idx="2560">
                  <c:v>95.367900000000006</c:v>
                </c:pt>
                <c:pt idx="2561">
                  <c:v>95.367900000000006</c:v>
                </c:pt>
                <c:pt idx="2562">
                  <c:v>93.460499999999996</c:v>
                </c:pt>
                <c:pt idx="2563">
                  <c:v>93.460499999999996</c:v>
                </c:pt>
                <c:pt idx="2564">
                  <c:v>93.460499999999996</c:v>
                </c:pt>
                <c:pt idx="2565">
                  <c:v>91.553199999999975</c:v>
                </c:pt>
                <c:pt idx="2566">
                  <c:v>91.553199999999975</c:v>
                </c:pt>
                <c:pt idx="2567">
                  <c:v>91.553199999999975</c:v>
                </c:pt>
                <c:pt idx="2568">
                  <c:v>91.553199999999975</c:v>
                </c:pt>
                <c:pt idx="2569">
                  <c:v>89.645899999999983</c:v>
                </c:pt>
                <c:pt idx="2570">
                  <c:v>89.645899999999983</c:v>
                </c:pt>
                <c:pt idx="2571">
                  <c:v>87.738500000000002</c:v>
                </c:pt>
                <c:pt idx="2572">
                  <c:v>87.738500000000002</c:v>
                </c:pt>
                <c:pt idx="2573">
                  <c:v>85.831199999999995</c:v>
                </c:pt>
                <c:pt idx="2574">
                  <c:v>85.831199999999995</c:v>
                </c:pt>
                <c:pt idx="2575">
                  <c:v>83.9238</c:v>
                </c:pt>
                <c:pt idx="2576">
                  <c:v>83.9238</c:v>
                </c:pt>
                <c:pt idx="2577">
                  <c:v>82.016500000000022</c:v>
                </c:pt>
                <c:pt idx="2578">
                  <c:v>82.016500000000022</c:v>
                </c:pt>
                <c:pt idx="2579">
                  <c:v>80.109099999999998</c:v>
                </c:pt>
                <c:pt idx="2580">
                  <c:v>80.109099999999998</c:v>
                </c:pt>
                <c:pt idx="2581">
                  <c:v>78.201800000000006</c:v>
                </c:pt>
                <c:pt idx="2582">
                  <c:v>78.201800000000006</c:v>
                </c:pt>
                <c:pt idx="2583">
                  <c:v>78.201800000000006</c:v>
                </c:pt>
                <c:pt idx="2584">
                  <c:v>76.294399999999996</c:v>
                </c:pt>
                <c:pt idx="2585">
                  <c:v>76.294399999999996</c:v>
                </c:pt>
                <c:pt idx="2586">
                  <c:v>74.387100000000004</c:v>
                </c:pt>
                <c:pt idx="2587">
                  <c:v>74.387100000000004</c:v>
                </c:pt>
                <c:pt idx="2588">
                  <c:v>72.479700000000008</c:v>
                </c:pt>
                <c:pt idx="2589">
                  <c:v>70.572399999999945</c:v>
                </c:pt>
                <c:pt idx="2590">
                  <c:v>68.665000000000006</c:v>
                </c:pt>
                <c:pt idx="2591">
                  <c:v>68.665000000000006</c:v>
                </c:pt>
                <c:pt idx="2592">
                  <c:v>66.7577</c:v>
                </c:pt>
                <c:pt idx="2593">
                  <c:v>64.850300000000004</c:v>
                </c:pt>
                <c:pt idx="2594">
                  <c:v>64.850300000000004</c:v>
                </c:pt>
                <c:pt idx="2595">
                  <c:v>64.850300000000004</c:v>
                </c:pt>
                <c:pt idx="2596">
                  <c:v>62.942999999999998</c:v>
                </c:pt>
                <c:pt idx="2597">
                  <c:v>61.035600000000002</c:v>
                </c:pt>
                <c:pt idx="2598">
                  <c:v>61.035600000000002</c:v>
                </c:pt>
                <c:pt idx="2599">
                  <c:v>59.128</c:v>
                </c:pt>
                <c:pt idx="2600">
                  <c:v>59.128</c:v>
                </c:pt>
                <c:pt idx="2601">
                  <c:v>57.220700000000001</c:v>
                </c:pt>
                <c:pt idx="2602">
                  <c:v>55.313299999999998</c:v>
                </c:pt>
                <c:pt idx="2603">
                  <c:v>55.313299999999998</c:v>
                </c:pt>
                <c:pt idx="2604">
                  <c:v>53.406000000000013</c:v>
                </c:pt>
                <c:pt idx="2605">
                  <c:v>53.406000000000013</c:v>
                </c:pt>
                <c:pt idx="2606">
                  <c:v>51.498600000000003</c:v>
                </c:pt>
                <c:pt idx="2607">
                  <c:v>51.498600000000003</c:v>
                </c:pt>
                <c:pt idx="2608">
                  <c:v>51.498600000000003</c:v>
                </c:pt>
                <c:pt idx="2609">
                  <c:v>49.591300000000011</c:v>
                </c:pt>
                <c:pt idx="2610">
                  <c:v>49.591300000000011</c:v>
                </c:pt>
                <c:pt idx="2611">
                  <c:v>47.683900000000001</c:v>
                </c:pt>
                <c:pt idx="2612">
                  <c:v>47.683900000000001</c:v>
                </c:pt>
                <c:pt idx="2613">
                  <c:v>45.776600000000009</c:v>
                </c:pt>
                <c:pt idx="2614">
                  <c:v>45.776600000000009</c:v>
                </c:pt>
                <c:pt idx="2615">
                  <c:v>43.869300000000003</c:v>
                </c:pt>
                <c:pt idx="2616">
                  <c:v>41.9619</c:v>
                </c:pt>
                <c:pt idx="2617">
                  <c:v>41.9619</c:v>
                </c:pt>
                <c:pt idx="2618">
                  <c:v>40.054600000000001</c:v>
                </c:pt>
                <c:pt idx="2619">
                  <c:v>40.054600000000001</c:v>
                </c:pt>
                <c:pt idx="2620">
                  <c:v>38.147200000000012</c:v>
                </c:pt>
                <c:pt idx="2621">
                  <c:v>38.147200000000012</c:v>
                </c:pt>
                <c:pt idx="2622">
                  <c:v>38.147200000000012</c:v>
                </c:pt>
                <c:pt idx="2623">
                  <c:v>38.147200000000012</c:v>
                </c:pt>
                <c:pt idx="2624">
                  <c:v>36.239899999999999</c:v>
                </c:pt>
                <c:pt idx="2625">
                  <c:v>36.239899999999999</c:v>
                </c:pt>
                <c:pt idx="2626">
                  <c:v>34.332500000000003</c:v>
                </c:pt>
                <c:pt idx="2627">
                  <c:v>34.332500000000003</c:v>
                </c:pt>
                <c:pt idx="2628">
                  <c:v>32.425200000000011</c:v>
                </c:pt>
                <c:pt idx="2629">
                  <c:v>32.425200000000011</c:v>
                </c:pt>
                <c:pt idx="2630">
                  <c:v>30.517800000000001</c:v>
                </c:pt>
                <c:pt idx="2631">
                  <c:v>30.517800000000001</c:v>
                </c:pt>
                <c:pt idx="2632">
                  <c:v>30.517800000000001</c:v>
                </c:pt>
                <c:pt idx="2633">
                  <c:v>28.610299999999999</c:v>
                </c:pt>
                <c:pt idx="2634">
                  <c:v>28.610299999999999</c:v>
                </c:pt>
                <c:pt idx="2635">
                  <c:v>26.702999999999999</c:v>
                </c:pt>
                <c:pt idx="2636">
                  <c:v>24.7956</c:v>
                </c:pt>
                <c:pt idx="2637">
                  <c:v>24.7956</c:v>
                </c:pt>
                <c:pt idx="2638">
                  <c:v>24.7956</c:v>
                </c:pt>
                <c:pt idx="2639">
                  <c:v>24.7956</c:v>
                </c:pt>
                <c:pt idx="2640">
                  <c:v>24.7956</c:v>
                </c:pt>
                <c:pt idx="2641">
                  <c:v>24.7956</c:v>
                </c:pt>
                <c:pt idx="2642">
                  <c:v>24.7956</c:v>
                </c:pt>
                <c:pt idx="2643">
                  <c:v>22.88829999999998</c:v>
                </c:pt>
                <c:pt idx="2644">
                  <c:v>22.88829999999998</c:v>
                </c:pt>
                <c:pt idx="2645">
                  <c:v>20.981000000000002</c:v>
                </c:pt>
                <c:pt idx="2646">
                  <c:v>19.073599999999999</c:v>
                </c:pt>
                <c:pt idx="2647">
                  <c:v>19.073599999999999</c:v>
                </c:pt>
                <c:pt idx="2648">
                  <c:v>19.073599999999999</c:v>
                </c:pt>
                <c:pt idx="2649">
                  <c:v>19.073599999999999</c:v>
                </c:pt>
                <c:pt idx="2650">
                  <c:v>19.073599999999999</c:v>
                </c:pt>
                <c:pt idx="2651">
                  <c:v>17.1663</c:v>
                </c:pt>
                <c:pt idx="2652">
                  <c:v>17.1663</c:v>
                </c:pt>
                <c:pt idx="2653">
                  <c:v>17.1663</c:v>
                </c:pt>
                <c:pt idx="2654">
                  <c:v>17.1663</c:v>
                </c:pt>
                <c:pt idx="2655">
                  <c:v>17.1663</c:v>
                </c:pt>
                <c:pt idx="2656">
                  <c:v>17.1663</c:v>
                </c:pt>
                <c:pt idx="2657">
                  <c:v>15.258900000000001</c:v>
                </c:pt>
                <c:pt idx="2658">
                  <c:v>15.258900000000001</c:v>
                </c:pt>
                <c:pt idx="2659">
                  <c:v>15.258900000000001</c:v>
                </c:pt>
                <c:pt idx="2660">
                  <c:v>15.258900000000001</c:v>
                </c:pt>
                <c:pt idx="2661">
                  <c:v>15.258900000000001</c:v>
                </c:pt>
                <c:pt idx="2662">
                  <c:v>15.258900000000001</c:v>
                </c:pt>
                <c:pt idx="2663">
                  <c:v>13.3515</c:v>
                </c:pt>
                <c:pt idx="2664">
                  <c:v>13.3515</c:v>
                </c:pt>
                <c:pt idx="2665">
                  <c:v>13.3515</c:v>
                </c:pt>
                <c:pt idx="2666">
                  <c:v>13.3515</c:v>
                </c:pt>
                <c:pt idx="2667">
                  <c:v>13.3515</c:v>
                </c:pt>
                <c:pt idx="2668">
                  <c:v>13.3515</c:v>
                </c:pt>
                <c:pt idx="2669">
                  <c:v>13.3515</c:v>
                </c:pt>
                <c:pt idx="2670">
                  <c:v>13.3515</c:v>
                </c:pt>
                <c:pt idx="2671">
                  <c:v>13.3515</c:v>
                </c:pt>
                <c:pt idx="2672">
                  <c:v>13.3515</c:v>
                </c:pt>
                <c:pt idx="2673">
                  <c:v>13.3515</c:v>
                </c:pt>
                <c:pt idx="2674">
                  <c:v>13.3515</c:v>
                </c:pt>
                <c:pt idx="2675">
                  <c:v>13.3515</c:v>
                </c:pt>
                <c:pt idx="2676">
                  <c:v>11.4442</c:v>
                </c:pt>
                <c:pt idx="2677">
                  <c:v>11.4442</c:v>
                </c:pt>
                <c:pt idx="2678">
                  <c:v>11.4442</c:v>
                </c:pt>
                <c:pt idx="2679">
                  <c:v>11.4442</c:v>
                </c:pt>
                <c:pt idx="2680">
                  <c:v>11.4442</c:v>
                </c:pt>
                <c:pt idx="2681">
                  <c:v>11.4442</c:v>
                </c:pt>
                <c:pt idx="2682">
                  <c:v>11.4442</c:v>
                </c:pt>
                <c:pt idx="2683">
                  <c:v>11.4442</c:v>
                </c:pt>
                <c:pt idx="2684">
                  <c:v>9.5368000000000013</c:v>
                </c:pt>
                <c:pt idx="2685">
                  <c:v>9.5368000000000013</c:v>
                </c:pt>
                <c:pt idx="2686">
                  <c:v>9.5368000000000013</c:v>
                </c:pt>
                <c:pt idx="2687">
                  <c:v>9.5368000000000013</c:v>
                </c:pt>
                <c:pt idx="2688">
                  <c:v>9.5368000000000013</c:v>
                </c:pt>
                <c:pt idx="2689">
                  <c:v>9.5368000000000013</c:v>
                </c:pt>
                <c:pt idx="2690">
                  <c:v>9.5368000000000013</c:v>
                </c:pt>
                <c:pt idx="2691">
                  <c:v>7.6294499999999976</c:v>
                </c:pt>
                <c:pt idx="2692">
                  <c:v>7.6294499999999976</c:v>
                </c:pt>
                <c:pt idx="2693">
                  <c:v>7.6294499999999976</c:v>
                </c:pt>
                <c:pt idx="2694">
                  <c:v>7.6294499999999976</c:v>
                </c:pt>
                <c:pt idx="2695">
                  <c:v>7.6294499999999976</c:v>
                </c:pt>
                <c:pt idx="2696">
                  <c:v>7.6294499999999976</c:v>
                </c:pt>
                <c:pt idx="2697">
                  <c:v>7.6294499999999976</c:v>
                </c:pt>
                <c:pt idx="2698">
                  <c:v>7.6294499999999976</c:v>
                </c:pt>
                <c:pt idx="2699">
                  <c:v>7.6294499999999976</c:v>
                </c:pt>
                <c:pt idx="2700">
                  <c:v>5.7220799999999956</c:v>
                </c:pt>
                <c:pt idx="2701">
                  <c:v>5.7220799999999956</c:v>
                </c:pt>
                <c:pt idx="2702">
                  <c:v>5.7220799999999956</c:v>
                </c:pt>
                <c:pt idx="2703">
                  <c:v>5.7220799999999956</c:v>
                </c:pt>
                <c:pt idx="2704">
                  <c:v>5.7220799999999956</c:v>
                </c:pt>
                <c:pt idx="2705">
                  <c:v>5.7220799999999956</c:v>
                </c:pt>
                <c:pt idx="2706">
                  <c:v>5.7220799999999956</c:v>
                </c:pt>
                <c:pt idx="2707">
                  <c:v>5.7220799999999956</c:v>
                </c:pt>
                <c:pt idx="2708">
                  <c:v>5.7220799999999956</c:v>
                </c:pt>
                <c:pt idx="2709">
                  <c:v>5.7220799999999956</c:v>
                </c:pt>
                <c:pt idx="2710">
                  <c:v>3.8147299999999991</c:v>
                </c:pt>
                <c:pt idx="2711">
                  <c:v>3.8147299999999991</c:v>
                </c:pt>
                <c:pt idx="2712">
                  <c:v>3.8147299999999991</c:v>
                </c:pt>
                <c:pt idx="2713">
                  <c:v>3.8147299999999991</c:v>
                </c:pt>
                <c:pt idx="2714">
                  <c:v>3.8147299999999991</c:v>
                </c:pt>
                <c:pt idx="2715">
                  <c:v>3.8147299999999991</c:v>
                </c:pt>
                <c:pt idx="2716">
                  <c:v>3.8147299999999991</c:v>
                </c:pt>
                <c:pt idx="2717">
                  <c:v>3.8147299999999991</c:v>
                </c:pt>
                <c:pt idx="2718">
                  <c:v>3.8147299999999991</c:v>
                </c:pt>
                <c:pt idx="2719">
                  <c:v>3.8147299999999991</c:v>
                </c:pt>
                <c:pt idx="2720">
                  <c:v>3.8147299999999991</c:v>
                </c:pt>
                <c:pt idx="2721">
                  <c:v>3.8147299999999991</c:v>
                </c:pt>
                <c:pt idx="2722">
                  <c:v>3.8147299999999991</c:v>
                </c:pt>
                <c:pt idx="2723">
                  <c:v>3.8147299999999991</c:v>
                </c:pt>
                <c:pt idx="2724">
                  <c:v>3.8147299999999991</c:v>
                </c:pt>
                <c:pt idx="2725">
                  <c:v>3.8147299999999991</c:v>
                </c:pt>
                <c:pt idx="2726">
                  <c:v>3.8147299999999991</c:v>
                </c:pt>
                <c:pt idx="2727">
                  <c:v>1.9073599999999999</c:v>
                </c:pt>
                <c:pt idx="2728">
                  <c:v>1.9073599999999999</c:v>
                </c:pt>
                <c:pt idx="2729">
                  <c:v>1.9073599999999999</c:v>
                </c:pt>
                <c:pt idx="2730">
                  <c:v>1.9073599999999999</c:v>
                </c:pt>
                <c:pt idx="2731">
                  <c:v>1.9073599999999999</c:v>
                </c:pt>
                <c:pt idx="2732">
                  <c:v>1.9073599999999999</c:v>
                </c:pt>
                <c:pt idx="2733">
                  <c:v>1.9073599999999999</c:v>
                </c:pt>
                <c:pt idx="2734">
                  <c:v>1.9073599999999999</c:v>
                </c:pt>
                <c:pt idx="2735">
                  <c:v>1.9073599999999999</c:v>
                </c:pt>
                <c:pt idx="2736">
                  <c:v>1.9073599999999999</c:v>
                </c:pt>
                <c:pt idx="2737">
                  <c:v>1.9073599999999999</c:v>
                </c:pt>
                <c:pt idx="2738">
                  <c:v>1.9073599999999999</c:v>
                </c:pt>
                <c:pt idx="2739">
                  <c:v>1.9073599999999999</c:v>
                </c:pt>
                <c:pt idx="2740">
                  <c:v>1.9073599999999999</c:v>
                </c:pt>
                <c:pt idx="2741">
                  <c:v>1.9073599999999999</c:v>
                </c:pt>
                <c:pt idx="2742">
                  <c:v>1.9073599999999999</c:v>
                </c:pt>
                <c:pt idx="2743">
                  <c:v>1.9073599999999999</c:v>
                </c:pt>
                <c:pt idx="2744">
                  <c:v>1.9073599999999999</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1.9073599999999999</c:v>
                </c:pt>
                <c:pt idx="2787">
                  <c:v>1.9073599999999999</c:v>
                </c:pt>
                <c:pt idx="2788">
                  <c:v>1.9073599999999999</c:v>
                </c:pt>
                <c:pt idx="2789">
                  <c:v>1.9073599999999999</c:v>
                </c:pt>
                <c:pt idx="2790">
                  <c:v>1.9073599999999999</c:v>
                </c:pt>
                <c:pt idx="2791">
                  <c:v>1.9073599999999999</c:v>
                </c:pt>
                <c:pt idx="2792">
                  <c:v>1.9073599999999999</c:v>
                </c:pt>
                <c:pt idx="2793">
                  <c:v>1.9073599999999999</c:v>
                </c:pt>
                <c:pt idx="2794">
                  <c:v>1.9073599999999999</c:v>
                </c:pt>
                <c:pt idx="2795">
                  <c:v>1.9073599999999999</c:v>
                </c:pt>
                <c:pt idx="2796">
                  <c:v>1.9073599999999999</c:v>
                </c:pt>
                <c:pt idx="2797">
                  <c:v>1.9073599999999999</c:v>
                </c:pt>
                <c:pt idx="2798">
                  <c:v>1.9073599999999999</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numCache>
            </c:numRef>
          </c:yVal>
          <c:smooth val="1"/>
          <c:extLst>
            <c:ext xmlns:c16="http://schemas.microsoft.com/office/drawing/2014/chart" uri="{C3380CC4-5D6E-409C-BE32-E72D297353CC}">
              <c16:uniqueId val="{00000003-9393-4AD7-BDEF-EB8FD2EEF9BE}"/>
            </c:ext>
          </c:extLst>
        </c:ser>
        <c:ser>
          <c:idx val="4"/>
          <c:order val="4"/>
          <c:tx>
            <c:v>V=1,4мкл</c:v>
          </c:tx>
          <c:spPr>
            <a:ln w="9525" cap="rnd">
              <a:solidFill>
                <a:schemeClr val="accent5"/>
              </a:solidFill>
              <a:round/>
            </a:ln>
            <a:effectLst>
              <a:outerShdw blurRad="50800" dist="38100" dir="5400000" rotWithShape="0">
                <a:srgbClr val="000000">
                  <a:alpha val="35000"/>
                </a:srgbClr>
              </a:outerShdw>
            </a:effectLst>
          </c:spPr>
          <c:marker>
            <c:symbol val="none"/>
          </c:marker>
          <c:xVal>
            <c:numRef>
              <c:f>'РУС Дипл4,12,2013'!$Q$3:$Q$1583</c:f>
              <c:numCache>
                <c:formatCode>General</c:formatCode>
                <c:ptCount val="1581"/>
                <c:pt idx="0">
                  <c:v>816.06999999974289</c:v>
                </c:pt>
                <c:pt idx="1">
                  <c:v>816.15999999974304</c:v>
                </c:pt>
                <c:pt idx="2">
                  <c:v>816.24999999974204</c:v>
                </c:pt>
                <c:pt idx="3">
                  <c:v>816.33999999974196</c:v>
                </c:pt>
                <c:pt idx="4">
                  <c:v>816.42999999974199</c:v>
                </c:pt>
                <c:pt idx="5">
                  <c:v>816.51999999974203</c:v>
                </c:pt>
                <c:pt idx="6">
                  <c:v>816.60999999974194</c:v>
                </c:pt>
                <c:pt idx="7">
                  <c:v>816.69999999974198</c:v>
                </c:pt>
                <c:pt idx="8">
                  <c:v>816.78999999974201</c:v>
                </c:pt>
                <c:pt idx="9">
                  <c:v>816.87999999974204</c:v>
                </c:pt>
                <c:pt idx="10">
                  <c:v>816.96999999974196</c:v>
                </c:pt>
                <c:pt idx="11">
                  <c:v>817.05999999974199</c:v>
                </c:pt>
                <c:pt idx="12">
                  <c:v>817.14999999974202</c:v>
                </c:pt>
                <c:pt idx="13">
                  <c:v>817.23999999974205</c:v>
                </c:pt>
                <c:pt idx="14">
                  <c:v>817.32999999974049</c:v>
                </c:pt>
                <c:pt idx="15">
                  <c:v>817.41999999974098</c:v>
                </c:pt>
                <c:pt idx="16">
                  <c:v>817.50999999974101</c:v>
                </c:pt>
                <c:pt idx="17">
                  <c:v>817.59999999974104</c:v>
                </c:pt>
                <c:pt idx="18">
                  <c:v>817.68999999974096</c:v>
                </c:pt>
                <c:pt idx="19">
                  <c:v>817.77999999974099</c:v>
                </c:pt>
                <c:pt idx="20">
                  <c:v>817.86999999974057</c:v>
                </c:pt>
                <c:pt idx="21">
                  <c:v>817.95999999974049</c:v>
                </c:pt>
                <c:pt idx="22">
                  <c:v>818.04999999974098</c:v>
                </c:pt>
                <c:pt idx="23">
                  <c:v>818.13999999974101</c:v>
                </c:pt>
                <c:pt idx="24">
                  <c:v>818.22999999974104</c:v>
                </c:pt>
                <c:pt idx="25">
                  <c:v>818.31999999974096</c:v>
                </c:pt>
                <c:pt idx="26">
                  <c:v>818.40999999973997</c:v>
                </c:pt>
                <c:pt idx="27">
                  <c:v>818.49999999974</c:v>
                </c:pt>
                <c:pt idx="28">
                  <c:v>818.58999999974003</c:v>
                </c:pt>
                <c:pt idx="29">
                  <c:v>818.67999999973995</c:v>
                </c:pt>
                <c:pt idx="30">
                  <c:v>818.76999999973998</c:v>
                </c:pt>
                <c:pt idx="31">
                  <c:v>818.85999999973956</c:v>
                </c:pt>
                <c:pt idx="32">
                  <c:v>818.94999999973959</c:v>
                </c:pt>
                <c:pt idx="33">
                  <c:v>819.03999999973996</c:v>
                </c:pt>
                <c:pt idx="34">
                  <c:v>819.12999999973999</c:v>
                </c:pt>
                <c:pt idx="35">
                  <c:v>819.21999999974003</c:v>
                </c:pt>
                <c:pt idx="36">
                  <c:v>819.30999999973949</c:v>
                </c:pt>
                <c:pt idx="37">
                  <c:v>819.39999999973998</c:v>
                </c:pt>
                <c:pt idx="38">
                  <c:v>819.48999999974001</c:v>
                </c:pt>
                <c:pt idx="39">
                  <c:v>819.57999999973902</c:v>
                </c:pt>
                <c:pt idx="40">
                  <c:v>819.66999999973859</c:v>
                </c:pt>
                <c:pt idx="41">
                  <c:v>819.75999999973897</c:v>
                </c:pt>
                <c:pt idx="42">
                  <c:v>819.84999999973854</c:v>
                </c:pt>
                <c:pt idx="43">
                  <c:v>819.93999999973857</c:v>
                </c:pt>
                <c:pt idx="44">
                  <c:v>820.02999999973849</c:v>
                </c:pt>
                <c:pt idx="45">
                  <c:v>820.11999999973898</c:v>
                </c:pt>
                <c:pt idx="46">
                  <c:v>820.20999999973901</c:v>
                </c:pt>
                <c:pt idx="47">
                  <c:v>820.29999999973904</c:v>
                </c:pt>
                <c:pt idx="48">
                  <c:v>820.38999999973896</c:v>
                </c:pt>
                <c:pt idx="49">
                  <c:v>820.47999999973899</c:v>
                </c:pt>
                <c:pt idx="50">
                  <c:v>820.56999999973857</c:v>
                </c:pt>
                <c:pt idx="51">
                  <c:v>820.65999999973803</c:v>
                </c:pt>
                <c:pt idx="52">
                  <c:v>820.74999999973795</c:v>
                </c:pt>
                <c:pt idx="53">
                  <c:v>820.83999999973787</c:v>
                </c:pt>
                <c:pt idx="54">
                  <c:v>820.92999999973802</c:v>
                </c:pt>
                <c:pt idx="55">
                  <c:v>821.01999999973805</c:v>
                </c:pt>
                <c:pt idx="56">
                  <c:v>821.10999999973808</c:v>
                </c:pt>
                <c:pt idx="57">
                  <c:v>821.199999999738</c:v>
                </c:pt>
                <c:pt idx="58">
                  <c:v>821.28999999973803</c:v>
                </c:pt>
                <c:pt idx="59">
                  <c:v>821.37999999973795</c:v>
                </c:pt>
                <c:pt idx="60">
                  <c:v>821.46999999973787</c:v>
                </c:pt>
                <c:pt idx="61">
                  <c:v>821.5599999997379</c:v>
                </c:pt>
                <c:pt idx="62">
                  <c:v>821.64999999973804</c:v>
                </c:pt>
                <c:pt idx="63">
                  <c:v>821.73999999973705</c:v>
                </c:pt>
                <c:pt idx="64">
                  <c:v>821.82999999973697</c:v>
                </c:pt>
                <c:pt idx="65">
                  <c:v>821.919999999737</c:v>
                </c:pt>
                <c:pt idx="66">
                  <c:v>822.00999999973703</c:v>
                </c:pt>
                <c:pt idx="67">
                  <c:v>822.09999999973695</c:v>
                </c:pt>
                <c:pt idx="68">
                  <c:v>822.18999999973698</c:v>
                </c:pt>
                <c:pt idx="69">
                  <c:v>822.27999999973702</c:v>
                </c:pt>
                <c:pt idx="70">
                  <c:v>822.36999999973659</c:v>
                </c:pt>
                <c:pt idx="71">
                  <c:v>822.45999999973697</c:v>
                </c:pt>
                <c:pt idx="72">
                  <c:v>822.549999999737</c:v>
                </c:pt>
                <c:pt idx="73">
                  <c:v>822.63999999973703</c:v>
                </c:pt>
                <c:pt idx="74">
                  <c:v>822.72999999973695</c:v>
                </c:pt>
                <c:pt idx="75">
                  <c:v>822.81999999973596</c:v>
                </c:pt>
                <c:pt idx="76">
                  <c:v>822.90999999973599</c:v>
                </c:pt>
                <c:pt idx="77">
                  <c:v>822.99999999973602</c:v>
                </c:pt>
                <c:pt idx="78">
                  <c:v>823.08999999973605</c:v>
                </c:pt>
                <c:pt idx="79">
                  <c:v>823.17999999973597</c:v>
                </c:pt>
                <c:pt idx="80">
                  <c:v>823.269999999736</c:v>
                </c:pt>
                <c:pt idx="81">
                  <c:v>823.35999999973558</c:v>
                </c:pt>
                <c:pt idx="82">
                  <c:v>823.4499999997355</c:v>
                </c:pt>
                <c:pt idx="83">
                  <c:v>823.53999999973598</c:v>
                </c:pt>
                <c:pt idx="84">
                  <c:v>823.62999999973601</c:v>
                </c:pt>
                <c:pt idx="85">
                  <c:v>823.71999999973605</c:v>
                </c:pt>
                <c:pt idx="86">
                  <c:v>823.80999999973596</c:v>
                </c:pt>
                <c:pt idx="87">
                  <c:v>823.89999999973497</c:v>
                </c:pt>
                <c:pt idx="88">
                  <c:v>823.98999999973501</c:v>
                </c:pt>
                <c:pt idx="89">
                  <c:v>824.07999999973504</c:v>
                </c:pt>
                <c:pt idx="90">
                  <c:v>824.16999999973496</c:v>
                </c:pt>
                <c:pt idx="91">
                  <c:v>824.25999999973499</c:v>
                </c:pt>
                <c:pt idx="92">
                  <c:v>824.34999999973456</c:v>
                </c:pt>
                <c:pt idx="93">
                  <c:v>824.4399999997346</c:v>
                </c:pt>
                <c:pt idx="94">
                  <c:v>824.52999999973497</c:v>
                </c:pt>
                <c:pt idx="95">
                  <c:v>824.619999999735</c:v>
                </c:pt>
                <c:pt idx="96">
                  <c:v>824.70999999973503</c:v>
                </c:pt>
                <c:pt idx="97">
                  <c:v>824.79999999973495</c:v>
                </c:pt>
                <c:pt idx="98">
                  <c:v>824.88999999973498</c:v>
                </c:pt>
                <c:pt idx="99">
                  <c:v>824.97999999973501</c:v>
                </c:pt>
                <c:pt idx="100">
                  <c:v>825.06999999973357</c:v>
                </c:pt>
                <c:pt idx="101">
                  <c:v>825.1599999997336</c:v>
                </c:pt>
                <c:pt idx="102">
                  <c:v>825.24999999973397</c:v>
                </c:pt>
                <c:pt idx="103">
                  <c:v>825.33999999973355</c:v>
                </c:pt>
                <c:pt idx="104">
                  <c:v>825.42999999973358</c:v>
                </c:pt>
                <c:pt idx="105">
                  <c:v>825.5199999997335</c:v>
                </c:pt>
                <c:pt idx="106">
                  <c:v>825.60999999973399</c:v>
                </c:pt>
                <c:pt idx="107">
                  <c:v>825.69999999973402</c:v>
                </c:pt>
                <c:pt idx="108">
                  <c:v>825.78999999973405</c:v>
                </c:pt>
                <c:pt idx="109">
                  <c:v>825.87999999973397</c:v>
                </c:pt>
                <c:pt idx="110">
                  <c:v>825.96999999973355</c:v>
                </c:pt>
                <c:pt idx="111">
                  <c:v>826.05999999973358</c:v>
                </c:pt>
                <c:pt idx="112">
                  <c:v>826.14999999973304</c:v>
                </c:pt>
                <c:pt idx="113">
                  <c:v>826.23999999973307</c:v>
                </c:pt>
                <c:pt idx="114">
                  <c:v>826.32999999973288</c:v>
                </c:pt>
                <c:pt idx="115">
                  <c:v>826.41999999973302</c:v>
                </c:pt>
                <c:pt idx="116">
                  <c:v>826.50999999973305</c:v>
                </c:pt>
                <c:pt idx="117">
                  <c:v>826.59999999973309</c:v>
                </c:pt>
                <c:pt idx="118">
                  <c:v>826.689999999733</c:v>
                </c:pt>
                <c:pt idx="119">
                  <c:v>826.77999999973304</c:v>
                </c:pt>
                <c:pt idx="120">
                  <c:v>826.8699999997325</c:v>
                </c:pt>
                <c:pt idx="121">
                  <c:v>826.95999999973287</c:v>
                </c:pt>
                <c:pt idx="122">
                  <c:v>827.04999999973302</c:v>
                </c:pt>
                <c:pt idx="123">
                  <c:v>827.13999999973305</c:v>
                </c:pt>
                <c:pt idx="124">
                  <c:v>827.22999999973194</c:v>
                </c:pt>
                <c:pt idx="125">
                  <c:v>827.31999999973198</c:v>
                </c:pt>
                <c:pt idx="126">
                  <c:v>827.40999999973201</c:v>
                </c:pt>
                <c:pt idx="127">
                  <c:v>827.49999999973204</c:v>
                </c:pt>
                <c:pt idx="128">
                  <c:v>827.58999999973196</c:v>
                </c:pt>
                <c:pt idx="129">
                  <c:v>827.67999999973199</c:v>
                </c:pt>
                <c:pt idx="130">
                  <c:v>827.76999999973202</c:v>
                </c:pt>
                <c:pt idx="131">
                  <c:v>827.8599999997316</c:v>
                </c:pt>
                <c:pt idx="132">
                  <c:v>827.94999999973197</c:v>
                </c:pt>
                <c:pt idx="133">
                  <c:v>828.039999999732</c:v>
                </c:pt>
                <c:pt idx="134">
                  <c:v>828.12999999973204</c:v>
                </c:pt>
                <c:pt idx="135">
                  <c:v>828.21999999973195</c:v>
                </c:pt>
                <c:pt idx="136">
                  <c:v>828.30999999973096</c:v>
                </c:pt>
                <c:pt idx="137">
                  <c:v>828.39999999973099</c:v>
                </c:pt>
                <c:pt idx="138">
                  <c:v>828.48999999973103</c:v>
                </c:pt>
                <c:pt idx="139">
                  <c:v>828.57999999973094</c:v>
                </c:pt>
                <c:pt idx="140">
                  <c:v>828.66999999973098</c:v>
                </c:pt>
                <c:pt idx="141">
                  <c:v>828.75999999973101</c:v>
                </c:pt>
                <c:pt idx="142">
                  <c:v>828.84999999973058</c:v>
                </c:pt>
                <c:pt idx="143">
                  <c:v>828.93999999973096</c:v>
                </c:pt>
                <c:pt idx="144">
                  <c:v>829.02999999973099</c:v>
                </c:pt>
                <c:pt idx="145">
                  <c:v>829.11999999973102</c:v>
                </c:pt>
                <c:pt idx="146">
                  <c:v>829.20999999973105</c:v>
                </c:pt>
                <c:pt idx="147">
                  <c:v>829.29999999973097</c:v>
                </c:pt>
                <c:pt idx="148">
                  <c:v>829.389999999731</c:v>
                </c:pt>
                <c:pt idx="149">
                  <c:v>829.47999999973001</c:v>
                </c:pt>
                <c:pt idx="150">
                  <c:v>829.56999999972959</c:v>
                </c:pt>
                <c:pt idx="151">
                  <c:v>829.65999999972996</c:v>
                </c:pt>
                <c:pt idx="152">
                  <c:v>829.74999999972999</c:v>
                </c:pt>
                <c:pt idx="153">
                  <c:v>829.83999999972957</c:v>
                </c:pt>
                <c:pt idx="154">
                  <c:v>829.92999999972949</c:v>
                </c:pt>
                <c:pt idx="155">
                  <c:v>830.01999999972998</c:v>
                </c:pt>
                <c:pt idx="156">
                  <c:v>830.10999999973001</c:v>
                </c:pt>
                <c:pt idx="157">
                  <c:v>830.19999999973004</c:v>
                </c:pt>
                <c:pt idx="158">
                  <c:v>830.28999999972996</c:v>
                </c:pt>
                <c:pt idx="159">
                  <c:v>830.37999999972999</c:v>
                </c:pt>
                <c:pt idx="160">
                  <c:v>830.46999999972957</c:v>
                </c:pt>
                <c:pt idx="161">
                  <c:v>830.55999999972857</c:v>
                </c:pt>
                <c:pt idx="162">
                  <c:v>830.64999999972849</c:v>
                </c:pt>
                <c:pt idx="163">
                  <c:v>830.73999999972898</c:v>
                </c:pt>
                <c:pt idx="164">
                  <c:v>830.82999999972856</c:v>
                </c:pt>
                <c:pt idx="165">
                  <c:v>830.91999999972859</c:v>
                </c:pt>
                <c:pt idx="166">
                  <c:v>831.00999999972896</c:v>
                </c:pt>
                <c:pt idx="167">
                  <c:v>831.09999999972899</c:v>
                </c:pt>
                <c:pt idx="168">
                  <c:v>831.18999999972903</c:v>
                </c:pt>
                <c:pt idx="169">
                  <c:v>831.27999999972894</c:v>
                </c:pt>
                <c:pt idx="170">
                  <c:v>831.36999999972829</c:v>
                </c:pt>
                <c:pt idx="171">
                  <c:v>831.45999999972855</c:v>
                </c:pt>
                <c:pt idx="172">
                  <c:v>831.54999999972858</c:v>
                </c:pt>
                <c:pt idx="173">
                  <c:v>831.63999999972805</c:v>
                </c:pt>
                <c:pt idx="174">
                  <c:v>831.72999999972808</c:v>
                </c:pt>
                <c:pt idx="175">
                  <c:v>831.81999999972788</c:v>
                </c:pt>
                <c:pt idx="176">
                  <c:v>831.90999999972803</c:v>
                </c:pt>
                <c:pt idx="177">
                  <c:v>831.99999999972795</c:v>
                </c:pt>
                <c:pt idx="178">
                  <c:v>832.08999999972809</c:v>
                </c:pt>
                <c:pt idx="179">
                  <c:v>832.17999999972801</c:v>
                </c:pt>
                <c:pt idx="180">
                  <c:v>832.26999999972804</c:v>
                </c:pt>
                <c:pt idx="181">
                  <c:v>832.35999999972762</c:v>
                </c:pt>
                <c:pt idx="182">
                  <c:v>832.44999999972788</c:v>
                </c:pt>
                <c:pt idx="183">
                  <c:v>832.53999999972802</c:v>
                </c:pt>
                <c:pt idx="184">
                  <c:v>832.62999999972806</c:v>
                </c:pt>
                <c:pt idx="185">
                  <c:v>832.71999999972695</c:v>
                </c:pt>
                <c:pt idx="186">
                  <c:v>832.80999999972698</c:v>
                </c:pt>
                <c:pt idx="187">
                  <c:v>832.89999999972702</c:v>
                </c:pt>
                <c:pt idx="188">
                  <c:v>832.98999999972705</c:v>
                </c:pt>
                <c:pt idx="189">
                  <c:v>833.07999999972697</c:v>
                </c:pt>
                <c:pt idx="190">
                  <c:v>833.169999999727</c:v>
                </c:pt>
                <c:pt idx="191">
                  <c:v>833.25999999972703</c:v>
                </c:pt>
                <c:pt idx="192">
                  <c:v>833.34999999972649</c:v>
                </c:pt>
                <c:pt idx="193">
                  <c:v>833.43999999972698</c:v>
                </c:pt>
                <c:pt idx="194">
                  <c:v>833.52999999972701</c:v>
                </c:pt>
                <c:pt idx="195">
                  <c:v>833.61999999972704</c:v>
                </c:pt>
                <c:pt idx="196">
                  <c:v>833.70999999972696</c:v>
                </c:pt>
                <c:pt idx="197">
                  <c:v>833.79999999972597</c:v>
                </c:pt>
                <c:pt idx="198">
                  <c:v>833.889999999726</c:v>
                </c:pt>
                <c:pt idx="199">
                  <c:v>833.97999999972603</c:v>
                </c:pt>
                <c:pt idx="200">
                  <c:v>834.0699999997255</c:v>
                </c:pt>
                <c:pt idx="201">
                  <c:v>834.15999999972598</c:v>
                </c:pt>
                <c:pt idx="202">
                  <c:v>834.24999999972601</c:v>
                </c:pt>
                <c:pt idx="203">
                  <c:v>834.33999999972559</c:v>
                </c:pt>
                <c:pt idx="204">
                  <c:v>834.42999999972596</c:v>
                </c:pt>
                <c:pt idx="205">
                  <c:v>834.519999999726</c:v>
                </c:pt>
                <c:pt idx="206">
                  <c:v>834.60999999972603</c:v>
                </c:pt>
                <c:pt idx="207">
                  <c:v>834.69999999972595</c:v>
                </c:pt>
                <c:pt idx="208">
                  <c:v>834.78999999972598</c:v>
                </c:pt>
                <c:pt idx="209">
                  <c:v>834.87999999972601</c:v>
                </c:pt>
                <c:pt idx="210">
                  <c:v>834.96999999972456</c:v>
                </c:pt>
                <c:pt idx="211">
                  <c:v>835.0599999997246</c:v>
                </c:pt>
                <c:pt idx="212">
                  <c:v>835.14999999972497</c:v>
                </c:pt>
                <c:pt idx="213">
                  <c:v>835.239999999725</c:v>
                </c:pt>
                <c:pt idx="214">
                  <c:v>835.32999999972458</c:v>
                </c:pt>
                <c:pt idx="215">
                  <c:v>835.4199999997245</c:v>
                </c:pt>
                <c:pt idx="216">
                  <c:v>835.50999999972498</c:v>
                </c:pt>
                <c:pt idx="217">
                  <c:v>835.59999999972501</c:v>
                </c:pt>
                <c:pt idx="218">
                  <c:v>835.68999999972505</c:v>
                </c:pt>
                <c:pt idx="219">
                  <c:v>835.77999999972496</c:v>
                </c:pt>
                <c:pt idx="220">
                  <c:v>835.86999999972454</c:v>
                </c:pt>
                <c:pt idx="221">
                  <c:v>835.95999999972457</c:v>
                </c:pt>
                <c:pt idx="222">
                  <c:v>836.04999999972358</c:v>
                </c:pt>
                <c:pt idx="223">
                  <c:v>836.1399999997235</c:v>
                </c:pt>
                <c:pt idx="224">
                  <c:v>836.22999999972399</c:v>
                </c:pt>
                <c:pt idx="225">
                  <c:v>836.31999999972356</c:v>
                </c:pt>
                <c:pt idx="226">
                  <c:v>836.4099999997236</c:v>
                </c:pt>
                <c:pt idx="227">
                  <c:v>836.49999999972397</c:v>
                </c:pt>
                <c:pt idx="228">
                  <c:v>836.589999999724</c:v>
                </c:pt>
                <c:pt idx="229">
                  <c:v>836.67999999972403</c:v>
                </c:pt>
                <c:pt idx="230">
                  <c:v>836.7699999997235</c:v>
                </c:pt>
                <c:pt idx="231">
                  <c:v>836.8599999997233</c:v>
                </c:pt>
                <c:pt idx="232">
                  <c:v>836.94999999972356</c:v>
                </c:pt>
                <c:pt idx="233">
                  <c:v>837.03999999972359</c:v>
                </c:pt>
                <c:pt idx="234">
                  <c:v>837.12999999972305</c:v>
                </c:pt>
                <c:pt idx="235">
                  <c:v>837.21999999972309</c:v>
                </c:pt>
                <c:pt idx="236">
                  <c:v>837.30999999972289</c:v>
                </c:pt>
                <c:pt idx="237">
                  <c:v>837.39999999972304</c:v>
                </c:pt>
                <c:pt idx="238">
                  <c:v>837.48999999972295</c:v>
                </c:pt>
                <c:pt idx="239">
                  <c:v>837.5799999997231</c:v>
                </c:pt>
                <c:pt idx="240">
                  <c:v>837.66999999972302</c:v>
                </c:pt>
                <c:pt idx="241">
                  <c:v>837.75999999972305</c:v>
                </c:pt>
                <c:pt idx="242">
                  <c:v>837.84999999972263</c:v>
                </c:pt>
                <c:pt idx="243">
                  <c:v>837.93999999972289</c:v>
                </c:pt>
                <c:pt idx="244">
                  <c:v>838.02999999972303</c:v>
                </c:pt>
                <c:pt idx="245">
                  <c:v>838.11999999972295</c:v>
                </c:pt>
                <c:pt idx="246">
                  <c:v>838.20999999972196</c:v>
                </c:pt>
                <c:pt idx="247">
                  <c:v>838.29999999972199</c:v>
                </c:pt>
                <c:pt idx="248">
                  <c:v>838.38999999972202</c:v>
                </c:pt>
                <c:pt idx="249">
                  <c:v>838.47999999972205</c:v>
                </c:pt>
                <c:pt idx="250">
                  <c:v>838.56999999972197</c:v>
                </c:pt>
                <c:pt idx="251">
                  <c:v>838.659999999722</c:v>
                </c:pt>
                <c:pt idx="252">
                  <c:v>838.74999999972204</c:v>
                </c:pt>
                <c:pt idx="253">
                  <c:v>838.8399999997215</c:v>
                </c:pt>
                <c:pt idx="254">
                  <c:v>838.92999999972199</c:v>
                </c:pt>
                <c:pt idx="255">
                  <c:v>839.01999999972202</c:v>
                </c:pt>
                <c:pt idx="256">
                  <c:v>839.10999999972205</c:v>
                </c:pt>
                <c:pt idx="257">
                  <c:v>839.19999999972197</c:v>
                </c:pt>
                <c:pt idx="258">
                  <c:v>839.289999999722</c:v>
                </c:pt>
                <c:pt idx="259">
                  <c:v>839.37999999972101</c:v>
                </c:pt>
                <c:pt idx="260">
                  <c:v>839.46999999972059</c:v>
                </c:pt>
                <c:pt idx="261">
                  <c:v>839.55999999972096</c:v>
                </c:pt>
                <c:pt idx="262">
                  <c:v>839.64999999972099</c:v>
                </c:pt>
                <c:pt idx="263">
                  <c:v>839.73999999972102</c:v>
                </c:pt>
                <c:pt idx="264">
                  <c:v>839.8299999997206</c:v>
                </c:pt>
                <c:pt idx="265">
                  <c:v>839.91999999972097</c:v>
                </c:pt>
                <c:pt idx="266">
                  <c:v>840.009999999721</c:v>
                </c:pt>
                <c:pt idx="267">
                  <c:v>840.09999999972104</c:v>
                </c:pt>
                <c:pt idx="268">
                  <c:v>840.18999999972095</c:v>
                </c:pt>
                <c:pt idx="269">
                  <c:v>840.27999999972099</c:v>
                </c:pt>
                <c:pt idx="270">
                  <c:v>840.36999999972056</c:v>
                </c:pt>
                <c:pt idx="271">
                  <c:v>840.45999999971957</c:v>
                </c:pt>
                <c:pt idx="272">
                  <c:v>840.54999999971949</c:v>
                </c:pt>
                <c:pt idx="273">
                  <c:v>840.63999999971998</c:v>
                </c:pt>
                <c:pt idx="274">
                  <c:v>840.72999999972001</c:v>
                </c:pt>
                <c:pt idx="275">
                  <c:v>840.81999999971958</c:v>
                </c:pt>
                <c:pt idx="276">
                  <c:v>840.90999999971996</c:v>
                </c:pt>
                <c:pt idx="277">
                  <c:v>840.99999999971999</c:v>
                </c:pt>
                <c:pt idx="278">
                  <c:v>841.08999999972002</c:v>
                </c:pt>
                <c:pt idx="279">
                  <c:v>841.17999999972005</c:v>
                </c:pt>
                <c:pt idx="280">
                  <c:v>841.26999999971997</c:v>
                </c:pt>
                <c:pt idx="281">
                  <c:v>841.35999999971955</c:v>
                </c:pt>
                <c:pt idx="282">
                  <c:v>841.44999999971958</c:v>
                </c:pt>
                <c:pt idx="283">
                  <c:v>841.53999999971859</c:v>
                </c:pt>
                <c:pt idx="284">
                  <c:v>841.62999999971896</c:v>
                </c:pt>
                <c:pt idx="285">
                  <c:v>841.71999999971899</c:v>
                </c:pt>
                <c:pt idx="286">
                  <c:v>841.80999999971857</c:v>
                </c:pt>
                <c:pt idx="287">
                  <c:v>841.89999999971849</c:v>
                </c:pt>
                <c:pt idx="288">
                  <c:v>841.98999999971898</c:v>
                </c:pt>
                <c:pt idx="289">
                  <c:v>842.07999999971901</c:v>
                </c:pt>
                <c:pt idx="290">
                  <c:v>842.16999999971858</c:v>
                </c:pt>
                <c:pt idx="291">
                  <c:v>842.25999999971896</c:v>
                </c:pt>
                <c:pt idx="292">
                  <c:v>842.34999999971842</c:v>
                </c:pt>
                <c:pt idx="293">
                  <c:v>842.43999999971857</c:v>
                </c:pt>
                <c:pt idx="294">
                  <c:v>842.5299999997186</c:v>
                </c:pt>
                <c:pt idx="295">
                  <c:v>842.61999999971795</c:v>
                </c:pt>
                <c:pt idx="296">
                  <c:v>842.70999999971809</c:v>
                </c:pt>
                <c:pt idx="297">
                  <c:v>842.79999999971801</c:v>
                </c:pt>
                <c:pt idx="298">
                  <c:v>842.88999999971804</c:v>
                </c:pt>
                <c:pt idx="299">
                  <c:v>842.97999999971807</c:v>
                </c:pt>
                <c:pt idx="300">
                  <c:v>843.06999999971788</c:v>
                </c:pt>
                <c:pt idx="301">
                  <c:v>843.15999999971802</c:v>
                </c:pt>
                <c:pt idx="302">
                  <c:v>843.24999999971806</c:v>
                </c:pt>
                <c:pt idx="303">
                  <c:v>843.33999999971786</c:v>
                </c:pt>
                <c:pt idx="304">
                  <c:v>843.42999999971789</c:v>
                </c:pt>
                <c:pt idx="305">
                  <c:v>843.51999999971804</c:v>
                </c:pt>
                <c:pt idx="306">
                  <c:v>843.60999999971807</c:v>
                </c:pt>
                <c:pt idx="307">
                  <c:v>843.69999999971697</c:v>
                </c:pt>
                <c:pt idx="308">
                  <c:v>843.789999999717</c:v>
                </c:pt>
                <c:pt idx="309">
                  <c:v>843.87999999971703</c:v>
                </c:pt>
                <c:pt idx="310">
                  <c:v>843.96999999971649</c:v>
                </c:pt>
                <c:pt idx="311">
                  <c:v>844.05999999971698</c:v>
                </c:pt>
                <c:pt idx="312">
                  <c:v>844.14999999971701</c:v>
                </c:pt>
                <c:pt idx="313">
                  <c:v>844.23999999971704</c:v>
                </c:pt>
                <c:pt idx="314">
                  <c:v>844.32999999971696</c:v>
                </c:pt>
                <c:pt idx="315">
                  <c:v>844.41999999971699</c:v>
                </c:pt>
                <c:pt idx="316">
                  <c:v>844.50999999971702</c:v>
                </c:pt>
                <c:pt idx="317">
                  <c:v>844.59999999971706</c:v>
                </c:pt>
                <c:pt idx="318">
                  <c:v>844.68999999971697</c:v>
                </c:pt>
                <c:pt idx="319">
                  <c:v>844.77999999971701</c:v>
                </c:pt>
                <c:pt idx="320">
                  <c:v>844.86999999971556</c:v>
                </c:pt>
                <c:pt idx="321">
                  <c:v>844.95999999971559</c:v>
                </c:pt>
                <c:pt idx="322">
                  <c:v>845.04999999971596</c:v>
                </c:pt>
                <c:pt idx="323">
                  <c:v>845.139999999716</c:v>
                </c:pt>
                <c:pt idx="324">
                  <c:v>845.22999999971603</c:v>
                </c:pt>
                <c:pt idx="325">
                  <c:v>845.31999999971549</c:v>
                </c:pt>
                <c:pt idx="326">
                  <c:v>845.40999999971598</c:v>
                </c:pt>
                <c:pt idx="327">
                  <c:v>845.49999999971601</c:v>
                </c:pt>
                <c:pt idx="328">
                  <c:v>845.58999999971604</c:v>
                </c:pt>
                <c:pt idx="329">
                  <c:v>845.67999999971596</c:v>
                </c:pt>
                <c:pt idx="330">
                  <c:v>845.76999999971599</c:v>
                </c:pt>
                <c:pt idx="331">
                  <c:v>845.85999999971557</c:v>
                </c:pt>
                <c:pt idx="332">
                  <c:v>845.94999999971458</c:v>
                </c:pt>
                <c:pt idx="333">
                  <c:v>846.0399999997145</c:v>
                </c:pt>
                <c:pt idx="334">
                  <c:v>846.12999999971498</c:v>
                </c:pt>
                <c:pt idx="335">
                  <c:v>846.21999999971501</c:v>
                </c:pt>
                <c:pt idx="336">
                  <c:v>846.30999999971459</c:v>
                </c:pt>
                <c:pt idx="337">
                  <c:v>846.39999999971496</c:v>
                </c:pt>
                <c:pt idx="338">
                  <c:v>846.489999999715</c:v>
                </c:pt>
                <c:pt idx="339">
                  <c:v>846.57999999971503</c:v>
                </c:pt>
                <c:pt idx="340">
                  <c:v>846.66999999971449</c:v>
                </c:pt>
                <c:pt idx="341">
                  <c:v>846.75999999971498</c:v>
                </c:pt>
                <c:pt idx="342">
                  <c:v>846.84999999971456</c:v>
                </c:pt>
                <c:pt idx="343">
                  <c:v>846.93999999971459</c:v>
                </c:pt>
                <c:pt idx="344">
                  <c:v>847.0299999997136</c:v>
                </c:pt>
                <c:pt idx="345">
                  <c:v>847.11999999971397</c:v>
                </c:pt>
                <c:pt idx="346">
                  <c:v>847.209999999714</c:v>
                </c:pt>
                <c:pt idx="347">
                  <c:v>847.29999999971403</c:v>
                </c:pt>
                <c:pt idx="348">
                  <c:v>847.3899999997135</c:v>
                </c:pt>
                <c:pt idx="349">
                  <c:v>847.47999999971398</c:v>
                </c:pt>
                <c:pt idx="350">
                  <c:v>847.56999999971356</c:v>
                </c:pt>
                <c:pt idx="351">
                  <c:v>847.65999999971359</c:v>
                </c:pt>
                <c:pt idx="352">
                  <c:v>847.74999999971396</c:v>
                </c:pt>
                <c:pt idx="353">
                  <c:v>847.83999999971354</c:v>
                </c:pt>
                <c:pt idx="354">
                  <c:v>847.92999999971357</c:v>
                </c:pt>
                <c:pt idx="355">
                  <c:v>848.01999999971349</c:v>
                </c:pt>
                <c:pt idx="356">
                  <c:v>848.10999999971295</c:v>
                </c:pt>
                <c:pt idx="357">
                  <c:v>848.1999999997131</c:v>
                </c:pt>
                <c:pt idx="358">
                  <c:v>848.28999999971302</c:v>
                </c:pt>
                <c:pt idx="359">
                  <c:v>848.37999999971305</c:v>
                </c:pt>
                <c:pt idx="360">
                  <c:v>848.46999999971263</c:v>
                </c:pt>
                <c:pt idx="361">
                  <c:v>848.55999999971289</c:v>
                </c:pt>
                <c:pt idx="362">
                  <c:v>848.64999999971303</c:v>
                </c:pt>
                <c:pt idx="363">
                  <c:v>848.73999999971295</c:v>
                </c:pt>
                <c:pt idx="364">
                  <c:v>848.82999999971287</c:v>
                </c:pt>
                <c:pt idx="365">
                  <c:v>848.9199999997129</c:v>
                </c:pt>
                <c:pt idx="366">
                  <c:v>849.00999999971305</c:v>
                </c:pt>
                <c:pt idx="367">
                  <c:v>849.09999999971308</c:v>
                </c:pt>
                <c:pt idx="368">
                  <c:v>849.18999999971197</c:v>
                </c:pt>
                <c:pt idx="369">
                  <c:v>849.279999999712</c:v>
                </c:pt>
                <c:pt idx="370">
                  <c:v>849.36999999971158</c:v>
                </c:pt>
                <c:pt idx="371">
                  <c:v>849.4599999997115</c:v>
                </c:pt>
                <c:pt idx="372">
                  <c:v>849.54999999971199</c:v>
                </c:pt>
                <c:pt idx="373">
                  <c:v>849.63999999971202</c:v>
                </c:pt>
                <c:pt idx="374">
                  <c:v>849.72999999971205</c:v>
                </c:pt>
                <c:pt idx="375">
                  <c:v>849.81999999971197</c:v>
                </c:pt>
                <c:pt idx="376">
                  <c:v>849.909999999712</c:v>
                </c:pt>
                <c:pt idx="377">
                  <c:v>849.99999999971203</c:v>
                </c:pt>
                <c:pt idx="378">
                  <c:v>850.08999999971195</c:v>
                </c:pt>
                <c:pt idx="379">
                  <c:v>850.17999999971198</c:v>
                </c:pt>
                <c:pt idx="380">
                  <c:v>850.26999999971201</c:v>
                </c:pt>
                <c:pt idx="381">
                  <c:v>850.35999999971057</c:v>
                </c:pt>
                <c:pt idx="382">
                  <c:v>850.4499999997106</c:v>
                </c:pt>
                <c:pt idx="383">
                  <c:v>850.53999999971097</c:v>
                </c:pt>
                <c:pt idx="384">
                  <c:v>850.629999999711</c:v>
                </c:pt>
                <c:pt idx="385">
                  <c:v>850.71999999971104</c:v>
                </c:pt>
                <c:pt idx="386">
                  <c:v>850.8099999997105</c:v>
                </c:pt>
                <c:pt idx="387">
                  <c:v>850.89999999971099</c:v>
                </c:pt>
                <c:pt idx="388">
                  <c:v>850.98999999971102</c:v>
                </c:pt>
                <c:pt idx="389">
                  <c:v>851.07999999971105</c:v>
                </c:pt>
                <c:pt idx="390">
                  <c:v>851.16999999971097</c:v>
                </c:pt>
                <c:pt idx="391">
                  <c:v>851.259999999711</c:v>
                </c:pt>
                <c:pt idx="392">
                  <c:v>851.34999999971058</c:v>
                </c:pt>
                <c:pt idx="393">
                  <c:v>851.43999999970958</c:v>
                </c:pt>
                <c:pt idx="394">
                  <c:v>851.52999999970996</c:v>
                </c:pt>
                <c:pt idx="395">
                  <c:v>851.61999999970999</c:v>
                </c:pt>
                <c:pt idx="396">
                  <c:v>851.70999999971002</c:v>
                </c:pt>
                <c:pt idx="397">
                  <c:v>851.79999999971005</c:v>
                </c:pt>
                <c:pt idx="398">
                  <c:v>851.88999999970997</c:v>
                </c:pt>
                <c:pt idx="399">
                  <c:v>851.97999999971</c:v>
                </c:pt>
                <c:pt idx="400">
                  <c:v>852.06999999970958</c:v>
                </c:pt>
                <c:pt idx="401">
                  <c:v>852.1599999997095</c:v>
                </c:pt>
                <c:pt idx="402">
                  <c:v>852.24999999970998</c:v>
                </c:pt>
                <c:pt idx="403">
                  <c:v>852.33999999970956</c:v>
                </c:pt>
                <c:pt idx="404">
                  <c:v>852.42999999970959</c:v>
                </c:pt>
                <c:pt idx="405">
                  <c:v>852.51999999970849</c:v>
                </c:pt>
                <c:pt idx="406">
                  <c:v>852.60999999970898</c:v>
                </c:pt>
                <c:pt idx="407">
                  <c:v>852.69999999970901</c:v>
                </c:pt>
                <c:pt idx="408">
                  <c:v>852.78999999970904</c:v>
                </c:pt>
                <c:pt idx="409">
                  <c:v>852.87999999970896</c:v>
                </c:pt>
                <c:pt idx="410">
                  <c:v>852.96999999970842</c:v>
                </c:pt>
                <c:pt idx="411">
                  <c:v>853.05999999970857</c:v>
                </c:pt>
                <c:pt idx="412">
                  <c:v>853.1499999997086</c:v>
                </c:pt>
                <c:pt idx="413">
                  <c:v>853.23999999970897</c:v>
                </c:pt>
                <c:pt idx="414">
                  <c:v>853.32999999970855</c:v>
                </c:pt>
                <c:pt idx="415">
                  <c:v>853.41999999970858</c:v>
                </c:pt>
                <c:pt idx="416">
                  <c:v>853.5099999997085</c:v>
                </c:pt>
                <c:pt idx="417">
                  <c:v>853.59999999970807</c:v>
                </c:pt>
                <c:pt idx="418">
                  <c:v>853.68999999970811</c:v>
                </c:pt>
                <c:pt idx="419">
                  <c:v>853.77999999970802</c:v>
                </c:pt>
                <c:pt idx="420">
                  <c:v>853.8699999997076</c:v>
                </c:pt>
                <c:pt idx="421">
                  <c:v>853.95999999970786</c:v>
                </c:pt>
                <c:pt idx="422">
                  <c:v>854.04999999970789</c:v>
                </c:pt>
                <c:pt idx="423">
                  <c:v>854.13999999970804</c:v>
                </c:pt>
                <c:pt idx="424">
                  <c:v>854.22999999970807</c:v>
                </c:pt>
                <c:pt idx="425">
                  <c:v>854.31999999970787</c:v>
                </c:pt>
                <c:pt idx="426">
                  <c:v>854.40999999970802</c:v>
                </c:pt>
                <c:pt idx="427">
                  <c:v>854.49999999970805</c:v>
                </c:pt>
                <c:pt idx="428">
                  <c:v>854.58999999970808</c:v>
                </c:pt>
                <c:pt idx="429">
                  <c:v>854.679999999708</c:v>
                </c:pt>
                <c:pt idx="430">
                  <c:v>854.76999999970701</c:v>
                </c:pt>
                <c:pt idx="431">
                  <c:v>854.85999999970659</c:v>
                </c:pt>
                <c:pt idx="432">
                  <c:v>854.94999999970696</c:v>
                </c:pt>
                <c:pt idx="433">
                  <c:v>855.03999999970699</c:v>
                </c:pt>
                <c:pt idx="434">
                  <c:v>855.12999999970702</c:v>
                </c:pt>
                <c:pt idx="435">
                  <c:v>855.21999999970706</c:v>
                </c:pt>
                <c:pt idx="436">
                  <c:v>855.30999999970697</c:v>
                </c:pt>
                <c:pt idx="437">
                  <c:v>855.39999999970701</c:v>
                </c:pt>
                <c:pt idx="438">
                  <c:v>855.48999999970704</c:v>
                </c:pt>
                <c:pt idx="439">
                  <c:v>855.57999999970696</c:v>
                </c:pt>
                <c:pt idx="440">
                  <c:v>855.66999999970699</c:v>
                </c:pt>
                <c:pt idx="441">
                  <c:v>855.75999999970702</c:v>
                </c:pt>
                <c:pt idx="442">
                  <c:v>855.84999999970557</c:v>
                </c:pt>
                <c:pt idx="443">
                  <c:v>855.93999999970549</c:v>
                </c:pt>
                <c:pt idx="444">
                  <c:v>856.02999999970598</c:v>
                </c:pt>
                <c:pt idx="445">
                  <c:v>856.11999999970601</c:v>
                </c:pt>
                <c:pt idx="446">
                  <c:v>856.20999999970604</c:v>
                </c:pt>
                <c:pt idx="447">
                  <c:v>856.29999999970596</c:v>
                </c:pt>
                <c:pt idx="448">
                  <c:v>856.38999999970599</c:v>
                </c:pt>
                <c:pt idx="449">
                  <c:v>856.47999999970602</c:v>
                </c:pt>
                <c:pt idx="450">
                  <c:v>856.56999999970606</c:v>
                </c:pt>
                <c:pt idx="451">
                  <c:v>856.65999999970597</c:v>
                </c:pt>
                <c:pt idx="452">
                  <c:v>856.74999999970601</c:v>
                </c:pt>
                <c:pt idx="453">
                  <c:v>856.83999999970558</c:v>
                </c:pt>
                <c:pt idx="454">
                  <c:v>856.92999999970459</c:v>
                </c:pt>
                <c:pt idx="455">
                  <c:v>857.01999999970496</c:v>
                </c:pt>
                <c:pt idx="456">
                  <c:v>857.109999999705</c:v>
                </c:pt>
                <c:pt idx="457">
                  <c:v>857.19999999970503</c:v>
                </c:pt>
                <c:pt idx="458">
                  <c:v>857.28999999970495</c:v>
                </c:pt>
                <c:pt idx="459">
                  <c:v>857.37999999970498</c:v>
                </c:pt>
                <c:pt idx="460">
                  <c:v>857.46999999970456</c:v>
                </c:pt>
                <c:pt idx="461">
                  <c:v>857.55999999970459</c:v>
                </c:pt>
                <c:pt idx="462">
                  <c:v>857.64999999970496</c:v>
                </c:pt>
                <c:pt idx="463">
                  <c:v>857.73999999970499</c:v>
                </c:pt>
                <c:pt idx="464">
                  <c:v>857.82999999970457</c:v>
                </c:pt>
                <c:pt idx="465">
                  <c:v>857.91999999970506</c:v>
                </c:pt>
                <c:pt idx="466">
                  <c:v>858.0099999997035</c:v>
                </c:pt>
                <c:pt idx="467">
                  <c:v>858.09999999970398</c:v>
                </c:pt>
                <c:pt idx="468">
                  <c:v>858.18999999970401</c:v>
                </c:pt>
                <c:pt idx="469">
                  <c:v>858.27999999970405</c:v>
                </c:pt>
                <c:pt idx="470">
                  <c:v>858.36999999970328</c:v>
                </c:pt>
                <c:pt idx="471">
                  <c:v>858.45999999970354</c:v>
                </c:pt>
                <c:pt idx="472">
                  <c:v>858.54999999970357</c:v>
                </c:pt>
                <c:pt idx="473">
                  <c:v>858.63999999970349</c:v>
                </c:pt>
                <c:pt idx="474">
                  <c:v>858.72999999970398</c:v>
                </c:pt>
                <c:pt idx="475">
                  <c:v>858.81999999970355</c:v>
                </c:pt>
                <c:pt idx="476">
                  <c:v>858.90999999970359</c:v>
                </c:pt>
                <c:pt idx="477">
                  <c:v>858.99999999970396</c:v>
                </c:pt>
                <c:pt idx="478">
                  <c:v>859.08999999970308</c:v>
                </c:pt>
                <c:pt idx="479">
                  <c:v>859.179999999703</c:v>
                </c:pt>
                <c:pt idx="480">
                  <c:v>859.26999999970303</c:v>
                </c:pt>
                <c:pt idx="481">
                  <c:v>859.3599999997025</c:v>
                </c:pt>
                <c:pt idx="482">
                  <c:v>859.44999999970287</c:v>
                </c:pt>
                <c:pt idx="483">
                  <c:v>859.5399999997029</c:v>
                </c:pt>
                <c:pt idx="484">
                  <c:v>859.62999999970305</c:v>
                </c:pt>
                <c:pt idx="485">
                  <c:v>859.71999999970308</c:v>
                </c:pt>
                <c:pt idx="486">
                  <c:v>859.80999999970288</c:v>
                </c:pt>
                <c:pt idx="487">
                  <c:v>859.89999999970303</c:v>
                </c:pt>
                <c:pt idx="488">
                  <c:v>859.98999999970295</c:v>
                </c:pt>
                <c:pt idx="489">
                  <c:v>860.07999999970309</c:v>
                </c:pt>
                <c:pt idx="490">
                  <c:v>860.1699999997029</c:v>
                </c:pt>
                <c:pt idx="491">
                  <c:v>860.25999999970202</c:v>
                </c:pt>
                <c:pt idx="492">
                  <c:v>860.34999999970159</c:v>
                </c:pt>
                <c:pt idx="493">
                  <c:v>860.43999999970197</c:v>
                </c:pt>
                <c:pt idx="494">
                  <c:v>860.529999999702</c:v>
                </c:pt>
                <c:pt idx="495">
                  <c:v>860.61999999970203</c:v>
                </c:pt>
                <c:pt idx="496">
                  <c:v>860.70999999970195</c:v>
                </c:pt>
                <c:pt idx="497">
                  <c:v>860.79999999970198</c:v>
                </c:pt>
                <c:pt idx="498">
                  <c:v>860.88999999970201</c:v>
                </c:pt>
                <c:pt idx="499">
                  <c:v>860.97999999970204</c:v>
                </c:pt>
                <c:pt idx="500">
                  <c:v>861.06999999970196</c:v>
                </c:pt>
                <c:pt idx="501">
                  <c:v>861.15999999970199</c:v>
                </c:pt>
                <c:pt idx="502">
                  <c:v>861.24999999970203</c:v>
                </c:pt>
                <c:pt idx="503">
                  <c:v>861.33999999970058</c:v>
                </c:pt>
                <c:pt idx="504">
                  <c:v>861.4299999997005</c:v>
                </c:pt>
                <c:pt idx="505">
                  <c:v>861.51999999970099</c:v>
                </c:pt>
                <c:pt idx="506">
                  <c:v>861.60999999970102</c:v>
                </c:pt>
                <c:pt idx="507">
                  <c:v>861.69999999970105</c:v>
                </c:pt>
                <c:pt idx="508">
                  <c:v>861.78999999970097</c:v>
                </c:pt>
                <c:pt idx="509">
                  <c:v>861.879999999701</c:v>
                </c:pt>
                <c:pt idx="510">
                  <c:v>861.96999999970058</c:v>
                </c:pt>
                <c:pt idx="511">
                  <c:v>862.05999999970049</c:v>
                </c:pt>
                <c:pt idx="512">
                  <c:v>862.14999999970098</c:v>
                </c:pt>
                <c:pt idx="513">
                  <c:v>862.23999999970101</c:v>
                </c:pt>
                <c:pt idx="514">
                  <c:v>862.32999999970059</c:v>
                </c:pt>
                <c:pt idx="515">
                  <c:v>862.41999999970005</c:v>
                </c:pt>
                <c:pt idx="516">
                  <c:v>862.50999999970009</c:v>
                </c:pt>
                <c:pt idx="517">
                  <c:v>862.5999999997</c:v>
                </c:pt>
                <c:pt idx="518">
                  <c:v>862.68999999970004</c:v>
                </c:pt>
                <c:pt idx="519">
                  <c:v>862.77999999969995</c:v>
                </c:pt>
                <c:pt idx="520">
                  <c:v>862.86999999969987</c:v>
                </c:pt>
                <c:pt idx="521">
                  <c:v>862.95999999970002</c:v>
                </c:pt>
                <c:pt idx="522">
                  <c:v>863.04999999970005</c:v>
                </c:pt>
                <c:pt idx="523">
                  <c:v>863.13999999970008</c:v>
                </c:pt>
                <c:pt idx="524">
                  <c:v>863.2299999997</c:v>
                </c:pt>
                <c:pt idx="525">
                  <c:v>863.31999999970003</c:v>
                </c:pt>
                <c:pt idx="526">
                  <c:v>863.40999999969995</c:v>
                </c:pt>
                <c:pt idx="527">
                  <c:v>863.49999999969896</c:v>
                </c:pt>
                <c:pt idx="528">
                  <c:v>863.58999999969899</c:v>
                </c:pt>
                <c:pt idx="529">
                  <c:v>863.67999999969902</c:v>
                </c:pt>
                <c:pt idx="530">
                  <c:v>863.76999999969905</c:v>
                </c:pt>
                <c:pt idx="531">
                  <c:v>863.85999999969897</c:v>
                </c:pt>
                <c:pt idx="532">
                  <c:v>863.949999999699</c:v>
                </c:pt>
                <c:pt idx="533">
                  <c:v>864.03999999969903</c:v>
                </c:pt>
                <c:pt idx="534">
                  <c:v>864.12999999969895</c:v>
                </c:pt>
                <c:pt idx="535">
                  <c:v>864.21999999969898</c:v>
                </c:pt>
                <c:pt idx="536">
                  <c:v>864.30999999969902</c:v>
                </c:pt>
                <c:pt idx="537">
                  <c:v>864.39999999969905</c:v>
                </c:pt>
                <c:pt idx="538">
                  <c:v>864.48999999969897</c:v>
                </c:pt>
                <c:pt idx="539">
                  <c:v>864.579999999699</c:v>
                </c:pt>
                <c:pt idx="540">
                  <c:v>864.66999999969801</c:v>
                </c:pt>
                <c:pt idx="541">
                  <c:v>864.75999999969804</c:v>
                </c:pt>
                <c:pt idx="542">
                  <c:v>864.84999999969807</c:v>
                </c:pt>
                <c:pt idx="543">
                  <c:v>864.9399999996981</c:v>
                </c:pt>
                <c:pt idx="544">
                  <c:v>865.02999999969802</c:v>
                </c:pt>
                <c:pt idx="545">
                  <c:v>865.11999999969805</c:v>
                </c:pt>
                <c:pt idx="546">
                  <c:v>865.20999999969808</c:v>
                </c:pt>
                <c:pt idx="547">
                  <c:v>865.299999999698</c:v>
                </c:pt>
                <c:pt idx="548">
                  <c:v>865.38999999969803</c:v>
                </c:pt>
                <c:pt idx="549">
                  <c:v>865.47999999969795</c:v>
                </c:pt>
                <c:pt idx="550">
                  <c:v>865.5699999996981</c:v>
                </c:pt>
                <c:pt idx="551">
                  <c:v>865.65999999969802</c:v>
                </c:pt>
                <c:pt idx="552">
                  <c:v>865.74999999969702</c:v>
                </c:pt>
                <c:pt idx="553">
                  <c:v>865.83999999969706</c:v>
                </c:pt>
                <c:pt idx="554">
                  <c:v>865.92999999969697</c:v>
                </c:pt>
                <c:pt idx="555">
                  <c:v>866.01999999969701</c:v>
                </c:pt>
                <c:pt idx="556">
                  <c:v>866.10999999969704</c:v>
                </c:pt>
                <c:pt idx="557">
                  <c:v>866.19999999969696</c:v>
                </c:pt>
                <c:pt idx="558">
                  <c:v>866.28999999969699</c:v>
                </c:pt>
                <c:pt idx="559">
                  <c:v>866.37999999969702</c:v>
                </c:pt>
                <c:pt idx="560">
                  <c:v>866.46999999969705</c:v>
                </c:pt>
                <c:pt idx="561">
                  <c:v>866.55999999969697</c:v>
                </c:pt>
                <c:pt idx="562">
                  <c:v>866.649999999697</c:v>
                </c:pt>
                <c:pt idx="563">
                  <c:v>866.73999999969703</c:v>
                </c:pt>
                <c:pt idx="564">
                  <c:v>866.82999999969604</c:v>
                </c:pt>
                <c:pt idx="565">
                  <c:v>866.91999999969596</c:v>
                </c:pt>
                <c:pt idx="566">
                  <c:v>867.00999999969599</c:v>
                </c:pt>
                <c:pt idx="567">
                  <c:v>867.09999999969602</c:v>
                </c:pt>
                <c:pt idx="568">
                  <c:v>867.18999999969662</c:v>
                </c:pt>
                <c:pt idx="569">
                  <c:v>867.27999999969597</c:v>
                </c:pt>
                <c:pt idx="570">
                  <c:v>867.36999999969601</c:v>
                </c:pt>
                <c:pt idx="571">
                  <c:v>867.45999999969604</c:v>
                </c:pt>
                <c:pt idx="572">
                  <c:v>867.54999999969596</c:v>
                </c:pt>
                <c:pt idx="573">
                  <c:v>867.63999999969599</c:v>
                </c:pt>
                <c:pt idx="574">
                  <c:v>867.72999999969602</c:v>
                </c:pt>
                <c:pt idx="575">
                  <c:v>867.81999999969605</c:v>
                </c:pt>
                <c:pt idx="576">
                  <c:v>867.90999999969495</c:v>
                </c:pt>
                <c:pt idx="577">
                  <c:v>867.99999999969498</c:v>
                </c:pt>
                <c:pt idx="578">
                  <c:v>868.08999999969501</c:v>
                </c:pt>
                <c:pt idx="579">
                  <c:v>868.17999999969504</c:v>
                </c:pt>
                <c:pt idx="580">
                  <c:v>868.26999999969496</c:v>
                </c:pt>
                <c:pt idx="581">
                  <c:v>868.35999999969499</c:v>
                </c:pt>
                <c:pt idx="582">
                  <c:v>868.44999999969502</c:v>
                </c:pt>
                <c:pt idx="583">
                  <c:v>868.53999999969506</c:v>
                </c:pt>
                <c:pt idx="584">
                  <c:v>868.62999999969497</c:v>
                </c:pt>
                <c:pt idx="585">
                  <c:v>868.71999999969501</c:v>
                </c:pt>
                <c:pt idx="586">
                  <c:v>868.80999999969504</c:v>
                </c:pt>
                <c:pt idx="587">
                  <c:v>868.89999999969496</c:v>
                </c:pt>
                <c:pt idx="588">
                  <c:v>868.98999999969396</c:v>
                </c:pt>
                <c:pt idx="589">
                  <c:v>869.079999999694</c:v>
                </c:pt>
                <c:pt idx="590">
                  <c:v>869.16999999969403</c:v>
                </c:pt>
                <c:pt idx="591">
                  <c:v>869.25999999969395</c:v>
                </c:pt>
                <c:pt idx="592">
                  <c:v>869.34999999969398</c:v>
                </c:pt>
                <c:pt idx="593">
                  <c:v>869.43999999969401</c:v>
                </c:pt>
                <c:pt idx="594">
                  <c:v>869.52999999969404</c:v>
                </c:pt>
                <c:pt idx="595">
                  <c:v>869.61999999969396</c:v>
                </c:pt>
                <c:pt idx="596">
                  <c:v>869.70999999969399</c:v>
                </c:pt>
                <c:pt idx="597">
                  <c:v>869.79999999969402</c:v>
                </c:pt>
                <c:pt idx="598">
                  <c:v>869.88999999969406</c:v>
                </c:pt>
                <c:pt idx="599">
                  <c:v>869.97999999969397</c:v>
                </c:pt>
                <c:pt idx="600">
                  <c:v>870.06999999969401</c:v>
                </c:pt>
                <c:pt idx="601">
                  <c:v>870.15999999969301</c:v>
                </c:pt>
                <c:pt idx="602">
                  <c:v>870.24999999969305</c:v>
                </c:pt>
                <c:pt idx="603">
                  <c:v>870.33999999969308</c:v>
                </c:pt>
                <c:pt idx="604">
                  <c:v>870.429999999693</c:v>
                </c:pt>
                <c:pt idx="605">
                  <c:v>870.51999999969303</c:v>
                </c:pt>
                <c:pt idx="606">
                  <c:v>870.60999999969295</c:v>
                </c:pt>
                <c:pt idx="607">
                  <c:v>870.69999999969355</c:v>
                </c:pt>
                <c:pt idx="608">
                  <c:v>870.78999999969301</c:v>
                </c:pt>
                <c:pt idx="609">
                  <c:v>870.87999999969304</c:v>
                </c:pt>
                <c:pt idx="610">
                  <c:v>870.96999999969307</c:v>
                </c:pt>
                <c:pt idx="611">
                  <c:v>871.0599999996931</c:v>
                </c:pt>
                <c:pt idx="612">
                  <c:v>871.14999999969302</c:v>
                </c:pt>
                <c:pt idx="613">
                  <c:v>871.23999999969203</c:v>
                </c:pt>
                <c:pt idx="614">
                  <c:v>871.32999999969195</c:v>
                </c:pt>
                <c:pt idx="615">
                  <c:v>871.41999999969198</c:v>
                </c:pt>
                <c:pt idx="616">
                  <c:v>871.50999999969201</c:v>
                </c:pt>
                <c:pt idx="617">
                  <c:v>871.59999999969205</c:v>
                </c:pt>
                <c:pt idx="618">
                  <c:v>871.68999999969196</c:v>
                </c:pt>
                <c:pt idx="619">
                  <c:v>871.779999999692</c:v>
                </c:pt>
                <c:pt idx="620">
                  <c:v>871.86999999969203</c:v>
                </c:pt>
                <c:pt idx="621">
                  <c:v>871.95999999969195</c:v>
                </c:pt>
                <c:pt idx="622">
                  <c:v>872.04999999969198</c:v>
                </c:pt>
                <c:pt idx="623">
                  <c:v>872.13999999969201</c:v>
                </c:pt>
                <c:pt idx="624">
                  <c:v>872.22999999969204</c:v>
                </c:pt>
                <c:pt idx="625">
                  <c:v>872.31999999969105</c:v>
                </c:pt>
                <c:pt idx="626">
                  <c:v>872.40999999969097</c:v>
                </c:pt>
                <c:pt idx="627">
                  <c:v>872.499999999691</c:v>
                </c:pt>
                <c:pt idx="628">
                  <c:v>872.58999999969103</c:v>
                </c:pt>
                <c:pt idx="629">
                  <c:v>872.67999999969095</c:v>
                </c:pt>
                <c:pt idx="630">
                  <c:v>872.76999999969098</c:v>
                </c:pt>
                <c:pt idx="631">
                  <c:v>872.85999999969101</c:v>
                </c:pt>
                <c:pt idx="632">
                  <c:v>872.94999999969104</c:v>
                </c:pt>
                <c:pt idx="633">
                  <c:v>873.03999999969096</c:v>
                </c:pt>
                <c:pt idx="634">
                  <c:v>873.12999999969099</c:v>
                </c:pt>
                <c:pt idx="635">
                  <c:v>873.21999999969103</c:v>
                </c:pt>
                <c:pt idx="636">
                  <c:v>873.30999999969094</c:v>
                </c:pt>
                <c:pt idx="637">
                  <c:v>873.39999999968995</c:v>
                </c:pt>
                <c:pt idx="638">
                  <c:v>873.48999999968999</c:v>
                </c:pt>
                <c:pt idx="639">
                  <c:v>873.57999999969002</c:v>
                </c:pt>
                <c:pt idx="640">
                  <c:v>873.66999999969005</c:v>
                </c:pt>
                <c:pt idx="641">
                  <c:v>873.75999999968997</c:v>
                </c:pt>
                <c:pt idx="642">
                  <c:v>873.84999999969</c:v>
                </c:pt>
                <c:pt idx="643">
                  <c:v>873.93999999969003</c:v>
                </c:pt>
                <c:pt idx="644">
                  <c:v>874.02999999968995</c:v>
                </c:pt>
                <c:pt idx="645">
                  <c:v>874.11999999968998</c:v>
                </c:pt>
                <c:pt idx="646">
                  <c:v>874.20999999969001</c:v>
                </c:pt>
                <c:pt idx="647">
                  <c:v>874.29999999969004</c:v>
                </c:pt>
                <c:pt idx="648">
                  <c:v>874.38999999968996</c:v>
                </c:pt>
                <c:pt idx="649">
                  <c:v>874.47999999968897</c:v>
                </c:pt>
                <c:pt idx="650">
                  <c:v>874.569999999689</c:v>
                </c:pt>
                <c:pt idx="651">
                  <c:v>874.65999999968903</c:v>
                </c:pt>
                <c:pt idx="652">
                  <c:v>874.74999999968895</c:v>
                </c:pt>
                <c:pt idx="653">
                  <c:v>874.83999999968898</c:v>
                </c:pt>
                <c:pt idx="654">
                  <c:v>874.92999999968902</c:v>
                </c:pt>
                <c:pt idx="655">
                  <c:v>875.01999999968905</c:v>
                </c:pt>
                <c:pt idx="656">
                  <c:v>875.10999999968897</c:v>
                </c:pt>
                <c:pt idx="657">
                  <c:v>875.199999999689</c:v>
                </c:pt>
                <c:pt idx="658">
                  <c:v>875.28999999968903</c:v>
                </c:pt>
                <c:pt idx="659">
                  <c:v>875.37999999968895</c:v>
                </c:pt>
                <c:pt idx="660">
                  <c:v>875.46999999968898</c:v>
                </c:pt>
                <c:pt idx="661">
                  <c:v>875.55999999968901</c:v>
                </c:pt>
                <c:pt idx="662">
                  <c:v>875.64999999968802</c:v>
                </c:pt>
                <c:pt idx="663">
                  <c:v>875.73999999968805</c:v>
                </c:pt>
                <c:pt idx="664">
                  <c:v>875.82999999968808</c:v>
                </c:pt>
                <c:pt idx="665">
                  <c:v>875.919999999688</c:v>
                </c:pt>
                <c:pt idx="666">
                  <c:v>876.00999999968803</c:v>
                </c:pt>
                <c:pt idx="667">
                  <c:v>876.09999999968795</c:v>
                </c:pt>
                <c:pt idx="668">
                  <c:v>876.18999999968855</c:v>
                </c:pt>
                <c:pt idx="669">
                  <c:v>876.27999999968802</c:v>
                </c:pt>
                <c:pt idx="670">
                  <c:v>876.36999999976342</c:v>
                </c:pt>
                <c:pt idx="671">
                  <c:v>876.45999999976357</c:v>
                </c:pt>
                <c:pt idx="672">
                  <c:v>876.5499999997636</c:v>
                </c:pt>
                <c:pt idx="673">
                  <c:v>876.63999999976397</c:v>
                </c:pt>
                <c:pt idx="674">
                  <c:v>876.729999999764</c:v>
                </c:pt>
                <c:pt idx="675">
                  <c:v>876.81999999976358</c:v>
                </c:pt>
                <c:pt idx="676">
                  <c:v>876.90999999976498</c:v>
                </c:pt>
                <c:pt idx="677">
                  <c:v>876.99999999976501</c:v>
                </c:pt>
                <c:pt idx="678">
                  <c:v>877.08999999976504</c:v>
                </c:pt>
                <c:pt idx="679">
                  <c:v>877.17999999976496</c:v>
                </c:pt>
                <c:pt idx="680">
                  <c:v>877.26999999976499</c:v>
                </c:pt>
                <c:pt idx="681">
                  <c:v>877.35999999976457</c:v>
                </c:pt>
                <c:pt idx="682">
                  <c:v>877.4499999997646</c:v>
                </c:pt>
                <c:pt idx="683">
                  <c:v>877.53999999976497</c:v>
                </c:pt>
                <c:pt idx="684">
                  <c:v>877.629999999765</c:v>
                </c:pt>
                <c:pt idx="685">
                  <c:v>877.71999999976504</c:v>
                </c:pt>
                <c:pt idx="686">
                  <c:v>877.8099999997645</c:v>
                </c:pt>
                <c:pt idx="687">
                  <c:v>877.89999999976499</c:v>
                </c:pt>
                <c:pt idx="688">
                  <c:v>877.98999999976502</c:v>
                </c:pt>
                <c:pt idx="689">
                  <c:v>878.07999999976505</c:v>
                </c:pt>
                <c:pt idx="690">
                  <c:v>878.16999999976497</c:v>
                </c:pt>
                <c:pt idx="691">
                  <c:v>878.259999999765</c:v>
                </c:pt>
                <c:pt idx="692">
                  <c:v>878.34999999976458</c:v>
                </c:pt>
                <c:pt idx="693">
                  <c:v>878.4399999997645</c:v>
                </c:pt>
                <c:pt idx="694">
                  <c:v>878.52999999976498</c:v>
                </c:pt>
                <c:pt idx="695">
                  <c:v>878.61999999976501</c:v>
                </c:pt>
                <c:pt idx="696">
                  <c:v>878.70999999976505</c:v>
                </c:pt>
                <c:pt idx="697">
                  <c:v>878.79999999976496</c:v>
                </c:pt>
                <c:pt idx="698">
                  <c:v>878.889999999765</c:v>
                </c:pt>
                <c:pt idx="699">
                  <c:v>878.97999999976503</c:v>
                </c:pt>
                <c:pt idx="700">
                  <c:v>879.06999999976449</c:v>
                </c:pt>
                <c:pt idx="701">
                  <c:v>879.15999999976498</c:v>
                </c:pt>
                <c:pt idx="702">
                  <c:v>879.24999999976501</c:v>
                </c:pt>
                <c:pt idx="703">
                  <c:v>879.33999999976459</c:v>
                </c:pt>
                <c:pt idx="704">
                  <c:v>879.42999999976496</c:v>
                </c:pt>
                <c:pt idx="705">
                  <c:v>879.51999999976499</c:v>
                </c:pt>
                <c:pt idx="706">
                  <c:v>879.60999999976502</c:v>
                </c:pt>
                <c:pt idx="707">
                  <c:v>879.69999999976596</c:v>
                </c:pt>
                <c:pt idx="708">
                  <c:v>879.789999999766</c:v>
                </c:pt>
                <c:pt idx="709">
                  <c:v>879.87999999976603</c:v>
                </c:pt>
                <c:pt idx="710">
                  <c:v>879.96999999976549</c:v>
                </c:pt>
                <c:pt idx="711">
                  <c:v>880.05999999976598</c:v>
                </c:pt>
                <c:pt idx="712">
                  <c:v>880.14999999976601</c:v>
                </c:pt>
                <c:pt idx="713">
                  <c:v>880.23999999976604</c:v>
                </c:pt>
                <c:pt idx="714">
                  <c:v>880.32999999976596</c:v>
                </c:pt>
                <c:pt idx="715">
                  <c:v>880.41999999976599</c:v>
                </c:pt>
                <c:pt idx="716">
                  <c:v>880.50999999976602</c:v>
                </c:pt>
                <c:pt idx="717">
                  <c:v>880.59999999976606</c:v>
                </c:pt>
                <c:pt idx="718">
                  <c:v>880.68999999976597</c:v>
                </c:pt>
                <c:pt idx="719">
                  <c:v>880.77999999976601</c:v>
                </c:pt>
                <c:pt idx="720">
                  <c:v>880.86999999976558</c:v>
                </c:pt>
                <c:pt idx="721">
                  <c:v>880.95999999976596</c:v>
                </c:pt>
                <c:pt idx="722">
                  <c:v>881.04999999976599</c:v>
                </c:pt>
                <c:pt idx="723">
                  <c:v>881.13999999976602</c:v>
                </c:pt>
                <c:pt idx="724">
                  <c:v>881.22999999976605</c:v>
                </c:pt>
                <c:pt idx="725">
                  <c:v>881.31999999976597</c:v>
                </c:pt>
                <c:pt idx="726">
                  <c:v>881.409999999766</c:v>
                </c:pt>
                <c:pt idx="727">
                  <c:v>881.49999999976603</c:v>
                </c:pt>
                <c:pt idx="728">
                  <c:v>881.58999999976595</c:v>
                </c:pt>
                <c:pt idx="729">
                  <c:v>881.67999999976598</c:v>
                </c:pt>
                <c:pt idx="730">
                  <c:v>881.76999999976601</c:v>
                </c:pt>
                <c:pt idx="731">
                  <c:v>881.85999999976559</c:v>
                </c:pt>
                <c:pt idx="732">
                  <c:v>881.94999999976596</c:v>
                </c:pt>
                <c:pt idx="733">
                  <c:v>882.039999999766</c:v>
                </c:pt>
                <c:pt idx="734">
                  <c:v>882.12999999976603</c:v>
                </c:pt>
                <c:pt idx="735">
                  <c:v>882.21999999976595</c:v>
                </c:pt>
                <c:pt idx="736">
                  <c:v>882.30999999976598</c:v>
                </c:pt>
                <c:pt idx="737">
                  <c:v>882.39999999976601</c:v>
                </c:pt>
                <c:pt idx="738">
                  <c:v>882.48999999976604</c:v>
                </c:pt>
                <c:pt idx="739">
                  <c:v>882.57999999976698</c:v>
                </c:pt>
                <c:pt idx="740">
                  <c:v>882.66999999976701</c:v>
                </c:pt>
                <c:pt idx="741">
                  <c:v>882.75999999976705</c:v>
                </c:pt>
                <c:pt idx="742">
                  <c:v>882.84999999976696</c:v>
                </c:pt>
                <c:pt idx="743">
                  <c:v>882.939999999767</c:v>
                </c:pt>
                <c:pt idx="744">
                  <c:v>883.02999999976703</c:v>
                </c:pt>
                <c:pt idx="745">
                  <c:v>883.11999999976695</c:v>
                </c:pt>
                <c:pt idx="746">
                  <c:v>883.20999999976698</c:v>
                </c:pt>
                <c:pt idx="747">
                  <c:v>883.29999999976701</c:v>
                </c:pt>
                <c:pt idx="748">
                  <c:v>883.38999999976704</c:v>
                </c:pt>
                <c:pt idx="749">
                  <c:v>883.47999999976696</c:v>
                </c:pt>
                <c:pt idx="750">
                  <c:v>883.56999999976699</c:v>
                </c:pt>
                <c:pt idx="751">
                  <c:v>883.65999999976702</c:v>
                </c:pt>
                <c:pt idx="752">
                  <c:v>883.74999999976706</c:v>
                </c:pt>
                <c:pt idx="753">
                  <c:v>883.83999999976697</c:v>
                </c:pt>
                <c:pt idx="754">
                  <c:v>883.92999999976701</c:v>
                </c:pt>
                <c:pt idx="755">
                  <c:v>884.01999999976704</c:v>
                </c:pt>
                <c:pt idx="756">
                  <c:v>884.10999999976696</c:v>
                </c:pt>
                <c:pt idx="757">
                  <c:v>884.19999999976699</c:v>
                </c:pt>
                <c:pt idx="758">
                  <c:v>884.28999999976702</c:v>
                </c:pt>
                <c:pt idx="759">
                  <c:v>884.37999999976705</c:v>
                </c:pt>
                <c:pt idx="760">
                  <c:v>884.46999999976697</c:v>
                </c:pt>
                <c:pt idx="761">
                  <c:v>884.559999999767</c:v>
                </c:pt>
                <c:pt idx="762">
                  <c:v>884.64999999976703</c:v>
                </c:pt>
                <c:pt idx="763">
                  <c:v>884.73999999976695</c:v>
                </c:pt>
                <c:pt idx="764">
                  <c:v>884.82999999976698</c:v>
                </c:pt>
                <c:pt idx="765">
                  <c:v>884.91999999976701</c:v>
                </c:pt>
                <c:pt idx="766">
                  <c:v>885.00999999976705</c:v>
                </c:pt>
                <c:pt idx="767">
                  <c:v>885.09999999976696</c:v>
                </c:pt>
                <c:pt idx="768">
                  <c:v>885.189999999767</c:v>
                </c:pt>
                <c:pt idx="769">
                  <c:v>885.27999999976703</c:v>
                </c:pt>
                <c:pt idx="770">
                  <c:v>885.36999999976786</c:v>
                </c:pt>
                <c:pt idx="771">
                  <c:v>885.45999999976789</c:v>
                </c:pt>
                <c:pt idx="772">
                  <c:v>885.54999999976803</c:v>
                </c:pt>
                <c:pt idx="773">
                  <c:v>885.63999999976795</c:v>
                </c:pt>
                <c:pt idx="774">
                  <c:v>885.7299999997681</c:v>
                </c:pt>
                <c:pt idx="775">
                  <c:v>885.81999999976802</c:v>
                </c:pt>
                <c:pt idx="776">
                  <c:v>885.90999999976805</c:v>
                </c:pt>
                <c:pt idx="777">
                  <c:v>885.99999999976808</c:v>
                </c:pt>
                <c:pt idx="778">
                  <c:v>886.089999999768</c:v>
                </c:pt>
                <c:pt idx="779">
                  <c:v>886.17999999976803</c:v>
                </c:pt>
                <c:pt idx="780">
                  <c:v>886.26999999976795</c:v>
                </c:pt>
                <c:pt idx="781">
                  <c:v>886.35999999976787</c:v>
                </c:pt>
                <c:pt idx="782">
                  <c:v>886.4499999997679</c:v>
                </c:pt>
                <c:pt idx="783">
                  <c:v>886.53999999976804</c:v>
                </c:pt>
                <c:pt idx="784">
                  <c:v>886.62999999976807</c:v>
                </c:pt>
                <c:pt idx="785">
                  <c:v>886.71999999976811</c:v>
                </c:pt>
                <c:pt idx="786">
                  <c:v>886.80999999976802</c:v>
                </c:pt>
                <c:pt idx="787">
                  <c:v>886.89999999976806</c:v>
                </c:pt>
                <c:pt idx="788">
                  <c:v>886.98999999976809</c:v>
                </c:pt>
                <c:pt idx="789">
                  <c:v>887.07999999976801</c:v>
                </c:pt>
                <c:pt idx="790">
                  <c:v>887.16999999976804</c:v>
                </c:pt>
                <c:pt idx="791">
                  <c:v>887.25999999976807</c:v>
                </c:pt>
                <c:pt idx="792">
                  <c:v>887.34999999976787</c:v>
                </c:pt>
                <c:pt idx="793">
                  <c:v>887.43999999976802</c:v>
                </c:pt>
                <c:pt idx="794">
                  <c:v>887.52999999976805</c:v>
                </c:pt>
                <c:pt idx="795">
                  <c:v>887.61999999976808</c:v>
                </c:pt>
                <c:pt idx="796">
                  <c:v>887.709999999768</c:v>
                </c:pt>
                <c:pt idx="797">
                  <c:v>887.79999999976803</c:v>
                </c:pt>
                <c:pt idx="798">
                  <c:v>887.88999999976795</c:v>
                </c:pt>
                <c:pt idx="799">
                  <c:v>887.9799999997681</c:v>
                </c:pt>
                <c:pt idx="800">
                  <c:v>888.06999999976802</c:v>
                </c:pt>
                <c:pt idx="801">
                  <c:v>888.15999999976896</c:v>
                </c:pt>
                <c:pt idx="802">
                  <c:v>888.24999999976899</c:v>
                </c:pt>
                <c:pt idx="803">
                  <c:v>888.33999999976857</c:v>
                </c:pt>
                <c:pt idx="804">
                  <c:v>888.4299999997686</c:v>
                </c:pt>
                <c:pt idx="805">
                  <c:v>888.51999999976897</c:v>
                </c:pt>
                <c:pt idx="806">
                  <c:v>888.609999999769</c:v>
                </c:pt>
                <c:pt idx="807">
                  <c:v>888.69999999976903</c:v>
                </c:pt>
                <c:pt idx="808">
                  <c:v>888.78999999976895</c:v>
                </c:pt>
                <c:pt idx="809">
                  <c:v>888.87999999976898</c:v>
                </c:pt>
                <c:pt idx="810">
                  <c:v>888.96999999976856</c:v>
                </c:pt>
                <c:pt idx="811">
                  <c:v>889.05999999976859</c:v>
                </c:pt>
                <c:pt idx="812">
                  <c:v>889.14999999976897</c:v>
                </c:pt>
                <c:pt idx="813">
                  <c:v>889.239999999769</c:v>
                </c:pt>
                <c:pt idx="814">
                  <c:v>889.32999999976857</c:v>
                </c:pt>
                <c:pt idx="815">
                  <c:v>889.41999999976849</c:v>
                </c:pt>
                <c:pt idx="816">
                  <c:v>889.50999999976898</c:v>
                </c:pt>
                <c:pt idx="817">
                  <c:v>889.59999999976901</c:v>
                </c:pt>
                <c:pt idx="818">
                  <c:v>889.68999999976904</c:v>
                </c:pt>
                <c:pt idx="819">
                  <c:v>889.77999999976896</c:v>
                </c:pt>
                <c:pt idx="820">
                  <c:v>889.86999999976854</c:v>
                </c:pt>
                <c:pt idx="821">
                  <c:v>889.95999999976857</c:v>
                </c:pt>
                <c:pt idx="822">
                  <c:v>890.04999999976906</c:v>
                </c:pt>
                <c:pt idx="823">
                  <c:v>890.13999999976897</c:v>
                </c:pt>
                <c:pt idx="824">
                  <c:v>890.22999999976901</c:v>
                </c:pt>
                <c:pt idx="825">
                  <c:v>890.31999999976858</c:v>
                </c:pt>
                <c:pt idx="826">
                  <c:v>890.40999999976896</c:v>
                </c:pt>
                <c:pt idx="827">
                  <c:v>890.49999999976899</c:v>
                </c:pt>
                <c:pt idx="828">
                  <c:v>890.58999999976902</c:v>
                </c:pt>
                <c:pt idx="829">
                  <c:v>890.67999999976905</c:v>
                </c:pt>
                <c:pt idx="830">
                  <c:v>890.76999999976897</c:v>
                </c:pt>
                <c:pt idx="831">
                  <c:v>890.85999999976855</c:v>
                </c:pt>
                <c:pt idx="832">
                  <c:v>890.94999999976858</c:v>
                </c:pt>
                <c:pt idx="833">
                  <c:v>891.03999999976998</c:v>
                </c:pt>
                <c:pt idx="834">
                  <c:v>891.12999999977001</c:v>
                </c:pt>
                <c:pt idx="835">
                  <c:v>891.21999999977004</c:v>
                </c:pt>
                <c:pt idx="836">
                  <c:v>891.30999999976996</c:v>
                </c:pt>
                <c:pt idx="837">
                  <c:v>891.39999999976999</c:v>
                </c:pt>
                <c:pt idx="838">
                  <c:v>891.48999999977002</c:v>
                </c:pt>
                <c:pt idx="839">
                  <c:v>891.57999999977005</c:v>
                </c:pt>
                <c:pt idx="840">
                  <c:v>891.66999999976997</c:v>
                </c:pt>
                <c:pt idx="841">
                  <c:v>891.75999999977</c:v>
                </c:pt>
                <c:pt idx="842">
                  <c:v>891.84999999976958</c:v>
                </c:pt>
                <c:pt idx="843">
                  <c:v>891.9399999997695</c:v>
                </c:pt>
                <c:pt idx="844">
                  <c:v>892.02999999976998</c:v>
                </c:pt>
                <c:pt idx="845">
                  <c:v>892.11999999977002</c:v>
                </c:pt>
                <c:pt idx="846">
                  <c:v>892.20999999977005</c:v>
                </c:pt>
                <c:pt idx="847">
                  <c:v>892.29999999976997</c:v>
                </c:pt>
                <c:pt idx="848">
                  <c:v>892.38999999977</c:v>
                </c:pt>
                <c:pt idx="849">
                  <c:v>892.47999999977003</c:v>
                </c:pt>
                <c:pt idx="850">
                  <c:v>892.56999999976949</c:v>
                </c:pt>
                <c:pt idx="851">
                  <c:v>892.65999999976998</c:v>
                </c:pt>
                <c:pt idx="852">
                  <c:v>892.74999999977001</c:v>
                </c:pt>
                <c:pt idx="853">
                  <c:v>892.83999999976959</c:v>
                </c:pt>
                <c:pt idx="854">
                  <c:v>892.92999999976996</c:v>
                </c:pt>
                <c:pt idx="855">
                  <c:v>893.01999999976999</c:v>
                </c:pt>
                <c:pt idx="856">
                  <c:v>893.10999999977003</c:v>
                </c:pt>
                <c:pt idx="857">
                  <c:v>893.19999999976994</c:v>
                </c:pt>
                <c:pt idx="858">
                  <c:v>893.28999999976998</c:v>
                </c:pt>
                <c:pt idx="859">
                  <c:v>893.37999999977001</c:v>
                </c:pt>
                <c:pt idx="860">
                  <c:v>893.46999999976958</c:v>
                </c:pt>
                <c:pt idx="861">
                  <c:v>893.55999999976996</c:v>
                </c:pt>
                <c:pt idx="862">
                  <c:v>893.64999999976999</c:v>
                </c:pt>
                <c:pt idx="863">
                  <c:v>893.73999999977002</c:v>
                </c:pt>
                <c:pt idx="864">
                  <c:v>893.82999999977096</c:v>
                </c:pt>
                <c:pt idx="865">
                  <c:v>893.91999999977099</c:v>
                </c:pt>
                <c:pt idx="866">
                  <c:v>894.00999999977103</c:v>
                </c:pt>
                <c:pt idx="867">
                  <c:v>894.09999999977094</c:v>
                </c:pt>
                <c:pt idx="868">
                  <c:v>894.18999999977098</c:v>
                </c:pt>
                <c:pt idx="869">
                  <c:v>894.27999999977101</c:v>
                </c:pt>
                <c:pt idx="870">
                  <c:v>894.36999999977058</c:v>
                </c:pt>
                <c:pt idx="871">
                  <c:v>894.45999999977096</c:v>
                </c:pt>
                <c:pt idx="872">
                  <c:v>894.54999999977099</c:v>
                </c:pt>
                <c:pt idx="873">
                  <c:v>894.63999999977102</c:v>
                </c:pt>
                <c:pt idx="874">
                  <c:v>894.72999999977105</c:v>
                </c:pt>
                <c:pt idx="875">
                  <c:v>894.81999999977097</c:v>
                </c:pt>
                <c:pt idx="876">
                  <c:v>894.909999999771</c:v>
                </c:pt>
                <c:pt idx="877">
                  <c:v>894.99999999977103</c:v>
                </c:pt>
                <c:pt idx="878">
                  <c:v>895.08999999977095</c:v>
                </c:pt>
                <c:pt idx="879">
                  <c:v>895.17999999977098</c:v>
                </c:pt>
                <c:pt idx="880">
                  <c:v>895.26999999977102</c:v>
                </c:pt>
                <c:pt idx="881">
                  <c:v>895.35999999977059</c:v>
                </c:pt>
                <c:pt idx="882">
                  <c:v>895.44999999977097</c:v>
                </c:pt>
                <c:pt idx="883">
                  <c:v>895.539999999771</c:v>
                </c:pt>
                <c:pt idx="884">
                  <c:v>895.62999999977103</c:v>
                </c:pt>
                <c:pt idx="885">
                  <c:v>895.71999999977095</c:v>
                </c:pt>
                <c:pt idx="886">
                  <c:v>895.80999999977098</c:v>
                </c:pt>
                <c:pt idx="887">
                  <c:v>895.89999999977101</c:v>
                </c:pt>
                <c:pt idx="888">
                  <c:v>895.98999999977104</c:v>
                </c:pt>
                <c:pt idx="889">
                  <c:v>896.07999999977096</c:v>
                </c:pt>
                <c:pt idx="890">
                  <c:v>896.16999999977099</c:v>
                </c:pt>
                <c:pt idx="891">
                  <c:v>896.25999999977103</c:v>
                </c:pt>
                <c:pt idx="892">
                  <c:v>896.34999999977049</c:v>
                </c:pt>
                <c:pt idx="893">
                  <c:v>896.43999999977098</c:v>
                </c:pt>
                <c:pt idx="894">
                  <c:v>896.52999999977101</c:v>
                </c:pt>
                <c:pt idx="895">
                  <c:v>896.61999999977104</c:v>
                </c:pt>
                <c:pt idx="896">
                  <c:v>896.70999999977198</c:v>
                </c:pt>
                <c:pt idx="897">
                  <c:v>896.79999999977201</c:v>
                </c:pt>
                <c:pt idx="898">
                  <c:v>896.88999999977204</c:v>
                </c:pt>
                <c:pt idx="899">
                  <c:v>896.97999999977196</c:v>
                </c:pt>
                <c:pt idx="900">
                  <c:v>897.06999999977199</c:v>
                </c:pt>
                <c:pt idx="901">
                  <c:v>897.15999999977203</c:v>
                </c:pt>
                <c:pt idx="902">
                  <c:v>897.24999999977194</c:v>
                </c:pt>
                <c:pt idx="903">
                  <c:v>897.33999999977198</c:v>
                </c:pt>
                <c:pt idx="904">
                  <c:v>897.42999999977201</c:v>
                </c:pt>
                <c:pt idx="905">
                  <c:v>897.51999999977204</c:v>
                </c:pt>
                <c:pt idx="906">
                  <c:v>897.60999999977196</c:v>
                </c:pt>
                <c:pt idx="907">
                  <c:v>897.69999999977199</c:v>
                </c:pt>
                <c:pt idx="908">
                  <c:v>897.78999999977202</c:v>
                </c:pt>
                <c:pt idx="909">
                  <c:v>897.87999999977205</c:v>
                </c:pt>
                <c:pt idx="910">
                  <c:v>897.96999999977197</c:v>
                </c:pt>
                <c:pt idx="911">
                  <c:v>898.059999999772</c:v>
                </c:pt>
                <c:pt idx="912">
                  <c:v>898.14999999977204</c:v>
                </c:pt>
                <c:pt idx="913">
                  <c:v>898.23999999977195</c:v>
                </c:pt>
                <c:pt idx="914">
                  <c:v>898.32999999977199</c:v>
                </c:pt>
                <c:pt idx="915">
                  <c:v>898.41999999977202</c:v>
                </c:pt>
                <c:pt idx="916">
                  <c:v>898.50999999977205</c:v>
                </c:pt>
                <c:pt idx="917">
                  <c:v>898.59999999977197</c:v>
                </c:pt>
                <c:pt idx="918">
                  <c:v>898.689999999772</c:v>
                </c:pt>
                <c:pt idx="919">
                  <c:v>898.77999999977203</c:v>
                </c:pt>
                <c:pt idx="920">
                  <c:v>898.86999999977149</c:v>
                </c:pt>
                <c:pt idx="921">
                  <c:v>898.95999999977198</c:v>
                </c:pt>
                <c:pt idx="922">
                  <c:v>899.04999999977201</c:v>
                </c:pt>
                <c:pt idx="923">
                  <c:v>899.13999999977204</c:v>
                </c:pt>
                <c:pt idx="924">
                  <c:v>899.22999999977196</c:v>
                </c:pt>
                <c:pt idx="925">
                  <c:v>899.31999999977199</c:v>
                </c:pt>
                <c:pt idx="926">
                  <c:v>899.40999999977203</c:v>
                </c:pt>
                <c:pt idx="927">
                  <c:v>899.49999999977308</c:v>
                </c:pt>
                <c:pt idx="928">
                  <c:v>899.589999999773</c:v>
                </c:pt>
                <c:pt idx="929">
                  <c:v>899.67999999977303</c:v>
                </c:pt>
                <c:pt idx="930">
                  <c:v>899.76999999977295</c:v>
                </c:pt>
                <c:pt idx="931">
                  <c:v>899.85999999977287</c:v>
                </c:pt>
                <c:pt idx="932">
                  <c:v>899.9499999997729</c:v>
                </c:pt>
                <c:pt idx="933">
                  <c:v>900.03999999977304</c:v>
                </c:pt>
                <c:pt idx="934">
                  <c:v>900.12999999977308</c:v>
                </c:pt>
                <c:pt idx="935">
                  <c:v>900.21999999977311</c:v>
                </c:pt>
                <c:pt idx="936">
                  <c:v>900.30999999977303</c:v>
                </c:pt>
                <c:pt idx="937">
                  <c:v>900.39999999977294</c:v>
                </c:pt>
                <c:pt idx="938">
                  <c:v>900.48999999977309</c:v>
                </c:pt>
                <c:pt idx="939">
                  <c:v>900.57999999977301</c:v>
                </c:pt>
                <c:pt idx="940">
                  <c:v>900.66999999977304</c:v>
                </c:pt>
                <c:pt idx="941">
                  <c:v>900.75999999977307</c:v>
                </c:pt>
                <c:pt idx="942">
                  <c:v>900.84999999977288</c:v>
                </c:pt>
                <c:pt idx="943">
                  <c:v>900.93999999977302</c:v>
                </c:pt>
                <c:pt idx="944">
                  <c:v>901.02999999977305</c:v>
                </c:pt>
                <c:pt idx="945">
                  <c:v>901.11999999977309</c:v>
                </c:pt>
                <c:pt idx="946">
                  <c:v>901.209999999773</c:v>
                </c:pt>
                <c:pt idx="947">
                  <c:v>901.29999999977304</c:v>
                </c:pt>
                <c:pt idx="948">
                  <c:v>901.38999999977295</c:v>
                </c:pt>
                <c:pt idx="949">
                  <c:v>901.4799999997731</c:v>
                </c:pt>
                <c:pt idx="950">
                  <c:v>901.56999999977302</c:v>
                </c:pt>
                <c:pt idx="951">
                  <c:v>901.65999999977305</c:v>
                </c:pt>
                <c:pt idx="952">
                  <c:v>901.74999999977308</c:v>
                </c:pt>
                <c:pt idx="953">
                  <c:v>901.83999999977289</c:v>
                </c:pt>
                <c:pt idx="954">
                  <c:v>901.92999999977303</c:v>
                </c:pt>
                <c:pt idx="955">
                  <c:v>902.01999999977295</c:v>
                </c:pt>
                <c:pt idx="956">
                  <c:v>902.10999999977309</c:v>
                </c:pt>
                <c:pt idx="957">
                  <c:v>902.19999999977301</c:v>
                </c:pt>
                <c:pt idx="958">
                  <c:v>902.28999999977304</c:v>
                </c:pt>
                <c:pt idx="959">
                  <c:v>902.37999999977399</c:v>
                </c:pt>
                <c:pt idx="960">
                  <c:v>902.46999999977356</c:v>
                </c:pt>
                <c:pt idx="961">
                  <c:v>902.55999999977359</c:v>
                </c:pt>
                <c:pt idx="962">
                  <c:v>902.64999999977397</c:v>
                </c:pt>
                <c:pt idx="963">
                  <c:v>902.739999999774</c:v>
                </c:pt>
                <c:pt idx="964">
                  <c:v>902.82999999977358</c:v>
                </c:pt>
                <c:pt idx="965">
                  <c:v>902.91999999977349</c:v>
                </c:pt>
                <c:pt idx="966">
                  <c:v>903.00999999977398</c:v>
                </c:pt>
                <c:pt idx="967">
                  <c:v>903.09999999977401</c:v>
                </c:pt>
                <c:pt idx="968">
                  <c:v>903.18999999977405</c:v>
                </c:pt>
                <c:pt idx="969">
                  <c:v>903.27999999977396</c:v>
                </c:pt>
                <c:pt idx="970">
                  <c:v>903.36999999977354</c:v>
                </c:pt>
                <c:pt idx="971">
                  <c:v>903.45999999977357</c:v>
                </c:pt>
                <c:pt idx="972">
                  <c:v>903.54999999977349</c:v>
                </c:pt>
                <c:pt idx="973">
                  <c:v>903.63999999977398</c:v>
                </c:pt>
                <c:pt idx="974">
                  <c:v>903.72999999977401</c:v>
                </c:pt>
                <c:pt idx="975">
                  <c:v>903.81999999977359</c:v>
                </c:pt>
                <c:pt idx="976">
                  <c:v>903.90999999977396</c:v>
                </c:pt>
                <c:pt idx="977">
                  <c:v>903.99999999977399</c:v>
                </c:pt>
                <c:pt idx="978">
                  <c:v>904.08999999977402</c:v>
                </c:pt>
                <c:pt idx="979">
                  <c:v>904.17999999977405</c:v>
                </c:pt>
                <c:pt idx="980">
                  <c:v>904.26999999977397</c:v>
                </c:pt>
                <c:pt idx="981">
                  <c:v>904.35999999977355</c:v>
                </c:pt>
                <c:pt idx="982">
                  <c:v>904.44999999977358</c:v>
                </c:pt>
                <c:pt idx="983">
                  <c:v>904.5399999997735</c:v>
                </c:pt>
                <c:pt idx="984">
                  <c:v>904.62999999977399</c:v>
                </c:pt>
                <c:pt idx="985">
                  <c:v>904.71999999977402</c:v>
                </c:pt>
                <c:pt idx="986">
                  <c:v>904.80999999977359</c:v>
                </c:pt>
                <c:pt idx="987">
                  <c:v>904.89999999977397</c:v>
                </c:pt>
                <c:pt idx="988">
                  <c:v>904.989999999774</c:v>
                </c:pt>
                <c:pt idx="989">
                  <c:v>905.07999999977403</c:v>
                </c:pt>
                <c:pt idx="990">
                  <c:v>905.16999999977497</c:v>
                </c:pt>
                <c:pt idx="991">
                  <c:v>905.259999999775</c:v>
                </c:pt>
                <c:pt idx="992">
                  <c:v>905.34999999977458</c:v>
                </c:pt>
                <c:pt idx="993">
                  <c:v>905.4399999997745</c:v>
                </c:pt>
                <c:pt idx="994">
                  <c:v>905.52999999977499</c:v>
                </c:pt>
                <c:pt idx="995">
                  <c:v>905.61999999977502</c:v>
                </c:pt>
                <c:pt idx="996">
                  <c:v>905.70999999977505</c:v>
                </c:pt>
                <c:pt idx="997">
                  <c:v>905.79999999977497</c:v>
                </c:pt>
                <c:pt idx="998">
                  <c:v>905.889999999775</c:v>
                </c:pt>
                <c:pt idx="999">
                  <c:v>905.97999999977503</c:v>
                </c:pt>
                <c:pt idx="1000">
                  <c:v>906.0699999997745</c:v>
                </c:pt>
                <c:pt idx="1001">
                  <c:v>906.15999999977498</c:v>
                </c:pt>
                <c:pt idx="1002">
                  <c:v>906.24999999977501</c:v>
                </c:pt>
                <c:pt idx="1003">
                  <c:v>906.33999999977459</c:v>
                </c:pt>
                <c:pt idx="1004">
                  <c:v>906.42999999977496</c:v>
                </c:pt>
                <c:pt idx="1005">
                  <c:v>906.519999999775</c:v>
                </c:pt>
                <c:pt idx="1006">
                  <c:v>906.60999999977503</c:v>
                </c:pt>
                <c:pt idx="1007">
                  <c:v>906.69999999977495</c:v>
                </c:pt>
                <c:pt idx="1008">
                  <c:v>906.78999999977498</c:v>
                </c:pt>
                <c:pt idx="1009">
                  <c:v>906.87999999977501</c:v>
                </c:pt>
                <c:pt idx="1010">
                  <c:v>906.96999999977459</c:v>
                </c:pt>
                <c:pt idx="1011">
                  <c:v>907.05999999977496</c:v>
                </c:pt>
                <c:pt idx="1012">
                  <c:v>907.14999999977499</c:v>
                </c:pt>
                <c:pt idx="1013">
                  <c:v>907.23999999977502</c:v>
                </c:pt>
                <c:pt idx="1014">
                  <c:v>907.3299999997746</c:v>
                </c:pt>
                <c:pt idx="1015">
                  <c:v>907.41999999977497</c:v>
                </c:pt>
                <c:pt idx="1016">
                  <c:v>907.509999999775</c:v>
                </c:pt>
                <c:pt idx="1017">
                  <c:v>907.59999999977504</c:v>
                </c:pt>
                <c:pt idx="1018">
                  <c:v>907.68999999977495</c:v>
                </c:pt>
                <c:pt idx="1019">
                  <c:v>907.77999999977499</c:v>
                </c:pt>
                <c:pt idx="1020">
                  <c:v>907.86999999977456</c:v>
                </c:pt>
                <c:pt idx="1021">
                  <c:v>907.95999999977596</c:v>
                </c:pt>
                <c:pt idx="1022">
                  <c:v>908.04999999977599</c:v>
                </c:pt>
                <c:pt idx="1023">
                  <c:v>908.13999999977602</c:v>
                </c:pt>
                <c:pt idx="1024">
                  <c:v>908.22999999977606</c:v>
                </c:pt>
                <c:pt idx="1025">
                  <c:v>908.31999999977597</c:v>
                </c:pt>
                <c:pt idx="1026">
                  <c:v>908.40999999977601</c:v>
                </c:pt>
                <c:pt idx="1027">
                  <c:v>908.49999999977604</c:v>
                </c:pt>
                <c:pt idx="1028">
                  <c:v>908.58999999977596</c:v>
                </c:pt>
                <c:pt idx="1029">
                  <c:v>908.67999999977599</c:v>
                </c:pt>
                <c:pt idx="1030">
                  <c:v>908.76999999977602</c:v>
                </c:pt>
                <c:pt idx="1031">
                  <c:v>908.8599999997756</c:v>
                </c:pt>
                <c:pt idx="1032">
                  <c:v>908.94999999977597</c:v>
                </c:pt>
                <c:pt idx="1033">
                  <c:v>909.039999999776</c:v>
                </c:pt>
                <c:pt idx="1034">
                  <c:v>909.12999999977603</c:v>
                </c:pt>
                <c:pt idx="1035">
                  <c:v>909.21999999977595</c:v>
                </c:pt>
                <c:pt idx="1036">
                  <c:v>909.30999999977598</c:v>
                </c:pt>
                <c:pt idx="1037">
                  <c:v>909.39999999977601</c:v>
                </c:pt>
                <c:pt idx="1038">
                  <c:v>909.48999999977605</c:v>
                </c:pt>
                <c:pt idx="1039">
                  <c:v>909.57999999977596</c:v>
                </c:pt>
                <c:pt idx="1040">
                  <c:v>909.669999999776</c:v>
                </c:pt>
                <c:pt idx="1041">
                  <c:v>909.75999999977603</c:v>
                </c:pt>
                <c:pt idx="1042">
                  <c:v>909.84999999977549</c:v>
                </c:pt>
                <c:pt idx="1043">
                  <c:v>909.93999999977598</c:v>
                </c:pt>
                <c:pt idx="1044">
                  <c:v>910.02999999977601</c:v>
                </c:pt>
                <c:pt idx="1045">
                  <c:v>910.11999999977604</c:v>
                </c:pt>
                <c:pt idx="1046">
                  <c:v>910.20999999977596</c:v>
                </c:pt>
                <c:pt idx="1047">
                  <c:v>910.29999999977599</c:v>
                </c:pt>
                <c:pt idx="1048">
                  <c:v>910.38999999977602</c:v>
                </c:pt>
                <c:pt idx="1049">
                  <c:v>910.47999999977606</c:v>
                </c:pt>
                <c:pt idx="1050">
                  <c:v>910.56999999977597</c:v>
                </c:pt>
                <c:pt idx="1051">
                  <c:v>910.65999999977601</c:v>
                </c:pt>
                <c:pt idx="1052">
                  <c:v>910.74999999977604</c:v>
                </c:pt>
                <c:pt idx="1053">
                  <c:v>910.83999999977698</c:v>
                </c:pt>
                <c:pt idx="1054">
                  <c:v>910.92999999977701</c:v>
                </c:pt>
                <c:pt idx="1055">
                  <c:v>911.01999999977704</c:v>
                </c:pt>
                <c:pt idx="1056">
                  <c:v>911.10999999977696</c:v>
                </c:pt>
                <c:pt idx="1057">
                  <c:v>911.19999999977699</c:v>
                </c:pt>
                <c:pt idx="1058">
                  <c:v>911.28999999977702</c:v>
                </c:pt>
                <c:pt idx="1059">
                  <c:v>911.37999999977706</c:v>
                </c:pt>
                <c:pt idx="1060">
                  <c:v>911.46999999977697</c:v>
                </c:pt>
                <c:pt idx="1061">
                  <c:v>911.55999999977701</c:v>
                </c:pt>
                <c:pt idx="1062">
                  <c:v>911.64999999977704</c:v>
                </c:pt>
                <c:pt idx="1063">
                  <c:v>911.73999999977696</c:v>
                </c:pt>
                <c:pt idx="1064">
                  <c:v>911.82999999977699</c:v>
                </c:pt>
                <c:pt idx="1065">
                  <c:v>911.91999999977702</c:v>
                </c:pt>
                <c:pt idx="1066">
                  <c:v>912.00999999977705</c:v>
                </c:pt>
                <c:pt idx="1067">
                  <c:v>912.09999999977697</c:v>
                </c:pt>
                <c:pt idx="1068">
                  <c:v>912.189999999777</c:v>
                </c:pt>
                <c:pt idx="1069">
                  <c:v>912.27999999977703</c:v>
                </c:pt>
                <c:pt idx="1070">
                  <c:v>912.3699999997765</c:v>
                </c:pt>
                <c:pt idx="1071">
                  <c:v>912.45999999977698</c:v>
                </c:pt>
                <c:pt idx="1072">
                  <c:v>912.54999999977701</c:v>
                </c:pt>
                <c:pt idx="1073">
                  <c:v>912.63999999977705</c:v>
                </c:pt>
                <c:pt idx="1074">
                  <c:v>912.72999999977696</c:v>
                </c:pt>
                <c:pt idx="1075">
                  <c:v>912.819999999777</c:v>
                </c:pt>
                <c:pt idx="1076">
                  <c:v>912.90999999977703</c:v>
                </c:pt>
                <c:pt idx="1077">
                  <c:v>912.99999999977695</c:v>
                </c:pt>
                <c:pt idx="1078">
                  <c:v>913.08999999977698</c:v>
                </c:pt>
                <c:pt idx="1079">
                  <c:v>913.17999999977701</c:v>
                </c:pt>
                <c:pt idx="1080">
                  <c:v>913.26999999977704</c:v>
                </c:pt>
                <c:pt idx="1081">
                  <c:v>913.35999999977696</c:v>
                </c:pt>
                <c:pt idx="1082">
                  <c:v>913.44999999977699</c:v>
                </c:pt>
                <c:pt idx="1083">
                  <c:v>913.53999999977702</c:v>
                </c:pt>
                <c:pt idx="1084">
                  <c:v>913.62999999977808</c:v>
                </c:pt>
                <c:pt idx="1085">
                  <c:v>913.719999999778</c:v>
                </c:pt>
                <c:pt idx="1086">
                  <c:v>913.80999999977803</c:v>
                </c:pt>
                <c:pt idx="1087">
                  <c:v>913.89999999977795</c:v>
                </c:pt>
                <c:pt idx="1088">
                  <c:v>913.98999999977809</c:v>
                </c:pt>
                <c:pt idx="1089">
                  <c:v>914.07999999977801</c:v>
                </c:pt>
                <c:pt idx="1090">
                  <c:v>914.16999999977804</c:v>
                </c:pt>
                <c:pt idx="1091">
                  <c:v>914.25999999977807</c:v>
                </c:pt>
                <c:pt idx="1092">
                  <c:v>914.34999999977788</c:v>
                </c:pt>
                <c:pt idx="1093">
                  <c:v>914.43999999977802</c:v>
                </c:pt>
                <c:pt idx="1094">
                  <c:v>914.52999999977806</c:v>
                </c:pt>
                <c:pt idx="1095">
                  <c:v>914.61999999977809</c:v>
                </c:pt>
                <c:pt idx="1096">
                  <c:v>914.70999999977801</c:v>
                </c:pt>
                <c:pt idx="1097">
                  <c:v>914.79999999977804</c:v>
                </c:pt>
                <c:pt idx="1098">
                  <c:v>914.88999999977807</c:v>
                </c:pt>
                <c:pt idx="1099">
                  <c:v>914.9799999997781</c:v>
                </c:pt>
                <c:pt idx="1100">
                  <c:v>915.06999999977802</c:v>
                </c:pt>
                <c:pt idx="1101">
                  <c:v>915.15999999977805</c:v>
                </c:pt>
                <c:pt idx="1102">
                  <c:v>915.24999999977808</c:v>
                </c:pt>
                <c:pt idx="1103">
                  <c:v>915.33999999977789</c:v>
                </c:pt>
                <c:pt idx="1104">
                  <c:v>915.42999999977803</c:v>
                </c:pt>
                <c:pt idx="1105">
                  <c:v>915.51999999977795</c:v>
                </c:pt>
                <c:pt idx="1106">
                  <c:v>915.6099999997781</c:v>
                </c:pt>
                <c:pt idx="1107">
                  <c:v>915.69999999977802</c:v>
                </c:pt>
                <c:pt idx="1108">
                  <c:v>915.78999999977805</c:v>
                </c:pt>
                <c:pt idx="1109">
                  <c:v>915.87999999977808</c:v>
                </c:pt>
                <c:pt idx="1110">
                  <c:v>915.96999999977788</c:v>
                </c:pt>
                <c:pt idx="1111">
                  <c:v>916.05999999977803</c:v>
                </c:pt>
                <c:pt idx="1112">
                  <c:v>916.14999999977795</c:v>
                </c:pt>
                <c:pt idx="1113">
                  <c:v>916.23999999977809</c:v>
                </c:pt>
                <c:pt idx="1114">
                  <c:v>916.3299999997779</c:v>
                </c:pt>
                <c:pt idx="1115">
                  <c:v>916.41999999977804</c:v>
                </c:pt>
                <c:pt idx="1116">
                  <c:v>916.50999999977898</c:v>
                </c:pt>
                <c:pt idx="1117">
                  <c:v>916.59999999977902</c:v>
                </c:pt>
                <c:pt idx="1118">
                  <c:v>916.68999999977905</c:v>
                </c:pt>
                <c:pt idx="1119">
                  <c:v>916.77999999977897</c:v>
                </c:pt>
                <c:pt idx="1120">
                  <c:v>916.86999999977854</c:v>
                </c:pt>
                <c:pt idx="1121">
                  <c:v>916.95999999977857</c:v>
                </c:pt>
                <c:pt idx="1122">
                  <c:v>917.04999999977849</c:v>
                </c:pt>
                <c:pt idx="1123">
                  <c:v>917.13999999977898</c:v>
                </c:pt>
                <c:pt idx="1124">
                  <c:v>917.22999999977901</c:v>
                </c:pt>
                <c:pt idx="1125">
                  <c:v>917.31999999977859</c:v>
                </c:pt>
                <c:pt idx="1126">
                  <c:v>917.40999999977896</c:v>
                </c:pt>
                <c:pt idx="1127">
                  <c:v>917.49999999977899</c:v>
                </c:pt>
                <c:pt idx="1128">
                  <c:v>917.58999999977902</c:v>
                </c:pt>
                <c:pt idx="1129">
                  <c:v>917.67999999977906</c:v>
                </c:pt>
                <c:pt idx="1130">
                  <c:v>917.76999999977897</c:v>
                </c:pt>
                <c:pt idx="1131">
                  <c:v>917.85999999977855</c:v>
                </c:pt>
                <c:pt idx="1132">
                  <c:v>917.94999999977858</c:v>
                </c:pt>
                <c:pt idx="1133">
                  <c:v>918.03999999977896</c:v>
                </c:pt>
                <c:pt idx="1134">
                  <c:v>918.12999999977899</c:v>
                </c:pt>
                <c:pt idx="1135">
                  <c:v>918.21999999977902</c:v>
                </c:pt>
                <c:pt idx="1136">
                  <c:v>918.3099999997786</c:v>
                </c:pt>
                <c:pt idx="1137">
                  <c:v>918.39999999977897</c:v>
                </c:pt>
                <c:pt idx="1138">
                  <c:v>918.489999999779</c:v>
                </c:pt>
                <c:pt idx="1139">
                  <c:v>918.57999999977903</c:v>
                </c:pt>
                <c:pt idx="1140">
                  <c:v>918.6699999997785</c:v>
                </c:pt>
                <c:pt idx="1141">
                  <c:v>918.75999999977898</c:v>
                </c:pt>
                <c:pt idx="1142">
                  <c:v>918.84999999977856</c:v>
                </c:pt>
                <c:pt idx="1143">
                  <c:v>918.93999999977859</c:v>
                </c:pt>
                <c:pt idx="1144">
                  <c:v>919.02999999977897</c:v>
                </c:pt>
                <c:pt idx="1145">
                  <c:v>919.119999999779</c:v>
                </c:pt>
                <c:pt idx="1146">
                  <c:v>919.20999999977903</c:v>
                </c:pt>
                <c:pt idx="1147">
                  <c:v>919.29999999977997</c:v>
                </c:pt>
                <c:pt idx="1148">
                  <c:v>919.38999999978</c:v>
                </c:pt>
                <c:pt idx="1149">
                  <c:v>919.47999999978003</c:v>
                </c:pt>
                <c:pt idx="1150">
                  <c:v>919.5699999997795</c:v>
                </c:pt>
                <c:pt idx="1151">
                  <c:v>919.65999999977998</c:v>
                </c:pt>
                <c:pt idx="1152">
                  <c:v>919.74999999978002</c:v>
                </c:pt>
                <c:pt idx="1153">
                  <c:v>919.83999999977959</c:v>
                </c:pt>
                <c:pt idx="1154">
                  <c:v>919.92999999977997</c:v>
                </c:pt>
                <c:pt idx="1155">
                  <c:v>920.01999999978</c:v>
                </c:pt>
                <c:pt idx="1156">
                  <c:v>920.10999999978003</c:v>
                </c:pt>
                <c:pt idx="1157">
                  <c:v>920.19999999977995</c:v>
                </c:pt>
                <c:pt idx="1158">
                  <c:v>920.28999999977998</c:v>
                </c:pt>
                <c:pt idx="1159">
                  <c:v>920.37999999978001</c:v>
                </c:pt>
                <c:pt idx="1160">
                  <c:v>920.46999999977959</c:v>
                </c:pt>
                <c:pt idx="1161">
                  <c:v>920.55999999977996</c:v>
                </c:pt>
                <c:pt idx="1162">
                  <c:v>920.64999999977999</c:v>
                </c:pt>
                <c:pt idx="1163">
                  <c:v>920.73999999978003</c:v>
                </c:pt>
                <c:pt idx="1164">
                  <c:v>920.82999999977949</c:v>
                </c:pt>
                <c:pt idx="1165">
                  <c:v>920.91999999977998</c:v>
                </c:pt>
                <c:pt idx="1166">
                  <c:v>921.00999999978001</c:v>
                </c:pt>
                <c:pt idx="1167">
                  <c:v>921.09999999978004</c:v>
                </c:pt>
                <c:pt idx="1168">
                  <c:v>921.18999999977996</c:v>
                </c:pt>
                <c:pt idx="1169">
                  <c:v>921.27999999977999</c:v>
                </c:pt>
                <c:pt idx="1170">
                  <c:v>921.36999999977957</c:v>
                </c:pt>
                <c:pt idx="1171">
                  <c:v>921.4599999997796</c:v>
                </c:pt>
                <c:pt idx="1172">
                  <c:v>921.54999999977997</c:v>
                </c:pt>
                <c:pt idx="1173">
                  <c:v>921.63999999978</c:v>
                </c:pt>
                <c:pt idx="1174">
                  <c:v>921.72999999978003</c:v>
                </c:pt>
                <c:pt idx="1175">
                  <c:v>921.8199999997795</c:v>
                </c:pt>
                <c:pt idx="1176">
                  <c:v>921.90999999977998</c:v>
                </c:pt>
                <c:pt idx="1177">
                  <c:v>921.99999999978002</c:v>
                </c:pt>
                <c:pt idx="1178">
                  <c:v>922.08999999978005</c:v>
                </c:pt>
                <c:pt idx="1179">
                  <c:v>922.17999999978099</c:v>
                </c:pt>
                <c:pt idx="1180">
                  <c:v>922.26999999978102</c:v>
                </c:pt>
                <c:pt idx="1181">
                  <c:v>922.3599999997806</c:v>
                </c:pt>
                <c:pt idx="1182">
                  <c:v>922.44999999978097</c:v>
                </c:pt>
                <c:pt idx="1183">
                  <c:v>922.539999999781</c:v>
                </c:pt>
                <c:pt idx="1184">
                  <c:v>922.62999999978103</c:v>
                </c:pt>
                <c:pt idx="1185">
                  <c:v>922.71999999978095</c:v>
                </c:pt>
                <c:pt idx="1186">
                  <c:v>922.80999999978098</c:v>
                </c:pt>
                <c:pt idx="1187">
                  <c:v>922.89999999978102</c:v>
                </c:pt>
                <c:pt idx="1188">
                  <c:v>922.98999999978105</c:v>
                </c:pt>
                <c:pt idx="1189">
                  <c:v>923.07999999978097</c:v>
                </c:pt>
                <c:pt idx="1190">
                  <c:v>923.169999999781</c:v>
                </c:pt>
                <c:pt idx="1191">
                  <c:v>923.25999999978103</c:v>
                </c:pt>
                <c:pt idx="1192">
                  <c:v>923.34999999978049</c:v>
                </c:pt>
                <c:pt idx="1193">
                  <c:v>923.43999999978098</c:v>
                </c:pt>
                <c:pt idx="1194">
                  <c:v>923.52999999978101</c:v>
                </c:pt>
                <c:pt idx="1195">
                  <c:v>923.61999999978104</c:v>
                </c:pt>
                <c:pt idx="1196">
                  <c:v>923.70999999978096</c:v>
                </c:pt>
                <c:pt idx="1197">
                  <c:v>923.79999999978099</c:v>
                </c:pt>
                <c:pt idx="1198">
                  <c:v>923.88999999978103</c:v>
                </c:pt>
                <c:pt idx="1199">
                  <c:v>923.97999999978094</c:v>
                </c:pt>
                <c:pt idx="1200">
                  <c:v>924.06999999978098</c:v>
                </c:pt>
                <c:pt idx="1201">
                  <c:v>924.15999999978101</c:v>
                </c:pt>
                <c:pt idx="1202">
                  <c:v>924.24999999978104</c:v>
                </c:pt>
                <c:pt idx="1203">
                  <c:v>924.33999999978096</c:v>
                </c:pt>
                <c:pt idx="1204">
                  <c:v>924.42999999978099</c:v>
                </c:pt>
                <c:pt idx="1205">
                  <c:v>924.51999999978102</c:v>
                </c:pt>
                <c:pt idx="1206">
                  <c:v>924.60999999978105</c:v>
                </c:pt>
                <c:pt idx="1207">
                  <c:v>924.69999999978097</c:v>
                </c:pt>
                <c:pt idx="1208">
                  <c:v>924.789999999781</c:v>
                </c:pt>
                <c:pt idx="1209">
                  <c:v>924.87999999978103</c:v>
                </c:pt>
                <c:pt idx="1210">
                  <c:v>924.96999999978198</c:v>
                </c:pt>
                <c:pt idx="1211">
                  <c:v>925.05999999978201</c:v>
                </c:pt>
                <c:pt idx="1212">
                  <c:v>925.14999999978204</c:v>
                </c:pt>
                <c:pt idx="1213">
                  <c:v>925.23999999978196</c:v>
                </c:pt>
                <c:pt idx="1214">
                  <c:v>925.32999999978199</c:v>
                </c:pt>
                <c:pt idx="1215">
                  <c:v>925.41999999978202</c:v>
                </c:pt>
                <c:pt idx="1216">
                  <c:v>925.50999999978205</c:v>
                </c:pt>
                <c:pt idx="1217">
                  <c:v>925.59999999978197</c:v>
                </c:pt>
                <c:pt idx="1218">
                  <c:v>925.689999999782</c:v>
                </c:pt>
                <c:pt idx="1219">
                  <c:v>925.77999999978204</c:v>
                </c:pt>
                <c:pt idx="1220">
                  <c:v>925.8699999997815</c:v>
                </c:pt>
                <c:pt idx="1221">
                  <c:v>925.95999999978199</c:v>
                </c:pt>
                <c:pt idx="1222">
                  <c:v>926.04999999978202</c:v>
                </c:pt>
                <c:pt idx="1223">
                  <c:v>926.13999999978205</c:v>
                </c:pt>
                <c:pt idx="1224">
                  <c:v>926.22999999978197</c:v>
                </c:pt>
                <c:pt idx="1225">
                  <c:v>926.319999999782</c:v>
                </c:pt>
                <c:pt idx="1226">
                  <c:v>926.40999999978203</c:v>
                </c:pt>
                <c:pt idx="1227">
                  <c:v>926.49999999978195</c:v>
                </c:pt>
                <c:pt idx="1228">
                  <c:v>926.58999999978198</c:v>
                </c:pt>
                <c:pt idx="1229">
                  <c:v>926.67999999978201</c:v>
                </c:pt>
                <c:pt idx="1230">
                  <c:v>926.76999999978204</c:v>
                </c:pt>
                <c:pt idx="1231">
                  <c:v>926.85999999978196</c:v>
                </c:pt>
                <c:pt idx="1232">
                  <c:v>926.94999999978199</c:v>
                </c:pt>
                <c:pt idx="1233">
                  <c:v>927.03999999978203</c:v>
                </c:pt>
                <c:pt idx="1234">
                  <c:v>927.12999999978194</c:v>
                </c:pt>
                <c:pt idx="1235">
                  <c:v>927.21999999978198</c:v>
                </c:pt>
                <c:pt idx="1236">
                  <c:v>927.30999999978201</c:v>
                </c:pt>
                <c:pt idx="1237">
                  <c:v>927.39999999978204</c:v>
                </c:pt>
                <c:pt idx="1238">
                  <c:v>927.48999999978196</c:v>
                </c:pt>
                <c:pt idx="1239">
                  <c:v>927.57999999978199</c:v>
                </c:pt>
                <c:pt idx="1240">
                  <c:v>927.66999999978202</c:v>
                </c:pt>
                <c:pt idx="1241">
                  <c:v>927.75999999978308</c:v>
                </c:pt>
                <c:pt idx="1242">
                  <c:v>927.84999999978288</c:v>
                </c:pt>
                <c:pt idx="1243">
                  <c:v>927.93999999978303</c:v>
                </c:pt>
                <c:pt idx="1244">
                  <c:v>928.02999999978294</c:v>
                </c:pt>
                <c:pt idx="1245">
                  <c:v>928.11999999978309</c:v>
                </c:pt>
                <c:pt idx="1246">
                  <c:v>928.20999999978301</c:v>
                </c:pt>
                <c:pt idx="1247">
                  <c:v>928.29999999978304</c:v>
                </c:pt>
                <c:pt idx="1248">
                  <c:v>928.38999999978307</c:v>
                </c:pt>
                <c:pt idx="1249">
                  <c:v>928.4799999997831</c:v>
                </c:pt>
                <c:pt idx="1250">
                  <c:v>928.56999999978302</c:v>
                </c:pt>
                <c:pt idx="1251">
                  <c:v>928.65999999978305</c:v>
                </c:pt>
                <c:pt idx="1252">
                  <c:v>928.74999999978309</c:v>
                </c:pt>
                <c:pt idx="1253">
                  <c:v>928.83999999978289</c:v>
                </c:pt>
                <c:pt idx="1254">
                  <c:v>928.92999999978304</c:v>
                </c:pt>
                <c:pt idx="1255">
                  <c:v>929.01999999978295</c:v>
                </c:pt>
                <c:pt idx="1256">
                  <c:v>929.1099999997831</c:v>
                </c:pt>
                <c:pt idx="1257">
                  <c:v>929.19999999978302</c:v>
                </c:pt>
                <c:pt idx="1258">
                  <c:v>929.28999999978305</c:v>
                </c:pt>
                <c:pt idx="1259">
                  <c:v>929.37999999978308</c:v>
                </c:pt>
                <c:pt idx="1260">
                  <c:v>929.46999999978289</c:v>
                </c:pt>
                <c:pt idx="1261">
                  <c:v>929.55999999978303</c:v>
                </c:pt>
                <c:pt idx="1262">
                  <c:v>929.64999999978295</c:v>
                </c:pt>
                <c:pt idx="1263">
                  <c:v>929.73999999978309</c:v>
                </c:pt>
                <c:pt idx="1264">
                  <c:v>929.8299999997829</c:v>
                </c:pt>
                <c:pt idx="1265">
                  <c:v>929.91999999978304</c:v>
                </c:pt>
                <c:pt idx="1266">
                  <c:v>930.00999999978308</c:v>
                </c:pt>
                <c:pt idx="1267">
                  <c:v>930.09999999978311</c:v>
                </c:pt>
                <c:pt idx="1268">
                  <c:v>930.18999999978303</c:v>
                </c:pt>
                <c:pt idx="1269">
                  <c:v>930.27999999978294</c:v>
                </c:pt>
                <c:pt idx="1270">
                  <c:v>930.36999999978286</c:v>
                </c:pt>
                <c:pt idx="1271">
                  <c:v>930.45999999978289</c:v>
                </c:pt>
                <c:pt idx="1272">
                  <c:v>930.54999999978304</c:v>
                </c:pt>
                <c:pt idx="1273">
                  <c:v>930.63999999978398</c:v>
                </c:pt>
                <c:pt idx="1274">
                  <c:v>930.72999999978401</c:v>
                </c:pt>
                <c:pt idx="1275">
                  <c:v>930.81999999978359</c:v>
                </c:pt>
                <c:pt idx="1276">
                  <c:v>930.90999999978396</c:v>
                </c:pt>
                <c:pt idx="1277">
                  <c:v>930.999999999784</c:v>
                </c:pt>
                <c:pt idx="1278">
                  <c:v>931.08999999978403</c:v>
                </c:pt>
                <c:pt idx="1279">
                  <c:v>931.17999999978394</c:v>
                </c:pt>
                <c:pt idx="1280">
                  <c:v>931.26999999978398</c:v>
                </c:pt>
                <c:pt idx="1281">
                  <c:v>931.35999999978355</c:v>
                </c:pt>
                <c:pt idx="1282">
                  <c:v>931.44999999978359</c:v>
                </c:pt>
                <c:pt idx="1283">
                  <c:v>931.53999999978396</c:v>
                </c:pt>
                <c:pt idx="1284">
                  <c:v>931.62999999978399</c:v>
                </c:pt>
                <c:pt idx="1285">
                  <c:v>931.71999999978402</c:v>
                </c:pt>
                <c:pt idx="1286">
                  <c:v>931.8099999997836</c:v>
                </c:pt>
                <c:pt idx="1287">
                  <c:v>931.89999999978397</c:v>
                </c:pt>
                <c:pt idx="1288">
                  <c:v>931.989999999784</c:v>
                </c:pt>
                <c:pt idx="1289">
                  <c:v>932.07999999978404</c:v>
                </c:pt>
                <c:pt idx="1290">
                  <c:v>932.1699999997835</c:v>
                </c:pt>
                <c:pt idx="1291">
                  <c:v>932.25999999978399</c:v>
                </c:pt>
                <c:pt idx="1292">
                  <c:v>932.34999999978356</c:v>
                </c:pt>
                <c:pt idx="1293">
                  <c:v>932.43999999978359</c:v>
                </c:pt>
                <c:pt idx="1294">
                  <c:v>932.52999999978397</c:v>
                </c:pt>
                <c:pt idx="1295">
                  <c:v>932.619999999784</c:v>
                </c:pt>
                <c:pt idx="1296">
                  <c:v>932.70999999978403</c:v>
                </c:pt>
                <c:pt idx="1297">
                  <c:v>932.79999999978395</c:v>
                </c:pt>
                <c:pt idx="1298">
                  <c:v>932.88999999978398</c:v>
                </c:pt>
                <c:pt idx="1299">
                  <c:v>932.97999999978401</c:v>
                </c:pt>
                <c:pt idx="1300">
                  <c:v>933.06999999978359</c:v>
                </c:pt>
                <c:pt idx="1301">
                  <c:v>933.15999999978396</c:v>
                </c:pt>
                <c:pt idx="1302">
                  <c:v>933.249999999784</c:v>
                </c:pt>
                <c:pt idx="1303">
                  <c:v>933.33999999978357</c:v>
                </c:pt>
                <c:pt idx="1304">
                  <c:v>933.42999999978497</c:v>
                </c:pt>
                <c:pt idx="1305">
                  <c:v>933.519999999785</c:v>
                </c:pt>
                <c:pt idx="1306">
                  <c:v>933.60999999978503</c:v>
                </c:pt>
                <c:pt idx="1307">
                  <c:v>933.69999999978495</c:v>
                </c:pt>
                <c:pt idx="1308">
                  <c:v>933.78999999978498</c:v>
                </c:pt>
                <c:pt idx="1309">
                  <c:v>933.87999999978501</c:v>
                </c:pt>
                <c:pt idx="1310">
                  <c:v>933.96999999978459</c:v>
                </c:pt>
                <c:pt idx="1311">
                  <c:v>934.05999999978496</c:v>
                </c:pt>
                <c:pt idx="1312">
                  <c:v>934.149999999785</c:v>
                </c:pt>
                <c:pt idx="1313">
                  <c:v>934.23999999978503</c:v>
                </c:pt>
                <c:pt idx="1314">
                  <c:v>934.32999999978449</c:v>
                </c:pt>
                <c:pt idx="1315">
                  <c:v>934.41999999978498</c:v>
                </c:pt>
                <c:pt idx="1316">
                  <c:v>934.50999999978501</c:v>
                </c:pt>
                <c:pt idx="1317">
                  <c:v>934.59999999978504</c:v>
                </c:pt>
                <c:pt idx="1318">
                  <c:v>934.68999999978496</c:v>
                </c:pt>
                <c:pt idx="1319">
                  <c:v>934.77999999978499</c:v>
                </c:pt>
                <c:pt idx="1320">
                  <c:v>934.86999999978457</c:v>
                </c:pt>
                <c:pt idx="1321">
                  <c:v>934.9599999997846</c:v>
                </c:pt>
                <c:pt idx="1322">
                  <c:v>935.04999999978497</c:v>
                </c:pt>
                <c:pt idx="1323">
                  <c:v>935.139999999785</c:v>
                </c:pt>
                <c:pt idx="1324">
                  <c:v>935.22999999978504</c:v>
                </c:pt>
                <c:pt idx="1325">
                  <c:v>935.3199999997845</c:v>
                </c:pt>
                <c:pt idx="1326">
                  <c:v>935.40999999978499</c:v>
                </c:pt>
                <c:pt idx="1327">
                  <c:v>935.49999999978502</c:v>
                </c:pt>
                <c:pt idx="1328">
                  <c:v>935.58999999978505</c:v>
                </c:pt>
                <c:pt idx="1329">
                  <c:v>935.67999999978497</c:v>
                </c:pt>
                <c:pt idx="1330">
                  <c:v>935.769999999785</c:v>
                </c:pt>
                <c:pt idx="1331">
                  <c:v>935.85999999978458</c:v>
                </c:pt>
                <c:pt idx="1332">
                  <c:v>935.9499999997845</c:v>
                </c:pt>
                <c:pt idx="1333">
                  <c:v>936.03999999978498</c:v>
                </c:pt>
                <c:pt idx="1334">
                  <c:v>936.12999999978501</c:v>
                </c:pt>
                <c:pt idx="1335">
                  <c:v>936.21999999978505</c:v>
                </c:pt>
                <c:pt idx="1336">
                  <c:v>936.30999999978599</c:v>
                </c:pt>
                <c:pt idx="1337">
                  <c:v>936.39999999978602</c:v>
                </c:pt>
                <c:pt idx="1338">
                  <c:v>936.48999999978605</c:v>
                </c:pt>
                <c:pt idx="1339">
                  <c:v>936.57999999978597</c:v>
                </c:pt>
                <c:pt idx="1340">
                  <c:v>936.669999999786</c:v>
                </c:pt>
                <c:pt idx="1341">
                  <c:v>936.75999999978603</c:v>
                </c:pt>
                <c:pt idx="1342">
                  <c:v>936.8499999997855</c:v>
                </c:pt>
                <c:pt idx="1343">
                  <c:v>936.93999999978598</c:v>
                </c:pt>
                <c:pt idx="1344">
                  <c:v>937.02999999978601</c:v>
                </c:pt>
                <c:pt idx="1345">
                  <c:v>937.11999999978605</c:v>
                </c:pt>
                <c:pt idx="1346">
                  <c:v>937.20999999978596</c:v>
                </c:pt>
                <c:pt idx="1347">
                  <c:v>937.299999999786</c:v>
                </c:pt>
                <c:pt idx="1348">
                  <c:v>937.38999999978603</c:v>
                </c:pt>
                <c:pt idx="1349">
                  <c:v>937.47999999978595</c:v>
                </c:pt>
                <c:pt idx="1350">
                  <c:v>937.56999999978598</c:v>
                </c:pt>
                <c:pt idx="1351">
                  <c:v>937.65999999978601</c:v>
                </c:pt>
                <c:pt idx="1352">
                  <c:v>937.74999999978604</c:v>
                </c:pt>
                <c:pt idx="1353">
                  <c:v>937.83999999978596</c:v>
                </c:pt>
                <c:pt idx="1354">
                  <c:v>937.92999999978599</c:v>
                </c:pt>
                <c:pt idx="1355">
                  <c:v>938.01999999978602</c:v>
                </c:pt>
                <c:pt idx="1356">
                  <c:v>938.10999999978606</c:v>
                </c:pt>
                <c:pt idx="1357">
                  <c:v>938.19999999978597</c:v>
                </c:pt>
                <c:pt idx="1358">
                  <c:v>938.289999999786</c:v>
                </c:pt>
                <c:pt idx="1359">
                  <c:v>938.37999999978604</c:v>
                </c:pt>
                <c:pt idx="1360">
                  <c:v>938.4699999997855</c:v>
                </c:pt>
                <c:pt idx="1361">
                  <c:v>938.55999999978599</c:v>
                </c:pt>
                <c:pt idx="1362">
                  <c:v>938.64999999978602</c:v>
                </c:pt>
                <c:pt idx="1363">
                  <c:v>938.73999999978605</c:v>
                </c:pt>
                <c:pt idx="1364">
                  <c:v>938.82999999978597</c:v>
                </c:pt>
                <c:pt idx="1365">
                  <c:v>938.919999999786</c:v>
                </c:pt>
                <c:pt idx="1366">
                  <c:v>939.00999999978603</c:v>
                </c:pt>
                <c:pt idx="1367">
                  <c:v>939.09999999978697</c:v>
                </c:pt>
                <c:pt idx="1368">
                  <c:v>939.18999999978701</c:v>
                </c:pt>
                <c:pt idx="1369">
                  <c:v>939.27999999978704</c:v>
                </c:pt>
                <c:pt idx="1370">
                  <c:v>939.36999999978696</c:v>
                </c:pt>
                <c:pt idx="1371">
                  <c:v>939.45999999978699</c:v>
                </c:pt>
                <c:pt idx="1372">
                  <c:v>939.54999999978702</c:v>
                </c:pt>
                <c:pt idx="1373">
                  <c:v>939.63999999978705</c:v>
                </c:pt>
                <c:pt idx="1374">
                  <c:v>939.72999999978697</c:v>
                </c:pt>
                <c:pt idx="1375">
                  <c:v>939.819999999787</c:v>
                </c:pt>
                <c:pt idx="1376">
                  <c:v>939.90999999978703</c:v>
                </c:pt>
                <c:pt idx="1377">
                  <c:v>939.99999999978695</c:v>
                </c:pt>
                <c:pt idx="1378">
                  <c:v>940.08999999978698</c:v>
                </c:pt>
                <c:pt idx="1379">
                  <c:v>940.17999999978701</c:v>
                </c:pt>
                <c:pt idx="1380">
                  <c:v>940.26999999978705</c:v>
                </c:pt>
                <c:pt idx="1381">
                  <c:v>940.35999999978696</c:v>
                </c:pt>
                <c:pt idx="1382">
                  <c:v>940.449999999787</c:v>
                </c:pt>
                <c:pt idx="1383">
                  <c:v>940.53999999978703</c:v>
                </c:pt>
                <c:pt idx="1384">
                  <c:v>940.62999999978695</c:v>
                </c:pt>
                <c:pt idx="1385">
                  <c:v>940.71999999978698</c:v>
                </c:pt>
                <c:pt idx="1386">
                  <c:v>940.80999999978701</c:v>
                </c:pt>
                <c:pt idx="1387">
                  <c:v>940.89999999978704</c:v>
                </c:pt>
                <c:pt idx="1388">
                  <c:v>940.98999999978696</c:v>
                </c:pt>
                <c:pt idx="1389">
                  <c:v>941.07999999978699</c:v>
                </c:pt>
                <c:pt idx="1390">
                  <c:v>941.16999999978702</c:v>
                </c:pt>
                <c:pt idx="1391">
                  <c:v>941.25999999978706</c:v>
                </c:pt>
                <c:pt idx="1392">
                  <c:v>941.34999999978697</c:v>
                </c:pt>
                <c:pt idx="1393">
                  <c:v>941.43999999978701</c:v>
                </c:pt>
                <c:pt idx="1394">
                  <c:v>941.52999999978704</c:v>
                </c:pt>
                <c:pt idx="1395">
                  <c:v>941.61999999978696</c:v>
                </c:pt>
                <c:pt idx="1396">
                  <c:v>941.70999999978699</c:v>
                </c:pt>
                <c:pt idx="1397">
                  <c:v>941.79999999978702</c:v>
                </c:pt>
                <c:pt idx="1398">
                  <c:v>941.88999999978807</c:v>
                </c:pt>
                <c:pt idx="1399">
                  <c:v>941.97999999978811</c:v>
                </c:pt>
                <c:pt idx="1400">
                  <c:v>942.06999999978802</c:v>
                </c:pt>
                <c:pt idx="1401">
                  <c:v>942.15999999978806</c:v>
                </c:pt>
                <c:pt idx="1402">
                  <c:v>942.24999999978809</c:v>
                </c:pt>
                <c:pt idx="1403">
                  <c:v>942.33999999978789</c:v>
                </c:pt>
                <c:pt idx="1404">
                  <c:v>942.42999999978804</c:v>
                </c:pt>
                <c:pt idx="1405">
                  <c:v>942.51999999978807</c:v>
                </c:pt>
                <c:pt idx="1406">
                  <c:v>942.6099999997881</c:v>
                </c:pt>
                <c:pt idx="1407">
                  <c:v>942.69999999978802</c:v>
                </c:pt>
                <c:pt idx="1408">
                  <c:v>942.78999999978805</c:v>
                </c:pt>
                <c:pt idx="1409">
                  <c:v>942.87999999978808</c:v>
                </c:pt>
                <c:pt idx="1410">
                  <c:v>942.96999999978789</c:v>
                </c:pt>
                <c:pt idx="1411">
                  <c:v>943.05999999978803</c:v>
                </c:pt>
                <c:pt idx="1412">
                  <c:v>943.14999999978795</c:v>
                </c:pt>
                <c:pt idx="1413">
                  <c:v>943.2399999997881</c:v>
                </c:pt>
                <c:pt idx="1414">
                  <c:v>943.32999999978801</c:v>
                </c:pt>
                <c:pt idx="1415">
                  <c:v>943.41999999978805</c:v>
                </c:pt>
                <c:pt idx="1416">
                  <c:v>943.50999999978808</c:v>
                </c:pt>
                <c:pt idx="1417">
                  <c:v>943.599999999788</c:v>
                </c:pt>
                <c:pt idx="1418">
                  <c:v>943.68999999978803</c:v>
                </c:pt>
                <c:pt idx="1419">
                  <c:v>943.77999999978795</c:v>
                </c:pt>
                <c:pt idx="1420">
                  <c:v>943.86999999978786</c:v>
                </c:pt>
                <c:pt idx="1421">
                  <c:v>943.9599999997879</c:v>
                </c:pt>
                <c:pt idx="1422">
                  <c:v>944.04999999978804</c:v>
                </c:pt>
                <c:pt idx="1423">
                  <c:v>944.13999999978807</c:v>
                </c:pt>
                <c:pt idx="1424">
                  <c:v>944.22999999978811</c:v>
                </c:pt>
                <c:pt idx="1425">
                  <c:v>944.31999999978802</c:v>
                </c:pt>
                <c:pt idx="1426">
                  <c:v>944.40999999978806</c:v>
                </c:pt>
                <c:pt idx="1427">
                  <c:v>944.49999999978809</c:v>
                </c:pt>
                <c:pt idx="1428">
                  <c:v>944.58999999978801</c:v>
                </c:pt>
                <c:pt idx="1429">
                  <c:v>944.67999999978804</c:v>
                </c:pt>
                <c:pt idx="1430">
                  <c:v>944.76999999978898</c:v>
                </c:pt>
                <c:pt idx="1431">
                  <c:v>944.85999999978856</c:v>
                </c:pt>
                <c:pt idx="1432">
                  <c:v>944.94999999978859</c:v>
                </c:pt>
                <c:pt idx="1433">
                  <c:v>945.03999999978896</c:v>
                </c:pt>
                <c:pt idx="1434">
                  <c:v>945.12999999978899</c:v>
                </c:pt>
                <c:pt idx="1435">
                  <c:v>945.21999999978902</c:v>
                </c:pt>
                <c:pt idx="1436">
                  <c:v>945.30999999978906</c:v>
                </c:pt>
                <c:pt idx="1437">
                  <c:v>945.39999999978897</c:v>
                </c:pt>
                <c:pt idx="1438">
                  <c:v>945.48999999978901</c:v>
                </c:pt>
                <c:pt idx="1439">
                  <c:v>945.57999999978904</c:v>
                </c:pt>
                <c:pt idx="1440">
                  <c:v>945.66999999978896</c:v>
                </c:pt>
                <c:pt idx="1441">
                  <c:v>945.75999999978899</c:v>
                </c:pt>
                <c:pt idx="1442">
                  <c:v>945.84999999978857</c:v>
                </c:pt>
                <c:pt idx="1443">
                  <c:v>945.9399999997886</c:v>
                </c:pt>
                <c:pt idx="1444">
                  <c:v>946.02999999978897</c:v>
                </c:pt>
                <c:pt idx="1445">
                  <c:v>946.119999999789</c:v>
                </c:pt>
                <c:pt idx="1446">
                  <c:v>946.20999999978903</c:v>
                </c:pt>
                <c:pt idx="1447">
                  <c:v>946.29999999978895</c:v>
                </c:pt>
                <c:pt idx="1448">
                  <c:v>946.38999999978898</c:v>
                </c:pt>
                <c:pt idx="1449">
                  <c:v>946.47999999978902</c:v>
                </c:pt>
                <c:pt idx="1450">
                  <c:v>946.56999999978859</c:v>
                </c:pt>
                <c:pt idx="1451">
                  <c:v>946.65999999978897</c:v>
                </c:pt>
                <c:pt idx="1452">
                  <c:v>946.749999999789</c:v>
                </c:pt>
                <c:pt idx="1453">
                  <c:v>946.83999999978857</c:v>
                </c:pt>
                <c:pt idx="1454">
                  <c:v>946.92999999978849</c:v>
                </c:pt>
                <c:pt idx="1455">
                  <c:v>947.01999999978898</c:v>
                </c:pt>
                <c:pt idx="1456">
                  <c:v>947.10999999978901</c:v>
                </c:pt>
                <c:pt idx="1457">
                  <c:v>947.19999999978904</c:v>
                </c:pt>
                <c:pt idx="1458">
                  <c:v>947.28999999978896</c:v>
                </c:pt>
                <c:pt idx="1459">
                  <c:v>947.37999999978899</c:v>
                </c:pt>
                <c:pt idx="1460">
                  <c:v>947.46999999978857</c:v>
                </c:pt>
                <c:pt idx="1461">
                  <c:v>947.55999999978997</c:v>
                </c:pt>
                <c:pt idx="1462">
                  <c:v>947.64999999979</c:v>
                </c:pt>
                <c:pt idx="1463">
                  <c:v>947.73999999979003</c:v>
                </c:pt>
                <c:pt idx="1464">
                  <c:v>947.82999999978949</c:v>
                </c:pt>
                <c:pt idx="1465">
                  <c:v>947.91999999978998</c:v>
                </c:pt>
                <c:pt idx="1466">
                  <c:v>948.00999999979001</c:v>
                </c:pt>
                <c:pt idx="1467">
                  <c:v>948.09999999979004</c:v>
                </c:pt>
                <c:pt idx="1468">
                  <c:v>948.18999999978996</c:v>
                </c:pt>
                <c:pt idx="1469">
                  <c:v>948.27999999978999</c:v>
                </c:pt>
                <c:pt idx="1470">
                  <c:v>948.36999999978957</c:v>
                </c:pt>
                <c:pt idx="1471">
                  <c:v>948.45999999979006</c:v>
                </c:pt>
                <c:pt idx="1472">
                  <c:v>948.54999999978997</c:v>
                </c:pt>
                <c:pt idx="1473">
                  <c:v>948.63999999979001</c:v>
                </c:pt>
                <c:pt idx="1474">
                  <c:v>948.72999999979004</c:v>
                </c:pt>
                <c:pt idx="1475">
                  <c:v>948.81999999978996</c:v>
                </c:pt>
                <c:pt idx="1476">
                  <c:v>948.90999999978999</c:v>
                </c:pt>
                <c:pt idx="1477">
                  <c:v>948.99999999979002</c:v>
                </c:pt>
                <c:pt idx="1478">
                  <c:v>949.08999999979005</c:v>
                </c:pt>
                <c:pt idx="1479">
                  <c:v>949.17999999978997</c:v>
                </c:pt>
                <c:pt idx="1480">
                  <c:v>949.26999999979</c:v>
                </c:pt>
                <c:pt idx="1481">
                  <c:v>949.35999999978958</c:v>
                </c:pt>
                <c:pt idx="1482">
                  <c:v>949.4499999997895</c:v>
                </c:pt>
                <c:pt idx="1483">
                  <c:v>949.53999999978998</c:v>
                </c:pt>
                <c:pt idx="1484">
                  <c:v>949.62999999979002</c:v>
                </c:pt>
                <c:pt idx="1485">
                  <c:v>949.71999999979005</c:v>
                </c:pt>
                <c:pt idx="1486">
                  <c:v>949.80999999978997</c:v>
                </c:pt>
                <c:pt idx="1487">
                  <c:v>949.89999999979</c:v>
                </c:pt>
                <c:pt idx="1488">
                  <c:v>949.98999999979003</c:v>
                </c:pt>
                <c:pt idx="1489">
                  <c:v>950.07999999978995</c:v>
                </c:pt>
                <c:pt idx="1490">
                  <c:v>950.16999999978998</c:v>
                </c:pt>
                <c:pt idx="1491">
                  <c:v>950.25999999979001</c:v>
                </c:pt>
                <c:pt idx="1492">
                  <c:v>950.34999999978959</c:v>
                </c:pt>
                <c:pt idx="1493">
                  <c:v>950.43999999979098</c:v>
                </c:pt>
                <c:pt idx="1494">
                  <c:v>950.52999999979102</c:v>
                </c:pt>
                <c:pt idx="1495">
                  <c:v>950.61999999979105</c:v>
                </c:pt>
                <c:pt idx="1496">
                  <c:v>950.70999999979097</c:v>
                </c:pt>
                <c:pt idx="1497">
                  <c:v>950.799999999791</c:v>
                </c:pt>
                <c:pt idx="1498">
                  <c:v>950.88999999979103</c:v>
                </c:pt>
                <c:pt idx="1499">
                  <c:v>950.97999999979095</c:v>
                </c:pt>
                <c:pt idx="1500">
                  <c:v>951.06999999979098</c:v>
                </c:pt>
                <c:pt idx="1501">
                  <c:v>951.15999999979101</c:v>
                </c:pt>
                <c:pt idx="1502">
                  <c:v>951.24999999979104</c:v>
                </c:pt>
                <c:pt idx="1503">
                  <c:v>951.33999999979096</c:v>
                </c:pt>
                <c:pt idx="1504">
                  <c:v>951.42999999979099</c:v>
                </c:pt>
                <c:pt idx="1505">
                  <c:v>951.51999999979103</c:v>
                </c:pt>
                <c:pt idx="1506">
                  <c:v>951.60999999979094</c:v>
                </c:pt>
                <c:pt idx="1507">
                  <c:v>951.69999999979098</c:v>
                </c:pt>
                <c:pt idx="1508">
                  <c:v>951.78999999979101</c:v>
                </c:pt>
                <c:pt idx="1509">
                  <c:v>951.87999999979104</c:v>
                </c:pt>
                <c:pt idx="1510">
                  <c:v>951.96999999979096</c:v>
                </c:pt>
                <c:pt idx="1511">
                  <c:v>952.05999999979099</c:v>
                </c:pt>
                <c:pt idx="1512">
                  <c:v>952.14999999979102</c:v>
                </c:pt>
                <c:pt idx="1513">
                  <c:v>952.23999999979105</c:v>
                </c:pt>
                <c:pt idx="1514">
                  <c:v>952.32999999979097</c:v>
                </c:pt>
                <c:pt idx="1515">
                  <c:v>952.419999999791</c:v>
                </c:pt>
                <c:pt idx="1516">
                  <c:v>952.50999999979103</c:v>
                </c:pt>
                <c:pt idx="1517">
                  <c:v>952.59999999979095</c:v>
                </c:pt>
                <c:pt idx="1518">
                  <c:v>952.68999999979098</c:v>
                </c:pt>
                <c:pt idx="1519">
                  <c:v>952.77999999979102</c:v>
                </c:pt>
                <c:pt idx="1520">
                  <c:v>952.86999999979059</c:v>
                </c:pt>
                <c:pt idx="1521">
                  <c:v>952.95999999979097</c:v>
                </c:pt>
                <c:pt idx="1522">
                  <c:v>953.049999999791</c:v>
                </c:pt>
                <c:pt idx="1523">
                  <c:v>953.13999999979103</c:v>
                </c:pt>
                <c:pt idx="1524">
                  <c:v>953.22999999979197</c:v>
                </c:pt>
                <c:pt idx="1525">
                  <c:v>953.319999999792</c:v>
                </c:pt>
                <c:pt idx="1526">
                  <c:v>953.40999999979203</c:v>
                </c:pt>
                <c:pt idx="1527">
                  <c:v>953.49999999979195</c:v>
                </c:pt>
                <c:pt idx="1528">
                  <c:v>953.58999999979198</c:v>
                </c:pt>
                <c:pt idx="1529">
                  <c:v>953.67999999979202</c:v>
                </c:pt>
                <c:pt idx="1530">
                  <c:v>953.76999999979205</c:v>
                </c:pt>
                <c:pt idx="1531">
                  <c:v>953.85999999979197</c:v>
                </c:pt>
                <c:pt idx="1532">
                  <c:v>953.949999999792</c:v>
                </c:pt>
                <c:pt idx="1533">
                  <c:v>954.03999999979203</c:v>
                </c:pt>
                <c:pt idx="1534">
                  <c:v>954.12999999979195</c:v>
                </c:pt>
                <c:pt idx="1535">
                  <c:v>954.21999999979198</c:v>
                </c:pt>
                <c:pt idx="1536">
                  <c:v>954.30999999979201</c:v>
                </c:pt>
                <c:pt idx="1537">
                  <c:v>954.39999999979204</c:v>
                </c:pt>
                <c:pt idx="1538">
                  <c:v>954.48999999979196</c:v>
                </c:pt>
                <c:pt idx="1539">
                  <c:v>954.57999999979199</c:v>
                </c:pt>
                <c:pt idx="1540">
                  <c:v>954.66999999979203</c:v>
                </c:pt>
                <c:pt idx="1541">
                  <c:v>954.75999999979194</c:v>
                </c:pt>
                <c:pt idx="1542">
                  <c:v>954.84999999979198</c:v>
                </c:pt>
                <c:pt idx="1543">
                  <c:v>954.93999999979201</c:v>
                </c:pt>
                <c:pt idx="1544">
                  <c:v>955.02999999979204</c:v>
                </c:pt>
                <c:pt idx="1545">
                  <c:v>955.11999999979196</c:v>
                </c:pt>
                <c:pt idx="1546">
                  <c:v>955.20999999979199</c:v>
                </c:pt>
                <c:pt idx="1547">
                  <c:v>955.29999999979202</c:v>
                </c:pt>
                <c:pt idx="1548">
                  <c:v>955.38999999979205</c:v>
                </c:pt>
                <c:pt idx="1549">
                  <c:v>955.47999999979197</c:v>
                </c:pt>
                <c:pt idx="1550">
                  <c:v>955.569999999792</c:v>
                </c:pt>
                <c:pt idx="1551">
                  <c:v>955.65999999979203</c:v>
                </c:pt>
                <c:pt idx="1552">
                  <c:v>955.74999999979195</c:v>
                </c:pt>
                <c:pt idx="1553">
                  <c:v>955.83999999979198</c:v>
                </c:pt>
                <c:pt idx="1554">
                  <c:v>955.92999999979202</c:v>
                </c:pt>
                <c:pt idx="1555">
                  <c:v>956.01999999979205</c:v>
                </c:pt>
                <c:pt idx="1556">
                  <c:v>956.1099999997931</c:v>
                </c:pt>
                <c:pt idx="1557">
                  <c:v>956.19999999979302</c:v>
                </c:pt>
                <c:pt idx="1558">
                  <c:v>956.28999999979305</c:v>
                </c:pt>
                <c:pt idx="1559">
                  <c:v>956.37999999979309</c:v>
                </c:pt>
                <c:pt idx="1560">
                  <c:v>956.46999999979289</c:v>
                </c:pt>
                <c:pt idx="1561">
                  <c:v>956.55999999979304</c:v>
                </c:pt>
                <c:pt idx="1562">
                  <c:v>956.64999999979295</c:v>
                </c:pt>
                <c:pt idx="1563">
                  <c:v>956.7399999997931</c:v>
                </c:pt>
                <c:pt idx="1564">
                  <c:v>956.82999999979302</c:v>
                </c:pt>
                <c:pt idx="1565">
                  <c:v>956.91999999979305</c:v>
                </c:pt>
                <c:pt idx="1566">
                  <c:v>957.00999999979308</c:v>
                </c:pt>
                <c:pt idx="1567">
                  <c:v>957.099999999793</c:v>
                </c:pt>
                <c:pt idx="1568">
                  <c:v>957.18999999979303</c:v>
                </c:pt>
                <c:pt idx="1569">
                  <c:v>957.27999999979295</c:v>
                </c:pt>
                <c:pt idx="1570">
                  <c:v>957.36999999979287</c:v>
                </c:pt>
                <c:pt idx="1571">
                  <c:v>957.4599999997929</c:v>
                </c:pt>
                <c:pt idx="1572">
                  <c:v>957.54999999979304</c:v>
                </c:pt>
                <c:pt idx="1573">
                  <c:v>957.63999999979308</c:v>
                </c:pt>
                <c:pt idx="1574">
                  <c:v>957.72999999979311</c:v>
                </c:pt>
                <c:pt idx="1575">
                  <c:v>957.81999999979303</c:v>
                </c:pt>
                <c:pt idx="1576">
                  <c:v>957.90999999979294</c:v>
                </c:pt>
                <c:pt idx="1577">
                  <c:v>957.99999999979309</c:v>
                </c:pt>
                <c:pt idx="1578">
                  <c:v>958.08999999979301</c:v>
                </c:pt>
                <c:pt idx="1579">
                  <c:v>958.17999999979304</c:v>
                </c:pt>
                <c:pt idx="1580">
                  <c:v>958.26999999979307</c:v>
                </c:pt>
              </c:numCache>
            </c:numRef>
          </c:xVal>
          <c:yVal>
            <c:numRef>
              <c:f>'РУС Дипл4,12,2013'!$S$3:$S$1583</c:f>
              <c:numCache>
                <c:formatCode>General</c:formatCode>
                <c:ptCount val="15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1.9073599999999999</c:v>
                </c:pt>
                <c:pt idx="201">
                  <c:v>3.8147299999999991</c:v>
                </c:pt>
                <c:pt idx="202">
                  <c:v>3.8147299999999991</c:v>
                </c:pt>
                <c:pt idx="203">
                  <c:v>5.7220799999999956</c:v>
                </c:pt>
                <c:pt idx="204">
                  <c:v>7.6294499999999976</c:v>
                </c:pt>
                <c:pt idx="205">
                  <c:v>7.6294499999999976</c:v>
                </c:pt>
                <c:pt idx="206">
                  <c:v>9.5368000000000013</c:v>
                </c:pt>
                <c:pt idx="207">
                  <c:v>11.4442</c:v>
                </c:pt>
                <c:pt idx="208">
                  <c:v>11.4442</c:v>
                </c:pt>
                <c:pt idx="209">
                  <c:v>11.4442</c:v>
                </c:pt>
                <c:pt idx="210">
                  <c:v>13.3515</c:v>
                </c:pt>
                <c:pt idx="211">
                  <c:v>13.3515</c:v>
                </c:pt>
                <c:pt idx="212">
                  <c:v>15.258900000000001</c:v>
                </c:pt>
                <c:pt idx="213">
                  <c:v>17.1663</c:v>
                </c:pt>
                <c:pt idx="214">
                  <c:v>19.073599999999999</c:v>
                </c:pt>
                <c:pt idx="215">
                  <c:v>22.88829999999998</c:v>
                </c:pt>
                <c:pt idx="216">
                  <c:v>24.7956</c:v>
                </c:pt>
                <c:pt idx="217">
                  <c:v>26.702999999999999</c:v>
                </c:pt>
                <c:pt idx="218">
                  <c:v>28.610299999999999</c:v>
                </c:pt>
                <c:pt idx="219">
                  <c:v>32.425200000000011</c:v>
                </c:pt>
                <c:pt idx="220">
                  <c:v>34.332500000000003</c:v>
                </c:pt>
                <c:pt idx="221">
                  <c:v>36.239899999999999</c:v>
                </c:pt>
                <c:pt idx="222">
                  <c:v>38.147200000000012</c:v>
                </c:pt>
                <c:pt idx="223">
                  <c:v>38.147200000000012</c:v>
                </c:pt>
                <c:pt idx="224">
                  <c:v>40.054600000000001</c:v>
                </c:pt>
                <c:pt idx="225">
                  <c:v>41.9619</c:v>
                </c:pt>
                <c:pt idx="226">
                  <c:v>43.869300000000003</c:v>
                </c:pt>
                <c:pt idx="227">
                  <c:v>43.869300000000003</c:v>
                </c:pt>
                <c:pt idx="228">
                  <c:v>45.776600000000009</c:v>
                </c:pt>
                <c:pt idx="229">
                  <c:v>47.683900000000001</c:v>
                </c:pt>
                <c:pt idx="230">
                  <c:v>47.683900000000001</c:v>
                </c:pt>
                <c:pt idx="231">
                  <c:v>49.591300000000011</c:v>
                </c:pt>
                <c:pt idx="232">
                  <c:v>49.591300000000011</c:v>
                </c:pt>
                <c:pt idx="233">
                  <c:v>51.498600000000003</c:v>
                </c:pt>
                <c:pt idx="234">
                  <c:v>51.498600000000003</c:v>
                </c:pt>
                <c:pt idx="235">
                  <c:v>53.406000000000013</c:v>
                </c:pt>
                <c:pt idx="236">
                  <c:v>53.406000000000013</c:v>
                </c:pt>
                <c:pt idx="237">
                  <c:v>55.313299999999998</c:v>
                </c:pt>
                <c:pt idx="238">
                  <c:v>55.313299999999998</c:v>
                </c:pt>
                <c:pt idx="239">
                  <c:v>57.220700000000001</c:v>
                </c:pt>
                <c:pt idx="240">
                  <c:v>59.128</c:v>
                </c:pt>
                <c:pt idx="241">
                  <c:v>61.035600000000002</c:v>
                </c:pt>
                <c:pt idx="242">
                  <c:v>62.942999999999998</c:v>
                </c:pt>
                <c:pt idx="243">
                  <c:v>62.942999999999998</c:v>
                </c:pt>
                <c:pt idx="244">
                  <c:v>64.850300000000004</c:v>
                </c:pt>
                <c:pt idx="245">
                  <c:v>64.850300000000004</c:v>
                </c:pt>
                <c:pt idx="246">
                  <c:v>66.7577</c:v>
                </c:pt>
                <c:pt idx="247">
                  <c:v>68.665000000000006</c:v>
                </c:pt>
                <c:pt idx="248">
                  <c:v>70.572399999999945</c:v>
                </c:pt>
                <c:pt idx="249">
                  <c:v>70.572399999999945</c:v>
                </c:pt>
                <c:pt idx="250">
                  <c:v>72.479700000000008</c:v>
                </c:pt>
                <c:pt idx="251">
                  <c:v>74.387100000000004</c:v>
                </c:pt>
                <c:pt idx="252">
                  <c:v>76.294399999999996</c:v>
                </c:pt>
                <c:pt idx="253">
                  <c:v>76.294399999999996</c:v>
                </c:pt>
                <c:pt idx="254">
                  <c:v>78.201800000000006</c:v>
                </c:pt>
                <c:pt idx="255">
                  <c:v>78.201800000000006</c:v>
                </c:pt>
                <c:pt idx="256">
                  <c:v>80.109099999999998</c:v>
                </c:pt>
                <c:pt idx="257">
                  <c:v>80.109099999999998</c:v>
                </c:pt>
                <c:pt idx="258">
                  <c:v>82.016500000000022</c:v>
                </c:pt>
                <c:pt idx="259">
                  <c:v>83.9238</c:v>
                </c:pt>
                <c:pt idx="260">
                  <c:v>83.9238</c:v>
                </c:pt>
                <c:pt idx="261">
                  <c:v>85.831199999999995</c:v>
                </c:pt>
                <c:pt idx="262">
                  <c:v>85.831199999999995</c:v>
                </c:pt>
                <c:pt idx="263">
                  <c:v>87.738500000000002</c:v>
                </c:pt>
                <c:pt idx="264">
                  <c:v>87.738500000000002</c:v>
                </c:pt>
                <c:pt idx="265">
                  <c:v>89.645899999999983</c:v>
                </c:pt>
                <c:pt idx="266">
                  <c:v>89.645899999999983</c:v>
                </c:pt>
                <c:pt idx="267">
                  <c:v>89.645899999999983</c:v>
                </c:pt>
                <c:pt idx="268">
                  <c:v>89.645899999999983</c:v>
                </c:pt>
                <c:pt idx="269">
                  <c:v>91.553199999999975</c:v>
                </c:pt>
                <c:pt idx="270">
                  <c:v>91.553199999999975</c:v>
                </c:pt>
                <c:pt idx="271">
                  <c:v>91.553199999999975</c:v>
                </c:pt>
                <c:pt idx="272">
                  <c:v>91.553199999999975</c:v>
                </c:pt>
                <c:pt idx="273">
                  <c:v>91.553199999999975</c:v>
                </c:pt>
                <c:pt idx="274">
                  <c:v>91.553199999999975</c:v>
                </c:pt>
                <c:pt idx="275">
                  <c:v>91.553199999999975</c:v>
                </c:pt>
                <c:pt idx="276">
                  <c:v>91.553199999999975</c:v>
                </c:pt>
                <c:pt idx="277">
                  <c:v>91.553199999999975</c:v>
                </c:pt>
                <c:pt idx="278">
                  <c:v>91.553199999999975</c:v>
                </c:pt>
                <c:pt idx="279">
                  <c:v>91.553199999999975</c:v>
                </c:pt>
                <c:pt idx="280">
                  <c:v>91.553199999999975</c:v>
                </c:pt>
                <c:pt idx="281">
                  <c:v>91.553199999999975</c:v>
                </c:pt>
                <c:pt idx="282">
                  <c:v>91.553199999999975</c:v>
                </c:pt>
                <c:pt idx="283">
                  <c:v>91.553199999999975</c:v>
                </c:pt>
                <c:pt idx="284">
                  <c:v>91.553199999999975</c:v>
                </c:pt>
                <c:pt idx="285">
                  <c:v>91.553199999999975</c:v>
                </c:pt>
                <c:pt idx="286">
                  <c:v>91.553199999999975</c:v>
                </c:pt>
                <c:pt idx="287">
                  <c:v>91.553199999999975</c:v>
                </c:pt>
                <c:pt idx="288">
                  <c:v>91.553199999999975</c:v>
                </c:pt>
                <c:pt idx="289">
                  <c:v>91.553199999999975</c:v>
                </c:pt>
                <c:pt idx="290">
                  <c:v>91.553199999999975</c:v>
                </c:pt>
                <c:pt idx="291">
                  <c:v>91.553199999999975</c:v>
                </c:pt>
                <c:pt idx="292">
                  <c:v>89.645899999999983</c:v>
                </c:pt>
                <c:pt idx="293">
                  <c:v>89.645899999999983</c:v>
                </c:pt>
                <c:pt idx="294">
                  <c:v>89.645899999999983</c:v>
                </c:pt>
                <c:pt idx="295">
                  <c:v>89.645899999999983</c:v>
                </c:pt>
                <c:pt idx="296">
                  <c:v>87.738500000000002</c:v>
                </c:pt>
                <c:pt idx="297">
                  <c:v>87.738500000000002</c:v>
                </c:pt>
                <c:pt idx="298">
                  <c:v>87.738500000000002</c:v>
                </c:pt>
                <c:pt idx="299">
                  <c:v>85.831199999999995</c:v>
                </c:pt>
                <c:pt idx="300">
                  <c:v>85.831199999999995</c:v>
                </c:pt>
                <c:pt idx="301">
                  <c:v>85.831199999999995</c:v>
                </c:pt>
                <c:pt idx="302">
                  <c:v>83.9238</c:v>
                </c:pt>
                <c:pt idx="303">
                  <c:v>83.9238</c:v>
                </c:pt>
                <c:pt idx="304">
                  <c:v>82.016500000000022</c:v>
                </c:pt>
                <c:pt idx="305">
                  <c:v>82.016500000000022</c:v>
                </c:pt>
                <c:pt idx="306">
                  <c:v>82.016500000000022</c:v>
                </c:pt>
                <c:pt idx="307">
                  <c:v>80.109099999999998</c:v>
                </c:pt>
                <c:pt idx="308">
                  <c:v>80.109099999999998</c:v>
                </c:pt>
                <c:pt idx="309">
                  <c:v>78.201800000000006</c:v>
                </c:pt>
                <c:pt idx="310">
                  <c:v>78.201800000000006</c:v>
                </c:pt>
                <c:pt idx="311">
                  <c:v>78.201800000000006</c:v>
                </c:pt>
                <c:pt idx="312">
                  <c:v>78.201800000000006</c:v>
                </c:pt>
                <c:pt idx="313">
                  <c:v>76.294399999999996</c:v>
                </c:pt>
                <c:pt idx="314">
                  <c:v>76.294399999999996</c:v>
                </c:pt>
                <c:pt idx="315">
                  <c:v>76.294399999999996</c:v>
                </c:pt>
                <c:pt idx="316">
                  <c:v>74.387100000000004</c:v>
                </c:pt>
                <c:pt idx="317">
                  <c:v>74.387100000000004</c:v>
                </c:pt>
                <c:pt idx="318">
                  <c:v>72.479700000000008</c:v>
                </c:pt>
                <c:pt idx="319">
                  <c:v>72.479700000000008</c:v>
                </c:pt>
                <c:pt idx="320">
                  <c:v>70.572399999999945</c:v>
                </c:pt>
                <c:pt idx="321">
                  <c:v>70.572399999999945</c:v>
                </c:pt>
                <c:pt idx="322">
                  <c:v>68.665000000000006</c:v>
                </c:pt>
                <c:pt idx="323">
                  <c:v>68.665000000000006</c:v>
                </c:pt>
                <c:pt idx="324">
                  <c:v>68.665000000000006</c:v>
                </c:pt>
                <c:pt idx="325">
                  <c:v>66.7577</c:v>
                </c:pt>
                <c:pt idx="326">
                  <c:v>66.7577</c:v>
                </c:pt>
                <c:pt idx="327">
                  <c:v>66.7577</c:v>
                </c:pt>
                <c:pt idx="328">
                  <c:v>64.850300000000004</c:v>
                </c:pt>
                <c:pt idx="329">
                  <c:v>64.850300000000004</c:v>
                </c:pt>
                <c:pt idx="330">
                  <c:v>64.850300000000004</c:v>
                </c:pt>
                <c:pt idx="331">
                  <c:v>64.850300000000004</c:v>
                </c:pt>
                <c:pt idx="332">
                  <c:v>64.850300000000004</c:v>
                </c:pt>
                <c:pt idx="333">
                  <c:v>64.850300000000004</c:v>
                </c:pt>
                <c:pt idx="334">
                  <c:v>64.850300000000004</c:v>
                </c:pt>
                <c:pt idx="335">
                  <c:v>64.850300000000004</c:v>
                </c:pt>
                <c:pt idx="336">
                  <c:v>64.850300000000004</c:v>
                </c:pt>
                <c:pt idx="337">
                  <c:v>62.942999999999998</c:v>
                </c:pt>
                <c:pt idx="338">
                  <c:v>62.942999999999998</c:v>
                </c:pt>
                <c:pt idx="339">
                  <c:v>62.942999999999998</c:v>
                </c:pt>
                <c:pt idx="340">
                  <c:v>62.942999999999998</c:v>
                </c:pt>
                <c:pt idx="341">
                  <c:v>62.942999999999998</c:v>
                </c:pt>
                <c:pt idx="342">
                  <c:v>62.942999999999998</c:v>
                </c:pt>
                <c:pt idx="343">
                  <c:v>62.942999999999998</c:v>
                </c:pt>
                <c:pt idx="344">
                  <c:v>62.942999999999998</c:v>
                </c:pt>
                <c:pt idx="345">
                  <c:v>62.942999999999998</c:v>
                </c:pt>
                <c:pt idx="346">
                  <c:v>61.035600000000002</c:v>
                </c:pt>
                <c:pt idx="347">
                  <c:v>61.035600000000002</c:v>
                </c:pt>
                <c:pt idx="348">
                  <c:v>61.035600000000002</c:v>
                </c:pt>
                <c:pt idx="349">
                  <c:v>61.035600000000002</c:v>
                </c:pt>
                <c:pt idx="350">
                  <c:v>61.035600000000002</c:v>
                </c:pt>
                <c:pt idx="351">
                  <c:v>59.128</c:v>
                </c:pt>
                <c:pt idx="352">
                  <c:v>59.128</c:v>
                </c:pt>
                <c:pt idx="353">
                  <c:v>59.128</c:v>
                </c:pt>
                <c:pt idx="354">
                  <c:v>59.128</c:v>
                </c:pt>
                <c:pt idx="355">
                  <c:v>57.220700000000001</c:v>
                </c:pt>
                <c:pt idx="356">
                  <c:v>57.220700000000001</c:v>
                </c:pt>
                <c:pt idx="357">
                  <c:v>57.220700000000001</c:v>
                </c:pt>
                <c:pt idx="358">
                  <c:v>57.220700000000001</c:v>
                </c:pt>
                <c:pt idx="359">
                  <c:v>55.313299999999998</c:v>
                </c:pt>
                <c:pt idx="360">
                  <c:v>55.313299999999998</c:v>
                </c:pt>
                <c:pt idx="361">
                  <c:v>55.313299999999998</c:v>
                </c:pt>
                <c:pt idx="362">
                  <c:v>53.406000000000013</c:v>
                </c:pt>
                <c:pt idx="363">
                  <c:v>53.406000000000013</c:v>
                </c:pt>
                <c:pt idx="364">
                  <c:v>51.498600000000003</c:v>
                </c:pt>
                <c:pt idx="365">
                  <c:v>51.498600000000003</c:v>
                </c:pt>
                <c:pt idx="366">
                  <c:v>51.498600000000003</c:v>
                </c:pt>
                <c:pt idx="367">
                  <c:v>51.498600000000003</c:v>
                </c:pt>
                <c:pt idx="368">
                  <c:v>51.498600000000003</c:v>
                </c:pt>
                <c:pt idx="369">
                  <c:v>49.591300000000011</c:v>
                </c:pt>
                <c:pt idx="370">
                  <c:v>49.591300000000011</c:v>
                </c:pt>
                <c:pt idx="371">
                  <c:v>47.683900000000001</c:v>
                </c:pt>
                <c:pt idx="372">
                  <c:v>47.683900000000001</c:v>
                </c:pt>
                <c:pt idx="373">
                  <c:v>45.776600000000009</c:v>
                </c:pt>
                <c:pt idx="374">
                  <c:v>45.776600000000009</c:v>
                </c:pt>
                <c:pt idx="375">
                  <c:v>43.869300000000003</c:v>
                </c:pt>
                <c:pt idx="376">
                  <c:v>43.869300000000003</c:v>
                </c:pt>
                <c:pt idx="377">
                  <c:v>41.9619</c:v>
                </c:pt>
                <c:pt idx="378">
                  <c:v>40.054600000000001</c:v>
                </c:pt>
                <c:pt idx="379">
                  <c:v>40.054600000000001</c:v>
                </c:pt>
                <c:pt idx="380">
                  <c:v>38.147200000000012</c:v>
                </c:pt>
                <c:pt idx="381">
                  <c:v>38.147200000000012</c:v>
                </c:pt>
                <c:pt idx="382">
                  <c:v>38.147200000000012</c:v>
                </c:pt>
                <c:pt idx="383">
                  <c:v>36.239899999999999</c:v>
                </c:pt>
                <c:pt idx="384">
                  <c:v>34.332500000000003</c:v>
                </c:pt>
                <c:pt idx="385">
                  <c:v>34.332500000000003</c:v>
                </c:pt>
                <c:pt idx="386">
                  <c:v>32.425200000000011</c:v>
                </c:pt>
                <c:pt idx="387">
                  <c:v>30.517800000000001</c:v>
                </c:pt>
                <c:pt idx="388">
                  <c:v>30.517800000000001</c:v>
                </c:pt>
                <c:pt idx="389">
                  <c:v>28.610299999999999</c:v>
                </c:pt>
                <c:pt idx="390">
                  <c:v>26.702999999999999</c:v>
                </c:pt>
                <c:pt idx="391">
                  <c:v>26.702999999999999</c:v>
                </c:pt>
                <c:pt idx="392">
                  <c:v>24.7956</c:v>
                </c:pt>
                <c:pt idx="393">
                  <c:v>24.7956</c:v>
                </c:pt>
                <c:pt idx="394">
                  <c:v>24.7956</c:v>
                </c:pt>
                <c:pt idx="395">
                  <c:v>24.7956</c:v>
                </c:pt>
                <c:pt idx="396">
                  <c:v>22.88829999999998</c:v>
                </c:pt>
                <c:pt idx="397">
                  <c:v>22.88829999999998</c:v>
                </c:pt>
                <c:pt idx="398">
                  <c:v>20.981000000000002</c:v>
                </c:pt>
                <c:pt idx="399">
                  <c:v>20.981000000000002</c:v>
                </c:pt>
                <c:pt idx="400">
                  <c:v>20.981000000000002</c:v>
                </c:pt>
                <c:pt idx="401">
                  <c:v>19.073599999999999</c:v>
                </c:pt>
                <c:pt idx="402">
                  <c:v>19.073599999999999</c:v>
                </c:pt>
                <c:pt idx="403">
                  <c:v>17.1663</c:v>
                </c:pt>
                <c:pt idx="404">
                  <c:v>17.1663</c:v>
                </c:pt>
                <c:pt idx="405">
                  <c:v>15.258900000000001</c:v>
                </c:pt>
                <c:pt idx="406">
                  <c:v>13.3515</c:v>
                </c:pt>
                <c:pt idx="407">
                  <c:v>13.3515</c:v>
                </c:pt>
                <c:pt idx="408">
                  <c:v>11.4442</c:v>
                </c:pt>
                <c:pt idx="409">
                  <c:v>11.4442</c:v>
                </c:pt>
                <c:pt idx="410">
                  <c:v>11.4442</c:v>
                </c:pt>
                <c:pt idx="411">
                  <c:v>11.4442</c:v>
                </c:pt>
                <c:pt idx="412">
                  <c:v>9.5368000000000013</c:v>
                </c:pt>
                <c:pt idx="413">
                  <c:v>9.5368000000000013</c:v>
                </c:pt>
                <c:pt idx="414">
                  <c:v>9.5368000000000013</c:v>
                </c:pt>
                <c:pt idx="415">
                  <c:v>9.5368000000000013</c:v>
                </c:pt>
                <c:pt idx="416">
                  <c:v>9.5368000000000013</c:v>
                </c:pt>
                <c:pt idx="417">
                  <c:v>7.6294499999999976</c:v>
                </c:pt>
                <c:pt idx="418">
                  <c:v>7.6294499999999976</c:v>
                </c:pt>
                <c:pt idx="419">
                  <c:v>7.6294499999999976</c:v>
                </c:pt>
                <c:pt idx="420">
                  <c:v>7.6294499999999976</c:v>
                </c:pt>
                <c:pt idx="421">
                  <c:v>7.6294499999999976</c:v>
                </c:pt>
                <c:pt idx="422">
                  <c:v>5.7220799999999956</c:v>
                </c:pt>
                <c:pt idx="423">
                  <c:v>5.7220799999999956</c:v>
                </c:pt>
                <c:pt idx="424">
                  <c:v>5.7220799999999956</c:v>
                </c:pt>
                <c:pt idx="425">
                  <c:v>5.7220799999999956</c:v>
                </c:pt>
                <c:pt idx="426">
                  <c:v>5.7220799999999956</c:v>
                </c:pt>
                <c:pt idx="427">
                  <c:v>5.7220799999999956</c:v>
                </c:pt>
                <c:pt idx="428">
                  <c:v>3.8147299999999991</c:v>
                </c:pt>
                <c:pt idx="429">
                  <c:v>3.8147299999999991</c:v>
                </c:pt>
                <c:pt idx="430">
                  <c:v>3.8147299999999991</c:v>
                </c:pt>
                <c:pt idx="431">
                  <c:v>3.8147299999999991</c:v>
                </c:pt>
                <c:pt idx="432">
                  <c:v>3.8147299999999991</c:v>
                </c:pt>
                <c:pt idx="433">
                  <c:v>1.9073599999999999</c:v>
                </c:pt>
                <c:pt idx="434">
                  <c:v>1.9073599999999999</c:v>
                </c:pt>
                <c:pt idx="435">
                  <c:v>1.9073599999999999</c:v>
                </c:pt>
                <c:pt idx="436">
                  <c:v>1.9073599999999999</c:v>
                </c:pt>
                <c:pt idx="437">
                  <c:v>1.9073599999999999</c:v>
                </c:pt>
                <c:pt idx="438">
                  <c:v>1.9073599999999999</c:v>
                </c:pt>
                <c:pt idx="439">
                  <c:v>1.9073599999999999</c:v>
                </c:pt>
                <c:pt idx="440">
                  <c:v>1.9073599999999999</c:v>
                </c:pt>
                <c:pt idx="441">
                  <c:v>1.9073599999999999</c:v>
                </c:pt>
                <c:pt idx="442">
                  <c:v>1.9073599999999999</c:v>
                </c:pt>
                <c:pt idx="443">
                  <c:v>1.9073599999999999</c:v>
                </c:pt>
                <c:pt idx="444">
                  <c:v>1.9073599999999999</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1.9073599999999999</c:v>
                </c:pt>
                <c:pt idx="533">
                  <c:v>1.9073599999999999</c:v>
                </c:pt>
                <c:pt idx="534">
                  <c:v>3.8147299999999991</c:v>
                </c:pt>
                <c:pt idx="535">
                  <c:v>5.7220799999999956</c:v>
                </c:pt>
                <c:pt idx="536">
                  <c:v>5.7220799999999956</c:v>
                </c:pt>
                <c:pt idx="537">
                  <c:v>7.6294499999999976</c:v>
                </c:pt>
                <c:pt idx="538">
                  <c:v>7.6294499999999976</c:v>
                </c:pt>
                <c:pt idx="539">
                  <c:v>9.5368000000000013</c:v>
                </c:pt>
                <c:pt idx="540">
                  <c:v>9.5368000000000013</c:v>
                </c:pt>
                <c:pt idx="541">
                  <c:v>11.4442</c:v>
                </c:pt>
                <c:pt idx="542">
                  <c:v>11.4442</c:v>
                </c:pt>
                <c:pt idx="543">
                  <c:v>15.258900000000001</c:v>
                </c:pt>
                <c:pt idx="544">
                  <c:v>19.073599999999999</c:v>
                </c:pt>
                <c:pt idx="545">
                  <c:v>20.981000000000002</c:v>
                </c:pt>
                <c:pt idx="546">
                  <c:v>24.7956</c:v>
                </c:pt>
                <c:pt idx="547">
                  <c:v>24.7956</c:v>
                </c:pt>
                <c:pt idx="548">
                  <c:v>26.702999999999999</c:v>
                </c:pt>
                <c:pt idx="549">
                  <c:v>26.702999999999999</c:v>
                </c:pt>
                <c:pt idx="550">
                  <c:v>26.702999999999999</c:v>
                </c:pt>
                <c:pt idx="551">
                  <c:v>26.702999999999999</c:v>
                </c:pt>
                <c:pt idx="552">
                  <c:v>24.7956</c:v>
                </c:pt>
                <c:pt idx="553">
                  <c:v>24.7956</c:v>
                </c:pt>
                <c:pt idx="554">
                  <c:v>24.7956</c:v>
                </c:pt>
                <c:pt idx="555">
                  <c:v>24.7956</c:v>
                </c:pt>
                <c:pt idx="556">
                  <c:v>22.88829999999998</c:v>
                </c:pt>
                <c:pt idx="557">
                  <c:v>22.88829999999998</c:v>
                </c:pt>
                <c:pt idx="558">
                  <c:v>20.981000000000002</c:v>
                </c:pt>
                <c:pt idx="559">
                  <c:v>20.981000000000002</c:v>
                </c:pt>
                <c:pt idx="560">
                  <c:v>19.073599999999999</c:v>
                </c:pt>
                <c:pt idx="561">
                  <c:v>19.073599999999999</c:v>
                </c:pt>
                <c:pt idx="562">
                  <c:v>19.073599999999999</c:v>
                </c:pt>
                <c:pt idx="563">
                  <c:v>19.073599999999999</c:v>
                </c:pt>
                <c:pt idx="564">
                  <c:v>19.073599999999999</c:v>
                </c:pt>
                <c:pt idx="565">
                  <c:v>17.1663</c:v>
                </c:pt>
                <c:pt idx="566">
                  <c:v>17.1663</c:v>
                </c:pt>
                <c:pt idx="567">
                  <c:v>19.073599999999999</c:v>
                </c:pt>
                <c:pt idx="568">
                  <c:v>19.073599999999999</c:v>
                </c:pt>
                <c:pt idx="569">
                  <c:v>19.073599999999999</c:v>
                </c:pt>
                <c:pt idx="570">
                  <c:v>19.073599999999999</c:v>
                </c:pt>
                <c:pt idx="571">
                  <c:v>20.981000000000002</c:v>
                </c:pt>
                <c:pt idx="572">
                  <c:v>20.981000000000002</c:v>
                </c:pt>
                <c:pt idx="573">
                  <c:v>20.981000000000002</c:v>
                </c:pt>
                <c:pt idx="574">
                  <c:v>22.88829999999998</c:v>
                </c:pt>
                <c:pt idx="575">
                  <c:v>24.7956</c:v>
                </c:pt>
                <c:pt idx="576">
                  <c:v>24.7956</c:v>
                </c:pt>
                <c:pt idx="577">
                  <c:v>24.7956</c:v>
                </c:pt>
                <c:pt idx="578">
                  <c:v>24.7956</c:v>
                </c:pt>
                <c:pt idx="579">
                  <c:v>26.702999999999999</c:v>
                </c:pt>
                <c:pt idx="580">
                  <c:v>26.702999999999999</c:v>
                </c:pt>
                <c:pt idx="581">
                  <c:v>28.610299999999999</c:v>
                </c:pt>
                <c:pt idx="582">
                  <c:v>30.517800000000001</c:v>
                </c:pt>
                <c:pt idx="583">
                  <c:v>30.517800000000001</c:v>
                </c:pt>
                <c:pt idx="584">
                  <c:v>32.425200000000011</c:v>
                </c:pt>
                <c:pt idx="585">
                  <c:v>34.332500000000003</c:v>
                </c:pt>
                <c:pt idx="586">
                  <c:v>36.239899999999999</c:v>
                </c:pt>
                <c:pt idx="587">
                  <c:v>38.147200000000012</c:v>
                </c:pt>
                <c:pt idx="588">
                  <c:v>38.147200000000012</c:v>
                </c:pt>
                <c:pt idx="589">
                  <c:v>40.054600000000001</c:v>
                </c:pt>
                <c:pt idx="590">
                  <c:v>41.9619</c:v>
                </c:pt>
                <c:pt idx="591">
                  <c:v>43.869300000000003</c:v>
                </c:pt>
                <c:pt idx="592">
                  <c:v>43.869300000000003</c:v>
                </c:pt>
                <c:pt idx="593">
                  <c:v>45.776600000000009</c:v>
                </c:pt>
                <c:pt idx="594">
                  <c:v>47.683900000000001</c:v>
                </c:pt>
                <c:pt idx="595">
                  <c:v>47.683900000000001</c:v>
                </c:pt>
                <c:pt idx="596">
                  <c:v>49.591300000000011</c:v>
                </c:pt>
                <c:pt idx="597">
                  <c:v>51.498600000000003</c:v>
                </c:pt>
                <c:pt idx="598">
                  <c:v>51.498600000000003</c:v>
                </c:pt>
                <c:pt idx="599">
                  <c:v>51.498600000000003</c:v>
                </c:pt>
                <c:pt idx="600">
                  <c:v>53.406000000000013</c:v>
                </c:pt>
                <c:pt idx="601">
                  <c:v>55.313299999999998</c:v>
                </c:pt>
                <c:pt idx="602">
                  <c:v>55.313299999999998</c:v>
                </c:pt>
                <c:pt idx="603">
                  <c:v>57.220700000000001</c:v>
                </c:pt>
                <c:pt idx="604">
                  <c:v>57.220700000000001</c:v>
                </c:pt>
                <c:pt idx="605">
                  <c:v>59.128</c:v>
                </c:pt>
                <c:pt idx="606">
                  <c:v>61.035600000000002</c:v>
                </c:pt>
                <c:pt idx="607">
                  <c:v>61.035600000000002</c:v>
                </c:pt>
                <c:pt idx="608">
                  <c:v>62.942999999999998</c:v>
                </c:pt>
                <c:pt idx="609">
                  <c:v>64.850300000000004</c:v>
                </c:pt>
                <c:pt idx="610">
                  <c:v>64.850300000000004</c:v>
                </c:pt>
                <c:pt idx="611">
                  <c:v>64.850300000000004</c:v>
                </c:pt>
                <c:pt idx="612">
                  <c:v>64.850300000000004</c:v>
                </c:pt>
                <c:pt idx="613">
                  <c:v>66.7577</c:v>
                </c:pt>
                <c:pt idx="614">
                  <c:v>66.7577</c:v>
                </c:pt>
                <c:pt idx="615">
                  <c:v>66.7577</c:v>
                </c:pt>
                <c:pt idx="616">
                  <c:v>68.665000000000006</c:v>
                </c:pt>
                <c:pt idx="617">
                  <c:v>68.665000000000006</c:v>
                </c:pt>
                <c:pt idx="618">
                  <c:v>68.665000000000006</c:v>
                </c:pt>
                <c:pt idx="619">
                  <c:v>68.665000000000006</c:v>
                </c:pt>
                <c:pt idx="620">
                  <c:v>70.572399999999945</c:v>
                </c:pt>
                <c:pt idx="621">
                  <c:v>70.572399999999945</c:v>
                </c:pt>
                <c:pt idx="622">
                  <c:v>70.572399999999945</c:v>
                </c:pt>
                <c:pt idx="623">
                  <c:v>70.572399999999945</c:v>
                </c:pt>
                <c:pt idx="624">
                  <c:v>70.572399999999945</c:v>
                </c:pt>
                <c:pt idx="625">
                  <c:v>72.479700000000008</c:v>
                </c:pt>
                <c:pt idx="626">
                  <c:v>72.479700000000008</c:v>
                </c:pt>
                <c:pt idx="627">
                  <c:v>72.479700000000008</c:v>
                </c:pt>
                <c:pt idx="628">
                  <c:v>72.479700000000008</c:v>
                </c:pt>
                <c:pt idx="629">
                  <c:v>72.479700000000008</c:v>
                </c:pt>
                <c:pt idx="630">
                  <c:v>74.387100000000004</c:v>
                </c:pt>
                <c:pt idx="631">
                  <c:v>74.387100000000004</c:v>
                </c:pt>
                <c:pt idx="632">
                  <c:v>74.387100000000004</c:v>
                </c:pt>
                <c:pt idx="633">
                  <c:v>74.387100000000004</c:v>
                </c:pt>
                <c:pt idx="634">
                  <c:v>74.387100000000004</c:v>
                </c:pt>
                <c:pt idx="635">
                  <c:v>74.387100000000004</c:v>
                </c:pt>
                <c:pt idx="636">
                  <c:v>74.387100000000004</c:v>
                </c:pt>
                <c:pt idx="637">
                  <c:v>74.387100000000004</c:v>
                </c:pt>
                <c:pt idx="638">
                  <c:v>74.387100000000004</c:v>
                </c:pt>
                <c:pt idx="639">
                  <c:v>74.387100000000004</c:v>
                </c:pt>
                <c:pt idx="640">
                  <c:v>76.294399999999996</c:v>
                </c:pt>
                <c:pt idx="641">
                  <c:v>76.294399999999996</c:v>
                </c:pt>
                <c:pt idx="642">
                  <c:v>76.294399999999996</c:v>
                </c:pt>
                <c:pt idx="643">
                  <c:v>76.294399999999996</c:v>
                </c:pt>
                <c:pt idx="644">
                  <c:v>76.294399999999996</c:v>
                </c:pt>
                <c:pt idx="645">
                  <c:v>76.294399999999996</c:v>
                </c:pt>
                <c:pt idx="646">
                  <c:v>76.294399999999996</c:v>
                </c:pt>
                <c:pt idx="647">
                  <c:v>76.294399999999996</c:v>
                </c:pt>
                <c:pt idx="648">
                  <c:v>76.294399999999996</c:v>
                </c:pt>
                <c:pt idx="649">
                  <c:v>76.294399999999996</c:v>
                </c:pt>
                <c:pt idx="650">
                  <c:v>76.294399999999996</c:v>
                </c:pt>
                <c:pt idx="651">
                  <c:v>76.294399999999996</c:v>
                </c:pt>
                <c:pt idx="652">
                  <c:v>76.294399999999996</c:v>
                </c:pt>
                <c:pt idx="653">
                  <c:v>76.294399999999996</c:v>
                </c:pt>
                <c:pt idx="654">
                  <c:v>76.294399999999996</c:v>
                </c:pt>
                <c:pt idx="655">
                  <c:v>76.294399999999996</c:v>
                </c:pt>
                <c:pt idx="656">
                  <c:v>76.294399999999996</c:v>
                </c:pt>
                <c:pt idx="657">
                  <c:v>76.294399999999996</c:v>
                </c:pt>
                <c:pt idx="658">
                  <c:v>76.294399999999996</c:v>
                </c:pt>
                <c:pt idx="659">
                  <c:v>76.294399999999996</c:v>
                </c:pt>
                <c:pt idx="660">
                  <c:v>76.294399999999996</c:v>
                </c:pt>
                <c:pt idx="661">
                  <c:v>76.294399999999996</c:v>
                </c:pt>
                <c:pt idx="662">
                  <c:v>76.294399999999996</c:v>
                </c:pt>
                <c:pt idx="663">
                  <c:v>76.294399999999996</c:v>
                </c:pt>
                <c:pt idx="664">
                  <c:v>76.294399999999996</c:v>
                </c:pt>
                <c:pt idx="665">
                  <c:v>76.294399999999996</c:v>
                </c:pt>
                <c:pt idx="666">
                  <c:v>76.294399999999996</c:v>
                </c:pt>
                <c:pt idx="667">
                  <c:v>74.387100000000004</c:v>
                </c:pt>
                <c:pt idx="668">
                  <c:v>74.387100000000004</c:v>
                </c:pt>
                <c:pt idx="669">
                  <c:v>74.387100000000004</c:v>
                </c:pt>
                <c:pt idx="670">
                  <c:v>74.387100000000004</c:v>
                </c:pt>
                <c:pt idx="671">
                  <c:v>74.387100000000004</c:v>
                </c:pt>
                <c:pt idx="672">
                  <c:v>74.387100000000004</c:v>
                </c:pt>
                <c:pt idx="673">
                  <c:v>74.387100000000004</c:v>
                </c:pt>
                <c:pt idx="674">
                  <c:v>74.387100000000004</c:v>
                </c:pt>
                <c:pt idx="675">
                  <c:v>74.387100000000004</c:v>
                </c:pt>
                <c:pt idx="676">
                  <c:v>74.387100000000004</c:v>
                </c:pt>
                <c:pt idx="677">
                  <c:v>72.479700000000008</c:v>
                </c:pt>
                <c:pt idx="678">
                  <c:v>72.479700000000008</c:v>
                </c:pt>
                <c:pt idx="679">
                  <c:v>72.479700000000008</c:v>
                </c:pt>
                <c:pt idx="680">
                  <c:v>72.479700000000008</c:v>
                </c:pt>
                <c:pt idx="681">
                  <c:v>72.479700000000008</c:v>
                </c:pt>
                <c:pt idx="682">
                  <c:v>72.479700000000008</c:v>
                </c:pt>
                <c:pt idx="683">
                  <c:v>72.479700000000008</c:v>
                </c:pt>
                <c:pt idx="684">
                  <c:v>70.572399999999945</c:v>
                </c:pt>
                <c:pt idx="685">
                  <c:v>70.572399999999945</c:v>
                </c:pt>
                <c:pt idx="686">
                  <c:v>70.572399999999945</c:v>
                </c:pt>
                <c:pt idx="687">
                  <c:v>70.572399999999945</c:v>
                </c:pt>
                <c:pt idx="688">
                  <c:v>70.572399999999945</c:v>
                </c:pt>
                <c:pt idx="689">
                  <c:v>68.665000000000006</c:v>
                </c:pt>
                <c:pt idx="690">
                  <c:v>68.665000000000006</c:v>
                </c:pt>
                <c:pt idx="691">
                  <c:v>68.665000000000006</c:v>
                </c:pt>
                <c:pt idx="692">
                  <c:v>68.665000000000006</c:v>
                </c:pt>
                <c:pt idx="693">
                  <c:v>68.665000000000006</c:v>
                </c:pt>
                <c:pt idx="694">
                  <c:v>66.7577</c:v>
                </c:pt>
                <c:pt idx="695">
                  <c:v>66.7577</c:v>
                </c:pt>
                <c:pt idx="696">
                  <c:v>66.7577</c:v>
                </c:pt>
                <c:pt idx="697">
                  <c:v>66.7577</c:v>
                </c:pt>
                <c:pt idx="698">
                  <c:v>66.7577</c:v>
                </c:pt>
                <c:pt idx="699">
                  <c:v>64.850300000000004</c:v>
                </c:pt>
                <c:pt idx="700">
                  <c:v>64.850300000000004</c:v>
                </c:pt>
                <c:pt idx="701">
                  <c:v>64.850300000000004</c:v>
                </c:pt>
                <c:pt idx="702">
                  <c:v>64.850300000000004</c:v>
                </c:pt>
                <c:pt idx="703">
                  <c:v>64.850300000000004</c:v>
                </c:pt>
                <c:pt idx="704">
                  <c:v>64.850300000000004</c:v>
                </c:pt>
                <c:pt idx="705">
                  <c:v>64.850300000000004</c:v>
                </c:pt>
                <c:pt idx="706">
                  <c:v>64.850300000000004</c:v>
                </c:pt>
                <c:pt idx="707">
                  <c:v>64.850300000000004</c:v>
                </c:pt>
                <c:pt idx="708">
                  <c:v>64.850300000000004</c:v>
                </c:pt>
                <c:pt idx="709">
                  <c:v>64.850300000000004</c:v>
                </c:pt>
                <c:pt idx="710">
                  <c:v>62.942999999999998</c:v>
                </c:pt>
                <c:pt idx="711">
                  <c:v>62.942999999999998</c:v>
                </c:pt>
                <c:pt idx="712">
                  <c:v>62.942999999999998</c:v>
                </c:pt>
                <c:pt idx="713">
                  <c:v>61.035600000000002</c:v>
                </c:pt>
                <c:pt idx="714">
                  <c:v>61.035600000000002</c:v>
                </c:pt>
                <c:pt idx="715">
                  <c:v>59.128</c:v>
                </c:pt>
                <c:pt idx="716">
                  <c:v>59.128</c:v>
                </c:pt>
                <c:pt idx="717">
                  <c:v>57.220700000000001</c:v>
                </c:pt>
                <c:pt idx="718">
                  <c:v>57.220700000000001</c:v>
                </c:pt>
                <c:pt idx="719">
                  <c:v>55.313299999999998</c:v>
                </c:pt>
                <c:pt idx="720">
                  <c:v>53.406000000000013</c:v>
                </c:pt>
                <c:pt idx="721">
                  <c:v>53.406000000000013</c:v>
                </c:pt>
                <c:pt idx="722">
                  <c:v>53.406000000000013</c:v>
                </c:pt>
                <c:pt idx="723">
                  <c:v>51.498600000000003</c:v>
                </c:pt>
                <c:pt idx="724">
                  <c:v>51.498600000000003</c:v>
                </c:pt>
                <c:pt idx="725">
                  <c:v>51.498600000000003</c:v>
                </c:pt>
                <c:pt idx="726">
                  <c:v>51.498600000000003</c:v>
                </c:pt>
                <c:pt idx="727">
                  <c:v>49.591300000000011</c:v>
                </c:pt>
                <c:pt idx="728">
                  <c:v>49.591300000000011</c:v>
                </c:pt>
                <c:pt idx="729">
                  <c:v>47.683900000000001</c:v>
                </c:pt>
                <c:pt idx="730">
                  <c:v>45.776600000000009</c:v>
                </c:pt>
                <c:pt idx="731">
                  <c:v>43.869300000000003</c:v>
                </c:pt>
                <c:pt idx="732">
                  <c:v>41.9619</c:v>
                </c:pt>
                <c:pt idx="733">
                  <c:v>41.9619</c:v>
                </c:pt>
                <c:pt idx="734">
                  <c:v>40.054600000000001</c:v>
                </c:pt>
                <c:pt idx="735">
                  <c:v>38.147200000000012</c:v>
                </c:pt>
                <c:pt idx="736">
                  <c:v>38.147200000000012</c:v>
                </c:pt>
                <c:pt idx="737">
                  <c:v>36.239899999999999</c:v>
                </c:pt>
                <c:pt idx="738">
                  <c:v>36.239899999999999</c:v>
                </c:pt>
                <c:pt idx="739">
                  <c:v>34.332500000000003</c:v>
                </c:pt>
                <c:pt idx="740">
                  <c:v>32.425200000000011</c:v>
                </c:pt>
                <c:pt idx="741">
                  <c:v>30.517800000000001</c:v>
                </c:pt>
                <c:pt idx="742">
                  <c:v>28.610299999999999</c:v>
                </c:pt>
                <c:pt idx="743">
                  <c:v>28.610299999999999</c:v>
                </c:pt>
                <c:pt idx="744">
                  <c:v>26.702999999999999</c:v>
                </c:pt>
                <c:pt idx="745">
                  <c:v>24.7956</c:v>
                </c:pt>
                <c:pt idx="746">
                  <c:v>24.7956</c:v>
                </c:pt>
                <c:pt idx="747">
                  <c:v>24.7956</c:v>
                </c:pt>
                <c:pt idx="748">
                  <c:v>22.88829999999998</c:v>
                </c:pt>
                <c:pt idx="749">
                  <c:v>22.88829999999998</c:v>
                </c:pt>
                <c:pt idx="750">
                  <c:v>20.981000000000002</c:v>
                </c:pt>
                <c:pt idx="751">
                  <c:v>19.073599999999999</c:v>
                </c:pt>
                <c:pt idx="752">
                  <c:v>19.073599999999999</c:v>
                </c:pt>
                <c:pt idx="753">
                  <c:v>17.1663</c:v>
                </c:pt>
                <c:pt idx="754">
                  <c:v>17.1663</c:v>
                </c:pt>
                <c:pt idx="755">
                  <c:v>15.258900000000001</c:v>
                </c:pt>
                <c:pt idx="756">
                  <c:v>15.258900000000001</c:v>
                </c:pt>
                <c:pt idx="757">
                  <c:v>15.258900000000001</c:v>
                </c:pt>
                <c:pt idx="758">
                  <c:v>15.258900000000001</c:v>
                </c:pt>
                <c:pt idx="759">
                  <c:v>19.073599999999999</c:v>
                </c:pt>
                <c:pt idx="760">
                  <c:v>19.073599999999999</c:v>
                </c:pt>
                <c:pt idx="761">
                  <c:v>19.073599999999999</c:v>
                </c:pt>
                <c:pt idx="762">
                  <c:v>20.981000000000002</c:v>
                </c:pt>
                <c:pt idx="763">
                  <c:v>20.981000000000002</c:v>
                </c:pt>
                <c:pt idx="764">
                  <c:v>20.981000000000002</c:v>
                </c:pt>
                <c:pt idx="765">
                  <c:v>20.981000000000002</c:v>
                </c:pt>
                <c:pt idx="766">
                  <c:v>20.981000000000002</c:v>
                </c:pt>
                <c:pt idx="767">
                  <c:v>17.1663</c:v>
                </c:pt>
                <c:pt idx="768">
                  <c:v>15.258900000000001</c:v>
                </c:pt>
                <c:pt idx="769">
                  <c:v>15.258900000000001</c:v>
                </c:pt>
                <c:pt idx="770">
                  <c:v>13.3515</c:v>
                </c:pt>
                <c:pt idx="771">
                  <c:v>11.4442</c:v>
                </c:pt>
                <c:pt idx="772">
                  <c:v>11.4442</c:v>
                </c:pt>
                <c:pt idx="773">
                  <c:v>9.5368000000000013</c:v>
                </c:pt>
                <c:pt idx="774">
                  <c:v>7.6294499999999976</c:v>
                </c:pt>
                <c:pt idx="775">
                  <c:v>7.6294499999999976</c:v>
                </c:pt>
                <c:pt idx="776">
                  <c:v>7.6294499999999976</c:v>
                </c:pt>
                <c:pt idx="777">
                  <c:v>5.7220799999999956</c:v>
                </c:pt>
                <c:pt idx="778">
                  <c:v>5.7220799999999956</c:v>
                </c:pt>
                <c:pt idx="779">
                  <c:v>5.7220799999999956</c:v>
                </c:pt>
                <c:pt idx="780">
                  <c:v>5.7220799999999956</c:v>
                </c:pt>
                <c:pt idx="781">
                  <c:v>3.8147299999999991</c:v>
                </c:pt>
                <c:pt idx="782">
                  <c:v>3.8147299999999991</c:v>
                </c:pt>
                <c:pt idx="783">
                  <c:v>3.8147299999999991</c:v>
                </c:pt>
                <c:pt idx="784">
                  <c:v>3.8147299999999991</c:v>
                </c:pt>
                <c:pt idx="785">
                  <c:v>3.8147299999999991</c:v>
                </c:pt>
                <c:pt idx="786">
                  <c:v>3.8147299999999991</c:v>
                </c:pt>
                <c:pt idx="787">
                  <c:v>3.8147299999999991</c:v>
                </c:pt>
                <c:pt idx="788">
                  <c:v>3.8147299999999991</c:v>
                </c:pt>
                <c:pt idx="789">
                  <c:v>3.8147299999999991</c:v>
                </c:pt>
                <c:pt idx="790">
                  <c:v>5.7220799999999956</c:v>
                </c:pt>
                <c:pt idx="791">
                  <c:v>5.7220799999999956</c:v>
                </c:pt>
                <c:pt idx="792">
                  <c:v>5.7220799999999956</c:v>
                </c:pt>
                <c:pt idx="793">
                  <c:v>5.7220799999999956</c:v>
                </c:pt>
                <c:pt idx="794">
                  <c:v>5.7220799999999956</c:v>
                </c:pt>
                <c:pt idx="795">
                  <c:v>5.7220799999999956</c:v>
                </c:pt>
                <c:pt idx="796">
                  <c:v>5.7220799999999956</c:v>
                </c:pt>
                <c:pt idx="797">
                  <c:v>5.7220799999999956</c:v>
                </c:pt>
                <c:pt idx="798">
                  <c:v>5.7220799999999956</c:v>
                </c:pt>
                <c:pt idx="799">
                  <c:v>5.7220799999999956</c:v>
                </c:pt>
                <c:pt idx="800">
                  <c:v>5.7220799999999956</c:v>
                </c:pt>
                <c:pt idx="801">
                  <c:v>5.7220799999999956</c:v>
                </c:pt>
                <c:pt idx="802">
                  <c:v>5.7220799999999956</c:v>
                </c:pt>
                <c:pt idx="803">
                  <c:v>5.7220799999999956</c:v>
                </c:pt>
                <c:pt idx="804">
                  <c:v>5.7220799999999956</c:v>
                </c:pt>
                <c:pt idx="805">
                  <c:v>5.7220799999999956</c:v>
                </c:pt>
                <c:pt idx="806">
                  <c:v>5.7220799999999956</c:v>
                </c:pt>
                <c:pt idx="807">
                  <c:v>5.7220799999999956</c:v>
                </c:pt>
                <c:pt idx="808">
                  <c:v>5.7220799999999956</c:v>
                </c:pt>
                <c:pt idx="809">
                  <c:v>5.7220799999999956</c:v>
                </c:pt>
                <c:pt idx="810">
                  <c:v>5.7220799999999956</c:v>
                </c:pt>
                <c:pt idx="811">
                  <c:v>5.7220799999999956</c:v>
                </c:pt>
                <c:pt idx="812">
                  <c:v>5.7220799999999956</c:v>
                </c:pt>
                <c:pt idx="813">
                  <c:v>3.8147299999999991</c:v>
                </c:pt>
                <c:pt idx="814">
                  <c:v>3.8147299999999991</c:v>
                </c:pt>
                <c:pt idx="815">
                  <c:v>3.8147299999999991</c:v>
                </c:pt>
                <c:pt idx="816">
                  <c:v>3.8147299999999991</c:v>
                </c:pt>
                <c:pt idx="817">
                  <c:v>3.8147299999999991</c:v>
                </c:pt>
                <c:pt idx="818">
                  <c:v>3.8147299999999991</c:v>
                </c:pt>
                <c:pt idx="819">
                  <c:v>3.8147299999999991</c:v>
                </c:pt>
                <c:pt idx="820">
                  <c:v>3.8147299999999991</c:v>
                </c:pt>
                <c:pt idx="821">
                  <c:v>3.8147299999999991</c:v>
                </c:pt>
                <c:pt idx="822">
                  <c:v>3.8147299999999991</c:v>
                </c:pt>
                <c:pt idx="823">
                  <c:v>5.7220799999999956</c:v>
                </c:pt>
                <c:pt idx="824">
                  <c:v>5.7220799999999956</c:v>
                </c:pt>
                <c:pt idx="825">
                  <c:v>3.8147299999999991</c:v>
                </c:pt>
                <c:pt idx="826">
                  <c:v>3.8147299999999991</c:v>
                </c:pt>
                <c:pt idx="827">
                  <c:v>3.8147299999999991</c:v>
                </c:pt>
                <c:pt idx="828">
                  <c:v>3.8147299999999991</c:v>
                </c:pt>
                <c:pt idx="829">
                  <c:v>3.8147299999999991</c:v>
                </c:pt>
                <c:pt idx="830">
                  <c:v>3.8147299999999991</c:v>
                </c:pt>
                <c:pt idx="831">
                  <c:v>3.8147299999999991</c:v>
                </c:pt>
                <c:pt idx="832">
                  <c:v>3.8147299999999991</c:v>
                </c:pt>
                <c:pt idx="833">
                  <c:v>3.8147299999999991</c:v>
                </c:pt>
                <c:pt idx="834">
                  <c:v>3.8147299999999991</c:v>
                </c:pt>
                <c:pt idx="835">
                  <c:v>5.7220799999999956</c:v>
                </c:pt>
                <c:pt idx="836">
                  <c:v>5.7220799999999956</c:v>
                </c:pt>
                <c:pt idx="837">
                  <c:v>5.7220799999999956</c:v>
                </c:pt>
                <c:pt idx="838">
                  <c:v>5.7220799999999956</c:v>
                </c:pt>
                <c:pt idx="839">
                  <c:v>5.7220799999999956</c:v>
                </c:pt>
                <c:pt idx="840">
                  <c:v>5.7220799999999956</c:v>
                </c:pt>
                <c:pt idx="841">
                  <c:v>7.6294499999999976</c:v>
                </c:pt>
                <c:pt idx="842">
                  <c:v>7.6294499999999976</c:v>
                </c:pt>
                <c:pt idx="843">
                  <c:v>7.6294499999999976</c:v>
                </c:pt>
                <c:pt idx="844">
                  <c:v>7.6294499999999976</c:v>
                </c:pt>
                <c:pt idx="845">
                  <c:v>9.5368000000000013</c:v>
                </c:pt>
                <c:pt idx="846">
                  <c:v>9.5368000000000013</c:v>
                </c:pt>
                <c:pt idx="847">
                  <c:v>11.4442</c:v>
                </c:pt>
                <c:pt idx="848">
                  <c:v>11.4442</c:v>
                </c:pt>
                <c:pt idx="849">
                  <c:v>11.4442</c:v>
                </c:pt>
                <c:pt idx="850">
                  <c:v>11.4442</c:v>
                </c:pt>
                <c:pt idx="851">
                  <c:v>11.4442</c:v>
                </c:pt>
                <c:pt idx="852">
                  <c:v>13.3515</c:v>
                </c:pt>
                <c:pt idx="853">
                  <c:v>13.3515</c:v>
                </c:pt>
                <c:pt idx="854">
                  <c:v>15.258900000000001</c:v>
                </c:pt>
                <c:pt idx="855">
                  <c:v>15.258900000000001</c:v>
                </c:pt>
                <c:pt idx="856">
                  <c:v>17.1663</c:v>
                </c:pt>
                <c:pt idx="857">
                  <c:v>17.1663</c:v>
                </c:pt>
                <c:pt idx="858">
                  <c:v>19.073599999999999</c:v>
                </c:pt>
                <c:pt idx="859">
                  <c:v>19.073599999999999</c:v>
                </c:pt>
                <c:pt idx="860">
                  <c:v>20.981000000000002</c:v>
                </c:pt>
                <c:pt idx="861">
                  <c:v>20.981000000000002</c:v>
                </c:pt>
                <c:pt idx="862">
                  <c:v>22.88829999999998</c:v>
                </c:pt>
                <c:pt idx="863">
                  <c:v>24.7956</c:v>
                </c:pt>
                <c:pt idx="864">
                  <c:v>24.7956</c:v>
                </c:pt>
                <c:pt idx="865">
                  <c:v>24.7956</c:v>
                </c:pt>
                <c:pt idx="866">
                  <c:v>26.702999999999999</c:v>
                </c:pt>
                <c:pt idx="867">
                  <c:v>28.610299999999999</c:v>
                </c:pt>
                <c:pt idx="868">
                  <c:v>30.517800000000001</c:v>
                </c:pt>
                <c:pt idx="869">
                  <c:v>32.425200000000011</c:v>
                </c:pt>
                <c:pt idx="870">
                  <c:v>34.332500000000003</c:v>
                </c:pt>
                <c:pt idx="871">
                  <c:v>36.239899999999999</c:v>
                </c:pt>
                <c:pt idx="872">
                  <c:v>38.147200000000012</c:v>
                </c:pt>
                <c:pt idx="873">
                  <c:v>38.147200000000012</c:v>
                </c:pt>
                <c:pt idx="874">
                  <c:v>40.054600000000001</c:v>
                </c:pt>
                <c:pt idx="875">
                  <c:v>41.9619</c:v>
                </c:pt>
                <c:pt idx="876">
                  <c:v>43.869300000000003</c:v>
                </c:pt>
                <c:pt idx="877">
                  <c:v>45.776600000000009</c:v>
                </c:pt>
                <c:pt idx="878">
                  <c:v>47.683900000000001</c:v>
                </c:pt>
                <c:pt idx="879">
                  <c:v>47.683900000000001</c:v>
                </c:pt>
                <c:pt idx="880">
                  <c:v>49.591300000000011</c:v>
                </c:pt>
                <c:pt idx="881">
                  <c:v>51.498600000000003</c:v>
                </c:pt>
                <c:pt idx="882">
                  <c:v>51.498600000000003</c:v>
                </c:pt>
                <c:pt idx="883">
                  <c:v>53.406000000000013</c:v>
                </c:pt>
                <c:pt idx="884">
                  <c:v>55.313299999999998</c:v>
                </c:pt>
                <c:pt idx="885">
                  <c:v>57.220700000000001</c:v>
                </c:pt>
                <c:pt idx="886">
                  <c:v>59.128</c:v>
                </c:pt>
                <c:pt idx="887">
                  <c:v>62.942999999999998</c:v>
                </c:pt>
                <c:pt idx="888">
                  <c:v>64.850300000000004</c:v>
                </c:pt>
                <c:pt idx="889">
                  <c:v>68.665000000000006</c:v>
                </c:pt>
                <c:pt idx="890">
                  <c:v>72.479700000000008</c:v>
                </c:pt>
                <c:pt idx="891">
                  <c:v>76.294399999999996</c:v>
                </c:pt>
                <c:pt idx="892">
                  <c:v>78.201800000000006</c:v>
                </c:pt>
                <c:pt idx="893">
                  <c:v>80.109099999999998</c:v>
                </c:pt>
                <c:pt idx="894">
                  <c:v>82.016500000000022</c:v>
                </c:pt>
                <c:pt idx="895">
                  <c:v>83.9238</c:v>
                </c:pt>
                <c:pt idx="896">
                  <c:v>85.831199999999995</c:v>
                </c:pt>
                <c:pt idx="897">
                  <c:v>85.831199999999995</c:v>
                </c:pt>
                <c:pt idx="898">
                  <c:v>87.738500000000002</c:v>
                </c:pt>
                <c:pt idx="899">
                  <c:v>87.738500000000002</c:v>
                </c:pt>
                <c:pt idx="900">
                  <c:v>87.738500000000002</c:v>
                </c:pt>
                <c:pt idx="901">
                  <c:v>87.738500000000002</c:v>
                </c:pt>
                <c:pt idx="902">
                  <c:v>89.645899999999983</c:v>
                </c:pt>
                <c:pt idx="903">
                  <c:v>89.645899999999983</c:v>
                </c:pt>
                <c:pt idx="904">
                  <c:v>89.645899999999983</c:v>
                </c:pt>
                <c:pt idx="905">
                  <c:v>89.645899999999983</c:v>
                </c:pt>
                <c:pt idx="906">
                  <c:v>91.553199999999975</c:v>
                </c:pt>
                <c:pt idx="907">
                  <c:v>91.553199999999975</c:v>
                </c:pt>
                <c:pt idx="908">
                  <c:v>91.553199999999975</c:v>
                </c:pt>
                <c:pt idx="909">
                  <c:v>91.553199999999975</c:v>
                </c:pt>
                <c:pt idx="910">
                  <c:v>91.553199999999975</c:v>
                </c:pt>
                <c:pt idx="911">
                  <c:v>91.553199999999975</c:v>
                </c:pt>
                <c:pt idx="912">
                  <c:v>91.553199999999975</c:v>
                </c:pt>
                <c:pt idx="913">
                  <c:v>91.553199999999975</c:v>
                </c:pt>
                <c:pt idx="914">
                  <c:v>91.553199999999975</c:v>
                </c:pt>
                <c:pt idx="915">
                  <c:v>93.460499999999996</c:v>
                </c:pt>
                <c:pt idx="916">
                  <c:v>93.460499999999996</c:v>
                </c:pt>
                <c:pt idx="917">
                  <c:v>93.460499999999996</c:v>
                </c:pt>
                <c:pt idx="918">
                  <c:v>93.460499999999996</c:v>
                </c:pt>
                <c:pt idx="919">
                  <c:v>93.460499999999996</c:v>
                </c:pt>
                <c:pt idx="920">
                  <c:v>93.460499999999996</c:v>
                </c:pt>
                <c:pt idx="921">
                  <c:v>93.460499999999996</c:v>
                </c:pt>
                <c:pt idx="922">
                  <c:v>91.553199999999975</c:v>
                </c:pt>
                <c:pt idx="923">
                  <c:v>91.553199999999975</c:v>
                </c:pt>
                <c:pt idx="924">
                  <c:v>91.553199999999975</c:v>
                </c:pt>
                <c:pt idx="925">
                  <c:v>91.553199999999975</c:v>
                </c:pt>
                <c:pt idx="926">
                  <c:v>91.553199999999975</c:v>
                </c:pt>
                <c:pt idx="927">
                  <c:v>91.553199999999975</c:v>
                </c:pt>
                <c:pt idx="928">
                  <c:v>91.553199999999975</c:v>
                </c:pt>
                <c:pt idx="929">
                  <c:v>91.553199999999975</c:v>
                </c:pt>
                <c:pt idx="930">
                  <c:v>89.645899999999983</c:v>
                </c:pt>
                <c:pt idx="931">
                  <c:v>89.645899999999983</c:v>
                </c:pt>
                <c:pt idx="932">
                  <c:v>89.645899999999983</c:v>
                </c:pt>
                <c:pt idx="933">
                  <c:v>87.738500000000002</c:v>
                </c:pt>
                <c:pt idx="934">
                  <c:v>87.738500000000002</c:v>
                </c:pt>
                <c:pt idx="935">
                  <c:v>85.831199999999995</c:v>
                </c:pt>
                <c:pt idx="936">
                  <c:v>85.831199999999995</c:v>
                </c:pt>
                <c:pt idx="937">
                  <c:v>83.9238</c:v>
                </c:pt>
                <c:pt idx="938">
                  <c:v>82.016500000000022</c:v>
                </c:pt>
                <c:pt idx="939">
                  <c:v>82.016500000000022</c:v>
                </c:pt>
                <c:pt idx="940">
                  <c:v>80.109099999999998</c:v>
                </c:pt>
                <c:pt idx="941">
                  <c:v>80.109099999999998</c:v>
                </c:pt>
                <c:pt idx="942">
                  <c:v>78.201800000000006</c:v>
                </c:pt>
                <c:pt idx="943">
                  <c:v>78.201800000000006</c:v>
                </c:pt>
                <c:pt idx="944">
                  <c:v>78.201800000000006</c:v>
                </c:pt>
                <c:pt idx="945">
                  <c:v>76.294399999999996</c:v>
                </c:pt>
                <c:pt idx="946">
                  <c:v>74.387100000000004</c:v>
                </c:pt>
                <c:pt idx="947">
                  <c:v>72.479700000000008</c:v>
                </c:pt>
                <c:pt idx="948">
                  <c:v>72.479700000000008</c:v>
                </c:pt>
                <c:pt idx="949">
                  <c:v>70.572399999999945</c:v>
                </c:pt>
                <c:pt idx="950">
                  <c:v>68.665000000000006</c:v>
                </c:pt>
                <c:pt idx="951">
                  <c:v>66.7577</c:v>
                </c:pt>
                <c:pt idx="952">
                  <c:v>66.7577</c:v>
                </c:pt>
                <c:pt idx="953">
                  <c:v>64.850300000000004</c:v>
                </c:pt>
                <c:pt idx="954">
                  <c:v>64.850300000000004</c:v>
                </c:pt>
                <c:pt idx="955">
                  <c:v>62.942999999999998</c:v>
                </c:pt>
                <c:pt idx="956">
                  <c:v>62.942999999999998</c:v>
                </c:pt>
                <c:pt idx="957">
                  <c:v>61.035600000000002</c:v>
                </c:pt>
                <c:pt idx="958">
                  <c:v>59.128</c:v>
                </c:pt>
                <c:pt idx="959">
                  <c:v>57.220700000000001</c:v>
                </c:pt>
                <c:pt idx="960">
                  <c:v>57.220700000000001</c:v>
                </c:pt>
                <c:pt idx="961">
                  <c:v>55.313299999999998</c:v>
                </c:pt>
                <c:pt idx="962">
                  <c:v>53.406000000000013</c:v>
                </c:pt>
                <c:pt idx="963">
                  <c:v>51.498600000000003</c:v>
                </c:pt>
                <c:pt idx="964">
                  <c:v>51.498600000000003</c:v>
                </c:pt>
                <c:pt idx="965">
                  <c:v>49.591300000000011</c:v>
                </c:pt>
                <c:pt idx="966">
                  <c:v>47.683900000000001</c:v>
                </c:pt>
                <c:pt idx="967">
                  <c:v>47.683900000000001</c:v>
                </c:pt>
                <c:pt idx="968">
                  <c:v>45.776600000000009</c:v>
                </c:pt>
                <c:pt idx="969">
                  <c:v>43.869300000000003</c:v>
                </c:pt>
                <c:pt idx="970">
                  <c:v>43.869300000000003</c:v>
                </c:pt>
                <c:pt idx="971">
                  <c:v>41.9619</c:v>
                </c:pt>
                <c:pt idx="972">
                  <c:v>41.9619</c:v>
                </c:pt>
                <c:pt idx="973">
                  <c:v>40.054600000000001</c:v>
                </c:pt>
                <c:pt idx="974">
                  <c:v>38.147200000000012</c:v>
                </c:pt>
                <c:pt idx="975">
                  <c:v>38.147200000000012</c:v>
                </c:pt>
                <c:pt idx="976">
                  <c:v>38.147200000000012</c:v>
                </c:pt>
                <c:pt idx="977">
                  <c:v>36.239899999999999</c:v>
                </c:pt>
                <c:pt idx="978">
                  <c:v>34.332500000000003</c:v>
                </c:pt>
                <c:pt idx="979">
                  <c:v>34.332500000000003</c:v>
                </c:pt>
                <c:pt idx="980">
                  <c:v>32.425200000000011</c:v>
                </c:pt>
                <c:pt idx="981">
                  <c:v>30.517800000000001</c:v>
                </c:pt>
                <c:pt idx="982">
                  <c:v>28.610299999999999</c:v>
                </c:pt>
                <c:pt idx="983">
                  <c:v>28.610299999999999</c:v>
                </c:pt>
                <c:pt idx="984">
                  <c:v>26.702999999999999</c:v>
                </c:pt>
                <c:pt idx="985">
                  <c:v>24.7956</c:v>
                </c:pt>
                <c:pt idx="986">
                  <c:v>24.7956</c:v>
                </c:pt>
                <c:pt idx="987">
                  <c:v>24.7956</c:v>
                </c:pt>
                <c:pt idx="988">
                  <c:v>24.7956</c:v>
                </c:pt>
                <c:pt idx="989">
                  <c:v>22.88829999999998</c:v>
                </c:pt>
                <c:pt idx="990">
                  <c:v>20.981000000000002</c:v>
                </c:pt>
                <c:pt idx="991">
                  <c:v>20.981000000000002</c:v>
                </c:pt>
                <c:pt idx="992">
                  <c:v>19.073599999999999</c:v>
                </c:pt>
                <c:pt idx="993">
                  <c:v>19.073599999999999</c:v>
                </c:pt>
                <c:pt idx="994">
                  <c:v>17.1663</c:v>
                </c:pt>
                <c:pt idx="995">
                  <c:v>17.1663</c:v>
                </c:pt>
                <c:pt idx="996">
                  <c:v>15.258900000000001</c:v>
                </c:pt>
                <c:pt idx="997">
                  <c:v>15.258900000000001</c:v>
                </c:pt>
                <c:pt idx="998">
                  <c:v>15.258900000000001</c:v>
                </c:pt>
                <c:pt idx="999">
                  <c:v>13.3515</c:v>
                </c:pt>
                <c:pt idx="1000">
                  <c:v>13.3515</c:v>
                </c:pt>
                <c:pt idx="1001">
                  <c:v>11.4442</c:v>
                </c:pt>
                <c:pt idx="1002">
                  <c:v>11.4442</c:v>
                </c:pt>
                <c:pt idx="1003">
                  <c:v>11.4442</c:v>
                </c:pt>
                <c:pt idx="1004">
                  <c:v>11.4442</c:v>
                </c:pt>
                <c:pt idx="1005">
                  <c:v>11.4442</c:v>
                </c:pt>
                <c:pt idx="1006">
                  <c:v>9.5368000000000013</c:v>
                </c:pt>
                <c:pt idx="1007">
                  <c:v>9.5368000000000013</c:v>
                </c:pt>
                <c:pt idx="1008">
                  <c:v>9.5368000000000013</c:v>
                </c:pt>
                <c:pt idx="1009">
                  <c:v>7.6294499999999976</c:v>
                </c:pt>
                <c:pt idx="1010">
                  <c:v>7.6294499999999976</c:v>
                </c:pt>
                <c:pt idx="1011">
                  <c:v>7.6294499999999976</c:v>
                </c:pt>
                <c:pt idx="1012">
                  <c:v>7.6294499999999976</c:v>
                </c:pt>
                <c:pt idx="1013">
                  <c:v>5.7220799999999956</c:v>
                </c:pt>
                <c:pt idx="1014">
                  <c:v>5.7220799999999956</c:v>
                </c:pt>
                <c:pt idx="1015">
                  <c:v>5.7220799999999956</c:v>
                </c:pt>
                <c:pt idx="1016">
                  <c:v>5.7220799999999956</c:v>
                </c:pt>
                <c:pt idx="1017">
                  <c:v>3.8147299999999991</c:v>
                </c:pt>
                <c:pt idx="1018">
                  <c:v>3.8147299999999991</c:v>
                </c:pt>
                <c:pt idx="1019">
                  <c:v>3.8147299999999991</c:v>
                </c:pt>
                <c:pt idx="1020">
                  <c:v>3.8147299999999991</c:v>
                </c:pt>
                <c:pt idx="1021">
                  <c:v>1.9073599999999999</c:v>
                </c:pt>
                <c:pt idx="1022">
                  <c:v>1.9073599999999999</c:v>
                </c:pt>
                <c:pt idx="1023">
                  <c:v>1.9073599999999999</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numCache>
            </c:numRef>
          </c:yVal>
          <c:smooth val="1"/>
          <c:extLst>
            <c:ext xmlns:c16="http://schemas.microsoft.com/office/drawing/2014/chart" uri="{C3380CC4-5D6E-409C-BE32-E72D297353CC}">
              <c16:uniqueId val="{00000004-9393-4AD7-BDEF-EB8FD2EEF9BE}"/>
            </c:ext>
          </c:extLst>
        </c:ser>
        <c:ser>
          <c:idx val="5"/>
          <c:order val="5"/>
          <c:tx>
            <c:v>V=1,6мкл</c:v>
          </c:tx>
          <c:spPr>
            <a:ln w="9525" cap="rnd">
              <a:solidFill>
                <a:schemeClr val="accent6"/>
              </a:solidFill>
              <a:round/>
            </a:ln>
            <a:effectLst>
              <a:outerShdw blurRad="50800" dist="38100" dir="5400000" rotWithShape="0">
                <a:srgbClr val="000000">
                  <a:alpha val="35000"/>
                </a:srgbClr>
              </a:outerShdw>
            </a:effectLst>
          </c:spPr>
          <c:marker>
            <c:symbol val="none"/>
          </c:marker>
          <c:xVal>
            <c:numRef>
              <c:f>'РУС Дипл4,12,2013'!$U$3:$U$870</c:f>
              <c:numCache>
                <c:formatCode>General</c:formatCode>
                <c:ptCount val="868"/>
                <c:pt idx="0">
                  <c:v>959.07999999979404</c:v>
                </c:pt>
                <c:pt idx="1">
                  <c:v>959.16999999979396</c:v>
                </c:pt>
                <c:pt idx="2">
                  <c:v>959.25999999979399</c:v>
                </c:pt>
                <c:pt idx="3">
                  <c:v>959.34999999979357</c:v>
                </c:pt>
                <c:pt idx="4">
                  <c:v>959.4399999997936</c:v>
                </c:pt>
                <c:pt idx="5">
                  <c:v>959.52999999979397</c:v>
                </c:pt>
                <c:pt idx="6">
                  <c:v>959.619999999794</c:v>
                </c:pt>
                <c:pt idx="7">
                  <c:v>959.70999999979404</c:v>
                </c:pt>
                <c:pt idx="8">
                  <c:v>959.79999999979395</c:v>
                </c:pt>
                <c:pt idx="9">
                  <c:v>959.88999999979399</c:v>
                </c:pt>
                <c:pt idx="10">
                  <c:v>959.97999999979402</c:v>
                </c:pt>
                <c:pt idx="11">
                  <c:v>960.06999999979359</c:v>
                </c:pt>
                <c:pt idx="12">
                  <c:v>960.15999999979397</c:v>
                </c:pt>
                <c:pt idx="13">
                  <c:v>960.249999999794</c:v>
                </c:pt>
                <c:pt idx="14">
                  <c:v>960.33999999979358</c:v>
                </c:pt>
                <c:pt idx="15">
                  <c:v>960.42999999979349</c:v>
                </c:pt>
                <c:pt idx="16">
                  <c:v>960.51999999979398</c:v>
                </c:pt>
                <c:pt idx="17">
                  <c:v>960.60999999979401</c:v>
                </c:pt>
                <c:pt idx="18">
                  <c:v>960.69999999979404</c:v>
                </c:pt>
                <c:pt idx="19">
                  <c:v>960.78999999979396</c:v>
                </c:pt>
                <c:pt idx="20">
                  <c:v>960.87999999979399</c:v>
                </c:pt>
                <c:pt idx="21">
                  <c:v>960.96999999979357</c:v>
                </c:pt>
                <c:pt idx="22">
                  <c:v>961.05999999979349</c:v>
                </c:pt>
                <c:pt idx="23">
                  <c:v>961.14999999979398</c:v>
                </c:pt>
                <c:pt idx="24">
                  <c:v>961.23999999979401</c:v>
                </c:pt>
                <c:pt idx="25">
                  <c:v>961.32999999979359</c:v>
                </c:pt>
                <c:pt idx="26">
                  <c:v>961.41999999979396</c:v>
                </c:pt>
                <c:pt idx="27">
                  <c:v>961.50999999979399</c:v>
                </c:pt>
                <c:pt idx="28">
                  <c:v>961.59999999979402</c:v>
                </c:pt>
                <c:pt idx="29">
                  <c:v>961.68999999979496</c:v>
                </c:pt>
                <c:pt idx="30">
                  <c:v>961.779999999795</c:v>
                </c:pt>
                <c:pt idx="31">
                  <c:v>961.86999999979457</c:v>
                </c:pt>
                <c:pt idx="32">
                  <c:v>961.95999999979449</c:v>
                </c:pt>
                <c:pt idx="33">
                  <c:v>962.04999999979498</c:v>
                </c:pt>
                <c:pt idx="34">
                  <c:v>962.13999999979501</c:v>
                </c:pt>
                <c:pt idx="35">
                  <c:v>962.22999999979504</c:v>
                </c:pt>
                <c:pt idx="36">
                  <c:v>962.31999999979496</c:v>
                </c:pt>
                <c:pt idx="37">
                  <c:v>962.40999999979499</c:v>
                </c:pt>
                <c:pt idx="38">
                  <c:v>962.49999999979502</c:v>
                </c:pt>
                <c:pt idx="39">
                  <c:v>962.58999999979505</c:v>
                </c:pt>
                <c:pt idx="40">
                  <c:v>962.67999999979497</c:v>
                </c:pt>
                <c:pt idx="41">
                  <c:v>962.769999999795</c:v>
                </c:pt>
                <c:pt idx="42">
                  <c:v>962.85999999979458</c:v>
                </c:pt>
                <c:pt idx="43">
                  <c:v>962.9499999997945</c:v>
                </c:pt>
                <c:pt idx="44">
                  <c:v>963.03999999979499</c:v>
                </c:pt>
                <c:pt idx="45">
                  <c:v>963.12999999979502</c:v>
                </c:pt>
                <c:pt idx="46">
                  <c:v>963.21999999979505</c:v>
                </c:pt>
                <c:pt idx="47">
                  <c:v>963.30999999979497</c:v>
                </c:pt>
                <c:pt idx="48">
                  <c:v>963.399999999795</c:v>
                </c:pt>
                <c:pt idx="49">
                  <c:v>963.48999999979503</c:v>
                </c:pt>
                <c:pt idx="50">
                  <c:v>963.57999999979495</c:v>
                </c:pt>
                <c:pt idx="51">
                  <c:v>963.66999999979498</c:v>
                </c:pt>
                <c:pt idx="52">
                  <c:v>963.75999999979501</c:v>
                </c:pt>
                <c:pt idx="53">
                  <c:v>963.84999999979459</c:v>
                </c:pt>
                <c:pt idx="54">
                  <c:v>963.93999999979496</c:v>
                </c:pt>
                <c:pt idx="55">
                  <c:v>964.029999999795</c:v>
                </c:pt>
                <c:pt idx="56">
                  <c:v>964.11999999979503</c:v>
                </c:pt>
                <c:pt idx="57">
                  <c:v>964.20999999979495</c:v>
                </c:pt>
                <c:pt idx="58">
                  <c:v>964.29999999979498</c:v>
                </c:pt>
                <c:pt idx="59">
                  <c:v>964.38999999979501</c:v>
                </c:pt>
                <c:pt idx="60">
                  <c:v>964.47999999979504</c:v>
                </c:pt>
                <c:pt idx="61">
                  <c:v>964.56999999979598</c:v>
                </c:pt>
                <c:pt idx="62">
                  <c:v>964.65999999979601</c:v>
                </c:pt>
                <c:pt idx="63">
                  <c:v>964.74999999979605</c:v>
                </c:pt>
                <c:pt idx="64">
                  <c:v>964.83999999979596</c:v>
                </c:pt>
                <c:pt idx="65">
                  <c:v>964.929999999796</c:v>
                </c:pt>
                <c:pt idx="66">
                  <c:v>965.01999999979603</c:v>
                </c:pt>
                <c:pt idx="67">
                  <c:v>965.10999999979595</c:v>
                </c:pt>
                <c:pt idx="68">
                  <c:v>965.19999999979598</c:v>
                </c:pt>
                <c:pt idx="69">
                  <c:v>965.28999999979601</c:v>
                </c:pt>
                <c:pt idx="70">
                  <c:v>965.37999999979604</c:v>
                </c:pt>
                <c:pt idx="71">
                  <c:v>965.46999999979596</c:v>
                </c:pt>
                <c:pt idx="72">
                  <c:v>965.55999999979599</c:v>
                </c:pt>
                <c:pt idx="73">
                  <c:v>965.64999999979602</c:v>
                </c:pt>
                <c:pt idx="74">
                  <c:v>965.73999999979605</c:v>
                </c:pt>
                <c:pt idx="75">
                  <c:v>965.82999999979597</c:v>
                </c:pt>
                <c:pt idx="76">
                  <c:v>965.919999999796</c:v>
                </c:pt>
                <c:pt idx="77">
                  <c:v>966.00999999979604</c:v>
                </c:pt>
                <c:pt idx="78">
                  <c:v>966.09999999979595</c:v>
                </c:pt>
                <c:pt idx="79">
                  <c:v>966.18999999979599</c:v>
                </c:pt>
                <c:pt idx="80">
                  <c:v>966.27999999979602</c:v>
                </c:pt>
                <c:pt idx="81">
                  <c:v>966.3699999997956</c:v>
                </c:pt>
                <c:pt idx="82">
                  <c:v>966.45999999979597</c:v>
                </c:pt>
                <c:pt idx="83">
                  <c:v>966.549999999796</c:v>
                </c:pt>
                <c:pt idx="84">
                  <c:v>966.63999999979603</c:v>
                </c:pt>
                <c:pt idx="85">
                  <c:v>966.72999999979595</c:v>
                </c:pt>
                <c:pt idx="86">
                  <c:v>966.81999999979598</c:v>
                </c:pt>
                <c:pt idx="87">
                  <c:v>966.90999999979601</c:v>
                </c:pt>
                <c:pt idx="88">
                  <c:v>966.99999999979605</c:v>
                </c:pt>
                <c:pt idx="89">
                  <c:v>967.08999999979596</c:v>
                </c:pt>
                <c:pt idx="90">
                  <c:v>967.179999999796</c:v>
                </c:pt>
                <c:pt idx="91">
                  <c:v>967.26999999979603</c:v>
                </c:pt>
                <c:pt idx="92">
                  <c:v>967.35999999979697</c:v>
                </c:pt>
                <c:pt idx="93">
                  <c:v>967.449999999797</c:v>
                </c:pt>
                <c:pt idx="94">
                  <c:v>967.53999999979703</c:v>
                </c:pt>
                <c:pt idx="95">
                  <c:v>967.62999999979695</c:v>
                </c:pt>
                <c:pt idx="96">
                  <c:v>967.71999999979698</c:v>
                </c:pt>
                <c:pt idx="97">
                  <c:v>967.80999999979701</c:v>
                </c:pt>
                <c:pt idx="98">
                  <c:v>967.89999999979705</c:v>
                </c:pt>
                <c:pt idx="99">
                  <c:v>967.98999999979696</c:v>
                </c:pt>
                <c:pt idx="100">
                  <c:v>968.079999999797</c:v>
                </c:pt>
                <c:pt idx="101">
                  <c:v>968.16999999979703</c:v>
                </c:pt>
                <c:pt idx="102">
                  <c:v>968.25999999979695</c:v>
                </c:pt>
                <c:pt idx="103">
                  <c:v>968.34999999979698</c:v>
                </c:pt>
                <c:pt idx="104">
                  <c:v>968.43999999979701</c:v>
                </c:pt>
                <c:pt idx="105">
                  <c:v>968.52999999979704</c:v>
                </c:pt>
                <c:pt idx="106">
                  <c:v>968.61999999979696</c:v>
                </c:pt>
                <c:pt idx="107">
                  <c:v>968.70999999979699</c:v>
                </c:pt>
                <c:pt idx="108">
                  <c:v>968.79999999979702</c:v>
                </c:pt>
                <c:pt idx="109">
                  <c:v>968.88999999979706</c:v>
                </c:pt>
                <c:pt idx="110">
                  <c:v>968.97999999979697</c:v>
                </c:pt>
                <c:pt idx="111">
                  <c:v>969.06999999979701</c:v>
                </c:pt>
                <c:pt idx="112">
                  <c:v>969.15999999979704</c:v>
                </c:pt>
                <c:pt idx="113">
                  <c:v>969.24999999979696</c:v>
                </c:pt>
                <c:pt idx="114">
                  <c:v>969.33999999979699</c:v>
                </c:pt>
                <c:pt idx="115">
                  <c:v>969.42999999979702</c:v>
                </c:pt>
                <c:pt idx="116">
                  <c:v>969.51999999979705</c:v>
                </c:pt>
                <c:pt idx="117">
                  <c:v>969.60999999979697</c:v>
                </c:pt>
                <c:pt idx="118">
                  <c:v>969.699999999797</c:v>
                </c:pt>
                <c:pt idx="119">
                  <c:v>969.78999999979703</c:v>
                </c:pt>
                <c:pt idx="120">
                  <c:v>969.87999999979695</c:v>
                </c:pt>
                <c:pt idx="121">
                  <c:v>969.96999999979698</c:v>
                </c:pt>
                <c:pt idx="122">
                  <c:v>970.05999999979701</c:v>
                </c:pt>
                <c:pt idx="123">
                  <c:v>970.14999999979705</c:v>
                </c:pt>
                <c:pt idx="124">
                  <c:v>970.2399999997981</c:v>
                </c:pt>
                <c:pt idx="125">
                  <c:v>970.32999999979802</c:v>
                </c:pt>
                <c:pt idx="126">
                  <c:v>970.41999999979805</c:v>
                </c:pt>
                <c:pt idx="127">
                  <c:v>970.50999999979808</c:v>
                </c:pt>
                <c:pt idx="128">
                  <c:v>970.599999999798</c:v>
                </c:pt>
                <c:pt idx="129">
                  <c:v>970.68999999979803</c:v>
                </c:pt>
                <c:pt idx="130">
                  <c:v>970.77999999979795</c:v>
                </c:pt>
                <c:pt idx="131">
                  <c:v>970.86999999979787</c:v>
                </c:pt>
                <c:pt idx="132">
                  <c:v>970.95999999979801</c:v>
                </c:pt>
                <c:pt idx="133">
                  <c:v>971.04999999979805</c:v>
                </c:pt>
                <c:pt idx="134">
                  <c:v>971.13999999979808</c:v>
                </c:pt>
                <c:pt idx="135">
                  <c:v>971.229999999798</c:v>
                </c:pt>
                <c:pt idx="136">
                  <c:v>971.31999999979803</c:v>
                </c:pt>
                <c:pt idx="137">
                  <c:v>971.40999999979795</c:v>
                </c:pt>
                <c:pt idx="138">
                  <c:v>971.49999999979809</c:v>
                </c:pt>
                <c:pt idx="139">
                  <c:v>971.58999999979801</c:v>
                </c:pt>
                <c:pt idx="140">
                  <c:v>971.67999999979804</c:v>
                </c:pt>
                <c:pt idx="141">
                  <c:v>971.76999999979807</c:v>
                </c:pt>
                <c:pt idx="142">
                  <c:v>971.85999999979788</c:v>
                </c:pt>
                <c:pt idx="143">
                  <c:v>971.94999999979802</c:v>
                </c:pt>
                <c:pt idx="144">
                  <c:v>972.03999999979806</c:v>
                </c:pt>
                <c:pt idx="145">
                  <c:v>972.12999999979809</c:v>
                </c:pt>
                <c:pt idx="146">
                  <c:v>972.21999999979801</c:v>
                </c:pt>
                <c:pt idx="147">
                  <c:v>972.30999999979804</c:v>
                </c:pt>
                <c:pt idx="148">
                  <c:v>972.39999999979807</c:v>
                </c:pt>
                <c:pt idx="149">
                  <c:v>972.4899999997981</c:v>
                </c:pt>
                <c:pt idx="150">
                  <c:v>972.57999999979802</c:v>
                </c:pt>
                <c:pt idx="151">
                  <c:v>972.66999999979805</c:v>
                </c:pt>
                <c:pt idx="152">
                  <c:v>972.75999999979808</c:v>
                </c:pt>
                <c:pt idx="153">
                  <c:v>972.84999999979789</c:v>
                </c:pt>
                <c:pt idx="154">
                  <c:v>972.93999999979803</c:v>
                </c:pt>
                <c:pt idx="155">
                  <c:v>973.02999999979897</c:v>
                </c:pt>
                <c:pt idx="156">
                  <c:v>973.11999999979901</c:v>
                </c:pt>
                <c:pt idx="157">
                  <c:v>973.20999999979904</c:v>
                </c:pt>
                <c:pt idx="158">
                  <c:v>973.29999999979896</c:v>
                </c:pt>
                <c:pt idx="159">
                  <c:v>973.38999999979899</c:v>
                </c:pt>
                <c:pt idx="160">
                  <c:v>973.47999999979902</c:v>
                </c:pt>
                <c:pt idx="161">
                  <c:v>973.5699999997986</c:v>
                </c:pt>
                <c:pt idx="162">
                  <c:v>973.65999999979897</c:v>
                </c:pt>
                <c:pt idx="163">
                  <c:v>973.749999999799</c:v>
                </c:pt>
                <c:pt idx="164">
                  <c:v>973.83999999979858</c:v>
                </c:pt>
                <c:pt idx="165">
                  <c:v>973.9299999997985</c:v>
                </c:pt>
                <c:pt idx="166">
                  <c:v>974.01999999979898</c:v>
                </c:pt>
                <c:pt idx="167">
                  <c:v>974.10999999979902</c:v>
                </c:pt>
                <c:pt idx="168">
                  <c:v>974.19999999979905</c:v>
                </c:pt>
                <c:pt idx="169">
                  <c:v>974.28999999979897</c:v>
                </c:pt>
                <c:pt idx="170">
                  <c:v>974.379999999799</c:v>
                </c:pt>
                <c:pt idx="171">
                  <c:v>974.46999999979857</c:v>
                </c:pt>
                <c:pt idx="172">
                  <c:v>974.55999999979849</c:v>
                </c:pt>
                <c:pt idx="173">
                  <c:v>974.64999999979898</c:v>
                </c:pt>
                <c:pt idx="174">
                  <c:v>974.73999999979901</c:v>
                </c:pt>
                <c:pt idx="175">
                  <c:v>974.82999999979859</c:v>
                </c:pt>
                <c:pt idx="176">
                  <c:v>974.91999999979896</c:v>
                </c:pt>
                <c:pt idx="177">
                  <c:v>975.00999999979899</c:v>
                </c:pt>
                <c:pt idx="178">
                  <c:v>975.09999999979902</c:v>
                </c:pt>
                <c:pt idx="179">
                  <c:v>975.18999999979906</c:v>
                </c:pt>
                <c:pt idx="180">
                  <c:v>975.27999999979897</c:v>
                </c:pt>
                <c:pt idx="181">
                  <c:v>975.36999999979855</c:v>
                </c:pt>
                <c:pt idx="182">
                  <c:v>975.45999999979858</c:v>
                </c:pt>
                <c:pt idx="183">
                  <c:v>975.54999999979896</c:v>
                </c:pt>
                <c:pt idx="184">
                  <c:v>975.63999999979899</c:v>
                </c:pt>
                <c:pt idx="185">
                  <c:v>975.72999999979902</c:v>
                </c:pt>
                <c:pt idx="186">
                  <c:v>975.81999999979996</c:v>
                </c:pt>
                <c:pt idx="187">
                  <c:v>975.90999999979999</c:v>
                </c:pt>
                <c:pt idx="188">
                  <c:v>975.99999999980002</c:v>
                </c:pt>
                <c:pt idx="189">
                  <c:v>976.08999999980006</c:v>
                </c:pt>
                <c:pt idx="190">
                  <c:v>976.17999999979997</c:v>
                </c:pt>
                <c:pt idx="191">
                  <c:v>976.26999999980001</c:v>
                </c:pt>
                <c:pt idx="192">
                  <c:v>976.35999999979958</c:v>
                </c:pt>
                <c:pt idx="193">
                  <c:v>976.44999999979996</c:v>
                </c:pt>
                <c:pt idx="194">
                  <c:v>976.53999999979999</c:v>
                </c:pt>
                <c:pt idx="195">
                  <c:v>976.62999999980002</c:v>
                </c:pt>
                <c:pt idx="196">
                  <c:v>976.71999999980005</c:v>
                </c:pt>
                <c:pt idx="197">
                  <c:v>976.80999999979997</c:v>
                </c:pt>
                <c:pt idx="198">
                  <c:v>976.8999999998</c:v>
                </c:pt>
                <c:pt idx="199">
                  <c:v>976.98999999980003</c:v>
                </c:pt>
                <c:pt idx="200">
                  <c:v>977.07999999979995</c:v>
                </c:pt>
                <c:pt idx="201">
                  <c:v>977.16999999979998</c:v>
                </c:pt>
                <c:pt idx="202">
                  <c:v>977.25999999980002</c:v>
                </c:pt>
                <c:pt idx="203">
                  <c:v>977.34999999979959</c:v>
                </c:pt>
                <c:pt idx="204">
                  <c:v>977.43999999979997</c:v>
                </c:pt>
                <c:pt idx="205">
                  <c:v>977.5299999998</c:v>
                </c:pt>
                <c:pt idx="206">
                  <c:v>977.61999999980003</c:v>
                </c:pt>
                <c:pt idx="207">
                  <c:v>977.70999999979995</c:v>
                </c:pt>
                <c:pt idx="208">
                  <c:v>977.79999999979998</c:v>
                </c:pt>
                <c:pt idx="209">
                  <c:v>977.88999999980001</c:v>
                </c:pt>
                <c:pt idx="210">
                  <c:v>977.97999999980004</c:v>
                </c:pt>
                <c:pt idx="211">
                  <c:v>978.06999999979996</c:v>
                </c:pt>
                <c:pt idx="212">
                  <c:v>978.15999999979999</c:v>
                </c:pt>
                <c:pt idx="213">
                  <c:v>978.24999999980002</c:v>
                </c:pt>
                <c:pt idx="214">
                  <c:v>978.33999999980006</c:v>
                </c:pt>
                <c:pt idx="215">
                  <c:v>978.42999999979997</c:v>
                </c:pt>
                <c:pt idx="216">
                  <c:v>978.51999999980001</c:v>
                </c:pt>
                <c:pt idx="217">
                  <c:v>978.60999999980004</c:v>
                </c:pt>
                <c:pt idx="218">
                  <c:v>978.69999999980098</c:v>
                </c:pt>
                <c:pt idx="219">
                  <c:v>978.78999999980101</c:v>
                </c:pt>
                <c:pt idx="220">
                  <c:v>978.87999999980104</c:v>
                </c:pt>
                <c:pt idx="221">
                  <c:v>978.96999999980096</c:v>
                </c:pt>
                <c:pt idx="222">
                  <c:v>979.05999999980099</c:v>
                </c:pt>
                <c:pt idx="223">
                  <c:v>979.14999999980103</c:v>
                </c:pt>
                <c:pt idx="224">
                  <c:v>979.23999999980094</c:v>
                </c:pt>
                <c:pt idx="225">
                  <c:v>979.32999999980098</c:v>
                </c:pt>
                <c:pt idx="226">
                  <c:v>979.41999999980101</c:v>
                </c:pt>
                <c:pt idx="227">
                  <c:v>979.50999999980104</c:v>
                </c:pt>
                <c:pt idx="228">
                  <c:v>979.59999999980096</c:v>
                </c:pt>
                <c:pt idx="229">
                  <c:v>979.68999999980099</c:v>
                </c:pt>
                <c:pt idx="230">
                  <c:v>979.77999999980102</c:v>
                </c:pt>
                <c:pt idx="231">
                  <c:v>979.8699999998006</c:v>
                </c:pt>
                <c:pt idx="232">
                  <c:v>979.95999999980097</c:v>
                </c:pt>
                <c:pt idx="233">
                  <c:v>980.049999999801</c:v>
                </c:pt>
                <c:pt idx="234">
                  <c:v>980.13999999980103</c:v>
                </c:pt>
                <c:pt idx="235">
                  <c:v>980.22999999980095</c:v>
                </c:pt>
                <c:pt idx="236">
                  <c:v>980.31999999980098</c:v>
                </c:pt>
                <c:pt idx="237">
                  <c:v>980.40999999980102</c:v>
                </c:pt>
                <c:pt idx="238">
                  <c:v>980.49999999980105</c:v>
                </c:pt>
                <c:pt idx="239">
                  <c:v>980.58999999980097</c:v>
                </c:pt>
                <c:pt idx="240">
                  <c:v>980.679999999801</c:v>
                </c:pt>
                <c:pt idx="241">
                  <c:v>980.76999999980103</c:v>
                </c:pt>
                <c:pt idx="242">
                  <c:v>980.85999999980049</c:v>
                </c:pt>
                <c:pt idx="243">
                  <c:v>980.94999999980098</c:v>
                </c:pt>
                <c:pt idx="244">
                  <c:v>981.03999999980101</c:v>
                </c:pt>
                <c:pt idx="245">
                  <c:v>981.12999999980104</c:v>
                </c:pt>
                <c:pt idx="246">
                  <c:v>981.21999999980096</c:v>
                </c:pt>
                <c:pt idx="247">
                  <c:v>981.30999999980099</c:v>
                </c:pt>
                <c:pt idx="248">
                  <c:v>981.39999999980103</c:v>
                </c:pt>
                <c:pt idx="249">
                  <c:v>981.48999999980197</c:v>
                </c:pt>
                <c:pt idx="250">
                  <c:v>981.579999999802</c:v>
                </c:pt>
                <c:pt idx="251">
                  <c:v>981.66999999980203</c:v>
                </c:pt>
                <c:pt idx="252">
                  <c:v>981.75999999980195</c:v>
                </c:pt>
                <c:pt idx="253">
                  <c:v>981.84999999980198</c:v>
                </c:pt>
                <c:pt idx="254">
                  <c:v>981.93999999980201</c:v>
                </c:pt>
                <c:pt idx="255">
                  <c:v>982.02999999980204</c:v>
                </c:pt>
                <c:pt idx="256">
                  <c:v>982.11999999980196</c:v>
                </c:pt>
                <c:pt idx="257">
                  <c:v>982.20999999980199</c:v>
                </c:pt>
                <c:pt idx="258">
                  <c:v>982.29999999980203</c:v>
                </c:pt>
                <c:pt idx="259">
                  <c:v>982.38999999980194</c:v>
                </c:pt>
                <c:pt idx="260">
                  <c:v>982.47999999980198</c:v>
                </c:pt>
                <c:pt idx="261">
                  <c:v>982.56999999980201</c:v>
                </c:pt>
                <c:pt idx="262">
                  <c:v>982.65999999980204</c:v>
                </c:pt>
                <c:pt idx="263">
                  <c:v>982.74999999980196</c:v>
                </c:pt>
                <c:pt idx="264">
                  <c:v>982.83999999980199</c:v>
                </c:pt>
                <c:pt idx="265">
                  <c:v>982.92999999980202</c:v>
                </c:pt>
                <c:pt idx="266">
                  <c:v>983.01999999980205</c:v>
                </c:pt>
                <c:pt idx="267">
                  <c:v>983.10999999980197</c:v>
                </c:pt>
                <c:pt idx="268">
                  <c:v>983.199999999802</c:v>
                </c:pt>
                <c:pt idx="269">
                  <c:v>983.28999999980203</c:v>
                </c:pt>
                <c:pt idx="270">
                  <c:v>983.37999999980195</c:v>
                </c:pt>
                <c:pt idx="271">
                  <c:v>983.46999999980198</c:v>
                </c:pt>
                <c:pt idx="272">
                  <c:v>983.55999999980202</c:v>
                </c:pt>
                <c:pt idx="273">
                  <c:v>983.64999999980205</c:v>
                </c:pt>
                <c:pt idx="274">
                  <c:v>983.73999999980197</c:v>
                </c:pt>
                <c:pt idx="275">
                  <c:v>983.829999999802</c:v>
                </c:pt>
                <c:pt idx="276">
                  <c:v>983.91999999980203</c:v>
                </c:pt>
                <c:pt idx="277">
                  <c:v>984.00999999980195</c:v>
                </c:pt>
                <c:pt idx="278">
                  <c:v>984.09999999980198</c:v>
                </c:pt>
                <c:pt idx="279">
                  <c:v>984.18999999980201</c:v>
                </c:pt>
                <c:pt idx="280">
                  <c:v>984.27999999980204</c:v>
                </c:pt>
                <c:pt idx="281">
                  <c:v>984.36999999980287</c:v>
                </c:pt>
                <c:pt idx="282">
                  <c:v>984.45999999980302</c:v>
                </c:pt>
                <c:pt idx="283">
                  <c:v>984.54999999980305</c:v>
                </c:pt>
                <c:pt idx="284">
                  <c:v>984.63999999980308</c:v>
                </c:pt>
                <c:pt idx="285">
                  <c:v>984.729999999803</c:v>
                </c:pt>
                <c:pt idx="286">
                  <c:v>984.81999999980303</c:v>
                </c:pt>
                <c:pt idx="287">
                  <c:v>984.90999999980295</c:v>
                </c:pt>
                <c:pt idx="288">
                  <c:v>984.99999999980309</c:v>
                </c:pt>
                <c:pt idx="289">
                  <c:v>985.08999999980301</c:v>
                </c:pt>
                <c:pt idx="290">
                  <c:v>985.17999999980304</c:v>
                </c:pt>
                <c:pt idx="291">
                  <c:v>985.26999999980308</c:v>
                </c:pt>
                <c:pt idx="292">
                  <c:v>985.35999999980288</c:v>
                </c:pt>
                <c:pt idx="293">
                  <c:v>985.44999999980303</c:v>
                </c:pt>
                <c:pt idx="294">
                  <c:v>985.53999999980294</c:v>
                </c:pt>
                <c:pt idx="295">
                  <c:v>985.62999999980309</c:v>
                </c:pt>
                <c:pt idx="296">
                  <c:v>985.71999999980301</c:v>
                </c:pt>
                <c:pt idx="297">
                  <c:v>985.80999999980304</c:v>
                </c:pt>
                <c:pt idx="298">
                  <c:v>985.89999999980307</c:v>
                </c:pt>
                <c:pt idx="299">
                  <c:v>985.9899999998031</c:v>
                </c:pt>
                <c:pt idx="300">
                  <c:v>986.07999999980302</c:v>
                </c:pt>
                <c:pt idx="301">
                  <c:v>986.16999999980305</c:v>
                </c:pt>
                <c:pt idx="302">
                  <c:v>986.25999999980309</c:v>
                </c:pt>
                <c:pt idx="303">
                  <c:v>986.34999999980289</c:v>
                </c:pt>
                <c:pt idx="304">
                  <c:v>986.43999999980304</c:v>
                </c:pt>
                <c:pt idx="305">
                  <c:v>986.52999999980295</c:v>
                </c:pt>
                <c:pt idx="306">
                  <c:v>986.6199999998031</c:v>
                </c:pt>
                <c:pt idx="307">
                  <c:v>986.70999999980302</c:v>
                </c:pt>
                <c:pt idx="308">
                  <c:v>986.79999999980305</c:v>
                </c:pt>
                <c:pt idx="309">
                  <c:v>986.88999999980308</c:v>
                </c:pt>
                <c:pt idx="310">
                  <c:v>986.979999999803</c:v>
                </c:pt>
                <c:pt idx="311">
                  <c:v>987.06999999980303</c:v>
                </c:pt>
                <c:pt idx="312">
                  <c:v>987.15999999980397</c:v>
                </c:pt>
                <c:pt idx="313">
                  <c:v>987.249999999804</c:v>
                </c:pt>
                <c:pt idx="314">
                  <c:v>987.33999999980358</c:v>
                </c:pt>
                <c:pt idx="315">
                  <c:v>987.4299999998035</c:v>
                </c:pt>
                <c:pt idx="316">
                  <c:v>987.51999999980399</c:v>
                </c:pt>
                <c:pt idx="317">
                  <c:v>987.60999999980402</c:v>
                </c:pt>
                <c:pt idx="318">
                  <c:v>987.69999999980405</c:v>
                </c:pt>
                <c:pt idx="319">
                  <c:v>987.78999999980397</c:v>
                </c:pt>
                <c:pt idx="320">
                  <c:v>987.879999999804</c:v>
                </c:pt>
                <c:pt idx="321">
                  <c:v>987.96999999980358</c:v>
                </c:pt>
                <c:pt idx="322">
                  <c:v>988.05999999980349</c:v>
                </c:pt>
                <c:pt idx="323">
                  <c:v>988.14999999980398</c:v>
                </c:pt>
                <c:pt idx="324">
                  <c:v>988.23999999980401</c:v>
                </c:pt>
                <c:pt idx="325">
                  <c:v>988.32999999980359</c:v>
                </c:pt>
                <c:pt idx="326">
                  <c:v>988.41999999980396</c:v>
                </c:pt>
                <c:pt idx="327">
                  <c:v>988.50999999980399</c:v>
                </c:pt>
                <c:pt idx="328">
                  <c:v>988.59999999980403</c:v>
                </c:pt>
                <c:pt idx="329">
                  <c:v>988.68999999980394</c:v>
                </c:pt>
                <c:pt idx="330">
                  <c:v>988.77999999980398</c:v>
                </c:pt>
                <c:pt idx="331">
                  <c:v>988.86999999980355</c:v>
                </c:pt>
                <c:pt idx="332">
                  <c:v>988.95999999980359</c:v>
                </c:pt>
                <c:pt idx="333">
                  <c:v>989.04999999980396</c:v>
                </c:pt>
                <c:pt idx="334">
                  <c:v>989.13999999980399</c:v>
                </c:pt>
                <c:pt idx="335">
                  <c:v>989.22999999980402</c:v>
                </c:pt>
                <c:pt idx="336">
                  <c:v>989.3199999998036</c:v>
                </c:pt>
                <c:pt idx="337">
                  <c:v>989.40999999980397</c:v>
                </c:pt>
                <c:pt idx="338">
                  <c:v>989.499999999804</c:v>
                </c:pt>
                <c:pt idx="339">
                  <c:v>989.58999999980404</c:v>
                </c:pt>
                <c:pt idx="340">
                  <c:v>989.67999999980395</c:v>
                </c:pt>
                <c:pt idx="341">
                  <c:v>989.76999999980399</c:v>
                </c:pt>
                <c:pt idx="342">
                  <c:v>989.85999999980356</c:v>
                </c:pt>
                <c:pt idx="343">
                  <c:v>989.94999999980496</c:v>
                </c:pt>
                <c:pt idx="344">
                  <c:v>990.03999999980499</c:v>
                </c:pt>
                <c:pt idx="345">
                  <c:v>990.12999999980502</c:v>
                </c:pt>
                <c:pt idx="346">
                  <c:v>990.21999999980505</c:v>
                </c:pt>
                <c:pt idx="347">
                  <c:v>990.30999999980497</c:v>
                </c:pt>
                <c:pt idx="348">
                  <c:v>990.399999999805</c:v>
                </c:pt>
                <c:pt idx="349">
                  <c:v>990.48999999980504</c:v>
                </c:pt>
                <c:pt idx="350">
                  <c:v>990.57999999980495</c:v>
                </c:pt>
                <c:pt idx="351">
                  <c:v>990.66999999980499</c:v>
                </c:pt>
                <c:pt idx="352">
                  <c:v>990.75999999980502</c:v>
                </c:pt>
                <c:pt idx="353">
                  <c:v>990.8499999998046</c:v>
                </c:pt>
                <c:pt idx="354">
                  <c:v>990.93999999980497</c:v>
                </c:pt>
                <c:pt idx="355">
                  <c:v>991.029999999805</c:v>
                </c:pt>
                <c:pt idx="356">
                  <c:v>991.11999999980503</c:v>
                </c:pt>
                <c:pt idx="357">
                  <c:v>991.20999999980495</c:v>
                </c:pt>
                <c:pt idx="358">
                  <c:v>991.29999999980498</c:v>
                </c:pt>
                <c:pt idx="359">
                  <c:v>991.38999999980501</c:v>
                </c:pt>
                <c:pt idx="360">
                  <c:v>991.47999999980505</c:v>
                </c:pt>
                <c:pt idx="361">
                  <c:v>991.56999999980496</c:v>
                </c:pt>
                <c:pt idx="362">
                  <c:v>991.659999999805</c:v>
                </c:pt>
                <c:pt idx="363">
                  <c:v>991.74999999980503</c:v>
                </c:pt>
                <c:pt idx="364">
                  <c:v>991.83999999980449</c:v>
                </c:pt>
                <c:pt idx="365">
                  <c:v>991.92999999980498</c:v>
                </c:pt>
                <c:pt idx="366">
                  <c:v>992.01999999980501</c:v>
                </c:pt>
                <c:pt idx="367">
                  <c:v>992.10999999980504</c:v>
                </c:pt>
                <c:pt idx="368">
                  <c:v>992.19999999980496</c:v>
                </c:pt>
                <c:pt idx="369">
                  <c:v>992.28999999980499</c:v>
                </c:pt>
                <c:pt idx="370">
                  <c:v>992.37999999980502</c:v>
                </c:pt>
                <c:pt idx="371">
                  <c:v>992.4699999998046</c:v>
                </c:pt>
                <c:pt idx="372">
                  <c:v>992.55999999980497</c:v>
                </c:pt>
                <c:pt idx="373">
                  <c:v>992.649999999805</c:v>
                </c:pt>
                <c:pt idx="374">
                  <c:v>992.73999999980504</c:v>
                </c:pt>
                <c:pt idx="375">
                  <c:v>992.82999999980598</c:v>
                </c:pt>
                <c:pt idx="376">
                  <c:v>992.91999999980601</c:v>
                </c:pt>
                <c:pt idx="377">
                  <c:v>993.00999999980604</c:v>
                </c:pt>
                <c:pt idx="378">
                  <c:v>993.09999999980596</c:v>
                </c:pt>
                <c:pt idx="379">
                  <c:v>993.18999999980599</c:v>
                </c:pt>
                <c:pt idx="380">
                  <c:v>993.27999999980602</c:v>
                </c:pt>
                <c:pt idx="381">
                  <c:v>993.3699999998056</c:v>
                </c:pt>
                <c:pt idx="382">
                  <c:v>993.45999999980597</c:v>
                </c:pt>
                <c:pt idx="383">
                  <c:v>993.549999999806</c:v>
                </c:pt>
                <c:pt idx="384">
                  <c:v>993.63999999980604</c:v>
                </c:pt>
                <c:pt idx="385">
                  <c:v>993.72999999980595</c:v>
                </c:pt>
                <c:pt idx="386">
                  <c:v>993.81999999980599</c:v>
                </c:pt>
                <c:pt idx="387">
                  <c:v>993.90999999980602</c:v>
                </c:pt>
                <c:pt idx="388">
                  <c:v>993.99999999980605</c:v>
                </c:pt>
                <c:pt idx="389">
                  <c:v>994.08999999980597</c:v>
                </c:pt>
                <c:pt idx="390">
                  <c:v>994.179999999806</c:v>
                </c:pt>
                <c:pt idx="391">
                  <c:v>994.26999999980603</c:v>
                </c:pt>
                <c:pt idx="392">
                  <c:v>994.3599999998055</c:v>
                </c:pt>
                <c:pt idx="393">
                  <c:v>994.44999999980598</c:v>
                </c:pt>
                <c:pt idx="394">
                  <c:v>994.53999999980601</c:v>
                </c:pt>
                <c:pt idx="395">
                  <c:v>994.62999999980605</c:v>
                </c:pt>
                <c:pt idx="396">
                  <c:v>994.71999999980596</c:v>
                </c:pt>
                <c:pt idx="397">
                  <c:v>994.809999999806</c:v>
                </c:pt>
                <c:pt idx="398">
                  <c:v>994.89999999980603</c:v>
                </c:pt>
                <c:pt idx="399">
                  <c:v>994.98999999980595</c:v>
                </c:pt>
                <c:pt idx="400">
                  <c:v>995.07999999980598</c:v>
                </c:pt>
                <c:pt idx="401">
                  <c:v>995.16999999980601</c:v>
                </c:pt>
                <c:pt idx="402">
                  <c:v>995.25999999980604</c:v>
                </c:pt>
                <c:pt idx="403">
                  <c:v>995.34999999980596</c:v>
                </c:pt>
                <c:pt idx="404">
                  <c:v>995.43999999980599</c:v>
                </c:pt>
                <c:pt idx="405">
                  <c:v>995.52999999980602</c:v>
                </c:pt>
                <c:pt idx="406">
                  <c:v>995.61999999980696</c:v>
                </c:pt>
                <c:pt idx="407">
                  <c:v>995.709999999807</c:v>
                </c:pt>
                <c:pt idx="408">
                  <c:v>995.79999999980703</c:v>
                </c:pt>
                <c:pt idx="409">
                  <c:v>995.88999999980695</c:v>
                </c:pt>
                <c:pt idx="410">
                  <c:v>995.97999999980698</c:v>
                </c:pt>
                <c:pt idx="411">
                  <c:v>996.06999999980701</c:v>
                </c:pt>
                <c:pt idx="412">
                  <c:v>996.15999999980704</c:v>
                </c:pt>
                <c:pt idx="413">
                  <c:v>996.24999999980696</c:v>
                </c:pt>
                <c:pt idx="414">
                  <c:v>996.33999999980699</c:v>
                </c:pt>
                <c:pt idx="415">
                  <c:v>996.42999999980702</c:v>
                </c:pt>
                <c:pt idx="416">
                  <c:v>996.51999999980706</c:v>
                </c:pt>
                <c:pt idx="417">
                  <c:v>996.60999999980697</c:v>
                </c:pt>
                <c:pt idx="418">
                  <c:v>996.69999999980701</c:v>
                </c:pt>
                <c:pt idx="419">
                  <c:v>996.78999999980704</c:v>
                </c:pt>
                <c:pt idx="420">
                  <c:v>996.87999999980696</c:v>
                </c:pt>
                <c:pt idx="421">
                  <c:v>996.96999999980699</c:v>
                </c:pt>
                <c:pt idx="422">
                  <c:v>997.05999999980702</c:v>
                </c:pt>
                <c:pt idx="423">
                  <c:v>997.14999999980705</c:v>
                </c:pt>
                <c:pt idx="424">
                  <c:v>997.23999999980697</c:v>
                </c:pt>
                <c:pt idx="425">
                  <c:v>997.329999999807</c:v>
                </c:pt>
                <c:pt idx="426">
                  <c:v>997.41999999980703</c:v>
                </c:pt>
                <c:pt idx="427">
                  <c:v>997.50999999975897</c:v>
                </c:pt>
                <c:pt idx="428">
                  <c:v>997.59999999975901</c:v>
                </c:pt>
                <c:pt idx="429">
                  <c:v>997.68999999975904</c:v>
                </c:pt>
                <c:pt idx="430">
                  <c:v>997.77999999975896</c:v>
                </c:pt>
                <c:pt idx="431">
                  <c:v>997.86999999975842</c:v>
                </c:pt>
                <c:pt idx="432">
                  <c:v>997.95999999975857</c:v>
                </c:pt>
                <c:pt idx="433">
                  <c:v>998.0499999997586</c:v>
                </c:pt>
                <c:pt idx="434">
                  <c:v>998.13999999975897</c:v>
                </c:pt>
                <c:pt idx="435">
                  <c:v>998.22999999975809</c:v>
                </c:pt>
                <c:pt idx="436">
                  <c:v>998.3199999997579</c:v>
                </c:pt>
                <c:pt idx="437">
                  <c:v>998.40999999975804</c:v>
                </c:pt>
                <c:pt idx="438">
                  <c:v>998.49999999975807</c:v>
                </c:pt>
                <c:pt idx="439">
                  <c:v>998.58999999975811</c:v>
                </c:pt>
                <c:pt idx="440">
                  <c:v>998.67999999975802</c:v>
                </c:pt>
                <c:pt idx="441">
                  <c:v>998.76999999975806</c:v>
                </c:pt>
                <c:pt idx="442">
                  <c:v>998.85999999975786</c:v>
                </c:pt>
                <c:pt idx="443">
                  <c:v>998.94999999975789</c:v>
                </c:pt>
                <c:pt idx="444">
                  <c:v>999.03999999975804</c:v>
                </c:pt>
                <c:pt idx="445">
                  <c:v>999.12999999975807</c:v>
                </c:pt>
                <c:pt idx="446">
                  <c:v>999.2199999997581</c:v>
                </c:pt>
                <c:pt idx="447">
                  <c:v>999.309999999757</c:v>
                </c:pt>
                <c:pt idx="448">
                  <c:v>999.39999999975703</c:v>
                </c:pt>
                <c:pt idx="449">
                  <c:v>999.48999999975695</c:v>
                </c:pt>
                <c:pt idx="450">
                  <c:v>999.57999999975698</c:v>
                </c:pt>
                <c:pt idx="451">
                  <c:v>999.66999999975701</c:v>
                </c:pt>
                <c:pt idx="452">
                  <c:v>999.75999999975704</c:v>
                </c:pt>
                <c:pt idx="453">
                  <c:v>999.84999999975696</c:v>
                </c:pt>
                <c:pt idx="454">
                  <c:v>999.93999999975699</c:v>
                </c:pt>
                <c:pt idx="455">
                  <c:v>1000.02999999976</c:v>
                </c:pt>
                <c:pt idx="456">
                  <c:v>1000.11999999976</c:v>
                </c:pt>
                <c:pt idx="457">
                  <c:v>1000.20999999976</c:v>
                </c:pt>
                <c:pt idx="458">
                  <c:v>1000.29999999976</c:v>
                </c:pt>
                <c:pt idx="459">
                  <c:v>1000.38999999976</c:v>
                </c:pt>
                <c:pt idx="460">
                  <c:v>1000.47999999976</c:v>
                </c:pt>
                <c:pt idx="461">
                  <c:v>1000.5699999997599</c:v>
                </c:pt>
                <c:pt idx="462">
                  <c:v>1000.65999999976</c:v>
                </c:pt>
                <c:pt idx="463">
                  <c:v>1000.74999999976</c:v>
                </c:pt>
                <c:pt idx="464">
                  <c:v>1000.83999999976</c:v>
                </c:pt>
                <c:pt idx="465">
                  <c:v>1000.92999999976</c:v>
                </c:pt>
                <c:pt idx="466">
                  <c:v>1001.01999999976</c:v>
                </c:pt>
                <c:pt idx="467">
                  <c:v>1001.10999999976</c:v>
                </c:pt>
                <c:pt idx="468">
                  <c:v>1001.1999999997601</c:v>
                </c:pt>
                <c:pt idx="469">
                  <c:v>1001.28999999976</c:v>
                </c:pt>
                <c:pt idx="470">
                  <c:v>1001.37999999976</c:v>
                </c:pt>
                <c:pt idx="471">
                  <c:v>1001.46999999976</c:v>
                </c:pt>
                <c:pt idx="472">
                  <c:v>1001.55999999976</c:v>
                </c:pt>
                <c:pt idx="473">
                  <c:v>1001.64999999976</c:v>
                </c:pt>
                <c:pt idx="474">
                  <c:v>1001.73999999976</c:v>
                </c:pt>
                <c:pt idx="475">
                  <c:v>1001.82999999976</c:v>
                </c:pt>
                <c:pt idx="476">
                  <c:v>1001.91999999976</c:v>
                </c:pt>
                <c:pt idx="477">
                  <c:v>1002.00999999975</c:v>
                </c:pt>
                <c:pt idx="478">
                  <c:v>1002.09999999975</c:v>
                </c:pt>
                <c:pt idx="479">
                  <c:v>1002.1899999997499</c:v>
                </c:pt>
                <c:pt idx="480">
                  <c:v>1002.27999999975</c:v>
                </c:pt>
                <c:pt idx="481">
                  <c:v>1002.36999999975</c:v>
                </c:pt>
                <c:pt idx="482">
                  <c:v>1002.45999999975</c:v>
                </c:pt>
                <c:pt idx="483">
                  <c:v>1002.54999999975</c:v>
                </c:pt>
                <c:pt idx="484">
                  <c:v>1002.63999999975</c:v>
                </c:pt>
                <c:pt idx="485">
                  <c:v>1002.72999999975</c:v>
                </c:pt>
                <c:pt idx="486">
                  <c:v>1002.8199999997501</c:v>
                </c:pt>
                <c:pt idx="487">
                  <c:v>1002.90999999975</c:v>
                </c:pt>
                <c:pt idx="488">
                  <c:v>1002.99999999975</c:v>
                </c:pt>
                <c:pt idx="489">
                  <c:v>1003.08999999975</c:v>
                </c:pt>
                <c:pt idx="490">
                  <c:v>1003.17999999975</c:v>
                </c:pt>
                <c:pt idx="491">
                  <c:v>1003.26999999975</c:v>
                </c:pt>
                <c:pt idx="492">
                  <c:v>1003.35999999975</c:v>
                </c:pt>
                <c:pt idx="493">
                  <c:v>1003.44999999975</c:v>
                </c:pt>
                <c:pt idx="494">
                  <c:v>1003.53999999975</c:v>
                </c:pt>
                <c:pt idx="495">
                  <c:v>1003.62999999975</c:v>
                </c:pt>
                <c:pt idx="496">
                  <c:v>1003.71999999975</c:v>
                </c:pt>
                <c:pt idx="497">
                  <c:v>1003.8099999997499</c:v>
                </c:pt>
                <c:pt idx="498">
                  <c:v>1003.89999999975</c:v>
                </c:pt>
                <c:pt idx="499">
                  <c:v>1003.98999999975</c:v>
                </c:pt>
                <c:pt idx="500">
                  <c:v>1004.07999999975</c:v>
                </c:pt>
                <c:pt idx="501">
                  <c:v>1004.16999999975</c:v>
                </c:pt>
                <c:pt idx="502">
                  <c:v>1004.25999999975</c:v>
                </c:pt>
                <c:pt idx="503">
                  <c:v>1004.34999999975</c:v>
                </c:pt>
                <c:pt idx="504">
                  <c:v>1004.4399999997499</c:v>
                </c:pt>
                <c:pt idx="505">
                  <c:v>1004.52999999975</c:v>
                </c:pt>
                <c:pt idx="506">
                  <c:v>1004.61999999975</c:v>
                </c:pt>
                <c:pt idx="507">
                  <c:v>1004.70999999975</c:v>
                </c:pt>
                <c:pt idx="508">
                  <c:v>1004.79999999975</c:v>
                </c:pt>
                <c:pt idx="509">
                  <c:v>1004.88999999975</c:v>
                </c:pt>
                <c:pt idx="510">
                  <c:v>1004.97999999975</c:v>
                </c:pt>
                <c:pt idx="511">
                  <c:v>1005.0699999997501</c:v>
                </c:pt>
                <c:pt idx="512">
                  <c:v>1005.15999999975</c:v>
                </c:pt>
                <c:pt idx="513">
                  <c:v>1005.24999999975</c:v>
                </c:pt>
                <c:pt idx="514">
                  <c:v>1005.33999999975</c:v>
                </c:pt>
                <c:pt idx="515">
                  <c:v>1005.42999999975</c:v>
                </c:pt>
                <c:pt idx="516">
                  <c:v>1005.51999999975</c:v>
                </c:pt>
                <c:pt idx="517">
                  <c:v>1005.60999999975</c:v>
                </c:pt>
                <c:pt idx="518">
                  <c:v>1005.69999999975</c:v>
                </c:pt>
                <c:pt idx="519">
                  <c:v>1005.78999999975</c:v>
                </c:pt>
                <c:pt idx="520">
                  <c:v>1005.87999999975</c:v>
                </c:pt>
                <c:pt idx="521">
                  <c:v>1005.96999999975</c:v>
                </c:pt>
                <c:pt idx="522">
                  <c:v>1006.0599999997499</c:v>
                </c:pt>
                <c:pt idx="523">
                  <c:v>1006.14999999975</c:v>
                </c:pt>
                <c:pt idx="524">
                  <c:v>1006.23999999975</c:v>
                </c:pt>
                <c:pt idx="525">
                  <c:v>1006.32999999975</c:v>
                </c:pt>
                <c:pt idx="526">
                  <c:v>1006.41999999975</c:v>
                </c:pt>
                <c:pt idx="527">
                  <c:v>1006.50999999975</c:v>
                </c:pt>
                <c:pt idx="528">
                  <c:v>1006.59999999975</c:v>
                </c:pt>
                <c:pt idx="529">
                  <c:v>1006.6899999997499</c:v>
                </c:pt>
                <c:pt idx="530">
                  <c:v>1006.77999999975</c:v>
                </c:pt>
                <c:pt idx="531">
                  <c:v>1006.86999999975</c:v>
                </c:pt>
                <c:pt idx="532">
                  <c:v>1006.95999999975</c:v>
                </c:pt>
                <c:pt idx="533">
                  <c:v>1007.04999999975</c:v>
                </c:pt>
                <c:pt idx="534">
                  <c:v>1007.13999999975</c:v>
                </c:pt>
                <c:pt idx="535">
                  <c:v>1007.22999999975</c:v>
                </c:pt>
                <c:pt idx="536">
                  <c:v>1007.3199999997501</c:v>
                </c:pt>
                <c:pt idx="537">
                  <c:v>1007.40999999975</c:v>
                </c:pt>
                <c:pt idx="538">
                  <c:v>1007.49999999975</c:v>
                </c:pt>
                <c:pt idx="539">
                  <c:v>1007.58999999975</c:v>
                </c:pt>
                <c:pt idx="540">
                  <c:v>1007.67999999975</c:v>
                </c:pt>
                <c:pt idx="541">
                  <c:v>1007.76999999975</c:v>
                </c:pt>
                <c:pt idx="542">
                  <c:v>1007.85999999975</c:v>
                </c:pt>
                <c:pt idx="543">
                  <c:v>1007.94999999975</c:v>
                </c:pt>
                <c:pt idx="544">
                  <c:v>1008.03999999975</c:v>
                </c:pt>
                <c:pt idx="545">
                  <c:v>1008.12999999975</c:v>
                </c:pt>
                <c:pt idx="546">
                  <c:v>1008.21999999975</c:v>
                </c:pt>
                <c:pt idx="547">
                  <c:v>1008.3099999997499</c:v>
                </c:pt>
                <c:pt idx="548">
                  <c:v>1008.39999999975</c:v>
                </c:pt>
                <c:pt idx="549">
                  <c:v>1008.48999999975</c:v>
                </c:pt>
                <c:pt idx="550">
                  <c:v>1008.57999999975</c:v>
                </c:pt>
                <c:pt idx="551">
                  <c:v>1008.66999999975</c:v>
                </c:pt>
                <c:pt idx="552">
                  <c:v>1008.75999999975</c:v>
                </c:pt>
                <c:pt idx="553">
                  <c:v>1008.84999999975</c:v>
                </c:pt>
                <c:pt idx="554">
                  <c:v>1008.9399999997499</c:v>
                </c:pt>
                <c:pt idx="555">
                  <c:v>1009.02999999975</c:v>
                </c:pt>
                <c:pt idx="556">
                  <c:v>1009.11999999975</c:v>
                </c:pt>
                <c:pt idx="557">
                  <c:v>1009.20999999975</c:v>
                </c:pt>
                <c:pt idx="558">
                  <c:v>1009.29999999975</c:v>
                </c:pt>
                <c:pt idx="559">
                  <c:v>1009.38999999975</c:v>
                </c:pt>
                <c:pt idx="560">
                  <c:v>1009.47999999975</c:v>
                </c:pt>
                <c:pt idx="561">
                  <c:v>1009.5699999997501</c:v>
                </c:pt>
                <c:pt idx="562">
                  <c:v>1009.65999999975</c:v>
                </c:pt>
                <c:pt idx="563">
                  <c:v>1009.74999999975</c:v>
                </c:pt>
                <c:pt idx="564">
                  <c:v>1009.83999999975</c:v>
                </c:pt>
                <c:pt idx="565">
                  <c:v>1009.92999999975</c:v>
                </c:pt>
                <c:pt idx="566">
                  <c:v>1010.01999999975</c:v>
                </c:pt>
                <c:pt idx="567">
                  <c:v>1010.10999999975</c:v>
                </c:pt>
                <c:pt idx="568">
                  <c:v>1010.19999999975</c:v>
                </c:pt>
                <c:pt idx="569">
                  <c:v>1010.28999999975</c:v>
                </c:pt>
                <c:pt idx="570">
                  <c:v>1010.37999999975</c:v>
                </c:pt>
                <c:pt idx="571">
                  <c:v>1010.46999999975</c:v>
                </c:pt>
                <c:pt idx="572">
                  <c:v>1010.5599999997499</c:v>
                </c:pt>
                <c:pt idx="573">
                  <c:v>1010.64999999975</c:v>
                </c:pt>
                <c:pt idx="574">
                  <c:v>1010.73999999975</c:v>
                </c:pt>
                <c:pt idx="575">
                  <c:v>1010.82999999975</c:v>
                </c:pt>
                <c:pt idx="576">
                  <c:v>1010.91999999975</c:v>
                </c:pt>
                <c:pt idx="577">
                  <c:v>1011.00999999975</c:v>
                </c:pt>
                <c:pt idx="578">
                  <c:v>1011.09999999975</c:v>
                </c:pt>
                <c:pt idx="579">
                  <c:v>1011.1899999997499</c:v>
                </c:pt>
                <c:pt idx="580">
                  <c:v>1011.27999999975</c:v>
                </c:pt>
                <c:pt idx="581">
                  <c:v>1011.36999999975</c:v>
                </c:pt>
                <c:pt idx="582">
                  <c:v>1011.45999999975</c:v>
                </c:pt>
                <c:pt idx="583">
                  <c:v>1011.54999999975</c:v>
                </c:pt>
                <c:pt idx="584">
                  <c:v>1011.63999999975</c:v>
                </c:pt>
                <c:pt idx="585">
                  <c:v>1011.72999999975</c:v>
                </c:pt>
                <c:pt idx="586">
                  <c:v>1011.8199999997501</c:v>
                </c:pt>
                <c:pt idx="587">
                  <c:v>1011.90999999975</c:v>
                </c:pt>
                <c:pt idx="588">
                  <c:v>1011.99999999975</c:v>
                </c:pt>
                <c:pt idx="589">
                  <c:v>1012.08999999975</c:v>
                </c:pt>
                <c:pt idx="590">
                  <c:v>1012.17999999975</c:v>
                </c:pt>
                <c:pt idx="591">
                  <c:v>1012.26999999975</c:v>
                </c:pt>
                <c:pt idx="592">
                  <c:v>1012.35999999975</c:v>
                </c:pt>
                <c:pt idx="593">
                  <c:v>1012.44999999975</c:v>
                </c:pt>
                <c:pt idx="594">
                  <c:v>1012.53999999975</c:v>
                </c:pt>
                <c:pt idx="595">
                  <c:v>1012.62999999975</c:v>
                </c:pt>
                <c:pt idx="596">
                  <c:v>1012.71999999975</c:v>
                </c:pt>
                <c:pt idx="597">
                  <c:v>1012.8099999997499</c:v>
                </c:pt>
                <c:pt idx="598">
                  <c:v>1012.89999999975</c:v>
                </c:pt>
                <c:pt idx="599">
                  <c:v>1012.98999999975</c:v>
                </c:pt>
                <c:pt idx="600">
                  <c:v>1013.07999999974</c:v>
                </c:pt>
                <c:pt idx="601">
                  <c:v>1013.16999999974</c:v>
                </c:pt>
                <c:pt idx="602">
                  <c:v>1013.25999999974</c:v>
                </c:pt>
                <c:pt idx="603">
                  <c:v>1013.34999999974</c:v>
                </c:pt>
                <c:pt idx="604">
                  <c:v>1013.4399999997401</c:v>
                </c:pt>
                <c:pt idx="605">
                  <c:v>1013.52999999974</c:v>
                </c:pt>
                <c:pt idx="606">
                  <c:v>1013.61999999974</c:v>
                </c:pt>
                <c:pt idx="607">
                  <c:v>1013.70999999974</c:v>
                </c:pt>
                <c:pt idx="608">
                  <c:v>1013.79999999974</c:v>
                </c:pt>
                <c:pt idx="609">
                  <c:v>1013.88999999974</c:v>
                </c:pt>
                <c:pt idx="610">
                  <c:v>1013.97999999974</c:v>
                </c:pt>
                <c:pt idx="611">
                  <c:v>1014.06999999974</c:v>
                </c:pt>
                <c:pt idx="612">
                  <c:v>1014.15999999974</c:v>
                </c:pt>
                <c:pt idx="613">
                  <c:v>1014.24999999974</c:v>
                </c:pt>
                <c:pt idx="614">
                  <c:v>1014.33999999974</c:v>
                </c:pt>
                <c:pt idx="615">
                  <c:v>1014.4299999997399</c:v>
                </c:pt>
                <c:pt idx="616">
                  <c:v>1014.51999999974</c:v>
                </c:pt>
                <c:pt idx="617">
                  <c:v>1014.60999999974</c:v>
                </c:pt>
                <c:pt idx="618">
                  <c:v>1014.69999999974</c:v>
                </c:pt>
                <c:pt idx="619">
                  <c:v>1014.78999999974</c:v>
                </c:pt>
                <c:pt idx="620">
                  <c:v>1014.87999999974</c:v>
                </c:pt>
                <c:pt idx="621">
                  <c:v>1014.96999999974</c:v>
                </c:pt>
                <c:pt idx="622">
                  <c:v>1015.0599999997399</c:v>
                </c:pt>
                <c:pt idx="623">
                  <c:v>1015.14999999974</c:v>
                </c:pt>
                <c:pt idx="624">
                  <c:v>1015.23999999974</c:v>
                </c:pt>
                <c:pt idx="625">
                  <c:v>1015.32999999974</c:v>
                </c:pt>
                <c:pt idx="626">
                  <c:v>1015.41999999974</c:v>
                </c:pt>
                <c:pt idx="627">
                  <c:v>1015.50999999974</c:v>
                </c:pt>
                <c:pt idx="628">
                  <c:v>1015.59999999974</c:v>
                </c:pt>
                <c:pt idx="629">
                  <c:v>1015.6899999997401</c:v>
                </c:pt>
                <c:pt idx="630">
                  <c:v>1015.77999999974</c:v>
                </c:pt>
                <c:pt idx="631">
                  <c:v>1015.86999999974</c:v>
                </c:pt>
                <c:pt idx="632">
                  <c:v>1015.95999999974</c:v>
                </c:pt>
                <c:pt idx="633">
                  <c:v>1016.04999999974</c:v>
                </c:pt>
                <c:pt idx="634">
                  <c:v>1016.13999999974</c:v>
                </c:pt>
                <c:pt idx="635">
                  <c:v>1016.22999999974</c:v>
                </c:pt>
                <c:pt idx="636">
                  <c:v>1016.31999999974</c:v>
                </c:pt>
                <c:pt idx="637">
                  <c:v>1016.40999999974</c:v>
                </c:pt>
                <c:pt idx="638">
                  <c:v>1016.49999999974</c:v>
                </c:pt>
                <c:pt idx="639">
                  <c:v>1016.58999999974</c:v>
                </c:pt>
                <c:pt idx="640">
                  <c:v>1016.6799999997399</c:v>
                </c:pt>
                <c:pt idx="641">
                  <c:v>1016.76999999974</c:v>
                </c:pt>
                <c:pt idx="642">
                  <c:v>1016.85999999974</c:v>
                </c:pt>
                <c:pt idx="643">
                  <c:v>1016.94999999974</c:v>
                </c:pt>
                <c:pt idx="644">
                  <c:v>1017.03999999974</c:v>
                </c:pt>
                <c:pt idx="645">
                  <c:v>1017.12999999974</c:v>
                </c:pt>
                <c:pt idx="646">
                  <c:v>1017.21999999974</c:v>
                </c:pt>
                <c:pt idx="647">
                  <c:v>1017.3099999997399</c:v>
                </c:pt>
                <c:pt idx="648">
                  <c:v>1017.39999999974</c:v>
                </c:pt>
                <c:pt idx="649">
                  <c:v>1017.48999999974</c:v>
                </c:pt>
                <c:pt idx="650">
                  <c:v>1017.57999999974</c:v>
                </c:pt>
                <c:pt idx="651">
                  <c:v>1017.66999999974</c:v>
                </c:pt>
                <c:pt idx="652">
                  <c:v>1017.75999999974</c:v>
                </c:pt>
                <c:pt idx="653">
                  <c:v>1017.84999999974</c:v>
                </c:pt>
                <c:pt idx="654">
                  <c:v>1017.9399999997401</c:v>
                </c:pt>
                <c:pt idx="655">
                  <c:v>1018.02999999974</c:v>
                </c:pt>
                <c:pt idx="656">
                  <c:v>1018.11999999974</c:v>
                </c:pt>
                <c:pt idx="657">
                  <c:v>1018.20999999974</c:v>
                </c:pt>
                <c:pt idx="658">
                  <c:v>1018.29999999974</c:v>
                </c:pt>
                <c:pt idx="659">
                  <c:v>1018.38999999974</c:v>
                </c:pt>
                <c:pt idx="660">
                  <c:v>1018.47999999974</c:v>
                </c:pt>
                <c:pt idx="661">
                  <c:v>1018.56999999974</c:v>
                </c:pt>
                <c:pt idx="662">
                  <c:v>1018.65999999974</c:v>
                </c:pt>
                <c:pt idx="663">
                  <c:v>1018.74999999974</c:v>
                </c:pt>
                <c:pt idx="664">
                  <c:v>1018.83999999974</c:v>
                </c:pt>
                <c:pt idx="665">
                  <c:v>1018.9299999997399</c:v>
                </c:pt>
                <c:pt idx="666">
                  <c:v>1019.01999999974</c:v>
                </c:pt>
                <c:pt idx="667">
                  <c:v>1019.10999999974</c:v>
                </c:pt>
                <c:pt idx="668">
                  <c:v>1019.19999999974</c:v>
                </c:pt>
                <c:pt idx="669">
                  <c:v>1019.28999999974</c:v>
                </c:pt>
                <c:pt idx="670">
                  <c:v>1019.37999999974</c:v>
                </c:pt>
                <c:pt idx="671">
                  <c:v>1019.46999999974</c:v>
                </c:pt>
                <c:pt idx="672">
                  <c:v>1019.5599999997399</c:v>
                </c:pt>
                <c:pt idx="673">
                  <c:v>1019.64999999974</c:v>
                </c:pt>
                <c:pt idx="674">
                  <c:v>1019.73999999974</c:v>
                </c:pt>
                <c:pt idx="675">
                  <c:v>1019.82999999974</c:v>
                </c:pt>
                <c:pt idx="676">
                  <c:v>1019.91999999974</c:v>
                </c:pt>
                <c:pt idx="677">
                  <c:v>1020.00999999974</c:v>
                </c:pt>
                <c:pt idx="678">
                  <c:v>1020.09999999974</c:v>
                </c:pt>
                <c:pt idx="679">
                  <c:v>1020.1899999997401</c:v>
                </c:pt>
                <c:pt idx="680">
                  <c:v>1020.27999999974</c:v>
                </c:pt>
                <c:pt idx="681">
                  <c:v>1020.36999999974</c:v>
                </c:pt>
                <c:pt idx="682">
                  <c:v>1020.45999999974</c:v>
                </c:pt>
                <c:pt idx="683">
                  <c:v>1020.54999999974</c:v>
                </c:pt>
                <c:pt idx="684">
                  <c:v>1020.63999999974</c:v>
                </c:pt>
                <c:pt idx="685">
                  <c:v>1020.72999999974</c:v>
                </c:pt>
                <c:pt idx="686">
                  <c:v>1020.81999999974</c:v>
                </c:pt>
                <c:pt idx="687">
                  <c:v>1020.90999999974</c:v>
                </c:pt>
                <c:pt idx="688">
                  <c:v>1020.99999999974</c:v>
                </c:pt>
                <c:pt idx="689">
                  <c:v>1021.08999999974</c:v>
                </c:pt>
                <c:pt idx="690">
                  <c:v>1021.1799999997399</c:v>
                </c:pt>
                <c:pt idx="691">
                  <c:v>1021.26999999974</c:v>
                </c:pt>
                <c:pt idx="692">
                  <c:v>1021.35999999974</c:v>
                </c:pt>
                <c:pt idx="693">
                  <c:v>1021.44999999974</c:v>
                </c:pt>
                <c:pt idx="694">
                  <c:v>1021.53999999974</c:v>
                </c:pt>
                <c:pt idx="695">
                  <c:v>1021.62999999974</c:v>
                </c:pt>
                <c:pt idx="696">
                  <c:v>1021.71999999974</c:v>
                </c:pt>
                <c:pt idx="697">
                  <c:v>1021.8099999997399</c:v>
                </c:pt>
                <c:pt idx="698">
                  <c:v>1021.89999999974</c:v>
                </c:pt>
                <c:pt idx="699">
                  <c:v>1021.98999999974</c:v>
                </c:pt>
                <c:pt idx="700">
                  <c:v>1022.07999999974</c:v>
                </c:pt>
                <c:pt idx="701">
                  <c:v>1022.16999999974</c:v>
                </c:pt>
                <c:pt idx="702">
                  <c:v>1022.25999999974</c:v>
                </c:pt>
                <c:pt idx="703">
                  <c:v>1022.34999999974</c:v>
                </c:pt>
                <c:pt idx="704">
                  <c:v>1022.4399999997401</c:v>
                </c:pt>
                <c:pt idx="705">
                  <c:v>1022.52999999974</c:v>
                </c:pt>
                <c:pt idx="706">
                  <c:v>1022.61999999974</c:v>
                </c:pt>
                <c:pt idx="707">
                  <c:v>1022.70999999974</c:v>
                </c:pt>
                <c:pt idx="708">
                  <c:v>1022.79999999974</c:v>
                </c:pt>
                <c:pt idx="709">
                  <c:v>1022.88999999974</c:v>
                </c:pt>
                <c:pt idx="710">
                  <c:v>1022.97999999974</c:v>
                </c:pt>
                <c:pt idx="711">
                  <c:v>1023.06999999974</c:v>
                </c:pt>
                <c:pt idx="712">
                  <c:v>1023.15999999974</c:v>
                </c:pt>
                <c:pt idx="713">
                  <c:v>1023.24999999974</c:v>
                </c:pt>
                <c:pt idx="714">
                  <c:v>1023.33999999974</c:v>
                </c:pt>
                <c:pt idx="715">
                  <c:v>1023.4299999997399</c:v>
                </c:pt>
                <c:pt idx="716">
                  <c:v>1023.51999999974</c:v>
                </c:pt>
                <c:pt idx="717">
                  <c:v>1023.60999999974</c:v>
                </c:pt>
                <c:pt idx="718">
                  <c:v>1023.69999999974</c:v>
                </c:pt>
                <c:pt idx="719">
                  <c:v>1023.78999999974</c:v>
                </c:pt>
                <c:pt idx="720">
                  <c:v>1023.87999999974</c:v>
                </c:pt>
                <c:pt idx="721">
                  <c:v>1023.96999999974</c:v>
                </c:pt>
                <c:pt idx="722">
                  <c:v>1024.0599999997301</c:v>
                </c:pt>
                <c:pt idx="723">
                  <c:v>1024.14999999973</c:v>
                </c:pt>
                <c:pt idx="724">
                  <c:v>1024.2399999997299</c:v>
                </c:pt>
                <c:pt idx="725">
                  <c:v>1024.32999999973</c:v>
                </c:pt>
                <c:pt idx="726">
                  <c:v>1024.41999999973</c:v>
                </c:pt>
                <c:pt idx="727">
                  <c:v>1024.5099999997301</c:v>
                </c:pt>
                <c:pt idx="728">
                  <c:v>1024.59999999973</c:v>
                </c:pt>
                <c:pt idx="729">
                  <c:v>1024.6899999997299</c:v>
                </c:pt>
                <c:pt idx="730">
                  <c:v>1024.7799999997301</c:v>
                </c:pt>
                <c:pt idx="731">
                  <c:v>1024.86999999973</c:v>
                </c:pt>
                <c:pt idx="732">
                  <c:v>1024.9599999997299</c:v>
                </c:pt>
                <c:pt idx="733">
                  <c:v>1025.0499999997301</c:v>
                </c:pt>
                <c:pt idx="734">
                  <c:v>1025.13999999973</c:v>
                </c:pt>
                <c:pt idx="735">
                  <c:v>1025.2299999997299</c:v>
                </c:pt>
                <c:pt idx="736">
                  <c:v>1025.31999999973</c:v>
                </c:pt>
                <c:pt idx="737">
                  <c:v>1025.40999999973</c:v>
                </c:pt>
                <c:pt idx="738">
                  <c:v>1025.4999999997301</c:v>
                </c:pt>
                <c:pt idx="739">
                  <c:v>1025.58999999973</c:v>
                </c:pt>
                <c:pt idx="740">
                  <c:v>1025.6799999997299</c:v>
                </c:pt>
                <c:pt idx="741">
                  <c:v>1025.7699999997301</c:v>
                </c:pt>
                <c:pt idx="742">
                  <c:v>1025.85999999973</c:v>
                </c:pt>
                <c:pt idx="743">
                  <c:v>1025.9499999997299</c:v>
                </c:pt>
                <c:pt idx="744">
                  <c:v>1026.0399999997301</c:v>
                </c:pt>
                <c:pt idx="745">
                  <c:v>1026.12999999973</c:v>
                </c:pt>
                <c:pt idx="746">
                  <c:v>1026.2199999997299</c:v>
                </c:pt>
                <c:pt idx="747">
                  <c:v>1026.3099999997301</c:v>
                </c:pt>
                <c:pt idx="748">
                  <c:v>1026.39999999973</c:v>
                </c:pt>
                <c:pt idx="749">
                  <c:v>1026.4899999997299</c:v>
                </c:pt>
                <c:pt idx="750">
                  <c:v>1026.57999999973</c:v>
                </c:pt>
                <c:pt idx="751">
                  <c:v>1026.66999999973</c:v>
                </c:pt>
                <c:pt idx="752">
                  <c:v>1026.7599999997301</c:v>
                </c:pt>
                <c:pt idx="753">
                  <c:v>1026.84999999973</c:v>
                </c:pt>
                <c:pt idx="754">
                  <c:v>1026.9399999997299</c:v>
                </c:pt>
                <c:pt idx="755">
                  <c:v>1027.0299999997301</c:v>
                </c:pt>
                <c:pt idx="756">
                  <c:v>1027.11999999973</c:v>
                </c:pt>
                <c:pt idx="757">
                  <c:v>1027.2099999997299</c:v>
                </c:pt>
                <c:pt idx="758">
                  <c:v>1027.2999999997301</c:v>
                </c:pt>
                <c:pt idx="759">
                  <c:v>1027.38999999973</c:v>
                </c:pt>
                <c:pt idx="760">
                  <c:v>1027.4799999997299</c:v>
                </c:pt>
                <c:pt idx="761">
                  <c:v>1027.56999999973</c:v>
                </c:pt>
                <c:pt idx="762">
                  <c:v>1027.65999999973</c:v>
                </c:pt>
                <c:pt idx="763">
                  <c:v>1027.7499999997301</c:v>
                </c:pt>
                <c:pt idx="764">
                  <c:v>1027.83999999973</c:v>
                </c:pt>
                <c:pt idx="765">
                  <c:v>1027.9299999997299</c:v>
                </c:pt>
                <c:pt idx="766">
                  <c:v>1028.0199999997301</c:v>
                </c:pt>
                <c:pt idx="767">
                  <c:v>1028.10999999973</c:v>
                </c:pt>
                <c:pt idx="768">
                  <c:v>1028.1999999997299</c:v>
                </c:pt>
                <c:pt idx="769">
                  <c:v>1028.2899999997301</c:v>
                </c:pt>
                <c:pt idx="770">
                  <c:v>1028.37999999973</c:v>
                </c:pt>
                <c:pt idx="771">
                  <c:v>1028.4699999997299</c:v>
                </c:pt>
                <c:pt idx="772">
                  <c:v>1028.5599999997301</c:v>
                </c:pt>
                <c:pt idx="773">
                  <c:v>1028.64999999973</c:v>
                </c:pt>
                <c:pt idx="774">
                  <c:v>1028.7399999997299</c:v>
                </c:pt>
                <c:pt idx="775">
                  <c:v>1028.82999999973</c:v>
                </c:pt>
                <c:pt idx="776">
                  <c:v>1028.91999999973</c:v>
                </c:pt>
                <c:pt idx="777">
                  <c:v>1029.0099999997301</c:v>
                </c:pt>
                <c:pt idx="778">
                  <c:v>1029.09999999973</c:v>
                </c:pt>
                <c:pt idx="779">
                  <c:v>1029.1899999997299</c:v>
                </c:pt>
                <c:pt idx="780">
                  <c:v>1029.2799999997301</c:v>
                </c:pt>
                <c:pt idx="781">
                  <c:v>1029.36999999973</c:v>
                </c:pt>
                <c:pt idx="782">
                  <c:v>1029.4599999997299</c:v>
                </c:pt>
                <c:pt idx="783">
                  <c:v>1029.5499999997301</c:v>
                </c:pt>
                <c:pt idx="784">
                  <c:v>1029.63999999973</c:v>
                </c:pt>
                <c:pt idx="785">
                  <c:v>1029.7299999997299</c:v>
                </c:pt>
                <c:pt idx="786">
                  <c:v>1029.81999999973</c:v>
                </c:pt>
                <c:pt idx="787">
                  <c:v>1029.90999999973</c:v>
                </c:pt>
                <c:pt idx="788">
                  <c:v>1029.9999999997301</c:v>
                </c:pt>
                <c:pt idx="789">
                  <c:v>1030.08999999973</c:v>
                </c:pt>
                <c:pt idx="790">
                  <c:v>1030.1799999997299</c:v>
                </c:pt>
                <c:pt idx="791">
                  <c:v>1030.2699999997301</c:v>
                </c:pt>
                <c:pt idx="792">
                  <c:v>1030.35999999973</c:v>
                </c:pt>
                <c:pt idx="793">
                  <c:v>1030.4499999997299</c:v>
                </c:pt>
                <c:pt idx="794">
                  <c:v>1030.5399999997301</c:v>
                </c:pt>
                <c:pt idx="795">
                  <c:v>1030.62999999973</c:v>
                </c:pt>
                <c:pt idx="796">
                  <c:v>1030.7199999997299</c:v>
                </c:pt>
                <c:pt idx="797">
                  <c:v>1030.8099999997301</c:v>
                </c:pt>
                <c:pt idx="798">
                  <c:v>1030.89999999973</c:v>
                </c:pt>
                <c:pt idx="799">
                  <c:v>1030.9899999997299</c:v>
                </c:pt>
                <c:pt idx="800">
                  <c:v>1031.07999999973</c:v>
                </c:pt>
                <c:pt idx="801">
                  <c:v>1031.16999999973</c:v>
                </c:pt>
                <c:pt idx="802">
                  <c:v>1031.2599999997301</c:v>
                </c:pt>
                <c:pt idx="803">
                  <c:v>1031.34999999973</c:v>
                </c:pt>
                <c:pt idx="804">
                  <c:v>1031.4399999997299</c:v>
                </c:pt>
                <c:pt idx="805">
                  <c:v>1031.5299999997301</c:v>
                </c:pt>
                <c:pt idx="806">
                  <c:v>1031.61999999973</c:v>
                </c:pt>
                <c:pt idx="807">
                  <c:v>1031.7099999997299</c:v>
                </c:pt>
                <c:pt idx="808">
                  <c:v>1031.7999999997301</c:v>
                </c:pt>
                <c:pt idx="809">
                  <c:v>1031.88999999973</c:v>
                </c:pt>
                <c:pt idx="810">
                  <c:v>1031.9799999997299</c:v>
                </c:pt>
                <c:pt idx="811">
                  <c:v>1032.06999999973</c:v>
                </c:pt>
                <c:pt idx="812">
                  <c:v>1032.15999999973</c:v>
                </c:pt>
                <c:pt idx="813">
                  <c:v>1032.2499999997301</c:v>
                </c:pt>
                <c:pt idx="814">
                  <c:v>1032.33999999973</c:v>
                </c:pt>
                <c:pt idx="815">
                  <c:v>1032.4299999997299</c:v>
                </c:pt>
                <c:pt idx="816">
                  <c:v>1032.5199999997301</c:v>
                </c:pt>
                <c:pt idx="817">
                  <c:v>1032.60999999973</c:v>
                </c:pt>
                <c:pt idx="818">
                  <c:v>1032.6999999997299</c:v>
                </c:pt>
                <c:pt idx="819">
                  <c:v>1032.7899999997301</c:v>
                </c:pt>
                <c:pt idx="820">
                  <c:v>1032.87999999973</c:v>
                </c:pt>
                <c:pt idx="821">
                  <c:v>1032.9699999997299</c:v>
                </c:pt>
                <c:pt idx="822">
                  <c:v>1033.0599999997301</c:v>
                </c:pt>
                <c:pt idx="823">
                  <c:v>1033.14999999973</c:v>
                </c:pt>
                <c:pt idx="824">
                  <c:v>1033.2399999997299</c:v>
                </c:pt>
                <c:pt idx="825">
                  <c:v>1033.32999999973</c:v>
                </c:pt>
                <c:pt idx="826">
                  <c:v>1033.41999999973</c:v>
                </c:pt>
                <c:pt idx="827">
                  <c:v>1033.5099999997301</c:v>
                </c:pt>
                <c:pt idx="828">
                  <c:v>1033.59999999973</c:v>
                </c:pt>
                <c:pt idx="829">
                  <c:v>1033.6899999997299</c:v>
                </c:pt>
                <c:pt idx="830">
                  <c:v>1033.7799999997301</c:v>
                </c:pt>
                <c:pt idx="831">
                  <c:v>1033.86999999973</c:v>
                </c:pt>
                <c:pt idx="832">
                  <c:v>1033.9599999997299</c:v>
                </c:pt>
                <c:pt idx="833">
                  <c:v>1034.0499999997301</c:v>
                </c:pt>
                <c:pt idx="834">
                  <c:v>1034.13999999973</c:v>
                </c:pt>
                <c:pt idx="835">
                  <c:v>1034.2299999997299</c:v>
                </c:pt>
                <c:pt idx="836">
                  <c:v>1034.31999999973</c:v>
                </c:pt>
                <c:pt idx="837">
                  <c:v>1034.40999999973</c:v>
                </c:pt>
                <c:pt idx="838">
                  <c:v>1034.4999999997301</c:v>
                </c:pt>
                <c:pt idx="839">
                  <c:v>1034.58999999973</c:v>
                </c:pt>
                <c:pt idx="840">
                  <c:v>1034.6799999997299</c:v>
                </c:pt>
                <c:pt idx="841">
                  <c:v>1034.7699999997301</c:v>
                </c:pt>
                <c:pt idx="842">
                  <c:v>1034.85999999973</c:v>
                </c:pt>
                <c:pt idx="843">
                  <c:v>1034.9499999997299</c:v>
                </c:pt>
                <c:pt idx="844">
                  <c:v>1035.0399999997201</c:v>
                </c:pt>
                <c:pt idx="845">
                  <c:v>1035.12999999972</c:v>
                </c:pt>
                <c:pt idx="846">
                  <c:v>1035.2199999997199</c:v>
                </c:pt>
                <c:pt idx="847">
                  <c:v>1035.30999999972</c:v>
                </c:pt>
                <c:pt idx="848">
                  <c:v>1035.39999999972</c:v>
                </c:pt>
                <c:pt idx="849">
                  <c:v>1035.4899999997201</c:v>
                </c:pt>
                <c:pt idx="850">
                  <c:v>1035.57999999972</c:v>
                </c:pt>
                <c:pt idx="851">
                  <c:v>1035.6699999997199</c:v>
                </c:pt>
                <c:pt idx="852">
                  <c:v>1035.7599999997201</c:v>
                </c:pt>
                <c:pt idx="853">
                  <c:v>1035.84999999972</c:v>
                </c:pt>
                <c:pt idx="854">
                  <c:v>1035.9399999997199</c:v>
                </c:pt>
                <c:pt idx="855">
                  <c:v>1036.0299999997201</c:v>
                </c:pt>
                <c:pt idx="856">
                  <c:v>1036.11999999972</c:v>
                </c:pt>
                <c:pt idx="857">
                  <c:v>1036.2099999997199</c:v>
                </c:pt>
                <c:pt idx="858">
                  <c:v>1036.2999999997201</c:v>
                </c:pt>
                <c:pt idx="859">
                  <c:v>1036.38999999972</c:v>
                </c:pt>
                <c:pt idx="860">
                  <c:v>1036.4799999997199</c:v>
                </c:pt>
                <c:pt idx="861">
                  <c:v>1036.56999999972</c:v>
                </c:pt>
                <c:pt idx="862">
                  <c:v>1036.65999999972</c:v>
                </c:pt>
                <c:pt idx="863">
                  <c:v>1036.7499999997201</c:v>
                </c:pt>
                <c:pt idx="864">
                  <c:v>1036.83999999972</c:v>
                </c:pt>
                <c:pt idx="865">
                  <c:v>1036.9299999997199</c:v>
                </c:pt>
                <c:pt idx="866">
                  <c:v>1037.0199999997201</c:v>
                </c:pt>
                <c:pt idx="867">
                  <c:v>1037.10999999972</c:v>
                </c:pt>
              </c:numCache>
            </c:numRef>
          </c:xVal>
          <c:yVal>
            <c:numRef>
              <c:f>'РУС Дипл4,12,2013'!$W$3:$W$870</c:f>
              <c:numCache>
                <c:formatCode>General</c:formatCode>
                <c:ptCount val="8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9073599999999999</c:v>
                </c:pt>
                <c:pt idx="67">
                  <c:v>1.9073599999999999</c:v>
                </c:pt>
                <c:pt idx="68">
                  <c:v>3.8147299999999991</c:v>
                </c:pt>
                <c:pt idx="69">
                  <c:v>5.7220799999999956</c:v>
                </c:pt>
                <c:pt idx="70">
                  <c:v>5.7220799999999956</c:v>
                </c:pt>
                <c:pt idx="71">
                  <c:v>7.6294499999999976</c:v>
                </c:pt>
                <c:pt idx="72">
                  <c:v>9.5368000000000013</c:v>
                </c:pt>
                <c:pt idx="73">
                  <c:v>9.5368000000000013</c:v>
                </c:pt>
                <c:pt idx="74">
                  <c:v>11.4442</c:v>
                </c:pt>
                <c:pt idx="75">
                  <c:v>11.4442</c:v>
                </c:pt>
                <c:pt idx="76">
                  <c:v>13.3515</c:v>
                </c:pt>
                <c:pt idx="77">
                  <c:v>15.258900000000001</c:v>
                </c:pt>
                <c:pt idx="78">
                  <c:v>19.073599999999999</c:v>
                </c:pt>
                <c:pt idx="79">
                  <c:v>20.981000000000002</c:v>
                </c:pt>
                <c:pt idx="80">
                  <c:v>24.7956</c:v>
                </c:pt>
                <c:pt idx="81">
                  <c:v>26.702999999999999</c:v>
                </c:pt>
                <c:pt idx="82">
                  <c:v>28.610299999999999</c:v>
                </c:pt>
                <c:pt idx="83">
                  <c:v>32.425200000000011</c:v>
                </c:pt>
                <c:pt idx="84">
                  <c:v>34.332500000000003</c:v>
                </c:pt>
                <c:pt idx="85">
                  <c:v>38.147200000000012</c:v>
                </c:pt>
                <c:pt idx="86">
                  <c:v>38.147200000000012</c:v>
                </c:pt>
                <c:pt idx="87">
                  <c:v>38.147200000000012</c:v>
                </c:pt>
                <c:pt idx="88">
                  <c:v>38.147200000000012</c:v>
                </c:pt>
                <c:pt idx="89">
                  <c:v>40.054600000000001</c:v>
                </c:pt>
                <c:pt idx="90">
                  <c:v>40.054600000000001</c:v>
                </c:pt>
                <c:pt idx="91">
                  <c:v>38.147200000000012</c:v>
                </c:pt>
                <c:pt idx="92">
                  <c:v>38.147200000000012</c:v>
                </c:pt>
                <c:pt idx="93">
                  <c:v>38.147200000000012</c:v>
                </c:pt>
                <c:pt idx="94">
                  <c:v>38.147200000000012</c:v>
                </c:pt>
                <c:pt idx="95">
                  <c:v>38.147200000000012</c:v>
                </c:pt>
                <c:pt idx="96">
                  <c:v>38.147200000000012</c:v>
                </c:pt>
                <c:pt idx="97">
                  <c:v>40.054600000000001</c:v>
                </c:pt>
                <c:pt idx="98">
                  <c:v>40.054600000000001</c:v>
                </c:pt>
                <c:pt idx="99">
                  <c:v>40.054600000000001</c:v>
                </c:pt>
                <c:pt idx="100">
                  <c:v>40.054600000000001</c:v>
                </c:pt>
                <c:pt idx="101">
                  <c:v>41.9619</c:v>
                </c:pt>
                <c:pt idx="102">
                  <c:v>41.9619</c:v>
                </c:pt>
                <c:pt idx="103">
                  <c:v>43.869300000000003</c:v>
                </c:pt>
                <c:pt idx="104">
                  <c:v>43.869300000000003</c:v>
                </c:pt>
                <c:pt idx="105">
                  <c:v>43.869300000000003</c:v>
                </c:pt>
                <c:pt idx="106">
                  <c:v>45.776600000000009</c:v>
                </c:pt>
                <c:pt idx="107">
                  <c:v>45.776600000000009</c:v>
                </c:pt>
                <c:pt idx="108">
                  <c:v>47.683900000000001</c:v>
                </c:pt>
                <c:pt idx="109">
                  <c:v>49.591300000000011</c:v>
                </c:pt>
                <c:pt idx="110">
                  <c:v>49.591300000000011</c:v>
                </c:pt>
                <c:pt idx="111">
                  <c:v>51.498600000000003</c:v>
                </c:pt>
                <c:pt idx="112">
                  <c:v>51.498600000000003</c:v>
                </c:pt>
                <c:pt idx="113">
                  <c:v>51.498600000000003</c:v>
                </c:pt>
                <c:pt idx="114">
                  <c:v>53.406000000000013</c:v>
                </c:pt>
                <c:pt idx="115">
                  <c:v>55.313299999999998</c:v>
                </c:pt>
                <c:pt idx="116">
                  <c:v>55.313299999999998</c:v>
                </c:pt>
                <c:pt idx="117">
                  <c:v>57.220700000000001</c:v>
                </c:pt>
                <c:pt idx="118">
                  <c:v>59.128</c:v>
                </c:pt>
                <c:pt idx="119">
                  <c:v>61.035600000000002</c:v>
                </c:pt>
                <c:pt idx="120">
                  <c:v>61.035600000000002</c:v>
                </c:pt>
                <c:pt idx="121">
                  <c:v>62.942999999999998</c:v>
                </c:pt>
                <c:pt idx="122">
                  <c:v>64.850300000000004</c:v>
                </c:pt>
                <c:pt idx="123">
                  <c:v>64.850300000000004</c:v>
                </c:pt>
                <c:pt idx="124">
                  <c:v>66.7577</c:v>
                </c:pt>
                <c:pt idx="125">
                  <c:v>68.665000000000006</c:v>
                </c:pt>
                <c:pt idx="126">
                  <c:v>68.665000000000006</c:v>
                </c:pt>
                <c:pt idx="127">
                  <c:v>70.572399999999945</c:v>
                </c:pt>
                <c:pt idx="128">
                  <c:v>72.479700000000008</c:v>
                </c:pt>
                <c:pt idx="129">
                  <c:v>72.479700000000008</c:v>
                </c:pt>
                <c:pt idx="130">
                  <c:v>74.387100000000004</c:v>
                </c:pt>
                <c:pt idx="131">
                  <c:v>74.387100000000004</c:v>
                </c:pt>
                <c:pt idx="132">
                  <c:v>76.294399999999996</c:v>
                </c:pt>
                <c:pt idx="133">
                  <c:v>76.294399999999996</c:v>
                </c:pt>
                <c:pt idx="134">
                  <c:v>78.201800000000006</c:v>
                </c:pt>
                <c:pt idx="135">
                  <c:v>78.201800000000006</c:v>
                </c:pt>
                <c:pt idx="136">
                  <c:v>78.201800000000006</c:v>
                </c:pt>
                <c:pt idx="137">
                  <c:v>78.201800000000006</c:v>
                </c:pt>
                <c:pt idx="138">
                  <c:v>78.201800000000006</c:v>
                </c:pt>
                <c:pt idx="139">
                  <c:v>80.109099999999998</c:v>
                </c:pt>
                <c:pt idx="140">
                  <c:v>80.109099999999998</c:v>
                </c:pt>
                <c:pt idx="141">
                  <c:v>80.109099999999998</c:v>
                </c:pt>
                <c:pt idx="142">
                  <c:v>80.109099999999998</c:v>
                </c:pt>
                <c:pt idx="143">
                  <c:v>82.016500000000022</c:v>
                </c:pt>
                <c:pt idx="144">
                  <c:v>82.016500000000022</c:v>
                </c:pt>
                <c:pt idx="145">
                  <c:v>82.016500000000022</c:v>
                </c:pt>
                <c:pt idx="146">
                  <c:v>82.016500000000022</c:v>
                </c:pt>
                <c:pt idx="147">
                  <c:v>82.016500000000022</c:v>
                </c:pt>
                <c:pt idx="148">
                  <c:v>82.016500000000022</c:v>
                </c:pt>
                <c:pt idx="149">
                  <c:v>82.016500000000022</c:v>
                </c:pt>
                <c:pt idx="150">
                  <c:v>83.9238</c:v>
                </c:pt>
                <c:pt idx="151">
                  <c:v>83.9238</c:v>
                </c:pt>
                <c:pt idx="152">
                  <c:v>83.9238</c:v>
                </c:pt>
                <c:pt idx="153">
                  <c:v>83.9238</c:v>
                </c:pt>
                <c:pt idx="154">
                  <c:v>83.9238</c:v>
                </c:pt>
                <c:pt idx="155">
                  <c:v>83.9238</c:v>
                </c:pt>
                <c:pt idx="156">
                  <c:v>83.9238</c:v>
                </c:pt>
                <c:pt idx="157">
                  <c:v>83.9238</c:v>
                </c:pt>
                <c:pt idx="158">
                  <c:v>83.9238</c:v>
                </c:pt>
                <c:pt idx="159">
                  <c:v>83.9238</c:v>
                </c:pt>
                <c:pt idx="160">
                  <c:v>83.9238</c:v>
                </c:pt>
                <c:pt idx="161">
                  <c:v>85.831199999999995</c:v>
                </c:pt>
                <c:pt idx="162">
                  <c:v>85.831199999999995</c:v>
                </c:pt>
                <c:pt idx="163">
                  <c:v>85.831199999999995</c:v>
                </c:pt>
                <c:pt idx="164">
                  <c:v>83.9238</c:v>
                </c:pt>
                <c:pt idx="165">
                  <c:v>83.9238</c:v>
                </c:pt>
                <c:pt idx="166">
                  <c:v>82.016500000000022</c:v>
                </c:pt>
                <c:pt idx="167">
                  <c:v>82.016500000000022</c:v>
                </c:pt>
                <c:pt idx="168">
                  <c:v>80.109099999999998</c:v>
                </c:pt>
                <c:pt idx="169">
                  <c:v>80.109099999999998</c:v>
                </c:pt>
                <c:pt idx="170">
                  <c:v>78.201800000000006</c:v>
                </c:pt>
                <c:pt idx="171">
                  <c:v>78.201800000000006</c:v>
                </c:pt>
                <c:pt idx="172">
                  <c:v>78.201800000000006</c:v>
                </c:pt>
                <c:pt idx="173">
                  <c:v>78.201800000000006</c:v>
                </c:pt>
                <c:pt idx="174">
                  <c:v>78.201800000000006</c:v>
                </c:pt>
                <c:pt idx="175">
                  <c:v>78.201800000000006</c:v>
                </c:pt>
                <c:pt idx="176">
                  <c:v>78.201800000000006</c:v>
                </c:pt>
                <c:pt idx="177">
                  <c:v>78.201800000000006</c:v>
                </c:pt>
                <c:pt idx="178">
                  <c:v>78.201800000000006</c:v>
                </c:pt>
                <c:pt idx="179">
                  <c:v>78.201800000000006</c:v>
                </c:pt>
                <c:pt idx="180">
                  <c:v>78.201800000000006</c:v>
                </c:pt>
                <c:pt idx="181">
                  <c:v>78.201800000000006</c:v>
                </c:pt>
                <c:pt idx="182">
                  <c:v>78.201800000000006</c:v>
                </c:pt>
                <c:pt idx="183">
                  <c:v>78.201800000000006</c:v>
                </c:pt>
                <c:pt idx="184">
                  <c:v>78.201800000000006</c:v>
                </c:pt>
                <c:pt idx="185">
                  <c:v>78.201800000000006</c:v>
                </c:pt>
                <c:pt idx="186">
                  <c:v>78.201800000000006</c:v>
                </c:pt>
                <c:pt idx="187">
                  <c:v>78.201800000000006</c:v>
                </c:pt>
                <c:pt idx="188">
                  <c:v>78.201800000000006</c:v>
                </c:pt>
                <c:pt idx="189">
                  <c:v>78.201800000000006</c:v>
                </c:pt>
                <c:pt idx="190">
                  <c:v>78.201800000000006</c:v>
                </c:pt>
                <c:pt idx="191">
                  <c:v>78.201800000000006</c:v>
                </c:pt>
                <c:pt idx="192">
                  <c:v>78.201800000000006</c:v>
                </c:pt>
                <c:pt idx="193">
                  <c:v>78.201800000000006</c:v>
                </c:pt>
                <c:pt idx="194">
                  <c:v>78.201800000000006</c:v>
                </c:pt>
                <c:pt idx="195">
                  <c:v>78.201800000000006</c:v>
                </c:pt>
                <c:pt idx="196">
                  <c:v>78.201800000000006</c:v>
                </c:pt>
                <c:pt idx="197">
                  <c:v>76.294399999999996</c:v>
                </c:pt>
                <c:pt idx="198">
                  <c:v>76.294399999999996</c:v>
                </c:pt>
                <c:pt idx="199">
                  <c:v>76.294399999999996</c:v>
                </c:pt>
                <c:pt idx="200">
                  <c:v>74.387100000000004</c:v>
                </c:pt>
                <c:pt idx="201">
                  <c:v>74.387100000000004</c:v>
                </c:pt>
                <c:pt idx="202">
                  <c:v>74.387100000000004</c:v>
                </c:pt>
                <c:pt idx="203">
                  <c:v>74.387100000000004</c:v>
                </c:pt>
                <c:pt idx="204">
                  <c:v>72.479700000000008</c:v>
                </c:pt>
                <c:pt idx="205">
                  <c:v>72.479700000000008</c:v>
                </c:pt>
                <c:pt idx="206">
                  <c:v>72.479700000000008</c:v>
                </c:pt>
                <c:pt idx="207">
                  <c:v>70.572399999999945</c:v>
                </c:pt>
                <c:pt idx="208">
                  <c:v>70.572399999999945</c:v>
                </c:pt>
                <c:pt idx="209">
                  <c:v>70.572399999999945</c:v>
                </c:pt>
                <c:pt idx="210">
                  <c:v>70.572399999999945</c:v>
                </c:pt>
                <c:pt idx="211">
                  <c:v>70.572399999999945</c:v>
                </c:pt>
                <c:pt idx="212">
                  <c:v>68.665000000000006</c:v>
                </c:pt>
                <c:pt idx="213">
                  <c:v>68.665000000000006</c:v>
                </c:pt>
                <c:pt idx="214">
                  <c:v>68.665000000000006</c:v>
                </c:pt>
                <c:pt idx="215">
                  <c:v>68.665000000000006</c:v>
                </c:pt>
                <c:pt idx="216">
                  <c:v>66.7577</c:v>
                </c:pt>
                <c:pt idx="217">
                  <c:v>66.7577</c:v>
                </c:pt>
                <c:pt idx="218">
                  <c:v>66.7577</c:v>
                </c:pt>
                <c:pt idx="219">
                  <c:v>64.850300000000004</c:v>
                </c:pt>
                <c:pt idx="220">
                  <c:v>64.850300000000004</c:v>
                </c:pt>
                <c:pt idx="221">
                  <c:v>64.850300000000004</c:v>
                </c:pt>
                <c:pt idx="222">
                  <c:v>64.850300000000004</c:v>
                </c:pt>
                <c:pt idx="223">
                  <c:v>64.850300000000004</c:v>
                </c:pt>
                <c:pt idx="224">
                  <c:v>62.942999999999998</c:v>
                </c:pt>
                <c:pt idx="225">
                  <c:v>62.942999999999998</c:v>
                </c:pt>
                <c:pt idx="226">
                  <c:v>62.942999999999998</c:v>
                </c:pt>
                <c:pt idx="227">
                  <c:v>61.035600000000002</c:v>
                </c:pt>
                <c:pt idx="228">
                  <c:v>61.035600000000002</c:v>
                </c:pt>
                <c:pt idx="229">
                  <c:v>59.128</c:v>
                </c:pt>
                <c:pt idx="230">
                  <c:v>59.128</c:v>
                </c:pt>
                <c:pt idx="231">
                  <c:v>57.220700000000001</c:v>
                </c:pt>
                <c:pt idx="232">
                  <c:v>57.220700000000001</c:v>
                </c:pt>
                <c:pt idx="233">
                  <c:v>55.313299999999998</c:v>
                </c:pt>
                <c:pt idx="234">
                  <c:v>53.406000000000013</c:v>
                </c:pt>
                <c:pt idx="235">
                  <c:v>53.406000000000013</c:v>
                </c:pt>
                <c:pt idx="236">
                  <c:v>51.498600000000003</c:v>
                </c:pt>
                <c:pt idx="237">
                  <c:v>51.498600000000003</c:v>
                </c:pt>
                <c:pt idx="238">
                  <c:v>51.498600000000003</c:v>
                </c:pt>
                <c:pt idx="239">
                  <c:v>49.591300000000011</c:v>
                </c:pt>
                <c:pt idx="240">
                  <c:v>47.683900000000001</c:v>
                </c:pt>
                <c:pt idx="241">
                  <c:v>47.683900000000001</c:v>
                </c:pt>
                <c:pt idx="242">
                  <c:v>45.776600000000009</c:v>
                </c:pt>
                <c:pt idx="243">
                  <c:v>43.869300000000003</c:v>
                </c:pt>
                <c:pt idx="244">
                  <c:v>43.869300000000003</c:v>
                </c:pt>
                <c:pt idx="245">
                  <c:v>41.9619</c:v>
                </c:pt>
                <c:pt idx="246">
                  <c:v>40.054600000000001</c:v>
                </c:pt>
                <c:pt idx="247">
                  <c:v>38.147200000000012</c:v>
                </c:pt>
                <c:pt idx="248">
                  <c:v>38.147200000000012</c:v>
                </c:pt>
                <c:pt idx="249">
                  <c:v>38.147200000000012</c:v>
                </c:pt>
                <c:pt idx="250">
                  <c:v>36.239899999999999</c:v>
                </c:pt>
                <c:pt idx="251">
                  <c:v>34.332500000000003</c:v>
                </c:pt>
                <c:pt idx="252">
                  <c:v>34.332500000000003</c:v>
                </c:pt>
                <c:pt idx="253">
                  <c:v>32.425200000000011</c:v>
                </c:pt>
                <c:pt idx="254">
                  <c:v>30.517800000000001</c:v>
                </c:pt>
                <c:pt idx="255">
                  <c:v>30.517800000000001</c:v>
                </c:pt>
                <c:pt idx="256">
                  <c:v>28.610299999999999</c:v>
                </c:pt>
                <c:pt idx="257">
                  <c:v>28.610299999999999</c:v>
                </c:pt>
                <c:pt idx="258">
                  <c:v>26.702999999999999</c:v>
                </c:pt>
                <c:pt idx="259">
                  <c:v>24.7956</c:v>
                </c:pt>
                <c:pt idx="260">
                  <c:v>24.7956</c:v>
                </c:pt>
                <c:pt idx="261">
                  <c:v>24.7956</c:v>
                </c:pt>
                <c:pt idx="262">
                  <c:v>22.88829999999998</c:v>
                </c:pt>
                <c:pt idx="263">
                  <c:v>22.88829999999998</c:v>
                </c:pt>
                <c:pt idx="264">
                  <c:v>20.981000000000002</c:v>
                </c:pt>
                <c:pt idx="265">
                  <c:v>20.981000000000002</c:v>
                </c:pt>
                <c:pt idx="266">
                  <c:v>19.073599999999999</c:v>
                </c:pt>
                <c:pt idx="267">
                  <c:v>19.073599999999999</c:v>
                </c:pt>
                <c:pt idx="268">
                  <c:v>17.1663</c:v>
                </c:pt>
                <c:pt idx="269">
                  <c:v>15.258900000000001</c:v>
                </c:pt>
                <c:pt idx="270">
                  <c:v>15.258900000000001</c:v>
                </c:pt>
                <c:pt idx="271">
                  <c:v>15.258900000000001</c:v>
                </c:pt>
                <c:pt idx="272">
                  <c:v>13.3515</c:v>
                </c:pt>
                <c:pt idx="273">
                  <c:v>13.3515</c:v>
                </c:pt>
                <c:pt idx="274">
                  <c:v>11.4442</c:v>
                </c:pt>
                <c:pt idx="275">
                  <c:v>11.4442</c:v>
                </c:pt>
                <c:pt idx="276">
                  <c:v>11.4442</c:v>
                </c:pt>
                <c:pt idx="277">
                  <c:v>11.4442</c:v>
                </c:pt>
                <c:pt idx="278">
                  <c:v>11.4442</c:v>
                </c:pt>
                <c:pt idx="279">
                  <c:v>9.5368000000000013</c:v>
                </c:pt>
                <c:pt idx="280">
                  <c:v>9.5368000000000013</c:v>
                </c:pt>
                <c:pt idx="281">
                  <c:v>9.5368000000000013</c:v>
                </c:pt>
                <c:pt idx="282">
                  <c:v>7.6294499999999976</c:v>
                </c:pt>
                <c:pt idx="283">
                  <c:v>7.6294499999999976</c:v>
                </c:pt>
                <c:pt idx="284">
                  <c:v>5.7220799999999956</c:v>
                </c:pt>
                <c:pt idx="285">
                  <c:v>5.7220799999999956</c:v>
                </c:pt>
                <c:pt idx="286">
                  <c:v>5.7220799999999956</c:v>
                </c:pt>
                <c:pt idx="287">
                  <c:v>5.7220799999999956</c:v>
                </c:pt>
                <c:pt idx="288">
                  <c:v>5.7220799999999956</c:v>
                </c:pt>
                <c:pt idx="289">
                  <c:v>3.8147299999999991</c:v>
                </c:pt>
                <c:pt idx="290">
                  <c:v>3.8147299999999991</c:v>
                </c:pt>
                <c:pt idx="291">
                  <c:v>3.8147299999999991</c:v>
                </c:pt>
                <c:pt idx="292">
                  <c:v>3.8147299999999991</c:v>
                </c:pt>
                <c:pt idx="293">
                  <c:v>3.8147299999999991</c:v>
                </c:pt>
                <c:pt idx="294">
                  <c:v>3.8147299999999991</c:v>
                </c:pt>
                <c:pt idx="295">
                  <c:v>1.9073599999999999</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1.9073599999999999</c:v>
                </c:pt>
                <c:pt idx="430">
                  <c:v>1.9073599999999999</c:v>
                </c:pt>
                <c:pt idx="431">
                  <c:v>1.9073599999999999</c:v>
                </c:pt>
                <c:pt idx="432">
                  <c:v>1.9073599999999999</c:v>
                </c:pt>
                <c:pt idx="433">
                  <c:v>1.9073599999999999</c:v>
                </c:pt>
                <c:pt idx="434">
                  <c:v>1.9073599999999999</c:v>
                </c:pt>
                <c:pt idx="435">
                  <c:v>1.9073599999999999</c:v>
                </c:pt>
                <c:pt idx="436">
                  <c:v>1.9073599999999999</c:v>
                </c:pt>
                <c:pt idx="437">
                  <c:v>1.9073599999999999</c:v>
                </c:pt>
                <c:pt idx="438">
                  <c:v>1.9073599999999999</c:v>
                </c:pt>
                <c:pt idx="439">
                  <c:v>1.9073599999999999</c:v>
                </c:pt>
                <c:pt idx="440">
                  <c:v>1.9073599999999999</c:v>
                </c:pt>
                <c:pt idx="441">
                  <c:v>1.9073599999999999</c:v>
                </c:pt>
                <c:pt idx="442">
                  <c:v>3.8147299999999991</c:v>
                </c:pt>
                <c:pt idx="443">
                  <c:v>3.8147299999999991</c:v>
                </c:pt>
                <c:pt idx="444">
                  <c:v>3.8147299999999991</c:v>
                </c:pt>
                <c:pt idx="445">
                  <c:v>3.8147299999999991</c:v>
                </c:pt>
                <c:pt idx="446">
                  <c:v>3.8147299999999991</c:v>
                </c:pt>
                <c:pt idx="447">
                  <c:v>3.8147299999999991</c:v>
                </c:pt>
                <c:pt idx="448">
                  <c:v>5.7220799999999956</c:v>
                </c:pt>
                <c:pt idx="449">
                  <c:v>5.7220799999999956</c:v>
                </c:pt>
                <c:pt idx="450">
                  <c:v>5.7220799999999956</c:v>
                </c:pt>
                <c:pt idx="451">
                  <c:v>7.6294499999999976</c:v>
                </c:pt>
                <c:pt idx="452">
                  <c:v>7.6294499999999976</c:v>
                </c:pt>
                <c:pt idx="453">
                  <c:v>9.5368000000000013</c:v>
                </c:pt>
                <c:pt idx="454">
                  <c:v>9.5368000000000013</c:v>
                </c:pt>
                <c:pt idx="455">
                  <c:v>11.4442</c:v>
                </c:pt>
                <c:pt idx="456">
                  <c:v>11.4442</c:v>
                </c:pt>
                <c:pt idx="457">
                  <c:v>11.4442</c:v>
                </c:pt>
                <c:pt idx="458">
                  <c:v>11.4442</c:v>
                </c:pt>
                <c:pt idx="459">
                  <c:v>13.3515</c:v>
                </c:pt>
                <c:pt idx="460">
                  <c:v>15.258900000000001</c:v>
                </c:pt>
                <c:pt idx="461">
                  <c:v>17.1663</c:v>
                </c:pt>
                <c:pt idx="462">
                  <c:v>19.073599999999999</c:v>
                </c:pt>
                <c:pt idx="463">
                  <c:v>19.073599999999999</c:v>
                </c:pt>
                <c:pt idx="464">
                  <c:v>20.981000000000002</c:v>
                </c:pt>
                <c:pt idx="465">
                  <c:v>22.88829999999998</c:v>
                </c:pt>
                <c:pt idx="466">
                  <c:v>22.88829999999998</c:v>
                </c:pt>
                <c:pt idx="467">
                  <c:v>24.7956</c:v>
                </c:pt>
                <c:pt idx="468">
                  <c:v>24.7956</c:v>
                </c:pt>
                <c:pt idx="469">
                  <c:v>26.702999999999999</c:v>
                </c:pt>
                <c:pt idx="470">
                  <c:v>28.610299999999999</c:v>
                </c:pt>
                <c:pt idx="471">
                  <c:v>30.517800000000001</c:v>
                </c:pt>
                <c:pt idx="472">
                  <c:v>30.517800000000001</c:v>
                </c:pt>
                <c:pt idx="473">
                  <c:v>32.425200000000011</c:v>
                </c:pt>
                <c:pt idx="474">
                  <c:v>34.332500000000003</c:v>
                </c:pt>
                <c:pt idx="475">
                  <c:v>36.239899999999999</c:v>
                </c:pt>
                <c:pt idx="476">
                  <c:v>38.147200000000012</c:v>
                </c:pt>
                <c:pt idx="477">
                  <c:v>38.147200000000012</c:v>
                </c:pt>
                <c:pt idx="478">
                  <c:v>40.054600000000001</c:v>
                </c:pt>
                <c:pt idx="479">
                  <c:v>41.9619</c:v>
                </c:pt>
                <c:pt idx="480">
                  <c:v>43.869300000000003</c:v>
                </c:pt>
                <c:pt idx="481">
                  <c:v>45.776600000000009</c:v>
                </c:pt>
                <c:pt idx="482">
                  <c:v>47.683900000000001</c:v>
                </c:pt>
                <c:pt idx="483">
                  <c:v>49.591300000000011</c:v>
                </c:pt>
                <c:pt idx="484">
                  <c:v>51.498600000000003</c:v>
                </c:pt>
                <c:pt idx="485">
                  <c:v>51.498600000000003</c:v>
                </c:pt>
                <c:pt idx="486">
                  <c:v>53.406000000000013</c:v>
                </c:pt>
                <c:pt idx="487">
                  <c:v>55.313299999999998</c:v>
                </c:pt>
                <c:pt idx="488">
                  <c:v>57.220700000000001</c:v>
                </c:pt>
                <c:pt idx="489">
                  <c:v>59.128</c:v>
                </c:pt>
                <c:pt idx="490">
                  <c:v>59.128</c:v>
                </c:pt>
                <c:pt idx="491">
                  <c:v>61.035600000000002</c:v>
                </c:pt>
                <c:pt idx="492">
                  <c:v>62.942999999999998</c:v>
                </c:pt>
                <c:pt idx="493">
                  <c:v>64.850300000000004</c:v>
                </c:pt>
                <c:pt idx="494">
                  <c:v>64.850300000000004</c:v>
                </c:pt>
                <c:pt idx="495">
                  <c:v>66.7577</c:v>
                </c:pt>
                <c:pt idx="496">
                  <c:v>68.665000000000006</c:v>
                </c:pt>
                <c:pt idx="497">
                  <c:v>68.665000000000006</c:v>
                </c:pt>
                <c:pt idx="498">
                  <c:v>70.572399999999945</c:v>
                </c:pt>
                <c:pt idx="499">
                  <c:v>72.479700000000008</c:v>
                </c:pt>
                <c:pt idx="500">
                  <c:v>74.387100000000004</c:v>
                </c:pt>
                <c:pt idx="501">
                  <c:v>74.387100000000004</c:v>
                </c:pt>
                <c:pt idx="502">
                  <c:v>76.294399999999996</c:v>
                </c:pt>
                <c:pt idx="503">
                  <c:v>78.201800000000006</c:v>
                </c:pt>
                <c:pt idx="504">
                  <c:v>78.201800000000006</c:v>
                </c:pt>
                <c:pt idx="505">
                  <c:v>78.201800000000006</c:v>
                </c:pt>
                <c:pt idx="506">
                  <c:v>80.109099999999998</c:v>
                </c:pt>
                <c:pt idx="507">
                  <c:v>80.109099999999998</c:v>
                </c:pt>
                <c:pt idx="508">
                  <c:v>82.016500000000022</c:v>
                </c:pt>
                <c:pt idx="509">
                  <c:v>83.9238</c:v>
                </c:pt>
                <c:pt idx="510">
                  <c:v>83.9238</c:v>
                </c:pt>
                <c:pt idx="511">
                  <c:v>85.831199999999995</c:v>
                </c:pt>
                <c:pt idx="512">
                  <c:v>87.738500000000002</c:v>
                </c:pt>
                <c:pt idx="513">
                  <c:v>87.738500000000002</c:v>
                </c:pt>
                <c:pt idx="514">
                  <c:v>87.738500000000002</c:v>
                </c:pt>
                <c:pt idx="515">
                  <c:v>89.645899999999983</c:v>
                </c:pt>
                <c:pt idx="516">
                  <c:v>89.645899999999983</c:v>
                </c:pt>
                <c:pt idx="517">
                  <c:v>89.645899999999983</c:v>
                </c:pt>
                <c:pt idx="518">
                  <c:v>89.645899999999983</c:v>
                </c:pt>
                <c:pt idx="519">
                  <c:v>91.553199999999975</c:v>
                </c:pt>
                <c:pt idx="520">
                  <c:v>91.553199999999975</c:v>
                </c:pt>
                <c:pt idx="521">
                  <c:v>91.553199999999975</c:v>
                </c:pt>
                <c:pt idx="522">
                  <c:v>91.553199999999975</c:v>
                </c:pt>
                <c:pt idx="523">
                  <c:v>91.553199999999975</c:v>
                </c:pt>
                <c:pt idx="524">
                  <c:v>91.553199999999975</c:v>
                </c:pt>
                <c:pt idx="525">
                  <c:v>91.553199999999975</c:v>
                </c:pt>
                <c:pt idx="526">
                  <c:v>91.553199999999975</c:v>
                </c:pt>
                <c:pt idx="527">
                  <c:v>91.553199999999975</c:v>
                </c:pt>
                <c:pt idx="528">
                  <c:v>91.553199999999975</c:v>
                </c:pt>
                <c:pt idx="529">
                  <c:v>91.553199999999975</c:v>
                </c:pt>
                <c:pt idx="530">
                  <c:v>91.553199999999975</c:v>
                </c:pt>
                <c:pt idx="531">
                  <c:v>91.553199999999975</c:v>
                </c:pt>
                <c:pt idx="532">
                  <c:v>91.553199999999975</c:v>
                </c:pt>
                <c:pt idx="533">
                  <c:v>89.645899999999983</c:v>
                </c:pt>
                <c:pt idx="534">
                  <c:v>89.645899999999983</c:v>
                </c:pt>
                <c:pt idx="535">
                  <c:v>89.645899999999983</c:v>
                </c:pt>
                <c:pt idx="536">
                  <c:v>87.738500000000002</c:v>
                </c:pt>
                <c:pt idx="537">
                  <c:v>87.738500000000002</c:v>
                </c:pt>
                <c:pt idx="538">
                  <c:v>85.831199999999995</c:v>
                </c:pt>
                <c:pt idx="539">
                  <c:v>85.831199999999995</c:v>
                </c:pt>
                <c:pt idx="540">
                  <c:v>83.9238</c:v>
                </c:pt>
                <c:pt idx="541">
                  <c:v>83.9238</c:v>
                </c:pt>
                <c:pt idx="542">
                  <c:v>82.016500000000022</c:v>
                </c:pt>
                <c:pt idx="543">
                  <c:v>82.016500000000022</c:v>
                </c:pt>
                <c:pt idx="544">
                  <c:v>80.109099999999998</c:v>
                </c:pt>
                <c:pt idx="545">
                  <c:v>78.201800000000006</c:v>
                </c:pt>
                <c:pt idx="546">
                  <c:v>78.201800000000006</c:v>
                </c:pt>
                <c:pt idx="547">
                  <c:v>78.201800000000006</c:v>
                </c:pt>
                <c:pt idx="548">
                  <c:v>78.201800000000006</c:v>
                </c:pt>
                <c:pt idx="549">
                  <c:v>76.294399999999996</c:v>
                </c:pt>
                <c:pt idx="550">
                  <c:v>74.387100000000004</c:v>
                </c:pt>
                <c:pt idx="551">
                  <c:v>74.387100000000004</c:v>
                </c:pt>
                <c:pt idx="552">
                  <c:v>72.479700000000008</c:v>
                </c:pt>
                <c:pt idx="553">
                  <c:v>70.572399999999945</c:v>
                </c:pt>
                <c:pt idx="554">
                  <c:v>68.665000000000006</c:v>
                </c:pt>
                <c:pt idx="555">
                  <c:v>68.665000000000006</c:v>
                </c:pt>
                <c:pt idx="556">
                  <c:v>66.7577</c:v>
                </c:pt>
                <c:pt idx="557">
                  <c:v>64.850300000000004</c:v>
                </c:pt>
                <c:pt idx="558">
                  <c:v>64.850300000000004</c:v>
                </c:pt>
                <c:pt idx="559">
                  <c:v>62.942999999999998</c:v>
                </c:pt>
                <c:pt idx="560">
                  <c:v>61.035600000000002</c:v>
                </c:pt>
                <c:pt idx="561">
                  <c:v>59.128</c:v>
                </c:pt>
                <c:pt idx="562">
                  <c:v>57.220700000000001</c:v>
                </c:pt>
                <c:pt idx="563">
                  <c:v>55.313299999999998</c:v>
                </c:pt>
                <c:pt idx="564">
                  <c:v>55.313299999999998</c:v>
                </c:pt>
                <c:pt idx="565">
                  <c:v>53.406000000000013</c:v>
                </c:pt>
                <c:pt idx="566">
                  <c:v>51.498600000000003</c:v>
                </c:pt>
                <c:pt idx="567">
                  <c:v>51.498600000000003</c:v>
                </c:pt>
                <c:pt idx="568">
                  <c:v>49.591300000000011</c:v>
                </c:pt>
                <c:pt idx="569">
                  <c:v>47.683900000000001</c:v>
                </c:pt>
                <c:pt idx="570">
                  <c:v>45.776600000000009</c:v>
                </c:pt>
                <c:pt idx="571">
                  <c:v>43.869300000000003</c:v>
                </c:pt>
                <c:pt idx="572">
                  <c:v>43.869300000000003</c:v>
                </c:pt>
                <c:pt idx="573">
                  <c:v>41.9619</c:v>
                </c:pt>
                <c:pt idx="574">
                  <c:v>40.054600000000001</c:v>
                </c:pt>
                <c:pt idx="575">
                  <c:v>38.147200000000012</c:v>
                </c:pt>
                <c:pt idx="576">
                  <c:v>38.147200000000012</c:v>
                </c:pt>
                <c:pt idx="577">
                  <c:v>36.239899999999999</c:v>
                </c:pt>
                <c:pt idx="578">
                  <c:v>36.239899999999999</c:v>
                </c:pt>
                <c:pt idx="579">
                  <c:v>34.332500000000003</c:v>
                </c:pt>
                <c:pt idx="580">
                  <c:v>32.425200000000011</c:v>
                </c:pt>
                <c:pt idx="581">
                  <c:v>30.517800000000001</c:v>
                </c:pt>
                <c:pt idx="582">
                  <c:v>30.517800000000001</c:v>
                </c:pt>
                <c:pt idx="583">
                  <c:v>28.610299999999999</c:v>
                </c:pt>
                <c:pt idx="584">
                  <c:v>28.610299999999999</c:v>
                </c:pt>
                <c:pt idx="585">
                  <c:v>26.702999999999999</c:v>
                </c:pt>
                <c:pt idx="586">
                  <c:v>24.7956</c:v>
                </c:pt>
                <c:pt idx="587">
                  <c:v>24.7956</c:v>
                </c:pt>
                <c:pt idx="588">
                  <c:v>24.7956</c:v>
                </c:pt>
                <c:pt idx="589">
                  <c:v>24.7956</c:v>
                </c:pt>
                <c:pt idx="590">
                  <c:v>22.88829999999998</c:v>
                </c:pt>
                <c:pt idx="591">
                  <c:v>22.88829999999998</c:v>
                </c:pt>
                <c:pt idx="592">
                  <c:v>22.88829999999998</c:v>
                </c:pt>
                <c:pt idx="593">
                  <c:v>22.88829999999998</c:v>
                </c:pt>
                <c:pt idx="594">
                  <c:v>22.88829999999998</c:v>
                </c:pt>
                <c:pt idx="595">
                  <c:v>20.981000000000002</c:v>
                </c:pt>
                <c:pt idx="596">
                  <c:v>20.981000000000002</c:v>
                </c:pt>
                <c:pt idx="597">
                  <c:v>20.981000000000002</c:v>
                </c:pt>
                <c:pt idx="598">
                  <c:v>19.073599999999999</c:v>
                </c:pt>
                <c:pt idx="599">
                  <c:v>17.1663</c:v>
                </c:pt>
                <c:pt idx="600">
                  <c:v>17.1663</c:v>
                </c:pt>
                <c:pt idx="601">
                  <c:v>15.258900000000001</c:v>
                </c:pt>
                <c:pt idx="602">
                  <c:v>13.3515</c:v>
                </c:pt>
                <c:pt idx="603">
                  <c:v>13.3515</c:v>
                </c:pt>
                <c:pt idx="604">
                  <c:v>13.3515</c:v>
                </c:pt>
                <c:pt idx="605">
                  <c:v>11.4442</c:v>
                </c:pt>
                <c:pt idx="606">
                  <c:v>13.3515</c:v>
                </c:pt>
                <c:pt idx="607">
                  <c:v>13.3515</c:v>
                </c:pt>
                <c:pt idx="608">
                  <c:v>13.3515</c:v>
                </c:pt>
                <c:pt idx="609">
                  <c:v>13.3515</c:v>
                </c:pt>
                <c:pt idx="610">
                  <c:v>13.3515</c:v>
                </c:pt>
                <c:pt idx="611">
                  <c:v>11.4442</c:v>
                </c:pt>
                <c:pt idx="612">
                  <c:v>11.4442</c:v>
                </c:pt>
                <c:pt idx="613">
                  <c:v>11.4442</c:v>
                </c:pt>
                <c:pt idx="614">
                  <c:v>11.4442</c:v>
                </c:pt>
                <c:pt idx="615">
                  <c:v>11.4442</c:v>
                </c:pt>
                <c:pt idx="616">
                  <c:v>9.5368000000000013</c:v>
                </c:pt>
                <c:pt idx="617">
                  <c:v>9.5368000000000013</c:v>
                </c:pt>
                <c:pt idx="618">
                  <c:v>7.6294499999999976</c:v>
                </c:pt>
                <c:pt idx="619">
                  <c:v>7.6294499999999976</c:v>
                </c:pt>
                <c:pt idx="620">
                  <c:v>5.7220799999999956</c:v>
                </c:pt>
                <c:pt idx="621">
                  <c:v>5.7220799999999956</c:v>
                </c:pt>
                <c:pt idx="622">
                  <c:v>5.7220799999999956</c:v>
                </c:pt>
                <c:pt idx="623">
                  <c:v>7.6294499999999976</c:v>
                </c:pt>
                <c:pt idx="624">
                  <c:v>7.6294499999999976</c:v>
                </c:pt>
                <c:pt idx="625">
                  <c:v>9.5368000000000013</c:v>
                </c:pt>
                <c:pt idx="626">
                  <c:v>11.4442</c:v>
                </c:pt>
                <c:pt idx="627">
                  <c:v>11.4442</c:v>
                </c:pt>
                <c:pt idx="628">
                  <c:v>11.4442</c:v>
                </c:pt>
                <c:pt idx="629">
                  <c:v>11.4442</c:v>
                </c:pt>
                <c:pt idx="630">
                  <c:v>11.4442</c:v>
                </c:pt>
                <c:pt idx="631">
                  <c:v>11.4442</c:v>
                </c:pt>
                <c:pt idx="632">
                  <c:v>11.4442</c:v>
                </c:pt>
                <c:pt idx="633">
                  <c:v>7.6294499999999976</c:v>
                </c:pt>
                <c:pt idx="634">
                  <c:v>7.6294499999999976</c:v>
                </c:pt>
                <c:pt idx="635">
                  <c:v>5.7220799999999956</c:v>
                </c:pt>
                <c:pt idx="636">
                  <c:v>5.7220799999999956</c:v>
                </c:pt>
                <c:pt idx="637">
                  <c:v>3.8147299999999991</c:v>
                </c:pt>
                <c:pt idx="638">
                  <c:v>1.9073599999999999</c:v>
                </c:pt>
                <c:pt idx="639">
                  <c:v>1.9073599999999999</c:v>
                </c:pt>
                <c:pt idx="640">
                  <c:v>1.9073599999999999</c:v>
                </c:pt>
                <c:pt idx="641">
                  <c:v>1.9073599999999999</c:v>
                </c:pt>
                <c:pt idx="642">
                  <c:v>1.9073599999999999</c:v>
                </c:pt>
                <c:pt idx="643">
                  <c:v>1.9073599999999999</c:v>
                </c:pt>
                <c:pt idx="644">
                  <c:v>1.9073599999999999</c:v>
                </c:pt>
                <c:pt idx="645">
                  <c:v>1.9073599999999999</c:v>
                </c:pt>
                <c:pt idx="646">
                  <c:v>1.9073599999999999</c:v>
                </c:pt>
                <c:pt idx="647">
                  <c:v>1.9073599999999999</c:v>
                </c:pt>
                <c:pt idx="648">
                  <c:v>1.9073599999999999</c:v>
                </c:pt>
                <c:pt idx="649">
                  <c:v>1.9073599999999999</c:v>
                </c:pt>
                <c:pt idx="650">
                  <c:v>1.9073599999999999</c:v>
                </c:pt>
                <c:pt idx="651">
                  <c:v>1.9073599999999999</c:v>
                </c:pt>
                <c:pt idx="652">
                  <c:v>1.9073599999999999</c:v>
                </c:pt>
                <c:pt idx="653">
                  <c:v>1.9073599999999999</c:v>
                </c:pt>
                <c:pt idx="654">
                  <c:v>3.8147299999999991</c:v>
                </c:pt>
                <c:pt idx="655">
                  <c:v>3.8147299999999991</c:v>
                </c:pt>
                <c:pt idx="656">
                  <c:v>3.8147299999999991</c:v>
                </c:pt>
                <c:pt idx="657">
                  <c:v>3.8147299999999991</c:v>
                </c:pt>
                <c:pt idx="658">
                  <c:v>5.7220799999999956</c:v>
                </c:pt>
                <c:pt idx="659">
                  <c:v>5.7220799999999956</c:v>
                </c:pt>
                <c:pt idx="660">
                  <c:v>5.7220799999999956</c:v>
                </c:pt>
                <c:pt idx="661">
                  <c:v>7.6294499999999976</c:v>
                </c:pt>
                <c:pt idx="662">
                  <c:v>7.6294499999999976</c:v>
                </c:pt>
                <c:pt idx="663">
                  <c:v>9.5368000000000013</c:v>
                </c:pt>
                <c:pt idx="664">
                  <c:v>9.5368000000000013</c:v>
                </c:pt>
                <c:pt idx="665">
                  <c:v>11.4442</c:v>
                </c:pt>
                <c:pt idx="666">
                  <c:v>11.4442</c:v>
                </c:pt>
                <c:pt idx="667">
                  <c:v>11.4442</c:v>
                </c:pt>
                <c:pt idx="668">
                  <c:v>13.3515</c:v>
                </c:pt>
                <c:pt idx="669">
                  <c:v>15.258900000000001</c:v>
                </c:pt>
                <c:pt idx="670">
                  <c:v>17.1663</c:v>
                </c:pt>
                <c:pt idx="671">
                  <c:v>19.073599999999999</c:v>
                </c:pt>
                <c:pt idx="672">
                  <c:v>20.981000000000002</c:v>
                </c:pt>
                <c:pt idx="673">
                  <c:v>20.981000000000002</c:v>
                </c:pt>
                <c:pt idx="674">
                  <c:v>22.88829999999998</c:v>
                </c:pt>
                <c:pt idx="675">
                  <c:v>24.7956</c:v>
                </c:pt>
                <c:pt idx="676">
                  <c:v>24.7956</c:v>
                </c:pt>
                <c:pt idx="677">
                  <c:v>26.702999999999999</c:v>
                </c:pt>
                <c:pt idx="678">
                  <c:v>28.610299999999999</c:v>
                </c:pt>
                <c:pt idx="679">
                  <c:v>30.517800000000001</c:v>
                </c:pt>
                <c:pt idx="680">
                  <c:v>34.332500000000003</c:v>
                </c:pt>
                <c:pt idx="681">
                  <c:v>36.239899999999999</c:v>
                </c:pt>
                <c:pt idx="682">
                  <c:v>36.239899999999999</c:v>
                </c:pt>
                <c:pt idx="683">
                  <c:v>38.147200000000012</c:v>
                </c:pt>
                <c:pt idx="684">
                  <c:v>38.147200000000012</c:v>
                </c:pt>
                <c:pt idx="685">
                  <c:v>41.9619</c:v>
                </c:pt>
                <c:pt idx="686">
                  <c:v>41.9619</c:v>
                </c:pt>
                <c:pt idx="687">
                  <c:v>43.869300000000003</c:v>
                </c:pt>
                <c:pt idx="688">
                  <c:v>45.776600000000009</c:v>
                </c:pt>
                <c:pt idx="689">
                  <c:v>47.683900000000001</c:v>
                </c:pt>
                <c:pt idx="690">
                  <c:v>49.591300000000011</c:v>
                </c:pt>
                <c:pt idx="691">
                  <c:v>51.498600000000003</c:v>
                </c:pt>
                <c:pt idx="692">
                  <c:v>51.498600000000003</c:v>
                </c:pt>
                <c:pt idx="693">
                  <c:v>53.406000000000013</c:v>
                </c:pt>
                <c:pt idx="694">
                  <c:v>55.313299999999998</c:v>
                </c:pt>
                <c:pt idx="695">
                  <c:v>57.220700000000001</c:v>
                </c:pt>
                <c:pt idx="696">
                  <c:v>59.128</c:v>
                </c:pt>
                <c:pt idx="697">
                  <c:v>61.035600000000002</c:v>
                </c:pt>
                <c:pt idx="698">
                  <c:v>62.942999999999998</c:v>
                </c:pt>
                <c:pt idx="699">
                  <c:v>64.850300000000004</c:v>
                </c:pt>
                <c:pt idx="700">
                  <c:v>64.850300000000004</c:v>
                </c:pt>
                <c:pt idx="701">
                  <c:v>66.7577</c:v>
                </c:pt>
                <c:pt idx="702">
                  <c:v>66.7577</c:v>
                </c:pt>
                <c:pt idx="703">
                  <c:v>68.665000000000006</c:v>
                </c:pt>
                <c:pt idx="704">
                  <c:v>70.572399999999945</c:v>
                </c:pt>
                <c:pt idx="705">
                  <c:v>72.479700000000008</c:v>
                </c:pt>
                <c:pt idx="706">
                  <c:v>74.387100000000004</c:v>
                </c:pt>
                <c:pt idx="707">
                  <c:v>74.387100000000004</c:v>
                </c:pt>
                <c:pt idx="708">
                  <c:v>76.294399999999996</c:v>
                </c:pt>
                <c:pt idx="709">
                  <c:v>78.201800000000006</c:v>
                </c:pt>
                <c:pt idx="710">
                  <c:v>78.201800000000006</c:v>
                </c:pt>
                <c:pt idx="711">
                  <c:v>80.109099999999998</c:v>
                </c:pt>
                <c:pt idx="712">
                  <c:v>82.016500000000022</c:v>
                </c:pt>
                <c:pt idx="713">
                  <c:v>82.016500000000022</c:v>
                </c:pt>
                <c:pt idx="714">
                  <c:v>83.9238</c:v>
                </c:pt>
                <c:pt idx="715">
                  <c:v>85.831199999999995</c:v>
                </c:pt>
                <c:pt idx="716">
                  <c:v>85.831199999999995</c:v>
                </c:pt>
                <c:pt idx="717">
                  <c:v>87.738500000000002</c:v>
                </c:pt>
                <c:pt idx="718">
                  <c:v>87.738500000000002</c:v>
                </c:pt>
                <c:pt idx="719">
                  <c:v>87.738500000000002</c:v>
                </c:pt>
                <c:pt idx="720">
                  <c:v>89.645899999999983</c:v>
                </c:pt>
                <c:pt idx="721">
                  <c:v>89.645899999999983</c:v>
                </c:pt>
                <c:pt idx="722">
                  <c:v>91.553199999999975</c:v>
                </c:pt>
                <c:pt idx="723">
                  <c:v>91.553199999999975</c:v>
                </c:pt>
                <c:pt idx="724">
                  <c:v>91.553199999999975</c:v>
                </c:pt>
                <c:pt idx="725">
                  <c:v>91.553199999999975</c:v>
                </c:pt>
                <c:pt idx="726">
                  <c:v>91.553199999999975</c:v>
                </c:pt>
                <c:pt idx="727">
                  <c:v>91.553199999999975</c:v>
                </c:pt>
                <c:pt idx="728">
                  <c:v>93.460499999999996</c:v>
                </c:pt>
                <c:pt idx="729">
                  <c:v>93.460499999999996</c:v>
                </c:pt>
                <c:pt idx="730">
                  <c:v>93.460499999999996</c:v>
                </c:pt>
                <c:pt idx="731">
                  <c:v>93.460499999999996</c:v>
                </c:pt>
                <c:pt idx="732">
                  <c:v>93.460499999999996</c:v>
                </c:pt>
                <c:pt idx="733">
                  <c:v>93.460499999999996</c:v>
                </c:pt>
                <c:pt idx="734">
                  <c:v>93.460499999999996</c:v>
                </c:pt>
                <c:pt idx="735">
                  <c:v>93.460499999999996</c:v>
                </c:pt>
                <c:pt idx="736">
                  <c:v>93.460499999999996</c:v>
                </c:pt>
                <c:pt idx="737">
                  <c:v>93.460499999999996</c:v>
                </c:pt>
                <c:pt idx="738">
                  <c:v>93.460499999999996</c:v>
                </c:pt>
                <c:pt idx="739">
                  <c:v>93.460499999999996</c:v>
                </c:pt>
                <c:pt idx="740">
                  <c:v>91.553199999999975</c:v>
                </c:pt>
                <c:pt idx="741">
                  <c:v>91.553199999999975</c:v>
                </c:pt>
                <c:pt idx="742">
                  <c:v>91.553199999999975</c:v>
                </c:pt>
                <c:pt idx="743">
                  <c:v>91.553199999999975</c:v>
                </c:pt>
                <c:pt idx="744">
                  <c:v>89.645899999999983</c:v>
                </c:pt>
                <c:pt idx="745">
                  <c:v>89.645899999999983</c:v>
                </c:pt>
                <c:pt idx="746">
                  <c:v>87.738500000000002</c:v>
                </c:pt>
                <c:pt idx="747">
                  <c:v>85.831199999999995</c:v>
                </c:pt>
                <c:pt idx="748">
                  <c:v>85.831199999999995</c:v>
                </c:pt>
                <c:pt idx="749">
                  <c:v>83.9238</c:v>
                </c:pt>
                <c:pt idx="750">
                  <c:v>82.016500000000022</c:v>
                </c:pt>
                <c:pt idx="751">
                  <c:v>82.016500000000022</c:v>
                </c:pt>
                <c:pt idx="752">
                  <c:v>80.109099999999998</c:v>
                </c:pt>
                <c:pt idx="753">
                  <c:v>78.201800000000006</c:v>
                </c:pt>
                <c:pt idx="754">
                  <c:v>78.201800000000006</c:v>
                </c:pt>
                <c:pt idx="755">
                  <c:v>78.201800000000006</c:v>
                </c:pt>
                <c:pt idx="756">
                  <c:v>76.294399999999996</c:v>
                </c:pt>
                <c:pt idx="757">
                  <c:v>74.387100000000004</c:v>
                </c:pt>
                <c:pt idx="758">
                  <c:v>72.479700000000008</c:v>
                </c:pt>
                <c:pt idx="759">
                  <c:v>70.572399999999945</c:v>
                </c:pt>
                <c:pt idx="760">
                  <c:v>68.665000000000006</c:v>
                </c:pt>
                <c:pt idx="761">
                  <c:v>68.665000000000006</c:v>
                </c:pt>
                <c:pt idx="762">
                  <c:v>66.7577</c:v>
                </c:pt>
                <c:pt idx="763">
                  <c:v>64.850300000000004</c:v>
                </c:pt>
                <c:pt idx="764">
                  <c:v>64.850300000000004</c:v>
                </c:pt>
                <c:pt idx="765">
                  <c:v>62.942999999999998</c:v>
                </c:pt>
                <c:pt idx="766">
                  <c:v>61.035600000000002</c:v>
                </c:pt>
                <c:pt idx="767">
                  <c:v>59.128</c:v>
                </c:pt>
                <c:pt idx="768">
                  <c:v>57.220700000000001</c:v>
                </c:pt>
                <c:pt idx="769">
                  <c:v>55.313299999999998</c:v>
                </c:pt>
                <c:pt idx="770">
                  <c:v>53.406000000000013</c:v>
                </c:pt>
                <c:pt idx="771">
                  <c:v>51.498600000000003</c:v>
                </c:pt>
                <c:pt idx="772">
                  <c:v>51.498600000000003</c:v>
                </c:pt>
                <c:pt idx="773">
                  <c:v>49.591300000000011</c:v>
                </c:pt>
                <c:pt idx="774">
                  <c:v>47.683900000000001</c:v>
                </c:pt>
                <c:pt idx="775">
                  <c:v>45.776600000000009</c:v>
                </c:pt>
                <c:pt idx="776">
                  <c:v>43.869300000000003</c:v>
                </c:pt>
                <c:pt idx="777">
                  <c:v>41.9619</c:v>
                </c:pt>
                <c:pt idx="778">
                  <c:v>40.054600000000001</c:v>
                </c:pt>
                <c:pt idx="779">
                  <c:v>38.147200000000012</c:v>
                </c:pt>
                <c:pt idx="780">
                  <c:v>38.147200000000012</c:v>
                </c:pt>
                <c:pt idx="781">
                  <c:v>36.239899999999999</c:v>
                </c:pt>
                <c:pt idx="782">
                  <c:v>34.332500000000003</c:v>
                </c:pt>
                <c:pt idx="783">
                  <c:v>32.425200000000011</c:v>
                </c:pt>
                <c:pt idx="784">
                  <c:v>30.517800000000001</c:v>
                </c:pt>
                <c:pt idx="785">
                  <c:v>28.610299999999999</c:v>
                </c:pt>
                <c:pt idx="786">
                  <c:v>26.702999999999999</c:v>
                </c:pt>
                <c:pt idx="787">
                  <c:v>26.702999999999999</c:v>
                </c:pt>
                <c:pt idx="788">
                  <c:v>24.7956</c:v>
                </c:pt>
                <c:pt idx="789">
                  <c:v>24.7956</c:v>
                </c:pt>
                <c:pt idx="790">
                  <c:v>24.7956</c:v>
                </c:pt>
                <c:pt idx="791">
                  <c:v>22.88829999999998</c:v>
                </c:pt>
                <c:pt idx="792">
                  <c:v>22.88829999999998</c:v>
                </c:pt>
                <c:pt idx="793">
                  <c:v>20.981000000000002</c:v>
                </c:pt>
                <c:pt idx="794">
                  <c:v>20.981000000000002</c:v>
                </c:pt>
                <c:pt idx="795">
                  <c:v>19.073599999999999</c:v>
                </c:pt>
                <c:pt idx="796">
                  <c:v>19.073599999999999</c:v>
                </c:pt>
                <c:pt idx="797">
                  <c:v>17.1663</c:v>
                </c:pt>
                <c:pt idx="798">
                  <c:v>17.1663</c:v>
                </c:pt>
                <c:pt idx="799">
                  <c:v>15.258900000000001</c:v>
                </c:pt>
                <c:pt idx="800">
                  <c:v>15.258900000000001</c:v>
                </c:pt>
                <c:pt idx="801">
                  <c:v>13.3515</c:v>
                </c:pt>
                <c:pt idx="802">
                  <c:v>13.3515</c:v>
                </c:pt>
                <c:pt idx="803">
                  <c:v>11.4442</c:v>
                </c:pt>
                <c:pt idx="804">
                  <c:v>11.4442</c:v>
                </c:pt>
                <c:pt idx="805">
                  <c:v>11.4442</c:v>
                </c:pt>
                <c:pt idx="806">
                  <c:v>11.4442</c:v>
                </c:pt>
                <c:pt idx="807">
                  <c:v>11.4442</c:v>
                </c:pt>
                <c:pt idx="808">
                  <c:v>9.5368000000000013</c:v>
                </c:pt>
                <c:pt idx="809">
                  <c:v>9.5368000000000013</c:v>
                </c:pt>
                <c:pt idx="810">
                  <c:v>9.5368000000000013</c:v>
                </c:pt>
                <c:pt idx="811">
                  <c:v>7.6294499999999976</c:v>
                </c:pt>
                <c:pt idx="812">
                  <c:v>9.5368000000000013</c:v>
                </c:pt>
                <c:pt idx="813">
                  <c:v>9.5368000000000013</c:v>
                </c:pt>
                <c:pt idx="814">
                  <c:v>9.5368000000000013</c:v>
                </c:pt>
                <c:pt idx="815">
                  <c:v>11.4442</c:v>
                </c:pt>
                <c:pt idx="816">
                  <c:v>11.4442</c:v>
                </c:pt>
                <c:pt idx="817">
                  <c:v>11.4442</c:v>
                </c:pt>
                <c:pt idx="818">
                  <c:v>13.3515</c:v>
                </c:pt>
                <c:pt idx="819">
                  <c:v>17.1663</c:v>
                </c:pt>
                <c:pt idx="820">
                  <c:v>20.981000000000002</c:v>
                </c:pt>
                <c:pt idx="821">
                  <c:v>22.88829999999998</c:v>
                </c:pt>
                <c:pt idx="822">
                  <c:v>24.7956</c:v>
                </c:pt>
                <c:pt idx="823">
                  <c:v>26.702999999999999</c:v>
                </c:pt>
                <c:pt idx="824">
                  <c:v>26.702999999999999</c:v>
                </c:pt>
                <c:pt idx="825">
                  <c:v>28.610299999999999</c:v>
                </c:pt>
                <c:pt idx="826">
                  <c:v>26.702999999999999</c:v>
                </c:pt>
                <c:pt idx="827">
                  <c:v>26.702999999999999</c:v>
                </c:pt>
                <c:pt idx="828">
                  <c:v>24.7956</c:v>
                </c:pt>
                <c:pt idx="829">
                  <c:v>24.7956</c:v>
                </c:pt>
                <c:pt idx="830">
                  <c:v>22.88829999999998</c:v>
                </c:pt>
                <c:pt idx="831">
                  <c:v>19.073599999999999</c:v>
                </c:pt>
                <c:pt idx="832">
                  <c:v>17.1663</c:v>
                </c:pt>
                <c:pt idx="833">
                  <c:v>15.258900000000001</c:v>
                </c:pt>
                <c:pt idx="834">
                  <c:v>13.3515</c:v>
                </c:pt>
                <c:pt idx="835">
                  <c:v>13.3515</c:v>
                </c:pt>
                <c:pt idx="836">
                  <c:v>11.4442</c:v>
                </c:pt>
                <c:pt idx="837">
                  <c:v>9.5368000000000013</c:v>
                </c:pt>
                <c:pt idx="838">
                  <c:v>9.5368000000000013</c:v>
                </c:pt>
                <c:pt idx="839">
                  <c:v>7.6294499999999976</c:v>
                </c:pt>
                <c:pt idx="840">
                  <c:v>5.7220799999999956</c:v>
                </c:pt>
                <c:pt idx="841">
                  <c:v>3.8147299999999991</c:v>
                </c:pt>
                <c:pt idx="842">
                  <c:v>1.9073599999999999</c:v>
                </c:pt>
                <c:pt idx="843">
                  <c:v>1.9073599999999999</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numCache>
            </c:numRef>
          </c:yVal>
          <c:smooth val="1"/>
          <c:extLst>
            <c:ext xmlns:c16="http://schemas.microsoft.com/office/drawing/2014/chart" uri="{C3380CC4-5D6E-409C-BE32-E72D297353CC}">
              <c16:uniqueId val="{00000005-9393-4AD7-BDEF-EB8FD2EEF9BE}"/>
            </c:ext>
          </c:extLst>
        </c:ser>
        <c:dLbls>
          <c:showLegendKey val="0"/>
          <c:showVal val="0"/>
          <c:showCatName val="0"/>
          <c:showSerName val="0"/>
          <c:showPercent val="0"/>
          <c:showBubbleSize val="0"/>
        </c:dLbls>
        <c:axId val="537333384"/>
        <c:axId val="537340280"/>
      </c:scatterChart>
      <c:valAx>
        <c:axId val="537333384"/>
        <c:scaling>
          <c:orientation val="minMax"/>
          <c:max val="1060"/>
          <c:min val="0"/>
        </c:scaling>
        <c:delete val="0"/>
        <c:axPos val="b"/>
        <c:title>
          <c:tx>
            <c:rich>
              <a:bodyPr rot="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ime</a:t>
                </a:r>
                <a:r>
                  <a:rPr lang="ru-RU"/>
                  <a:t> (</a:t>
                </a:r>
                <a:r>
                  <a:rPr lang="en-US"/>
                  <a:t>s</a:t>
                </a:r>
                <a:r>
                  <a:rPr lang="ru-RU"/>
                  <a:t>)</a:t>
                </a:r>
                <a:endParaRPr lang="en-US"/>
              </a:p>
            </c:rich>
          </c:tx>
          <c:layout>
            <c:manualLayout>
              <c:xMode val="edge"/>
              <c:yMode val="edge"/>
              <c:x val="0.44308921715364102"/>
              <c:y val="0.87538175705564902"/>
            </c:manualLayout>
          </c:layout>
          <c:overlay val="0"/>
          <c:spPr>
            <a:noFill/>
            <a:ln>
              <a:noFill/>
            </a:ln>
            <a:effectLst/>
          </c:spPr>
          <c:txPr>
            <a:bodyPr rot="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340280"/>
        <c:crossesAt val="-10"/>
        <c:crossBetween val="midCat"/>
      </c:valAx>
      <c:valAx>
        <c:axId val="537340280"/>
        <c:scaling>
          <c:orientation val="minMax"/>
          <c:max val="130"/>
          <c:min val="-10"/>
        </c:scaling>
        <c:delete val="0"/>
        <c:axPos val="l"/>
        <c:title>
          <c:tx>
            <c:rich>
              <a:bodyPr rot="-540000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hermal-lens signal (</a:t>
                </a:r>
                <a:r>
                  <a:rPr lang="el-GR"/>
                  <a:t>μ</a:t>
                </a:r>
                <a:r>
                  <a:rPr lang="en-US"/>
                  <a:t>V)</a:t>
                </a:r>
              </a:p>
            </c:rich>
          </c:tx>
          <c:layout>
            <c:manualLayout>
              <c:xMode val="edge"/>
              <c:yMode val="edge"/>
              <c:x val="8.6525795713269705E-5"/>
              <c:y val="9.8034919548099994E-2"/>
            </c:manualLayout>
          </c:layout>
          <c:overlay val="0"/>
          <c:spPr>
            <a:noFill/>
            <a:ln>
              <a:noFill/>
            </a:ln>
            <a:effectLst/>
          </c:spPr>
          <c:txPr>
            <a:bodyPr rot="-540000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333384"/>
        <c:crosses val="autoZero"/>
        <c:crossBetween val="midCat"/>
        <c:majorUnit val="10"/>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69061408646199"/>
          <c:y val="7.6487480587417903E-2"/>
          <c:w val="0.84923225092731203"/>
          <c:h val="0.71239516113117396"/>
        </c:manualLayout>
      </c:layout>
      <c:scatterChart>
        <c:scatterStyle val="smoothMarker"/>
        <c:varyColors val="0"/>
        <c:ser>
          <c:idx val="0"/>
          <c:order val="0"/>
          <c:tx>
            <c:v>V=0,2мкл</c:v>
          </c:tx>
          <c:spPr>
            <a:ln w="9525" cap="rnd">
              <a:solidFill>
                <a:schemeClr val="accent1"/>
              </a:solidFill>
              <a:round/>
            </a:ln>
            <a:effectLst>
              <a:outerShdw blurRad="50800" dist="38100" dir="5400000" rotWithShape="0">
                <a:srgbClr val="000000">
                  <a:alpha val="35000"/>
                </a:srgbClr>
              </a:outerShdw>
            </a:effectLst>
          </c:spPr>
          <c:marker>
            <c:symbol val="none"/>
          </c:marker>
          <c:xVal>
            <c:numRef>
              <c:f>'РУС Дипл!исп!4,12,100mW'!$A$3:$A$1249</c:f>
              <c:numCache>
                <c:formatCode>General</c:formatCode>
                <c:ptCount val="1247"/>
                <c:pt idx="0">
                  <c:v>0</c:v>
                </c:pt>
                <c:pt idx="1">
                  <c:v>0.08</c:v>
                </c:pt>
                <c:pt idx="2">
                  <c:v>0.16</c:v>
                </c:pt>
                <c:pt idx="3">
                  <c:v>0.24</c:v>
                </c:pt>
                <c:pt idx="4">
                  <c:v>0.32</c:v>
                </c:pt>
                <c:pt idx="5">
                  <c:v>0.4</c:v>
                </c:pt>
                <c:pt idx="6">
                  <c:v>0.48</c:v>
                </c:pt>
                <c:pt idx="7">
                  <c:v>0.56000000000000005</c:v>
                </c:pt>
                <c:pt idx="8">
                  <c:v>0.64</c:v>
                </c:pt>
                <c:pt idx="9">
                  <c:v>0.72</c:v>
                </c:pt>
                <c:pt idx="10">
                  <c:v>0.8</c:v>
                </c:pt>
                <c:pt idx="11">
                  <c:v>0.88</c:v>
                </c:pt>
                <c:pt idx="12">
                  <c:v>0.96</c:v>
                </c:pt>
                <c:pt idx="13">
                  <c:v>1.04</c:v>
                </c:pt>
                <c:pt idx="14">
                  <c:v>1.1200000000000001</c:v>
                </c:pt>
                <c:pt idx="15">
                  <c:v>1.2</c:v>
                </c:pt>
                <c:pt idx="16">
                  <c:v>1.28</c:v>
                </c:pt>
                <c:pt idx="17">
                  <c:v>1.36</c:v>
                </c:pt>
                <c:pt idx="18">
                  <c:v>1.44</c:v>
                </c:pt>
                <c:pt idx="19">
                  <c:v>1.52</c:v>
                </c:pt>
                <c:pt idx="20">
                  <c:v>1.6</c:v>
                </c:pt>
                <c:pt idx="21">
                  <c:v>1.68</c:v>
                </c:pt>
                <c:pt idx="22">
                  <c:v>1.76</c:v>
                </c:pt>
                <c:pt idx="23">
                  <c:v>1.84</c:v>
                </c:pt>
                <c:pt idx="24">
                  <c:v>1.92</c:v>
                </c:pt>
                <c:pt idx="25">
                  <c:v>2</c:v>
                </c:pt>
                <c:pt idx="26">
                  <c:v>2.08</c:v>
                </c:pt>
                <c:pt idx="27">
                  <c:v>2.16</c:v>
                </c:pt>
                <c:pt idx="28">
                  <c:v>2.2400000000000002</c:v>
                </c:pt>
                <c:pt idx="29">
                  <c:v>2.3199999999999981</c:v>
                </c:pt>
                <c:pt idx="30">
                  <c:v>2.4</c:v>
                </c:pt>
                <c:pt idx="31">
                  <c:v>2.48</c:v>
                </c:pt>
                <c:pt idx="32">
                  <c:v>2.56</c:v>
                </c:pt>
                <c:pt idx="33">
                  <c:v>2.64</c:v>
                </c:pt>
                <c:pt idx="34">
                  <c:v>2.72</c:v>
                </c:pt>
                <c:pt idx="35">
                  <c:v>2.8</c:v>
                </c:pt>
                <c:pt idx="36">
                  <c:v>2.88</c:v>
                </c:pt>
                <c:pt idx="37">
                  <c:v>2.96</c:v>
                </c:pt>
                <c:pt idx="38">
                  <c:v>3.04</c:v>
                </c:pt>
                <c:pt idx="39">
                  <c:v>3.12</c:v>
                </c:pt>
                <c:pt idx="40">
                  <c:v>3.2</c:v>
                </c:pt>
                <c:pt idx="41">
                  <c:v>3.28</c:v>
                </c:pt>
                <c:pt idx="42">
                  <c:v>3.36</c:v>
                </c:pt>
                <c:pt idx="43">
                  <c:v>3.44</c:v>
                </c:pt>
                <c:pt idx="44">
                  <c:v>3.52</c:v>
                </c:pt>
                <c:pt idx="45">
                  <c:v>3.6</c:v>
                </c:pt>
                <c:pt idx="46">
                  <c:v>3.68</c:v>
                </c:pt>
                <c:pt idx="47">
                  <c:v>3.76</c:v>
                </c:pt>
                <c:pt idx="48">
                  <c:v>3.84</c:v>
                </c:pt>
                <c:pt idx="49">
                  <c:v>3.92</c:v>
                </c:pt>
                <c:pt idx="50">
                  <c:v>4</c:v>
                </c:pt>
                <c:pt idx="51">
                  <c:v>4.08</c:v>
                </c:pt>
                <c:pt idx="52">
                  <c:v>4.1599999999999966</c:v>
                </c:pt>
                <c:pt idx="53">
                  <c:v>4.24</c:v>
                </c:pt>
                <c:pt idx="54">
                  <c:v>4.3199999999999976</c:v>
                </c:pt>
                <c:pt idx="55">
                  <c:v>4.4000000000000004</c:v>
                </c:pt>
                <c:pt idx="56">
                  <c:v>4.4800000000000004</c:v>
                </c:pt>
                <c:pt idx="57">
                  <c:v>4.5599999999999996</c:v>
                </c:pt>
                <c:pt idx="58">
                  <c:v>4.6399999999999997</c:v>
                </c:pt>
                <c:pt idx="59">
                  <c:v>4.72</c:v>
                </c:pt>
                <c:pt idx="60">
                  <c:v>4.8</c:v>
                </c:pt>
                <c:pt idx="61">
                  <c:v>4.88</c:v>
                </c:pt>
                <c:pt idx="62">
                  <c:v>4.96</c:v>
                </c:pt>
                <c:pt idx="63">
                  <c:v>5.04</c:v>
                </c:pt>
                <c:pt idx="64">
                  <c:v>5.1199999999999974</c:v>
                </c:pt>
                <c:pt idx="65">
                  <c:v>5.2</c:v>
                </c:pt>
                <c:pt idx="66">
                  <c:v>5.28</c:v>
                </c:pt>
                <c:pt idx="67">
                  <c:v>5.3599999999999977</c:v>
                </c:pt>
                <c:pt idx="68">
                  <c:v>5.44</c:v>
                </c:pt>
                <c:pt idx="69">
                  <c:v>5.52</c:v>
                </c:pt>
                <c:pt idx="70">
                  <c:v>5.6</c:v>
                </c:pt>
                <c:pt idx="71">
                  <c:v>5.68</c:v>
                </c:pt>
                <c:pt idx="72">
                  <c:v>5.76</c:v>
                </c:pt>
                <c:pt idx="73">
                  <c:v>5.84</c:v>
                </c:pt>
                <c:pt idx="74">
                  <c:v>5.92</c:v>
                </c:pt>
                <c:pt idx="75">
                  <c:v>6</c:v>
                </c:pt>
                <c:pt idx="76">
                  <c:v>6.08</c:v>
                </c:pt>
                <c:pt idx="77">
                  <c:v>6.1599999999999966</c:v>
                </c:pt>
                <c:pt idx="78">
                  <c:v>6.24</c:v>
                </c:pt>
                <c:pt idx="79">
                  <c:v>6.3199999999999976</c:v>
                </c:pt>
                <c:pt idx="80">
                  <c:v>6.4</c:v>
                </c:pt>
                <c:pt idx="81">
                  <c:v>6.48</c:v>
                </c:pt>
                <c:pt idx="82">
                  <c:v>6.56</c:v>
                </c:pt>
                <c:pt idx="83">
                  <c:v>6.64</c:v>
                </c:pt>
                <c:pt idx="84">
                  <c:v>6.72</c:v>
                </c:pt>
                <c:pt idx="85">
                  <c:v>6.8</c:v>
                </c:pt>
                <c:pt idx="86">
                  <c:v>6.88</c:v>
                </c:pt>
                <c:pt idx="87">
                  <c:v>6.96</c:v>
                </c:pt>
                <c:pt idx="88">
                  <c:v>7.04</c:v>
                </c:pt>
                <c:pt idx="89">
                  <c:v>7.1199999999999974</c:v>
                </c:pt>
                <c:pt idx="90">
                  <c:v>7.2</c:v>
                </c:pt>
                <c:pt idx="91">
                  <c:v>7.28</c:v>
                </c:pt>
                <c:pt idx="92">
                  <c:v>7.3599999999999977</c:v>
                </c:pt>
                <c:pt idx="93">
                  <c:v>7.44</c:v>
                </c:pt>
                <c:pt idx="94">
                  <c:v>7.52</c:v>
                </c:pt>
                <c:pt idx="95">
                  <c:v>7.6</c:v>
                </c:pt>
                <c:pt idx="96">
                  <c:v>7.68</c:v>
                </c:pt>
                <c:pt idx="97">
                  <c:v>7.76</c:v>
                </c:pt>
                <c:pt idx="98">
                  <c:v>7.84</c:v>
                </c:pt>
                <c:pt idx="99">
                  <c:v>7.92</c:v>
                </c:pt>
                <c:pt idx="100">
                  <c:v>8</c:v>
                </c:pt>
                <c:pt idx="101">
                  <c:v>8.08</c:v>
                </c:pt>
                <c:pt idx="102">
                  <c:v>8.16</c:v>
                </c:pt>
                <c:pt idx="103">
                  <c:v>8.24</c:v>
                </c:pt>
                <c:pt idx="104">
                  <c:v>8.32</c:v>
                </c:pt>
                <c:pt idx="105">
                  <c:v>8.4</c:v>
                </c:pt>
                <c:pt idx="106">
                  <c:v>8.48</c:v>
                </c:pt>
                <c:pt idx="107">
                  <c:v>8.56</c:v>
                </c:pt>
                <c:pt idx="108">
                  <c:v>8.64</c:v>
                </c:pt>
                <c:pt idx="109">
                  <c:v>8.7200000000000006</c:v>
                </c:pt>
                <c:pt idx="110">
                  <c:v>8.8000000000000007</c:v>
                </c:pt>
                <c:pt idx="111">
                  <c:v>8.8800000000000008</c:v>
                </c:pt>
                <c:pt idx="112">
                  <c:v>8.9600000000000026</c:v>
                </c:pt>
                <c:pt idx="113">
                  <c:v>9.0400000000000009</c:v>
                </c:pt>
                <c:pt idx="114">
                  <c:v>9.120000000000001</c:v>
                </c:pt>
                <c:pt idx="115">
                  <c:v>9.2000000000000011</c:v>
                </c:pt>
                <c:pt idx="116">
                  <c:v>9.2800000000000011</c:v>
                </c:pt>
                <c:pt idx="117">
                  <c:v>9.36</c:v>
                </c:pt>
                <c:pt idx="118">
                  <c:v>9.44</c:v>
                </c:pt>
                <c:pt idx="119">
                  <c:v>9.52</c:v>
                </c:pt>
                <c:pt idx="120">
                  <c:v>9.6</c:v>
                </c:pt>
                <c:pt idx="121">
                  <c:v>9.68</c:v>
                </c:pt>
                <c:pt idx="122">
                  <c:v>9.76</c:v>
                </c:pt>
                <c:pt idx="123">
                  <c:v>9.84</c:v>
                </c:pt>
                <c:pt idx="124">
                  <c:v>9.92</c:v>
                </c:pt>
                <c:pt idx="125">
                  <c:v>10</c:v>
                </c:pt>
                <c:pt idx="126">
                  <c:v>10.08</c:v>
                </c:pt>
                <c:pt idx="127">
                  <c:v>10.16</c:v>
                </c:pt>
                <c:pt idx="128">
                  <c:v>10.24</c:v>
                </c:pt>
                <c:pt idx="129">
                  <c:v>10.32</c:v>
                </c:pt>
                <c:pt idx="130">
                  <c:v>10.4</c:v>
                </c:pt>
                <c:pt idx="131">
                  <c:v>10.48</c:v>
                </c:pt>
                <c:pt idx="132">
                  <c:v>10.56</c:v>
                </c:pt>
                <c:pt idx="133">
                  <c:v>10.64</c:v>
                </c:pt>
                <c:pt idx="134">
                  <c:v>10.72</c:v>
                </c:pt>
                <c:pt idx="135">
                  <c:v>10.8</c:v>
                </c:pt>
                <c:pt idx="136">
                  <c:v>10.88</c:v>
                </c:pt>
                <c:pt idx="137">
                  <c:v>10.96</c:v>
                </c:pt>
                <c:pt idx="138">
                  <c:v>11.04</c:v>
                </c:pt>
                <c:pt idx="139">
                  <c:v>11.12</c:v>
                </c:pt>
                <c:pt idx="140">
                  <c:v>11.2</c:v>
                </c:pt>
                <c:pt idx="141">
                  <c:v>11.28</c:v>
                </c:pt>
                <c:pt idx="142">
                  <c:v>11.36</c:v>
                </c:pt>
                <c:pt idx="143">
                  <c:v>11.44</c:v>
                </c:pt>
                <c:pt idx="144">
                  <c:v>11.52</c:v>
                </c:pt>
                <c:pt idx="145">
                  <c:v>11.6</c:v>
                </c:pt>
                <c:pt idx="146">
                  <c:v>11.68</c:v>
                </c:pt>
                <c:pt idx="147">
                  <c:v>11.76</c:v>
                </c:pt>
                <c:pt idx="148">
                  <c:v>11.84</c:v>
                </c:pt>
                <c:pt idx="149">
                  <c:v>11.92</c:v>
                </c:pt>
                <c:pt idx="150">
                  <c:v>12</c:v>
                </c:pt>
                <c:pt idx="151">
                  <c:v>12.08</c:v>
                </c:pt>
                <c:pt idx="152">
                  <c:v>12.16</c:v>
                </c:pt>
                <c:pt idx="153">
                  <c:v>12.24</c:v>
                </c:pt>
                <c:pt idx="154">
                  <c:v>12.32</c:v>
                </c:pt>
                <c:pt idx="155">
                  <c:v>12.4</c:v>
                </c:pt>
                <c:pt idx="156">
                  <c:v>12.48</c:v>
                </c:pt>
                <c:pt idx="157">
                  <c:v>12.56</c:v>
                </c:pt>
                <c:pt idx="158">
                  <c:v>12.64</c:v>
                </c:pt>
                <c:pt idx="159">
                  <c:v>12.72</c:v>
                </c:pt>
                <c:pt idx="160">
                  <c:v>12.8</c:v>
                </c:pt>
                <c:pt idx="161">
                  <c:v>12.88</c:v>
                </c:pt>
                <c:pt idx="162">
                  <c:v>12.96</c:v>
                </c:pt>
                <c:pt idx="163">
                  <c:v>13.04</c:v>
                </c:pt>
                <c:pt idx="164">
                  <c:v>13.12</c:v>
                </c:pt>
                <c:pt idx="165">
                  <c:v>13.2</c:v>
                </c:pt>
                <c:pt idx="166">
                  <c:v>13.28</c:v>
                </c:pt>
                <c:pt idx="167">
                  <c:v>13.36</c:v>
                </c:pt>
                <c:pt idx="168">
                  <c:v>13.44</c:v>
                </c:pt>
                <c:pt idx="169">
                  <c:v>13.52</c:v>
                </c:pt>
                <c:pt idx="170">
                  <c:v>13.6</c:v>
                </c:pt>
                <c:pt idx="171">
                  <c:v>13.68</c:v>
                </c:pt>
                <c:pt idx="172">
                  <c:v>13.76</c:v>
                </c:pt>
                <c:pt idx="173">
                  <c:v>13.84</c:v>
                </c:pt>
                <c:pt idx="174">
                  <c:v>13.92</c:v>
                </c:pt>
                <c:pt idx="175">
                  <c:v>14</c:v>
                </c:pt>
                <c:pt idx="176">
                  <c:v>14.08</c:v>
                </c:pt>
                <c:pt idx="177">
                  <c:v>14.16</c:v>
                </c:pt>
                <c:pt idx="178">
                  <c:v>14.24</c:v>
                </c:pt>
                <c:pt idx="179">
                  <c:v>14.32</c:v>
                </c:pt>
                <c:pt idx="180">
                  <c:v>14.4</c:v>
                </c:pt>
                <c:pt idx="181">
                  <c:v>14.48</c:v>
                </c:pt>
                <c:pt idx="182">
                  <c:v>14.56</c:v>
                </c:pt>
                <c:pt idx="183">
                  <c:v>14.64</c:v>
                </c:pt>
                <c:pt idx="184">
                  <c:v>14.72</c:v>
                </c:pt>
                <c:pt idx="185">
                  <c:v>14.8</c:v>
                </c:pt>
                <c:pt idx="186">
                  <c:v>14.88</c:v>
                </c:pt>
                <c:pt idx="187">
                  <c:v>14.96</c:v>
                </c:pt>
                <c:pt idx="188">
                  <c:v>15.04</c:v>
                </c:pt>
                <c:pt idx="189">
                  <c:v>15.12</c:v>
                </c:pt>
                <c:pt idx="190">
                  <c:v>15.2</c:v>
                </c:pt>
                <c:pt idx="191">
                  <c:v>15.28</c:v>
                </c:pt>
                <c:pt idx="192">
                  <c:v>15.36</c:v>
                </c:pt>
                <c:pt idx="193">
                  <c:v>15.44</c:v>
                </c:pt>
                <c:pt idx="194">
                  <c:v>15.52</c:v>
                </c:pt>
                <c:pt idx="195">
                  <c:v>15.6</c:v>
                </c:pt>
                <c:pt idx="196">
                  <c:v>15.68</c:v>
                </c:pt>
                <c:pt idx="197">
                  <c:v>15.76</c:v>
                </c:pt>
                <c:pt idx="198">
                  <c:v>15.84</c:v>
                </c:pt>
                <c:pt idx="199">
                  <c:v>15.92</c:v>
                </c:pt>
                <c:pt idx="200">
                  <c:v>16</c:v>
                </c:pt>
                <c:pt idx="201">
                  <c:v>16.079999999999991</c:v>
                </c:pt>
                <c:pt idx="202">
                  <c:v>16.16</c:v>
                </c:pt>
                <c:pt idx="203">
                  <c:v>16.239999999999991</c:v>
                </c:pt>
                <c:pt idx="204">
                  <c:v>16.32</c:v>
                </c:pt>
                <c:pt idx="205">
                  <c:v>16.399999999999999</c:v>
                </c:pt>
                <c:pt idx="206">
                  <c:v>16.48</c:v>
                </c:pt>
                <c:pt idx="207">
                  <c:v>16.559999999999999</c:v>
                </c:pt>
                <c:pt idx="208">
                  <c:v>16.64</c:v>
                </c:pt>
                <c:pt idx="209">
                  <c:v>16.72</c:v>
                </c:pt>
                <c:pt idx="210">
                  <c:v>16.8</c:v>
                </c:pt>
                <c:pt idx="211">
                  <c:v>16.88</c:v>
                </c:pt>
                <c:pt idx="212">
                  <c:v>16.96</c:v>
                </c:pt>
                <c:pt idx="213">
                  <c:v>17.04</c:v>
                </c:pt>
                <c:pt idx="214">
                  <c:v>17.12</c:v>
                </c:pt>
                <c:pt idx="215">
                  <c:v>17.2</c:v>
                </c:pt>
                <c:pt idx="216">
                  <c:v>17.28</c:v>
                </c:pt>
                <c:pt idx="217">
                  <c:v>17.36</c:v>
                </c:pt>
                <c:pt idx="218">
                  <c:v>17.440000000000001</c:v>
                </c:pt>
                <c:pt idx="219">
                  <c:v>17.52</c:v>
                </c:pt>
                <c:pt idx="220">
                  <c:v>17.600000000000001</c:v>
                </c:pt>
                <c:pt idx="221">
                  <c:v>17.68</c:v>
                </c:pt>
                <c:pt idx="222">
                  <c:v>17.760000000000002</c:v>
                </c:pt>
                <c:pt idx="223">
                  <c:v>17.84</c:v>
                </c:pt>
                <c:pt idx="224">
                  <c:v>17.920000000000002</c:v>
                </c:pt>
                <c:pt idx="225">
                  <c:v>18</c:v>
                </c:pt>
                <c:pt idx="226">
                  <c:v>18.079999999999991</c:v>
                </c:pt>
                <c:pt idx="227">
                  <c:v>18.16</c:v>
                </c:pt>
                <c:pt idx="228">
                  <c:v>18.239999999999991</c:v>
                </c:pt>
                <c:pt idx="229">
                  <c:v>18.32</c:v>
                </c:pt>
                <c:pt idx="230">
                  <c:v>18.399999999999999</c:v>
                </c:pt>
                <c:pt idx="231">
                  <c:v>18.48</c:v>
                </c:pt>
                <c:pt idx="232">
                  <c:v>18.559999999999999</c:v>
                </c:pt>
                <c:pt idx="233">
                  <c:v>18.64</c:v>
                </c:pt>
                <c:pt idx="234">
                  <c:v>18.72</c:v>
                </c:pt>
                <c:pt idx="235">
                  <c:v>18.8</c:v>
                </c:pt>
                <c:pt idx="236">
                  <c:v>18.88</c:v>
                </c:pt>
                <c:pt idx="237">
                  <c:v>18.96</c:v>
                </c:pt>
                <c:pt idx="238">
                  <c:v>19.04</c:v>
                </c:pt>
                <c:pt idx="239">
                  <c:v>19.12</c:v>
                </c:pt>
                <c:pt idx="240">
                  <c:v>19.2</c:v>
                </c:pt>
                <c:pt idx="241">
                  <c:v>19.28</c:v>
                </c:pt>
                <c:pt idx="242">
                  <c:v>19.36</c:v>
                </c:pt>
                <c:pt idx="243">
                  <c:v>19.440000000000001</c:v>
                </c:pt>
                <c:pt idx="244">
                  <c:v>19.52</c:v>
                </c:pt>
                <c:pt idx="245">
                  <c:v>19.600000000000001</c:v>
                </c:pt>
                <c:pt idx="246">
                  <c:v>19.68</c:v>
                </c:pt>
                <c:pt idx="247">
                  <c:v>19.760000000000002</c:v>
                </c:pt>
                <c:pt idx="248">
                  <c:v>19.84</c:v>
                </c:pt>
                <c:pt idx="249">
                  <c:v>19.920000000000002</c:v>
                </c:pt>
                <c:pt idx="250">
                  <c:v>20</c:v>
                </c:pt>
                <c:pt idx="251">
                  <c:v>20.079999999999991</c:v>
                </c:pt>
                <c:pt idx="252">
                  <c:v>20.16</c:v>
                </c:pt>
                <c:pt idx="253">
                  <c:v>20.239999999999991</c:v>
                </c:pt>
                <c:pt idx="254">
                  <c:v>20.32</c:v>
                </c:pt>
                <c:pt idx="255">
                  <c:v>20.399999999999999</c:v>
                </c:pt>
                <c:pt idx="256">
                  <c:v>20.48</c:v>
                </c:pt>
                <c:pt idx="257">
                  <c:v>20.56</c:v>
                </c:pt>
                <c:pt idx="258">
                  <c:v>20.64</c:v>
                </c:pt>
                <c:pt idx="259">
                  <c:v>20.72</c:v>
                </c:pt>
                <c:pt idx="260">
                  <c:v>20.8</c:v>
                </c:pt>
                <c:pt idx="261">
                  <c:v>20.88</c:v>
                </c:pt>
                <c:pt idx="262">
                  <c:v>20.96</c:v>
                </c:pt>
                <c:pt idx="263">
                  <c:v>21.04</c:v>
                </c:pt>
                <c:pt idx="264">
                  <c:v>21.12</c:v>
                </c:pt>
                <c:pt idx="265">
                  <c:v>21.2</c:v>
                </c:pt>
                <c:pt idx="266">
                  <c:v>21.28</c:v>
                </c:pt>
                <c:pt idx="267">
                  <c:v>21.36</c:v>
                </c:pt>
                <c:pt idx="268">
                  <c:v>21.44</c:v>
                </c:pt>
                <c:pt idx="269">
                  <c:v>21.52</c:v>
                </c:pt>
                <c:pt idx="270">
                  <c:v>21.6</c:v>
                </c:pt>
                <c:pt idx="271">
                  <c:v>21.68</c:v>
                </c:pt>
                <c:pt idx="272">
                  <c:v>21.76</c:v>
                </c:pt>
                <c:pt idx="273">
                  <c:v>21.84</c:v>
                </c:pt>
                <c:pt idx="274">
                  <c:v>21.92</c:v>
                </c:pt>
                <c:pt idx="275">
                  <c:v>22</c:v>
                </c:pt>
                <c:pt idx="276">
                  <c:v>22.08</c:v>
                </c:pt>
                <c:pt idx="277">
                  <c:v>22.16</c:v>
                </c:pt>
                <c:pt idx="278">
                  <c:v>22.24</c:v>
                </c:pt>
                <c:pt idx="279">
                  <c:v>22.32</c:v>
                </c:pt>
                <c:pt idx="280">
                  <c:v>22.4</c:v>
                </c:pt>
                <c:pt idx="281">
                  <c:v>22.48</c:v>
                </c:pt>
                <c:pt idx="282">
                  <c:v>22.56</c:v>
                </c:pt>
                <c:pt idx="283">
                  <c:v>22.64</c:v>
                </c:pt>
                <c:pt idx="284">
                  <c:v>22.72</c:v>
                </c:pt>
                <c:pt idx="285">
                  <c:v>22.8</c:v>
                </c:pt>
                <c:pt idx="286">
                  <c:v>22.88</c:v>
                </c:pt>
                <c:pt idx="287">
                  <c:v>22.96</c:v>
                </c:pt>
                <c:pt idx="288">
                  <c:v>23.04</c:v>
                </c:pt>
                <c:pt idx="289">
                  <c:v>23.12</c:v>
                </c:pt>
                <c:pt idx="290">
                  <c:v>23.2</c:v>
                </c:pt>
                <c:pt idx="291">
                  <c:v>23.28</c:v>
                </c:pt>
                <c:pt idx="292">
                  <c:v>23.36</c:v>
                </c:pt>
                <c:pt idx="293">
                  <c:v>23.44</c:v>
                </c:pt>
                <c:pt idx="294">
                  <c:v>23.52</c:v>
                </c:pt>
                <c:pt idx="295">
                  <c:v>23.6</c:v>
                </c:pt>
                <c:pt idx="296">
                  <c:v>23.68</c:v>
                </c:pt>
                <c:pt idx="297">
                  <c:v>23.76</c:v>
                </c:pt>
                <c:pt idx="298">
                  <c:v>23.84</c:v>
                </c:pt>
                <c:pt idx="299">
                  <c:v>23.92</c:v>
                </c:pt>
                <c:pt idx="300">
                  <c:v>24</c:v>
                </c:pt>
                <c:pt idx="301">
                  <c:v>24.08</c:v>
                </c:pt>
                <c:pt idx="302">
                  <c:v>24.16</c:v>
                </c:pt>
                <c:pt idx="303">
                  <c:v>24.24</c:v>
                </c:pt>
                <c:pt idx="304">
                  <c:v>24.32</c:v>
                </c:pt>
                <c:pt idx="305">
                  <c:v>24.4</c:v>
                </c:pt>
                <c:pt idx="306">
                  <c:v>24.48</c:v>
                </c:pt>
                <c:pt idx="307">
                  <c:v>24.56</c:v>
                </c:pt>
                <c:pt idx="308">
                  <c:v>24.64</c:v>
                </c:pt>
                <c:pt idx="309">
                  <c:v>24.72</c:v>
                </c:pt>
                <c:pt idx="310">
                  <c:v>24.8</c:v>
                </c:pt>
                <c:pt idx="311">
                  <c:v>24.88</c:v>
                </c:pt>
                <c:pt idx="312">
                  <c:v>24.96</c:v>
                </c:pt>
                <c:pt idx="313">
                  <c:v>25.04</c:v>
                </c:pt>
                <c:pt idx="314">
                  <c:v>25.12</c:v>
                </c:pt>
                <c:pt idx="315">
                  <c:v>25.2</c:v>
                </c:pt>
                <c:pt idx="316">
                  <c:v>25.28</c:v>
                </c:pt>
                <c:pt idx="317">
                  <c:v>25.36</c:v>
                </c:pt>
                <c:pt idx="318">
                  <c:v>25.44</c:v>
                </c:pt>
                <c:pt idx="319">
                  <c:v>25.52</c:v>
                </c:pt>
                <c:pt idx="320">
                  <c:v>25.6</c:v>
                </c:pt>
                <c:pt idx="321">
                  <c:v>25.68</c:v>
                </c:pt>
                <c:pt idx="322">
                  <c:v>25.76</c:v>
                </c:pt>
                <c:pt idx="323">
                  <c:v>25.84</c:v>
                </c:pt>
                <c:pt idx="324">
                  <c:v>25.92</c:v>
                </c:pt>
                <c:pt idx="325">
                  <c:v>26</c:v>
                </c:pt>
                <c:pt idx="326">
                  <c:v>26.08</c:v>
                </c:pt>
                <c:pt idx="327">
                  <c:v>26.16</c:v>
                </c:pt>
                <c:pt idx="328">
                  <c:v>26.24</c:v>
                </c:pt>
                <c:pt idx="329">
                  <c:v>26.32</c:v>
                </c:pt>
                <c:pt idx="330">
                  <c:v>26.4</c:v>
                </c:pt>
                <c:pt idx="331">
                  <c:v>26.48</c:v>
                </c:pt>
                <c:pt idx="332">
                  <c:v>26.56</c:v>
                </c:pt>
                <c:pt idx="333">
                  <c:v>26.64</c:v>
                </c:pt>
                <c:pt idx="334">
                  <c:v>26.72</c:v>
                </c:pt>
                <c:pt idx="335">
                  <c:v>26.8</c:v>
                </c:pt>
                <c:pt idx="336">
                  <c:v>26.88</c:v>
                </c:pt>
                <c:pt idx="337">
                  <c:v>26.96</c:v>
                </c:pt>
                <c:pt idx="338">
                  <c:v>27.04</c:v>
                </c:pt>
                <c:pt idx="339">
                  <c:v>27.12</c:v>
                </c:pt>
                <c:pt idx="340">
                  <c:v>27.2</c:v>
                </c:pt>
                <c:pt idx="341">
                  <c:v>27.28</c:v>
                </c:pt>
                <c:pt idx="342">
                  <c:v>27.36</c:v>
                </c:pt>
                <c:pt idx="343">
                  <c:v>27.44</c:v>
                </c:pt>
                <c:pt idx="344">
                  <c:v>27.52</c:v>
                </c:pt>
                <c:pt idx="345">
                  <c:v>27.6</c:v>
                </c:pt>
                <c:pt idx="346">
                  <c:v>27.68</c:v>
                </c:pt>
                <c:pt idx="347">
                  <c:v>27.76</c:v>
                </c:pt>
                <c:pt idx="348">
                  <c:v>27.84</c:v>
                </c:pt>
                <c:pt idx="349">
                  <c:v>27.92</c:v>
                </c:pt>
                <c:pt idx="350">
                  <c:v>28</c:v>
                </c:pt>
                <c:pt idx="351">
                  <c:v>28.08</c:v>
                </c:pt>
                <c:pt idx="352">
                  <c:v>28.16</c:v>
                </c:pt>
                <c:pt idx="353">
                  <c:v>28.24</c:v>
                </c:pt>
                <c:pt idx="354">
                  <c:v>28.32</c:v>
                </c:pt>
                <c:pt idx="355">
                  <c:v>28.4</c:v>
                </c:pt>
                <c:pt idx="356">
                  <c:v>28.48</c:v>
                </c:pt>
                <c:pt idx="357">
                  <c:v>28.56</c:v>
                </c:pt>
                <c:pt idx="358">
                  <c:v>28.64</c:v>
                </c:pt>
                <c:pt idx="359">
                  <c:v>28.72</c:v>
                </c:pt>
                <c:pt idx="360">
                  <c:v>28.8</c:v>
                </c:pt>
                <c:pt idx="361">
                  <c:v>28.88</c:v>
                </c:pt>
                <c:pt idx="362">
                  <c:v>28.96</c:v>
                </c:pt>
                <c:pt idx="363">
                  <c:v>29.04</c:v>
                </c:pt>
                <c:pt idx="364">
                  <c:v>29.12</c:v>
                </c:pt>
                <c:pt idx="365">
                  <c:v>29.2</c:v>
                </c:pt>
                <c:pt idx="366">
                  <c:v>29.28</c:v>
                </c:pt>
                <c:pt idx="367">
                  <c:v>29.36</c:v>
                </c:pt>
                <c:pt idx="368">
                  <c:v>29.44</c:v>
                </c:pt>
                <c:pt idx="369">
                  <c:v>29.52</c:v>
                </c:pt>
                <c:pt idx="370">
                  <c:v>29.6</c:v>
                </c:pt>
                <c:pt idx="371">
                  <c:v>29.68</c:v>
                </c:pt>
                <c:pt idx="372">
                  <c:v>29.76</c:v>
                </c:pt>
                <c:pt idx="373">
                  <c:v>29.84</c:v>
                </c:pt>
                <c:pt idx="374">
                  <c:v>29.92</c:v>
                </c:pt>
                <c:pt idx="375">
                  <c:v>30</c:v>
                </c:pt>
                <c:pt idx="376">
                  <c:v>30.08</c:v>
                </c:pt>
                <c:pt idx="377">
                  <c:v>30.16</c:v>
                </c:pt>
                <c:pt idx="378">
                  <c:v>30.24</c:v>
                </c:pt>
                <c:pt idx="379">
                  <c:v>30.32</c:v>
                </c:pt>
                <c:pt idx="380">
                  <c:v>30.4</c:v>
                </c:pt>
                <c:pt idx="381">
                  <c:v>30.48</c:v>
                </c:pt>
                <c:pt idx="382">
                  <c:v>30.56</c:v>
                </c:pt>
                <c:pt idx="383">
                  <c:v>30.64</c:v>
                </c:pt>
                <c:pt idx="384">
                  <c:v>30.72</c:v>
                </c:pt>
                <c:pt idx="385">
                  <c:v>30.8</c:v>
                </c:pt>
                <c:pt idx="386">
                  <c:v>30.88</c:v>
                </c:pt>
                <c:pt idx="387">
                  <c:v>30.96</c:v>
                </c:pt>
                <c:pt idx="388">
                  <c:v>31.04</c:v>
                </c:pt>
                <c:pt idx="389">
                  <c:v>31.12</c:v>
                </c:pt>
                <c:pt idx="390">
                  <c:v>31.2</c:v>
                </c:pt>
                <c:pt idx="391">
                  <c:v>31.28</c:v>
                </c:pt>
                <c:pt idx="392">
                  <c:v>31.36</c:v>
                </c:pt>
                <c:pt idx="393">
                  <c:v>31.44</c:v>
                </c:pt>
                <c:pt idx="394">
                  <c:v>31.52</c:v>
                </c:pt>
                <c:pt idx="395">
                  <c:v>31.6</c:v>
                </c:pt>
                <c:pt idx="396">
                  <c:v>31.68</c:v>
                </c:pt>
                <c:pt idx="397">
                  <c:v>31.76</c:v>
                </c:pt>
                <c:pt idx="398">
                  <c:v>31.84</c:v>
                </c:pt>
                <c:pt idx="399">
                  <c:v>31.92</c:v>
                </c:pt>
                <c:pt idx="400">
                  <c:v>32</c:v>
                </c:pt>
                <c:pt idx="401">
                  <c:v>32.08</c:v>
                </c:pt>
                <c:pt idx="402">
                  <c:v>32.159999999999997</c:v>
                </c:pt>
                <c:pt idx="403">
                  <c:v>32.24</c:v>
                </c:pt>
                <c:pt idx="404">
                  <c:v>32.32</c:v>
                </c:pt>
                <c:pt idx="405">
                  <c:v>32.4</c:v>
                </c:pt>
                <c:pt idx="406">
                  <c:v>32.479999999999997</c:v>
                </c:pt>
                <c:pt idx="407">
                  <c:v>32.56</c:v>
                </c:pt>
                <c:pt idx="408">
                  <c:v>32.64</c:v>
                </c:pt>
                <c:pt idx="409">
                  <c:v>32.72</c:v>
                </c:pt>
                <c:pt idx="410">
                  <c:v>32.799999999999997</c:v>
                </c:pt>
                <c:pt idx="411">
                  <c:v>32.880000000000003</c:v>
                </c:pt>
                <c:pt idx="412">
                  <c:v>32.96</c:v>
                </c:pt>
                <c:pt idx="413">
                  <c:v>33.04</c:v>
                </c:pt>
                <c:pt idx="414">
                  <c:v>33.119999999999997</c:v>
                </c:pt>
                <c:pt idx="415">
                  <c:v>33.200000000000003</c:v>
                </c:pt>
                <c:pt idx="416">
                  <c:v>33.28</c:v>
                </c:pt>
                <c:pt idx="417">
                  <c:v>33.36</c:v>
                </c:pt>
                <c:pt idx="418">
                  <c:v>33.44</c:v>
                </c:pt>
                <c:pt idx="419">
                  <c:v>33.520000000000003</c:v>
                </c:pt>
                <c:pt idx="420">
                  <c:v>33.6</c:v>
                </c:pt>
                <c:pt idx="421">
                  <c:v>33.68</c:v>
                </c:pt>
                <c:pt idx="422">
                  <c:v>33.76</c:v>
                </c:pt>
                <c:pt idx="423">
                  <c:v>33.840000000000003</c:v>
                </c:pt>
                <c:pt idx="424">
                  <c:v>33.92</c:v>
                </c:pt>
                <c:pt idx="425">
                  <c:v>34</c:v>
                </c:pt>
                <c:pt idx="426">
                  <c:v>34.08</c:v>
                </c:pt>
                <c:pt idx="427">
                  <c:v>34.159999999999997</c:v>
                </c:pt>
                <c:pt idx="428">
                  <c:v>34.24</c:v>
                </c:pt>
                <c:pt idx="429">
                  <c:v>34.32</c:v>
                </c:pt>
                <c:pt idx="430">
                  <c:v>34.4</c:v>
                </c:pt>
                <c:pt idx="431">
                  <c:v>34.479999999999997</c:v>
                </c:pt>
                <c:pt idx="432">
                  <c:v>34.56</c:v>
                </c:pt>
                <c:pt idx="433">
                  <c:v>34.64</c:v>
                </c:pt>
                <c:pt idx="434">
                  <c:v>34.72</c:v>
                </c:pt>
                <c:pt idx="435">
                  <c:v>34.799999999999997</c:v>
                </c:pt>
                <c:pt idx="436">
                  <c:v>34.880000000000003</c:v>
                </c:pt>
                <c:pt idx="437">
                  <c:v>34.96</c:v>
                </c:pt>
                <c:pt idx="438">
                  <c:v>35.04</c:v>
                </c:pt>
                <c:pt idx="439">
                  <c:v>35.119999999999997</c:v>
                </c:pt>
                <c:pt idx="440">
                  <c:v>35.200000000000003</c:v>
                </c:pt>
                <c:pt idx="441">
                  <c:v>35.28</c:v>
                </c:pt>
                <c:pt idx="442">
                  <c:v>35.36</c:v>
                </c:pt>
                <c:pt idx="443">
                  <c:v>35.44</c:v>
                </c:pt>
                <c:pt idx="444">
                  <c:v>35.520000000000003</c:v>
                </c:pt>
                <c:pt idx="445">
                  <c:v>35.6</c:v>
                </c:pt>
                <c:pt idx="446">
                  <c:v>35.68</c:v>
                </c:pt>
                <c:pt idx="447">
                  <c:v>35.76</c:v>
                </c:pt>
                <c:pt idx="448">
                  <c:v>35.840000000000003</c:v>
                </c:pt>
                <c:pt idx="449">
                  <c:v>35.92</c:v>
                </c:pt>
                <c:pt idx="450">
                  <c:v>36</c:v>
                </c:pt>
                <c:pt idx="451">
                  <c:v>36.08</c:v>
                </c:pt>
                <c:pt idx="452">
                  <c:v>36.159999999999997</c:v>
                </c:pt>
                <c:pt idx="453">
                  <c:v>36.24</c:v>
                </c:pt>
                <c:pt idx="454">
                  <c:v>36.32</c:v>
                </c:pt>
                <c:pt idx="455">
                  <c:v>36.4</c:v>
                </c:pt>
                <c:pt idx="456">
                  <c:v>36.479999999999997</c:v>
                </c:pt>
                <c:pt idx="457">
                  <c:v>36.56</c:v>
                </c:pt>
                <c:pt idx="458">
                  <c:v>36.64</c:v>
                </c:pt>
                <c:pt idx="459">
                  <c:v>36.72</c:v>
                </c:pt>
                <c:pt idx="460">
                  <c:v>36.799999999999997</c:v>
                </c:pt>
                <c:pt idx="461">
                  <c:v>36.880000000000003</c:v>
                </c:pt>
                <c:pt idx="462">
                  <c:v>36.96</c:v>
                </c:pt>
                <c:pt idx="463">
                  <c:v>37.04</c:v>
                </c:pt>
                <c:pt idx="464">
                  <c:v>37.119999999999997</c:v>
                </c:pt>
                <c:pt idx="465">
                  <c:v>37.200000000000003</c:v>
                </c:pt>
                <c:pt idx="466">
                  <c:v>37.28</c:v>
                </c:pt>
                <c:pt idx="467">
                  <c:v>37.36</c:v>
                </c:pt>
                <c:pt idx="468">
                  <c:v>37.44</c:v>
                </c:pt>
                <c:pt idx="469">
                  <c:v>37.520000000000003</c:v>
                </c:pt>
                <c:pt idx="470">
                  <c:v>37.6</c:v>
                </c:pt>
                <c:pt idx="471">
                  <c:v>37.68</c:v>
                </c:pt>
                <c:pt idx="472">
                  <c:v>37.76</c:v>
                </c:pt>
                <c:pt idx="473">
                  <c:v>37.840000000000003</c:v>
                </c:pt>
                <c:pt idx="474">
                  <c:v>37.92</c:v>
                </c:pt>
                <c:pt idx="475">
                  <c:v>38</c:v>
                </c:pt>
                <c:pt idx="476">
                  <c:v>38.08</c:v>
                </c:pt>
                <c:pt idx="477">
                  <c:v>38.159999999999997</c:v>
                </c:pt>
                <c:pt idx="478">
                  <c:v>38.24</c:v>
                </c:pt>
                <c:pt idx="479">
                  <c:v>38.32</c:v>
                </c:pt>
                <c:pt idx="480">
                  <c:v>38.4</c:v>
                </c:pt>
                <c:pt idx="481">
                  <c:v>38.479999999999997</c:v>
                </c:pt>
                <c:pt idx="482">
                  <c:v>38.56</c:v>
                </c:pt>
                <c:pt idx="483">
                  <c:v>38.64</c:v>
                </c:pt>
                <c:pt idx="484">
                  <c:v>38.72</c:v>
                </c:pt>
                <c:pt idx="485">
                  <c:v>38.799999999999997</c:v>
                </c:pt>
                <c:pt idx="486">
                  <c:v>38.880000000000003</c:v>
                </c:pt>
                <c:pt idx="487">
                  <c:v>38.96</c:v>
                </c:pt>
                <c:pt idx="488">
                  <c:v>39.04</c:v>
                </c:pt>
                <c:pt idx="489">
                  <c:v>39.119999999999997</c:v>
                </c:pt>
                <c:pt idx="490">
                  <c:v>39.200000000000003</c:v>
                </c:pt>
                <c:pt idx="491">
                  <c:v>39.28</c:v>
                </c:pt>
                <c:pt idx="492">
                  <c:v>39.36</c:v>
                </c:pt>
                <c:pt idx="493">
                  <c:v>39.44</c:v>
                </c:pt>
                <c:pt idx="494">
                  <c:v>39.520000000000003</c:v>
                </c:pt>
                <c:pt idx="495">
                  <c:v>39.6</c:v>
                </c:pt>
                <c:pt idx="496">
                  <c:v>39.68</c:v>
                </c:pt>
                <c:pt idx="497">
                  <c:v>39.76</c:v>
                </c:pt>
                <c:pt idx="498">
                  <c:v>39.840000000000003</c:v>
                </c:pt>
                <c:pt idx="499">
                  <c:v>39.92</c:v>
                </c:pt>
                <c:pt idx="500">
                  <c:v>40</c:v>
                </c:pt>
                <c:pt idx="501">
                  <c:v>40.08</c:v>
                </c:pt>
                <c:pt idx="502">
                  <c:v>40.159999999999997</c:v>
                </c:pt>
                <c:pt idx="503">
                  <c:v>40.24</c:v>
                </c:pt>
                <c:pt idx="504">
                  <c:v>40.32</c:v>
                </c:pt>
                <c:pt idx="505">
                  <c:v>40.4</c:v>
                </c:pt>
                <c:pt idx="506">
                  <c:v>40.479999999999997</c:v>
                </c:pt>
                <c:pt idx="507">
                  <c:v>40.56</c:v>
                </c:pt>
                <c:pt idx="508">
                  <c:v>40.64</c:v>
                </c:pt>
                <c:pt idx="509">
                  <c:v>40.72</c:v>
                </c:pt>
                <c:pt idx="510">
                  <c:v>40.799999999999997</c:v>
                </c:pt>
                <c:pt idx="511">
                  <c:v>40.880000000000003</c:v>
                </c:pt>
                <c:pt idx="512">
                  <c:v>40.96</c:v>
                </c:pt>
                <c:pt idx="513">
                  <c:v>41.04</c:v>
                </c:pt>
                <c:pt idx="514">
                  <c:v>41.12</c:v>
                </c:pt>
                <c:pt idx="515">
                  <c:v>41.2</c:v>
                </c:pt>
                <c:pt idx="516">
                  <c:v>41.28</c:v>
                </c:pt>
                <c:pt idx="517">
                  <c:v>41.36</c:v>
                </c:pt>
                <c:pt idx="518">
                  <c:v>41.44</c:v>
                </c:pt>
                <c:pt idx="519">
                  <c:v>41.52</c:v>
                </c:pt>
                <c:pt idx="520">
                  <c:v>41.6</c:v>
                </c:pt>
                <c:pt idx="521">
                  <c:v>41.68</c:v>
                </c:pt>
                <c:pt idx="522">
                  <c:v>41.76</c:v>
                </c:pt>
                <c:pt idx="523">
                  <c:v>41.84</c:v>
                </c:pt>
                <c:pt idx="524">
                  <c:v>41.92</c:v>
                </c:pt>
                <c:pt idx="525">
                  <c:v>42</c:v>
                </c:pt>
                <c:pt idx="526">
                  <c:v>42.08</c:v>
                </c:pt>
                <c:pt idx="527">
                  <c:v>42.16</c:v>
                </c:pt>
                <c:pt idx="528">
                  <c:v>42.24</c:v>
                </c:pt>
                <c:pt idx="529">
                  <c:v>42.32</c:v>
                </c:pt>
                <c:pt idx="530">
                  <c:v>42.4</c:v>
                </c:pt>
                <c:pt idx="531">
                  <c:v>42.48</c:v>
                </c:pt>
                <c:pt idx="532">
                  <c:v>42.56</c:v>
                </c:pt>
                <c:pt idx="533">
                  <c:v>42.64</c:v>
                </c:pt>
                <c:pt idx="534">
                  <c:v>42.72</c:v>
                </c:pt>
                <c:pt idx="535">
                  <c:v>42.8</c:v>
                </c:pt>
                <c:pt idx="536">
                  <c:v>42.88</c:v>
                </c:pt>
                <c:pt idx="537">
                  <c:v>42.96</c:v>
                </c:pt>
                <c:pt idx="538">
                  <c:v>43.04</c:v>
                </c:pt>
                <c:pt idx="539">
                  <c:v>43.12</c:v>
                </c:pt>
                <c:pt idx="540">
                  <c:v>43.2</c:v>
                </c:pt>
                <c:pt idx="541">
                  <c:v>43.28</c:v>
                </c:pt>
                <c:pt idx="542">
                  <c:v>43.36</c:v>
                </c:pt>
                <c:pt idx="543">
                  <c:v>43.44</c:v>
                </c:pt>
                <c:pt idx="544">
                  <c:v>43.52</c:v>
                </c:pt>
                <c:pt idx="545">
                  <c:v>43.6</c:v>
                </c:pt>
                <c:pt idx="546">
                  <c:v>43.68</c:v>
                </c:pt>
                <c:pt idx="547">
                  <c:v>43.76</c:v>
                </c:pt>
                <c:pt idx="548">
                  <c:v>43.84</c:v>
                </c:pt>
                <c:pt idx="549">
                  <c:v>43.92</c:v>
                </c:pt>
                <c:pt idx="550">
                  <c:v>44</c:v>
                </c:pt>
                <c:pt idx="551">
                  <c:v>44.08</c:v>
                </c:pt>
                <c:pt idx="552">
                  <c:v>44.16</c:v>
                </c:pt>
                <c:pt idx="553">
                  <c:v>44.24</c:v>
                </c:pt>
                <c:pt idx="554">
                  <c:v>44.32</c:v>
                </c:pt>
                <c:pt idx="555">
                  <c:v>44.4</c:v>
                </c:pt>
                <c:pt idx="556">
                  <c:v>44.48</c:v>
                </c:pt>
                <c:pt idx="557">
                  <c:v>44.56</c:v>
                </c:pt>
                <c:pt idx="558">
                  <c:v>44.64</c:v>
                </c:pt>
                <c:pt idx="559">
                  <c:v>44.72</c:v>
                </c:pt>
                <c:pt idx="560">
                  <c:v>44.8</c:v>
                </c:pt>
                <c:pt idx="561">
                  <c:v>44.88</c:v>
                </c:pt>
                <c:pt idx="562">
                  <c:v>44.96</c:v>
                </c:pt>
                <c:pt idx="563">
                  <c:v>45.04</c:v>
                </c:pt>
                <c:pt idx="564">
                  <c:v>45.12</c:v>
                </c:pt>
                <c:pt idx="565">
                  <c:v>45.2</c:v>
                </c:pt>
                <c:pt idx="566">
                  <c:v>45.28</c:v>
                </c:pt>
                <c:pt idx="567">
                  <c:v>45.36</c:v>
                </c:pt>
                <c:pt idx="568">
                  <c:v>45.44</c:v>
                </c:pt>
                <c:pt idx="569">
                  <c:v>45.52</c:v>
                </c:pt>
                <c:pt idx="570">
                  <c:v>45.6</c:v>
                </c:pt>
                <c:pt idx="571">
                  <c:v>45.68</c:v>
                </c:pt>
                <c:pt idx="572">
                  <c:v>45.76</c:v>
                </c:pt>
                <c:pt idx="573">
                  <c:v>45.84</c:v>
                </c:pt>
                <c:pt idx="574">
                  <c:v>45.92</c:v>
                </c:pt>
                <c:pt idx="575">
                  <c:v>46</c:v>
                </c:pt>
                <c:pt idx="576">
                  <c:v>46.08</c:v>
                </c:pt>
                <c:pt idx="577">
                  <c:v>46.16</c:v>
                </c:pt>
                <c:pt idx="578">
                  <c:v>46.24</c:v>
                </c:pt>
                <c:pt idx="579">
                  <c:v>46.32</c:v>
                </c:pt>
                <c:pt idx="580">
                  <c:v>46.4</c:v>
                </c:pt>
                <c:pt idx="581">
                  <c:v>46.48</c:v>
                </c:pt>
                <c:pt idx="582">
                  <c:v>46.56</c:v>
                </c:pt>
                <c:pt idx="583">
                  <c:v>46.64</c:v>
                </c:pt>
                <c:pt idx="584">
                  <c:v>46.72</c:v>
                </c:pt>
                <c:pt idx="585">
                  <c:v>46.8</c:v>
                </c:pt>
                <c:pt idx="586">
                  <c:v>46.88</c:v>
                </c:pt>
                <c:pt idx="587">
                  <c:v>46.96</c:v>
                </c:pt>
                <c:pt idx="588">
                  <c:v>47.04</c:v>
                </c:pt>
                <c:pt idx="589">
                  <c:v>47.12</c:v>
                </c:pt>
                <c:pt idx="590">
                  <c:v>47.2</c:v>
                </c:pt>
                <c:pt idx="591">
                  <c:v>47.28</c:v>
                </c:pt>
                <c:pt idx="592">
                  <c:v>47.36</c:v>
                </c:pt>
                <c:pt idx="593">
                  <c:v>47.44</c:v>
                </c:pt>
                <c:pt idx="594">
                  <c:v>47.52</c:v>
                </c:pt>
                <c:pt idx="595">
                  <c:v>47.6</c:v>
                </c:pt>
                <c:pt idx="596">
                  <c:v>47.68</c:v>
                </c:pt>
                <c:pt idx="597">
                  <c:v>47.76</c:v>
                </c:pt>
                <c:pt idx="598">
                  <c:v>47.84</c:v>
                </c:pt>
                <c:pt idx="599">
                  <c:v>47.92</c:v>
                </c:pt>
                <c:pt idx="600">
                  <c:v>48</c:v>
                </c:pt>
                <c:pt idx="601">
                  <c:v>48.08</c:v>
                </c:pt>
                <c:pt idx="602">
                  <c:v>48.16</c:v>
                </c:pt>
                <c:pt idx="603">
                  <c:v>48.24</c:v>
                </c:pt>
                <c:pt idx="604">
                  <c:v>48.32</c:v>
                </c:pt>
                <c:pt idx="605">
                  <c:v>48.4</c:v>
                </c:pt>
                <c:pt idx="606">
                  <c:v>48.48</c:v>
                </c:pt>
                <c:pt idx="607">
                  <c:v>48.56</c:v>
                </c:pt>
                <c:pt idx="608">
                  <c:v>48.64</c:v>
                </c:pt>
                <c:pt idx="609">
                  <c:v>48.72</c:v>
                </c:pt>
                <c:pt idx="610">
                  <c:v>48.8</c:v>
                </c:pt>
                <c:pt idx="611">
                  <c:v>48.88</c:v>
                </c:pt>
                <c:pt idx="612">
                  <c:v>48.96</c:v>
                </c:pt>
                <c:pt idx="613">
                  <c:v>49.04</c:v>
                </c:pt>
                <c:pt idx="614">
                  <c:v>49.12</c:v>
                </c:pt>
                <c:pt idx="615">
                  <c:v>49.2</c:v>
                </c:pt>
                <c:pt idx="616">
                  <c:v>49.28</c:v>
                </c:pt>
                <c:pt idx="617">
                  <c:v>49.36</c:v>
                </c:pt>
                <c:pt idx="618">
                  <c:v>49.44</c:v>
                </c:pt>
                <c:pt idx="619">
                  <c:v>49.52</c:v>
                </c:pt>
                <c:pt idx="620">
                  <c:v>49.6</c:v>
                </c:pt>
                <c:pt idx="621">
                  <c:v>49.68</c:v>
                </c:pt>
                <c:pt idx="622">
                  <c:v>49.76</c:v>
                </c:pt>
                <c:pt idx="623">
                  <c:v>49.84</c:v>
                </c:pt>
                <c:pt idx="624">
                  <c:v>49.92</c:v>
                </c:pt>
                <c:pt idx="625">
                  <c:v>50</c:v>
                </c:pt>
                <c:pt idx="626">
                  <c:v>50.08</c:v>
                </c:pt>
                <c:pt idx="627">
                  <c:v>50.16</c:v>
                </c:pt>
                <c:pt idx="628">
                  <c:v>50.24</c:v>
                </c:pt>
                <c:pt idx="629">
                  <c:v>50.32</c:v>
                </c:pt>
                <c:pt idx="630">
                  <c:v>50.4</c:v>
                </c:pt>
                <c:pt idx="631">
                  <c:v>50.48</c:v>
                </c:pt>
                <c:pt idx="632">
                  <c:v>50.56</c:v>
                </c:pt>
                <c:pt idx="633">
                  <c:v>50.64</c:v>
                </c:pt>
                <c:pt idx="634">
                  <c:v>50.72</c:v>
                </c:pt>
                <c:pt idx="635">
                  <c:v>50.8</c:v>
                </c:pt>
                <c:pt idx="636">
                  <c:v>50.88</c:v>
                </c:pt>
                <c:pt idx="637">
                  <c:v>50.96</c:v>
                </c:pt>
                <c:pt idx="638">
                  <c:v>51.04</c:v>
                </c:pt>
                <c:pt idx="639">
                  <c:v>51.12</c:v>
                </c:pt>
                <c:pt idx="640">
                  <c:v>51.2</c:v>
                </c:pt>
                <c:pt idx="641">
                  <c:v>51.28</c:v>
                </c:pt>
                <c:pt idx="642">
                  <c:v>51.36</c:v>
                </c:pt>
                <c:pt idx="643">
                  <c:v>51.44</c:v>
                </c:pt>
                <c:pt idx="644">
                  <c:v>51.52</c:v>
                </c:pt>
                <c:pt idx="645">
                  <c:v>51.6</c:v>
                </c:pt>
                <c:pt idx="646">
                  <c:v>51.68</c:v>
                </c:pt>
                <c:pt idx="647">
                  <c:v>51.76</c:v>
                </c:pt>
                <c:pt idx="648">
                  <c:v>51.84</c:v>
                </c:pt>
                <c:pt idx="649">
                  <c:v>51.92</c:v>
                </c:pt>
                <c:pt idx="650">
                  <c:v>52</c:v>
                </c:pt>
                <c:pt idx="651">
                  <c:v>52.08</c:v>
                </c:pt>
                <c:pt idx="652">
                  <c:v>52.16</c:v>
                </c:pt>
                <c:pt idx="653">
                  <c:v>52.24</c:v>
                </c:pt>
                <c:pt idx="654">
                  <c:v>52.32</c:v>
                </c:pt>
                <c:pt idx="655">
                  <c:v>52.4</c:v>
                </c:pt>
                <c:pt idx="656">
                  <c:v>52.48</c:v>
                </c:pt>
                <c:pt idx="657">
                  <c:v>52.56</c:v>
                </c:pt>
                <c:pt idx="658">
                  <c:v>52.64</c:v>
                </c:pt>
                <c:pt idx="659">
                  <c:v>52.72</c:v>
                </c:pt>
                <c:pt idx="660">
                  <c:v>52.8</c:v>
                </c:pt>
                <c:pt idx="661">
                  <c:v>52.88</c:v>
                </c:pt>
                <c:pt idx="662">
                  <c:v>52.96</c:v>
                </c:pt>
                <c:pt idx="663">
                  <c:v>53.04</c:v>
                </c:pt>
                <c:pt idx="664">
                  <c:v>53.12</c:v>
                </c:pt>
                <c:pt idx="665">
                  <c:v>53.2</c:v>
                </c:pt>
                <c:pt idx="666">
                  <c:v>53.28</c:v>
                </c:pt>
                <c:pt idx="667">
                  <c:v>53.36</c:v>
                </c:pt>
                <c:pt idx="668">
                  <c:v>53.44</c:v>
                </c:pt>
                <c:pt idx="669">
                  <c:v>53.52</c:v>
                </c:pt>
                <c:pt idx="670">
                  <c:v>53.6</c:v>
                </c:pt>
                <c:pt idx="671">
                  <c:v>53.68</c:v>
                </c:pt>
                <c:pt idx="672">
                  <c:v>53.76</c:v>
                </c:pt>
                <c:pt idx="673">
                  <c:v>53.84</c:v>
                </c:pt>
                <c:pt idx="674">
                  <c:v>53.92</c:v>
                </c:pt>
                <c:pt idx="675">
                  <c:v>54</c:v>
                </c:pt>
                <c:pt idx="676">
                  <c:v>54.08</c:v>
                </c:pt>
                <c:pt idx="677">
                  <c:v>54.16</c:v>
                </c:pt>
                <c:pt idx="678">
                  <c:v>54.24</c:v>
                </c:pt>
                <c:pt idx="679">
                  <c:v>54.32</c:v>
                </c:pt>
                <c:pt idx="680">
                  <c:v>54.4</c:v>
                </c:pt>
                <c:pt idx="681">
                  <c:v>54.48</c:v>
                </c:pt>
                <c:pt idx="682">
                  <c:v>54.56</c:v>
                </c:pt>
                <c:pt idx="683">
                  <c:v>54.64</c:v>
                </c:pt>
                <c:pt idx="684">
                  <c:v>54.72</c:v>
                </c:pt>
                <c:pt idx="685">
                  <c:v>54.8</c:v>
                </c:pt>
                <c:pt idx="686">
                  <c:v>54.88</c:v>
                </c:pt>
                <c:pt idx="687">
                  <c:v>54.96</c:v>
                </c:pt>
                <c:pt idx="688">
                  <c:v>55.04</c:v>
                </c:pt>
                <c:pt idx="689">
                  <c:v>55.12</c:v>
                </c:pt>
                <c:pt idx="690">
                  <c:v>55.2</c:v>
                </c:pt>
                <c:pt idx="691">
                  <c:v>55.28</c:v>
                </c:pt>
                <c:pt idx="692">
                  <c:v>55.36</c:v>
                </c:pt>
                <c:pt idx="693">
                  <c:v>55.44</c:v>
                </c:pt>
                <c:pt idx="694">
                  <c:v>55.52</c:v>
                </c:pt>
                <c:pt idx="695">
                  <c:v>55.6</c:v>
                </c:pt>
                <c:pt idx="696">
                  <c:v>55.68</c:v>
                </c:pt>
                <c:pt idx="697">
                  <c:v>55.76</c:v>
                </c:pt>
                <c:pt idx="698">
                  <c:v>55.84</c:v>
                </c:pt>
                <c:pt idx="699">
                  <c:v>55.92</c:v>
                </c:pt>
                <c:pt idx="700">
                  <c:v>56</c:v>
                </c:pt>
                <c:pt idx="701">
                  <c:v>56.08</c:v>
                </c:pt>
                <c:pt idx="702">
                  <c:v>56.16</c:v>
                </c:pt>
                <c:pt idx="703">
                  <c:v>56.24</c:v>
                </c:pt>
                <c:pt idx="704">
                  <c:v>56.32</c:v>
                </c:pt>
                <c:pt idx="705">
                  <c:v>56.4</c:v>
                </c:pt>
                <c:pt idx="706">
                  <c:v>56.48</c:v>
                </c:pt>
                <c:pt idx="707">
                  <c:v>56.56</c:v>
                </c:pt>
                <c:pt idx="708">
                  <c:v>56.64</c:v>
                </c:pt>
                <c:pt idx="709">
                  <c:v>56.72</c:v>
                </c:pt>
                <c:pt idx="710">
                  <c:v>56.8</c:v>
                </c:pt>
                <c:pt idx="711">
                  <c:v>56.88</c:v>
                </c:pt>
                <c:pt idx="712">
                  <c:v>56.96</c:v>
                </c:pt>
                <c:pt idx="713">
                  <c:v>57.04</c:v>
                </c:pt>
                <c:pt idx="714">
                  <c:v>57.12</c:v>
                </c:pt>
                <c:pt idx="715">
                  <c:v>57.2</c:v>
                </c:pt>
                <c:pt idx="716">
                  <c:v>57.28</c:v>
                </c:pt>
                <c:pt idx="717">
                  <c:v>57.36</c:v>
                </c:pt>
                <c:pt idx="718">
                  <c:v>57.44</c:v>
                </c:pt>
                <c:pt idx="719">
                  <c:v>57.52</c:v>
                </c:pt>
                <c:pt idx="720">
                  <c:v>57.6</c:v>
                </c:pt>
                <c:pt idx="721">
                  <c:v>57.68</c:v>
                </c:pt>
                <c:pt idx="722">
                  <c:v>57.76</c:v>
                </c:pt>
                <c:pt idx="723">
                  <c:v>57.84</c:v>
                </c:pt>
                <c:pt idx="724">
                  <c:v>57.92</c:v>
                </c:pt>
                <c:pt idx="725">
                  <c:v>58</c:v>
                </c:pt>
                <c:pt idx="726">
                  <c:v>58.08</c:v>
                </c:pt>
                <c:pt idx="727">
                  <c:v>58.16</c:v>
                </c:pt>
                <c:pt idx="728">
                  <c:v>58.24</c:v>
                </c:pt>
                <c:pt idx="729">
                  <c:v>58.32</c:v>
                </c:pt>
                <c:pt idx="730">
                  <c:v>58.4</c:v>
                </c:pt>
                <c:pt idx="731">
                  <c:v>58.48</c:v>
                </c:pt>
                <c:pt idx="732">
                  <c:v>58.56</c:v>
                </c:pt>
                <c:pt idx="733">
                  <c:v>58.64</c:v>
                </c:pt>
                <c:pt idx="734">
                  <c:v>58.72</c:v>
                </c:pt>
                <c:pt idx="735">
                  <c:v>58.8</c:v>
                </c:pt>
                <c:pt idx="736">
                  <c:v>58.88</c:v>
                </c:pt>
                <c:pt idx="737">
                  <c:v>58.96</c:v>
                </c:pt>
                <c:pt idx="738">
                  <c:v>59.04</c:v>
                </c:pt>
                <c:pt idx="739">
                  <c:v>59.12</c:v>
                </c:pt>
                <c:pt idx="740">
                  <c:v>59.2</c:v>
                </c:pt>
                <c:pt idx="741">
                  <c:v>59.28</c:v>
                </c:pt>
                <c:pt idx="742">
                  <c:v>59.36</c:v>
                </c:pt>
                <c:pt idx="743">
                  <c:v>59.44</c:v>
                </c:pt>
                <c:pt idx="744">
                  <c:v>59.52</c:v>
                </c:pt>
                <c:pt idx="745">
                  <c:v>59.6</c:v>
                </c:pt>
                <c:pt idx="746">
                  <c:v>59.68</c:v>
                </c:pt>
                <c:pt idx="747">
                  <c:v>59.76</c:v>
                </c:pt>
                <c:pt idx="748">
                  <c:v>59.84</c:v>
                </c:pt>
                <c:pt idx="749">
                  <c:v>59.92</c:v>
                </c:pt>
                <c:pt idx="750">
                  <c:v>60.000000000000703</c:v>
                </c:pt>
                <c:pt idx="751">
                  <c:v>60.080000000000702</c:v>
                </c:pt>
                <c:pt idx="752">
                  <c:v>60.1600000000007</c:v>
                </c:pt>
                <c:pt idx="753">
                  <c:v>60.240000000000698</c:v>
                </c:pt>
                <c:pt idx="754">
                  <c:v>60.320000000000697</c:v>
                </c:pt>
                <c:pt idx="755">
                  <c:v>60.400000000000702</c:v>
                </c:pt>
                <c:pt idx="756">
                  <c:v>60.4800000000007</c:v>
                </c:pt>
                <c:pt idx="757">
                  <c:v>60.560000000000699</c:v>
                </c:pt>
                <c:pt idx="758">
                  <c:v>60.640000000000697</c:v>
                </c:pt>
                <c:pt idx="759">
                  <c:v>60.720000000000702</c:v>
                </c:pt>
                <c:pt idx="760">
                  <c:v>60.800000000000701</c:v>
                </c:pt>
                <c:pt idx="761">
                  <c:v>60.880000000000663</c:v>
                </c:pt>
                <c:pt idx="762">
                  <c:v>60.960000000000697</c:v>
                </c:pt>
                <c:pt idx="763">
                  <c:v>61.040000000000703</c:v>
                </c:pt>
                <c:pt idx="764">
                  <c:v>61.120000000000701</c:v>
                </c:pt>
                <c:pt idx="765">
                  <c:v>61.200000000000699</c:v>
                </c:pt>
                <c:pt idx="766">
                  <c:v>61.280000000000697</c:v>
                </c:pt>
                <c:pt idx="767">
                  <c:v>61.360000000000802</c:v>
                </c:pt>
                <c:pt idx="768">
                  <c:v>61.440000000000801</c:v>
                </c:pt>
                <c:pt idx="769">
                  <c:v>61.520000000000799</c:v>
                </c:pt>
                <c:pt idx="770">
                  <c:v>61.600000000000797</c:v>
                </c:pt>
                <c:pt idx="771">
                  <c:v>61.680000000000803</c:v>
                </c:pt>
                <c:pt idx="772">
                  <c:v>61.760000000000801</c:v>
                </c:pt>
                <c:pt idx="773">
                  <c:v>61.840000000000799</c:v>
                </c:pt>
                <c:pt idx="774">
                  <c:v>61.920000000000798</c:v>
                </c:pt>
                <c:pt idx="775">
                  <c:v>62.000000000000803</c:v>
                </c:pt>
                <c:pt idx="776">
                  <c:v>62.080000000000801</c:v>
                </c:pt>
                <c:pt idx="777">
                  <c:v>62.1600000000008</c:v>
                </c:pt>
                <c:pt idx="778">
                  <c:v>62.240000000000798</c:v>
                </c:pt>
                <c:pt idx="779">
                  <c:v>62.320000000000803</c:v>
                </c:pt>
                <c:pt idx="780">
                  <c:v>62.400000000000801</c:v>
                </c:pt>
                <c:pt idx="781">
                  <c:v>62.4800000000008</c:v>
                </c:pt>
                <c:pt idx="782">
                  <c:v>62.560000000000798</c:v>
                </c:pt>
                <c:pt idx="783">
                  <c:v>62.640000000000803</c:v>
                </c:pt>
                <c:pt idx="784">
                  <c:v>62.720000000000802</c:v>
                </c:pt>
                <c:pt idx="785">
                  <c:v>62.8000000000008</c:v>
                </c:pt>
                <c:pt idx="786">
                  <c:v>62.880000000000798</c:v>
                </c:pt>
                <c:pt idx="787">
                  <c:v>62.960000000000797</c:v>
                </c:pt>
                <c:pt idx="788">
                  <c:v>63.040000000000802</c:v>
                </c:pt>
                <c:pt idx="789">
                  <c:v>63.1200000000008</c:v>
                </c:pt>
                <c:pt idx="790">
                  <c:v>63.200000000000799</c:v>
                </c:pt>
                <c:pt idx="791">
                  <c:v>63.280000000000797</c:v>
                </c:pt>
                <c:pt idx="792">
                  <c:v>63.360000000000802</c:v>
                </c:pt>
                <c:pt idx="793">
                  <c:v>63.440000000000801</c:v>
                </c:pt>
                <c:pt idx="794">
                  <c:v>63.520000000000799</c:v>
                </c:pt>
                <c:pt idx="795">
                  <c:v>63.600000000000797</c:v>
                </c:pt>
                <c:pt idx="796">
                  <c:v>63.680000000000803</c:v>
                </c:pt>
                <c:pt idx="797">
                  <c:v>63.760000000000801</c:v>
                </c:pt>
                <c:pt idx="798">
                  <c:v>63.840000000000799</c:v>
                </c:pt>
                <c:pt idx="799">
                  <c:v>63.920000000000798</c:v>
                </c:pt>
                <c:pt idx="800">
                  <c:v>64.000000000000782</c:v>
                </c:pt>
                <c:pt idx="801">
                  <c:v>64.08000000000078</c:v>
                </c:pt>
                <c:pt idx="802">
                  <c:v>64.160000000000778</c:v>
                </c:pt>
                <c:pt idx="803">
                  <c:v>64.240000000000805</c:v>
                </c:pt>
                <c:pt idx="804">
                  <c:v>64.320000000000746</c:v>
                </c:pt>
                <c:pt idx="805">
                  <c:v>64.400000000000801</c:v>
                </c:pt>
                <c:pt idx="806">
                  <c:v>64.4800000000008</c:v>
                </c:pt>
                <c:pt idx="807">
                  <c:v>64.560000000000798</c:v>
                </c:pt>
                <c:pt idx="808">
                  <c:v>64.640000000000782</c:v>
                </c:pt>
                <c:pt idx="809">
                  <c:v>64.72000000000078</c:v>
                </c:pt>
                <c:pt idx="810">
                  <c:v>64.800000000000779</c:v>
                </c:pt>
                <c:pt idx="811">
                  <c:v>64.880000000000749</c:v>
                </c:pt>
                <c:pt idx="812">
                  <c:v>64.960000000000804</c:v>
                </c:pt>
                <c:pt idx="813">
                  <c:v>65.040000000000802</c:v>
                </c:pt>
                <c:pt idx="814">
                  <c:v>65.120000000000744</c:v>
                </c:pt>
                <c:pt idx="815">
                  <c:v>65.200000000000799</c:v>
                </c:pt>
                <c:pt idx="816">
                  <c:v>65.280000000000783</c:v>
                </c:pt>
                <c:pt idx="817">
                  <c:v>65.360000000000781</c:v>
                </c:pt>
                <c:pt idx="818">
                  <c:v>65.440000000000794</c:v>
                </c:pt>
                <c:pt idx="819">
                  <c:v>65.520000000000778</c:v>
                </c:pt>
                <c:pt idx="820">
                  <c:v>65.600000000000847</c:v>
                </c:pt>
                <c:pt idx="821">
                  <c:v>65.680000000000746</c:v>
                </c:pt>
                <c:pt idx="822">
                  <c:v>65.760000000000801</c:v>
                </c:pt>
                <c:pt idx="823">
                  <c:v>65.840000000000899</c:v>
                </c:pt>
                <c:pt idx="824">
                  <c:v>65.920000000000883</c:v>
                </c:pt>
                <c:pt idx="825">
                  <c:v>66.000000000000881</c:v>
                </c:pt>
                <c:pt idx="826">
                  <c:v>66.080000000000879</c:v>
                </c:pt>
                <c:pt idx="827">
                  <c:v>66.160000000000878</c:v>
                </c:pt>
                <c:pt idx="828">
                  <c:v>66.240000000000904</c:v>
                </c:pt>
                <c:pt idx="829">
                  <c:v>66.320000000000846</c:v>
                </c:pt>
                <c:pt idx="830">
                  <c:v>66.400000000000901</c:v>
                </c:pt>
                <c:pt idx="831">
                  <c:v>66.480000000000899</c:v>
                </c:pt>
                <c:pt idx="832">
                  <c:v>66.560000000000898</c:v>
                </c:pt>
                <c:pt idx="833">
                  <c:v>66.640000000000882</c:v>
                </c:pt>
                <c:pt idx="834">
                  <c:v>66.72000000000088</c:v>
                </c:pt>
                <c:pt idx="835">
                  <c:v>66.800000000000878</c:v>
                </c:pt>
                <c:pt idx="836">
                  <c:v>66.880000000000848</c:v>
                </c:pt>
                <c:pt idx="837">
                  <c:v>66.960000000000903</c:v>
                </c:pt>
                <c:pt idx="838">
                  <c:v>67.040000000000902</c:v>
                </c:pt>
                <c:pt idx="839">
                  <c:v>67.120000000000843</c:v>
                </c:pt>
                <c:pt idx="840">
                  <c:v>67.200000000000898</c:v>
                </c:pt>
                <c:pt idx="841">
                  <c:v>67.280000000000882</c:v>
                </c:pt>
                <c:pt idx="842">
                  <c:v>67.360000000000881</c:v>
                </c:pt>
                <c:pt idx="843">
                  <c:v>67.440000000000893</c:v>
                </c:pt>
                <c:pt idx="844">
                  <c:v>67.520000000000849</c:v>
                </c:pt>
                <c:pt idx="845">
                  <c:v>67.600000000000847</c:v>
                </c:pt>
                <c:pt idx="846">
                  <c:v>67.680000000000845</c:v>
                </c:pt>
                <c:pt idx="847">
                  <c:v>67.7600000000009</c:v>
                </c:pt>
                <c:pt idx="848">
                  <c:v>67.840000000000899</c:v>
                </c:pt>
                <c:pt idx="849">
                  <c:v>67.920000000000883</c:v>
                </c:pt>
                <c:pt idx="850">
                  <c:v>68.000000000000881</c:v>
                </c:pt>
                <c:pt idx="851">
                  <c:v>68.080000000000879</c:v>
                </c:pt>
                <c:pt idx="852">
                  <c:v>68.160000000000878</c:v>
                </c:pt>
                <c:pt idx="853">
                  <c:v>68.240000000000904</c:v>
                </c:pt>
                <c:pt idx="854">
                  <c:v>68.320000000000846</c:v>
                </c:pt>
                <c:pt idx="855">
                  <c:v>68.400000000000901</c:v>
                </c:pt>
                <c:pt idx="856">
                  <c:v>68.480000000000899</c:v>
                </c:pt>
                <c:pt idx="857">
                  <c:v>68.560000000000898</c:v>
                </c:pt>
                <c:pt idx="858">
                  <c:v>68.640000000000882</c:v>
                </c:pt>
                <c:pt idx="859">
                  <c:v>68.72000000000088</c:v>
                </c:pt>
                <c:pt idx="860">
                  <c:v>68.800000000000878</c:v>
                </c:pt>
                <c:pt idx="861">
                  <c:v>68.880000000000848</c:v>
                </c:pt>
                <c:pt idx="862">
                  <c:v>68.960000000000903</c:v>
                </c:pt>
                <c:pt idx="863">
                  <c:v>69.040000000000902</c:v>
                </c:pt>
                <c:pt idx="864">
                  <c:v>69.120000000000843</c:v>
                </c:pt>
                <c:pt idx="865">
                  <c:v>69.200000000000898</c:v>
                </c:pt>
                <c:pt idx="866">
                  <c:v>69.280000000000882</c:v>
                </c:pt>
                <c:pt idx="867">
                  <c:v>69.360000000000881</c:v>
                </c:pt>
                <c:pt idx="868">
                  <c:v>69.440000000000893</c:v>
                </c:pt>
                <c:pt idx="869">
                  <c:v>69.520000000000849</c:v>
                </c:pt>
                <c:pt idx="870">
                  <c:v>69.600000000000847</c:v>
                </c:pt>
                <c:pt idx="871">
                  <c:v>69.680000000000845</c:v>
                </c:pt>
                <c:pt idx="872">
                  <c:v>69.7600000000009</c:v>
                </c:pt>
                <c:pt idx="873">
                  <c:v>69.840000000000899</c:v>
                </c:pt>
                <c:pt idx="874">
                  <c:v>69.920000000000883</c:v>
                </c:pt>
                <c:pt idx="875">
                  <c:v>70.000000000000881</c:v>
                </c:pt>
                <c:pt idx="876">
                  <c:v>70.080000000000979</c:v>
                </c:pt>
                <c:pt idx="877">
                  <c:v>70.160000000000949</c:v>
                </c:pt>
                <c:pt idx="878">
                  <c:v>70.240000000001004</c:v>
                </c:pt>
                <c:pt idx="879">
                  <c:v>70.320000000000945</c:v>
                </c:pt>
                <c:pt idx="880">
                  <c:v>70.400000000001</c:v>
                </c:pt>
                <c:pt idx="881">
                  <c:v>70.480000000000999</c:v>
                </c:pt>
                <c:pt idx="882">
                  <c:v>70.560000000000983</c:v>
                </c:pt>
                <c:pt idx="883">
                  <c:v>70.640000000000981</c:v>
                </c:pt>
                <c:pt idx="884">
                  <c:v>70.720000000000979</c:v>
                </c:pt>
                <c:pt idx="885">
                  <c:v>70.800000000000978</c:v>
                </c:pt>
                <c:pt idx="886">
                  <c:v>70.880000000000948</c:v>
                </c:pt>
                <c:pt idx="887">
                  <c:v>70.960000000001003</c:v>
                </c:pt>
                <c:pt idx="888">
                  <c:v>71.040000000001001</c:v>
                </c:pt>
                <c:pt idx="889">
                  <c:v>71.120000000000942</c:v>
                </c:pt>
                <c:pt idx="890">
                  <c:v>71.200000000000998</c:v>
                </c:pt>
                <c:pt idx="891">
                  <c:v>71.280000000000982</c:v>
                </c:pt>
                <c:pt idx="892">
                  <c:v>71.36000000000098</c:v>
                </c:pt>
                <c:pt idx="893">
                  <c:v>71.440000000001007</c:v>
                </c:pt>
                <c:pt idx="894">
                  <c:v>71.520000000000948</c:v>
                </c:pt>
                <c:pt idx="895">
                  <c:v>71.600000000000946</c:v>
                </c:pt>
                <c:pt idx="896">
                  <c:v>71.680000000000945</c:v>
                </c:pt>
                <c:pt idx="897">
                  <c:v>71.760000000001</c:v>
                </c:pt>
                <c:pt idx="898">
                  <c:v>71.840000000000998</c:v>
                </c:pt>
                <c:pt idx="899">
                  <c:v>71.920000000000982</c:v>
                </c:pt>
                <c:pt idx="900">
                  <c:v>72.000000000000981</c:v>
                </c:pt>
                <c:pt idx="901">
                  <c:v>72.080000000000979</c:v>
                </c:pt>
                <c:pt idx="902">
                  <c:v>72.160000000000949</c:v>
                </c:pt>
                <c:pt idx="903">
                  <c:v>72.240000000001004</c:v>
                </c:pt>
                <c:pt idx="904">
                  <c:v>72.320000000000945</c:v>
                </c:pt>
                <c:pt idx="905">
                  <c:v>72.400000000001</c:v>
                </c:pt>
                <c:pt idx="906">
                  <c:v>72.480000000000999</c:v>
                </c:pt>
                <c:pt idx="907">
                  <c:v>72.560000000000983</c:v>
                </c:pt>
                <c:pt idx="908">
                  <c:v>72.640000000000981</c:v>
                </c:pt>
                <c:pt idx="909">
                  <c:v>72.720000000000979</c:v>
                </c:pt>
                <c:pt idx="910">
                  <c:v>72.800000000000978</c:v>
                </c:pt>
                <c:pt idx="911">
                  <c:v>72.880000000000948</c:v>
                </c:pt>
                <c:pt idx="912">
                  <c:v>72.960000000001003</c:v>
                </c:pt>
                <c:pt idx="913">
                  <c:v>73.040000000001001</c:v>
                </c:pt>
                <c:pt idx="914">
                  <c:v>73.120000000000942</c:v>
                </c:pt>
                <c:pt idx="915">
                  <c:v>73.200000000000998</c:v>
                </c:pt>
                <c:pt idx="916">
                  <c:v>73.280000000000982</c:v>
                </c:pt>
                <c:pt idx="917">
                  <c:v>73.36000000000098</c:v>
                </c:pt>
                <c:pt idx="918">
                  <c:v>73.440000000001007</c:v>
                </c:pt>
                <c:pt idx="919">
                  <c:v>73.520000000000948</c:v>
                </c:pt>
                <c:pt idx="920">
                  <c:v>73.600000000000946</c:v>
                </c:pt>
                <c:pt idx="921">
                  <c:v>73.680000000000945</c:v>
                </c:pt>
                <c:pt idx="922">
                  <c:v>73.760000000001</c:v>
                </c:pt>
                <c:pt idx="923">
                  <c:v>73.840000000000998</c:v>
                </c:pt>
                <c:pt idx="924">
                  <c:v>73.920000000000982</c:v>
                </c:pt>
                <c:pt idx="925">
                  <c:v>74.000000000000981</c:v>
                </c:pt>
                <c:pt idx="926">
                  <c:v>74.080000000000979</c:v>
                </c:pt>
                <c:pt idx="927">
                  <c:v>74.160000000000949</c:v>
                </c:pt>
                <c:pt idx="928">
                  <c:v>74.240000000001103</c:v>
                </c:pt>
                <c:pt idx="929">
                  <c:v>74.320000000000945</c:v>
                </c:pt>
                <c:pt idx="930">
                  <c:v>74.400000000001</c:v>
                </c:pt>
                <c:pt idx="931">
                  <c:v>74.480000000001098</c:v>
                </c:pt>
                <c:pt idx="932">
                  <c:v>74.560000000001082</c:v>
                </c:pt>
                <c:pt idx="933">
                  <c:v>74.640000000001081</c:v>
                </c:pt>
                <c:pt idx="934">
                  <c:v>74.720000000001079</c:v>
                </c:pt>
                <c:pt idx="935">
                  <c:v>74.800000000001049</c:v>
                </c:pt>
                <c:pt idx="936">
                  <c:v>74.880000000001047</c:v>
                </c:pt>
                <c:pt idx="937">
                  <c:v>74.960000000001102</c:v>
                </c:pt>
                <c:pt idx="938">
                  <c:v>75.0400000000011</c:v>
                </c:pt>
                <c:pt idx="939">
                  <c:v>75.120000000001042</c:v>
                </c:pt>
                <c:pt idx="940">
                  <c:v>75.200000000001083</c:v>
                </c:pt>
                <c:pt idx="941">
                  <c:v>75.280000000001081</c:v>
                </c:pt>
                <c:pt idx="942">
                  <c:v>75.360000000001079</c:v>
                </c:pt>
                <c:pt idx="943">
                  <c:v>75.440000000001106</c:v>
                </c:pt>
                <c:pt idx="944">
                  <c:v>75.520000000001048</c:v>
                </c:pt>
                <c:pt idx="945">
                  <c:v>75.600000000001046</c:v>
                </c:pt>
                <c:pt idx="946">
                  <c:v>75.680000000001044</c:v>
                </c:pt>
                <c:pt idx="947">
                  <c:v>75.760000000001099</c:v>
                </c:pt>
                <c:pt idx="948">
                  <c:v>75.840000000001098</c:v>
                </c:pt>
                <c:pt idx="949">
                  <c:v>75.920000000001082</c:v>
                </c:pt>
                <c:pt idx="950">
                  <c:v>76.00000000000108</c:v>
                </c:pt>
                <c:pt idx="951">
                  <c:v>76.080000000001078</c:v>
                </c:pt>
                <c:pt idx="952">
                  <c:v>76.160000000001048</c:v>
                </c:pt>
                <c:pt idx="953">
                  <c:v>76.240000000001103</c:v>
                </c:pt>
                <c:pt idx="954">
                  <c:v>76.320000000001045</c:v>
                </c:pt>
                <c:pt idx="955">
                  <c:v>76.4000000000011</c:v>
                </c:pt>
                <c:pt idx="956">
                  <c:v>76.480000000001098</c:v>
                </c:pt>
                <c:pt idx="957">
                  <c:v>76.560000000001082</c:v>
                </c:pt>
                <c:pt idx="958">
                  <c:v>76.640000000001081</c:v>
                </c:pt>
                <c:pt idx="959">
                  <c:v>76.720000000001079</c:v>
                </c:pt>
                <c:pt idx="960">
                  <c:v>76.800000000001049</c:v>
                </c:pt>
                <c:pt idx="961">
                  <c:v>76.880000000001047</c:v>
                </c:pt>
                <c:pt idx="962">
                  <c:v>76.960000000001102</c:v>
                </c:pt>
                <c:pt idx="963">
                  <c:v>77.0400000000011</c:v>
                </c:pt>
                <c:pt idx="964">
                  <c:v>77.120000000001042</c:v>
                </c:pt>
                <c:pt idx="965">
                  <c:v>77.200000000001083</c:v>
                </c:pt>
                <c:pt idx="966">
                  <c:v>77.280000000001081</c:v>
                </c:pt>
                <c:pt idx="967">
                  <c:v>77.360000000001079</c:v>
                </c:pt>
                <c:pt idx="968">
                  <c:v>77.440000000001106</c:v>
                </c:pt>
                <c:pt idx="969">
                  <c:v>77.520000000001048</c:v>
                </c:pt>
                <c:pt idx="970">
                  <c:v>77.600000000001046</c:v>
                </c:pt>
                <c:pt idx="971">
                  <c:v>77.680000000001044</c:v>
                </c:pt>
                <c:pt idx="972">
                  <c:v>77.760000000001099</c:v>
                </c:pt>
                <c:pt idx="973">
                  <c:v>77.840000000001098</c:v>
                </c:pt>
                <c:pt idx="974">
                  <c:v>77.920000000001082</c:v>
                </c:pt>
                <c:pt idx="975">
                  <c:v>78.00000000000108</c:v>
                </c:pt>
                <c:pt idx="976">
                  <c:v>78.080000000001078</c:v>
                </c:pt>
                <c:pt idx="977">
                  <c:v>78.160000000001048</c:v>
                </c:pt>
                <c:pt idx="978">
                  <c:v>78.240000000001103</c:v>
                </c:pt>
                <c:pt idx="979">
                  <c:v>78.320000000001045</c:v>
                </c:pt>
                <c:pt idx="980">
                  <c:v>78.4000000000011</c:v>
                </c:pt>
                <c:pt idx="981">
                  <c:v>78.480000000001098</c:v>
                </c:pt>
                <c:pt idx="982">
                  <c:v>78.560000000001082</c:v>
                </c:pt>
                <c:pt idx="983">
                  <c:v>78.640000000001081</c:v>
                </c:pt>
                <c:pt idx="984">
                  <c:v>78.720000000001178</c:v>
                </c:pt>
                <c:pt idx="985">
                  <c:v>78.800000000001148</c:v>
                </c:pt>
                <c:pt idx="986">
                  <c:v>78.880000000001147</c:v>
                </c:pt>
                <c:pt idx="987">
                  <c:v>78.960000000001202</c:v>
                </c:pt>
                <c:pt idx="988">
                  <c:v>79.0400000000012</c:v>
                </c:pt>
                <c:pt idx="989">
                  <c:v>79.120000000001141</c:v>
                </c:pt>
                <c:pt idx="990">
                  <c:v>79.200000000001182</c:v>
                </c:pt>
                <c:pt idx="991">
                  <c:v>79.280000000001181</c:v>
                </c:pt>
                <c:pt idx="992">
                  <c:v>79.360000000001179</c:v>
                </c:pt>
                <c:pt idx="993">
                  <c:v>79.440000000001206</c:v>
                </c:pt>
                <c:pt idx="994">
                  <c:v>79.520000000001147</c:v>
                </c:pt>
                <c:pt idx="995">
                  <c:v>79.600000000001145</c:v>
                </c:pt>
                <c:pt idx="996">
                  <c:v>79.680000000001144</c:v>
                </c:pt>
                <c:pt idx="997">
                  <c:v>79.760000000001199</c:v>
                </c:pt>
                <c:pt idx="998">
                  <c:v>79.840000000001183</c:v>
                </c:pt>
                <c:pt idx="999">
                  <c:v>79.920000000001181</c:v>
                </c:pt>
                <c:pt idx="1000">
                  <c:v>80.00000000000118</c:v>
                </c:pt>
                <c:pt idx="1001">
                  <c:v>80.080000000001178</c:v>
                </c:pt>
                <c:pt idx="1002">
                  <c:v>80.160000000001148</c:v>
                </c:pt>
                <c:pt idx="1003">
                  <c:v>80.240000000001203</c:v>
                </c:pt>
                <c:pt idx="1004">
                  <c:v>80.320000000001144</c:v>
                </c:pt>
                <c:pt idx="1005">
                  <c:v>80.400000000001199</c:v>
                </c:pt>
                <c:pt idx="1006">
                  <c:v>80.480000000001198</c:v>
                </c:pt>
                <c:pt idx="1007">
                  <c:v>80.560000000001182</c:v>
                </c:pt>
                <c:pt idx="1008">
                  <c:v>80.64000000000118</c:v>
                </c:pt>
                <c:pt idx="1009">
                  <c:v>80.720000000001178</c:v>
                </c:pt>
                <c:pt idx="1010">
                  <c:v>80.800000000001148</c:v>
                </c:pt>
                <c:pt idx="1011">
                  <c:v>80.880000000001147</c:v>
                </c:pt>
                <c:pt idx="1012">
                  <c:v>80.960000000001202</c:v>
                </c:pt>
                <c:pt idx="1013">
                  <c:v>81.0400000000012</c:v>
                </c:pt>
                <c:pt idx="1014">
                  <c:v>81.120000000001141</c:v>
                </c:pt>
                <c:pt idx="1015">
                  <c:v>81.200000000001182</c:v>
                </c:pt>
                <c:pt idx="1016">
                  <c:v>81.280000000001181</c:v>
                </c:pt>
                <c:pt idx="1017">
                  <c:v>81.360000000001179</c:v>
                </c:pt>
                <c:pt idx="1018">
                  <c:v>81.440000000001206</c:v>
                </c:pt>
                <c:pt idx="1019">
                  <c:v>81.520000000001147</c:v>
                </c:pt>
                <c:pt idx="1020">
                  <c:v>81.600000000001145</c:v>
                </c:pt>
                <c:pt idx="1021">
                  <c:v>81.680000000001144</c:v>
                </c:pt>
                <c:pt idx="1022">
                  <c:v>81.760000000001199</c:v>
                </c:pt>
                <c:pt idx="1023">
                  <c:v>81.840000000001183</c:v>
                </c:pt>
                <c:pt idx="1024">
                  <c:v>81.920000000001181</c:v>
                </c:pt>
                <c:pt idx="1025">
                  <c:v>82.00000000000118</c:v>
                </c:pt>
                <c:pt idx="1026">
                  <c:v>82.080000000001178</c:v>
                </c:pt>
                <c:pt idx="1027">
                  <c:v>82.160000000001148</c:v>
                </c:pt>
                <c:pt idx="1028">
                  <c:v>82.240000000001203</c:v>
                </c:pt>
                <c:pt idx="1029">
                  <c:v>82.320000000001144</c:v>
                </c:pt>
                <c:pt idx="1030">
                  <c:v>82.400000000001199</c:v>
                </c:pt>
                <c:pt idx="1031">
                  <c:v>82.480000000001198</c:v>
                </c:pt>
                <c:pt idx="1032">
                  <c:v>82.560000000001182</c:v>
                </c:pt>
                <c:pt idx="1033">
                  <c:v>82.64000000000118</c:v>
                </c:pt>
                <c:pt idx="1034">
                  <c:v>82.720000000001178</c:v>
                </c:pt>
                <c:pt idx="1035">
                  <c:v>82.800000000001148</c:v>
                </c:pt>
                <c:pt idx="1036">
                  <c:v>82.880000000001246</c:v>
                </c:pt>
                <c:pt idx="1037">
                  <c:v>82.960000000001202</c:v>
                </c:pt>
                <c:pt idx="1038">
                  <c:v>83.0400000000012</c:v>
                </c:pt>
                <c:pt idx="1039">
                  <c:v>83.120000000001241</c:v>
                </c:pt>
                <c:pt idx="1040">
                  <c:v>83.200000000001282</c:v>
                </c:pt>
                <c:pt idx="1041">
                  <c:v>83.28000000000128</c:v>
                </c:pt>
                <c:pt idx="1042">
                  <c:v>83.360000000001278</c:v>
                </c:pt>
                <c:pt idx="1043">
                  <c:v>83.440000000001305</c:v>
                </c:pt>
                <c:pt idx="1044">
                  <c:v>83.520000000001247</c:v>
                </c:pt>
                <c:pt idx="1045">
                  <c:v>83.600000000001245</c:v>
                </c:pt>
                <c:pt idx="1046">
                  <c:v>83.680000000001243</c:v>
                </c:pt>
                <c:pt idx="1047">
                  <c:v>83.760000000001298</c:v>
                </c:pt>
                <c:pt idx="1048">
                  <c:v>83.840000000001282</c:v>
                </c:pt>
                <c:pt idx="1049">
                  <c:v>83.920000000001281</c:v>
                </c:pt>
                <c:pt idx="1050">
                  <c:v>84.000000000001279</c:v>
                </c:pt>
                <c:pt idx="1051">
                  <c:v>84.080000000001249</c:v>
                </c:pt>
                <c:pt idx="1052">
                  <c:v>84.160000000001247</c:v>
                </c:pt>
                <c:pt idx="1053">
                  <c:v>84.240000000001302</c:v>
                </c:pt>
                <c:pt idx="1054">
                  <c:v>84.320000000001244</c:v>
                </c:pt>
                <c:pt idx="1055">
                  <c:v>84.400000000001299</c:v>
                </c:pt>
                <c:pt idx="1056">
                  <c:v>84.480000000001283</c:v>
                </c:pt>
                <c:pt idx="1057">
                  <c:v>84.560000000001281</c:v>
                </c:pt>
                <c:pt idx="1058">
                  <c:v>84.64000000000128</c:v>
                </c:pt>
                <c:pt idx="1059">
                  <c:v>84.720000000001278</c:v>
                </c:pt>
                <c:pt idx="1060">
                  <c:v>84.800000000001248</c:v>
                </c:pt>
                <c:pt idx="1061">
                  <c:v>84.880000000001246</c:v>
                </c:pt>
                <c:pt idx="1062">
                  <c:v>84.960000000001301</c:v>
                </c:pt>
                <c:pt idx="1063">
                  <c:v>85.040000000001299</c:v>
                </c:pt>
                <c:pt idx="1064">
                  <c:v>85.120000000001241</c:v>
                </c:pt>
                <c:pt idx="1065">
                  <c:v>85.200000000001282</c:v>
                </c:pt>
                <c:pt idx="1066">
                  <c:v>85.28000000000128</c:v>
                </c:pt>
                <c:pt idx="1067">
                  <c:v>85.360000000001278</c:v>
                </c:pt>
                <c:pt idx="1068">
                  <c:v>85.440000000001305</c:v>
                </c:pt>
                <c:pt idx="1069">
                  <c:v>85.520000000001247</c:v>
                </c:pt>
                <c:pt idx="1070">
                  <c:v>85.600000000001245</c:v>
                </c:pt>
                <c:pt idx="1071">
                  <c:v>85.680000000001243</c:v>
                </c:pt>
                <c:pt idx="1072">
                  <c:v>85.760000000001298</c:v>
                </c:pt>
                <c:pt idx="1073">
                  <c:v>85.840000000001282</c:v>
                </c:pt>
                <c:pt idx="1074">
                  <c:v>85.920000000001281</c:v>
                </c:pt>
                <c:pt idx="1075">
                  <c:v>86.000000000001279</c:v>
                </c:pt>
                <c:pt idx="1076">
                  <c:v>86.080000000001249</c:v>
                </c:pt>
                <c:pt idx="1077">
                  <c:v>86.160000000001247</c:v>
                </c:pt>
                <c:pt idx="1078">
                  <c:v>86.240000000001302</c:v>
                </c:pt>
                <c:pt idx="1079">
                  <c:v>86.320000000001244</c:v>
                </c:pt>
                <c:pt idx="1080">
                  <c:v>86.400000000001299</c:v>
                </c:pt>
                <c:pt idx="1081">
                  <c:v>86.480000000001283</c:v>
                </c:pt>
                <c:pt idx="1082">
                  <c:v>86.560000000001281</c:v>
                </c:pt>
                <c:pt idx="1083">
                  <c:v>86.64000000000128</c:v>
                </c:pt>
                <c:pt idx="1084">
                  <c:v>86.720000000001278</c:v>
                </c:pt>
                <c:pt idx="1085">
                  <c:v>86.800000000001248</c:v>
                </c:pt>
                <c:pt idx="1086">
                  <c:v>86.880000000001246</c:v>
                </c:pt>
                <c:pt idx="1087">
                  <c:v>86.960000000001301</c:v>
                </c:pt>
                <c:pt idx="1088">
                  <c:v>87.040000000001299</c:v>
                </c:pt>
                <c:pt idx="1089">
                  <c:v>87.120000000001241</c:v>
                </c:pt>
                <c:pt idx="1090">
                  <c:v>87.200000000001282</c:v>
                </c:pt>
                <c:pt idx="1091">
                  <c:v>87.28000000000128</c:v>
                </c:pt>
                <c:pt idx="1092">
                  <c:v>87.360000000001378</c:v>
                </c:pt>
                <c:pt idx="1093">
                  <c:v>87.440000000001405</c:v>
                </c:pt>
                <c:pt idx="1094">
                  <c:v>87.520000000001346</c:v>
                </c:pt>
                <c:pt idx="1095">
                  <c:v>87.600000000001344</c:v>
                </c:pt>
                <c:pt idx="1096">
                  <c:v>87.680000000001343</c:v>
                </c:pt>
                <c:pt idx="1097">
                  <c:v>87.760000000001398</c:v>
                </c:pt>
                <c:pt idx="1098">
                  <c:v>87.840000000001382</c:v>
                </c:pt>
                <c:pt idx="1099">
                  <c:v>87.92000000000138</c:v>
                </c:pt>
                <c:pt idx="1100">
                  <c:v>88.000000000001378</c:v>
                </c:pt>
                <c:pt idx="1101">
                  <c:v>88.080000000001348</c:v>
                </c:pt>
                <c:pt idx="1102">
                  <c:v>88.160000000001347</c:v>
                </c:pt>
                <c:pt idx="1103">
                  <c:v>88.240000000001402</c:v>
                </c:pt>
                <c:pt idx="1104">
                  <c:v>88.320000000001343</c:v>
                </c:pt>
                <c:pt idx="1105">
                  <c:v>88.400000000001398</c:v>
                </c:pt>
                <c:pt idx="1106">
                  <c:v>88.480000000001382</c:v>
                </c:pt>
                <c:pt idx="1107">
                  <c:v>88.560000000001381</c:v>
                </c:pt>
                <c:pt idx="1108">
                  <c:v>88.640000000001379</c:v>
                </c:pt>
                <c:pt idx="1109">
                  <c:v>88.720000000001349</c:v>
                </c:pt>
                <c:pt idx="1110">
                  <c:v>88.800000000001347</c:v>
                </c:pt>
                <c:pt idx="1111">
                  <c:v>88.880000000001345</c:v>
                </c:pt>
                <c:pt idx="1112">
                  <c:v>88.960000000001401</c:v>
                </c:pt>
                <c:pt idx="1113">
                  <c:v>89.040000000001399</c:v>
                </c:pt>
                <c:pt idx="1114">
                  <c:v>89.120000000001326</c:v>
                </c:pt>
                <c:pt idx="1115">
                  <c:v>89.200000000001381</c:v>
                </c:pt>
                <c:pt idx="1116">
                  <c:v>89.28000000000138</c:v>
                </c:pt>
                <c:pt idx="1117">
                  <c:v>89.360000000001378</c:v>
                </c:pt>
                <c:pt idx="1118">
                  <c:v>89.440000000001405</c:v>
                </c:pt>
                <c:pt idx="1119">
                  <c:v>89.520000000001346</c:v>
                </c:pt>
                <c:pt idx="1120">
                  <c:v>89.600000000001344</c:v>
                </c:pt>
                <c:pt idx="1121">
                  <c:v>89.680000000001343</c:v>
                </c:pt>
                <c:pt idx="1122">
                  <c:v>89.760000000001398</c:v>
                </c:pt>
                <c:pt idx="1123">
                  <c:v>89.840000000001382</c:v>
                </c:pt>
                <c:pt idx="1124">
                  <c:v>89.92000000000138</c:v>
                </c:pt>
                <c:pt idx="1125">
                  <c:v>90.000000000001378</c:v>
                </c:pt>
                <c:pt idx="1126">
                  <c:v>90.080000000001348</c:v>
                </c:pt>
                <c:pt idx="1127">
                  <c:v>90.160000000001347</c:v>
                </c:pt>
                <c:pt idx="1128">
                  <c:v>90.240000000001402</c:v>
                </c:pt>
                <c:pt idx="1129">
                  <c:v>90.320000000001343</c:v>
                </c:pt>
                <c:pt idx="1130">
                  <c:v>90.400000000001398</c:v>
                </c:pt>
                <c:pt idx="1131">
                  <c:v>90.480000000001382</c:v>
                </c:pt>
                <c:pt idx="1132">
                  <c:v>90.560000000001381</c:v>
                </c:pt>
                <c:pt idx="1133">
                  <c:v>90.640000000001379</c:v>
                </c:pt>
                <c:pt idx="1134">
                  <c:v>90.720000000001349</c:v>
                </c:pt>
                <c:pt idx="1135">
                  <c:v>90.800000000001347</c:v>
                </c:pt>
                <c:pt idx="1136">
                  <c:v>90.880000000001345</c:v>
                </c:pt>
                <c:pt idx="1137">
                  <c:v>90.960000000001401</c:v>
                </c:pt>
                <c:pt idx="1138">
                  <c:v>91.040000000001399</c:v>
                </c:pt>
                <c:pt idx="1139">
                  <c:v>91.120000000001326</c:v>
                </c:pt>
                <c:pt idx="1140">
                  <c:v>91.200000000001381</c:v>
                </c:pt>
                <c:pt idx="1141">
                  <c:v>91.28000000000138</c:v>
                </c:pt>
                <c:pt idx="1142">
                  <c:v>91.360000000001378</c:v>
                </c:pt>
                <c:pt idx="1143">
                  <c:v>91.440000000001405</c:v>
                </c:pt>
                <c:pt idx="1144">
                  <c:v>91.520000000001446</c:v>
                </c:pt>
                <c:pt idx="1145">
                  <c:v>91.600000000001344</c:v>
                </c:pt>
                <c:pt idx="1146">
                  <c:v>91.680000000001343</c:v>
                </c:pt>
                <c:pt idx="1147">
                  <c:v>91.760000000001483</c:v>
                </c:pt>
                <c:pt idx="1148">
                  <c:v>91.840000000001481</c:v>
                </c:pt>
                <c:pt idx="1149">
                  <c:v>91.92000000000148</c:v>
                </c:pt>
                <c:pt idx="1150">
                  <c:v>92.000000000001478</c:v>
                </c:pt>
                <c:pt idx="1151">
                  <c:v>92.080000000001448</c:v>
                </c:pt>
                <c:pt idx="1152">
                  <c:v>92.160000000001446</c:v>
                </c:pt>
                <c:pt idx="1153">
                  <c:v>92.240000000001501</c:v>
                </c:pt>
                <c:pt idx="1154">
                  <c:v>92.320000000001443</c:v>
                </c:pt>
                <c:pt idx="1155">
                  <c:v>92.400000000001498</c:v>
                </c:pt>
                <c:pt idx="1156">
                  <c:v>92.480000000001482</c:v>
                </c:pt>
                <c:pt idx="1157">
                  <c:v>92.56000000000148</c:v>
                </c:pt>
                <c:pt idx="1158">
                  <c:v>92.640000000001478</c:v>
                </c:pt>
                <c:pt idx="1159">
                  <c:v>92.720000000001448</c:v>
                </c:pt>
                <c:pt idx="1160">
                  <c:v>92.800000000001447</c:v>
                </c:pt>
                <c:pt idx="1161">
                  <c:v>92.880000000001445</c:v>
                </c:pt>
                <c:pt idx="1162">
                  <c:v>92.9600000000015</c:v>
                </c:pt>
                <c:pt idx="1163">
                  <c:v>93.040000000001498</c:v>
                </c:pt>
                <c:pt idx="1164">
                  <c:v>93.120000000001426</c:v>
                </c:pt>
                <c:pt idx="1165">
                  <c:v>93.200000000001481</c:v>
                </c:pt>
                <c:pt idx="1166">
                  <c:v>93.280000000001479</c:v>
                </c:pt>
                <c:pt idx="1167">
                  <c:v>93.360000000001449</c:v>
                </c:pt>
                <c:pt idx="1168">
                  <c:v>93.440000000001504</c:v>
                </c:pt>
                <c:pt idx="1169">
                  <c:v>93.520000000001446</c:v>
                </c:pt>
                <c:pt idx="1170">
                  <c:v>93.600000000001444</c:v>
                </c:pt>
                <c:pt idx="1171">
                  <c:v>93.680000000001442</c:v>
                </c:pt>
                <c:pt idx="1172">
                  <c:v>93.760000000001483</c:v>
                </c:pt>
                <c:pt idx="1173">
                  <c:v>93.840000000001481</c:v>
                </c:pt>
                <c:pt idx="1174">
                  <c:v>93.92000000000148</c:v>
                </c:pt>
                <c:pt idx="1175">
                  <c:v>94.000000000001478</c:v>
                </c:pt>
                <c:pt idx="1176">
                  <c:v>94.080000000001448</c:v>
                </c:pt>
                <c:pt idx="1177">
                  <c:v>94.160000000001446</c:v>
                </c:pt>
                <c:pt idx="1178">
                  <c:v>94.240000000001501</c:v>
                </c:pt>
                <c:pt idx="1179">
                  <c:v>94.320000000001443</c:v>
                </c:pt>
                <c:pt idx="1180">
                  <c:v>94.400000000001498</c:v>
                </c:pt>
                <c:pt idx="1181">
                  <c:v>94.480000000001482</c:v>
                </c:pt>
                <c:pt idx="1182">
                  <c:v>94.56000000000148</c:v>
                </c:pt>
                <c:pt idx="1183">
                  <c:v>94.640000000001478</c:v>
                </c:pt>
                <c:pt idx="1184">
                  <c:v>94.720000000001448</c:v>
                </c:pt>
                <c:pt idx="1185">
                  <c:v>94.800000000001447</c:v>
                </c:pt>
                <c:pt idx="1186">
                  <c:v>94.880000000001445</c:v>
                </c:pt>
                <c:pt idx="1187">
                  <c:v>94.9600000000015</c:v>
                </c:pt>
                <c:pt idx="1188">
                  <c:v>95.040000000001498</c:v>
                </c:pt>
                <c:pt idx="1189">
                  <c:v>95.120000000001426</c:v>
                </c:pt>
                <c:pt idx="1190">
                  <c:v>95.200000000001481</c:v>
                </c:pt>
                <c:pt idx="1191">
                  <c:v>95.280000000001479</c:v>
                </c:pt>
                <c:pt idx="1192">
                  <c:v>95.360000000001449</c:v>
                </c:pt>
                <c:pt idx="1193">
                  <c:v>95.440000000001504</c:v>
                </c:pt>
                <c:pt idx="1194">
                  <c:v>95.520000000001446</c:v>
                </c:pt>
                <c:pt idx="1195">
                  <c:v>95.600000000001444</c:v>
                </c:pt>
                <c:pt idx="1196">
                  <c:v>95.680000000001442</c:v>
                </c:pt>
                <c:pt idx="1197">
                  <c:v>95.760000000001483</c:v>
                </c:pt>
                <c:pt idx="1198">
                  <c:v>95.840000000001481</c:v>
                </c:pt>
                <c:pt idx="1199">
                  <c:v>95.920000000001579</c:v>
                </c:pt>
                <c:pt idx="1200">
                  <c:v>96.000000000001549</c:v>
                </c:pt>
                <c:pt idx="1201">
                  <c:v>96.080000000001547</c:v>
                </c:pt>
                <c:pt idx="1202">
                  <c:v>96.160000000001546</c:v>
                </c:pt>
                <c:pt idx="1203">
                  <c:v>96.240000000001501</c:v>
                </c:pt>
                <c:pt idx="1204">
                  <c:v>96.320000000001542</c:v>
                </c:pt>
                <c:pt idx="1205">
                  <c:v>96.400000000001583</c:v>
                </c:pt>
                <c:pt idx="1206">
                  <c:v>96.480000000001581</c:v>
                </c:pt>
                <c:pt idx="1207">
                  <c:v>96.56000000000158</c:v>
                </c:pt>
                <c:pt idx="1208">
                  <c:v>96.640000000001578</c:v>
                </c:pt>
                <c:pt idx="1209">
                  <c:v>96.720000000001548</c:v>
                </c:pt>
                <c:pt idx="1210">
                  <c:v>96.800000000001546</c:v>
                </c:pt>
                <c:pt idx="1211">
                  <c:v>96.880000000001544</c:v>
                </c:pt>
                <c:pt idx="1212">
                  <c:v>96.9600000000016</c:v>
                </c:pt>
                <c:pt idx="1213">
                  <c:v>97.040000000001598</c:v>
                </c:pt>
                <c:pt idx="1214">
                  <c:v>97.120000000001525</c:v>
                </c:pt>
                <c:pt idx="1215">
                  <c:v>97.20000000000158</c:v>
                </c:pt>
                <c:pt idx="1216">
                  <c:v>97.280000000001579</c:v>
                </c:pt>
                <c:pt idx="1217">
                  <c:v>97.360000000001548</c:v>
                </c:pt>
                <c:pt idx="1218">
                  <c:v>97.440000000001604</c:v>
                </c:pt>
                <c:pt idx="1219">
                  <c:v>97.520000000001545</c:v>
                </c:pt>
                <c:pt idx="1220">
                  <c:v>97.600000000001543</c:v>
                </c:pt>
                <c:pt idx="1221">
                  <c:v>97.680000000001542</c:v>
                </c:pt>
                <c:pt idx="1222">
                  <c:v>97.760000000001583</c:v>
                </c:pt>
                <c:pt idx="1223">
                  <c:v>97.840000000001581</c:v>
                </c:pt>
                <c:pt idx="1224">
                  <c:v>97.920000000001579</c:v>
                </c:pt>
                <c:pt idx="1225">
                  <c:v>98.000000000001549</c:v>
                </c:pt>
                <c:pt idx="1226">
                  <c:v>98.080000000001547</c:v>
                </c:pt>
                <c:pt idx="1227">
                  <c:v>98.160000000001546</c:v>
                </c:pt>
                <c:pt idx="1228">
                  <c:v>98.240000000001601</c:v>
                </c:pt>
                <c:pt idx="1229">
                  <c:v>98.320000000001542</c:v>
                </c:pt>
                <c:pt idx="1230">
                  <c:v>98.400000000001583</c:v>
                </c:pt>
                <c:pt idx="1231">
                  <c:v>98.480000000001581</c:v>
                </c:pt>
                <c:pt idx="1232">
                  <c:v>98.56000000000158</c:v>
                </c:pt>
                <c:pt idx="1233">
                  <c:v>98.640000000001578</c:v>
                </c:pt>
                <c:pt idx="1234">
                  <c:v>98.720000000001548</c:v>
                </c:pt>
                <c:pt idx="1235">
                  <c:v>98.800000000001546</c:v>
                </c:pt>
                <c:pt idx="1236">
                  <c:v>98.880000000001544</c:v>
                </c:pt>
                <c:pt idx="1237">
                  <c:v>98.9600000000016</c:v>
                </c:pt>
                <c:pt idx="1238">
                  <c:v>99.040000000001598</c:v>
                </c:pt>
                <c:pt idx="1239">
                  <c:v>99.120000000001525</c:v>
                </c:pt>
                <c:pt idx="1240">
                  <c:v>99.20000000000158</c:v>
                </c:pt>
                <c:pt idx="1241">
                  <c:v>99.280000000001579</c:v>
                </c:pt>
                <c:pt idx="1242">
                  <c:v>99.360000000001548</c:v>
                </c:pt>
                <c:pt idx="1243">
                  <c:v>99.440000000001604</c:v>
                </c:pt>
                <c:pt idx="1244">
                  <c:v>99.520000000001545</c:v>
                </c:pt>
                <c:pt idx="1245">
                  <c:v>99.600000000001543</c:v>
                </c:pt>
                <c:pt idx="1246">
                  <c:v>99.680000000001542</c:v>
                </c:pt>
              </c:numCache>
            </c:numRef>
          </c:xVal>
          <c:yVal>
            <c:numRef>
              <c:f>'РУС Дипл!исп!4,12,100mW'!$C$3:$C$1249</c:f>
              <c:numCache>
                <c:formatCode>General</c:formatCode>
                <c:ptCount val="12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1.9073599999999999</c:v>
                </c:pt>
                <c:pt idx="239">
                  <c:v>1.9073599999999999</c:v>
                </c:pt>
                <c:pt idx="240">
                  <c:v>1.9073599999999999</c:v>
                </c:pt>
                <c:pt idx="241">
                  <c:v>1.9073599999999999</c:v>
                </c:pt>
                <c:pt idx="242">
                  <c:v>1.9073599999999999</c:v>
                </c:pt>
                <c:pt idx="243">
                  <c:v>1.9073599999999999</c:v>
                </c:pt>
                <c:pt idx="244">
                  <c:v>1.9073599999999999</c:v>
                </c:pt>
                <c:pt idx="245">
                  <c:v>1.9073599999999999</c:v>
                </c:pt>
                <c:pt idx="246">
                  <c:v>1.9073599999999999</c:v>
                </c:pt>
                <c:pt idx="247">
                  <c:v>1.9073599999999999</c:v>
                </c:pt>
                <c:pt idx="248">
                  <c:v>1.9073599999999999</c:v>
                </c:pt>
                <c:pt idx="249">
                  <c:v>1.9073599999999999</c:v>
                </c:pt>
                <c:pt idx="250">
                  <c:v>1.9073599999999999</c:v>
                </c:pt>
                <c:pt idx="251">
                  <c:v>1.9073599999999999</c:v>
                </c:pt>
                <c:pt idx="252">
                  <c:v>1.9073599999999999</c:v>
                </c:pt>
                <c:pt idx="253">
                  <c:v>1.9073599999999999</c:v>
                </c:pt>
                <c:pt idx="254">
                  <c:v>1.9073599999999999</c:v>
                </c:pt>
                <c:pt idx="255">
                  <c:v>1.9073599999999999</c:v>
                </c:pt>
                <c:pt idx="256">
                  <c:v>1.9073599999999999</c:v>
                </c:pt>
                <c:pt idx="257">
                  <c:v>1.9073599999999999</c:v>
                </c:pt>
                <c:pt idx="258">
                  <c:v>1.9073599999999999</c:v>
                </c:pt>
                <c:pt idx="259">
                  <c:v>1.9073599999999999</c:v>
                </c:pt>
                <c:pt idx="260">
                  <c:v>1.9073599999999999</c:v>
                </c:pt>
                <c:pt idx="261">
                  <c:v>1.9073599999999999</c:v>
                </c:pt>
                <c:pt idx="262">
                  <c:v>1.9073599999999999</c:v>
                </c:pt>
                <c:pt idx="263">
                  <c:v>1.9073599999999999</c:v>
                </c:pt>
                <c:pt idx="264">
                  <c:v>1.9073599999999999</c:v>
                </c:pt>
                <c:pt idx="265">
                  <c:v>1.9073599999999999</c:v>
                </c:pt>
                <c:pt idx="266">
                  <c:v>1.9073599999999999</c:v>
                </c:pt>
                <c:pt idx="267">
                  <c:v>1.9073599999999999</c:v>
                </c:pt>
                <c:pt idx="268">
                  <c:v>3.8147299999999991</c:v>
                </c:pt>
                <c:pt idx="269">
                  <c:v>3.8147299999999991</c:v>
                </c:pt>
                <c:pt idx="270">
                  <c:v>3.8147299999999991</c:v>
                </c:pt>
                <c:pt idx="271">
                  <c:v>5.7220799999999956</c:v>
                </c:pt>
                <c:pt idx="272">
                  <c:v>5.7220799999999956</c:v>
                </c:pt>
                <c:pt idx="273">
                  <c:v>5.7220799999999956</c:v>
                </c:pt>
                <c:pt idx="274">
                  <c:v>7.6294499999999976</c:v>
                </c:pt>
                <c:pt idx="275">
                  <c:v>7.6294499999999976</c:v>
                </c:pt>
                <c:pt idx="276">
                  <c:v>7.6294499999999976</c:v>
                </c:pt>
                <c:pt idx="277">
                  <c:v>7.6294499999999976</c:v>
                </c:pt>
                <c:pt idx="278">
                  <c:v>9.5368000000000013</c:v>
                </c:pt>
                <c:pt idx="279">
                  <c:v>9.5368000000000013</c:v>
                </c:pt>
                <c:pt idx="280">
                  <c:v>11.4442</c:v>
                </c:pt>
                <c:pt idx="281">
                  <c:v>11.4442</c:v>
                </c:pt>
                <c:pt idx="282">
                  <c:v>11.4442</c:v>
                </c:pt>
                <c:pt idx="283">
                  <c:v>13.3515</c:v>
                </c:pt>
                <c:pt idx="284">
                  <c:v>15.258900000000001</c:v>
                </c:pt>
                <c:pt idx="285">
                  <c:v>17.1663</c:v>
                </c:pt>
                <c:pt idx="286">
                  <c:v>19.073599999999999</c:v>
                </c:pt>
                <c:pt idx="287">
                  <c:v>20.981000000000002</c:v>
                </c:pt>
                <c:pt idx="288">
                  <c:v>20.981000000000002</c:v>
                </c:pt>
                <c:pt idx="289">
                  <c:v>22.88829999999998</c:v>
                </c:pt>
                <c:pt idx="290">
                  <c:v>24.7956</c:v>
                </c:pt>
                <c:pt idx="291">
                  <c:v>24.7956</c:v>
                </c:pt>
                <c:pt idx="292">
                  <c:v>26.702999999999999</c:v>
                </c:pt>
                <c:pt idx="293">
                  <c:v>28.610299999999999</c:v>
                </c:pt>
                <c:pt idx="294">
                  <c:v>28.610299999999999</c:v>
                </c:pt>
                <c:pt idx="295">
                  <c:v>32.425200000000011</c:v>
                </c:pt>
                <c:pt idx="296">
                  <c:v>34.332500000000003</c:v>
                </c:pt>
                <c:pt idx="297">
                  <c:v>34.332500000000003</c:v>
                </c:pt>
                <c:pt idx="298">
                  <c:v>36.239899999999999</c:v>
                </c:pt>
                <c:pt idx="299">
                  <c:v>38.147200000000012</c:v>
                </c:pt>
                <c:pt idx="300">
                  <c:v>38.147200000000012</c:v>
                </c:pt>
                <c:pt idx="301">
                  <c:v>38.147200000000012</c:v>
                </c:pt>
                <c:pt idx="302">
                  <c:v>38.147200000000012</c:v>
                </c:pt>
                <c:pt idx="303">
                  <c:v>38.147200000000012</c:v>
                </c:pt>
                <c:pt idx="304">
                  <c:v>38.147200000000012</c:v>
                </c:pt>
                <c:pt idx="305">
                  <c:v>40.054600000000001</c:v>
                </c:pt>
                <c:pt idx="306">
                  <c:v>40.054600000000001</c:v>
                </c:pt>
                <c:pt idx="307">
                  <c:v>40.054600000000001</c:v>
                </c:pt>
                <c:pt idx="308">
                  <c:v>40.054600000000001</c:v>
                </c:pt>
                <c:pt idx="309">
                  <c:v>40.054600000000001</c:v>
                </c:pt>
                <c:pt idx="310">
                  <c:v>40.054600000000001</c:v>
                </c:pt>
                <c:pt idx="311">
                  <c:v>40.054600000000001</c:v>
                </c:pt>
                <c:pt idx="312">
                  <c:v>40.054600000000001</c:v>
                </c:pt>
                <c:pt idx="313">
                  <c:v>40.054600000000001</c:v>
                </c:pt>
                <c:pt idx="314">
                  <c:v>40.054600000000001</c:v>
                </c:pt>
                <c:pt idx="315">
                  <c:v>40.054600000000001</c:v>
                </c:pt>
                <c:pt idx="316">
                  <c:v>38.147200000000012</c:v>
                </c:pt>
                <c:pt idx="317">
                  <c:v>38.147200000000012</c:v>
                </c:pt>
                <c:pt idx="318">
                  <c:v>38.147200000000012</c:v>
                </c:pt>
                <c:pt idx="319">
                  <c:v>38.147200000000012</c:v>
                </c:pt>
                <c:pt idx="320">
                  <c:v>38.147200000000012</c:v>
                </c:pt>
                <c:pt idx="321">
                  <c:v>38.147200000000012</c:v>
                </c:pt>
                <c:pt idx="322">
                  <c:v>38.147200000000012</c:v>
                </c:pt>
                <c:pt idx="323">
                  <c:v>36.239899999999999</c:v>
                </c:pt>
                <c:pt idx="324">
                  <c:v>36.239899999999999</c:v>
                </c:pt>
                <c:pt idx="325">
                  <c:v>36.239899999999999</c:v>
                </c:pt>
                <c:pt idx="326">
                  <c:v>34.332500000000003</c:v>
                </c:pt>
                <c:pt idx="327">
                  <c:v>34.332500000000003</c:v>
                </c:pt>
                <c:pt idx="328">
                  <c:v>34.332500000000003</c:v>
                </c:pt>
                <c:pt idx="329">
                  <c:v>32.425200000000011</c:v>
                </c:pt>
                <c:pt idx="330">
                  <c:v>30.517800000000001</c:v>
                </c:pt>
                <c:pt idx="331">
                  <c:v>30.517800000000001</c:v>
                </c:pt>
                <c:pt idx="332">
                  <c:v>28.610299999999999</c:v>
                </c:pt>
                <c:pt idx="333">
                  <c:v>28.610299999999999</c:v>
                </c:pt>
                <c:pt idx="334">
                  <c:v>28.610299999999999</c:v>
                </c:pt>
                <c:pt idx="335">
                  <c:v>26.702999999999999</c:v>
                </c:pt>
                <c:pt idx="336">
                  <c:v>26.702999999999999</c:v>
                </c:pt>
                <c:pt idx="337">
                  <c:v>26.702999999999999</c:v>
                </c:pt>
                <c:pt idx="338">
                  <c:v>26.702999999999999</c:v>
                </c:pt>
                <c:pt idx="339">
                  <c:v>26.702999999999999</c:v>
                </c:pt>
                <c:pt idx="340">
                  <c:v>24.7956</c:v>
                </c:pt>
                <c:pt idx="341">
                  <c:v>24.7956</c:v>
                </c:pt>
                <c:pt idx="342">
                  <c:v>24.7956</c:v>
                </c:pt>
                <c:pt idx="343">
                  <c:v>24.7956</c:v>
                </c:pt>
                <c:pt idx="344">
                  <c:v>24.7956</c:v>
                </c:pt>
                <c:pt idx="345">
                  <c:v>24.7956</c:v>
                </c:pt>
                <c:pt idx="346">
                  <c:v>24.7956</c:v>
                </c:pt>
                <c:pt idx="347">
                  <c:v>24.7956</c:v>
                </c:pt>
                <c:pt idx="348">
                  <c:v>24.7956</c:v>
                </c:pt>
                <c:pt idx="349">
                  <c:v>22.88829999999998</c:v>
                </c:pt>
                <c:pt idx="350">
                  <c:v>22.88829999999998</c:v>
                </c:pt>
                <c:pt idx="351">
                  <c:v>22.88829999999998</c:v>
                </c:pt>
                <c:pt idx="352">
                  <c:v>20.981000000000002</c:v>
                </c:pt>
                <c:pt idx="353">
                  <c:v>20.981000000000002</c:v>
                </c:pt>
                <c:pt idx="354">
                  <c:v>20.981000000000002</c:v>
                </c:pt>
                <c:pt idx="355">
                  <c:v>20.981000000000002</c:v>
                </c:pt>
                <c:pt idx="356">
                  <c:v>19.073599999999999</c:v>
                </c:pt>
                <c:pt idx="357">
                  <c:v>19.073599999999999</c:v>
                </c:pt>
                <c:pt idx="358">
                  <c:v>19.073599999999999</c:v>
                </c:pt>
                <c:pt idx="359">
                  <c:v>19.073599999999999</c:v>
                </c:pt>
                <c:pt idx="360">
                  <c:v>17.1663</c:v>
                </c:pt>
                <c:pt idx="361">
                  <c:v>17.1663</c:v>
                </c:pt>
                <c:pt idx="362">
                  <c:v>17.1663</c:v>
                </c:pt>
                <c:pt idx="363">
                  <c:v>17.1663</c:v>
                </c:pt>
                <c:pt idx="364">
                  <c:v>17.1663</c:v>
                </c:pt>
                <c:pt idx="365">
                  <c:v>15.258900000000001</c:v>
                </c:pt>
                <c:pt idx="366">
                  <c:v>15.258900000000001</c:v>
                </c:pt>
                <c:pt idx="367">
                  <c:v>15.258900000000001</c:v>
                </c:pt>
                <c:pt idx="368">
                  <c:v>15.258900000000001</c:v>
                </c:pt>
                <c:pt idx="369">
                  <c:v>15.258900000000001</c:v>
                </c:pt>
                <c:pt idx="370">
                  <c:v>15.258900000000001</c:v>
                </c:pt>
                <c:pt idx="371">
                  <c:v>15.258900000000001</c:v>
                </c:pt>
                <c:pt idx="372">
                  <c:v>13.3515</c:v>
                </c:pt>
                <c:pt idx="373">
                  <c:v>13.3515</c:v>
                </c:pt>
                <c:pt idx="374">
                  <c:v>13.3515</c:v>
                </c:pt>
                <c:pt idx="375">
                  <c:v>13.3515</c:v>
                </c:pt>
                <c:pt idx="376">
                  <c:v>13.3515</c:v>
                </c:pt>
                <c:pt idx="377">
                  <c:v>13.3515</c:v>
                </c:pt>
                <c:pt idx="378">
                  <c:v>11.4442</c:v>
                </c:pt>
                <c:pt idx="379">
                  <c:v>11.4442</c:v>
                </c:pt>
                <c:pt idx="380">
                  <c:v>11.4442</c:v>
                </c:pt>
                <c:pt idx="381">
                  <c:v>11.4442</c:v>
                </c:pt>
                <c:pt idx="382">
                  <c:v>11.4442</c:v>
                </c:pt>
                <c:pt idx="383">
                  <c:v>11.4442</c:v>
                </c:pt>
                <c:pt idx="384">
                  <c:v>11.4442</c:v>
                </c:pt>
                <c:pt idx="385">
                  <c:v>11.4442</c:v>
                </c:pt>
                <c:pt idx="386">
                  <c:v>11.4442</c:v>
                </c:pt>
                <c:pt idx="387">
                  <c:v>11.4442</c:v>
                </c:pt>
                <c:pt idx="388">
                  <c:v>9.5368000000000013</c:v>
                </c:pt>
                <c:pt idx="389">
                  <c:v>9.5368000000000013</c:v>
                </c:pt>
                <c:pt idx="390">
                  <c:v>9.5368000000000013</c:v>
                </c:pt>
                <c:pt idx="391">
                  <c:v>9.5368000000000013</c:v>
                </c:pt>
                <c:pt idx="392">
                  <c:v>9.5368000000000013</c:v>
                </c:pt>
                <c:pt idx="393">
                  <c:v>9.5368000000000013</c:v>
                </c:pt>
                <c:pt idx="394">
                  <c:v>9.5368000000000013</c:v>
                </c:pt>
                <c:pt idx="395">
                  <c:v>9.5368000000000013</c:v>
                </c:pt>
                <c:pt idx="396">
                  <c:v>9.5368000000000013</c:v>
                </c:pt>
                <c:pt idx="397">
                  <c:v>9.5368000000000013</c:v>
                </c:pt>
                <c:pt idx="398">
                  <c:v>7.6294499999999976</c:v>
                </c:pt>
                <c:pt idx="399">
                  <c:v>7.6294499999999976</c:v>
                </c:pt>
                <c:pt idx="400">
                  <c:v>7.6294499999999976</c:v>
                </c:pt>
                <c:pt idx="401">
                  <c:v>7.6294499999999976</c:v>
                </c:pt>
                <c:pt idx="402">
                  <c:v>7.6294499999999976</c:v>
                </c:pt>
                <c:pt idx="403">
                  <c:v>7.6294499999999976</c:v>
                </c:pt>
                <c:pt idx="404">
                  <c:v>5.7220799999999956</c:v>
                </c:pt>
                <c:pt idx="405">
                  <c:v>5.7220799999999956</c:v>
                </c:pt>
                <c:pt idx="406">
                  <c:v>5.7220799999999956</c:v>
                </c:pt>
                <c:pt idx="407">
                  <c:v>5.7220799999999956</c:v>
                </c:pt>
                <c:pt idx="408">
                  <c:v>5.7220799999999956</c:v>
                </c:pt>
                <c:pt idx="409">
                  <c:v>5.7220799999999956</c:v>
                </c:pt>
                <c:pt idx="410">
                  <c:v>3.8147299999999991</c:v>
                </c:pt>
                <c:pt idx="411">
                  <c:v>3.8147299999999991</c:v>
                </c:pt>
                <c:pt idx="412">
                  <c:v>3.8147299999999991</c:v>
                </c:pt>
                <c:pt idx="413">
                  <c:v>3.8147299999999991</c:v>
                </c:pt>
                <c:pt idx="414">
                  <c:v>3.8147299999999991</c:v>
                </c:pt>
                <c:pt idx="415">
                  <c:v>3.8147299999999991</c:v>
                </c:pt>
                <c:pt idx="416">
                  <c:v>3.8147299999999991</c:v>
                </c:pt>
                <c:pt idx="417">
                  <c:v>3.8147299999999991</c:v>
                </c:pt>
                <c:pt idx="418">
                  <c:v>3.8147299999999991</c:v>
                </c:pt>
                <c:pt idx="419">
                  <c:v>3.8147299999999991</c:v>
                </c:pt>
                <c:pt idx="420">
                  <c:v>3.8147299999999991</c:v>
                </c:pt>
                <c:pt idx="421">
                  <c:v>1.9073599999999999</c:v>
                </c:pt>
                <c:pt idx="422">
                  <c:v>1.9073599999999999</c:v>
                </c:pt>
                <c:pt idx="423">
                  <c:v>1.9073599999999999</c:v>
                </c:pt>
                <c:pt idx="424">
                  <c:v>1.9073599999999999</c:v>
                </c:pt>
                <c:pt idx="425">
                  <c:v>1.9073599999999999</c:v>
                </c:pt>
                <c:pt idx="426">
                  <c:v>1.9073599999999999</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1.9073599999999999</c:v>
                </c:pt>
                <c:pt idx="543">
                  <c:v>1.9073599999999999</c:v>
                </c:pt>
                <c:pt idx="544">
                  <c:v>3.8147299999999991</c:v>
                </c:pt>
                <c:pt idx="545">
                  <c:v>3.8147299999999991</c:v>
                </c:pt>
                <c:pt idx="546">
                  <c:v>3.8147299999999991</c:v>
                </c:pt>
                <c:pt idx="547">
                  <c:v>3.8147299999999991</c:v>
                </c:pt>
                <c:pt idx="548">
                  <c:v>3.8147299999999991</c:v>
                </c:pt>
                <c:pt idx="549">
                  <c:v>3.8147299999999991</c:v>
                </c:pt>
                <c:pt idx="550">
                  <c:v>3.8147299999999991</c:v>
                </c:pt>
                <c:pt idx="551">
                  <c:v>3.8147299999999991</c:v>
                </c:pt>
                <c:pt idx="552">
                  <c:v>1.9073599999999999</c:v>
                </c:pt>
                <c:pt idx="553">
                  <c:v>1.9073599999999999</c:v>
                </c:pt>
                <c:pt idx="554">
                  <c:v>1.9073599999999999</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1.9073599999999999</c:v>
                </c:pt>
                <c:pt idx="614">
                  <c:v>1.9073599999999999</c:v>
                </c:pt>
                <c:pt idx="615">
                  <c:v>1.9073599999999999</c:v>
                </c:pt>
                <c:pt idx="616">
                  <c:v>1.9073599999999999</c:v>
                </c:pt>
                <c:pt idx="617">
                  <c:v>1.9073599999999999</c:v>
                </c:pt>
                <c:pt idx="618">
                  <c:v>3.8147299999999991</c:v>
                </c:pt>
                <c:pt idx="619">
                  <c:v>3.8147299999999991</c:v>
                </c:pt>
                <c:pt idx="620">
                  <c:v>5.7220799999999956</c:v>
                </c:pt>
                <c:pt idx="621">
                  <c:v>5.7220799999999956</c:v>
                </c:pt>
                <c:pt idx="622">
                  <c:v>7.6294499999999976</c:v>
                </c:pt>
                <c:pt idx="623">
                  <c:v>9.5368000000000013</c:v>
                </c:pt>
                <c:pt idx="624">
                  <c:v>9.5368000000000013</c:v>
                </c:pt>
                <c:pt idx="625">
                  <c:v>11.4442</c:v>
                </c:pt>
                <c:pt idx="626">
                  <c:v>11.4442</c:v>
                </c:pt>
                <c:pt idx="627">
                  <c:v>13.3515</c:v>
                </c:pt>
                <c:pt idx="628">
                  <c:v>15.258900000000001</c:v>
                </c:pt>
                <c:pt idx="629">
                  <c:v>17.1663</c:v>
                </c:pt>
                <c:pt idx="630">
                  <c:v>17.1663</c:v>
                </c:pt>
                <c:pt idx="631">
                  <c:v>19.073599999999999</c:v>
                </c:pt>
                <c:pt idx="632">
                  <c:v>20.981000000000002</c:v>
                </c:pt>
                <c:pt idx="633">
                  <c:v>22.88829999999998</c:v>
                </c:pt>
                <c:pt idx="634">
                  <c:v>24.7956</c:v>
                </c:pt>
                <c:pt idx="635">
                  <c:v>24.7956</c:v>
                </c:pt>
                <c:pt idx="636">
                  <c:v>24.7956</c:v>
                </c:pt>
                <c:pt idx="637">
                  <c:v>24.7956</c:v>
                </c:pt>
                <c:pt idx="638">
                  <c:v>26.702999999999999</c:v>
                </c:pt>
                <c:pt idx="639">
                  <c:v>28.610299999999999</c:v>
                </c:pt>
                <c:pt idx="640">
                  <c:v>30.517800000000001</c:v>
                </c:pt>
                <c:pt idx="641">
                  <c:v>28.610299999999999</c:v>
                </c:pt>
                <c:pt idx="642">
                  <c:v>28.610299999999999</c:v>
                </c:pt>
                <c:pt idx="643">
                  <c:v>26.702999999999999</c:v>
                </c:pt>
                <c:pt idx="644">
                  <c:v>26.702999999999999</c:v>
                </c:pt>
                <c:pt idx="645">
                  <c:v>26.702999999999999</c:v>
                </c:pt>
                <c:pt idx="646">
                  <c:v>24.7956</c:v>
                </c:pt>
                <c:pt idx="647">
                  <c:v>24.7956</c:v>
                </c:pt>
                <c:pt idx="648">
                  <c:v>24.7956</c:v>
                </c:pt>
                <c:pt idx="649">
                  <c:v>24.7956</c:v>
                </c:pt>
                <c:pt idx="650">
                  <c:v>26.702999999999999</c:v>
                </c:pt>
                <c:pt idx="651">
                  <c:v>26.702999999999999</c:v>
                </c:pt>
                <c:pt idx="652">
                  <c:v>26.702999999999999</c:v>
                </c:pt>
                <c:pt idx="653">
                  <c:v>28.610299999999999</c:v>
                </c:pt>
                <c:pt idx="654">
                  <c:v>28.610299999999999</c:v>
                </c:pt>
                <c:pt idx="655">
                  <c:v>28.610299999999999</c:v>
                </c:pt>
                <c:pt idx="656">
                  <c:v>28.610299999999999</c:v>
                </c:pt>
                <c:pt idx="657">
                  <c:v>30.517800000000001</c:v>
                </c:pt>
                <c:pt idx="658">
                  <c:v>30.517800000000001</c:v>
                </c:pt>
                <c:pt idx="659">
                  <c:v>30.517800000000001</c:v>
                </c:pt>
                <c:pt idx="660">
                  <c:v>30.517800000000001</c:v>
                </c:pt>
                <c:pt idx="661">
                  <c:v>30.517800000000001</c:v>
                </c:pt>
                <c:pt idx="662">
                  <c:v>28.610299999999999</c:v>
                </c:pt>
                <c:pt idx="663">
                  <c:v>28.610299999999999</c:v>
                </c:pt>
                <c:pt idx="664">
                  <c:v>28.610299999999999</c:v>
                </c:pt>
                <c:pt idx="665">
                  <c:v>28.610299999999999</c:v>
                </c:pt>
                <c:pt idx="666">
                  <c:v>28.610299999999999</c:v>
                </c:pt>
                <c:pt idx="667">
                  <c:v>28.610299999999999</c:v>
                </c:pt>
                <c:pt idx="668">
                  <c:v>26.702999999999999</c:v>
                </c:pt>
                <c:pt idx="669">
                  <c:v>26.702999999999999</c:v>
                </c:pt>
                <c:pt idx="670">
                  <c:v>26.702999999999999</c:v>
                </c:pt>
                <c:pt idx="671">
                  <c:v>26.702999999999999</c:v>
                </c:pt>
                <c:pt idx="672">
                  <c:v>24.7956</c:v>
                </c:pt>
                <c:pt idx="673">
                  <c:v>24.7956</c:v>
                </c:pt>
                <c:pt idx="674">
                  <c:v>24.7956</c:v>
                </c:pt>
                <c:pt idx="675">
                  <c:v>24.7956</c:v>
                </c:pt>
                <c:pt idx="676">
                  <c:v>24.7956</c:v>
                </c:pt>
                <c:pt idx="677">
                  <c:v>24.7956</c:v>
                </c:pt>
                <c:pt idx="678">
                  <c:v>24.7956</c:v>
                </c:pt>
                <c:pt idx="679">
                  <c:v>24.7956</c:v>
                </c:pt>
                <c:pt idx="680">
                  <c:v>24.7956</c:v>
                </c:pt>
                <c:pt idx="681">
                  <c:v>22.88829999999998</c:v>
                </c:pt>
                <c:pt idx="682">
                  <c:v>22.88829999999998</c:v>
                </c:pt>
                <c:pt idx="683">
                  <c:v>22.88829999999998</c:v>
                </c:pt>
                <c:pt idx="684">
                  <c:v>20.981000000000002</c:v>
                </c:pt>
                <c:pt idx="685">
                  <c:v>20.981000000000002</c:v>
                </c:pt>
                <c:pt idx="686">
                  <c:v>20.981000000000002</c:v>
                </c:pt>
                <c:pt idx="687">
                  <c:v>19.073599999999999</c:v>
                </c:pt>
                <c:pt idx="688">
                  <c:v>19.073599999999999</c:v>
                </c:pt>
                <c:pt idx="689">
                  <c:v>19.073599999999999</c:v>
                </c:pt>
                <c:pt idx="690">
                  <c:v>19.073599999999999</c:v>
                </c:pt>
                <c:pt idx="691">
                  <c:v>17.1663</c:v>
                </c:pt>
                <c:pt idx="692">
                  <c:v>17.1663</c:v>
                </c:pt>
                <c:pt idx="693">
                  <c:v>17.1663</c:v>
                </c:pt>
                <c:pt idx="694">
                  <c:v>15.258900000000001</c:v>
                </c:pt>
                <c:pt idx="695">
                  <c:v>15.258900000000001</c:v>
                </c:pt>
                <c:pt idx="696">
                  <c:v>15.258900000000001</c:v>
                </c:pt>
                <c:pt idx="697">
                  <c:v>15.258900000000001</c:v>
                </c:pt>
                <c:pt idx="698">
                  <c:v>13.3515</c:v>
                </c:pt>
                <c:pt idx="699">
                  <c:v>13.3515</c:v>
                </c:pt>
                <c:pt idx="700">
                  <c:v>13.3515</c:v>
                </c:pt>
                <c:pt idx="701">
                  <c:v>13.3515</c:v>
                </c:pt>
                <c:pt idx="702">
                  <c:v>11.4442</c:v>
                </c:pt>
                <c:pt idx="703">
                  <c:v>11.4442</c:v>
                </c:pt>
                <c:pt idx="704">
                  <c:v>11.4442</c:v>
                </c:pt>
                <c:pt idx="705">
                  <c:v>11.4442</c:v>
                </c:pt>
                <c:pt idx="706">
                  <c:v>11.4442</c:v>
                </c:pt>
                <c:pt idx="707">
                  <c:v>11.4442</c:v>
                </c:pt>
                <c:pt idx="708">
                  <c:v>11.4442</c:v>
                </c:pt>
                <c:pt idx="709">
                  <c:v>11.4442</c:v>
                </c:pt>
                <c:pt idx="710">
                  <c:v>11.4442</c:v>
                </c:pt>
                <c:pt idx="711">
                  <c:v>11.4442</c:v>
                </c:pt>
                <c:pt idx="712">
                  <c:v>11.4442</c:v>
                </c:pt>
                <c:pt idx="713">
                  <c:v>11.4442</c:v>
                </c:pt>
                <c:pt idx="714">
                  <c:v>11.4442</c:v>
                </c:pt>
                <c:pt idx="715">
                  <c:v>9.5368000000000013</c:v>
                </c:pt>
                <c:pt idx="716">
                  <c:v>5.7220799999999956</c:v>
                </c:pt>
                <c:pt idx="717">
                  <c:v>5.7220799999999956</c:v>
                </c:pt>
                <c:pt idx="718">
                  <c:v>3.8147299999999991</c:v>
                </c:pt>
                <c:pt idx="719">
                  <c:v>1.9073599999999999</c:v>
                </c:pt>
                <c:pt idx="720">
                  <c:v>1.9073599999999999</c:v>
                </c:pt>
                <c:pt idx="721">
                  <c:v>1.9073599999999999</c:v>
                </c:pt>
                <c:pt idx="722">
                  <c:v>0</c:v>
                </c:pt>
                <c:pt idx="723">
                  <c:v>1.9073599999999999</c:v>
                </c:pt>
                <c:pt idx="724">
                  <c:v>1.9073599999999999</c:v>
                </c:pt>
                <c:pt idx="725">
                  <c:v>3.8147299999999991</c:v>
                </c:pt>
                <c:pt idx="726">
                  <c:v>3.8147299999999991</c:v>
                </c:pt>
                <c:pt idx="727">
                  <c:v>3.8147299999999991</c:v>
                </c:pt>
                <c:pt idx="728">
                  <c:v>5.7220799999999956</c:v>
                </c:pt>
                <c:pt idx="729">
                  <c:v>5.7220799999999956</c:v>
                </c:pt>
                <c:pt idx="730">
                  <c:v>5.7220799999999956</c:v>
                </c:pt>
                <c:pt idx="731">
                  <c:v>5.7220799999999956</c:v>
                </c:pt>
                <c:pt idx="732">
                  <c:v>3.8147299999999991</c:v>
                </c:pt>
                <c:pt idx="733">
                  <c:v>3.8147299999999991</c:v>
                </c:pt>
                <c:pt idx="734">
                  <c:v>3.8147299999999991</c:v>
                </c:pt>
                <c:pt idx="735">
                  <c:v>3.8147299999999991</c:v>
                </c:pt>
                <c:pt idx="736">
                  <c:v>3.8147299999999991</c:v>
                </c:pt>
                <c:pt idx="737">
                  <c:v>3.8147299999999991</c:v>
                </c:pt>
                <c:pt idx="738">
                  <c:v>3.8147299999999991</c:v>
                </c:pt>
                <c:pt idx="739">
                  <c:v>3.8147299999999991</c:v>
                </c:pt>
                <c:pt idx="740">
                  <c:v>3.8147299999999991</c:v>
                </c:pt>
                <c:pt idx="741">
                  <c:v>3.8147299999999991</c:v>
                </c:pt>
                <c:pt idx="742">
                  <c:v>3.8147299999999991</c:v>
                </c:pt>
                <c:pt idx="743">
                  <c:v>3.8147299999999991</c:v>
                </c:pt>
                <c:pt idx="744">
                  <c:v>3.8147299999999991</c:v>
                </c:pt>
                <c:pt idx="745">
                  <c:v>3.8147299999999991</c:v>
                </c:pt>
                <c:pt idx="746">
                  <c:v>3.8147299999999991</c:v>
                </c:pt>
                <c:pt idx="747">
                  <c:v>3.8147299999999991</c:v>
                </c:pt>
                <c:pt idx="748">
                  <c:v>3.8147299999999991</c:v>
                </c:pt>
                <c:pt idx="749">
                  <c:v>3.8147299999999991</c:v>
                </c:pt>
                <c:pt idx="750">
                  <c:v>3.8147299999999991</c:v>
                </c:pt>
                <c:pt idx="751">
                  <c:v>3.8147299999999991</c:v>
                </c:pt>
                <c:pt idx="752">
                  <c:v>3.8147299999999991</c:v>
                </c:pt>
                <c:pt idx="753">
                  <c:v>3.8147299999999991</c:v>
                </c:pt>
                <c:pt idx="754">
                  <c:v>3.8147299999999991</c:v>
                </c:pt>
                <c:pt idx="755">
                  <c:v>1.9073599999999999</c:v>
                </c:pt>
                <c:pt idx="756">
                  <c:v>1.9073599999999999</c:v>
                </c:pt>
                <c:pt idx="757">
                  <c:v>1.9073599999999999</c:v>
                </c:pt>
                <c:pt idx="758">
                  <c:v>1.9073599999999999</c:v>
                </c:pt>
                <c:pt idx="759">
                  <c:v>1.9073599999999999</c:v>
                </c:pt>
                <c:pt idx="760">
                  <c:v>1.9073599999999999</c:v>
                </c:pt>
                <c:pt idx="761">
                  <c:v>1.9073599999999999</c:v>
                </c:pt>
                <c:pt idx="762">
                  <c:v>1.9073599999999999</c:v>
                </c:pt>
                <c:pt idx="763">
                  <c:v>1.9073599999999999</c:v>
                </c:pt>
                <c:pt idx="764">
                  <c:v>1.9073599999999999</c:v>
                </c:pt>
                <c:pt idx="765">
                  <c:v>1.9073599999999999</c:v>
                </c:pt>
                <c:pt idx="766">
                  <c:v>1.9073599999999999</c:v>
                </c:pt>
                <c:pt idx="767">
                  <c:v>1.9073599999999999</c:v>
                </c:pt>
                <c:pt idx="768">
                  <c:v>1.9073599999999999</c:v>
                </c:pt>
                <c:pt idx="769">
                  <c:v>1.9073599999999999</c:v>
                </c:pt>
                <c:pt idx="770">
                  <c:v>1.9073599999999999</c:v>
                </c:pt>
                <c:pt idx="771">
                  <c:v>1.9073599999999999</c:v>
                </c:pt>
                <c:pt idx="772">
                  <c:v>1.9073599999999999</c:v>
                </c:pt>
                <c:pt idx="773">
                  <c:v>1.9073599999999999</c:v>
                </c:pt>
                <c:pt idx="774">
                  <c:v>1.9073599999999999</c:v>
                </c:pt>
                <c:pt idx="775">
                  <c:v>1.9073599999999999</c:v>
                </c:pt>
                <c:pt idx="776">
                  <c:v>1.9073599999999999</c:v>
                </c:pt>
                <c:pt idx="777">
                  <c:v>1.9073599999999999</c:v>
                </c:pt>
                <c:pt idx="778">
                  <c:v>1.9073599999999999</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1.9073599999999999</c:v>
                </c:pt>
                <c:pt idx="843">
                  <c:v>1.9073599999999999</c:v>
                </c:pt>
                <c:pt idx="844">
                  <c:v>1.9073599999999999</c:v>
                </c:pt>
                <c:pt idx="845">
                  <c:v>1.9073599999999999</c:v>
                </c:pt>
                <c:pt idx="846">
                  <c:v>1.9073599999999999</c:v>
                </c:pt>
                <c:pt idx="847">
                  <c:v>1.9073599999999999</c:v>
                </c:pt>
                <c:pt idx="848">
                  <c:v>1.9073599999999999</c:v>
                </c:pt>
                <c:pt idx="849">
                  <c:v>1.9073599999999999</c:v>
                </c:pt>
                <c:pt idx="850">
                  <c:v>1.9073599999999999</c:v>
                </c:pt>
                <c:pt idx="851">
                  <c:v>1.9073599999999999</c:v>
                </c:pt>
                <c:pt idx="852">
                  <c:v>1.9073599999999999</c:v>
                </c:pt>
                <c:pt idx="853">
                  <c:v>1.9073599999999999</c:v>
                </c:pt>
                <c:pt idx="854">
                  <c:v>1.9073599999999999</c:v>
                </c:pt>
                <c:pt idx="855">
                  <c:v>1.9073599999999999</c:v>
                </c:pt>
                <c:pt idx="856">
                  <c:v>1.9073599999999999</c:v>
                </c:pt>
                <c:pt idx="857">
                  <c:v>1.9073599999999999</c:v>
                </c:pt>
                <c:pt idx="858">
                  <c:v>1.9073599999999999</c:v>
                </c:pt>
                <c:pt idx="859">
                  <c:v>1.9073599999999999</c:v>
                </c:pt>
                <c:pt idx="860">
                  <c:v>1.9073599999999999</c:v>
                </c:pt>
                <c:pt idx="861">
                  <c:v>1.9073599999999999</c:v>
                </c:pt>
                <c:pt idx="862">
                  <c:v>1.9073599999999999</c:v>
                </c:pt>
                <c:pt idx="863">
                  <c:v>1.9073599999999999</c:v>
                </c:pt>
                <c:pt idx="864">
                  <c:v>1.9073599999999999</c:v>
                </c:pt>
                <c:pt idx="865">
                  <c:v>1.9073599999999999</c:v>
                </c:pt>
                <c:pt idx="866">
                  <c:v>1.9073599999999999</c:v>
                </c:pt>
                <c:pt idx="867">
                  <c:v>3.8147299999999991</c:v>
                </c:pt>
                <c:pt idx="868">
                  <c:v>3.8147299999999991</c:v>
                </c:pt>
                <c:pt idx="869">
                  <c:v>3.8147299999999991</c:v>
                </c:pt>
                <c:pt idx="870">
                  <c:v>3.8147299999999991</c:v>
                </c:pt>
                <c:pt idx="871">
                  <c:v>3.8147299999999991</c:v>
                </c:pt>
                <c:pt idx="872">
                  <c:v>3.8147299999999991</c:v>
                </c:pt>
                <c:pt idx="873">
                  <c:v>3.8147299999999991</c:v>
                </c:pt>
                <c:pt idx="874">
                  <c:v>3.8147299999999991</c:v>
                </c:pt>
                <c:pt idx="875">
                  <c:v>3.8147299999999991</c:v>
                </c:pt>
                <c:pt idx="876">
                  <c:v>3.8147299999999991</c:v>
                </c:pt>
                <c:pt idx="877">
                  <c:v>3.8147299999999991</c:v>
                </c:pt>
                <c:pt idx="878">
                  <c:v>3.8147299999999991</c:v>
                </c:pt>
                <c:pt idx="879">
                  <c:v>3.8147299999999991</c:v>
                </c:pt>
                <c:pt idx="880">
                  <c:v>3.8147299999999991</c:v>
                </c:pt>
                <c:pt idx="881">
                  <c:v>3.8147299999999991</c:v>
                </c:pt>
                <c:pt idx="882">
                  <c:v>3.8147299999999991</c:v>
                </c:pt>
                <c:pt idx="883">
                  <c:v>3.8147299999999991</c:v>
                </c:pt>
                <c:pt idx="884">
                  <c:v>3.8147299999999991</c:v>
                </c:pt>
                <c:pt idx="885">
                  <c:v>3.8147299999999991</c:v>
                </c:pt>
                <c:pt idx="886">
                  <c:v>3.8147299999999991</c:v>
                </c:pt>
                <c:pt idx="887">
                  <c:v>3.8147299999999991</c:v>
                </c:pt>
                <c:pt idx="888">
                  <c:v>3.8147299999999991</c:v>
                </c:pt>
                <c:pt idx="889">
                  <c:v>3.8147299999999991</c:v>
                </c:pt>
                <c:pt idx="890">
                  <c:v>3.8147299999999991</c:v>
                </c:pt>
                <c:pt idx="891">
                  <c:v>3.8147299999999991</c:v>
                </c:pt>
                <c:pt idx="892">
                  <c:v>3.8147299999999991</c:v>
                </c:pt>
                <c:pt idx="893">
                  <c:v>3.8147299999999991</c:v>
                </c:pt>
                <c:pt idx="894">
                  <c:v>5.7220799999999956</c:v>
                </c:pt>
                <c:pt idx="895">
                  <c:v>5.7220799999999956</c:v>
                </c:pt>
                <c:pt idx="896">
                  <c:v>5.7220799999999956</c:v>
                </c:pt>
                <c:pt idx="897">
                  <c:v>5.7220799999999956</c:v>
                </c:pt>
                <c:pt idx="898">
                  <c:v>5.7220799999999956</c:v>
                </c:pt>
                <c:pt idx="899">
                  <c:v>5.7220799999999956</c:v>
                </c:pt>
                <c:pt idx="900">
                  <c:v>5.7220799999999956</c:v>
                </c:pt>
                <c:pt idx="901">
                  <c:v>5.7220799999999956</c:v>
                </c:pt>
                <c:pt idx="902">
                  <c:v>5.7220799999999956</c:v>
                </c:pt>
                <c:pt idx="903">
                  <c:v>5.7220799999999956</c:v>
                </c:pt>
                <c:pt idx="904">
                  <c:v>3.8147299999999991</c:v>
                </c:pt>
                <c:pt idx="905">
                  <c:v>3.8147299999999991</c:v>
                </c:pt>
                <c:pt idx="906">
                  <c:v>3.8147299999999991</c:v>
                </c:pt>
                <c:pt idx="907">
                  <c:v>5.7220799999999956</c:v>
                </c:pt>
                <c:pt idx="908">
                  <c:v>5.7220799999999956</c:v>
                </c:pt>
                <c:pt idx="909">
                  <c:v>5.7220799999999956</c:v>
                </c:pt>
                <c:pt idx="910">
                  <c:v>5.7220799999999956</c:v>
                </c:pt>
                <c:pt idx="911">
                  <c:v>5.7220799999999956</c:v>
                </c:pt>
                <c:pt idx="912">
                  <c:v>5.7220799999999956</c:v>
                </c:pt>
                <c:pt idx="913">
                  <c:v>5.7220799999999956</c:v>
                </c:pt>
                <c:pt idx="914">
                  <c:v>5.7220799999999956</c:v>
                </c:pt>
                <c:pt idx="915">
                  <c:v>5.7220799999999956</c:v>
                </c:pt>
                <c:pt idx="916">
                  <c:v>5.7220799999999956</c:v>
                </c:pt>
                <c:pt idx="917">
                  <c:v>5.7220799999999956</c:v>
                </c:pt>
                <c:pt idx="918">
                  <c:v>3.8147299999999991</c:v>
                </c:pt>
                <c:pt idx="919">
                  <c:v>3.8147299999999991</c:v>
                </c:pt>
                <c:pt idx="920">
                  <c:v>3.8147299999999991</c:v>
                </c:pt>
                <c:pt idx="921">
                  <c:v>3.8147299999999991</c:v>
                </c:pt>
                <c:pt idx="922">
                  <c:v>3.8147299999999991</c:v>
                </c:pt>
                <c:pt idx="923">
                  <c:v>3.8147299999999991</c:v>
                </c:pt>
                <c:pt idx="924">
                  <c:v>3.8147299999999991</c:v>
                </c:pt>
                <c:pt idx="925">
                  <c:v>3.8147299999999991</c:v>
                </c:pt>
                <c:pt idx="926">
                  <c:v>3.8147299999999991</c:v>
                </c:pt>
                <c:pt idx="927">
                  <c:v>3.8147299999999991</c:v>
                </c:pt>
                <c:pt idx="928">
                  <c:v>3.8147299999999991</c:v>
                </c:pt>
                <c:pt idx="929">
                  <c:v>3.8147299999999991</c:v>
                </c:pt>
                <c:pt idx="930">
                  <c:v>3.8147299999999991</c:v>
                </c:pt>
                <c:pt idx="931">
                  <c:v>3.8147299999999991</c:v>
                </c:pt>
                <c:pt idx="932">
                  <c:v>3.8147299999999991</c:v>
                </c:pt>
                <c:pt idx="933">
                  <c:v>3.8147299999999991</c:v>
                </c:pt>
                <c:pt idx="934">
                  <c:v>3.8147299999999991</c:v>
                </c:pt>
                <c:pt idx="935">
                  <c:v>3.8147299999999991</c:v>
                </c:pt>
                <c:pt idx="936">
                  <c:v>1.9073599999999999</c:v>
                </c:pt>
                <c:pt idx="937">
                  <c:v>1.9073599999999999</c:v>
                </c:pt>
                <c:pt idx="938">
                  <c:v>1.9073599999999999</c:v>
                </c:pt>
                <c:pt idx="939">
                  <c:v>1.9073599999999999</c:v>
                </c:pt>
                <c:pt idx="940">
                  <c:v>1.9073599999999999</c:v>
                </c:pt>
                <c:pt idx="941">
                  <c:v>3.8147299999999991</c:v>
                </c:pt>
                <c:pt idx="942">
                  <c:v>3.8147299999999991</c:v>
                </c:pt>
                <c:pt idx="943">
                  <c:v>3.8147299999999991</c:v>
                </c:pt>
                <c:pt idx="944">
                  <c:v>3.8147299999999991</c:v>
                </c:pt>
                <c:pt idx="945">
                  <c:v>3.8147299999999991</c:v>
                </c:pt>
                <c:pt idx="946">
                  <c:v>3.8147299999999991</c:v>
                </c:pt>
                <c:pt idx="947">
                  <c:v>3.8147299999999991</c:v>
                </c:pt>
                <c:pt idx="948">
                  <c:v>3.8147299999999991</c:v>
                </c:pt>
                <c:pt idx="949">
                  <c:v>3.8147299999999991</c:v>
                </c:pt>
                <c:pt idx="950">
                  <c:v>3.8147299999999991</c:v>
                </c:pt>
                <c:pt idx="951">
                  <c:v>3.8147299999999991</c:v>
                </c:pt>
                <c:pt idx="952">
                  <c:v>3.8147299999999991</c:v>
                </c:pt>
                <c:pt idx="953">
                  <c:v>3.8147299999999991</c:v>
                </c:pt>
                <c:pt idx="954">
                  <c:v>3.8147299999999991</c:v>
                </c:pt>
                <c:pt idx="955">
                  <c:v>3.8147299999999991</c:v>
                </c:pt>
                <c:pt idx="956">
                  <c:v>3.8147299999999991</c:v>
                </c:pt>
                <c:pt idx="957">
                  <c:v>3.8147299999999991</c:v>
                </c:pt>
                <c:pt idx="958">
                  <c:v>3.8147299999999991</c:v>
                </c:pt>
                <c:pt idx="959">
                  <c:v>3.8147299999999991</c:v>
                </c:pt>
                <c:pt idx="960">
                  <c:v>3.8147299999999991</c:v>
                </c:pt>
                <c:pt idx="961">
                  <c:v>3.8147299999999991</c:v>
                </c:pt>
                <c:pt idx="962">
                  <c:v>3.8147299999999991</c:v>
                </c:pt>
                <c:pt idx="963">
                  <c:v>3.8147299999999991</c:v>
                </c:pt>
                <c:pt idx="964">
                  <c:v>3.8147299999999991</c:v>
                </c:pt>
                <c:pt idx="965">
                  <c:v>3.8147299999999991</c:v>
                </c:pt>
                <c:pt idx="966">
                  <c:v>5.7220799999999956</c:v>
                </c:pt>
                <c:pt idx="967">
                  <c:v>5.7220799999999956</c:v>
                </c:pt>
                <c:pt idx="968">
                  <c:v>5.7220799999999956</c:v>
                </c:pt>
                <c:pt idx="969">
                  <c:v>7.6294499999999976</c:v>
                </c:pt>
                <c:pt idx="970">
                  <c:v>7.6294499999999976</c:v>
                </c:pt>
                <c:pt idx="971">
                  <c:v>9.5368000000000013</c:v>
                </c:pt>
                <c:pt idx="972">
                  <c:v>9.5368000000000013</c:v>
                </c:pt>
                <c:pt idx="973">
                  <c:v>11.4442</c:v>
                </c:pt>
                <c:pt idx="974">
                  <c:v>11.4442</c:v>
                </c:pt>
                <c:pt idx="975">
                  <c:v>11.4442</c:v>
                </c:pt>
                <c:pt idx="976">
                  <c:v>13.3515</c:v>
                </c:pt>
                <c:pt idx="977">
                  <c:v>15.258900000000001</c:v>
                </c:pt>
                <c:pt idx="978">
                  <c:v>17.1663</c:v>
                </c:pt>
                <c:pt idx="979">
                  <c:v>19.073599999999999</c:v>
                </c:pt>
                <c:pt idx="980">
                  <c:v>20.981000000000002</c:v>
                </c:pt>
                <c:pt idx="981">
                  <c:v>24.7956</c:v>
                </c:pt>
                <c:pt idx="982">
                  <c:v>24.7956</c:v>
                </c:pt>
                <c:pt idx="983">
                  <c:v>24.7956</c:v>
                </c:pt>
                <c:pt idx="984">
                  <c:v>26.702999999999999</c:v>
                </c:pt>
                <c:pt idx="985">
                  <c:v>28.610299999999999</c:v>
                </c:pt>
                <c:pt idx="986">
                  <c:v>32.425200000000011</c:v>
                </c:pt>
                <c:pt idx="987">
                  <c:v>32.425200000000011</c:v>
                </c:pt>
                <c:pt idx="988">
                  <c:v>34.332500000000003</c:v>
                </c:pt>
                <c:pt idx="989">
                  <c:v>36.239899999999999</c:v>
                </c:pt>
                <c:pt idx="990">
                  <c:v>36.239899999999999</c:v>
                </c:pt>
                <c:pt idx="991">
                  <c:v>38.147200000000012</c:v>
                </c:pt>
                <c:pt idx="992">
                  <c:v>38.147200000000012</c:v>
                </c:pt>
                <c:pt idx="993">
                  <c:v>38.147200000000012</c:v>
                </c:pt>
                <c:pt idx="994">
                  <c:v>38.147200000000012</c:v>
                </c:pt>
                <c:pt idx="995">
                  <c:v>38.147200000000012</c:v>
                </c:pt>
                <c:pt idx="996">
                  <c:v>38.147200000000012</c:v>
                </c:pt>
                <c:pt idx="997">
                  <c:v>38.147200000000012</c:v>
                </c:pt>
                <c:pt idx="998">
                  <c:v>38.147200000000012</c:v>
                </c:pt>
                <c:pt idx="999">
                  <c:v>38.147200000000012</c:v>
                </c:pt>
                <c:pt idx="1000">
                  <c:v>38.147200000000012</c:v>
                </c:pt>
                <c:pt idx="1001">
                  <c:v>38.147200000000012</c:v>
                </c:pt>
                <c:pt idx="1002">
                  <c:v>38.147200000000012</c:v>
                </c:pt>
                <c:pt idx="1003">
                  <c:v>38.147200000000012</c:v>
                </c:pt>
                <c:pt idx="1004">
                  <c:v>38.147200000000012</c:v>
                </c:pt>
                <c:pt idx="1005">
                  <c:v>38.147200000000012</c:v>
                </c:pt>
                <c:pt idx="1006">
                  <c:v>38.147200000000012</c:v>
                </c:pt>
                <c:pt idx="1007">
                  <c:v>38.147200000000012</c:v>
                </c:pt>
                <c:pt idx="1008">
                  <c:v>38.147200000000012</c:v>
                </c:pt>
                <c:pt idx="1009">
                  <c:v>38.147200000000012</c:v>
                </c:pt>
                <c:pt idx="1010">
                  <c:v>38.147200000000012</c:v>
                </c:pt>
                <c:pt idx="1011">
                  <c:v>38.147200000000012</c:v>
                </c:pt>
                <c:pt idx="1012">
                  <c:v>36.239899999999999</c:v>
                </c:pt>
                <c:pt idx="1013">
                  <c:v>36.239899999999999</c:v>
                </c:pt>
                <c:pt idx="1014">
                  <c:v>36.239899999999999</c:v>
                </c:pt>
                <c:pt idx="1015">
                  <c:v>34.332500000000003</c:v>
                </c:pt>
                <c:pt idx="1016">
                  <c:v>34.332500000000003</c:v>
                </c:pt>
                <c:pt idx="1017">
                  <c:v>34.332500000000003</c:v>
                </c:pt>
                <c:pt idx="1018">
                  <c:v>34.332500000000003</c:v>
                </c:pt>
                <c:pt idx="1019">
                  <c:v>32.425200000000011</c:v>
                </c:pt>
                <c:pt idx="1020">
                  <c:v>32.425200000000011</c:v>
                </c:pt>
                <c:pt idx="1021">
                  <c:v>32.425200000000011</c:v>
                </c:pt>
                <c:pt idx="1022">
                  <c:v>30.517800000000001</c:v>
                </c:pt>
                <c:pt idx="1023">
                  <c:v>28.610299999999999</c:v>
                </c:pt>
                <c:pt idx="1024">
                  <c:v>28.610299999999999</c:v>
                </c:pt>
                <c:pt idx="1025">
                  <c:v>26.702999999999999</c:v>
                </c:pt>
                <c:pt idx="1026">
                  <c:v>26.702999999999999</c:v>
                </c:pt>
                <c:pt idx="1027">
                  <c:v>26.702999999999999</c:v>
                </c:pt>
                <c:pt idx="1028">
                  <c:v>26.702999999999999</c:v>
                </c:pt>
                <c:pt idx="1029">
                  <c:v>24.7956</c:v>
                </c:pt>
                <c:pt idx="1030">
                  <c:v>24.7956</c:v>
                </c:pt>
                <c:pt idx="1031">
                  <c:v>24.7956</c:v>
                </c:pt>
                <c:pt idx="1032">
                  <c:v>24.7956</c:v>
                </c:pt>
                <c:pt idx="1033">
                  <c:v>24.7956</c:v>
                </c:pt>
                <c:pt idx="1034">
                  <c:v>24.7956</c:v>
                </c:pt>
                <c:pt idx="1035">
                  <c:v>24.7956</c:v>
                </c:pt>
                <c:pt idx="1036">
                  <c:v>24.7956</c:v>
                </c:pt>
                <c:pt idx="1037">
                  <c:v>24.7956</c:v>
                </c:pt>
                <c:pt idx="1038">
                  <c:v>22.88829999999998</c:v>
                </c:pt>
                <c:pt idx="1039">
                  <c:v>22.88829999999998</c:v>
                </c:pt>
                <c:pt idx="1040">
                  <c:v>22.88829999999998</c:v>
                </c:pt>
                <c:pt idx="1041">
                  <c:v>22.88829999999998</c:v>
                </c:pt>
                <c:pt idx="1042">
                  <c:v>20.981000000000002</c:v>
                </c:pt>
                <c:pt idx="1043">
                  <c:v>19.073599999999999</c:v>
                </c:pt>
                <c:pt idx="1044">
                  <c:v>19.073599999999999</c:v>
                </c:pt>
                <c:pt idx="1045">
                  <c:v>19.073599999999999</c:v>
                </c:pt>
                <c:pt idx="1046">
                  <c:v>17.1663</c:v>
                </c:pt>
                <c:pt idx="1047">
                  <c:v>17.1663</c:v>
                </c:pt>
                <c:pt idx="1048">
                  <c:v>17.1663</c:v>
                </c:pt>
                <c:pt idx="1049">
                  <c:v>17.1663</c:v>
                </c:pt>
                <c:pt idx="1050">
                  <c:v>17.1663</c:v>
                </c:pt>
                <c:pt idx="1051">
                  <c:v>17.1663</c:v>
                </c:pt>
                <c:pt idx="1052">
                  <c:v>15.258900000000001</c:v>
                </c:pt>
                <c:pt idx="1053">
                  <c:v>15.258900000000001</c:v>
                </c:pt>
                <c:pt idx="1054">
                  <c:v>15.258900000000001</c:v>
                </c:pt>
                <c:pt idx="1055">
                  <c:v>15.258900000000001</c:v>
                </c:pt>
                <c:pt idx="1056">
                  <c:v>15.258900000000001</c:v>
                </c:pt>
                <c:pt idx="1057">
                  <c:v>15.258900000000001</c:v>
                </c:pt>
                <c:pt idx="1058">
                  <c:v>13.3515</c:v>
                </c:pt>
                <c:pt idx="1059">
                  <c:v>13.3515</c:v>
                </c:pt>
                <c:pt idx="1060">
                  <c:v>13.3515</c:v>
                </c:pt>
                <c:pt idx="1061">
                  <c:v>13.3515</c:v>
                </c:pt>
                <c:pt idx="1062">
                  <c:v>13.3515</c:v>
                </c:pt>
                <c:pt idx="1063">
                  <c:v>13.3515</c:v>
                </c:pt>
                <c:pt idx="1064">
                  <c:v>13.3515</c:v>
                </c:pt>
                <c:pt idx="1065">
                  <c:v>11.4442</c:v>
                </c:pt>
                <c:pt idx="1066">
                  <c:v>11.4442</c:v>
                </c:pt>
                <c:pt idx="1067">
                  <c:v>11.4442</c:v>
                </c:pt>
                <c:pt idx="1068">
                  <c:v>11.4442</c:v>
                </c:pt>
                <c:pt idx="1069">
                  <c:v>11.4442</c:v>
                </c:pt>
                <c:pt idx="1070">
                  <c:v>11.4442</c:v>
                </c:pt>
                <c:pt idx="1071">
                  <c:v>13.3515</c:v>
                </c:pt>
                <c:pt idx="1072">
                  <c:v>11.4442</c:v>
                </c:pt>
                <c:pt idx="1073">
                  <c:v>11.4442</c:v>
                </c:pt>
                <c:pt idx="1074">
                  <c:v>11.4442</c:v>
                </c:pt>
                <c:pt idx="1075">
                  <c:v>11.4442</c:v>
                </c:pt>
                <c:pt idx="1076">
                  <c:v>11.4442</c:v>
                </c:pt>
                <c:pt idx="1077">
                  <c:v>11.4442</c:v>
                </c:pt>
                <c:pt idx="1078">
                  <c:v>11.4442</c:v>
                </c:pt>
                <c:pt idx="1079">
                  <c:v>11.4442</c:v>
                </c:pt>
                <c:pt idx="1080">
                  <c:v>11.4442</c:v>
                </c:pt>
                <c:pt idx="1081">
                  <c:v>11.4442</c:v>
                </c:pt>
                <c:pt idx="1082">
                  <c:v>11.4442</c:v>
                </c:pt>
                <c:pt idx="1083">
                  <c:v>11.4442</c:v>
                </c:pt>
                <c:pt idx="1084">
                  <c:v>11.4442</c:v>
                </c:pt>
                <c:pt idx="1085">
                  <c:v>11.4442</c:v>
                </c:pt>
                <c:pt idx="1086">
                  <c:v>11.4442</c:v>
                </c:pt>
                <c:pt idx="1087">
                  <c:v>11.4442</c:v>
                </c:pt>
                <c:pt idx="1088">
                  <c:v>11.4442</c:v>
                </c:pt>
                <c:pt idx="1089">
                  <c:v>11.4442</c:v>
                </c:pt>
                <c:pt idx="1090">
                  <c:v>11.4442</c:v>
                </c:pt>
                <c:pt idx="1091">
                  <c:v>11.4442</c:v>
                </c:pt>
                <c:pt idx="1092">
                  <c:v>9.5368000000000013</c:v>
                </c:pt>
                <c:pt idx="1093">
                  <c:v>9.5368000000000013</c:v>
                </c:pt>
                <c:pt idx="1094">
                  <c:v>9.5368000000000013</c:v>
                </c:pt>
                <c:pt idx="1095">
                  <c:v>9.5368000000000013</c:v>
                </c:pt>
                <c:pt idx="1096">
                  <c:v>9.5368000000000013</c:v>
                </c:pt>
                <c:pt idx="1097">
                  <c:v>9.5368000000000013</c:v>
                </c:pt>
                <c:pt idx="1098">
                  <c:v>9.5368000000000013</c:v>
                </c:pt>
                <c:pt idx="1099">
                  <c:v>9.5368000000000013</c:v>
                </c:pt>
                <c:pt idx="1100">
                  <c:v>9.5368000000000013</c:v>
                </c:pt>
                <c:pt idx="1101">
                  <c:v>9.5368000000000013</c:v>
                </c:pt>
                <c:pt idx="1102">
                  <c:v>9.5368000000000013</c:v>
                </c:pt>
                <c:pt idx="1103">
                  <c:v>9.5368000000000013</c:v>
                </c:pt>
                <c:pt idx="1104">
                  <c:v>9.5368000000000013</c:v>
                </c:pt>
                <c:pt idx="1105">
                  <c:v>9.5368000000000013</c:v>
                </c:pt>
                <c:pt idx="1106">
                  <c:v>9.5368000000000013</c:v>
                </c:pt>
                <c:pt idx="1107">
                  <c:v>9.5368000000000013</c:v>
                </c:pt>
                <c:pt idx="1108">
                  <c:v>9.5368000000000013</c:v>
                </c:pt>
                <c:pt idx="1109">
                  <c:v>9.5368000000000013</c:v>
                </c:pt>
                <c:pt idx="1110">
                  <c:v>9.5368000000000013</c:v>
                </c:pt>
                <c:pt idx="1111">
                  <c:v>9.5368000000000013</c:v>
                </c:pt>
                <c:pt idx="1112">
                  <c:v>9.5368000000000013</c:v>
                </c:pt>
                <c:pt idx="1113">
                  <c:v>9.5368000000000013</c:v>
                </c:pt>
                <c:pt idx="1114">
                  <c:v>9.5368000000000013</c:v>
                </c:pt>
                <c:pt idx="1115">
                  <c:v>9.5368000000000013</c:v>
                </c:pt>
                <c:pt idx="1116">
                  <c:v>9.5368000000000013</c:v>
                </c:pt>
                <c:pt idx="1117">
                  <c:v>9.5368000000000013</c:v>
                </c:pt>
                <c:pt idx="1118">
                  <c:v>9.5368000000000013</c:v>
                </c:pt>
                <c:pt idx="1119">
                  <c:v>9.5368000000000013</c:v>
                </c:pt>
                <c:pt idx="1120">
                  <c:v>9.5368000000000013</c:v>
                </c:pt>
                <c:pt idx="1121">
                  <c:v>9.5368000000000013</c:v>
                </c:pt>
                <c:pt idx="1122">
                  <c:v>9.5368000000000013</c:v>
                </c:pt>
                <c:pt idx="1123">
                  <c:v>9.5368000000000013</c:v>
                </c:pt>
                <c:pt idx="1124">
                  <c:v>9.5368000000000013</c:v>
                </c:pt>
                <c:pt idx="1125">
                  <c:v>9.5368000000000013</c:v>
                </c:pt>
                <c:pt idx="1126">
                  <c:v>9.5368000000000013</c:v>
                </c:pt>
                <c:pt idx="1127">
                  <c:v>9.5368000000000013</c:v>
                </c:pt>
                <c:pt idx="1128">
                  <c:v>9.5368000000000013</c:v>
                </c:pt>
                <c:pt idx="1129">
                  <c:v>7.6294499999999976</c:v>
                </c:pt>
                <c:pt idx="1130">
                  <c:v>7.6294499999999976</c:v>
                </c:pt>
                <c:pt idx="1131">
                  <c:v>7.6294499999999976</c:v>
                </c:pt>
                <c:pt idx="1132">
                  <c:v>7.6294499999999976</c:v>
                </c:pt>
                <c:pt idx="1133">
                  <c:v>7.6294499999999976</c:v>
                </c:pt>
                <c:pt idx="1134">
                  <c:v>7.6294499999999976</c:v>
                </c:pt>
                <c:pt idx="1135">
                  <c:v>7.6294499999999976</c:v>
                </c:pt>
                <c:pt idx="1136">
                  <c:v>7.6294499999999976</c:v>
                </c:pt>
                <c:pt idx="1137">
                  <c:v>7.6294499999999976</c:v>
                </c:pt>
                <c:pt idx="1138">
                  <c:v>7.6294499999999976</c:v>
                </c:pt>
                <c:pt idx="1139">
                  <c:v>7.6294499999999976</c:v>
                </c:pt>
                <c:pt idx="1140">
                  <c:v>7.6294499999999976</c:v>
                </c:pt>
                <c:pt idx="1141">
                  <c:v>7.6294499999999976</c:v>
                </c:pt>
                <c:pt idx="1142">
                  <c:v>7.6294499999999976</c:v>
                </c:pt>
                <c:pt idx="1143">
                  <c:v>7.6294499999999976</c:v>
                </c:pt>
                <c:pt idx="1144">
                  <c:v>7.6294499999999976</c:v>
                </c:pt>
                <c:pt idx="1145">
                  <c:v>7.6294499999999976</c:v>
                </c:pt>
                <c:pt idx="1146">
                  <c:v>7.6294499999999976</c:v>
                </c:pt>
                <c:pt idx="1147">
                  <c:v>7.6294499999999976</c:v>
                </c:pt>
                <c:pt idx="1148">
                  <c:v>7.6294499999999976</c:v>
                </c:pt>
                <c:pt idx="1149">
                  <c:v>7.6294499999999976</c:v>
                </c:pt>
                <c:pt idx="1150">
                  <c:v>7.6294499999999976</c:v>
                </c:pt>
                <c:pt idx="1151">
                  <c:v>7.6294499999999976</c:v>
                </c:pt>
                <c:pt idx="1152">
                  <c:v>7.6294499999999976</c:v>
                </c:pt>
                <c:pt idx="1153">
                  <c:v>7.6294499999999976</c:v>
                </c:pt>
                <c:pt idx="1154">
                  <c:v>5.7220799999999956</c:v>
                </c:pt>
                <c:pt idx="1155">
                  <c:v>5.7220799999999956</c:v>
                </c:pt>
                <c:pt idx="1156">
                  <c:v>5.7220799999999956</c:v>
                </c:pt>
                <c:pt idx="1157">
                  <c:v>5.7220799999999956</c:v>
                </c:pt>
                <c:pt idx="1158">
                  <c:v>5.7220799999999956</c:v>
                </c:pt>
                <c:pt idx="1159">
                  <c:v>5.7220799999999956</c:v>
                </c:pt>
                <c:pt idx="1160">
                  <c:v>5.7220799999999956</c:v>
                </c:pt>
                <c:pt idx="1161">
                  <c:v>5.7220799999999956</c:v>
                </c:pt>
                <c:pt idx="1162">
                  <c:v>5.7220799999999956</c:v>
                </c:pt>
                <c:pt idx="1163">
                  <c:v>5.7220799999999956</c:v>
                </c:pt>
                <c:pt idx="1164">
                  <c:v>5.7220799999999956</c:v>
                </c:pt>
                <c:pt idx="1165">
                  <c:v>5.7220799999999956</c:v>
                </c:pt>
                <c:pt idx="1166">
                  <c:v>5.7220799999999956</c:v>
                </c:pt>
                <c:pt idx="1167">
                  <c:v>5.7220799999999956</c:v>
                </c:pt>
                <c:pt idx="1168">
                  <c:v>5.7220799999999956</c:v>
                </c:pt>
                <c:pt idx="1169">
                  <c:v>5.7220799999999956</c:v>
                </c:pt>
                <c:pt idx="1170">
                  <c:v>5.7220799999999956</c:v>
                </c:pt>
                <c:pt idx="1171">
                  <c:v>5.7220799999999956</c:v>
                </c:pt>
                <c:pt idx="1172">
                  <c:v>5.7220799999999956</c:v>
                </c:pt>
                <c:pt idx="1173">
                  <c:v>5.7220799999999956</c:v>
                </c:pt>
                <c:pt idx="1174">
                  <c:v>5.7220799999999956</c:v>
                </c:pt>
                <c:pt idx="1175">
                  <c:v>5.7220799999999956</c:v>
                </c:pt>
                <c:pt idx="1176">
                  <c:v>5.7220799999999956</c:v>
                </c:pt>
                <c:pt idx="1177">
                  <c:v>5.7220799999999956</c:v>
                </c:pt>
                <c:pt idx="1178">
                  <c:v>5.7220799999999956</c:v>
                </c:pt>
                <c:pt idx="1179">
                  <c:v>3.8147299999999991</c:v>
                </c:pt>
                <c:pt idx="1180">
                  <c:v>3.8147299999999991</c:v>
                </c:pt>
                <c:pt idx="1181">
                  <c:v>3.8147299999999991</c:v>
                </c:pt>
                <c:pt idx="1182">
                  <c:v>3.8147299999999991</c:v>
                </c:pt>
                <c:pt idx="1183">
                  <c:v>3.8147299999999991</c:v>
                </c:pt>
                <c:pt idx="1184">
                  <c:v>3.8147299999999991</c:v>
                </c:pt>
                <c:pt idx="1185">
                  <c:v>3.8147299999999991</c:v>
                </c:pt>
                <c:pt idx="1186">
                  <c:v>3.8147299999999991</c:v>
                </c:pt>
                <c:pt idx="1187">
                  <c:v>3.8147299999999991</c:v>
                </c:pt>
                <c:pt idx="1188">
                  <c:v>3.8147299999999991</c:v>
                </c:pt>
                <c:pt idx="1189">
                  <c:v>3.8147299999999991</c:v>
                </c:pt>
                <c:pt idx="1190">
                  <c:v>3.8147299999999991</c:v>
                </c:pt>
                <c:pt idx="1191">
                  <c:v>3.8147299999999991</c:v>
                </c:pt>
                <c:pt idx="1192">
                  <c:v>3.8147299999999991</c:v>
                </c:pt>
                <c:pt idx="1193">
                  <c:v>3.8147299999999991</c:v>
                </c:pt>
                <c:pt idx="1194">
                  <c:v>3.8147299999999991</c:v>
                </c:pt>
                <c:pt idx="1195">
                  <c:v>3.8147299999999991</c:v>
                </c:pt>
                <c:pt idx="1196">
                  <c:v>3.8147299999999991</c:v>
                </c:pt>
                <c:pt idx="1197">
                  <c:v>3.8147299999999991</c:v>
                </c:pt>
                <c:pt idx="1198">
                  <c:v>3.8147299999999991</c:v>
                </c:pt>
                <c:pt idx="1199">
                  <c:v>3.8147299999999991</c:v>
                </c:pt>
                <c:pt idx="1200">
                  <c:v>3.8147299999999991</c:v>
                </c:pt>
                <c:pt idx="1201">
                  <c:v>3.8147299999999991</c:v>
                </c:pt>
                <c:pt idx="1202">
                  <c:v>3.8147299999999991</c:v>
                </c:pt>
                <c:pt idx="1203">
                  <c:v>3.8147299999999991</c:v>
                </c:pt>
                <c:pt idx="1204">
                  <c:v>3.8147299999999991</c:v>
                </c:pt>
                <c:pt idx="1205">
                  <c:v>3.8147299999999991</c:v>
                </c:pt>
                <c:pt idx="1206">
                  <c:v>3.8147299999999991</c:v>
                </c:pt>
                <c:pt idx="1207">
                  <c:v>3.8147299999999991</c:v>
                </c:pt>
                <c:pt idx="1208">
                  <c:v>3.8147299999999991</c:v>
                </c:pt>
                <c:pt idx="1209">
                  <c:v>3.8147299999999991</c:v>
                </c:pt>
                <c:pt idx="1210">
                  <c:v>3.8147299999999991</c:v>
                </c:pt>
                <c:pt idx="1211">
                  <c:v>3.8147299999999991</c:v>
                </c:pt>
                <c:pt idx="1212">
                  <c:v>3.8147299999999991</c:v>
                </c:pt>
                <c:pt idx="1213">
                  <c:v>3.8147299999999991</c:v>
                </c:pt>
                <c:pt idx="1214">
                  <c:v>3.8147299999999991</c:v>
                </c:pt>
                <c:pt idx="1215">
                  <c:v>3.8147299999999991</c:v>
                </c:pt>
                <c:pt idx="1216">
                  <c:v>3.8147299999999991</c:v>
                </c:pt>
                <c:pt idx="1217">
                  <c:v>3.8147299999999991</c:v>
                </c:pt>
                <c:pt idx="1218">
                  <c:v>3.8147299999999991</c:v>
                </c:pt>
                <c:pt idx="1219">
                  <c:v>3.8147299999999991</c:v>
                </c:pt>
                <c:pt idx="1220">
                  <c:v>3.8147299999999991</c:v>
                </c:pt>
                <c:pt idx="1221">
                  <c:v>3.8147299999999991</c:v>
                </c:pt>
                <c:pt idx="1222">
                  <c:v>3.8147299999999991</c:v>
                </c:pt>
                <c:pt idx="1223">
                  <c:v>3.8147299999999991</c:v>
                </c:pt>
                <c:pt idx="1224">
                  <c:v>1.9073599999999999</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numCache>
            </c:numRef>
          </c:yVal>
          <c:smooth val="1"/>
          <c:extLst>
            <c:ext xmlns:c16="http://schemas.microsoft.com/office/drawing/2014/chart" uri="{C3380CC4-5D6E-409C-BE32-E72D297353CC}">
              <c16:uniqueId val="{00000000-8740-47E3-BFC7-CECA4E236FC7}"/>
            </c:ext>
          </c:extLst>
        </c:ser>
        <c:ser>
          <c:idx val="1"/>
          <c:order val="1"/>
          <c:tx>
            <c:v>V=0,4мкл</c:v>
          </c:tx>
          <c:spPr>
            <a:ln w="9525" cap="rnd">
              <a:solidFill>
                <a:schemeClr val="accent2"/>
              </a:solidFill>
              <a:round/>
            </a:ln>
            <a:effectLst>
              <a:outerShdw blurRad="50800" dist="38100" dir="5400000" rotWithShape="0">
                <a:srgbClr val="000000">
                  <a:alpha val="35000"/>
                </a:srgbClr>
              </a:outerShdw>
            </a:effectLst>
          </c:spPr>
          <c:marker>
            <c:symbol val="none"/>
          </c:marker>
          <c:xVal>
            <c:numRef>
              <c:f>'РУС Дипл!исп!4,12,100mW'!$E$3:$E$1106</c:f>
              <c:numCache>
                <c:formatCode>General</c:formatCode>
                <c:ptCount val="1104"/>
                <c:pt idx="0">
                  <c:v>99.760000000001583</c:v>
                </c:pt>
                <c:pt idx="1">
                  <c:v>99.840000000001581</c:v>
                </c:pt>
                <c:pt idx="2">
                  <c:v>99.920000000001579</c:v>
                </c:pt>
                <c:pt idx="3">
                  <c:v>100.000000000002</c:v>
                </c:pt>
                <c:pt idx="4">
                  <c:v>100.080000000002</c:v>
                </c:pt>
                <c:pt idx="5">
                  <c:v>100.160000000002</c:v>
                </c:pt>
                <c:pt idx="6">
                  <c:v>100.240000000002</c:v>
                </c:pt>
                <c:pt idx="7">
                  <c:v>100.320000000002</c:v>
                </c:pt>
                <c:pt idx="8">
                  <c:v>100.400000000002</c:v>
                </c:pt>
                <c:pt idx="9">
                  <c:v>100.48000000000199</c:v>
                </c:pt>
                <c:pt idx="10">
                  <c:v>100.56000000000201</c:v>
                </c:pt>
                <c:pt idx="11">
                  <c:v>100.640000000002</c:v>
                </c:pt>
                <c:pt idx="12">
                  <c:v>100.720000000002</c:v>
                </c:pt>
                <c:pt idx="13">
                  <c:v>100.800000000002</c:v>
                </c:pt>
                <c:pt idx="14">
                  <c:v>100.880000000002</c:v>
                </c:pt>
                <c:pt idx="15">
                  <c:v>100.960000000002</c:v>
                </c:pt>
                <c:pt idx="16">
                  <c:v>101.040000000002</c:v>
                </c:pt>
                <c:pt idx="17">
                  <c:v>101.12000000000199</c:v>
                </c:pt>
                <c:pt idx="18">
                  <c:v>101.20000000000201</c:v>
                </c:pt>
                <c:pt idx="19">
                  <c:v>101.280000000002</c:v>
                </c:pt>
                <c:pt idx="20">
                  <c:v>101.360000000002</c:v>
                </c:pt>
                <c:pt idx="21">
                  <c:v>101.440000000002</c:v>
                </c:pt>
                <c:pt idx="22">
                  <c:v>101.520000000002</c:v>
                </c:pt>
                <c:pt idx="23">
                  <c:v>101.600000000002</c:v>
                </c:pt>
                <c:pt idx="24">
                  <c:v>101.680000000002</c:v>
                </c:pt>
                <c:pt idx="25">
                  <c:v>101.76000000000199</c:v>
                </c:pt>
                <c:pt idx="26">
                  <c:v>101.84000000000199</c:v>
                </c:pt>
                <c:pt idx="27">
                  <c:v>101.92000000000201</c:v>
                </c:pt>
                <c:pt idx="28">
                  <c:v>102.000000000002</c:v>
                </c:pt>
                <c:pt idx="29">
                  <c:v>102.080000000002</c:v>
                </c:pt>
                <c:pt idx="30">
                  <c:v>102.160000000002</c:v>
                </c:pt>
                <c:pt idx="31">
                  <c:v>102.240000000002</c:v>
                </c:pt>
                <c:pt idx="32">
                  <c:v>102.320000000002</c:v>
                </c:pt>
                <c:pt idx="33">
                  <c:v>102.400000000002</c:v>
                </c:pt>
                <c:pt idx="34">
                  <c:v>102.48000000000199</c:v>
                </c:pt>
                <c:pt idx="35">
                  <c:v>102.56000000000201</c:v>
                </c:pt>
                <c:pt idx="36">
                  <c:v>102.640000000002</c:v>
                </c:pt>
                <c:pt idx="37">
                  <c:v>102.720000000002</c:v>
                </c:pt>
                <c:pt idx="38">
                  <c:v>102.800000000002</c:v>
                </c:pt>
                <c:pt idx="39">
                  <c:v>102.880000000002</c:v>
                </c:pt>
                <c:pt idx="40">
                  <c:v>102.960000000002</c:v>
                </c:pt>
                <c:pt idx="41">
                  <c:v>103.040000000002</c:v>
                </c:pt>
                <c:pt idx="42">
                  <c:v>103.12000000000199</c:v>
                </c:pt>
                <c:pt idx="43">
                  <c:v>103.20000000000201</c:v>
                </c:pt>
                <c:pt idx="44">
                  <c:v>103.280000000002</c:v>
                </c:pt>
                <c:pt idx="45">
                  <c:v>103.360000000002</c:v>
                </c:pt>
                <c:pt idx="46">
                  <c:v>103.440000000002</c:v>
                </c:pt>
                <c:pt idx="47">
                  <c:v>103.520000000002</c:v>
                </c:pt>
                <c:pt idx="48">
                  <c:v>103.600000000002</c:v>
                </c:pt>
                <c:pt idx="49">
                  <c:v>103.680000000002</c:v>
                </c:pt>
                <c:pt idx="50">
                  <c:v>103.76000000000199</c:v>
                </c:pt>
                <c:pt idx="51">
                  <c:v>103.84000000000199</c:v>
                </c:pt>
                <c:pt idx="52">
                  <c:v>103.92000000000201</c:v>
                </c:pt>
                <c:pt idx="53">
                  <c:v>104.000000000002</c:v>
                </c:pt>
                <c:pt idx="54">
                  <c:v>104.080000000002</c:v>
                </c:pt>
                <c:pt idx="55">
                  <c:v>104.160000000002</c:v>
                </c:pt>
                <c:pt idx="56">
                  <c:v>104.240000000002</c:v>
                </c:pt>
                <c:pt idx="57">
                  <c:v>104.320000000002</c:v>
                </c:pt>
                <c:pt idx="58">
                  <c:v>104.400000000002</c:v>
                </c:pt>
                <c:pt idx="59">
                  <c:v>104.48000000000199</c:v>
                </c:pt>
                <c:pt idx="60">
                  <c:v>104.56000000000201</c:v>
                </c:pt>
                <c:pt idx="61">
                  <c:v>104.640000000002</c:v>
                </c:pt>
                <c:pt idx="62">
                  <c:v>104.720000000002</c:v>
                </c:pt>
                <c:pt idx="63">
                  <c:v>104.800000000002</c:v>
                </c:pt>
                <c:pt idx="64">
                  <c:v>104.880000000002</c:v>
                </c:pt>
                <c:pt idx="65">
                  <c:v>104.960000000002</c:v>
                </c:pt>
                <c:pt idx="66">
                  <c:v>105.040000000002</c:v>
                </c:pt>
                <c:pt idx="67">
                  <c:v>105.12000000000199</c:v>
                </c:pt>
                <c:pt idx="68">
                  <c:v>105.20000000000201</c:v>
                </c:pt>
                <c:pt idx="69">
                  <c:v>105.280000000002</c:v>
                </c:pt>
                <c:pt idx="70">
                  <c:v>105.360000000002</c:v>
                </c:pt>
                <c:pt idx="71">
                  <c:v>105.440000000002</c:v>
                </c:pt>
                <c:pt idx="72">
                  <c:v>105.520000000002</c:v>
                </c:pt>
                <c:pt idx="73">
                  <c:v>105.600000000002</c:v>
                </c:pt>
                <c:pt idx="74">
                  <c:v>105.680000000002</c:v>
                </c:pt>
                <c:pt idx="75">
                  <c:v>105.76000000000199</c:v>
                </c:pt>
                <c:pt idx="76">
                  <c:v>105.84000000000199</c:v>
                </c:pt>
                <c:pt idx="77">
                  <c:v>105.92000000000201</c:v>
                </c:pt>
                <c:pt idx="78">
                  <c:v>106.000000000002</c:v>
                </c:pt>
                <c:pt idx="79">
                  <c:v>106.080000000002</c:v>
                </c:pt>
                <c:pt idx="80">
                  <c:v>106.160000000002</c:v>
                </c:pt>
                <c:pt idx="81">
                  <c:v>106.240000000002</c:v>
                </c:pt>
                <c:pt idx="82">
                  <c:v>106.320000000002</c:v>
                </c:pt>
                <c:pt idx="83">
                  <c:v>106.400000000002</c:v>
                </c:pt>
                <c:pt idx="84">
                  <c:v>106.48000000000199</c:v>
                </c:pt>
                <c:pt idx="85">
                  <c:v>106.56000000000201</c:v>
                </c:pt>
                <c:pt idx="86">
                  <c:v>106.640000000002</c:v>
                </c:pt>
                <c:pt idx="87">
                  <c:v>106.720000000002</c:v>
                </c:pt>
                <c:pt idx="88">
                  <c:v>106.800000000002</c:v>
                </c:pt>
                <c:pt idx="89">
                  <c:v>106.880000000002</c:v>
                </c:pt>
                <c:pt idx="90">
                  <c:v>106.960000000002</c:v>
                </c:pt>
                <c:pt idx="91">
                  <c:v>107.040000000002</c:v>
                </c:pt>
                <c:pt idx="92">
                  <c:v>107.12000000000199</c:v>
                </c:pt>
                <c:pt idx="93">
                  <c:v>107.20000000000201</c:v>
                </c:pt>
                <c:pt idx="94">
                  <c:v>107.280000000002</c:v>
                </c:pt>
                <c:pt idx="95">
                  <c:v>107.360000000002</c:v>
                </c:pt>
                <c:pt idx="96">
                  <c:v>107.440000000002</c:v>
                </c:pt>
                <c:pt idx="97">
                  <c:v>107.520000000002</c:v>
                </c:pt>
                <c:pt idx="98">
                  <c:v>107.600000000002</c:v>
                </c:pt>
                <c:pt idx="99">
                  <c:v>107.680000000002</c:v>
                </c:pt>
                <c:pt idx="100">
                  <c:v>107.76000000000199</c:v>
                </c:pt>
                <c:pt idx="101">
                  <c:v>107.84000000000199</c:v>
                </c:pt>
                <c:pt idx="102">
                  <c:v>107.92000000000201</c:v>
                </c:pt>
                <c:pt idx="103">
                  <c:v>108.000000000002</c:v>
                </c:pt>
                <c:pt idx="104">
                  <c:v>108.080000000002</c:v>
                </c:pt>
                <c:pt idx="105">
                  <c:v>108.160000000002</c:v>
                </c:pt>
                <c:pt idx="106">
                  <c:v>108.240000000002</c:v>
                </c:pt>
                <c:pt idx="107">
                  <c:v>108.320000000002</c:v>
                </c:pt>
                <c:pt idx="108">
                  <c:v>108.400000000002</c:v>
                </c:pt>
                <c:pt idx="109">
                  <c:v>108.48000000000199</c:v>
                </c:pt>
                <c:pt idx="110">
                  <c:v>108.56000000000201</c:v>
                </c:pt>
                <c:pt idx="111">
                  <c:v>108.640000000002</c:v>
                </c:pt>
                <c:pt idx="112">
                  <c:v>108.720000000002</c:v>
                </c:pt>
                <c:pt idx="113">
                  <c:v>108.800000000002</c:v>
                </c:pt>
                <c:pt idx="114">
                  <c:v>108.880000000002</c:v>
                </c:pt>
                <c:pt idx="115">
                  <c:v>108.960000000002</c:v>
                </c:pt>
                <c:pt idx="116">
                  <c:v>109.040000000002</c:v>
                </c:pt>
                <c:pt idx="117">
                  <c:v>109.12000000000199</c:v>
                </c:pt>
                <c:pt idx="118">
                  <c:v>109.20000000000201</c:v>
                </c:pt>
                <c:pt idx="119">
                  <c:v>109.280000000002</c:v>
                </c:pt>
                <c:pt idx="120">
                  <c:v>109.360000000002</c:v>
                </c:pt>
                <c:pt idx="121">
                  <c:v>109.440000000002</c:v>
                </c:pt>
                <c:pt idx="122">
                  <c:v>109.520000000002</c:v>
                </c:pt>
                <c:pt idx="123">
                  <c:v>109.600000000002</c:v>
                </c:pt>
                <c:pt idx="124">
                  <c:v>109.680000000002</c:v>
                </c:pt>
                <c:pt idx="125">
                  <c:v>109.76000000000199</c:v>
                </c:pt>
                <c:pt idx="126">
                  <c:v>109.84000000000199</c:v>
                </c:pt>
                <c:pt idx="127">
                  <c:v>109.92000000000201</c:v>
                </c:pt>
                <c:pt idx="128">
                  <c:v>110.000000000002</c:v>
                </c:pt>
                <c:pt idx="129">
                  <c:v>110.080000000002</c:v>
                </c:pt>
                <c:pt idx="130">
                  <c:v>110.160000000002</c:v>
                </c:pt>
                <c:pt idx="131">
                  <c:v>110.240000000002</c:v>
                </c:pt>
                <c:pt idx="132">
                  <c:v>110.320000000002</c:v>
                </c:pt>
                <c:pt idx="133">
                  <c:v>110.400000000002</c:v>
                </c:pt>
                <c:pt idx="134">
                  <c:v>110.48000000000199</c:v>
                </c:pt>
                <c:pt idx="135">
                  <c:v>110.56000000000201</c:v>
                </c:pt>
                <c:pt idx="136">
                  <c:v>110.640000000002</c:v>
                </c:pt>
                <c:pt idx="137">
                  <c:v>110.720000000002</c:v>
                </c:pt>
                <c:pt idx="138">
                  <c:v>110.800000000002</c:v>
                </c:pt>
                <c:pt idx="139">
                  <c:v>110.880000000002</c:v>
                </c:pt>
                <c:pt idx="140">
                  <c:v>110.960000000002</c:v>
                </c:pt>
                <c:pt idx="141">
                  <c:v>111.040000000002</c:v>
                </c:pt>
                <c:pt idx="142">
                  <c:v>111.12000000000199</c:v>
                </c:pt>
                <c:pt idx="143">
                  <c:v>111.20000000000201</c:v>
                </c:pt>
                <c:pt idx="144">
                  <c:v>111.280000000002</c:v>
                </c:pt>
                <c:pt idx="145">
                  <c:v>111.360000000002</c:v>
                </c:pt>
                <c:pt idx="146">
                  <c:v>111.440000000002</c:v>
                </c:pt>
                <c:pt idx="147">
                  <c:v>111.520000000002</c:v>
                </c:pt>
                <c:pt idx="148">
                  <c:v>111.600000000002</c:v>
                </c:pt>
                <c:pt idx="149">
                  <c:v>111.680000000002</c:v>
                </c:pt>
                <c:pt idx="150">
                  <c:v>111.76000000000199</c:v>
                </c:pt>
                <c:pt idx="151">
                  <c:v>111.84000000000199</c:v>
                </c:pt>
                <c:pt idx="152">
                  <c:v>111.92000000000201</c:v>
                </c:pt>
                <c:pt idx="153">
                  <c:v>112.000000000002</c:v>
                </c:pt>
                <c:pt idx="154">
                  <c:v>112.080000000002</c:v>
                </c:pt>
                <c:pt idx="155">
                  <c:v>112.160000000002</c:v>
                </c:pt>
                <c:pt idx="156">
                  <c:v>112.240000000002</c:v>
                </c:pt>
                <c:pt idx="157">
                  <c:v>112.320000000002</c:v>
                </c:pt>
                <c:pt idx="158">
                  <c:v>112.400000000002</c:v>
                </c:pt>
                <c:pt idx="159">
                  <c:v>112.48000000000199</c:v>
                </c:pt>
                <c:pt idx="160">
                  <c:v>112.56000000000201</c:v>
                </c:pt>
                <c:pt idx="161">
                  <c:v>112.640000000002</c:v>
                </c:pt>
                <c:pt idx="162">
                  <c:v>112.720000000002</c:v>
                </c:pt>
                <c:pt idx="163">
                  <c:v>112.800000000002</c:v>
                </c:pt>
                <c:pt idx="164">
                  <c:v>112.880000000002</c:v>
                </c:pt>
                <c:pt idx="165">
                  <c:v>112.960000000002</c:v>
                </c:pt>
                <c:pt idx="166">
                  <c:v>113.040000000002</c:v>
                </c:pt>
                <c:pt idx="167">
                  <c:v>113.12000000000199</c:v>
                </c:pt>
                <c:pt idx="168">
                  <c:v>113.20000000000201</c:v>
                </c:pt>
                <c:pt idx="169">
                  <c:v>113.280000000002</c:v>
                </c:pt>
                <c:pt idx="170">
                  <c:v>113.360000000002</c:v>
                </c:pt>
                <c:pt idx="171">
                  <c:v>113.440000000002</c:v>
                </c:pt>
                <c:pt idx="172">
                  <c:v>113.520000000002</c:v>
                </c:pt>
                <c:pt idx="173">
                  <c:v>113.600000000002</c:v>
                </c:pt>
                <c:pt idx="174">
                  <c:v>113.680000000002</c:v>
                </c:pt>
                <c:pt idx="175">
                  <c:v>113.76000000000199</c:v>
                </c:pt>
                <c:pt idx="176">
                  <c:v>113.84000000000199</c:v>
                </c:pt>
                <c:pt idx="177">
                  <c:v>113.92000000000201</c:v>
                </c:pt>
                <c:pt idx="178">
                  <c:v>114.000000000002</c:v>
                </c:pt>
                <c:pt idx="179">
                  <c:v>114.080000000002</c:v>
                </c:pt>
                <c:pt idx="180">
                  <c:v>114.160000000002</c:v>
                </c:pt>
                <c:pt idx="181">
                  <c:v>114.240000000002</c:v>
                </c:pt>
                <c:pt idx="182">
                  <c:v>114.320000000002</c:v>
                </c:pt>
                <c:pt idx="183">
                  <c:v>114.400000000002</c:v>
                </c:pt>
                <c:pt idx="184">
                  <c:v>114.48000000000199</c:v>
                </c:pt>
                <c:pt idx="185">
                  <c:v>114.56000000000201</c:v>
                </c:pt>
                <c:pt idx="186">
                  <c:v>114.640000000002</c:v>
                </c:pt>
                <c:pt idx="187">
                  <c:v>114.720000000002</c:v>
                </c:pt>
                <c:pt idx="188">
                  <c:v>114.800000000002</c:v>
                </c:pt>
                <c:pt idx="189">
                  <c:v>114.880000000002</c:v>
                </c:pt>
                <c:pt idx="190">
                  <c:v>114.960000000002</c:v>
                </c:pt>
                <c:pt idx="191">
                  <c:v>115.040000000002</c:v>
                </c:pt>
                <c:pt idx="192">
                  <c:v>115.12000000000199</c:v>
                </c:pt>
                <c:pt idx="193">
                  <c:v>115.20000000000201</c:v>
                </c:pt>
                <c:pt idx="194">
                  <c:v>115.280000000002</c:v>
                </c:pt>
                <c:pt idx="195">
                  <c:v>115.360000000002</c:v>
                </c:pt>
                <c:pt idx="196">
                  <c:v>115.440000000002</c:v>
                </c:pt>
                <c:pt idx="197">
                  <c:v>115.520000000002</c:v>
                </c:pt>
                <c:pt idx="198">
                  <c:v>115.600000000002</c:v>
                </c:pt>
                <c:pt idx="199">
                  <c:v>115.680000000002</c:v>
                </c:pt>
                <c:pt idx="200">
                  <c:v>115.76000000000199</c:v>
                </c:pt>
                <c:pt idx="201">
                  <c:v>115.84000000000199</c:v>
                </c:pt>
                <c:pt idx="202">
                  <c:v>115.92000000000201</c:v>
                </c:pt>
                <c:pt idx="203">
                  <c:v>116.000000000002</c:v>
                </c:pt>
                <c:pt idx="204">
                  <c:v>116.080000000002</c:v>
                </c:pt>
                <c:pt idx="205">
                  <c:v>116.160000000002</c:v>
                </c:pt>
                <c:pt idx="206">
                  <c:v>116.240000000002</c:v>
                </c:pt>
                <c:pt idx="207">
                  <c:v>116.320000000002</c:v>
                </c:pt>
                <c:pt idx="208">
                  <c:v>116.400000000002</c:v>
                </c:pt>
                <c:pt idx="209">
                  <c:v>116.48000000000199</c:v>
                </c:pt>
                <c:pt idx="210">
                  <c:v>116.56000000000201</c:v>
                </c:pt>
                <c:pt idx="211">
                  <c:v>116.640000000002</c:v>
                </c:pt>
                <c:pt idx="212">
                  <c:v>116.720000000002</c:v>
                </c:pt>
                <c:pt idx="213">
                  <c:v>116.800000000002</c:v>
                </c:pt>
                <c:pt idx="214">
                  <c:v>116.880000000002</c:v>
                </c:pt>
                <c:pt idx="215">
                  <c:v>116.960000000002</c:v>
                </c:pt>
                <c:pt idx="216">
                  <c:v>117.040000000002</c:v>
                </c:pt>
                <c:pt idx="217">
                  <c:v>117.12000000000199</c:v>
                </c:pt>
                <c:pt idx="218">
                  <c:v>117.20000000000201</c:v>
                </c:pt>
                <c:pt idx="219">
                  <c:v>117.280000000002</c:v>
                </c:pt>
                <c:pt idx="220">
                  <c:v>117.360000000002</c:v>
                </c:pt>
                <c:pt idx="221">
                  <c:v>117.440000000002</c:v>
                </c:pt>
                <c:pt idx="222">
                  <c:v>117.520000000002</c:v>
                </c:pt>
                <c:pt idx="223">
                  <c:v>117.600000000002</c:v>
                </c:pt>
                <c:pt idx="224">
                  <c:v>117.680000000002</c:v>
                </c:pt>
                <c:pt idx="225">
                  <c:v>117.76000000000199</c:v>
                </c:pt>
                <c:pt idx="226">
                  <c:v>117.84000000000199</c:v>
                </c:pt>
                <c:pt idx="227">
                  <c:v>117.92000000000201</c:v>
                </c:pt>
                <c:pt idx="228">
                  <c:v>118.000000000002</c:v>
                </c:pt>
                <c:pt idx="229">
                  <c:v>118.080000000002</c:v>
                </c:pt>
                <c:pt idx="230">
                  <c:v>118.160000000002</c:v>
                </c:pt>
                <c:pt idx="231">
                  <c:v>118.240000000002</c:v>
                </c:pt>
                <c:pt idx="232">
                  <c:v>118.320000000002</c:v>
                </c:pt>
                <c:pt idx="233">
                  <c:v>118.400000000002</c:v>
                </c:pt>
                <c:pt idx="234">
                  <c:v>118.48000000000199</c:v>
                </c:pt>
                <c:pt idx="235">
                  <c:v>118.56000000000201</c:v>
                </c:pt>
                <c:pt idx="236">
                  <c:v>118.640000000002</c:v>
                </c:pt>
                <c:pt idx="237">
                  <c:v>118.720000000002</c:v>
                </c:pt>
                <c:pt idx="238">
                  <c:v>118.800000000002</c:v>
                </c:pt>
                <c:pt idx="239">
                  <c:v>118.880000000002</c:v>
                </c:pt>
                <c:pt idx="240">
                  <c:v>118.960000000002</c:v>
                </c:pt>
                <c:pt idx="241">
                  <c:v>119.040000000002</c:v>
                </c:pt>
                <c:pt idx="242">
                  <c:v>119.12000000000199</c:v>
                </c:pt>
                <c:pt idx="243">
                  <c:v>119.20000000000201</c:v>
                </c:pt>
                <c:pt idx="244">
                  <c:v>119.280000000002</c:v>
                </c:pt>
                <c:pt idx="245">
                  <c:v>119.360000000002</c:v>
                </c:pt>
                <c:pt idx="246">
                  <c:v>119.440000000002</c:v>
                </c:pt>
                <c:pt idx="247">
                  <c:v>119.520000000002</c:v>
                </c:pt>
                <c:pt idx="248">
                  <c:v>119.600000000002</c:v>
                </c:pt>
                <c:pt idx="249">
                  <c:v>119.680000000002</c:v>
                </c:pt>
                <c:pt idx="250">
                  <c:v>119.76000000000199</c:v>
                </c:pt>
                <c:pt idx="251">
                  <c:v>119.84000000000199</c:v>
                </c:pt>
                <c:pt idx="252">
                  <c:v>119.92000000000201</c:v>
                </c:pt>
                <c:pt idx="253">
                  <c:v>120.000000000002</c:v>
                </c:pt>
                <c:pt idx="254">
                  <c:v>120.080000000002</c:v>
                </c:pt>
                <c:pt idx="255">
                  <c:v>120.160000000002</c:v>
                </c:pt>
                <c:pt idx="256">
                  <c:v>120.240000000002</c:v>
                </c:pt>
                <c:pt idx="257">
                  <c:v>120.320000000002</c:v>
                </c:pt>
                <c:pt idx="258">
                  <c:v>120.400000000002</c:v>
                </c:pt>
                <c:pt idx="259">
                  <c:v>120.48000000000199</c:v>
                </c:pt>
                <c:pt idx="260">
                  <c:v>120.56000000000201</c:v>
                </c:pt>
                <c:pt idx="261">
                  <c:v>120.640000000002</c:v>
                </c:pt>
                <c:pt idx="262">
                  <c:v>120.720000000002</c:v>
                </c:pt>
                <c:pt idx="263">
                  <c:v>120.800000000002</c:v>
                </c:pt>
                <c:pt idx="264">
                  <c:v>120.880000000002</c:v>
                </c:pt>
                <c:pt idx="265">
                  <c:v>120.960000000002</c:v>
                </c:pt>
                <c:pt idx="266">
                  <c:v>121.040000000002</c:v>
                </c:pt>
                <c:pt idx="267">
                  <c:v>121.12000000000199</c:v>
                </c:pt>
                <c:pt idx="268">
                  <c:v>121.20000000000201</c:v>
                </c:pt>
                <c:pt idx="269">
                  <c:v>121.280000000002</c:v>
                </c:pt>
                <c:pt idx="270">
                  <c:v>121.360000000002</c:v>
                </c:pt>
                <c:pt idx="271">
                  <c:v>121.440000000002</c:v>
                </c:pt>
                <c:pt idx="272">
                  <c:v>121.520000000002</c:v>
                </c:pt>
                <c:pt idx="273">
                  <c:v>121.600000000002</c:v>
                </c:pt>
                <c:pt idx="274">
                  <c:v>121.680000000002</c:v>
                </c:pt>
                <c:pt idx="275">
                  <c:v>121.76000000000199</c:v>
                </c:pt>
                <c:pt idx="276">
                  <c:v>121.84000000000199</c:v>
                </c:pt>
                <c:pt idx="277">
                  <c:v>121.92000000000201</c:v>
                </c:pt>
                <c:pt idx="278">
                  <c:v>122.000000000002</c:v>
                </c:pt>
                <c:pt idx="279">
                  <c:v>122.080000000002</c:v>
                </c:pt>
                <c:pt idx="280">
                  <c:v>122.160000000002</c:v>
                </c:pt>
                <c:pt idx="281">
                  <c:v>122.240000000002</c:v>
                </c:pt>
                <c:pt idx="282">
                  <c:v>122.320000000002</c:v>
                </c:pt>
                <c:pt idx="283">
                  <c:v>122.400000000002</c:v>
                </c:pt>
                <c:pt idx="284">
                  <c:v>122.48000000000199</c:v>
                </c:pt>
                <c:pt idx="285">
                  <c:v>122.56000000000201</c:v>
                </c:pt>
                <c:pt idx="286">
                  <c:v>122.640000000002</c:v>
                </c:pt>
                <c:pt idx="287">
                  <c:v>122.720000000002</c:v>
                </c:pt>
                <c:pt idx="288">
                  <c:v>122.800000000002</c:v>
                </c:pt>
                <c:pt idx="289">
                  <c:v>122.880000000002</c:v>
                </c:pt>
                <c:pt idx="290">
                  <c:v>122.960000000002</c:v>
                </c:pt>
                <c:pt idx="291">
                  <c:v>123.040000000002</c:v>
                </c:pt>
                <c:pt idx="292">
                  <c:v>123.12000000000199</c:v>
                </c:pt>
                <c:pt idx="293">
                  <c:v>123.20000000000201</c:v>
                </c:pt>
                <c:pt idx="294">
                  <c:v>123.280000000002</c:v>
                </c:pt>
                <c:pt idx="295">
                  <c:v>123.360000000002</c:v>
                </c:pt>
                <c:pt idx="296">
                  <c:v>123.440000000002</c:v>
                </c:pt>
                <c:pt idx="297">
                  <c:v>123.520000000002</c:v>
                </c:pt>
                <c:pt idx="298">
                  <c:v>123.600000000002</c:v>
                </c:pt>
                <c:pt idx="299">
                  <c:v>123.680000000002</c:v>
                </c:pt>
                <c:pt idx="300">
                  <c:v>123.76000000000199</c:v>
                </c:pt>
                <c:pt idx="301">
                  <c:v>123.84000000000199</c:v>
                </c:pt>
                <c:pt idx="302">
                  <c:v>123.92000000000201</c:v>
                </c:pt>
                <c:pt idx="303">
                  <c:v>124.000000000002</c:v>
                </c:pt>
                <c:pt idx="304">
                  <c:v>124.080000000002</c:v>
                </c:pt>
                <c:pt idx="305">
                  <c:v>124.160000000002</c:v>
                </c:pt>
                <c:pt idx="306">
                  <c:v>124.240000000002</c:v>
                </c:pt>
                <c:pt idx="307">
                  <c:v>124.320000000002</c:v>
                </c:pt>
                <c:pt idx="308">
                  <c:v>124.400000000002</c:v>
                </c:pt>
                <c:pt idx="309">
                  <c:v>124.48000000000199</c:v>
                </c:pt>
                <c:pt idx="310">
                  <c:v>124.56000000000201</c:v>
                </c:pt>
                <c:pt idx="311">
                  <c:v>124.640000000002</c:v>
                </c:pt>
                <c:pt idx="312">
                  <c:v>124.720000000002</c:v>
                </c:pt>
                <c:pt idx="313">
                  <c:v>124.800000000002</c:v>
                </c:pt>
                <c:pt idx="314">
                  <c:v>124.880000000002</c:v>
                </c:pt>
                <c:pt idx="315">
                  <c:v>124.960000000002</c:v>
                </c:pt>
                <c:pt idx="316">
                  <c:v>125.040000000002</c:v>
                </c:pt>
                <c:pt idx="317">
                  <c:v>125.12000000000199</c:v>
                </c:pt>
                <c:pt idx="318">
                  <c:v>125.20000000000201</c:v>
                </c:pt>
                <c:pt idx="319">
                  <c:v>125.280000000002</c:v>
                </c:pt>
                <c:pt idx="320">
                  <c:v>125.360000000002</c:v>
                </c:pt>
                <c:pt idx="321">
                  <c:v>125.440000000002</c:v>
                </c:pt>
                <c:pt idx="322">
                  <c:v>125.520000000002</c:v>
                </c:pt>
                <c:pt idx="323">
                  <c:v>125.600000000002</c:v>
                </c:pt>
                <c:pt idx="324">
                  <c:v>125.680000000002</c:v>
                </c:pt>
                <c:pt idx="325">
                  <c:v>125.76000000000199</c:v>
                </c:pt>
                <c:pt idx="326">
                  <c:v>125.84000000000199</c:v>
                </c:pt>
                <c:pt idx="327">
                  <c:v>125.92000000000201</c:v>
                </c:pt>
                <c:pt idx="328">
                  <c:v>126.000000000002</c:v>
                </c:pt>
                <c:pt idx="329">
                  <c:v>126.080000000002</c:v>
                </c:pt>
                <c:pt idx="330">
                  <c:v>126.160000000002</c:v>
                </c:pt>
                <c:pt idx="331">
                  <c:v>126.240000000002</c:v>
                </c:pt>
                <c:pt idx="332">
                  <c:v>126.320000000002</c:v>
                </c:pt>
                <c:pt idx="333">
                  <c:v>126.400000000002</c:v>
                </c:pt>
                <c:pt idx="334">
                  <c:v>126.48000000000199</c:v>
                </c:pt>
                <c:pt idx="335">
                  <c:v>126.56000000000201</c:v>
                </c:pt>
                <c:pt idx="336">
                  <c:v>126.640000000002</c:v>
                </c:pt>
                <c:pt idx="337">
                  <c:v>126.720000000002</c:v>
                </c:pt>
                <c:pt idx="338">
                  <c:v>126.800000000002</c:v>
                </c:pt>
                <c:pt idx="339">
                  <c:v>126.880000000002</c:v>
                </c:pt>
                <c:pt idx="340">
                  <c:v>126.960000000002</c:v>
                </c:pt>
                <c:pt idx="341">
                  <c:v>127.040000000002</c:v>
                </c:pt>
                <c:pt idx="342">
                  <c:v>127.12000000000199</c:v>
                </c:pt>
                <c:pt idx="343">
                  <c:v>127.20000000000201</c:v>
                </c:pt>
                <c:pt idx="344">
                  <c:v>127.280000000002</c:v>
                </c:pt>
                <c:pt idx="345">
                  <c:v>127.360000000002</c:v>
                </c:pt>
                <c:pt idx="346">
                  <c:v>127.440000000002</c:v>
                </c:pt>
                <c:pt idx="347">
                  <c:v>127.520000000002</c:v>
                </c:pt>
                <c:pt idx="348">
                  <c:v>127.600000000002</c:v>
                </c:pt>
                <c:pt idx="349">
                  <c:v>127.680000000002</c:v>
                </c:pt>
                <c:pt idx="350">
                  <c:v>127.76000000000199</c:v>
                </c:pt>
                <c:pt idx="351">
                  <c:v>127.84000000000199</c:v>
                </c:pt>
                <c:pt idx="352">
                  <c:v>127.92000000000201</c:v>
                </c:pt>
                <c:pt idx="353">
                  <c:v>128.00000000000199</c:v>
                </c:pt>
                <c:pt idx="354">
                  <c:v>128.080000000002</c:v>
                </c:pt>
                <c:pt idx="355">
                  <c:v>128.16000000000199</c:v>
                </c:pt>
                <c:pt idx="356">
                  <c:v>128.240000000002</c:v>
                </c:pt>
                <c:pt idx="357">
                  <c:v>128.32000000000201</c:v>
                </c:pt>
                <c:pt idx="358">
                  <c:v>128.400000000002</c:v>
                </c:pt>
                <c:pt idx="359">
                  <c:v>128.48000000000201</c:v>
                </c:pt>
                <c:pt idx="360">
                  <c:v>128.56000000000199</c:v>
                </c:pt>
                <c:pt idx="361">
                  <c:v>128.640000000002</c:v>
                </c:pt>
                <c:pt idx="362">
                  <c:v>128.72000000000199</c:v>
                </c:pt>
                <c:pt idx="363">
                  <c:v>128.800000000002</c:v>
                </c:pt>
                <c:pt idx="364">
                  <c:v>128.88000000000201</c:v>
                </c:pt>
                <c:pt idx="365">
                  <c:v>128.960000000002</c:v>
                </c:pt>
                <c:pt idx="366">
                  <c:v>129.04000000000201</c:v>
                </c:pt>
                <c:pt idx="367">
                  <c:v>129.12000000000199</c:v>
                </c:pt>
                <c:pt idx="368">
                  <c:v>129.20000000000201</c:v>
                </c:pt>
                <c:pt idx="369">
                  <c:v>129.28000000000199</c:v>
                </c:pt>
                <c:pt idx="370">
                  <c:v>129.360000000002</c:v>
                </c:pt>
                <c:pt idx="371">
                  <c:v>129.44000000000199</c:v>
                </c:pt>
                <c:pt idx="372">
                  <c:v>129.520000000002</c:v>
                </c:pt>
                <c:pt idx="373">
                  <c:v>129.60000000000201</c:v>
                </c:pt>
                <c:pt idx="374">
                  <c:v>129.680000000002</c:v>
                </c:pt>
                <c:pt idx="375">
                  <c:v>129.76000000000201</c:v>
                </c:pt>
                <c:pt idx="376">
                  <c:v>129.84000000000199</c:v>
                </c:pt>
                <c:pt idx="377">
                  <c:v>129.92000000000201</c:v>
                </c:pt>
                <c:pt idx="378">
                  <c:v>130.00000000000199</c:v>
                </c:pt>
                <c:pt idx="379">
                  <c:v>130.080000000002</c:v>
                </c:pt>
                <c:pt idx="380">
                  <c:v>130.16000000000199</c:v>
                </c:pt>
                <c:pt idx="381">
                  <c:v>130.240000000002</c:v>
                </c:pt>
                <c:pt idx="382">
                  <c:v>130.32000000000201</c:v>
                </c:pt>
                <c:pt idx="383">
                  <c:v>130.400000000002</c:v>
                </c:pt>
                <c:pt idx="384">
                  <c:v>130.48000000000201</c:v>
                </c:pt>
                <c:pt idx="385">
                  <c:v>130.56000000000199</c:v>
                </c:pt>
                <c:pt idx="386">
                  <c:v>130.640000000002</c:v>
                </c:pt>
                <c:pt idx="387">
                  <c:v>130.72000000000199</c:v>
                </c:pt>
                <c:pt idx="388">
                  <c:v>130.800000000002</c:v>
                </c:pt>
                <c:pt idx="389">
                  <c:v>130.88000000000201</c:v>
                </c:pt>
                <c:pt idx="390">
                  <c:v>130.960000000002</c:v>
                </c:pt>
                <c:pt idx="391">
                  <c:v>131.04000000000201</c:v>
                </c:pt>
                <c:pt idx="392">
                  <c:v>131.12000000000199</c:v>
                </c:pt>
                <c:pt idx="393">
                  <c:v>131.20000000000201</c:v>
                </c:pt>
                <c:pt idx="394">
                  <c:v>131.28000000000199</c:v>
                </c:pt>
                <c:pt idx="395">
                  <c:v>131.360000000002</c:v>
                </c:pt>
                <c:pt idx="396">
                  <c:v>131.44000000000199</c:v>
                </c:pt>
                <c:pt idx="397">
                  <c:v>131.520000000002</c:v>
                </c:pt>
                <c:pt idx="398">
                  <c:v>131.60000000000201</c:v>
                </c:pt>
                <c:pt idx="399">
                  <c:v>131.680000000002</c:v>
                </c:pt>
                <c:pt idx="400">
                  <c:v>131.76000000000201</c:v>
                </c:pt>
                <c:pt idx="401">
                  <c:v>131.84000000000199</c:v>
                </c:pt>
                <c:pt idx="402">
                  <c:v>131.92000000000201</c:v>
                </c:pt>
                <c:pt idx="403">
                  <c:v>132.00000000000199</c:v>
                </c:pt>
                <c:pt idx="404">
                  <c:v>132.080000000002</c:v>
                </c:pt>
                <c:pt idx="405">
                  <c:v>132.16000000000199</c:v>
                </c:pt>
                <c:pt idx="406">
                  <c:v>132.240000000002</c:v>
                </c:pt>
                <c:pt idx="407">
                  <c:v>132.32000000000201</c:v>
                </c:pt>
                <c:pt idx="408">
                  <c:v>132.400000000002</c:v>
                </c:pt>
                <c:pt idx="409">
                  <c:v>132.48000000000201</c:v>
                </c:pt>
                <c:pt idx="410">
                  <c:v>132.56000000000199</c:v>
                </c:pt>
                <c:pt idx="411">
                  <c:v>132.640000000002</c:v>
                </c:pt>
                <c:pt idx="412">
                  <c:v>132.72000000000199</c:v>
                </c:pt>
                <c:pt idx="413">
                  <c:v>132.800000000002</c:v>
                </c:pt>
                <c:pt idx="414">
                  <c:v>132.88000000000201</c:v>
                </c:pt>
                <c:pt idx="415">
                  <c:v>132.960000000002</c:v>
                </c:pt>
                <c:pt idx="416">
                  <c:v>133.04000000000201</c:v>
                </c:pt>
                <c:pt idx="417">
                  <c:v>133.12000000000199</c:v>
                </c:pt>
                <c:pt idx="418">
                  <c:v>133.20000000000201</c:v>
                </c:pt>
                <c:pt idx="419">
                  <c:v>133.28000000000199</c:v>
                </c:pt>
                <c:pt idx="420">
                  <c:v>133.360000000002</c:v>
                </c:pt>
                <c:pt idx="421">
                  <c:v>133.44000000000199</c:v>
                </c:pt>
                <c:pt idx="422">
                  <c:v>133.520000000002</c:v>
                </c:pt>
                <c:pt idx="423">
                  <c:v>133.60000000000201</c:v>
                </c:pt>
                <c:pt idx="424">
                  <c:v>133.680000000002</c:v>
                </c:pt>
                <c:pt idx="425">
                  <c:v>133.76000000000201</c:v>
                </c:pt>
                <c:pt idx="426">
                  <c:v>133.84000000000199</c:v>
                </c:pt>
                <c:pt idx="427">
                  <c:v>133.92000000000201</c:v>
                </c:pt>
                <c:pt idx="428">
                  <c:v>134.00000000000199</c:v>
                </c:pt>
                <c:pt idx="429">
                  <c:v>134.080000000002</c:v>
                </c:pt>
                <c:pt idx="430">
                  <c:v>134.16000000000199</c:v>
                </c:pt>
                <c:pt idx="431">
                  <c:v>134.240000000002</c:v>
                </c:pt>
                <c:pt idx="432">
                  <c:v>134.32000000000201</c:v>
                </c:pt>
                <c:pt idx="433">
                  <c:v>134.400000000002</c:v>
                </c:pt>
                <c:pt idx="434">
                  <c:v>134.48000000000201</c:v>
                </c:pt>
                <c:pt idx="435">
                  <c:v>134.56000000000199</c:v>
                </c:pt>
                <c:pt idx="436">
                  <c:v>134.640000000002</c:v>
                </c:pt>
                <c:pt idx="437">
                  <c:v>134.72000000000199</c:v>
                </c:pt>
                <c:pt idx="438">
                  <c:v>134.800000000002</c:v>
                </c:pt>
                <c:pt idx="439">
                  <c:v>134.88000000000201</c:v>
                </c:pt>
                <c:pt idx="440">
                  <c:v>134.960000000002</c:v>
                </c:pt>
                <c:pt idx="441">
                  <c:v>135.04000000000201</c:v>
                </c:pt>
                <c:pt idx="442">
                  <c:v>135.12000000000199</c:v>
                </c:pt>
                <c:pt idx="443">
                  <c:v>135.20000000000201</c:v>
                </c:pt>
                <c:pt idx="444">
                  <c:v>135.28000000000199</c:v>
                </c:pt>
                <c:pt idx="445">
                  <c:v>135.360000000002</c:v>
                </c:pt>
                <c:pt idx="446">
                  <c:v>135.44000000000199</c:v>
                </c:pt>
                <c:pt idx="447">
                  <c:v>135.520000000002</c:v>
                </c:pt>
                <c:pt idx="448">
                  <c:v>135.60000000000201</c:v>
                </c:pt>
                <c:pt idx="449">
                  <c:v>135.680000000002</c:v>
                </c:pt>
                <c:pt idx="450">
                  <c:v>135.76000000000201</c:v>
                </c:pt>
                <c:pt idx="451">
                  <c:v>135.84000000000199</c:v>
                </c:pt>
                <c:pt idx="452">
                  <c:v>135.92000000000201</c:v>
                </c:pt>
                <c:pt idx="453">
                  <c:v>136.00000000000199</c:v>
                </c:pt>
                <c:pt idx="454">
                  <c:v>136.080000000002</c:v>
                </c:pt>
                <c:pt idx="455">
                  <c:v>136.16000000000199</c:v>
                </c:pt>
                <c:pt idx="456">
                  <c:v>136.240000000002</c:v>
                </c:pt>
                <c:pt idx="457">
                  <c:v>136.32000000000201</c:v>
                </c:pt>
                <c:pt idx="458">
                  <c:v>136.400000000002</c:v>
                </c:pt>
                <c:pt idx="459">
                  <c:v>136.48000000000201</c:v>
                </c:pt>
                <c:pt idx="460">
                  <c:v>136.56000000000199</c:v>
                </c:pt>
                <c:pt idx="461">
                  <c:v>136.640000000002</c:v>
                </c:pt>
                <c:pt idx="462">
                  <c:v>136.72000000000199</c:v>
                </c:pt>
                <c:pt idx="463">
                  <c:v>136.800000000002</c:v>
                </c:pt>
                <c:pt idx="464">
                  <c:v>136.88000000000301</c:v>
                </c:pt>
                <c:pt idx="465">
                  <c:v>136.960000000002</c:v>
                </c:pt>
                <c:pt idx="466">
                  <c:v>137.04000000000201</c:v>
                </c:pt>
                <c:pt idx="467">
                  <c:v>137.12000000000199</c:v>
                </c:pt>
                <c:pt idx="468">
                  <c:v>137.20000000000201</c:v>
                </c:pt>
                <c:pt idx="469">
                  <c:v>137.28000000000301</c:v>
                </c:pt>
                <c:pt idx="470">
                  <c:v>137.360000000003</c:v>
                </c:pt>
                <c:pt idx="471">
                  <c:v>137.44000000000301</c:v>
                </c:pt>
                <c:pt idx="472">
                  <c:v>137.52000000000299</c:v>
                </c:pt>
                <c:pt idx="473">
                  <c:v>137.60000000000301</c:v>
                </c:pt>
                <c:pt idx="474">
                  <c:v>137.68000000000299</c:v>
                </c:pt>
                <c:pt idx="475">
                  <c:v>137.760000000003</c:v>
                </c:pt>
                <c:pt idx="476">
                  <c:v>137.84000000000299</c:v>
                </c:pt>
                <c:pt idx="477">
                  <c:v>137.920000000003</c:v>
                </c:pt>
                <c:pt idx="478">
                  <c:v>138.00000000000301</c:v>
                </c:pt>
                <c:pt idx="479">
                  <c:v>138.080000000003</c:v>
                </c:pt>
                <c:pt idx="480">
                  <c:v>138.16000000000301</c:v>
                </c:pt>
                <c:pt idx="481">
                  <c:v>138.24000000000299</c:v>
                </c:pt>
                <c:pt idx="482">
                  <c:v>138.32000000000301</c:v>
                </c:pt>
                <c:pt idx="483">
                  <c:v>138.40000000000299</c:v>
                </c:pt>
                <c:pt idx="484">
                  <c:v>138.480000000003</c:v>
                </c:pt>
                <c:pt idx="485">
                  <c:v>138.56000000000299</c:v>
                </c:pt>
                <c:pt idx="486">
                  <c:v>138.640000000003</c:v>
                </c:pt>
                <c:pt idx="487">
                  <c:v>138.72000000000301</c:v>
                </c:pt>
                <c:pt idx="488">
                  <c:v>138.800000000003</c:v>
                </c:pt>
                <c:pt idx="489">
                  <c:v>138.88000000000301</c:v>
                </c:pt>
                <c:pt idx="490">
                  <c:v>138.96000000000299</c:v>
                </c:pt>
                <c:pt idx="491">
                  <c:v>139.040000000003</c:v>
                </c:pt>
                <c:pt idx="492">
                  <c:v>139.12000000000299</c:v>
                </c:pt>
                <c:pt idx="493">
                  <c:v>139.200000000003</c:v>
                </c:pt>
                <c:pt idx="494">
                  <c:v>139.28000000000301</c:v>
                </c:pt>
                <c:pt idx="495">
                  <c:v>139.360000000003</c:v>
                </c:pt>
                <c:pt idx="496">
                  <c:v>139.44000000000301</c:v>
                </c:pt>
                <c:pt idx="497">
                  <c:v>139.52000000000299</c:v>
                </c:pt>
                <c:pt idx="498">
                  <c:v>139.60000000000301</c:v>
                </c:pt>
                <c:pt idx="499">
                  <c:v>139.68000000000299</c:v>
                </c:pt>
                <c:pt idx="500">
                  <c:v>139.760000000003</c:v>
                </c:pt>
                <c:pt idx="501">
                  <c:v>139.84000000000299</c:v>
                </c:pt>
                <c:pt idx="502">
                  <c:v>139.920000000003</c:v>
                </c:pt>
                <c:pt idx="503">
                  <c:v>140.00000000000301</c:v>
                </c:pt>
                <c:pt idx="504">
                  <c:v>140.080000000003</c:v>
                </c:pt>
                <c:pt idx="505">
                  <c:v>140.16000000000301</c:v>
                </c:pt>
                <c:pt idx="506">
                  <c:v>140.24000000000299</c:v>
                </c:pt>
                <c:pt idx="507">
                  <c:v>140.32000000000301</c:v>
                </c:pt>
                <c:pt idx="508">
                  <c:v>140.40000000000299</c:v>
                </c:pt>
                <c:pt idx="509">
                  <c:v>140.480000000003</c:v>
                </c:pt>
                <c:pt idx="510">
                  <c:v>140.56000000000299</c:v>
                </c:pt>
                <c:pt idx="511">
                  <c:v>140.640000000003</c:v>
                </c:pt>
                <c:pt idx="512">
                  <c:v>140.72000000000301</c:v>
                </c:pt>
                <c:pt idx="513">
                  <c:v>140.800000000003</c:v>
                </c:pt>
                <c:pt idx="514">
                  <c:v>140.88000000000301</c:v>
                </c:pt>
                <c:pt idx="515">
                  <c:v>140.96000000000299</c:v>
                </c:pt>
                <c:pt idx="516">
                  <c:v>141.040000000003</c:v>
                </c:pt>
                <c:pt idx="517">
                  <c:v>141.12000000000299</c:v>
                </c:pt>
                <c:pt idx="518">
                  <c:v>141.200000000003</c:v>
                </c:pt>
                <c:pt idx="519">
                  <c:v>141.28000000000301</c:v>
                </c:pt>
                <c:pt idx="520">
                  <c:v>141.360000000003</c:v>
                </c:pt>
                <c:pt idx="521">
                  <c:v>141.44000000000301</c:v>
                </c:pt>
                <c:pt idx="522">
                  <c:v>141.52000000000299</c:v>
                </c:pt>
                <c:pt idx="523">
                  <c:v>141.60000000000301</c:v>
                </c:pt>
                <c:pt idx="524">
                  <c:v>141.68000000000299</c:v>
                </c:pt>
                <c:pt idx="525">
                  <c:v>141.760000000003</c:v>
                </c:pt>
                <c:pt idx="526">
                  <c:v>141.84000000000299</c:v>
                </c:pt>
                <c:pt idx="527">
                  <c:v>141.920000000003</c:v>
                </c:pt>
                <c:pt idx="528">
                  <c:v>142.00000000000301</c:v>
                </c:pt>
                <c:pt idx="529">
                  <c:v>142.080000000003</c:v>
                </c:pt>
                <c:pt idx="530">
                  <c:v>142.16000000000301</c:v>
                </c:pt>
                <c:pt idx="531">
                  <c:v>142.24000000000299</c:v>
                </c:pt>
                <c:pt idx="532">
                  <c:v>142.32000000000301</c:v>
                </c:pt>
                <c:pt idx="533">
                  <c:v>142.40000000000299</c:v>
                </c:pt>
                <c:pt idx="534">
                  <c:v>142.480000000003</c:v>
                </c:pt>
                <c:pt idx="535">
                  <c:v>142.56000000000299</c:v>
                </c:pt>
                <c:pt idx="536">
                  <c:v>142.640000000003</c:v>
                </c:pt>
                <c:pt idx="537">
                  <c:v>142.72000000000301</c:v>
                </c:pt>
                <c:pt idx="538">
                  <c:v>142.800000000003</c:v>
                </c:pt>
                <c:pt idx="539">
                  <c:v>142.88000000000301</c:v>
                </c:pt>
                <c:pt idx="540">
                  <c:v>142.96000000000299</c:v>
                </c:pt>
                <c:pt idx="541">
                  <c:v>143.040000000003</c:v>
                </c:pt>
                <c:pt idx="542">
                  <c:v>143.12000000000299</c:v>
                </c:pt>
                <c:pt idx="543">
                  <c:v>143.200000000003</c:v>
                </c:pt>
                <c:pt idx="544">
                  <c:v>143.28000000000301</c:v>
                </c:pt>
                <c:pt idx="545">
                  <c:v>143.360000000003</c:v>
                </c:pt>
                <c:pt idx="546">
                  <c:v>143.44000000000301</c:v>
                </c:pt>
                <c:pt idx="547">
                  <c:v>143.52000000000299</c:v>
                </c:pt>
                <c:pt idx="548">
                  <c:v>143.60000000000301</c:v>
                </c:pt>
                <c:pt idx="549">
                  <c:v>143.68000000000299</c:v>
                </c:pt>
                <c:pt idx="550">
                  <c:v>143.760000000003</c:v>
                </c:pt>
                <c:pt idx="551">
                  <c:v>143.84000000000299</c:v>
                </c:pt>
                <c:pt idx="552">
                  <c:v>143.920000000003</c:v>
                </c:pt>
                <c:pt idx="553">
                  <c:v>144.00000000000301</c:v>
                </c:pt>
                <c:pt idx="554">
                  <c:v>144.080000000003</c:v>
                </c:pt>
                <c:pt idx="555">
                  <c:v>144.16000000000301</c:v>
                </c:pt>
                <c:pt idx="556">
                  <c:v>144.24000000000299</c:v>
                </c:pt>
                <c:pt idx="557">
                  <c:v>144.32000000000301</c:v>
                </c:pt>
                <c:pt idx="558">
                  <c:v>144.40000000000299</c:v>
                </c:pt>
                <c:pt idx="559">
                  <c:v>144.480000000003</c:v>
                </c:pt>
                <c:pt idx="560">
                  <c:v>144.56000000000299</c:v>
                </c:pt>
                <c:pt idx="561">
                  <c:v>144.640000000003</c:v>
                </c:pt>
                <c:pt idx="562">
                  <c:v>144.72000000000301</c:v>
                </c:pt>
                <c:pt idx="563">
                  <c:v>144.800000000003</c:v>
                </c:pt>
                <c:pt idx="564">
                  <c:v>144.88000000000301</c:v>
                </c:pt>
                <c:pt idx="565">
                  <c:v>144.96000000000299</c:v>
                </c:pt>
                <c:pt idx="566">
                  <c:v>145.040000000003</c:v>
                </c:pt>
                <c:pt idx="567">
                  <c:v>145.12000000000299</c:v>
                </c:pt>
                <c:pt idx="568">
                  <c:v>145.200000000003</c:v>
                </c:pt>
                <c:pt idx="569">
                  <c:v>145.28000000000301</c:v>
                </c:pt>
                <c:pt idx="570">
                  <c:v>145.360000000003</c:v>
                </c:pt>
                <c:pt idx="571">
                  <c:v>145.44000000000301</c:v>
                </c:pt>
                <c:pt idx="572">
                  <c:v>145.52000000000299</c:v>
                </c:pt>
                <c:pt idx="573">
                  <c:v>145.60000000000301</c:v>
                </c:pt>
                <c:pt idx="574">
                  <c:v>145.68000000000299</c:v>
                </c:pt>
                <c:pt idx="575">
                  <c:v>145.760000000003</c:v>
                </c:pt>
                <c:pt idx="576">
                  <c:v>145.84000000000299</c:v>
                </c:pt>
                <c:pt idx="577">
                  <c:v>145.920000000003</c:v>
                </c:pt>
                <c:pt idx="578">
                  <c:v>146.00000000000301</c:v>
                </c:pt>
                <c:pt idx="579">
                  <c:v>146.080000000003</c:v>
                </c:pt>
                <c:pt idx="580">
                  <c:v>146.16000000000301</c:v>
                </c:pt>
                <c:pt idx="581">
                  <c:v>146.24000000000299</c:v>
                </c:pt>
                <c:pt idx="582">
                  <c:v>146.32000000000301</c:v>
                </c:pt>
                <c:pt idx="583">
                  <c:v>146.40000000000299</c:v>
                </c:pt>
                <c:pt idx="584">
                  <c:v>146.480000000003</c:v>
                </c:pt>
                <c:pt idx="585">
                  <c:v>146.56000000000299</c:v>
                </c:pt>
                <c:pt idx="586">
                  <c:v>146.640000000003</c:v>
                </c:pt>
                <c:pt idx="587">
                  <c:v>146.72000000000301</c:v>
                </c:pt>
                <c:pt idx="588">
                  <c:v>146.800000000003</c:v>
                </c:pt>
                <c:pt idx="589">
                  <c:v>146.88000000000301</c:v>
                </c:pt>
                <c:pt idx="590">
                  <c:v>146.96000000000299</c:v>
                </c:pt>
                <c:pt idx="591">
                  <c:v>147.040000000003</c:v>
                </c:pt>
                <c:pt idx="592">
                  <c:v>147.12000000000299</c:v>
                </c:pt>
                <c:pt idx="593">
                  <c:v>147.200000000003</c:v>
                </c:pt>
                <c:pt idx="594">
                  <c:v>147.28000000000301</c:v>
                </c:pt>
                <c:pt idx="595">
                  <c:v>147.360000000003</c:v>
                </c:pt>
                <c:pt idx="596">
                  <c:v>147.44000000000301</c:v>
                </c:pt>
                <c:pt idx="597">
                  <c:v>147.52000000000299</c:v>
                </c:pt>
                <c:pt idx="598">
                  <c:v>147.60000000000301</c:v>
                </c:pt>
                <c:pt idx="599">
                  <c:v>147.68000000000299</c:v>
                </c:pt>
                <c:pt idx="600">
                  <c:v>147.760000000003</c:v>
                </c:pt>
                <c:pt idx="601">
                  <c:v>147.84000000000299</c:v>
                </c:pt>
                <c:pt idx="602">
                  <c:v>147.920000000003</c:v>
                </c:pt>
                <c:pt idx="603">
                  <c:v>148.00000000000301</c:v>
                </c:pt>
                <c:pt idx="604">
                  <c:v>148.080000000003</c:v>
                </c:pt>
                <c:pt idx="605">
                  <c:v>148.16000000000301</c:v>
                </c:pt>
                <c:pt idx="606">
                  <c:v>148.24000000000299</c:v>
                </c:pt>
                <c:pt idx="607">
                  <c:v>148.32000000000301</c:v>
                </c:pt>
                <c:pt idx="608">
                  <c:v>148.40000000000299</c:v>
                </c:pt>
                <c:pt idx="609">
                  <c:v>148.480000000003</c:v>
                </c:pt>
                <c:pt idx="610">
                  <c:v>148.56000000000299</c:v>
                </c:pt>
                <c:pt idx="611">
                  <c:v>148.640000000003</c:v>
                </c:pt>
                <c:pt idx="612">
                  <c:v>148.72000000000301</c:v>
                </c:pt>
                <c:pt idx="613">
                  <c:v>148.800000000003</c:v>
                </c:pt>
                <c:pt idx="614">
                  <c:v>148.88000000000301</c:v>
                </c:pt>
                <c:pt idx="615">
                  <c:v>148.96000000000299</c:v>
                </c:pt>
                <c:pt idx="616">
                  <c:v>149.040000000003</c:v>
                </c:pt>
                <c:pt idx="617">
                  <c:v>149.12000000000299</c:v>
                </c:pt>
                <c:pt idx="618">
                  <c:v>149.200000000003</c:v>
                </c:pt>
                <c:pt idx="619">
                  <c:v>149.28000000000301</c:v>
                </c:pt>
                <c:pt idx="620">
                  <c:v>149.360000000003</c:v>
                </c:pt>
                <c:pt idx="621">
                  <c:v>149.44000000000301</c:v>
                </c:pt>
                <c:pt idx="622">
                  <c:v>149.52000000000299</c:v>
                </c:pt>
                <c:pt idx="623">
                  <c:v>149.60000000000301</c:v>
                </c:pt>
                <c:pt idx="624">
                  <c:v>149.68000000000299</c:v>
                </c:pt>
                <c:pt idx="625">
                  <c:v>149.760000000003</c:v>
                </c:pt>
                <c:pt idx="626">
                  <c:v>149.84000000000299</c:v>
                </c:pt>
                <c:pt idx="627">
                  <c:v>149.920000000003</c:v>
                </c:pt>
                <c:pt idx="628">
                  <c:v>150.00000000000301</c:v>
                </c:pt>
                <c:pt idx="629">
                  <c:v>150.080000000003</c:v>
                </c:pt>
                <c:pt idx="630">
                  <c:v>150.16000000000301</c:v>
                </c:pt>
                <c:pt idx="631">
                  <c:v>150.24000000000299</c:v>
                </c:pt>
                <c:pt idx="632">
                  <c:v>150.32000000000301</c:v>
                </c:pt>
                <c:pt idx="633">
                  <c:v>150.40000000000299</c:v>
                </c:pt>
                <c:pt idx="634">
                  <c:v>150.480000000003</c:v>
                </c:pt>
                <c:pt idx="635">
                  <c:v>150.560000000001</c:v>
                </c:pt>
                <c:pt idx="636">
                  <c:v>150.63999999999999</c:v>
                </c:pt>
                <c:pt idx="637">
                  <c:v>150.72</c:v>
                </c:pt>
                <c:pt idx="638">
                  <c:v>150.80000000000001</c:v>
                </c:pt>
                <c:pt idx="639">
                  <c:v>150.88000000000099</c:v>
                </c:pt>
                <c:pt idx="640">
                  <c:v>150.96</c:v>
                </c:pt>
                <c:pt idx="641">
                  <c:v>151.04000000000099</c:v>
                </c:pt>
                <c:pt idx="642">
                  <c:v>151.12</c:v>
                </c:pt>
                <c:pt idx="643">
                  <c:v>151.20000000000101</c:v>
                </c:pt>
                <c:pt idx="644">
                  <c:v>151.28</c:v>
                </c:pt>
                <c:pt idx="645">
                  <c:v>151.36000000000001</c:v>
                </c:pt>
                <c:pt idx="646">
                  <c:v>151.44000000000099</c:v>
                </c:pt>
                <c:pt idx="647">
                  <c:v>151.52000000000001</c:v>
                </c:pt>
                <c:pt idx="648">
                  <c:v>151.60000000000099</c:v>
                </c:pt>
                <c:pt idx="649">
                  <c:v>151.68</c:v>
                </c:pt>
                <c:pt idx="650">
                  <c:v>151.76000000000101</c:v>
                </c:pt>
                <c:pt idx="651">
                  <c:v>151.84</c:v>
                </c:pt>
                <c:pt idx="652">
                  <c:v>151.91999999999999</c:v>
                </c:pt>
                <c:pt idx="653">
                  <c:v>152.00000000000099</c:v>
                </c:pt>
                <c:pt idx="654">
                  <c:v>152.08000000000001</c:v>
                </c:pt>
                <c:pt idx="655">
                  <c:v>152.16</c:v>
                </c:pt>
                <c:pt idx="656">
                  <c:v>152.24</c:v>
                </c:pt>
                <c:pt idx="657">
                  <c:v>152.32000000000099</c:v>
                </c:pt>
                <c:pt idx="658">
                  <c:v>152.4</c:v>
                </c:pt>
                <c:pt idx="659">
                  <c:v>152.48000000000101</c:v>
                </c:pt>
                <c:pt idx="660">
                  <c:v>152.560000000001</c:v>
                </c:pt>
                <c:pt idx="661">
                  <c:v>152.63999999999999</c:v>
                </c:pt>
                <c:pt idx="662">
                  <c:v>152.72</c:v>
                </c:pt>
                <c:pt idx="663">
                  <c:v>152.80000000000001</c:v>
                </c:pt>
                <c:pt idx="664">
                  <c:v>152.88000000000099</c:v>
                </c:pt>
                <c:pt idx="665">
                  <c:v>152.96</c:v>
                </c:pt>
                <c:pt idx="666">
                  <c:v>153.04000000000099</c:v>
                </c:pt>
                <c:pt idx="667">
                  <c:v>153.12</c:v>
                </c:pt>
                <c:pt idx="668">
                  <c:v>153.20000000000101</c:v>
                </c:pt>
                <c:pt idx="669">
                  <c:v>153.28</c:v>
                </c:pt>
                <c:pt idx="670">
                  <c:v>153.36000000000001</c:v>
                </c:pt>
                <c:pt idx="671">
                  <c:v>153.44000000000099</c:v>
                </c:pt>
                <c:pt idx="672">
                  <c:v>153.52000000000001</c:v>
                </c:pt>
                <c:pt idx="673">
                  <c:v>153.60000000000099</c:v>
                </c:pt>
                <c:pt idx="674">
                  <c:v>153.68</c:v>
                </c:pt>
                <c:pt idx="675">
                  <c:v>153.76</c:v>
                </c:pt>
                <c:pt idx="676">
                  <c:v>153.84</c:v>
                </c:pt>
                <c:pt idx="677">
                  <c:v>153.91999999999999</c:v>
                </c:pt>
                <c:pt idx="678">
                  <c:v>154</c:v>
                </c:pt>
                <c:pt idx="679">
                  <c:v>154.08000000000001</c:v>
                </c:pt>
                <c:pt idx="680">
                  <c:v>154.16</c:v>
                </c:pt>
                <c:pt idx="681">
                  <c:v>154.24</c:v>
                </c:pt>
                <c:pt idx="682">
                  <c:v>154.32</c:v>
                </c:pt>
                <c:pt idx="683">
                  <c:v>154.4</c:v>
                </c:pt>
                <c:pt idx="684">
                  <c:v>154.47999999999999</c:v>
                </c:pt>
                <c:pt idx="685">
                  <c:v>154.56</c:v>
                </c:pt>
                <c:pt idx="686">
                  <c:v>154.63999999999999</c:v>
                </c:pt>
                <c:pt idx="687">
                  <c:v>154.72</c:v>
                </c:pt>
                <c:pt idx="688">
                  <c:v>154.80000000000001</c:v>
                </c:pt>
                <c:pt idx="689">
                  <c:v>154.88</c:v>
                </c:pt>
                <c:pt idx="690">
                  <c:v>154.96</c:v>
                </c:pt>
                <c:pt idx="691">
                  <c:v>155.04</c:v>
                </c:pt>
                <c:pt idx="692">
                  <c:v>155.12</c:v>
                </c:pt>
                <c:pt idx="693">
                  <c:v>155.19999999999999</c:v>
                </c:pt>
                <c:pt idx="694">
                  <c:v>155.28</c:v>
                </c:pt>
                <c:pt idx="695">
                  <c:v>155.36000000000001</c:v>
                </c:pt>
                <c:pt idx="696">
                  <c:v>155.44</c:v>
                </c:pt>
                <c:pt idx="697">
                  <c:v>155.52000000000001</c:v>
                </c:pt>
                <c:pt idx="698">
                  <c:v>155.6</c:v>
                </c:pt>
                <c:pt idx="699">
                  <c:v>155.68</c:v>
                </c:pt>
                <c:pt idx="700">
                  <c:v>155.76</c:v>
                </c:pt>
                <c:pt idx="701">
                  <c:v>155.84</c:v>
                </c:pt>
                <c:pt idx="702">
                  <c:v>155.91999999999999</c:v>
                </c:pt>
                <c:pt idx="703">
                  <c:v>156</c:v>
                </c:pt>
                <c:pt idx="704">
                  <c:v>156.08000000000001</c:v>
                </c:pt>
                <c:pt idx="705">
                  <c:v>156.16</c:v>
                </c:pt>
                <c:pt idx="706">
                  <c:v>156.24</c:v>
                </c:pt>
                <c:pt idx="707">
                  <c:v>156.32</c:v>
                </c:pt>
                <c:pt idx="708">
                  <c:v>156.4</c:v>
                </c:pt>
                <c:pt idx="709">
                  <c:v>156.47999999999999</c:v>
                </c:pt>
                <c:pt idx="710">
                  <c:v>156.56</c:v>
                </c:pt>
                <c:pt idx="711">
                  <c:v>156.63999999999999</c:v>
                </c:pt>
                <c:pt idx="712">
                  <c:v>156.72</c:v>
                </c:pt>
                <c:pt idx="713">
                  <c:v>156.80000000000001</c:v>
                </c:pt>
                <c:pt idx="714">
                  <c:v>156.88</c:v>
                </c:pt>
                <c:pt idx="715">
                  <c:v>156.96</c:v>
                </c:pt>
                <c:pt idx="716">
                  <c:v>157.04</c:v>
                </c:pt>
                <c:pt idx="717">
                  <c:v>157.12</c:v>
                </c:pt>
                <c:pt idx="718">
                  <c:v>157.19999999999999</c:v>
                </c:pt>
                <c:pt idx="719">
                  <c:v>157.28</c:v>
                </c:pt>
                <c:pt idx="720">
                  <c:v>157.36000000000001</c:v>
                </c:pt>
                <c:pt idx="721">
                  <c:v>157.44</c:v>
                </c:pt>
                <c:pt idx="722">
                  <c:v>157.52000000000001</c:v>
                </c:pt>
                <c:pt idx="723">
                  <c:v>157.6</c:v>
                </c:pt>
                <c:pt idx="724">
                  <c:v>157.68</c:v>
                </c:pt>
                <c:pt idx="725">
                  <c:v>157.76</c:v>
                </c:pt>
                <c:pt idx="726">
                  <c:v>157.84</c:v>
                </c:pt>
                <c:pt idx="727">
                  <c:v>157.91999999999999</c:v>
                </c:pt>
                <c:pt idx="728">
                  <c:v>158</c:v>
                </c:pt>
                <c:pt idx="729">
                  <c:v>158.08000000000001</c:v>
                </c:pt>
                <c:pt idx="730">
                  <c:v>158.16</c:v>
                </c:pt>
                <c:pt idx="731">
                  <c:v>158.24</c:v>
                </c:pt>
                <c:pt idx="732">
                  <c:v>158.32</c:v>
                </c:pt>
                <c:pt idx="733">
                  <c:v>158.4</c:v>
                </c:pt>
                <c:pt idx="734">
                  <c:v>158.47999999999999</c:v>
                </c:pt>
                <c:pt idx="735">
                  <c:v>158.56</c:v>
                </c:pt>
                <c:pt idx="736">
                  <c:v>158.63999999999999</c:v>
                </c:pt>
                <c:pt idx="737">
                  <c:v>158.72</c:v>
                </c:pt>
                <c:pt idx="738">
                  <c:v>158.80000000000001</c:v>
                </c:pt>
                <c:pt idx="739">
                  <c:v>158.88</c:v>
                </c:pt>
                <c:pt idx="740">
                  <c:v>158.96</c:v>
                </c:pt>
                <c:pt idx="741">
                  <c:v>159.04</c:v>
                </c:pt>
                <c:pt idx="742">
                  <c:v>159.12</c:v>
                </c:pt>
                <c:pt idx="743">
                  <c:v>159.19999999999999</c:v>
                </c:pt>
                <c:pt idx="744">
                  <c:v>159.28</c:v>
                </c:pt>
                <c:pt idx="745">
                  <c:v>159.36000000000001</c:v>
                </c:pt>
                <c:pt idx="746">
                  <c:v>159.44</c:v>
                </c:pt>
                <c:pt idx="747">
                  <c:v>159.52000000000001</c:v>
                </c:pt>
                <c:pt idx="748">
                  <c:v>159.6</c:v>
                </c:pt>
                <c:pt idx="749">
                  <c:v>159.68</c:v>
                </c:pt>
                <c:pt idx="750">
                  <c:v>159.76</c:v>
                </c:pt>
                <c:pt idx="751">
                  <c:v>159.84</c:v>
                </c:pt>
                <c:pt idx="752">
                  <c:v>159.91999999999999</c:v>
                </c:pt>
                <c:pt idx="753">
                  <c:v>160</c:v>
                </c:pt>
                <c:pt idx="754">
                  <c:v>160.08000000000001</c:v>
                </c:pt>
                <c:pt idx="755">
                  <c:v>160.16</c:v>
                </c:pt>
                <c:pt idx="756">
                  <c:v>160.24</c:v>
                </c:pt>
                <c:pt idx="757">
                  <c:v>160.32</c:v>
                </c:pt>
                <c:pt idx="758">
                  <c:v>160.4</c:v>
                </c:pt>
                <c:pt idx="759">
                  <c:v>160.47999999999999</c:v>
                </c:pt>
                <c:pt idx="760">
                  <c:v>160.56</c:v>
                </c:pt>
                <c:pt idx="761">
                  <c:v>160.63999999999999</c:v>
                </c:pt>
                <c:pt idx="762">
                  <c:v>160.72</c:v>
                </c:pt>
                <c:pt idx="763">
                  <c:v>160.80000000000001</c:v>
                </c:pt>
                <c:pt idx="764">
                  <c:v>160.88</c:v>
                </c:pt>
                <c:pt idx="765">
                  <c:v>160.96</c:v>
                </c:pt>
                <c:pt idx="766">
                  <c:v>161.04</c:v>
                </c:pt>
                <c:pt idx="767">
                  <c:v>161.12</c:v>
                </c:pt>
                <c:pt idx="768">
                  <c:v>161.19999999999999</c:v>
                </c:pt>
                <c:pt idx="769">
                  <c:v>161.28</c:v>
                </c:pt>
                <c:pt idx="770">
                  <c:v>161.36000000000001</c:v>
                </c:pt>
                <c:pt idx="771">
                  <c:v>161.44</c:v>
                </c:pt>
                <c:pt idx="772">
                  <c:v>161.52000000000001</c:v>
                </c:pt>
                <c:pt idx="773">
                  <c:v>161.6</c:v>
                </c:pt>
                <c:pt idx="774">
                  <c:v>161.68</c:v>
                </c:pt>
                <c:pt idx="775">
                  <c:v>161.76</c:v>
                </c:pt>
                <c:pt idx="776">
                  <c:v>161.84</c:v>
                </c:pt>
                <c:pt idx="777">
                  <c:v>161.91999999999999</c:v>
                </c:pt>
                <c:pt idx="778">
                  <c:v>162</c:v>
                </c:pt>
                <c:pt idx="779">
                  <c:v>162.08000000000001</c:v>
                </c:pt>
                <c:pt idx="780">
                  <c:v>162.16</c:v>
                </c:pt>
                <c:pt idx="781">
                  <c:v>162.24</c:v>
                </c:pt>
                <c:pt idx="782">
                  <c:v>162.32</c:v>
                </c:pt>
                <c:pt idx="783">
                  <c:v>162.4</c:v>
                </c:pt>
                <c:pt idx="784">
                  <c:v>162.47999999999999</c:v>
                </c:pt>
                <c:pt idx="785">
                  <c:v>162.56</c:v>
                </c:pt>
                <c:pt idx="786">
                  <c:v>162.63999999999999</c:v>
                </c:pt>
                <c:pt idx="787">
                  <c:v>162.72</c:v>
                </c:pt>
                <c:pt idx="788">
                  <c:v>162.80000000000001</c:v>
                </c:pt>
                <c:pt idx="789">
                  <c:v>162.88</c:v>
                </c:pt>
                <c:pt idx="790">
                  <c:v>162.96</c:v>
                </c:pt>
                <c:pt idx="791">
                  <c:v>163.04</c:v>
                </c:pt>
                <c:pt idx="792">
                  <c:v>163.12</c:v>
                </c:pt>
                <c:pt idx="793">
                  <c:v>163.19999999999999</c:v>
                </c:pt>
                <c:pt idx="794">
                  <c:v>163.28</c:v>
                </c:pt>
                <c:pt idx="795">
                  <c:v>163.36000000000001</c:v>
                </c:pt>
                <c:pt idx="796">
                  <c:v>163.44</c:v>
                </c:pt>
                <c:pt idx="797">
                  <c:v>163.52000000000001</c:v>
                </c:pt>
                <c:pt idx="798">
                  <c:v>163.6</c:v>
                </c:pt>
                <c:pt idx="799">
                  <c:v>163.68</c:v>
                </c:pt>
                <c:pt idx="800">
                  <c:v>163.76</c:v>
                </c:pt>
                <c:pt idx="801">
                  <c:v>163.84</c:v>
                </c:pt>
                <c:pt idx="802">
                  <c:v>163.92</c:v>
                </c:pt>
                <c:pt idx="803">
                  <c:v>164</c:v>
                </c:pt>
                <c:pt idx="804">
                  <c:v>164.08</c:v>
                </c:pt>
                <c:pt idx="805">
                  <c:v>164.16</c:v>
                </c:pt>
                <c:pt idx="806">
                  <c:v>164.24</c:v>
                </c:pt>
                <c:pt idx="807">
                  <c:v>164.32</c:v>
                </c:pt>
                <c:pt idx="808">
                  <c:v>164.4</c:v>
                </c:pt>
                <c:pt idx="809">
                  <c:v>164.48</c:v>
                </c:pt>
                <c:pt idx="810">
                  <c:v>164.56</c:v>
                </c:pt>
                <c:pt idx="811">
                  <c:v>164.64</c:v>
                </c:pt>
                <c:pt idx="812">
                  <c:v>164.72</c:v>
                </c:pt>
                <c:pt idx="813">
                  <c:v>164.8</c:v>
                </c:pt>
                <c:pt idx="814">
                  <c:v>164.88</c:v>
                </c:pt>
                <c:pt idx="815">
                  <c:v>164.96</c:v>
                </c:pt>
                <c:pt idx="816">
                  <c:v>165.04</c:v>
                </c:pt>
                <c:pt idx="817">
                  <c:v>165.12</c:v>
                </c:pt>
                <c:pt idx="818">
                  <c:v>165.2</c:v>
                </c:pt>
                <c:pt idx="819">
                  <c:v>165.28</c:v>
                </c:pt>
                <c:pt idx="820">
                  <c:v>165.36</c:v>
                </c:pt>
                <c:pt idx="821">
                  <c:v>165.44</c:v>
                </c:pt>
                <c:pt idx="822">
                  <c:v>165.52</c:v>
                </c:pt>
                <c:pt idx="823">
                  <c:v>165.6</c:v>
                </c:pt>
                <c:pt idx="824">
                  <c:v>165.68</c:v>
                </c:pt>
                <c:pt idx="825">
                  <c:v>165.76</c:v>
                </c:pt>
                <c:pt idx="826">
                  <c:v>165.84</c:v>
                </c:pt>
                <c:pt idx="827">
                  <c:v>165.92</c:v>
                </c:pt>
                <c:pt idx="828">
                  <c:v>166</c:v>
                </c:pt>
                <c:pt idx="829">
                  <c:v>166.08</c:v>
                </c:pt>
                <c:pt idx="830">
                  <c:v>166.16</c:v>
                </c:pt>
                <c:pt idx="831">
                  <c:v>166.24</c:v>
                </c:pt>
                <c:pt idx="832">
                  <c:v>166.32</c:v>
                </c:pt>
                <c:pt idx="833">
                  <c:v>166.4</c:v>
                </c:pt>
                <c:pt idx="834">
                  <c:v>166.48</c:v>
                </c:pt>
                <c:pt idx="835">
                  <c:v>166.56</c:v>
                </c:pt>
                <c:pt idx="836">
                  <c:v>166.64</c:v>
                </c:pt>
                <c:pt idx="837">
                  <c:v>166.72</c:v>
                </c:pt>
                <c:pt idx="838">
                  <c:v>166.8</c:v>
                </c:pt>
                <c:pt idx="839">
                  <c:v>166.88</c:v>
                </c:pt>
                <c:pt idx="840">
                  <c:v>166.96</c:v>
                </c:pt>
                <c:pt idx="841">
                  <c:v>167.04</c:v>
                </c:pt>
                <c:pt idx="842">
                  <c:v>167.12</c:v>
                </c:pt>
                <c:pt idx="843">
                  <c:v>167.2</c:v>
                </c:pt>
                <c:pt idx="844">
                  <c:v>167.28</c:v>
                </c:pt>
                <c:pt idx="845">
                  <c:v>167.36</c:v>
                </c:pt>
                <c:pt idx="846">
                  <c:v>167.44</c:v>
                </c:pt>
                <c:pt idx="847">
                  <c:v>167.52</c:v>
                </c:pt>
                <c:pt idx="848">
                  <c:v>167.6</c:v>
                </c:pt>
                <c:pt idx="849">
                  <c:v>167.68</c:v>
                </c:pt>
                <c:pt idx="850">
                  <c:v>167.76</c:v>
                </c:pt>
                <c:pt idx="851">
                  <c:v>167.84</c:v>
                </c:pt>
                <c:pt idx="852">
                  <c:v>167.92</c:v>
                </c:pt>
                <c:pt idx="853">
                  <c:v>168</c:v>
                </c:pt>
                <c:pt idx="854">
                  <c:v>168.08</c:v>
                </c:pt>
                <c:pt idx="855">
                  <c:v>168.16</c:v>
                </c:pt>
                <c:pt idx="856">
                  <c:v>168.24</c:v>
                </c:pt>
                <c:pt idx="857">
                  <c:v>168.32</c:v>
                </c:pt>
                <c:pt idx="858">
                  <c:v>168.4</c:v>
                </c:pt>
                <c:pt idx="859">
                  <c:v>168.48</c:v>
                </c:pt>
                <c:pt idx="860">
                  <c:v>168.56</c:v>
                </c:pt>
                <c:pt idx="861">
                  <c:v>168.64</c:v>
                </c:pt>
                <c:pt idx="862">
                  <c:v>168.72</c:v>
                </c:pt>
                <c:pt idx="863">
                  <c:v>168.8</c:v>
                </c:pt>
                <c:pt idx="864">
                  <c:v>168.88</c:v>
                </c:pt>
                <c:pt idx="865">
                  <c:v>168.96</c:v>
                </c:pt>
                <c:pt idx="866">
                  <c:v>169.04</c:v>
                </c:pt>
                <c:pt idx="867">
                  <c:v>169.12</c:v>
                </c:pt>
                <c:pt idx="868">
                  <c:v>169.2</c:v>
                </c:pt>
                <c:pt idx="869">
                  <c:v>169.28</c:v>
                </c:pt>
                <c:pt idx="870">
                  <c:v>169.36</c:v>
                </c:pt>
                <c:pt idx="871">
                  <c:v>169.44</c:v>
                </c:pt>
                <c:pt idx="872">
                  <c:v>169.52</c:v>
                </c:pt>
                <c:pt idx="873">
                  <c:v>169.6</c:v>
                </c:pt>
                <c:pt idx="874">
                  <c:v>169.68</c:v>
                </c:pt>
                <c:pt idx="875">
                  <c:v>169.76</c:v>
                </c:pt>
                <c:pt idx="876">
                  <c:v>169.84</c:v>
                </c:pt>
                <c:pt idx="877">
                  <c:v>169.92</c:v>
                </c:pt>
                <c:pt idx="878">
                  <c:v>170</c:v>
                </c:pt>
                <c:pt idx="879">
                  <c:v>170.08</c:v>
                </c:pt>
                <c:pt idx="880">
                  <c:v>170.16</c:v>
                </c:pt>
                <c:pt idx="881">
                  <c:v>170.24</c:v>
                </c:pt>
                <c:pt idx="882">
                  <c:v>170.32</c:v>
                </c:pt>
                <c:pt idx="883">
                  <c:v>170.4</c:v>
                </c:pt>
                <c:pt idx="884">
                  <c:v>170.48</c:v>
                </c:pt>
                <c:pt idx="885">
                  <c:v>170.56</c:v>
                </c:pt>
                <c:pt idx="886">
                  <c:v>170.64</c:v>
                </c:pt>
                <c:pt idx="887">
                  <c:v>170.72</c:v>
                </c:pt>
                <c:pt idx="888">
                  <c:v>170.8</c:v>
                </c:pt>
                <c:pt idx="889">
                  <c:v>170.88</c:v>
                </c:pt>
                <c:pt idx="890">
                  <c:v>170.96</c:v>
                </c:pt>
                <c:pt idx="891">
                  <c:v>171.04</c:v>
                </c:pt>
                <c:pt idx="892">
                  <c:v>171.12</c:v>
                </c:pt>
                <c:pt idx="893">
                  <c:v>171.2</c:v>
                </c:pt>
                <c:pt idx="894">
                  <c:v>171.28</c:v>
                </c:pt>
                <c:pt idx="895">
                  <c:v>171.36</c:v>
                </c:pt>
                <c:pt idx="896">
                  <c:v>171.44</c:v>
                </c:pt>
                <c:pt idx="897">
                  <c:v>171.52</c:v>
                </c:pt>
                <c:pt idx="898">
                  <c:v>171.6</c:v>
                </c:pt>
                <c:pt idx="899">
                  <c:v>171.68</c:v>
                </c:pt>
                <c:pt idx="900">
                  <c:v>171.76</c:v>
                </c:pt>
                <c:pt idx="901">
                  <c:v>171.84</c:v>
                </c:pt>
                <c:pt idx="902">
                  <c:v>171.92</c:v>
                </c:pt>
                <c:pt idx="903">
                  <c:v>172</c:v>
                </c:pt>
                <c:pt idx="904">
                  <c:v>172.08</c:v>
                </c:pt>
                <c:pt idx="905">
                  <c:v>172.16</c:v>
                </c:pt>
                <c:pt idx="906">
                  <c:v>172.24</c:v>
                </c:pt>
                <c:pt idx="907">
                  <c:v>172.32</c:v>
                </c:pt>
                <c:pt idx="908">
                  <c:v>172.4</c:v>
                </c:pt>
                <c:pt idx="909">
                  <c:v>172.48</c:v>
                </c:pt>
                <c:pt idx="910">
                  <c:v>172.56</c:v>
                </c:pt>
                <c:pt idx="911">
                  <c:v>172.64</c:v>
                </c:pt>
                <c:pt idx="912">
                  <c:v>172.72</c:v>
                </c:pt>
                <c:pt idx="913">
                  <c:v>172.8</c:v>
                </c:pt>
                <c:pt idx="914">
                  <c:v>172.88</c:v>
                </c:pt>
                <c:pt idx="915">
                  <c:v>172.96</c:v>
                </c:pt>
                <c:pt idx="916">
                  <c:v>173.04</c:v>
                </c:pt>
                <c:pt idx="917">
                  <c:v>173.12</c:v>
                </c:pt>
                <c:pt idx="918">
                  <c:v>173.2</c:v>
                </c:pt>
                <c:pt idx="919">
                  <c:v>173.28</c:v>
                </c:pt>
                <c:pt idx="920">
                  <c:v>173.36</c:v>
                </c:pt>
                <c:pt idx="921">
                  <c:v>173.44</c:v>
                </c:pt>
                <c:pt idx="922">
                  <c:v>173.52</c:v>
                </c:pt>
                <c:pt idx="923">
                  <c:v>173.6</c:v>
                </c:pt>
                <c:pt idx="924">
                  <c:v>173.68</c:v>
                </c:pt>
                <c:pt idx="925">
                  <c:v>173.76</c:v>
                </c:pt>
                <c:pt idx="926">
                  <c:v>173.84</c:v>
                </c:pt>
                <c:pt idx="927">
                  <c:v>173.92</c:v>
                </c:pt>
                <c:pt idx="928">
                  <c:v>174</c:v>
                </c:pt>
                <c:pt idx="929">
                  <c:v>174.08</c:v>
                </c:pt>
                <c:pt idx="930">
                  <c:v>174.16</c:v>
                </c:pt>
                <c:pt idx="931">
                  <c:v>174.24</c:v>
                </c:pt>
                <c:pt idx="932">
                  <c:v>174.32</c:v>
                </c:pt>
                <c:pt idx="933">
                  <c:v>174.4</c:v>
                </c:pt>
                <c:pt idx="934">
                  <c:v>174.48</c:v>
                </c:pt>
                <c:pt idx="935">
                  <c:v>174.56</c:v>
                </c:pt>
                <c:pt idx="936">
                  <c:v>174.64</c:v>
                </c:pt>
                <c:pt idx="937">
                  <c:v>174.72</c:v>
                </c:pt>
                <c:pt idx="938">
                  <c:v>174.8</c:v>
                </c:pt>
                <c:pt idx="939">
                  <c:v>174.88</c:v>
                </c:pt>
                <c:pt idx="940">
                  <c:v>174.96</c:v>
                </c:pt>
                <c:pt idx="941">
                  <c:v>175.04</c:v>
                </c:pt>
                <c:pt idx="942">
                  <c:v>175.12</c:v>
                </c:pt>
                <c:pt idx="943">
                  <c:v>175.2</c:v>
                </c:pt>
                <c:pt idx="944">
                  <c:v>175.28</c:v>
                </c:pt>
                <c:pt idx="945">
                  <c:v>175.36</c:v>
                </c:pt>
                <c:pt idx="946">
                  <c:v>175.44</c:v>
                </c:pt>
                <c:pt idx="947">
                  <c:v>175.52</c:v>
                </c:pt>
                <c:pt idx="948">
                  <c:v>175.6</c:v>
                </c:pt>
                <c:pt idx="949">
                  <c:v>175.68</c:v>
                </c:pt>
                <c:pt idx="950">
                  <c:v>175.76</c:v>
                </c:pt>
                <c:pt idx="951">
                  <c:v>175.84</c:v>
                </c:pt>
                <c:pt idx="952">
                  <c:v>175.92</c:v>
                </c:pt>
                <c:pt idx="953">
                  <c:v>176</c:v>
                </c:pt>
                <c:pt idx="954">
                  <c:v>176.08</c:v>
                </c:pt>
                <c:pt idx="955">
                  <c:v>176.16</c:v>
                </c:pt>
                <c:pt idx="956">
                  <c:v>176.24</c:v>
                </c:pt>
                <c:pt idx="957">
                  <c:v>176.32</c:v>
                </c:pt>
                <c:pt idx="958">
                  <c:v>176.4</c:v>
                </c:pt>
                <c:pt idx="959">
                  <c:v>176.48</c:v>
                </c:pt>
                <c:pt idx="960">
                  <c:v>176.56</c:v>
                </c:pt>
                <c:pt idx="961">
                  <c:v>176.64</c:v>
                </c:pt>
                <c:pt idx="962">
                  <c:v>176.72</c:v>
                </c:pt>
                <c:pt idx="963">
                  <c:v>176.8</c:v>
                </c:pt>
                <c:pt idx="964">
                  <c:v>176.88</c:v>
                </c:pt>
                <c:pt idx="965">
                  <c:v>176.96</c:v>
                </c:pt>
                <c:pt idx="966">
                  <c:v>177.04</c:v>
                </c:pt>
                <c:pt idx="967">
                  <c:v>177.12</c:v>
                </c:pt>
                <c:pt idx="968">
                  <c:v>177.2</c:v>
                </c:pt>
                <c:pt idx="969">
                  <c:v>177.28</c:v>
                </c:pt>
                <c:pt idx="970">
                  <c:v>177.36</c:v>
                </c:pt>
                <c:pt idx="971">
                  <c:v>177.44</c:v>
                </c:pt>
                <c:pt idx="972">
                  <c:v>177.52</c:v>
                </c:pt>
                <c:pt idx="973">
                  <c:v>177.6</c:v>
                </c:pt>
                <c:pt idx="974">
                  <c:v>177.68</c:v>
                </c:pt>
                <c:pt idx="975">
                  <c:v>177.76</c:v>
                </c:pt>
                <c:pt idx="976">
                  <c:v>177.84</c:v>
                </c:pt>
                <c:pt idx="977">
                  <c:v>177.92</c:v>
                </c:pt>
                <c:pt idx="978">
                  <c:v>178</c:v>
                </c:pt>
                <c:pt idx="979">
                  <c:v>178.08</c:v>
                </c:pt>
                <c:pt idx="980">
                  <c:v>178.16</c:v>
                </c:pt>
                <c:pt idx="981">
                  <c:v>178.24</c:v>
                </c:pt>
                <c:pt idx="982">
                  <c:v>178.32</c:v>
                </c:pt>
                <c:pt idx="983">
                  <c:v>178.4</c:v>
                </c:pt>
                <c:pt idx="984">
                  <c:v>178.48</c:v>
                </c:pt>
                <c:pt idx="985">
                  <c:v>178.56</c:v>
                </c:pt>
                <c:pt idx="986">
                  <c:v>178.64</c:v>
                </c:pt>
                <c:pt idx="987">
                  <c:v>178.72</c:v>
                </c:pt>
                <c:pt idx="988">
                  <c:v>178.8</c:v>
                </c:pt>
                <c:pt idx="989">
                  <c:v>178.88</c:v>
                </c:pt>
                <c:pt idx="990">
                  <c:v>178.96</c:v>
                </c:pt>
                <c:pt idx="991">
                  <c:v>179.04</c:v>
                </c:pt>
                <c:pt idx="992">
                  <c:v>179.12</c:v>
                </c:pt>
                <c:pt idx="993">
                  <c:v>179.2</c:v>
                </c:pt>
                <c:pt idx="994">
                  <c:v>179.28</c:v>
                </c:pt>
                <c:pt idx="995">
                  <c:v>179.36</c:v>
                </c:pt>
                <c:pt idx="996">
                  <c:v>179.44</c:v>
                </c:pt>
                <c:pt idx="997">
                  <c:v>179.52</c:v>
                </c:pt>
                <c:pt idx="998">
                  <c:v>179.6</c:v>
                </c:pt>
                <c:pt idx="999">
                  <c:v>179.68</c:v>
                </c:pt>
                <c:pt idx="1000">
                  <c:v>179.76</c:v>
                </c:pt>
                <c:pt idx="1001">
                  <c:v>179.84</c:v>
                </c:pt>
                <c:pt idx="1002">
                  <c:v>179.92</c:v>
                </c:pt>
                <c:pt idx="1003">
                  <c:v>180</c:v>
                </c:pt>
                <c:pt idx="1004">
                  <c:v>180.08</c:v>
                </c:pt>
                <c:pt idx="1005">
                  <c:v>180.16</c:v>
                </c:pt>
                <c:pt idx="1006">
                  <c:v>180.24</c:v>
                </c:pt>
                <c:pt idx="1007">
                  <c:v>180.32</c:v>
                </c:pt>
                <c:pt idx="1008">
                  <c:v>180.4</c:v>
                </c:pt>
                <c:pt idx="1009">
                  <c:v>180.48</c:v>
                </c:pt>
                <c:pt idx="1010">
                  <c:v>180.56</c:v>
                </c:pt>
                <c:pt idx="1011">
                  <c:v>180.64</c:v>
                </c:pt>
                <c:pt idx="1012">
                  <c:v>180.72</c:v>
                </c:pt>
                <c:pt idx="1013">
                  <c:v>180.8</c:v>
                </c:pt>
                <c:pt idx="1014">
                  <c:v>180.88</c:v>
                </c:pt>
                <c:pt idx="1015">
                  <c:v>180.96</c:v>
                </c:pt>
                <c:pt idx="1016">
                  <c:v>181.04</c:v>
                </c:pt>
                <c:pt idx="1017">
                  <c:v>181.12</c:v>
                </c:pt>
                <c:pt idx="1018">
                  <c:v>181.2</c:v>
                </c:pt>
                <c:pt idx="1019">
                  <c:v>181.28</c:v>
                </c:pt>
                <c:pt idx="1020">
                  <c:v>181.36</c:v>
                </c:pt>
                <c:pt idx="1021">
                  <c:v>181.44</c:v>
                </c:pt>
                <c:pt idx="1022">
                  <c:v>181.52</c:v>
                </c:pt>
                <c:pt idx="1023">
                  <c:v>181.6</c:v>
                </c:pt>
                <c:pt idx="1024">
                  <c:v>181.68</c:v>
                </c:pt>
                <c:pt idx="1025">
                  <c:v>181.76</c:v>
                </c:pt>
                <c:pt idx="1026">
                  <c:v>181.84</c:v>
                </c:pt>
                <c:pt idx="1027">
                  <c:v>181.92</c:v>
                </c:pt>
                <c:pt idx="1028">
                  <c:v>182</c:v>
                </c:pt>
                <c:pt idx="1029">
                  <c:v>182.08</c:v>
                </c:pt>
                <c:pt idx="1030">
                  <c:v>182.16</c:v>
                </c:pt>
                <c:pt idx="1031">
                  <c:v>182.24</c:v>
                </c:pt>
                <c:pt idx="1032">
                  <c:v>182.32</c:v>
                </c:pt>
                <c:pt idx="1033">
                  <c:v>182.4</c:v>
                </c:pt>
                <c:pt idx="1034">
                  <c:v>182.48</c:v>
                </c:pt>
                <c:pt idx="1035">
                  <c:v>182.56</c:v>
                </c:pt>
                <c:pt idx="1036">
                  <c:v>182.64</c:v>
                </c:pt>
                <c:pt idx="1037">
                  <c:v>182.72</c:v>
                </c:pt>
                <c:pt idx="1038">
                  <c:v>182.8</c:v>
                </c:pt>
                <c:pt idx="1039">
                  <c:v>182.88</c:v>
                </c:pt>
                <c:pt idx="1040">
                  <c:v>182.96</c:v>
                </c:pt>
                <c:pt idx="1041">
                  <c:v>183.04</c:v>
                </c:pt>
                <c:pt idx="1042">
                  <c:v>183.12</c:v>
                </c:pt>
                <c:pt idx="1043">
                  <c:v>183.2</c:v>
                </c:pt>
                <c:pt idx="1044">
                  <c:v>183.28</c:v>
                </c:pt>
                <c:pt idx="1045">
                  <c:v>183.36</c:v>
                </c:pt>
                <c:pt idx="1046">
                  <c:v>183.44</c:v>
                </c:pt>
                <c:pt idx="1047">
                  <c:v>183.52</c:v>
                </c:pt>
                <c:pt idx="1048">
                  <c:v>183.6</c:v>
                </c:pt>
                <c:pt idx="1049">
                  <c:v>183.68</c:v>
                </c:pt>
                <c:pt idx="1050">
                  <c:v>183.76</c:v>
                </c:pt>
                <c:pt idx="1051">
                  <c:v>183.84</c:v>
                </c:pt>
                <c:pt idx="1052">
                  <c:v>183.92</c:v>
                </c:pt>
                <c:pt idx="1053">
                  <c:v>184</c:v>
                </c:pt>
                <c:pt idx="1054">
                  <c:v>184.08</c:v>
                </c:pt>
                <c:pt idx="1055">
                  <c:v>184.16</c:v>
                </c:pt>
                <c:pt idx="1056">
                  <c:v>184.24</c:v>
                </c:pt>
                <c:pt idx="1057">
                  <c:v>184.32</c:v>
                </c:pt>
                <c:pt idx="1058">
                  <c:v>184.4</c:v>
                </c:pt>
                <c:pt idx="1059">
                  <c:v>184.48</c:v>
                </c:pt>
                <c:pt idx="1060">
                  <c:v>184.56</c:v>
                </c:pt>
                <c:pt idx="1061">
                  <c:v>184.64</c:v>
                </c:pt>
                <c:pt idx="1062">
                  <c:v>184.72</c:v>
                </c:pt>
                <c:pt idx="1063">
                  <c:v>184.8</c:v>
                </c:pt>
                <c:pt idx="1064">
                  <c:v>184.88</c:v>
                </c:pt>
                <c:pt idx="1065">
                  <c:v>184.96</c:v>
                </c:pt>
                <c:pt idx="1066">
                  <c:v>185.04</c:v>
                </c:pt>
                <c:pt idx="1067">
                  <c:v>185.12</c:v>
                </c:pt>
                <c:pt idx="1068">
                  <c:v>185.2</c:v>
                </c:pt>
                <c:pt idx="1069">
                  <c:v>185.28</c:v>
                </c:pt>
                <c:pt idx="1070">
                  <c:v>185.36</c:v>
                </c:pt>
                <c:pt idx="1071">
                  <c:v>185.44</c:v>
                </c:pt>
                <c:pt idx="1072">
                  <c:v>185.52</c:v>
                </c:pt>
                <c:pt idx="1073">
                  <c:v>185.6</c:v>
                </c:pt>
                <c:pt idx="1074">
                  <c:v>185.68</c:v>
                </c:pt>
                <c:pt idx="1075">
                  <c:v>185.76</c:v>
                </c:pt>
                <c:pt idx="1076">
                  <c:v>185.84</c:v>
                </c:pt>
                <c:pt idx="1077">
                  <c:v>185.92</c:v>
                </c:pt>
                <c:pt idx="1078">
                  <c:v>186</c:v>
                </c:pt>
                <c:pt idx="1079">
                  <c:v>186.08</c:v>
                </c:pt>
                <c:pt idx="1080">
                  <c:v>186.16</c:v>
                </c:pt>
                <c:pt idx="1081">
                  <c:v>186.24</c:v>
                </c:pt>
                <c:pt idx="1082">
                  <c:v>186.32</c:v>
                </c:pt>
                <c:pt idx="1083">
                  <c:v>186.4</c:v>
                </c:pt>
                <c:pt idx="1084">
                  <c:v>186.48</c:v>
                </c:pt>
                <c:pt idx="1085">
                  <c:v>186.56</c:v>
                </c:pt>
                <c:pt idx="1086">
                  <c:v>186.64</c:v>
                </c:pt>
                <c:pt idx="1087">
                  <c:v>186.72</c:v>
                </c:pt>
                <c:pt idx="1088">
                  <c:v>186.8</c:v>
                </c:pt>
                <c:pt idx="1089">
                  <c:v>186.88</c:v>
                </c:pt>
                <c:pt idx="1090">
                  <c:v>186.96</c:v>
                </c:pt>
                <c:pt idx="1091">
                  <c:v>187.04</c:v>
                </c:pt>
                <c:pt idx="1092">
                  <c:v>187.12</c:v>
                </c:pt>
                <c:pt idx="1093">
                  <c:v>187.2</c:v>
                </c:pt>
                <c:pt idx="1094">
                  <c:v>187.28</c:v>
                </c:pt>
                <c:pt idx="1095">
                  <c:v>187.36</c:v>
                </c:pt>
                <c:pt idx="1096">
                  <c:v>187.44</c:v>
                </c:pt>
                <c:pt idx="1097">
                  <c:v>187.52</c:v>
                </c:pt>
                <c:pt idx="1098">
                  <c:v>187.6</c:v>
                </c:pt>
                <c:pt idx="1099">
                  <c:v>187.68</c:v>
                </c:pt>
                <c:pt idx="1100">
                  <c:v>187.76</c:v>
                </c:pt>
                <c:pt idx="1101">
                  <c:v>187.84</c:v>
                </c:pt>
                <c:pt idx="1102">
                  <c:v>187.92</c:v>
                </c:pt>
                <c:pt idx="1103">
                  <c:v>188</c:v>
                </c:pt>
              </c:numCache>
            </c:numRef>
          </c:xVal>
          <c:yVal>
            <c:numRef>
              <c:f>'РУС Дипл!исп!4,12,100mW'!$G$3:$G$1106</c:f>
              <c:numCache>
                <c:formatCode>General</c:formatCode>
                <c:ptCount val="110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1.9073599999999999</c:v>
                </c:pt>
                <c:pt idx="162">
                  <c:v>1.9073599999999999</c:v>
                </c:pt>
                <c:pt idx="163">
                  <c:v>3.8147299999999991</c:v>
                </c:pt>
                <c:pt idx="164">
                  <c:v>3.8147299999999991</c:v>
                </c:pt>
                <c:pt idx="165">
                  <c:v>5.7220799999999956</c:v>
                </c:pt>
                <c:pt idx="166">
                  <c:v>7.6294499999999976</c:v>
                </c:pt>
                <c:pt idx="167">
                  <c:v>9.5368000000000013</c:v>
                </c:pt>
                <c:pt idx="168">
                  <c:v>11.4442</c:v>
                </c:pt>
                <c:pt idx="169">
                  <c:v>11.4442</c:v>
                </c:pt>
                <c:pt idx="170">
                  <c:v>11.4442</c:v>
                </c:pt>
                <c:pt idx="171">
                  <c:v>13.3515</c:v>
                </c:pt>
                <c:pt idx="172">
                  <c:v>15.258900000000001</c:v>
                </c:pt>
                <c:pt idx="173">
                  <c:v>17.1663</c:v>
                </c:pt>
                <c:pt idx="174">
                  <c:v>19.073599999999999</c:v>
                </c:pt>
                <c:pt idx="175">
                  <c:v>20.981000000000002</c:v>
                </c:pt>
                <c:pt idx="176">
                  <c:v>22.88829999999998</c:v>
                </c:pt>
                <c:pt idx="177">
                  <c:v>22.88829999999998</c:v>
                </c:pt>
                <c:pt idx="178">
                  <c:v>24.7956</c:v>
                </c:pt>
                <c:pt idx="179">
                  <c:v>24.7956</c:v>
                </c:pt>
                <c:pt idx="180">
                  <c:v>26.702999999999999</c:v>
                </c:pt>
                <c:pt idx="181">
                  <c:v>28.610299999999999</c:v>
                </c:pt>
                <c:pt idx="182">
                  <c:v>30.517800000000001</c:v>
                </c:pt>
                <c:pt idx="183">
                  <c:v>32.425200000000011</c:v>
                </c:pt>
                <c:pt idx="184">
                  <c:v>34.332500000000003</c:v>
                </c:pt>
                <c:pt idx="185">
                  <c:v>36.239899999999999</c:v>
                </c:pt>
                <c:pt idx="186">
                  <c:v>38.147200000000012</c:v>
                </c:pt>
                <c:pt idx="187">
                  <c:v>40.054600000000001</c:v>
                </c:pt>
                <c:pt idx="188">
                  <c:v>40.054600000000001</c:v>
                </c:pt>
                <c:pt idx="189">
                  <c:v>40.054600000000001</c:v>
                </c:pt>
                <c:pt idx="190">
                  <c:v>41.9619</c:v>
                </c:pt>
                <c:pt idx="191">
                  <c:v>41.9619</c:v>
                </c:pt>
                <c:pt idx="192">
                  <c:v>43.869300000000003</c:v>
                </c:pt>
                <c:pt idx="193">
                  <c:v>43.869300000000003</c:v>
                </c:pt>
                <c:pt idx="194">
                  <c:v>45.776600000000009</c:v>
                </c:pt>
                <c:pt idx="195">
                  <c:v>45.776600000000009</c:v>
                </c:pt>
                <c:pt idx="196">
                  <c:v>45.776600000000009</c:v>
                </c:pt>
                <c:pt idx="197">
                  <c:v>45.776600000000009</c:v>
                </c:pt>
                <c:pt idx="198">
                  <c:v>47.683900000000001</c:v>
                </c:pt>
                <c:pt idx="199">
                  <c:v>49.591300000000011</c:v>
                </c:pt>
                <c:pt idx="200">
                  <c:v>49.591300000000011</c:v>
                </c:pt>
                <c:pt idx="201">
                  <c:v>49.591300000000011</c:v>
                </c:pt>
                <c:pt idx="202">
                  <c:v>49.591300000000011</c:v>
                </c:pt>
                <c:pt idx="203">
                  <c:v>49.591300000000011</c:v>
                </c:pt>
                <c:pt idx="204">
                  <c:v>49.591300000000011</c:v>
                </c:pt>
                <c:pt idx="205">
                  <c:v>47.683900000000001</c:v>
                </c:pt>
                <c:pt idx="206">
                  <c:v>47.683900000000001</c:v>
                </c:pt>
                <c:pt idx="207">
                  <c:v>45.776600000000009</c:v>
                </c:pt>
                <c:pt idx="208">
                  <c:v>45.776600000000009</c:v>
                </c:pt>
                <c:pt idx="209">
                  <c:v>45.776600000000009</c:v>
                </c:pt>
                <c:pt idx="210">
                  <c:v>43.869300000000003</c:v>
                </c:pt>
                <c:pt idx="211">
                  <c:v>43.869300000000003</c:v>
                </c:pt>
                <c:pt idx="212">
                  <c:v>43.869300000000003</c:v>
                </c:pt>
                <c:pt idx="213">
                  <c:v>41.9619</c:v>
                </c:pt>
                <c:pt idx="214">
                  <c:v>41.9619</c:v>
                </c:pt>
                <c:pt idx="215">
                  <c:v>41.9619</c:v>
                </c:pt>
                <c:pt idx="216">
                  <c:v>40.054600000000001</c:v>
                </c:pt>
                <c:pt idx="217">
                  <c:v>40.054600000000001</c:v>
                </c:pt>
                <c:pt idx="218">
                  <c:v>40.054600000000001</c:v>
                </c:pt>
                <c:pt idx="219">
                  <c:v>40.054600000000001</c:v>
                </c:pt>
                <c:pt idx="220">
                  <c:v>38.147200000000012</c:v>
                </c:pt>
                <c:pt idx="221">
                  <c:v>38.147200000000012</c:v>
                </c:pt>
                <c:pt idx="222">
                  <c:v>38.147200000000012</c:v>
                </c:pt>
                <c:pt idx="223">
                  <c:v>36.239899999999999</c:v>
                </c:pt>
                <c:pt idx="224">
                  <c:v>36.239899999999999</c:v>
                </c:pt>
                <c:pt idx="225">
                  <c:v>34.332500000000003</c:v>
                </c:pt>
                <c:pt idx="226">
                  <c:v>34.332500000000003</c:v>
                </c:pt>
                <c:pt idx="227">
                  <c:v>34.332500000000003</c:v>
                </c:pt>
                <c:pt idx="228">
                  <c:v>32.425200000000011</c:v>
                </c:pt>
                <c:pt idx="229">
                  <c:v>32.425200000000011</c:v>
                </c:pt>
                <c:pt idx="230">
                  <c:v>30.517800000000001</c:v>
                </c:pt>
                <c:pt idx="231">
                  <c:v>30.517800000000001</c:v>
                </c:pt>
                <c:pt idx="232">
                  <c:v>28.610299999999999</c:v>
                </c:pt>
                <c:pt idx="233">
                  <c:v>28.610299999999999</c:v>
                </c:pt>
                <c:pt idx="234">
                  <c:v>26.702999999999999</c:v>
                </c:pt>
                <c:pt idx="235">
                  <c:v>26.702999999999999</c:v>
                </c:pt>
                <c:pt idx="236">
                  <c:v>26.702999999999999</c:v>
                </c:pt>
                <c:pt idx="237">
                  <c:v>24.7956</c:v>
                </c:pt>
                <c:pt idx="238">
                  <c:v>24.7956</c:v>
                </c:pt>
                <c:pt idx="239">
                  <c:v>24.7956</c:v>
                </c:pt>
                <c:pt idx="240">
                  <c:v>24.7956</c:v>
                </c:pt>
                <c:pt idx="241">
                  <c:v>24.7956</c:v>
                </c:pt>
                <c:pt idx="242">
                  <c:v>22.88829999999998</c:v>
                </c:pt>
                <c:pt idx="243">
                  <c:v>22.88829999999998</c:v>
                </c:pt>
                <c:pt idx="244">
                  <c:v>22.88829999999998</c:v>
                </c:pt>
                <c:pt idx="245">
                  <c:v>22.88829999999998</c:v>
                </c:pt>
                <c:pt idx="246">
                  <c:v>22.88829999999998</c:v>
                </c:pt>
                <c:pt idx="247">
                  <c:v>22.88829999999998</c:v>
                </c:pt>
                <c:pt idx="248">
                  <c:v>20.981000000000002</c:v>
                </c:pt>
                <c:pt idx="249">
                  <c:v>20.981000000000002</c:v>
                </c:pt>
                <c:pt idx="250">
                  <c:v>20.981000000000002</c:v>
                </c:pt>
                <c:pt idx="251">
                  <c:v>19.073599999999999</c:v>
                </c:pt>
                <c:pt idx="252">
                  <c:v>19.073599999999999</c:v>
                </c:pt>
                <c:pt idx="253">
                  <c:v>19.073599999999999</c:v>
                </c:pt>
                <c:pt idx="254">
                  <c:v>17.1663</c:v>
                </c:pt>
                <c:pt idx="255">
                  <c:v>17.1663</c:v>
                </c:pt>
                <c:pt idx="256">
                  <c:v>15.258900000000001</c:v>
                </c:pt>
                <c:pt idx="257">
                  <c:v>15.258900000000001</c:v>
                </c:pt>
                <c:pt idx="258">
                  <c:v>15.258900000000001</c:v>
                </c:pt>
                <c:pt idx="259">
                  <c:v>13.3515</c:v>
                </c:pt>
                <c:pt idx="260">
                  <c:v>13.3515</c:v>
                </c:pt>
                <c:pt idx="261">
                  <c:v>13.3515</c:v>
                </c:pt>
                <c:pt idx="262">
                  <c:v>11.4442</c:v>
                </c:pt>
                <c:pt idx="263">
                  <c:v>11.4442</c:v>
                </c:pt>
                <c:pt idx="264">
                  <c:v>11.4442</c:v>
                </c:pt>
                <c:pt idx="265">
                  <c:v>11.4442</c:v>
                </c:pt>
                <c:pt idx="266">
                  <c:v>11.4442</c:v>
                </c:pt>
                <c:pt idx="267">
                  <c:v>11.4442</c:v>
                </c:pt>
                <c:pt idx="268">
                  <c:v>11.4442</c:v>
                </c:pt>
                <c:pt idx="269">
                  <c:v>11.4442</c:v>
                </c:pt>
                <c:pt idx="270">
                  <c:v>11.4442</c:v>
                </c:pt>
                <c:pt idx="271">
                  <c:v>11.4442</c:v>
                </c:pt>
                <c:pt idx="272">
                  <c:v>11.4442</c:v>
                </c:pt>
                <c:pt idx="273">
                  <c:v>11.4442</c:v>
                </c:pt>
                <c:pt idx="274">
                  <c:v>11.4442</c:v>
                </c:pt>
                <c:pt idx="275">
                  <c:v>9.5368000000000013</c:v>
                </c:pt>
                <c:pt idx="276">
                  <c:v>9.5368000000000013</c:v>
                </c:pt>
                <c:pt idx="277">
                  <c:v>9.5368000000000013</c:v>
                </c:pt>
                <c:pt idx="278">
                  <c:v>9.5368000000000013</c:v>
                </c:pt>
                <c:pt idx="279">
                  <c:v>9.5368000000000013</c:v>
                </c:pt>
                <c:pt idx="280">
                  <c:v>7.6294499999999976</c:v>
                </c:pt>
                <c:pt idx="281">
                  <c:v>7.6294499999999976</c:v>
                </c:pt>
                <c:pt idx="282">
                  <c:v>7.6294499999999976</c:v>
                </c:pt>
                <c:pt idx="283">
                  <c:v>7.6294499999999976</c:v>
                </c:pt>
                <c:pt idx="284">
                  <c:v>5.7220799999999956</c:v>
                </c:pt>
                <c:pt idx="285">
                  <c:v>5.7220799999999956</c:v>
                </c:pt>
                <c:pt idx="286">
                  <c:v>5.7220799999999956</c:v>
                </c:pt>
                <c:pt idx="287">
                  <c:v>5.7220799999999956</c:v>
                </c:pt>
                <c:pt idx="288">
                  <c:v>5.7220799999999956</c:v>
                </c:pt>
                <c:pt idx="289">
                  <c:v>5.7220799999999956</c:v>
                </c:pt>
                <c:pt idx="290">
                  <c:v>5.7220799999999956</c:v>
                </c:pt>
                <c:pt idx="291">
                  <c:v>5.7220799999999956</c:v>
                </c:pt>
                <c:pt idx="292">
                  <c:v>5.7220799999999956</c:v>
                </c:pt>
                <c:pt idx="293">
                  <c:v>5.7220799999999956</c:v>
                </c:pt>
                <c:pt idx="294">
                  <c:v>5.7220799999999956</c:v>
                </c:pt>
                <c:pt idx="295">
                  <c:v>3.8147299999999991</c:v>
                </c:pt>
                <c:pt idx="296">
                  <c:v>3.8147299999999991</c:v>
                </c:pt>
                <c:pt idx="297">
                  <c:v>3.8147299999999991</c:v>
                </c:pt>
                <c:pt idx="298">
                  <c:v>3.8147299999999991</c:v>
                </c:pt>
                <c:pt idx="299">
                  <c:v>3.8147299999999991</c:v>
                </c:pt>
                <c:pt idx="300">
                  <c:v>1.9073599999999999</c:v>
                </c:pt>
                <c:pt idx="301">
                  <c:v>1.9073599999999999</c:v>
                </c:pt>
                <c:pt idx="302">
                  <c:v>1.9073599999999999</c:v>
                </c:pt>
                <c:pt idx="303">
                  <c:v>1.9073599999999999</c:v>
                </c:pt>
                <c:pt idx="304">
                  <c:v>1.9073599999999999</c:v>
                </c:pt>
                <c:pt idx="305">
                  <c:v>1.9073599999999999</c:v>
                </c:pt>
                <c:pt idx="306">
                  <c:v>1.9073599999999999</c:v>
                </c:pt>
                <c:pt idx="307">
                  <c:v>1.9073599999999999</c:v>
                </c:pt>
                <c:pt idx="308">
                  <c:v>1.9073599999999999</c:v>
                </c:pt>
                <c:pt idx="309">
                  <c:v>1.9073599999999999</c:v>
                </c:pt>
                <c:pt idx="310">
                  <c:v>1.9073599999999999</c:v>
                </c:pt>
                <c:pt idx="311">
                  <c:v>1.9073599999999999</c:v>
                </c:pt>
                <c:pt idx="312">
                  <c:v>1.9073599999999999</c:v>
                </c:pt>
                <c:pt idx="313">
                  <c:v>1.9073599999999999</c:v>
                </c:pt>
                <c:pt idx="314">
                  <c:v>1.9073599999999999</c:v>
                </c:pt>
                <c:pt idx="315">
                  <c:v>1.9073599999999999</c:v>
                </c:pt>
                <c:pt idx="316">
                  <c:v>1.9073599999999999</c:v>
                </c:pt>
                <c:pt idx="317">
                  <c:v>1.9073599999999999</c:v>
                </c:pt>
                <c:pt idx="318">
                  <c:v>1.9073599999999999</c:v>
                </c:pt>
                <c:pt idx="319">
                  <c:v>1.9073599999999999</c:v>
                </c:pt>
                <c:pt idx="320">
                  <c:v>1.9073599999999999</c:v>
                </c:pt>
                <c:pt idx="321">
                  <c:v>1.9073599999999999</c:v>
                </c:pt>
                <c:pt idx="322">
                  <c:v>1.9073599999999999</c:v>
                </c:pt>
                <c:pt idx="323">
                  <c:v>1.9073599999999999</c:v>
                </c:pt>
                <c:pt idx="324">
                  <c:v>1.9073599999999999</c:v>
                </c:pt>
                <c:pt idx="325">
                  <c:v>1.9073599999999999</c:v>
                </c:pt>
                <c:pt idx="326">
                  <c:v>1.9073599999999999</c:v>
                </c:pt>
                <c:pt idx="327">
                  <c:v>1.9073599999999999</c:v>
                </c:pt>
                <c:pt idx="328">
                  <c:v>1.9073599999999999</c:v>
                </c:pt>
                <c:pt idx="329">
                  <c:v>1.9073599999999999</c:v>
                </c:pt>
                <c:pt idx="330">
                  <c:v>1.9073599999999999</c:v>
                </c:pt>
                <c:pt idx="331">
                  <c:v>1.9073599999999999</c:v>
                </c:pt>
                <c:pt idx="332">
                  <c:v>1.9073599999999999</c:v>
                </c:pt>
                <c:pt idx="333">
                  <c:v>1.9073599999999999</c:v>
                </c:pt>
                <c:pt idx="334">
                  <c:v>1.9073599999999999</c:v>
                </c:pt>
                <c:pt idx="335">
                  <c:v>1.9073599999999999</c:v>
                </c:pt>
                <c:pt idx="336">
                  <c:v>1.9073599999999999</c:v>
                </c:pt>
                <c:pt idx="337">
                  <c:v>1.9073599999999999</c:v>
                </c:pt>
                <c:pt idx="338">
                  <c:v>1.9073599999999999</c:v>
                </c:pt>
                <c:pt idx="339">
                  <c:v>1.9073599999999999</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1.9073599999999999</c:v>
                </c:pt>
                <c:pt idx="491">
                  <c:v>3.8147299999999991</c:v>
                </c:pt>
                <c:pt idx="492">
                  <c:v>3.8147299999999991</c:v>
                </c:pt>
                <c:pt idx="493">
                  <c:v>5.7220799999999956</c:v>
                </c:pt>
                <c:pt idx="494">
                  <c:v>5.7220799999999956</c:v>
                </c:pt>
                <c:pt idx="495">
                  <c:v>5.7220799999999956</c:v>
                </c:pt>
                <c:pt idx="496">
                  <c:v>5.7220799999999956</c:v>
                </c:pt>
                <c:pt idx="497">
                  <c:v>5.7220799999999956</c:v>
                </c:pt>
                <c:pt idx="498">
                  <c:v>3.8147299999999991</c:v>
                </c:pt>
                <c:pt idx="499">
                  <c:v>3.8147299999999991</c:v>
                </c:pt>
                <c:pt idx="500">
                  <c:v>3.8147299999999991</c:v>
                </c:pt>
                <c:pt idx="501">
                  <c:v>1.9073599999999999</c:v>
                </c:pt>
                <c:pt idx="502">
                  <c:v>1.9073599999999999</c:v>
                </c:pt>
                <c:pt idx="503">
                  <c:v>1.9073599999999999</c:v>
                </c:pt>
                <c:pt idx="504">
                  <c:v>1.9073599999999999</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1.9073599999999999</c:v>
                </c:pt>
                <c:pt idx="531">
                  <c:v>1.9073599999999999</c:v>
                </c:pt>
                <c:pt idx="532">
                  <c:v>3.8147299999999991</c:v>
                </c:pt>
                <c:pt idx="533">
                  <c:v>3.8147299999999991</c:v>
                </c:pt>
                <c:pt idx="534">
                  <c:v>5.7220799999999956</c:v>
                </c:pt>
                <c:pt idx="535">
                  <c:v>7.6294499999999976</c:v>
                </c:pt>
                <c:pt idx="536">
                  <c:v>9.5368000000000013</c:v>
                </c:pt>
                <c:pt idx="537">
                  <c:v>9.5368000000000013</c:v>
                </c:pt>
                <c:pt idx="538">
                  <c:v>11.4442</c:v>
                </c:pt>
                <c:pt idx="539">
                  <c:v>11.4442</c:v>
                </c:pt>
                <c:pt idx="540">
                  <c:v>13.3515</c:v>
                </c:pt>
                <c:pt idx="541">
                  <c:v>15.258900000000001</c:v>
                </c:pt>
                <c:pt idx="542">
                  <c:v>15.258900000000001</c:v>
                </c:pt>
                <c:pt idx="543">
                  <c:v>17.1663</c:v>
                </c:pt>
                <c:pt idx="544">
                  <c:v>19.073599999999999</c:v>
                </c:pt>
                <c:pt idx="545">
                  <c:v>20.981000000000002</c:v>
                </c:pt>
                <c:pt idx="546">
                  <c:v>22.88829999999998</c:v>
                </c:pt>
                <c:pt idx="547">
                  <c:v>24.7956</c:v>
                </c:pt>
                <c:pt idx="548">
                  <c:v>24.7956</c:v>
                </c:pt>
                <c:pt idx="549">
                  <c:v>26.702999999999999</c:v>
                </c:pt>
                <c:pt idx="550">
                  <c:v>28.610299999999999</c:v>
                </c:pt>
                <c:pt idx="551">
                  <c:v>30.517800000000001</c:v>
                </c:pt>
                <c:pt idx="552">
                  <c:v>32.425200000000011</c:v>
                </c:pt>
                <c:pt idx="553">
                  <c:v>34.332500000000003</c:v>
                </c:pt>
                <c:pt idx="554">
                  <c:v>34.332500000000003</c:v>
                </c:pt>
                <c:pt idx="555">
                  <c:v>38.147200000000012</c:v>
                </c:pt>
                <c:pt idx="556">
                  <c:v>38.147200000000012</c:v>
                </c:pt>
                <c:pt idx="557">
                  <c:v>40.054600000000001</c:v>
                </c:pt>
                <c:pt idx="558">
                  <c:v>40.054600000000001</c:v>
                </c:pt>
                <c:pt idx="559">
                  <c:v>40.054600000000001</c:v>
                </c:pt>
                <c:pt idx="560">
                  <c:v>41.9619</c:v>
                </c:pt>
                <c:pt idx="561">
                  <c:v>41.9619</c:v>
                </c:pt>
                <c:pt idx="562">
                  <c:v>43.869300000000003</c:v>
                </c:pt>
                <c:pt idx="563">
                  <c:v>43.869300000000003</c:v>
                </c:pt>
                <c:pt idx="564">
                  <c:v>47.683900000000001</c:v>
                </c:pt>
                <c:pt idx="565">
                  <c:v>47.683900000000001</c:v>
                </c:pt>
                <c:pt idx="566">
                  <c:v>47.683900000000001</c:v>
                </c:pt>
                <c:pt idx="567">
                  <c:v>49.591300000000011</c:v>
                </c:pt>
                <c:pt idx="568">
                  <c:v>49.591300000000011</c:v>
                </c:pt>
                <c:pt idx="569">
                  <c:v>49.591300000000011</c:v>
                </c:pt>
                <c:pt idx="570">
                  <c:v>49.591300000000011</c:v>
                </c:pt>
                <c:pt idx="571">
                  <c:v>49.591300000000011</c:v>
                </c:pt>
                <c:pt idx="572">
                  <c:v>49.591300000000011</c:v>
                </c:pt>
                <c:pt idx="573">
                  <c:v>49.591300000000011</c:v>
                </c:pt>
                <c:pt idx="574">
                  <c:v>49.591300000000011</c:v>
                </c:pt>
                <c:pt idx="575">
                  <c:v>49.591300000000011</c:v>
                </c:pt>
                <c:pt idx="576">
                  <c:v>49.591300000000011</c:v>
                </c:pt>
                <c:pt idx="577">
                  <c:v>49.591300000000011</c:v>
                </c:pt>
                <c:pt idx="578">
                  <c:v>47.683900000000001</c:v>
                </c:pt>
                <c:pt idx="579">
                  <c:v>47.683900000000001</c:v>
                </c:pt>
                <c:pt idx="580">
                  <c:v>45.776600000000009</c:v>
                </c:pt>
                <c:pt idx="581">
                  <c:v>43.869300000000003</c:v>
                </c:pt>
                <c:pt idx="582">
                  <c:v>43.869300000000003</c:v>
                </c:pt>
                <c:pt idx="583">
                  <c:v>43.869300000000003</c:v>
                </c:pt>
                <c:pt idx="584">
                  <c:v>41.9619</c:v>
                </c:pt>
                <c:pt idx="585">
                  <c:v>41.9619</c:v>
                </c:pt>
                <c:pt idx="586">
                  <c:v>40.054600000000001</c:v>
                </c:pt>
                <c:pt idx="587">
                  <c:v>40.054600000000001</c:v>
                </c:pt>
                <c:pt idx="588">
                  <c:v>40.054600000000001</c:v>
                </c:pt>
                <c:pt idx="589">
                  <c:v>40.054600000000001</c:v>
                </c:pt>
                <c:pt idx="590">
                  <c:v>38.147200000000012</c:v>
                </c:pt>
                <c:pt idx="591">
                  <c:v>38.147200000000012</c:v>
                </c:pt>
                <c:pt idx="592">
                  <c:v>38.147200000000012</c:v>
                </c:pt>
                <c:pt idx="593">
                  <c:v>36.239899999999999</c:v>
                </c:pt>
                <c:pt idx="594">
                  <c:v>36.239899999999999</c:v>
                </c:pt>
                <c:pt idx="595">
                  <c:v>36.239899999999999</c:v>
                </c:pt>
                <c:pt idx="596">
                  <c:v>34.332500000000003</c:v>
                </c:pt>
                <c:pt idx="597">
                  <c:v>34.332500000000003</c:v>
                </c:pt>
                <c:pt idx="598">
                  <c:v>32.425200000000011</c:v>
                </c:pt>
                <c:pt idx="599">
                  <c:v>32.425200000000011</c:v>
                </c:pt>
                <c:pt idx="600">
                  <c:v>30.517800000000001</c:v>
                </c:pt>
                <c:pt idx="601">
                  <c:v>30.517800000000001</c:v>
                </c:pt>
                <c:pt idx="602">
                  <c:v>28.610299999999999</c:v>
                </c:pt>
                <c:pt idx="603">
                  <c:v>28.610299999999999</c:v>
                </c:pt>
                <c:pt idx="604">
                  <c:v>26.702999999999999</c:v>
                </c:pt>
                <c:pt idx="605">
                  <c:v>26.702999999999999</c:v>
                </c:pt>
                <c:pt idx="606">
                  <c:v>24.7956</c:v>
                </c:pt>
                <c:pt idx="607">
                  <c:v>24.7956</c:v>
                </c:pt>
                <c:pt idx="608">
                  <c:v>24.7956</c:v>
                </c:pt>
                <c:pt idx="609">
                  <c:v>24.7956</c:v>
                </c:pt>
                <c:pt idx="610">
                  <c:v>22.88829999999998</c:v>
                </c:pt>
                <c:pt idx="611">
                  <c:v>22.88829999999998</c:v>
                </c:pt>
                <c:pt idx="612">
                  <c:v>20.981000000000002</c:v>
                </c:pt>
                <c:pt idx="613">
                  <c:v>20.981000000000002</c:v>
                </c:pt>
                <c:pt idx="614">
                  <c:v>19.073599999999999</c:v>
                </c:pt>
                <c:pt idx="615">
                  <c:v>19.073599999999999</c:v>
                </c:pt>
                <c:pt idx="616">
                  <c:v>17.1663</c:v>
                </c:pt>
                <c:pt idx="617">
                  <c:v>17.1663</c:v>
                </c:pt>
                <c:pt idx="618">
                  <c:v>17.1663</c:v>
                </c:pt>
                <c:pt idx="619">
                  <c:v>15.258900000000001</c:v>
                </c:pt>
                <c:pt idx="620">
                  <c:v>15.258900000000001</c:v>
                </c:pt>
                <c:pt idx="621">
                  <c:v>13.3515</c:v>
                </c:pt>
                <c:pt idx="622">
                  <c:v>13.3515</c:v>
                </c:pt>
                <c:pt idx="623">
                  <c:v>13.3515</c:v>
                </c:pt>
                <c:pt idx="624">
                  <c:v>11.4442</c:v>
                </c:pt>
                <c:pt idx="625">
                  <c:v>11.4442</c:v>
                </c:pt>
                <c:pt idx="626">
                  <c:v>11.4442</c:v>
                </c:pt>
                <c:pt idx="627">
                  <c:v>11.4442</c:v>
                </c:pt>
                <c:pt idx="628">
                  <c:v>11.4442</c:v>
                </c:pt>
                <c:pt idx="629">
                  <c:v>11.4442</c:v>
                </c:pt>
                <c:pt idx="630">
                  <c:v>11.4442</c:v>
                </c:pt>
                <c:pt idx="631">
                  <c:v>9.5368000000000013</c:v>
                </c:pt>
                <c:pt idx="632">
                  <c:v>9.5368000000000013</c:v>
                </c:pt>
                <c:pt idx="633">
                  <c:v>9.5368000000000013</c:v>
                </c:pt>
                <c:pt idx="634">
                  <c:v>9.5368000000000013</c:v>
                </c:pt>
                <c:pt idx="635">
                  <c:v>7.6294499999999976</c:v>
                </c:pt>
                <c:pt idx="636">
                  <c:v>7.6294499999999976</c:v>
                </c:pt>
                <c:pt idx="637">
                  <c:v>7.6294499999999976</c:v>
                </c:pt>
                <c:pt idx="638">
                  <c:v>5.7220799999999956</c:v>
                </c:pt>
                <c:pt idx="639">
                  <c:v>5.7220799999999956</c:v>
                </c:pt>
                <c:pt idx="640">
                  <c:v>5.7220799999999956</c:v>
                </c:pt>
                <c:pt idx="641">
                  <c:v>5.7220799999999956</c:v>
                </c:pt>
                <c:pt idx="642">
                  <c:v>3.8147299999999991</c:v>
                </c:pt>
                <c:pt idx="643">
                  <c:v>3.8147299999999991</c:v>
                </c:pt>
                <c:pt idx="644">
                  <c:v>3.8147299999999991</c:v>
                </c:pt>
                <c:pt idx="645">
                  <c:v>3.8147299999999991</c:v>
                </c:pt>
                <c:pt idx="646">
                  <c:v>1.9073599999999999</c:v>
                </c:pt>
                <c:pt idx="647">
                  <c:v>1.9073599999999999</c:v>
                </c:pt>
                <c:pt idx="648">
                  <c:v>1.9073599999999999</c:v>
                </c:pt>
                <c:pt idx="649">
                  <c:v>1.9073599999999999</c:v>
                </c:pt>
                <c:pt idx="650">
                  <c:v>1.9073599999999999</c:v>
                </c:pt>
                <c:pt idx="651">
                  <c:v>1.9073599999999999</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1.9073599999999999</c:v>
                </c:pt>
                <c:pt idx="675">
                  <c:v>1.9073599999999999</c:v>
                </c:pt>
                <c:pt idx="676">
                  <c:v>1.9073599999999999</c:v>
                </c:pt>
                <c:pt idx="677">
                  <c:v>1.9073599999999999</c:v>
                </c:pt>
                <c:pt idx="678">
                  <c:v>1.9073599999999999</c:v>
                </c:pt>
                <c:pt idx="679">
                  <c:v>1.9073599999999999</c:v>
                </c:pt>
                <c:pt idx="680">
                  <c:v>1.9073599999999999</c:v>
                </c:pt>
                <c:pt idx="681">
                  <c:v>1.9073599999999999</c:v>
                </c:pt>
                <c:pt idx="682">
                  <c:v>1.9073599999999999</c:v>
                </c:pt>
                <c:pt idx="683">
                  <c:v>1.9073599999999999</c:v>
                </c:pt>
                <c:pt idx="684">
                  <c:v>1.9073599999999999</c:v>
                </c:pt>
                <c:pt idx="685">
                  <c:v>0</c:v>
                </c:pt>
                <c:pt idx="686">
                  <c:v>0</c:v>
                </c:pt>
                <c:pt idx="687">
                  <c:v>1.9073599999999999</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1.9073599999999999</c:v>
                </c:pt>
                <c:pt idx="854">
                  <c:v>1.9073599999999999</c:v>
                </c:pt>
                <c:pt idx="855">
                  <c:v>3.8147299999999991</c:v>
                </c:pt>
                <c:pt idx="856">
                  <c:v>3.8147299999999991</c:v>
                </c:pt>
                <c:pt idx="857">
                  <c:v>5.7220799999999956</c:v>
                </c:pt>
                <c:pt idx="858">
                  <c:v>7.6294499999999976</c:v>
                </c:pt>
                <c:pt idx="859">
                  <c:v>9.5368000000000013</c:v>
                </c:pt>
                <c:pt idx="860">
                  <c:v>9.5368000000000013</c:v>
                </c:pt>
                <c:pt idx="861">
                  <c:v>11.4442</c:v>
                </c:pt>
                <c:pt idx="862">
                  <c:v>11.4442</c:v>
                </c:pt>
                <c:pt idx="863">
                  <c:v>13.3515</c:v>
                </c:pt>
                <c:pt idx="864">
                  <c:v>13.3515</c:v>
                </c:pt>
                <c:pt idx="865">
                  <c:v>15.258900000000001</c:v>
                </c:pt>
                <c:pt idx="866">
                  <c:v>17.1663</c:v>
                </c:pt>
                <c:pt idx="867">
                  <c:v>19.073599999999999</c:v>
                </c:pt>
                <c:pt idx="868">
                  <c:v>20.981000000000002</c:v>
                </c:pt>
                <c:pt idx="869">
                  <c:v>22.88829999999998</c:v>
                </c:pt>
                <c:pt idx="870">
                  <c:v>24.7956</c:v>
                </c:pt>
                <c:pt idx="871">
                  <c:v>24.7956</c:v>
                </c:pt>
                <c:pt idx="872">
                  <c:v>26.702999999999999</c:v>
                </c:pt>
                <c:pt idx="873">
                  <c:v>28.610299999999999</c:v>
                </c:pt>
                <c:pt idx="874">
                  <c:v>28.610299999999999</c:v>
                </c:pt>
                <c:pt idx="875">
                  <c:v>30.517800000000001</c:v>
                </c:pt>
                <c:pt idx="876">
                  <c:v>34.332500000000003</c:v>
                </c:pt>
                <c:pt idx="877">
                  <c:v>36.239899999999999</c:v>
                </c:pt>
                <c:pt idx="878">
                  <c:v>38.147200000000012</c:v>
                </c:pt>
                <c:pt idx="879">
                  <c:v>38.147200000000012</c:v>
                </c:pt>
                <c:pt idx="880">
                  <c:v>40.054600000000001</c:v>
                </c:pt>
                <c:pt idx="881">
                  <c:v>40.054600000000001</c:v>
                </c:pt>
                <c:pt idx="882">
                  <c:v>40.054600000000001</c:v>
                </c:pt>
                <c:pt idx="883">
                  <c:v>40.054600000000001</c:v>
                </c:pt>
                <c:pt idx="884">
                  <c:v>41.9619</c:v>
                </c:pt>
                <c:pt idx="885">
                  <c:v>43.869300000000003</c:v>
                </c:pt>
                <c:pt idx="886">
                  <c:v>43.869300000000003</c:v>
                </c:pt>
                <c:pt idx="887">
                  <c:v>43.869300000000003</c:v>
                </c:pt>
                <c:pt idx="888">
                  <c:v>45.776600000000009</c:v>
                </c:pt>
                <c:pt idx="889">
                  <c:v>45.776600000000009</c:v>
                </c:pt>
                <c:pt idx="890">
                  <c:v>45.776600000000009</c:v>
                </c:pt>
                <c:pt idx="891">
                  <c:v>45.776600000000009</c:v>
                </c:pt>
                <c:pt idx="892">
                  <c:v>45.776600000000009</c:v>
                </c:pt>
                <c:pt idx="893">
                  <c:v>45.776600000000009</c:v>
                </c:pt>
                <c:pt idx="894">
                  <c:v>45.776600000000009</c:v>
                </c:pt>
                <c:pt idx="895">
                  <c:v>45.776600000000009</c:v>
                </c:pt>
                <c:pt idx="896">
                  <c:v>45.776600000000009</c:v>
                </c:pt>
                <c:pt idx="897">
                  <c:v>45.776600000000009</c:v>
                </c:pt>
                <c:pt idx="898">
                  <c:v>43.869300000000003</c:v>
                </c:pt>
                <c:pt idx="899">
                  <c:v>43.869300000000003</c:v>
                </c:pt>
                <c:pt idx="900">
                  <c:v>43.869300000000003</c:v>
                </c:pt>
                <c:pt idx="901">
                  <c:v>41.9619</c:v>
                </c:pt>
                <c:pt idx="902">
                  <c:v>41.9619</c:v>
                </c:pt>
                <c:pt idx="903">
                  <c:v>41.9619</c:v>
                </c:pt>
                <c:pt idx="904">
                  <c:v>40.054600000000001</c:v>
                </c:pt>
                <c:pt idx="905">
                  <c:v>40.054600000000001</c:v>
                </c:pt>
                <c:pt idx="906">
                  <c:v>40.054600000000001</c:v>
                </c:pt>
                <c:pt idx="907">
                  <c:v>40.054600000000001</c:v>
                </c:pt>
                <c:pt idx="908">
                  <c:v>40.054600000000001</c:v>
                </c:pt>
                <c:pt idx="909">
                  <c:v>38.147200000000012</c:v>
                </c:pt>
                <c:pt idx="910">
                  <c:v>38.147200000000012</c:v>
                </c:pt>
                <c:pt idx="911">
                  <c:v>38.147200000000012</c:v>
                </c:pt>
                <c:pt idx="912">
                  <c:v>38.147200000000012</c:v>
                </c:pt>
                <c:pt idx="913">
                  <c:v>36.239899999999999</c:v>
                </c:pt>
                <c:pt idx="914">
                  <c:v>34.332500000000003</c:v>
                </c:pt>
                <c:pt idx="915">
                  <c:v>34.332500000000003</c:v>
                </c:pt>
                <c:pt idx="916">
                  <c:v>32.425200000000011</c:v>
                </c:pt>
                <c:pt idx="917">
                  <c:v>32.425200000000011</c:v>
                </c:pt>
                <c:pt idx="918">
                  <c:v>32.425200000000011</c:v>
                </c:pt>
                <c:pt idx="919">
                  <c:v>30.517800000000001</c:v>
                </c:pt>
                <c:pt idx="920">
                  <c:v>30.517800000000001</c:v>
                </c:pt>
                <c:pt idx="921">
                  <c:v>28.610299999999999</c:v>
                </c:pt>
                <c:pt idx="922">
                  <c:v>28.610299999999999</c:v>
                </c:pt>
                <c:pt idx="923">
                  <c:v>28.610299999999999</c:v>
                </c:pt>
                <c:pt idx="924">
                  <c:v>26.702999999999999</c:v>
                </c:pt>
                <c:pt idx="925">
                  <c:v>26.702999999999999</c:v>
                </c:pt>
                <c:pt idx="926">
                  <c:v>26.702999999999999</c:v>
                </c:pt>
                <c:pt idx="927">
                  <c:v>24.7956</c:v>
                </c:pt>
                <c:pt idx="928">
                  <c:v>24.7956</c:v>
                </c:pt>
                <c:pt idx="929">
                  <c:v>24.7956</c:v>
                </c:pt>
                <c:pt idx="930">
                  <c:v>24.7956</c:v>
                </c:pt>
                <c:pt idx="931">
                  <c:v>24.7956</c:v>
                </c:pt>
                <c:pt idx="932">
                  <c:v>24.7956</c:v>
                </c:pt>
                <c:pt idx="933">
                  <c:v>24.7956</c:v>
                </c:pt>
                <c:pt idx="934">
                  <c:v>22.88829999999998</c:v>
                </c:pt>
                <c:pt idx="935">
                  <c:v>22.88829999999998</c:v>
                </c:pt>
                <c:pt idx="936">
                  <c:v>19.073599999999999</c:v>
                </c:pt>
                <c:pt idx="937">
                  <c:v>19.073599999999999</c:v>
                </c:pt>
                <c:pt idx="938">
                  <c:v>17.1663</c:v>
                </c:pt>
                <c:pt idx="939">
                  <c:v>17.1663</c:v>
                </c:pt>
                <c:pt idx="940">
                  <c:v>15.258900000000001</c:v>
                </c:pt>
                <c:pt idx="941">
                  <c:v>15.258900000000001</c:v>
                </c:pt>
                <c:pt idx="942">
                  <c:v>13.3515</c:v>
                </c:pt>
                <c:pt idx="943">
                  <c:v>13.3515</c:v>
                </c:pt>
                <c:pt idx="944">
                  <c:v>11.4442</c:v>
                </c:pt>
                <c:pt idx="945">
                  <c:v>11.4442</c:v>
                </c:pt>
                <c:pt idx="946">
                  <c:v>11.4442</c:v>
                </c:pt>
                <c:pt idx="947">
                  <c:v>11.4442</c:v>
                </c:pt>
                <c:pt idx="948">
                  <c:v>11.4442</c:v>
                </c:pt>
                <c:pt idx="949">
                  <c:v>11.4442</c:v>
                </c:pt>
                <c:pt idx="950">
                  <c:v>11.4442</c:v>
                </c:pt>
                <c:pt idx="951">
                  <c:v>9.5368000000000013</c:v>
                </c:pt>
                <c:pt idx="952">
                  <c:v>9.5368000000000013</c:v>
                </c:pt>
                <c:pt idx="953">
                  <c:v>9.5368000000000013</c:v>
                </c:pt>
                <c:pt idx="954">
                  <c:v>9.5368000000000013</c:v>
                </c:pt>
                <c:pt idx="955">
                  <c:v>7.6294499999999976</c:v>
                </c:pt>
                <c:pt idx="956">
                  <c:v>7.6294499999999976</c:v>
                </c:pt>
                <c:pt idx="957">
                  <c:v>7.6294499999999976</c:v>
                </c:pt>
                <c:pt idx="958">
                  <c:v>5.7220799999999956</c:v>
                </c:pt>
                <c:pt idx="959">
                  <c:v>5.7220799999999956</c:v>
                </c:pt>
                <c:pt idx="960">
                  <c:v>5.7220799999999956</c:v>
                </c:pt>
                <c:pt idx="961">
                  <c:v>5.7220799999999956</c:v>
                </c:pt>
                <c:pt idx="962">
                  <c:v>5.7220799999999956</c:v>
                </c:pt>
                <c:pt idx="963">
                  <c:v>3.8147299999999991</c:v>
                </c:pt>
                <c:pt idx="964">
                  <c:v>3.8147299999999991</c:v>
                </c:pt>
                <c:pt idx="965">
                  <c:v>3.8147299999999991</c:v>
                </c:pt>
                <c:pt idx="966">
                  <c:v>3.8147299999999991</c:v>
                </c:pt>
                <c:pt idx="967">
                  <c:v>3.8147299999999991</c:v>
                </c:pt>
                <c:pt idx="968">
                  <c:v>1.9073599999999999</c:v>
                </c:pt>
                <c:pt idx="969">
                  <c:v>1.9073599999999999</c:v>
                </c:pt>
                <c:pt idx="970">
                  <c:v>1.9073599999999999</c:v>
                </c:pt>
                <c:pt idx="971">
                  <c:v>1.9073599999999999</c:v>
                </c:pt>
                <c:pt idx="972">
                  <c:v>1.9073599999999999</c:v>
                </c:pt>
                <c:pt idx="973">
                  <c:v>1.9073599999999999</c:v>
                </c:pt>
                <c:pt idx="974">
                  <c:v>1.9073599999999999</c:v>
                </c:pt>
                <c:pt idx="975">
                  <c:v>1.9073599999999999</c:v>
                </c:pt>
                <c:pt idx="976">
                  <c:v>1.9073599999999999</c:v>
                </c:pt>
                <c:pt idx="977">
                  <c:v>1.9073599999999999</c:v>
                </c:pt>
                <c:pt idx="978">
                  <c:v>1.9073599999999999</c:v>
                </c:pt>
                <c:pt idx="979">
                  <c:v>1.9073599999999999</c:v>
                </c:pt>
                <c:pt idx="980">
                  <c:v>1.9073599999999999</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numCache>
            </c:numRef>
          </c:yVal>
          <c:smooth val="1"/>
          <c:extLst>
            <c:ext xmlns:c16="http://schemas.microsoft.com/office/drawing/2014/chart" uri="{C3380CC4-5D6E-409C-BE32-E72D297353CC}">
              <c16:uniqueId val="{00000001-8740-47E3-BFC7-CECA4E236FC7}"/>
            </c:ext>
          </c:extLst>
        </c:ser>
        <c:ser>
          <c:idx val="2"/>
          <c:order val="2"/>
          <c:tx>
            <c:v>V=0,6мкл</c:v>
          </c:tx>
          <c:spPr>
            <a:ln w="9525" cap="rnd">
              <a:solidFill>
                <a:schemeClr val="accent3"/>
              </a:solidFill>
              <a:round/>
            </a:ln>
            <a:effectLst>
              <a:outerShdw blurRad="50800" dist="38100" dir="5400000" rotWithShape="0">
                <a:srgbClr val="000000">
                  <a:alpha val="35000"/>
                </a:srgbClr>
              </a:outerShdw>
            </a:effectLst>
          </c:spPr>
          <c:marker>
            <c:symbol val="none"/>
          </c:marker>
          <c:xVal>
            <c:numRef>
              <c:f>'РУС Дипл!исп!4,12,100mW'!$I$3:$I$1431</c:f>
              <c:numCache>
                <c:formatCode>@</c:formatCode>
                <c:ptCount val="1429"/>
                <c:pt idx="0">
                  <c:v>189.05</c:v>
                </c:pt>
                <c:pt idx="1">
                  <c:v>189.13</c:v>
                </c:pt>
                <c:pt idx="2">
                  <c:v>189.2</c:v>
                </c:pt>
                <c:pt idx="3">
                  <c:v>189.3</c:v>
                </c:pt>
                <c:pt idx="4">
                  <c:v>189.38</c:v>
                </c:pt>
                <c:pt idx="5">
                  <c:v>189.49</c:v>
                </c:pt>
                <c:pt idx="6">
                  <c:v>189.56</c:v>
                </c:pt>
                <c:pt idx="7">
                  <c:v>189.66</c:v>
                </c:pt>
                <c:pt idx="8">
                  <c:v>189.74</c:v>
                </c:pt>
                <c:pt idx="9">
                  <c:v>189.81</c:v>
                </c:pt>
                <c:pt idx="10">
                  <c:v>189.89</c:v>
                </c:pt>
                <c:pt idx="11">
                  <c:v>189.99</c:v>
                </c:pt>
                <c:pt idx="12">
                  <c:v>190.05</c:v>
                </c:pt>
                <c:pt idx="13">
                  <c:v>190.14</c:v>
                </c:pt>
                <c:pt idx="14">
                  <c:v>190.25</c:v>
                </c:pt>
                <c:pt idx="15">
                  <c:v>190.34</c:v>
                </c:pt>
                <c:pt idx="16">
                  <c:v>190.44</c:v>
                </c:pt>
                <c:pt idx="17">
                  <c:v>190.52</c:v>
                </c:pt>
                <c:pt idx="18">
                  <c:v>190.59</c:v>
                </c:pt>
                <c:pt idx="19">
                  <c:v>190.69</c:v>
                </c:pt>
                <c:pt idx="20">
                  <c:v>190.77</c:v>
                </c:pt>
                <c:pt idx="21">
                  <c:v>190.84</c:v>
                </c:pt>
                <c:pt idx="22">
                  <c:v>190.94</c:v>
                </c:pt>
                <c:pt idx="23">
                  <c:v>191.02</c:v>
                </c:pt>
                <c:pt idx="24">
                  <c:v>191.11</c:v>
                </c:pt>
                <c:pt idx="25">
                  <c:v>191.19</c:v>
                </c:pt>
                <c:pt idx="26">
                  <c:v>191.27</c:v>
                </c:pt>
                <c:pt idx="27">
                  <c:v>191.36</c:v>
                </c:pt>
                <c:pt idx="28">
                  <c:v>191.42</c:v>
                </c:pt>
                <c:pt idx="29">
                  <c:v>191.53</c:v>
                </c:pt>
                <c:pt idx="30">
                  <c:v>191.58</c:v>
                </c:pt>
                <c:pt idx="31">
                  <c:v>191.69</c:v>
                </c:pt>
                <c:pt idx="32">
                  <c:v>191.75</c:v>
                </c:pt>
                <c:pt idx="33">
                  <c:v>191.84</c:v>
                </c:pt>
                <c:pt idx="34">
                  <c:v>191.91</c:v>
                </c:pt>
                <c:pt idx="35">
                  <c:v>192</c:v>
                </c:pt>
                <c:pt idx="36">
                  <c:v>192.09</c:v>
                </c:pt>
                <c:pt idx="37">
                  <c:v>192.14</c:v>
                </c:pt>
                <c:pt idx="38">
                  <c:v>192.24</c:v>
                </c:pt>
                <c:pt idx="39">
                  <c:v>192.31</c:v>
                </c:pt>
                <c:pt idx="40">
                  <c:v>192.41</c:v>
                </c:pt>
                <c:pt idx="41">
                  <c:v>192.47</c:v>
                </c:pt>
                <c:pt idx="42">
                  <c:v>192.56</c:v>
                </c:pt>
                <c:pt idx="43">
                  <c:v>192.66</c:v>
                </c:pt>
                <c:pt idx="44">
                  <c:v>192.72</c:v>
                </c:pt>
                <c:pt idx="45">
                  <c:v>192.81</c:v>
                </c:pt>
                <c:pt idx="46">
                  <c:v>192.88</c:v>
                </c:pt>
                <c:pt idx="47">
                  <c:v>192.99</c:v>
                </c:pt>
                <c:pt idx="48">
                  <c:v>193.08</c:v>
                </c:pt>
                <c:pt idx="49">
                  <c:v>193.16</c:v>
                </c:pt>
                <c:pt idx="50">
                  <c:v>193.24</c:v>
                </c:pt>
                <c:pt idx="51">
                  <c:v>193.33</c:v>
                </c:pt>
                <c:pt idx="52">
                  <c:v>193.41</c:v>
                </c:pt>
                <c:pt idx="53">
                  <c:v>193.5</c:v>
                </c:pt>
                <c:pt idx="54">
                  <c:v>193.56</c:v>
                </c:pt>
                <c:pt idx="55">
                  <c:v>193.64</c:v>
                </c:pt>
                <c:pt idx="56">
                  <c:v>193.74</c:v>
                </c:pt>
                <c:pt idx="57">
                  <c:v>193.84</c:v>
                </c:pt>
                <c:pt idx="58">
                  <c:v>193.94</c:v>
                </c:pt>
                <c:pt idx="59">
                  <c:v>194</c:v>
                </c:pt>
                <c:pt idx="60">
                  <c:v>194.09</c:v>
                </c:pt>
                <c:pt idx="61">
                  <c:v>194.19</c:v>
                </c:pt>
                <c:pt idx="62">
                  <c:v>194.27</c:v>
                </c:pt>
                <c:pt idx="63">
                  <c:v>194.34</c:v>
                </c:pt>
                <c:pt idx="64">
                  <c:v>194.42</c:v>
                </c:pt>
                <c:pt idx="65">
                  <c:v>194.5</c:v>
                </c:pt>
                <c:pt idx="66">
                  <c:v>194.58</c:v>
                </c:pt>
                <c:pt idx="67">
                  <c:v>194.64</c:v>
                </c:pt>
                <c:pt idx="68">
                  <c:v>194.74</c:v>
                </c:pt>
                <c:pt idx="69">
                  <c:v>194.81</c:v>
                </c:pt>
                <c:pt idx="70">
                  <c:v>194.91</c:v>
                </c:pt>
                <c:pt idx="71">
                  <c:v>194.99</c:v>
                </c:pt>
                <c:pt idx="72">
                  <c:v>195.08</c:v>
                </c:pt>
                <c:pt idx="73">
                  <c:v>195.2</c:v>
                </c:pt>
                <c:pt idx="74">
                  <c:v>195.27</c:v>
                </c:pt>
                <c:pt idx="75">
                  <c:v>195.39</c:v>
                </c:pt>
                <c:pt idx="76">
                  <c:v>195.45</c:v>
                </c:pt>
                <c:pt idx="77">
                  <c:v>195.58</c:v>
                </c:pt>
                <c:pt idx="78">
                  <c:v>195.64</c:v>
                </c:pt>
                <c:pt idx="79">
                  <c:v>195.77</c:v>
                </c:pt>
                <c:pt idx="80">
                  <c:v>195.84</c:v>
                </c:pt>
                <c:pt idx="81">
                  <c:v>195.92</c:v>
                </c:pt>
                <c:pt idx="82">
                  <c:v>196</c:v>
                </c:pt>
                <c:pt idx="83">
                  <c:v>196.08</c:v>
                </c:pt>
                <c:pt idx="84">
                  <c:v>196.19</c:v>
                </c:pt>
                <c:pt idx="85">
                  <c:v>196.27</c:v>
                </c:pt>
                <c:pt idx="86">
                  <c:v>196.36</c:v>
                </c:pt>
                <c:pt idx="87">
                  <c:v>196.42</c:v>
                </c:pt>
                <c:pt idx="88">
                  <c:v>196.52</c:v>
                </c:pt>
                <c:pt idx="89">
                  <c:v>196.59</c:v>
                </c:pt>
                <c:pt idx="90">
                  <c:v>196.7</c:v>
                </c:pt>
                <c:pt idx="91">
                  <c:v>196.75</c:v>
                </c:pt>
                <c:pt idx="92">
                  <c:v>196.84</c:v>
                </c:pt>
                <c:pt idx="93">
                  <c:v>196.94</c:v>
                </c:pt>
                <c:pt idx="94">
                  <c:v>196.99</c:v>
                </c:pt>
                <c:pt idx="95">
                  <c:v>197.09</c:v>
                </c:pt>
                <c:pt idx="96">
                  <c:v>197.17</c:v>
                </c:pt>
                <c:pt idx="97">
                  <c:v>197.24</c:v>
                </c:pt>
                <c:pt idx="98">
                  <c:v>197.33</c:v>
                </c:pt>
                <c:pt idx="99">
                  <c:v>197.39</c:v>
                </c:pt>
                <c:pt idx="100">
                  <c:v>197.47</c:v>
                </c:pt>
                <c:pt idx="101">
                  <c:v>197.58</c:v>
                </c:pt>
                <c:pt idx="102">
                  <c:v>197.66</c:v>
                </c:pt>
                <c:pt idx="103">
                  <c:v>197.72</c:v>
                </c:pt>
                <c:pt idx="104">
                  <c:v>197.83</c:v>
                </c:pt>
                <c:pt idx="105">
                  <c:v>197.91</c:v>
                </c:pt>
                <c:pt idx="106">
                  <c:v>198.02</c:v>
                </c:pt>
                <c:pt idx="107">
                  <c:v>198.08</c:v>
                </c:pt>
                <c:pt idx="108">
                  <c:v>198.2</c:v>
                </c:pt>
                <c:pt idx="109">
                  <c:v>198.28</c:v>
                </c:pt>
                <c:pt idx="110">
                  <c:v>198.36</c:v>
                </c:pt>
                <c:pt idx="111">
                  <c:v>198.45</c:v>
                </c:pt>
                <c:pt idx="112">
                  <c:v>198.55</c:v>
                </c:pt>
                <c:pt idx="113">
                  <c:v>198.64</c:v>
                </c:pt>
                <c:pt idx="114">
                  <c:v>198.72</c:v>
                </c:pt>
                <c:pt idx="115">
                  <c:v>198.8</c:v>
                </c:pt>
                <c:pt idx="116">
                  <c:v>198.89</c:v>
                </c:pt>
                <c:pt idx="117">
                  <c:v>198.99</c:v>
                </c:pt>
                <c:pt idx="118">
                  <c:v>199.08</c:v>
                </c:pt>
                <c:pt idx="119">
                  <c:v>199.16</c:v>
                </c:pt>
                <c:pt idx="120">
                  <c:v>199.24</c:v>
                </c:pt>
                <c:pt idx="121">
                  <c:v>199.33</c:v>
                </c:pt>
                <c:pt idx="122">
                  <c:v>199.41</c:v>
                </c:pt>
                <c:pt idx="123">
                  <c:v>199.49</c:v>
                </c:pt>
                <c:pt idx="124">
                  <c:v>199.58</c:v>
                </c:pt>
                <c:pt idx="125">
                  <c:v>199.66</c:v>
                </c:pt>
                <c:pt idx="126">
                  <c:v>199.74</c:v>
                </c:pt>
                <c:pt idx="127">
                  <c:v>199.83</c:v>
                </c:pt>
                <c:pt idx="128">
                  <c:v>199.91</c:v>
                </c:pt>
                <c:pt idx="129">
                  <c:v>199.99</c:v>
                </c:pt>
                <c:pt idx="130">
                  <c:v>200.08</c:v>
                </c:pt>
                <c:pt idx="131">
                  <c:v>200.16</c:v>
                </c:pt>
                <c:pt idx="132">
                  <c:v>200.25</c:v>
                </c:pt>
                <c:pt idx="133">
                  <c:v>200.33</c:v>
                </c:pt>
                <c:pt idx="134">
                  <c:v>200.41</c:v>
                </c:pt>
                <c:pt idx="135">
                  <c:v>200.5</c:v>
                </c:pt>
                <c:pt idx="136">
                  <c:v>200.56</c:v>
                </c:pt>
                <c:pt idx="137">
                  <c:v>200.66</c:v>
                </c:pt>
                <c:pt idx="138">
                  <c:v>200.72</c:v>
                </c:pt>
                <c:pt idx="139">
                  <c:v>200.81</c:v>
                </c:pt>
                <c:pt idx="140">
                  <c:v>200.91</c:v>
                </c:pt>
                <c:pt idx="141">
                  <c:v>200.97</c:v>
                </c:pt>
                <c:pt idx="142">
                  <c:v>201.06</c:v>
                </c:pt>
                <c:pt idx="143">
                  <c:v>201.13</c:v>
                </c:pt>
                <c:pt idx="144">
                  <c:v>201.22</c:v>
                </c:pt>
                <c:pt idx="145">
                  <c:v>201.31</c:v>
                </c:pt>
                <c:pt idx="146">
                  <c:v>201.38</c:v>
                </c:pt>
                <c:pt idx="147">
                  <c:v>201.49</c:v>
                </c:pt>
                <c:pt idx="148">
                  <c:v>201.53</c:v>
                </c:pt>
                <c:pt idx="149">
                  <c:v>201.63</c:v>
                </c:pt>
                <c:pt idx="150">
                  <c:v>201.7</c:v>
                </c:pt>
                <c:pt idx="151">
                  <c:v>201.77</c:v>
                </c:pt>
                <c:pt idx="152">
                  <c:v>201.86</c:v>
                </c:pt>
                <c:pt idx="153">
                  <c:v>201.94</c:v>
                </c:pt>
                <c:pt idx="154">
                  <c:v>202.03</c:v>
                </c:pt>
                <c:pt idx="155">
                  <c:v>202.09</c:v>
                </c:pt>
                <c:pt idx="156">
                  <c:v>202.19</c:v>
                </c:pt>
                <c:pt idx="157">
                  <c:v>202.28</c:v>
                </c:pt>
                <c:pt idx="158">
                  <c:v>202.34</c:v>
                </c:pt>
                <c:pt idx="159">
                  <c:v>202.45</c:v>
                </c:pt>
                <c:pt idx="160">
                  <c:v>202.5</c:v>
                </c:pt>
                <c:pt idx="161">
                  <c:v>202.61</c:v>
                </c:pt>
                <c:pt idx="162">
                  <c:v>202.69</c:v>
                </c:pt>
                <c:pt idx="163">
                  <c:v>202.77</c:v>
                </c:pt>
                <c:pt idx="164">
                  <c:v>202.88</c:v>
                </c:pt>
                <c:pt idx="165">
                  <c:v>202.94</c:v>
                </c:pt>
                <c:pt idx="166">
                  <c:v>203.03</c:v>
                </c:pt>
                <c:pt idx="167">
                  <c:v>203.11</c:v>
                </c:pt>
                <c:pt idx="168">
                  <c:v>203.19</c:v>
                </c:pt>
                <c:pt idx="169">
                  <c:v>203.27</c:v>
                </c:pt>
                <c:pt idx="170">
                  <c:v>203.34</c:v>
                </c:pt>
                <c:pt idx="171">
                  <c:v>203.42</c:v>
                </c:pt>
                <c:pt idx="172">
                  <c:v>203.49</c:v>
                </c:pt>
                <c:pt idx="173">
                  <c:v>203.61</c:v>
                </c:pt>
                <c:pt idx="174">
                  <c:v>203.69</c:v>
                </c:pt>
                <c:pt idx="175">
                  <c:v>203.78</c:v>
                </c:pt>
                <c:pt idx="176">
                  <c:v>203.89</c:v>
                </c:pt>
                <c:pt idx="177">
                  <c:v>203.97</c:v>
                </c:pt>
                <c:pt idx="178">
                  <c:v>204.09</c:v>
                </c:pt>
                <c:pt idx="179">
                  <c:v>204.22</c:v>
                </c:pt>
                <c:pt idx="180">
                  <c:v>204.31</c:v>
                </c:pt>
                <c:pt idx="181">
                  <c:v>204.41</c:v>
                </c:pt>
                <c:pt idx="182">
                  <c:v>204.49</c:v>
                </c:pt>
                <c:pt idx="183">
                  <c:v>204.61</c:v>
                </c:pt>
                <c:pt idx="184">
                  <c:v>204.69</c:v>
                </c:pt>
                <c:pt idx="185">
                  <c:v>204.8</c:v>
                </c:pt>
                <c:pt idx="186">
                  <c:v>204.91</c:v>
                </c:pt>
                <c:pt idx="187">
                  <c:v>205</c:v>
                </c:pt>
                <c:pt idx="188">
                  <c:v>205.13</c:v>
                </c:pt>
                <c:pt idx="189">
                  <c:v>205.2</c:v>
                </c:pt>
                <c:pt idx="190">
                  <c:v>205.3</c:v>
                </c:pt>
                <c:pt idx="191">
                  <c:v>205.41</c:v>
                </c:pt>
                <c:pt idx="192">
                  <c:v>205.49</c:v>
                </c:pt>
                <c:pt idx="193">
                  <c:v>205.61</c:v>
                </c:pt>
                <c:pt idx="194">
                  <c:v>205.7</c:v>
                </c:pt>
                <c:pt idx="195">
                  <c:v>205.81</c:v>
                </c:pt>
                <c:pt idx="196">
                  <c:v>205.89</c:v>
                </c:pt>
                <c:pt idx="197">
                  <c:v>206.02</c:v>
                </c:pt>
                <c:pt idx="198">
                  <c:v>206.11</c:v>
                </c:pt>
                <c:pt idx="199">
                  <c:v>206.19</c:v>
                </c:pt>
                <c:pt idx="200">
                  <c:v>206.28</c:v>
                </c:pt>
                <c:pt idx="201">
                  <c:v>206.41</c:v>
                </c:pt>
                <c:pt idx="202">
                  <c:v>206.5</c:v>
                </c:pt>
                <c:pt idx="203">
                  <c:v>206.61</c:v>
                </c:pt>
                <c:pt idx="204">
                  <c:v>206.69</c:v>
                </c:pt>
                <c:pt idx="205">
                  <c:v>206.81</c:v>
                </c:pt>
                <c:pt idx="206">
                  <c:v>206.91</c:v>
                </c:pt>
                <c:pt idx="207">
                  <c:v>207</c:v>
                </c:pt>
                <c:pt idx="208">
                  <c:v>207.09</c:v>
                </c:pt>
                <c:pt idx="209">
                  <c:v>207.17</c:v>
                </c:pt>
                <c:pt idx="210">
                  <c:v>207.27</c:v>
                </c:pt>
                <c:pt idx="211">
                  <c:v>207.39</c:v>
                </c:pt>
                <c:pt idx="212">
                  <c:v>207.49</c:v>
                </c:pt>
                <c:pt idx="213">
                  <c:v>207.56</c:v>
                </c:pt>
                <c:pt idx="214">
                  <c:v>207.69</c:v>
                </c:pt>
                <c:pt idx="215">
                  <c:v>207.78</c:v>
                </c:pt>
                <c:pt idx="216">
                  <c:v>207.86</c:v>
                </c:pt>
                <c:pt idx="217">
                  <c:v>207.95</c:v>
                </c:pt>
                <c:pt idx="218">
                  <c:v>208.08</c:v>
                </c:pt>
                <c:pt idx="219">
                  <c:v>208.14</c:v>
                </c:pt>
                <c:pt idx="220">
                  <c:v>208.23</c:v>
                </c:pt>
                <c:pt idx="221">
                  <c:v>208.34</c:v>
                </c:pt>
                <c:pt idx="222">
                  <c:v>208.42</c:v>
                </c:pt>
                <c:pt idx="223">
                  <c:v>208.53</c:v>
                </c:pt>
                <c:pt idx="224">
                  <c:v>208.64</c:v>
                </c:pt>
                <c:pt idx="225">
                  <c:v>208.75</c:v>
                </c:pt>
                <c:pt idx="226">
                  <c:v>208.86</c:v>
                </c:pt>
                <c:pt idx="227">
                  <c:v>208.97</c:v>
                </c:pt>
                <c:pt idx="228">
                  <c:v>209.09</c:v>
                </c:pt>
                <c:pt idx="229">
                  <c:v>209.19</c:v>
                </c:pt>
                <c:pt idx="230">
                  <c:v>209.28</c:v>
                </c:pt>
                <c:pt idx="231">
                  <c:v>209.36</c:v>
                </c:pt>
                <c:pt idx="232">
                  <c:v>209.48</c:v>
                </c:pt>
                <c:pt idx="233">
                  <c:v>209.58</c:v>
                </c:pt>
                <c:pt idx="234">
                  <c:v>209.66</c:v>
                </c:pt>
                <c:pt idx="235">
                  <c:v>209.77</c:v>
                </c:pt>
                <c:pt idx="236">
                  <c:v>209.86</c:v>
                </c:pt>
                <c:pt idx="237">
                  <c:v>209.97</c:v>
                </c:pt>
                <c:pt idx="238">
                  <c:v>210.06</c:v>
                </c:pt>
                <c:pt idx="239">
                  <c:v>210.14</c:v>
                </c:pt>
                <c:pt idx="240">
                  <c:v>210.25</c:v>
                </c:pt>
                <c:pt idx="241">
                  <c:v>210.38</c:v>
                </c:pt>
                <c:pt idx="242">
                  <c:v>210.47</c:v>
                </c:pt>
                <c:pt idx="243">
                  <c:v>210.55</c:v>
                </c:pt>
                <c:pt idx="244">
                  <c:v>210.64</c:v>
                </c:pt>
                <c:pt idx="245">
                  <c:v>210.72</c:v>
                </c:pt>
                <c:pt idx="246">
                  <c:v>210.84</c:v>
                </c:pt>
                <c:pt idx="247">
                  <c:v>210.94</c:v>
                </c:pt>
                <c:pt idx="248">
                  <c:v>211.03</c:v>
                </c:pt>
                <c:pt idx="249">
                  <c:v>211.11</c:v>
                </c:pt>
                <c:pt idx="250">
                  <c:v>211.22</c:v>
                </c:pt>
                <c:pt idx="251">
                  <c:v>211.3</c:v>
                </c:pt>
                <c:pt idx="252">
                  <c:v>211.39</c:v>
                </c:pt>
                <c:pt idx="253">
                  <c:v>211.52</c:v>
                </c:pt>
                <c:pt idx="254">
                  <c:v>211.61</c:v>
                </c:pt>
                <c:pt idx="255">
                  <c:v>211.7</c:v>
                </c:pt>
                <c:pt idx="256">
                  <c:v>211.8</c:v>
                </c:pt>
                <c:pt idx="257">
                  <c:v>211.88</c:v>
                </c:pt>
                <c:pt idx="258">
                  <c:v>212</c:v>
                </c:pt>
                <c:pt idx="259">
                  <c:v>212.09</c:v>
                </c:pt>
                <c:pt idx="260">
                  <c:v>212.19</c:v>
                </c:pt>
                <c:pt idx="261">
                  <c:v>212.27</c:v>
                </c:pt>
                <c:pt idx="262">
                  <c:v>212.36</c:v>
                </c:pt>
                <c:pt idx="263">
                  <c:v>212.47</c:v>
                </c:pt>
                <c:pt idx="264">
                  <c:v>212.56</c:v>
                </c:pt>
                <c:pt idx="265">
                  <c:v>212.66</c:v>
                </c:pt>
                <c:pt idx="266">
                  <c:v>212.75</c:v>
                </c:pt>
                <c:pt idx="267">
                  <c:v>212.86</c:v>
                </c:pt>
                <c:pt idx="268">
                  <c:v>212.94</c:v>
                </c:pt>
                <c:pt idx="269">
                  <c:v>213.03</c:v>
                </c:pt>
                <c:pt idx="270">
                  <c:v>213.14</c:v>
                </c:pt>
                <c:pt idx="271">
                  <c:v>213.23</c:v>
                </c:pt>
                <c:pt idx="272">
                  <c:v>213.31</c:v>
                </c:pt>
                <c:pt idx="273">
                  <c:v>213.45</c:v>
                </c:pt>
                <c:pt idx="274">
                  <c:v>213.53</c:v>
                </c:pt>
                <c:pt idx="275">
                  <c:v>213.63</c:v>
                </c:pt>
                <c:pt idx="276">
                  <c:v>213.72</c:v>
                </c:pt>
                <c:pt idx="277">
                  <c:v>213.83</c:v>
                </c:pt>
                <c:pt idx="278">
                  <c:v>213.92</c:v>
                </c:pt>
                <c:pt idx="279">
                  <c:v>214.05</c:v>
                </c:pt>
                <c:pt idx="280">
                  <c:v>214.13</c:v>
                </c:pt>
                <c:pt idx="281">
                  <c:v>214.2</c:v>
                </c:pt>
                <c:pt idx="282">
                  <c:v>214.3</c:v>
                </c:pt>
                <c:pt idx="283">
                  <c:v>214.42</c:v>
                </c:pt>
                <c:pt idx="284">
                  <c:v>214.52</c:v>
                </c:pt>
                <c:pt idx="285">
                  <c:v>214.64</c:v>
                </c:pt>
                <c:pt idx="286">
                  <c:v>214.73</c:v>
                </c:pt>
                <c:pt idx="287">
                  <c:v>214.86</c:v>
                </c:pt>
                <c:pt idx="288">
                  <c:v>214.95</c:v>
                </c:pt>
                <c:pt idx="289">
                  <c:v>215.08</c:v>
                </c:pt>
                <c:pt idx="290">
                  <c:v>215.17</c:v>
                </c:pt>
                <c:pt idx="291">
                  <c:v>215.28</c:v>
                </c:pt>
                <c:pt idx="292">
                  <c:v>215.36</c:v>
                </c:pt>
                <c:pt idx="293">
                  <c:v>215.47</c:v>
                </c:pt>
                <c:pt idx="294">
                  <c:v>215.59</c:v>
                </c:pt>
                <c:pt idx="295">
                  <c:v>215.69</c:v>
                </c:pt>
                <c:pt idx="296">
                  <c:v>215.77</c:v>
                </c:pt>
                <c:pt idx="297">
                  <c:v>215.86</c:v>
                </c:pt>
                <c:pt idx="298">
                  <c:v>215.97</c:v>
                </c:pt>
                <c:pt idx="299">
                  <c:v>216.05</c:v>
                </c:pt>
                <c:pt idx="300">
                  <c:v>216.14</c:v>
                </c:pt>
                <c:pt idx="301">
                  <c:v>216.27</c:v>
                </c:pt>
                <c:pt idx="302">
                  <c:v>216.36</c:v>
                </c:pt>
                <c:pt idx="303">
                  <c:v>216.44</c:v>
                </c:pt>
                <c:pt idx="304">
                  <c:v>216.56</c:v>
                </c:pt>
                <c:pt idx="305">
                  <c:v>216.66</c:v>
                </c:pt>
                <c:pt idx="306">
                  <c:v>216.73</c:v>
                </c:pt>
                <c:pt idx="307">
                  <c:v>216.83</c:v>
                </c:pt>
                <c:pt idx="308">
                  <c:v>216.94</c:v>
                </c:pt>
                <c:pt idx="309">
                  <c:v>217.02</c:v>
                </c:pt>
                <c:pt idx="310">
                  <c:v>217.11</c:v>
                </c:pt>
                <c:pt idx="311">
                  <c:v>217.22</c:v>
                </c:pt>
                <c:pt idx="312">
                  <c:v>217.3</c:v>
                </c:pt>
                <c:pt idx="313">
                  <c:v>217.41</c:v>
                </c:pt>
                <c:pt idx="314">
                  <c:v>217.52</c:v>
                </c:pt>
                <c:pt idx="315">
                  <c:v>217.64</c:v>
                </c:pt>
                <c:pt idx="316">
                  <c:v>217.72</c:v>
                </c:pt>
                <c:pt idx="317">
                  <c:v>217.81</c:v>
                </c:pt>
                <c:pt idx="318">
                  <c:v>217.92</c:v>
                </c:pt>
                <c:pt idx="319">
                  <c:v>218.03</c:v>
                </c:pt>
                <c:pt idx="320">
                  <c:v>218.14</c:v>
                </c:pt>
                <c:pt idx="321">
                  <c:v>218.27</c:v>
                </c:pt>
                <c:pt idx="322">
                  <c:v>218.36</c:v>
                </c:pt>
                <c:pt idx="323">
                  <c:v>218.44</c:v>
                </c:pt>
                <c:pt idx="324">
                  <c:v>218.53</c:v>
                </c:pt>
                <c:pt idx="325">
                  <c:v>218.66</c:v>
                </c:pt>
                <c:pt idx="326">
                  <c:v>218.75</c:v>
                </c:pt>
                <c:pt idx="327">
                  <c:v>218.83</c:v>
                </c:pt>
                <c:pt idx="328">
                  <c:v>218.94</c:v>
                </c:pt>
                <c:pt idx="329">
                  <c:v>219.05</c:v>
                </c:pt>
                <c:pt idx="330">
                  <c:v>219.16</c:v>
                </c:pt>
                <c:pt idx="331">
                  <c:v>219.28</c:v>
                </c:pt>
                <c:pt idx="332">
                  <c:v>219.36</c:v>
                </c:pt>
                <c:pt idx="333">
                  <c:v>219.45</c:v>
                </c:pt>
                <c:pt idx="334">
                  <c:v>219.55</c:v>
                </c:pt>
                <c:pt idx="335">
                  <c:v>219.64</c:v>
                </c:pt>
                <c:pt idx="336">
                  <c:v>219.77</c:v>
                </c:pt>
                <c:pt idx="337">
                  <c:v>219.88</c:v>
                </c:pt>
                <c:pt idx="338">
                  <c:v>219.95</c:v>
                </c:pt>
                <c:pt idx="339">
                  <c:v>220.08</c:v>
                </c:pt>
                <c:pt idx="340">
                  <c:v>220.16</c:v>
                </c:pt>
                <c:pt idx="341">
                  <c:v>220.27</c:v>
                </c:pt>
                <c:pt idx="342">
                  <c:v>220.36</c:v>
                </c:pt>
                <c:pt idx="343">
                  <c:v>220.44</c:v>
                </c:pt>
                <c:pt idx="344">
                  <c:v>220.56</c:v>
                </c:pt>
                <c:pt idx="345">
                  <c:v>220.64</c:v>
                </c:pt>
                <c:pt idx="346">
                  <c:v>220.77</c:v>
                </c:pt>
                <c:pt idx="347">
                  <c:v>220.86</c:v>
                </c:pt>
                <c:pt idx="348">
                  <c:v>220.99</c:v>
                </c:pt>
                <c:pt idx="349">
                  <c:v>221.08</c:v>
                </c:pt>
                <c:pt idx="350">
                  <c:v>221.19</c:v>
                </c:pt>
                <c:pt idx="351">
                  <c:v>221.27</c:v>
                </c:pt>
                <c:pt idx="352">
                  <c:v>221.36</c:v>
                </c:pt>
                <c:pt idx="353">
                  <c:v>221.47</c:v>
                </c:pt>
                <c:pt idx="354">
                  <c:v>221.56</c:v>
                </c:pt>
                <c:pt idx="355">
                  <c:v>221.66</c:v>
                </c:pt>
                <c:pt idx="356">
                  <c:v>221.77</c:v>
                </c:pt>
                <c:pt idx="357">
                  <c:v>221.84</c:v>
                </c:pt>
                <c:pt idx="358">
                  <c:v>221.95</c:v>
                </c:pt>
                <c:pt idx="359">
                  <c:v>222.08</c:v>
                </c:pt>
                <c:pt idx="360">
                  <c:v>222.16</c:v>
                </c:pt>
                <c:pt idx="361">
                  <c:v>222.28</c:v>
                </c:pt>
                <c:pt idx="362">
                  <c:v>222.38</c:v>
                </c:pt>
                <c:pt idx="363">
                  <c:v>222.45</c:v>
                </c:pt>
                <c:pt idx="364">
                  <c:v>222.55</c:v>
                </c:pt>
                <c:pt idx="365">
                  <c:v>222.66</c:v>
                </c:pt>
                <c:pt idx="366">
                  <c:v>222.74</c:v>
                </c:pt>
                <c:pt idx="367">
                  <c:v>222.86</c:v>
                </c:pt>
                <c:pt idx="368">
                  <c:v>222.94</c:v>
                </c:pt>
                <c:pt idx="369">
                  <c:v>223.02</c:v>
                </c:pt>
                <c:pt idx="370">
                  <c:v>223.13</c:v>
                </c:pt>
                <c:pt idx="371">
                  <c:v>223.24</c:v>
                </c:pt>
                <c:pt idx="372">
                  <c:v>223.33</c:v>
                </c:pt>
                <c:pt idx="373">
                  <c:v>223.45</c:v>
                </c:pt>
                <c:pt idx="374">
                  <c:v>223.55</c:v>
                </c:pt>
                <c:pt idx="375">
                  <c:v>223.67</c:v>
                </c:pt>
                <c:pt idx="376">
                  <c:v>223.77</c:v>
                </c:pt>
                <c:pt idx="377">
                  <c:v>223.88</c:v>
                </c:pt>
                <c:pt idx="378">
                  <c:v>223.95</c:v>
                </c:pt>
                <c:pt idx="379">
                  <c:v>224.08</c:v>
                </c:pt>
                <c:pt idx="380">
                  <c:v>224.17</c:v>
                </c:pt>
                <c:pt idx="381">
                  <c:v>224.3</c:v>
                </c:pt>
                <c:pt idx="382">
                  <c:v>224.39</c:v>
                </c:pt>
                <c:pt idx="383">
                  <c:v>224.5</c:v>
                </c:pt>
                <c:pt idx="384">
                  <c:v>224.58</c:v>
                </c:pt>
                <c:pt idx="385">
                  <c:v>224.69</c:v>
                </c:pt>
                <c:pt idx="386">
                  <c:v>224.81</c:v>
                </c:pt>
                <c:pt idx="387">
                  <c:v>224.89</c:v>
                </c:pt>
                <c:pt idx="388">
                  <c:v>224.99</c:v>
                </c:pt>
                <c:pt idx="389">
                  <c:v>225.11</c:v>
                </c:pt>
                <c:pt idx="390">
                  <c:v>225.2</c:v>
                </c:pt>
                <c:pt idx="391">
                  <c:v>225.3</c:v>
                </c:pt>
                <c:pt idx="392">
                  <c:v>225.38</c:v>
                </c:pt>
                <c:pt idx="393">
                  <c:v>225.49</c:v>
                </c:pt>
                <c:pt idx="394">
                  <c:v>225.59</c:v>
                </c:pt>
                <c:pt idx="395">
                  <c:v>225.7</c:v>
                </c:pt>
                <c:pt idx="396">
                  <c:v>225.81</c:v>
                </c:pt>
                <c:pt idx="397">
                  <c:v>225.94</c:v>
                </c:pt>
                <c:pt idx="398">
                  <c:v>226.02</c:v>
                </c:pt>
                <c:pt idx="399">
                  <c:v>226.11</c:v>
                </c:pt>
                <c:pt idx="400">
                  <c:v>226.24</c:v>
                </c:pt>
                <c:pt idx="401">
                  <c:v>226.3</c:v>
                </c:pt>
                <c:pt idx="402">
                  <c:v>226.39</c:v>
                </c:pt>
                <c:pt idx="403">
                  <c:v>226.49</c:v>
                </c:pt>
                <c:pt idx="404">
                  <c:v>226.59</c:v>
                </c:pt>
                <c:pt idx="405">
                  <c:v>226.66</c:v>
                </c:pt>
                <c:pt idx="406">
                  <c:v>226.75</c:v>
                </c:pt>
                <c:pt idx="407">
                  <c:v>226.83</c:v>
                </c:pt>
                <c:pt idx="408">
                  <c:v>226.91</c:v>
                </c:pt>
                <c:pt idx="409">
                  <c:v>226.99</c:v>
                </c:pt>
                <c:pt idx="410">
                  <c:v>227.06</c:v>
                </c:pt>
                <c:pt idx="411">
                  <c:v>227.14</c:v>
                </c:pt>
                <c:pt idx="412">
                  <c:v>227.22</c:v>
                </c:pt>
                <c:pt idx="413">
                  <c:v>227.3</c:v>
                </c:pt>
                <c:pt idx="414">
                  <c:v>227.38</c:v>
                </c:pt>
                <c:pt idx="415">
                  <c:v>227.45</c:v>
                </c:pt>
                <c:pt idx="416">
                  <c:v>227.53</c:v>
                </c:pt>
                <c:pt idx="417">
                  <c:v>227.61</c:v>
                </c:pt>
                <c:pt idx="418">
                  <c:v>227.69</c:v>
                </c:pt>
                <c:pt idx="419">
                  <c:v>227.77</c:v>
                </c:pt>
                <c:pt idx="420">
                  <c:v>227.84</c:v>
                </c:pt>
                <c:pt idx="421">
                  <c:v>227.92</c:v>
                </c:pt>
                <c:pt idx="422">
                  <c:v>228</c:v>
                </c:pt>
                <c:pt idx="423">
                  <c:v>228.08</c:v>
                </c:pt>
                <c:pt idx="424">
                  <c:v>228.16</c:v>
                </c:pt>
                <c:pt idx="425">
                  <c:v>228.24</c:v>
                </c:pt>
                <c:pt idx="426">
                  <c:v>228.31</c:v>
                </c:pt>
                <c:pt idx="427">
                  <c:v>228.39</c:v>
                </c:pt>
                <c:pt idx="428">
                  <c:v>228.47</c:v>
                </c:pt>
                <c:pt idx="429">
                  <c:v>228.55</c:v>
                </c:pt>
                <c:pt idx="430">
                  <c:v>228.61</c:v>
                </c:pt>
                <c:pt idx="431">
                  <c:v>228.7</c:v>
                </c:pt>
                <c:pt idx="432">
                  <c:v>228.83</c:v>
                </c:pt>
                <c:pt idx="433">
                  <c:v>228.92</c:v>
                </c:pt>
                <c:pt idx="434">
                  <c:v>228.99</c:v>
                </c:pt>
                <c:pt idx="435">
                  <c:v>229.11</c:v>
                </c:pt>
                <c:pt idx="436">
                  <c:v>229.19</c:v>
                </c:pt>
                <c:pt idx="437">
                  <c:v>229.3</c:v>
                </c:pt>
                <c:pt idx="438">
                  <c:v>229.39</c:v>
                </c:pt>
                <c:pt idx="439">
                  <c:v>229.49</c:v>
                </c:pt>
                <c:pt idx="440">
                  <c:v>229.56</c:v>
                </c:pt>
                <c:pt idx="441">
                  <c:v>229.64</c:v>
                </c:pt>
                <c:pt idx="442">
                  <c:v>229.74</c:v>
                </c:pt>
                <c:pt idx="443">
                  <c:v>229.81</c:v>
                </c:pt>
                <c:pt idx="444">
                  <c:v>229.89</c:v>
                </c:pt>
                <c:pt idx="445">
                  <c:v>230</c:v>
                </c:pt>
                <c:pt idx="446">
                  <c:v>230.06</c:v>
                </c:pt>
                <c:pt idx="447">
                  <c:v>230.16</c:v>
                </c:pt>
                <c:pt idx="448">
                  <c:v>230.24</c:v>
                </c:pt>
                <c:pt idx="449">
                  <c:v>230.34</c:v>
                </c:pt>
                <c:pt idx="450">
                  <c:v>230.41</c:v>
                </c:pt>
                <c:pt idx="451">
                  <c:v>230.49</c:v>
                </c:pt>
                <c:pt idx="452">
                  <c:v>230.55</c:v>
                </c:pt>
                <c:pt idx="453">
                  <c:v>230.67</c:v>
                </c:pt>
                <c:pt idx="454">
                  <c:v>230.74</c:v>
                </c:pt>
                <c:pt idx="455">
                  <c:v>230.83</c:v>
                </c:pt>
                <c:pt idx="456">
                  <c:v>230.92</c:v>
                </c:pt>
                <c:pt idx="457">
                  <c:v>231</c:v>
                </c:pt>
                <c:pt idx="458">
                  <c:v>231.08</c:v>
                </c:pt>
                <c:pt idx="459">
                  <c:v>231.17</c:v>
                </c:pt>
                <c:pt idx="460">
                  <c:v>231.25</c:v>
                </c:pt>
                <c:pt idx="461">
                  <c:v>231.34</c:v>
                </c:pt>
                <c:pt idx="462">
                  <c:v>231.41</c:v>
                </c:pt>
                <c:pt idx="463">
                  <c:v>231.5</c:v>
                </c:pt>
                <c:pt idx="464">
                  <c:v>231.55</c:v>
                </c:pt>
                <c:pt idx="465">
                  <c:v>231.66</c:v>
                </c:pt>
                <c:pt idx="466">
                  <c:v>231.74</c:v>
                </c:pt>
                <c:pt idx="467">
                  <c:v>231.81</c:v>
                </c:pt>
                <c:pt idx="468">
                  <c:v>231.89</c:v>
                </c:pt>
                <c:pt idx="469">
                  <c:v>231.97</c:v>
                </c:pt>
                <c:pt idx="470">
                  <c:v>232.05</c:v>
                </c:pt>
                <c:pt idx="471">
                  <c:v>232.13</c:v>
                </c:pt>
                <c:pt idx="472">
                  <c:v>232.2</c:v>
                </c:pt>
                <c:pt idx="473">
                  <c:v>232.28</c:v>
                </c:pt>
                <c:pt idx="474">
                  <c:v>232.36</c:v>
                </c:pt>
                <c:pt idx="475">
                  <c:v>232.44</c:v>
                </c:pt>
                <c:pt idx="476">
                  <c:v>232.52</c:v>
                </c:pt>
                <c:pt idx="477">
                  <c:v>232.59</c:v>
                </c:pt>
                <c:pt idx="478">
                  <c:v>232.66</c:v>
                </c:pt>
                <c:pt idx="479">
                  <c:v>232.75</c:v>
                </c:pt>
                <c:pt idx="480">
                  <c:v>232.83</c:v>
                </c:pt>
                <c:pt idx="481">
                  <c:v>232.91</c:v>
                </c:pt>
                <c:pt idx="482">
                  <c:v>233.02</c:v>
                </c:pt>
                <c:pt idx="483">
                  <c:v>233.11</c:v>
                </c:pt>
                <c:pt idx="484">
                  <c:v>233.19</c:v>
                </c:pt>
                <c:pt idx="485">
                  <c:v>233.27</c:v>
                </c:pt>
                <c:pt idx="486">
                  <c:v>233.36</c:v>
                </c:pt>
                <c:pt idx="487">
                  <c:v>233.42</c:v>
                </c:pt>
                <c:pt idx="488">
                  <c:v>233.52</c:v>
                </c:pt>
                <c:pt idx="489">
                  <c:v>233.58</c:v>
                </c:pt>
                <c:pt idx="490">
                  <c:v>233.7</c:v>
                </c:pt>
                <c:pt idx="491">
                  <c:v>233.78</c:v>
                </c:pt>
                <c:pt idx="492">
                  <c:v>233.88</c:v>
                </c:pt>
                <c:pt idx="493">
                  <c:v>233.97</c:v>
                </c:pt>
                <c:pt idx="494">
                  <c:v>234.06</c:v>
                </c:pt>
                <c:pt idx="495">
                  <c:v>234.14</c:v>
                </c:pt>
                <c:pt idx="496">
                  <c:v>234.25</c:v>
                </c:pt>
                <c:pt idx="497">
                  <c:v>234.33</c:v>
                </c:pt>
                <c:pt idx="498">
                  <c:v>234.41</c:v>
                </c:pt>
                <c:pt idx="499">
                  <c:v>234.5</c:v>
                </c:pt>
                <c:pt idx="500">
                  <c:v>234.56</c:v>
                </c:pt>
                <c:pt idx="501">
                  <c:v>234.69</c:v>
                </c:pt>
                <c:pt idx="502">
                  <c:v>234.77</c:v>
                </c:pt>
                <c:pt idx="503">
                  <c:v>234.84</c:v>
                </c:pt>
                <c:pt idx="504">
                  <c:v>234.94</c:v>
                </c:pt>
                <c:pt idx="505">
                  <c:v>235</c:v>
                </c:pt>
                <c:pt idx="506">
                  <c:v>235.09</c:v>
                </c:pt>
                <c:pt idx="507">
                  <c:v>235.2</c:v>
                </c:pt>
                <c:pt idx="508">
                  <c:v>235.3</c:v>
                </c:pt>
                <c:pt idx="509">
                  <c:v>235.39</c:v>
                </c:pt>
                <c:pt idx="510">
                  <c:v>235.47</c:v>
                </c:pt>
                <c:pt idx="511">
                  <c:v>235.55</c:v>
                </c:pt>
                <c:pt idx="512">
                  <c:v>235.64</c:v>
                </c:pt>
                <c:pt idx="513">
                  <c:v>235.72</c:v>
                </c:pt>
                <c:pt idx="514">
                  <c:v>235.8</c:v>
                </c:pt>
                <c:pt idx="515">
                  <c:v>235.89</c:v>
                </c:pt>
                <c:pt idx="516">
                  <c:v>235.97</c:v>
                </c:pt>
                <c:pt idx="517">
                  <c:v>236.05</c:v>
                </c:pt>
                <c:pt idx="518">
                  <c:v>236.14</c:v>
                </c:pt>
                <c:pt idx="519">
                  <c:v>236.24</c:v>
                </c:pt>
                <c:pt idx="520">
                  <c:v>236.3</c:v>
                </c:pt>
                <c:pt idx="521">
                  <c:v>236.39</c:v>
                </c:pt>
                <c:pt idx="522">
                  <c:v>236.49</c:v>
                </c:pt>
                <c:pt idx="523">
                  <c:v>236.53</c:v>
                </c:pt>
                <c:pt idx="524">
                  <c:v>236.63</c:v>
                </c:pt>
                <c:pt idx="525">
                  <c:v>236.72</c:v>
                </c:pt>
                <c:pt idx="526">
                  <c:v>236.77</c:v>
                </c:pt>
                <c:pt idx="527">
                  <c:v>236.86</c:v>
                </c:pt>
                <c:pt idx="528">
                  <c:v>236.94</c:v>
                </c:pt>
                <c:pt idx="529">
                  <c:v>237.03</c:v>
                </c:pt>
                <c:pt idx="530">
                  <c:v>237.09</c:v>
                </c:pt>
                <c:pt idx="531">
                  <c:v>237.19</c:v>
                </c:pt>
                <c:pt idx="532">
                  <c:v>237.28</c:v>
                </c:pt>
                <c:pt idx="533">
                  <c:v>237.33</c:v>
                </c:pt>
                <c:pt idx="534">
                  <c:v>237.44</c:v>
                </c:pt>
                <c:pt idx="535">
                  <c:v>237.53</c:v>
                </c:pt>
                <c:pt idx="536">
                  <c:v>237.63</c:v>
                </c:pt>
                <c:pt idx="537">
                  <c:v>237.7</c:v>
                </c:pt>
                <c:pt idx="538">
                  <c:v>237.77</c:v>
                </c:pt>
                <c:pt idx="539">
                  <c:v>237.88</c:v>
                </c:pt>
                <c:pt idx="540">
                  <c:v>237.94</c:v>
                </c:pt>
                <c:pt idx="541">
                  <c:v>238.03</c:v>
                </c:pt>
                <c:pt idx="542">
                  <c:v>238.11</c:v>
                </c:pt>
                <c:pt idx="543">
                  <c:v>238.19</c:v>
                </c:pt>
                <c:pt idx="544">
                  <c:v>238.27</c:v>
                </c:pt>
                <c:pt idx="545">
                  <c:v>238.34</c:v>
                </c:pt>
                <c:pt idx="546">
                  <c:v>238.42</c:v>
                </c:pt>
                <c:pt idx="547">
                  <c:v>238.5</c:v>
                </c:pt>
                <c:pt idx="548">
                  <c:v>238.56</c:v>
                </c:pt>
                <c:pt idx="549">
                  <c:v>238.66</c:v>
                </c:pt>
                <c:pt idx="550">
                  <c:v>238.74</c:v>
                </c:pt>
                <c:pt idx="551">
                  <c:v>238.8</c:v>
                </c:pt>
                <c:pt idx="552">
                  <c:v>238.91</c:v>
                </c:pt>
                <c:pt idx="553">
                  <c:v>238.97</c:v>
                </c:pt>
                <c:pt idx="554">
                  <c:v>239.06</c:v>
                </c:pt>
                <c:pt idx="555">
                  <c:v>239.14</c:v>
                </c:pt>
                <c:pt idx="556">
                  <c:v>239.22</c:v>
                </c:pt>
                <c:pt idx="557">
                  <c:v>239.3</c:v>
                </c:pt>
                <c:pt idx="558">
                  <c:v>239.38</c:v>
                </c:pt>
                <c:pt idx="559">
                  <c:v>239.45</c:v>
                </c:pt>
                <c:pt idx="560">
                  <c:v>239.53</c:v>
                </c:pt>
                <c:pt idx="561">
                  <c:v>239.61</c:v>
                </c:pt>
                <c:pt idx="562">
                  <c:v>239.69</c:v>
                </c:pt>
                <c:pt idx="563">
                  <c:v>239.77</c:v>
                </c:pt>
                <c:pt idx="564">
                  <c:v>239.84</c:v>
                </c:pt>
                <c:pt idx="565">
                  <c:v>239.92</c:v>
                </c:pt>
                <c:pt idx="566">
                  <c:v>240</c:v>
                </c:pt>
                <c:pt idx="567">
                  <c:v>240.08</c:v>
                </c:pt>
                <c:pt idx="568">
                  <c:v>240.16</c:v>
                </c:pt>
                <c:pt idx="569">
                  <c:v>240.24</c:v>
                </c:pt>
                <c:pt idx="570">
                  <c:v>240.31</c:v>
                </c:pt>
                <c:pt idx="571">
                  <c:v>240.39</c:v>
                </c:pt>
                <c:pt idx="572">
                  <c:v>240.47</c:v>
                </c:pt>
                <c:pt idx="573">
                  <c:v>240.55</c:v>
                </c:pt>
                <c:pt idx="574">
                  <c:v>240.63</c:v>
                </c:pt>
                <c:pt idx="575">
                  <c:v>240.7</c:v>
                </c:pt>
                <c:pt idx="576">
                  <c:v>240.78</c:v>
                </c:pt>
                <c:pt idx="577">
                  <c:v>240.86</c:v>
                </c:pt>
                <c:pt idx="578">
                  <c:v>240.94</c:v>
                </c:pt>
                <c:pt idx="579">
                  <c:v>241.02</c:v>
                </c:pt>
                <c:pt idx="580">
                  <c:v>241.09</c:v>
                </c:pt>
                <c:pt idx="581">
                  <c:v>241.17</c:v>
                </c:pt>
                <c:pt idx="582">
                  <c:v>241.25</c:v>
                </c:pt>
                <c:pt idx="583">
                  <c:v>241.33</c:v>
                </c:pt>
                <c:pt idx="584">
                  <c:v>241.41</c:v>
                </c:pt>
                <c:pt idx="585">
                  <c:v>241.49</c:v>
                </c:pt>
                <c:pt idx="586">
                  <c:v>241.56</c:v>
                </c:pt>
                <c:pt idx="587">
                  <c:v>241.64</c:v>
                </c:pt>
                <c:pt idx="588">
                  <c:v>241.72</c:v>
                </c:pt>
                <c:pt idx="589">
                  <c:v>241.8</c:v>
                </c:pt>
                <c:pt idx="590">
                  <c:v>241.88</c:v>
                </c:pt>
                <c:pt idx="591">
                  <c:v>241.95</c:v>
                </c:pt>
                <c:pt idx="592">
                  <c:v>242.03</c:v>
                </c:pt>
                <c:pt idx="593">
                  <c:v>242.11</c:v>
                </c:pt>
                <c:pt idx="594">
                  <c:v>242.19</c:v>
                </c:pt>
                <c:pt idx="595">
                  <c:v>242.27</c:v>
                </c:pt>
                <c:pt idx="596">
                  <c:v>242.34</c:v>
                </c:pt>
                <c:pt idx="597">
                  <c:v>242.42</c:v>
                </c:pt>
                <c:pt idx="598">
                  <c:v>243.13108160727</c:v>
                </c:pt>
                <c:pt idx="599">
                  <c:v>243.22134339852499</c:v>
                </c:pt>
                <c:pt idx="600">
                  <c:v>243.31160518977899</c:v>
                </c:pt>
                <c:pt idx="601">
                  <c:v>243.401866981034</c:v>
                </c:pt>
                <c:pt idx="602">
                  <c:v>243.49212877228899</c:v>
                </c:pt>
                <c:pt idx="603">
                  <c:v>243.58239056354299</c:v>
                </c:pt>
                <c:pt idx="604">
                  <c:v>243.672652354798</c:v>
                </c:pt>
                <c:pt idx="605">
                  <c:v>243.762914146052</c:v>
                </c:pt>
                <c:pt idx="606">
                  <c:v>243.85317593730699</c:v>
                </c:pt>
                <c:pt idx="607">
                  <c:v>243.943437728562</c:v>
                </c:pt>
                <c:pt idx="608">
                  <c:v>244.033699519816</c:v>
                </c:pt>
                <c:pt idx="609">
                  <c:v>244.12396131107101</c:v>
                </c:pt>
                <c:pt idx="610">
                  <c:v>244.21422310232501</c:v>
                </c:pt>
                <c:pt idx="611">
                  <c:v>244.30448489358</c:v>
                </c:pt>
                <c:pt idx="612">
                  <c:v>244.39474668483501</c:v>
                </c:pt>
                <c:pt idx="613">
                  <c:v>244.48500847608901</c:v>
                </c:pt>
                <c:pt idx="614">
                  <c:v>244.575270267344</c:v>
                </c:pt>
                <c:pt idx="615">
                  <c:v>244.66553205859799</c:v>
                </c:pt>
                <c:pt idx="616">
                  <c:v>244.75579384985301</c:v>
                </c:pt>
                <c:pt idx="617">
                  <c:v>244.84605564110791</c:v>
                </c:pt>
                <c:pt idx="618">
                  <c:v>244.93631743236199</c:v>
                </c:pt>
                <c:pt idx="619">
                  <c:v>245.02657922361701</c:v>
                </c:pt>
                <c:pt idx="620">
                  <c:v>245.116841014871</c:v>
                </c:pt>
                <c:pt idx="621">
                  <c:v>245.20710280612599</c:v>
                </c:pt>
                <c:pt idx="622">
                  <c:v>245.29736459738101</c:v>
                </c:pt>
                <c:pt idx="623">
                  <c:v>245.387626388635</c:v>
                </c:pt>
                <c:pt idx="624">
                  <c:v>245.47788817988999</c:v>
                </c:pt>
                <c:pt idx="625">
                  <c:v>245.56814997114401</c:v>
                </c:pt>
                <c:pt idx="626">
                  <c:v>245.658411762399</c:v>
                </c:pt>
                <c:pt idx="627">
                  <c:v>245.74867355365399</c:v>
                </c:pt>
                <c:pt idx="628">
                  <c:v>245.83893534490801</c:v>
                </c:pt>
                <c:pt idx="629">
                  <c:v>245.929197136163</c:v>
                </c:pt>
                <c:pt idx="630">
                  <c:v>246.01945892741699</c:v>
                </c:pt>
                <c:pt idx="631">
                  <c:v>246.10972071867201</c:v>
                </c:pt>
                <c:pt idx="632">
                  <c:v>246.199982509927</c:v>
                </c:pt>
                <c:pt idx="633">
                  <c:v>246.29024430118099</c:v>
                </c:pt>
                <c:pt idx="634">
                  <c:v>246.38050609243601</c:v>
                </c:pt>
                <c:pt idx="635">
                  <c:v>246.47076788369</c:v>
                </c:pt>
                <c:pt idx="636">
                  <c:v>246.56102967494499</c:v>
                </c:pt>
                <c:pt idx="637">
                  <c:v>246.65129146620001</c:v>
                </c:pt>
                <c:pt idx="638">
                  <c:v>246.741553257454</c:v>
                </c:pt>
                <c:pt idx="639">
                  <c:v>246.83181504870899</c:v>
                </c:pt>
                <c:pt idx="640">
                  <c:v>246.92207683996301</c:v>
                </c:pt>
                <c:pt idx="641">
                  <c:v>247.012338631218</c:v>
                </c:pt>
                <c:pt idx="642">
                  <c:v>247.10260042247299</c:v>
                </c:pt>
                <c:pt idx="643">
                  <c:v>247.19286221372701</c:v>
                </c:pt>
                <c:pt idx="644">
                  <c:v>247.283124004982</c:v>
                </c:pt>
                <c:pt idx="645">
                  <c:v>247.37338579623599</c:v>
                </c:pt>
                <c:pt idx="646">
                  <c:v>247.46364758749101</c:v>
                </c:pt>
                <c:pt idx="647">
                  <c:v>247.553909378746</c:v>
                </c:pt>
                <c:pt idx="648">
                  <c:v>247.64417116999999</c:v>
                </c:pt>
                <c:pt idx="649">
                  <c:v>247.73443296125501</c:v>
                </c:pt>
                <c:pt idx="650">
                  <c:v>247.824694752509</c:v>
                </c:pt>
                <c:pt idx="651">
                  <c:v>247.91495654376399</c:v>
                </c:pt>
                <c:pt idx="652">
                  <c:v>248.00521833501901</c:v>
                </c:pt>
                <c:pt idx="653">
                  <c:v>248.095480126273</c:v>
                </c:pt>
                <c:pt idx="654">
                  <c:v>248.18574191752799</c:v>
                </c:pt>
                <c:pt idx="655">
                  <c:v>248.27600370878201</c:v>
                </c:pt>
                <c:pt idx="656">
                  <c:v>248.366265500037</c:v>
                </c:pt>
                <c:pt idx="657">
                  <c:v>248.45652729129199</c:v>
                </c:pt>
                <c:pt idx="658">
                  <c:v>248.54678908254601</c:v>
                </c:pt>
                <c:pt idx="659">
                  <c:v>248.637050873801</c:v>
                </c:pt>
                <c:pt idx="660">
                  <c:v>248.727312665055</c:v>
                </c:pt>
                <c:pt idx="661">
                  <c:v>248.81757445631001</c:v>
                </c:pt>
                <c:pt idx="662">
                  <c:v>248.907836247565</c:v>
                </c:pt>
                <c:pt idx="663">
                  <c:v>248.99809803881899</c:v>
                </c:pt>
                <c:pt idx="664">
                  <c:v>249.08835983007401</c:v>
                </c:pt>
                <c:pt idx="665">
                  <c:v>249.17862162132769</c:v>
                </c:pt>
                <c:pt idx="666">
                  <c:v>249.26888341258299</c:v>
                </c:pt>
                <c:pt idx="667">
                  <c:v>249.35914520383801</c:v>
                </c:pt>
                <c:pt idx="668">
                  <c:v>249.449406995092</c:v>
                </c:pt>
                <c:pt idx="669">
                  <c:v>249.53966878634691</c:v>
                </c:pt>
                <c:pt idx="670">
                  <c:v>249.62993057760099</c:v>
                </c:pt>
                <c:pt idx="671">
                  <c:v>249.720192368856</c:v>
                </c:pt>
                <c:pt idx="672">
                  <c:v>249.81045416011099</c:v>
                </c:pt>
                <c:pt idx="673">
                  <c:v>249.90071595136499</c:v>
                </c:pt>
                <c:pt idx="674">
                  <c:v>249.99097774262</c:v>
                </c:pt>
                <c:pt idx="675">
                  <c:v>250.081239533874</c:v>
                </c:pt>
                <c:pt idx="676">
                  <c:v>250.17150132512899</c:v>
                </c:pt>
                <c:pt idx="677">
                  <c:v>250.261763116384</c:v>
                </c:pt>
                <c:pt idx="678">
                  <c:v>250.352024907638</c:v>
                </c:pt>
                <c:pt idx="679">
                  <c:v>250.44228669889301</c:v>
                </c:pt>
                <c:pt idx="680">
                  <c:v>250.53254849014701</c:v>
                </c:pt>
                <c:pt idx="681">
                  <c:v>250.622810281402</c:v>
                </c:pt>
                <c:pt idx="682">
                  <c:v>250.71307207265701</c:v>
                </c:pt>
                <c:pt idx="683">
                  <c:v>250.80333386391101</c:v>
                </c:pt>
                <c:pt idx="684">
                  <c:v>250.893595655166</c:v>
                </c:pt>
                <c:pt idx="685">
                  <c:v>250.98385744641999</c:v>
                </c:pt>
                <c:pt idx="686">
                  <c:v>251.07411923767501</c:v>
                </c:pt>
                <c:pt idx="687">
                  <c:v>251.16438102892999</c:v>
                </c:pt>
                <c:pt idx="688">
                  <c:v>251.25464282018399</c:v>
                </c:pt>
                <c:pt idx="689">
                  <c:v>251.34490461143901</c:v>
                </c:pt>
                <c:pt idx="690">
                  <c:v>251.435166402693</c:v>
                </c:pt>
                <c:pt idx="691">
                  <c:v>251.52542819394799</c:v>
                </c:pt>
                <c:pt idx="692">
                  <c:v>251.61568998520301</c:v>
                </c:pt>
                <c:pt idx="693">
                  <c:v>251.70595177645691</c:v>
                </c:pt>
                <c:pt idx="694">
                  <c:v>251.79621356771199</c:v>
                </c:pt>
                <c:pt idx="695">
                  <c:v>251.88647535896601</c:v>
                </c:pt>
                <c:pt idx="696">
                  <c:v>251.976737150221</c:v>
                </c:pt>
                <c:pt idx="697">
                  <c:v>252.06699894147499</c:v>
                </c:pt>
                <c:pt idx="698">
                  <c:v>252.15726073273001</c:v>
                </c:pt>
                <c:pt idx="699">
                  <c:v>252.247522523985</c:v>
                </c:pt>
                <c:pt idx="700">
                  <c:v>252.33778431523899</c:v>
                </c:pt>
                <c:pt idx="701">
                  <c:v>252.42804610649401</c:v>
                </c:pt>
                <c:pt idx="702">
                  <c:v>252.518307897748</c:v>
                </c:pt>
                <c:pt idx="703">
                  <c:v>252.60856968900299</c:v>
                </c:pt>
                <c:pt idx="704">
                  <c:v>252.69883148025801</c:v>
                </c:pt>
                <c:pt idx="705">
                  <c:v>252.78909327151169</c:v>
                </c:pt>
                <c:pt idx="706">
                  <c:v>252.87935506276699</c:v>
                </c:pt>
                <c:pt idx="707">
                  <c:v>252.96961685402101</c:v>
                </c:pt>
                <c:pt idx="708">
                  <c:v>253.059878645276</c:v>
                </c:pt>
                <c:pt idx="709">
                  <c:v>253.15014043653099</c:v>
                </c:pt>
                <c:pt idx="710">
                  <c:v>253.24040222778501</c:v>
                </c:pt>
                <c:pt idx="711">
                  <c:v>253.33066401904</c:v>
                </c:pt>
                <c:pt idx="712">
                  <c:v>253.42092581029399</c:v>
                </c:pt>
                <c:pt idx="713">
                  <c:v>253.51118760154901</c:v>
                </c:pt>
                <c:pt idx="714">
                  <c:v>253.601449392804</c:v>
                </c:pt>
                <c:pt idx="715">
                  <c:v>253.69171118405799</c:v>
                </c:pt>
                <c:pt idx="716">
                  <c:v>253.78197297531301</c:v>
                </c:pt>
                <c:pt idx="717">
                  <c:v>253.872234766567</c:v>
                </c:pt>
                <c:pt idx="718">
                  <c:v>253.96249655782199</c:v>
                </c:pt>
                <c:pt idx="719">
                  <c:v>254.05275834907701</c:v>
                </c:pt>
                <c:pt idx="720">
                  <c:v>254.143020140331</c:v>
                </c:pt>
                <c:pt idx="721">
                  <c:v>254.23328193158599</c:v>
                </c:pt>
                <c:pt idx="722">
                  <c:v>254.32354372283999</c:v>
                </c:pt>
                <c:pt idx="723">
                  <c:v>254.413805514095</c:v>
                </c:pt>
                <c:pt idx="724">
                  <c:v>254.50406730534999</c:v>
                </c:pt>
                <c:pt idx="725">
                  <c:v>254.59432909660401</c:v>
                </c:pt>
                <c:pt idx="726">
                  <c:v>254.684590887859</c:v>
                </c:pt>
                <c:pt idx="727">
                  <c:v>254.7748526791126</c:v>
                </c:pt>
                <c:pt idx="728">
                  <c:v>254.86511447036801</c:v>
                </c:pt>
                <c:pt idx="729">
                  <c:v>254.955376261623</c:v>
                </c:pt>
                <c:pt idx="730">
                  <c:v>255.045638052877</c:v>
                </c:pt>
                <c:pt idx="731">
                  <c:v>255.13589984413201</c:v>
                </c:pt>
                <c:pt idx="732">
                  <c:v>255.22616163538601</c:v>
                </c:pt>
                <c:pt idx="733">
                  <c:v>255.31642342664099</c:v>
                </c:pt>
                <c:pt idx="734">
                  <c:v>255.40668521789601</c:v>
                </c:pt>
                <c:pt idx="735">
                  <c:v>255.49694700915001</c:v>
                </c:pt>
                <c:pt idx="736">
                  <c:v>255.58720880040499</c:v>
                </c:pt>
                <c:pt idx="737">
                  <c:v>255.67747059165899</c:v>
                </c:pt>
                <c:pt idx="738">
                  <c:v>255.76773238291401</c:v>
                </c:pt>
                <c:pt idx="739">
                  <c:v>255.85799417416899</c:v>
                </c:pt>
                <c:pt idx="740">
                  <c:v>255.94825596542299</c:v>
                </c:pt>
                <c:pt idx="741">
                  <c:v>256.03851775667721</c:v>
                </c:pt>
                <c:pt idx="742">
                  <c:v>256.12877954793191</c:v>
                </c:pt>
                <c:pt idx="743">
                  <c:v>256.21904133918702</c:v>
                </c:pt>
                <c:pt idx="744">
                  <c:v>256.309303130442</c:v>
                </c:pt>
                <c:pt idx="745">
                  <c:v>256.39956492169603</c:v>
                </c:pt>
                <c:pt idx="746">
                  <c:v>256.48982671295101</c:v>
                </c:pt>
                <c:pt idx="747">
                  <c:v>256.58008850420492</c:v>
                </c:pt>
                <c:pt idx="748">
                  <c:v>256.67035029546008</c:v>
                </c:pt>
                <c:pt idx="749">
                  <c:v>256.76061208671501</c:v>
                </c:pt>
                <c:pt idx="750">
                  <c:v>256.85087387796898</c:v>
                </c:pt>
                <c:pt idx="751">
                  <c:v>256.94113566922391</c:v>
                </c:pt>
                <c:pt idx="752">
                  <c:v>257.03139746047748</c:v>
                </c:pt>
                <c:pt idx="753">
                  <c:v>257.12165925173292</c:v>
                </c:pt>
                <c:pt idx="754">
                  <c:v>257.21192104298763</c:v>
                </c:pt>
                <c:pt idx="755">
                  <c:v>257.3021828342421</c:v>
                </c:pt>
                <c:pt idx="756">
                  <c:v>257.39244462549698</c:v>
                </c:pt>
                <c:pt idx="757">
                  <c:v>257.482706416751</c:v>
                </c:pt>
                <c:pt idx="758">
                  <c:v>257.57296820800599</c:v>
                </c:pt>
                <c:pt idx="759">
                  <c:v>257.66322999926098</c:v>
                </c:pt>
                <c:pt idx="760">
                  <c:v>257.753491790515</c:v>
                </c:pt>
                <c:pt idx="761">
                  <c:v>257.84375358176999</c:v>
                </c:pt>
                <c:pt idx="762">
                  <c:v>257.93401537302401</c:v>
                </c:pt>
                <c:pt idx="763">
                  <c:v>258.02427716427889</c:v>
                </c:pt>
                <c:pt idx="764">
                  <c:v>258.11453895553382</c:v>
                </c:pt>
                <c:pt idx="765">
                  <c:v>258.20480074678801</c:v>
                </c:pt>
                <c:pt idx="766">
                  <c:v>258.295062538043</c:v>
                </c:pt>
                <c:pt idx="767">
                  <c:v>258.38532432929702</c:v>
                </c:pt>
                <c:pt idx="768">
                  <c:v>258.47558612055201</c:v>
                </c:pt>
                <c:pt idx="769">
                  <c:v>258.565847911807</c:v>
                </c:pt>
                <c:pt idx="770">
                  <c:v>258.65610970306102</c:v>
                </c:pt>
                <c:pt idx="771">
                  <c:v>258.74637149431601</c:v>
                </c:pt>
                <c:pt idx="772">
                  <c:v>258.83663328556992</c:v>
                </c:pt>
                <c:pt idx="773">
                  <c:v>258.92689507682502</c:v>
                </c:pt>
                <c:pt idx="774">
                  <c:v>259.0171568680795</c:v>
                </c:pt>
                <c:pt idx="775">
                  <c:v>259.10741865933397</c:v>
                </c:pt>
                <c:pt idx="776">
                  <c:v>259.19768045058902</c:v>
                </c:pt>
                <c:pt idx="777">
                  <c:v>259.28794224184293</c:v>
                </c:pt>
                <c:pt idx="778">
                  <c:v>259.37820403309797</c:v>
                </c:pt>
                <c:pt idx="779">
                  <c:v>259.46846582435302</c:v>
                </c:pt>
                <c:pt idx="780">
                  <c:v>259.55872761560698</c:v>
                </c:pt>
                <c:pt idx="781">
                  <c:v>259.64898940686197</c:v>
                </c:pt>
                <c:pt idx="782">
                  <c:v>259.73925119811599</c:v>
                </c:pt>
                <c:pt idx="783">
                  <c:v>259.82951298937093</c:v>
                </c:pt>
                <c:pt idx="784">
                  <c:v>259.91977478062603</c:v>
                </c:pt>
                <c:pt idx="785">
                  <c:v>260.0100365718796</c:v>
                </c:pt>
                <c:pt idx="786">
                  <c:v>260.10029836313498</c:v>
                </c:pt>
                <c:pt idx="787">
                  <c:v>260.190560154389</c:v>
                </c:pt>
                <c:pt idx="788">
                  <c:v>260.28082194564382</c:v>
                </c:pt>
                <c:pt idx="789">
                  <c:v>260.37108373689898</c:v>
                </c:pt>
                <c:pt idx="790">
                  <c:v>260.46134552815261</c:v>
                </c:pt>
                <c:pt idx="791">
                  <c:v>260.55160731940799</c:v>
                </c:pt>
                <c:pt idx="792">
                  <c:v>260.64186911066201</c:v>
                </c:pt>
                <c:pt idx="793">
                  <c:v>260.73213090191661</c:v>
                </c:pt>
                <c:pt idx="794">
                  <c:v>260.82239269317199</c:v>
                </c:pt>
                <c:pt idx="795">
                  <c:v>260.91265448442601</c:v>
                </c:pt>
                <c:pt idx="796">
                  <c:v>261.0029162756806</c:v>
                </c:pt>
                <c:pt idx="797">
                  <c:v>261.09317806693463</c:v>
                </c:pt>
                <c:pt idx="798">
                  <c:v>261.18343985818962</c:v>
                </c:pt>
                <c:pt idx="799">
                  <c:v>261.273701649445</c:v>
                </c:pt>
                <c:pt idx="800">
                  <c:v>261.36396344069891</c:v>
                </c:pt>
                <c:pt idx="801">
                  <c:v>261.45422523195401</c:v>
                </c:pt>
                <c:pt idx="802">
                  <c:v>261.54448702320798</c:v>
                </c:pt>
                <c:pt idx="803">
                  <c:v>261.63474881446302</c:v>
                </c:pt>
                <c:pt idx="804">
                  <c:v>261.72501060571801</c:v>
                </c:pt>
                <c:pt idx="805">
                  <c:v>261.81527239697198</c:v>
                </c:pt>
                <c:pt idx="806">
                  <c:v>261.90553418822691</c:v>
                </c:pt>
                <c:pt idx="807">
                  <c:v>261.99579597948059</c:v>
                </c:pt>
                <c:pt idx="808">
                  <c:v>262.08605777073592</c:v>
                </c:pt>
                <c:pt idx="809">
                  <c:v>262.17631956199062</c:v>
                </c:pt>
                <c:pt idx="810">
                  <c:v>262.26658135324499</c:v>
                </c:pt>
                <c:pt idx="811">
                  <c:v>262.35684314449998</c:v>
                </c:pt>
                <c:pt idx="812">
                  <c:v>262.447104935754</c:v>
                </c:pt>
                <c:pt idx="813">
                  <c:v>262.53736672700882</c:v>
                </c:pt>
                <c:pt idx="814">
                  <c:v>262.62762851826398</c:v>
                </c:pt>
                <c:pt idx="815">
                  <c:v>262.717890309518</c:v>
                </c:pt>
                <c:pt idx="816">
                  <c:v>262.80815210077299</c:v>
                </c:pt>
                <c:pt idx="817">
                  <c:v>262.89841389202701</c:v>
                </c:pt>
                <c:pt idx="818">
                  <c:v>262.98867568328183</c:v>
                </c:pt>
                <c:pt idx="819">
                  <c:v>263.07893747453681</c:v>
                </c:pt>
                <c:pt idx="820">
                  <c:v>263.16919926579101</c:v>
                </c:pt>
                <c:pt idx="821">
                  <c:v>263.259461057046</c:v>
                </c:pt>
                <c:pt idx="822">
                  <c:v>263.34972284830002</c:v>
                </c:pt>
                <c:pt idx="823">
                  <c:v>263.43998463955501</c:v>
                </c:pt>
                <c:pt idx="824">
                  <c:v>263.53024643081</c:v>
                </c:pt>
                <c:pt idx="825">
                  <c:v>263.62050822206402</c:v>
                </c:pt>
                <c:pt idx="826">
                  <c:v>263.71077001331901</c:v>
                </c:pt>
                <c:pt idx="827">
                  <c:v>263.80103180457292</c:v>
                </c:pt>
                <c:pt idx="828">
                  <c:v>263.89129359582802</c:v>
                </c:pt>
                <c:pt idx="829">
                  <c:v>263.98155538708249</c:v>
                </c:pt>
                <c:pt idx="830">
                  <c:v>264.07181717833703</c:v>
                </c:pt>
                <c:pt idx="831">
                  <c:v>264.16207896959202</c:v>
                </c:pt>
                <c:pt idx="832">
                  <c:v>264.25234076084598</c:v>
                </c:pt>
                <c:pt idx="833">
                  <c:v>264.34260255210108</c:v>
                </c:pt>
                <c:pt idx="834">
                  <c:v>264.43286434335602</c:v>
                </c:pt>
                <c:pt idx="835">
                  <c:v>264.52312613460992</c:v>
                </c:pt>
                <c:pt idx="836">
                  <c:v>264.61338792586508</c:v>
                </c:pt>
                <c:pt idx="837">
                  <c:v>264.70364971711882</c:v>
                </c:pt>
                <c:pt idx="838">
                  <c:v>264.79391150837358</c:v>
                </c:pt>
                <c:pt idx="839">
                  <c:v>264.88417329962903</c:v>
                </c:pt>
                <c:pt idx="840">
                  <c:v>264.97443509088299</c:v>
                </c:pt>
                <c:pt idx="841">
                  <c:v>265.06469688213798</c:v>
                </c:pt>
                <c:pt idx="842">
                  <c:v>265.154958673392</c:v>
                </c:pt>
                <c:pt idx="843">
                  <c:v>265.24522046464699</c:v>
                </c:pt>
                <c:pt idx="844">
                  <c:v>265.33548225590198</c:v>
                </c:pt>
                <c:pt idx="845">
                  <c:v>265.4257440471556</c:v>
                </c:pt>
                <c:pt idx="846">
                  <c:v>265.51600583841099</c:v>
                </c:pt>
                <c:pt idx="847">
                  <c:v>265.60626762966501</c:v>
                </c:pt>
                <c:pt idx="848">
                  <c:v>265.6965294209196</c:v>
                </c:pt>
                <c:pt idx="849">
                  <c:v>265.78679121217448</c:v>
                </c:pt>
                <c:pt idx="850">
                  <c:v>265.87705300342901</c:v>
                </c:pt>
                <c:pt idx="851">
                  <c:v>265.9673147946836</c:v>
                </c:pt>
                <c:pt idx="852">
                  <c:v>266.05757658593802</c:v>
                </c:pt>
                <c:pt idx="853">
                  <c:v>266.14783837719301</c:v>
                </c:pt>
                <c:pt idx="854">
                  <c:v>266.2381001684476</c:v>
                </c:pt>
                <c:pt idx="855">
                  <c:v>266.32836195970202</c:v>
                </c:pt>
                <c:pt idx="856">
                  <c:v>266.41862375095701</c:v>
                </c:pt>
                <c:pt idx="857">
                  <c:v>266.50888554221092</c:v>
                </c:pt>
                <c:pt idx="858">
                  <c:v>266.59914733346602</c:v>
                </c:pt>
                <c:pt idx="859">
                  <c:v>266.68940912472101</c:v>
                </c:pt>
                <c:pt idx="860">
                  <c:v>266.77967091597492</c:v>
                </c:pt>
                <c:pt idx="861">
                  <c:v>266.86993270723002</c:v>
                </c:pt>
                <c:pt idx="862">
                  <c:v>266.96019449848359</c:v>
                </c:pt>
                <c:pt idx="863">
                  <c:v>267.05045628973897</c:v>
                </c:pt>
                <c:pt idx="864">
                  <c:v>267.14071808099402</c:v>
                </c:pt>
                <c:pt idx="865">
                  <c:v>267.23097987224759</c:v>
                </c:pt>
                <c:pt idx="866">
                  <c:v>267.32124166350297</c:v>
                </c:pt>
                <c:pt idx="867">
                  <c:v>267.41150345475683</c:v>
                </c:pt>
                <c:pt idx="868">
                  <c:v>267.50176524601193</c:v>
                </c:pt>
                <c:pt idx="869">
                  <c:v>267.59202703726697</c:v>
                </c:pt>
                <c:pt idx="870">
                  <c:v>267.682288828521</c:v>
                </c:pt>
                <c:pt idx="871">
                  <c:v>267.77255061977598</c:v>
                </c:pt>
                <c:pt idx="872">
                  <c:v>267.86281241103001</c:v>
                </c:pt>
                <c:pt idx="873">
                  <c:v>267.95307420228448</c:v>
                </c:pt>
                <c:pt idx="874">
                  <c:v>268.04333599353993</c:v>
                </c:pt>
                <c:pt idx="875">
                  <c:v>268.13359778479389</c:v>
                </c:pt>
                <c:pt idx="876">
                  <c:v>268.22385957604882</c:v>
                </c:pt>
                <c:pt idx="877">
                  <c:v>268.31412136730302</c:v>
                </c:pt>
                <c:pt idx="878">
                  <c:v>268.40438315855801</c:v>
                </c:pt>
                <c:pt idx="879">
                  <c:v>268.49464494981299</c:v>
                </c:pt>
                <c:pt idx="880">
                  <c:v>268.58490674106702</c:v>
                </c:pt>
                <c:pt idx="881">
                  <c:v>268.675168532322</c:v>
                </c:pt>
                <c:pt idx="882">
                  <c:v>268.76543032357608</c:v>
                </c:pt>
                <c:pt idx="883">
                  <c:v>268.85569211483102</c:v>
                </c:pt>
                <c:pt idx="884">
                  <c:v>268.94595390608561</c:v>
                </c:pt>
                <c:pt idx="885">
                  <c:v>269.03621569734003</c:v>
                </c:pt>
                <c:pt idx="886">
                  <c:v>269.12647748859462</c:v>
                </c:pt>
                <c:pt idx="887">
                  <c:v>269.21673927984892</c:v>
                </c:pt>
                <c:pt idx="888">
                  <c:v>269.30700107110403</c:v>
                </c:pt>
                <c:pt idx="889">
                  <c:v>269.39726286235901</c:v>
                </c:pt>
                <c:pt idx="890">
                  <c:v>269.48752465361292</c:v>
                </c:pt>
                <c:pt idx="891">
                  <c:v>269.57778644486802</c:v>
                </c:pt>
                <c:pt idx="892">
                  <c:v>269.66804823612199</c:v>
                </c:pt>
                <c:pt idx="893">
                  <c:v>269.75831002737692</c:v>
                </c:pt>
                <c:pt idx="894">
                  <c:v>269.84857181863202</c:v>
                </c:pt>
                <c:pt idx="895">
                  <c:v>269.93883360988599</c:v>
                </c:pt>
                <c:pt idx="896">
                  <c:v>270.02909540114092</c:v>
                </c:pt>
                <c:pt idx="897">
                  <c:v>270.119357192395</c:v>
                </c:pt>
                <c:pt idx="898">
                  <c:v>270.20961898364999</c:v>
                </c:pt>
                <c:pt idx="899">
                  <c:v>270.29988077490498</c:v>
                </c:pt>
                <c:pt idx="900">
                  <c:v>270.39014256615889</c:v>
                </c:pt>
                <c:pt idx="901">
                  <c:v>270.48040435741382</c:v>
                </c:pt>
                <c:pt idx="902">
                  <c:v>270.57066614866801</c:v>
                </c:pt>
                <c:pt idx="903">
                  <c:v>270.660927939923</c:v>
                </c:pt>
                <c:pt idx="904">
                  <c:v>270.75118973117759</c:v>
                </c:pt>
                <c:pt idx="905">
                  <c:v>270.84145152243201</c:v>
                </c:pt>
                <c:pt idx="906">
                  <c:v>270.93171331368671</c:v>
                </c:pt>
                <c:pt idx="907">
                  <c:v>271.02197510494102</c:v>
                </c:pt>
                <c:pt idx="908">
                  <c:v>271.11223689619601</c:v>
                </c:pt>
                <c:pt idx="909">
                  <c:v>271.202498687451</c:v>
                </c:pt>
                <c:pt idx="910">
                  <c:v>271.29276047870502</c:v>
                </c:pt>
                <c:pt idx="911">
                  <c:v>271.38302226996001</c:v>
                </c:pt>
                <c:pt idx="912">
                  <c:v>271.47328406121392</c:v>
                </c:pt>
                <c:pt idx="913">
                  <c:v>271.56354585246902</c:v>
                </c:pt>
                <c:pt idx="914">
                  <c:v>271.65380764372401</c:v>
                </c:pt>
                <c:pt idx="915">
                  <c:v>271.74406943497797</c:v>
                </c:pt>
                <c:pt idx="916">
                  <c:v>271.83433122623302</c:v>
                </c:pt>
                <c:pt idx="917">
                  <c:v>271.92459301748693</c:v>
                </c:pt>
                <c:pt idx="918">
                  <c:v>272.01485480874197</c:v>
                </c:pt>
                <c:pt idx="919">
                  <c:v>272.10511659999702</c:v>
                </c:pt>
                <c:pt idx="920">
                  <c:v>272.19537839125093</c:v>
                </c:pt>
                <c:pt idx="921">
                  <c:v>272.28564018250597</c:v>
                </c:pt>
                <c:pt idx="922">
                  <c:v>272.37590197375999</c:v>
                </c:pt>
                <c:pt idx="923">
                  <c:v>272.46616376501458</c:v>
                </c:pt>
                <c:pt idx="924">
                  <c:v>272.55642555626991</c:v>
                </c:pt>
                <c:pt idx="925">
                  <c:v>272.64668734752411</c:v>
                </c:pt>
                <c:pt idx="926">
                  <c:v>272.73694913877893</c:v>
                </c:pt>
                <c:pt idx="927">
                  <c:v>272.827210930033</c:v>
                </c:pt>
                <c:pt idx="928">
                  <c:v>272.9174727212876</c:v>
                </c:pt>
                <c:pt idx="929">
                  <c:v>273.00773451254292</c:v>
                </c:pt>
                <c:pt idx="930">
                  <c:v>273.097996303797</c:v>
                </c:pt>
                <c:pt idx="931">
                  <c:v>273.18825809505199</c:v>
                </c:pt>
                <c:pt idx="932">
                  <c:v>273.27851988630601</c:v>
                </c:pt>
                <c:pt idx="933">
                  <c:v>273.368781677561</c:v>
                </c:pt>
                <c:pt idx="934">
                  <c:v>273.45904346881599</c:v>
                </c:pt>
                <c:pt idx="935">
                  <c:v>273.54930526007001</c:v>
                </c:pt>
                <c:pt idx="936">
                  <c:v>273.639567051325</c:v>
                </c:pt>
                <c:pt idx="937">
                  <c:v>273.72982884257891</c:v>
                </c:pt>
                <c:pt idx="938">
                  <c:v>273.82009063383401</c:v>
                </c:pt>
                <c:pt idx="939">
                  <c:v>273.9103524250886</c:v>
                </c:pt>
                <c:pt idx="940">
                  <c:v>274.00061421634302</c:v>
                </c:pt>
                <c:pt idx="941">
                  <c:v>274.09087600759801</c:v>
                </c:pt>
                <c:pt idx="942">
                  <c:v>274.18113779885192</c:v>
                </c:pt>
                <c:pt idx="943">
                  <c:v>274.27139959010691</c:v>
                </c:pt>
                <c:pt idx="944">
                  <c:v>274.36166138136201</c:v>
                </c:pt>
                <c:pt idx="945">
                  <c:v>274.45192317261592</c:v>
                </c:pt>
                <c:pt idx="946">
                  <c:v>274.54218496387102</c:v>
                </c:pt>
                <c:pt idx="947">
                  <c:v>274.63244675512499</c:v>
                </c:pt>
                <c:pt idx="948">
                  <c:v>274.72270854637958</c:v>
                </c:pt>
                <c:pt idx="949">
                  <c:v>274.81297033763502</c:v>
                </c:pt>
                <c:pt idx="950">
                  <c:v>274.90323212888882</c:v>
                </c:pt>
                <c:pt idx="951">
                  <c:v>274.99349392014392</c:v>
                </c:pt>
                <c:pt idx="952">
                  <c:v>275.08375571139771</c:v>
                </c:pt>
                <c:pt idx="953">
                  <c:v>275.17401750265299</c:v>
                </c:pt>
                <c:pt idx="954">
                  <c:v>275.26427929390701</c:v>
                </c:pt>
                <c:pt idx="955">
                  <c:v>275.354541085162</c:v>
                </c:pt>
                <c:pt idx="956">
                  <c:v>275.4448028764171</c:v>
                </c:pt>
                <c:pt idx="957">
                  <c:v>275.53506466767101</c:v>
                </c:pt>
                <c:pt idx="958">
                  <c:v>275.62532645892571</c:v>
                </c:pt>
                <c:pt idx="959">
                  <c:v>275.71558825017962</c:v>
                </c:pt>
                <c:pt idx="960">
                  <c:v>275.80585004143501</c:v>
                </c:pt>
                <c:pt idx="961">
                  <c:v>275.89611183268948</c:v>
                </c:pt>
                <c:pt idx="962">
                  <c:v>275.98637362394402</c:v>
                </c:pt>
                <c:pt idx="963">
                  <c:v>276.07663541519861</c:v>
                </c:pt>
                <c:pt idx="964">
                  <c:v>276.16689720645297</c:v>
                </c:pt>
                <c:pt idx="965">
                  <c:v>276.25715899770802</c:v>
                </c:pt>
                <c:pt idx="966">
                  <c:v>276.34742078896301</c:v>
                </c:pt>
                <c:pt idx="967">
                  <c:v>276.43768258021697</c:v>
                </c:pt>
                <c:pt idx="968">
                  <c:v>276.52794437147202</c:v>
                </c:pt>
                <c:pt idx="969">
                  <c:v>276.61820616272598</c:v>
                </c:pt>
                <c:pt idx="970">
                  <c:v>276.70846795398103</c:v>
                </c:pt>
                <c:pt idx="971">
                  <c:v>276.79872974523562</c:v>
                </c:pt>
                <c:pt idx="972">
                  <c:v>276.88899153648993</c:v>
                </c:pt>
                <c:pt idx="973">
                  <c:v>276.97925332774508</c:v>
                </c:pt>
                <c:pt idx="974">
                  <c:v>277.06951511899882</c:v>
                </c:pt>
                <c:pt idx="975">
                  <c:v>277.15977691025398</c:v>
                </c:pt>
                <c:pt idx="976">
                  <c:v>277.25003870150891</c:v>
                </c:pt>
                <c:pt idx="977">
                  <c:v>277.34030049276299</c:v>
                </c:pt>
                <c:pt idx="978">
                  <c:v>277.43056228401792</c:v>
                </c:pt>
                <c:pt idx="979">
                  <c:v>277.52082407527189</c:v>
                </c:pt>
                <c:pt idx="980">
                  <c:v>277.61108586652699</c:v>
                </c:pt>
                <c:pt idx="981">
                  <c:v>277.70134765778192</c:v>
                </c:pt>
                <c:pt idx="982">
                  <c:v>277.7916094490356</c:v>
                </c:pt>
                <c:pt idx="983">
                  <c:v>277.88187124029059</c:v>
                </c:pt>
                <c:pt idx="984">
                  <c:v>277.97213303154501</c:v>
                </c:pt>
                <c:pt idx="985">
                  <c:v>278.0623948228</c:v>
                </c:pt>
                <c:pt idx="986">
                  <c:v>278.15265661405499</c:v>
                </c:pt>
                <c:pt idx="987">
                  <c:v>278.24291840530901</c:v>
                </c:pt>
                <c:pt idx="988">
                  <c:v>278.333180196564</c:v>
                </c:pt>
                <c:pt idx="989">
                  <c:v>278.42344198781802</c:v>
                </c:pt>
                <c:pt idx="990">
                  <c:v>278.51370377907301</c:v>
                </c:pt>
                <c:pt idx="991">
                  <c:v>278.603965570328</c:v>
                </c:pt>
                <c:pt idx="992">
                  <c:v>278.69422736158202</c:v>
                </c:pt>
                <c:pt idx="993">
                  <c:v>278.78448915283701</c:v>
                </c:pt>
                <c:pt idx="994">
                  <c:v>278.87475094409092</c:v>
                </c:pt>
                <c:pt idx="995">
                  <c:v>278.96501273534602</c:v>
                </c:pt>
                <c:pt idx="996">
                  <c:v>279.05527452660101</c:v>
                </c:pt>
                <c:pt idx="997">
                  <c:v>279.14553631785498</c:v>
                </c:pt>
                <c:pt idx="998">
                  <c:v>279.23579810911002</c:v>
                </c:pt>
                <c:pt idx="999">
                  <c:v>279.32605990036382</c:v>
                </c:pt>
                <c:pt idx="1000">
                  <c:v>279.41632169161892</c:v>
                </c:pt>
                <c:pt idx="1001">
                  <c:v>279.50658348287391</c:v>
                </c:pt>
                <c:pt idx="1002">
                  <c:v>279.59684527412799</c:v>
                </c:pt>
                <c:pt idx="1003">
                  <c:v>279.68710706538292</c:v>
                </c:pt>
                <c:pt idx="1004">
                  <c:v>279.77736885663683</c:v>
                </c:pt>
                <c:pt idx="1005">
                  <c:v>279.86763064789199</c:v>
                </c:pt>
                <c:pt idx="1006">
                  <c:v>279.95789243914697</c:v>
                </c:pt>
                <c:pt idx="1007">
                  <c:v>280.048154230401</c:v>
                </c:pt>
                <c:pt idx="1008">
                  <c:v>280.13841602165593</c:v>
                </c:pt>
                <c:pt idx="1009">
                  <c:v>280.22867781291001</c:v>
                </c:pt>
                <c:pt idx="1010">
                  <c:v>280.318939604165</c:v>
                </c:pt>
                <c:pt idx="1011">
                  <c:v>280.40920139541998</c:v>
                </c:pt>
                <c:pt idx="1012">
                  <c:v>280.49946318667389</c:v>
                </c:pt>
                <c:pt idx="1013">
                  <c:v>280.58972497792882</c:v>
                </c:pt>
                <c:pt idx="1014">
                  <c:v>280.67998676918302</c:v>
                </c:pt>
                <c:pt idx="1015">
                  <c:v>280.77024856043801</c:v>
                </c:pt>
                <c:pt idx="1016">
                  <c:v>280.8605103516926</c:v>
                </c:pt>
                <c:pt idx="1017">
                  <c:v>280.95077214294702</c:v>
                </c:pt>
                <c:pt idx="1018">
                  <c:v>281.04103393420189</c:v>
                </c:pt>
                <c:pt idx="1019">
                  <c:v>281.13129572545608</c:v>
                </c:pt>
                <c:pt idx="1020">
                  <c:v>281.22155751671102</c:v>
                </c:pt>
                <c:pt idx="1021">
                  <c:v>281.311819307966</c:v>
                </c:pt>
                <c:pt idx="1022">
                  <c:v>281.40208109922008</c:v>
                </c:pt>
                <c:pt idx="1023">
                  <c:v>281.49234289047502</c:v>
                </c:pt>
                <c:pt idx="1024">
                  <c:v>281.58260468172898</c:v>
                </c:pt>
                <c:pt idx="1025">
                  <c:v>281.67286647298403</c:v>
                </c:pt>
                <c:pt idx="1026">
                  <c:v>281.76312826423862</c:v>
                </c:pt>
                <c:pt idx="1027">
                  <c:v>281.85339005549292</c:v>
                </c:pt>
                <c:pt idx="1028">
                  <c:v>281.94365184674808</c:v>
                </c:pt>
                <c:pt idx="1029">
                  <c:v>282.03391363800182</c:v>
                </c:pt>
                <c:pt idx="1030">
                  <c:v>282.12417542925698</c:v>
                </c:pt>
                <c:pt idx="1031">
                  <c:v>282.21443722051202</c:v>
                </c:pt>
                <c:pt idx="1032">
                  <c:v>282.30469901176599</c:v>
                </c:pt>
                <c:pt idx="1033">
                  <c:v>282.39496080302098</c:v>
                </c:pt>
                <c:pt idx="1034">
                  <c:v>282.4852225942746</c:v>
                </c:pt>
                <c:pt idx="1035">
                  <c:v>282.57548438552999</c:v>
                </c:pt>
                <c:pt idx="1036">
                  <c:v>282.66574617678498</c:v>
                </c:pt>
                <c:pt idx="1037">
                  <c:v>282.7560079680386</c:v>
                </c:pt>
                <c:pt idx="1038">
                  <c:v>282.84626975929382</c:v>
                </c:pt>
                <c:pt idx="1039">
                  <c:v>282.9365315505475</c:v>
                </c:pt>
                <c:pt idx="1040">
                  <c:v>283.0267933418026</c:v>
                </c:pt>
                <c:pt idx="1041">
                  <c:v>283.11705513305799</c:v>
                </c:pt>
                <c:pt idx="1042">
                  <c:v>283.20731692431201</c:v>
                </c:pt>
                <c:pt idx="1043">
                  <c:v>283.29757871556689</c:v>
                </c:pt>
                <c:pt idx="1044">
                  <c:v>283.38784050682102</c:v>
                </c:pt>
                <c:pt idx="1045">
                  <c:v>283.4781022980755</c:v>
                </c:pt>
                <c:pt idx="1046">
                  <c:v>283.568364089331</c:v>
                </c:pt>
                <c:pt idx="1047">
                  <c:v>283.65862588058502</c:v>
                </c:pt>
                <c:pt idx="1048">
                  <c:v>283.74888767184001</c:v>
                </c:pt>
                <c:pt idx="1049">
                  <c:v>283.83914946309392</c:v>
                </c:pt>
                <c:pt idx="1050">
                  <c:v>283.92941125434902</c:v>
                </c:pt>
                <c:pt idx="1051">
                  <c:v>284.01967304560401</c:v>
                </c:pt>
                <c:pt idx="1052">
                  <c:v>284.10993483685797</c:v>
                </c:pt>
                <c:pt idx="1053">
                  <c:v>284.20019662811302</c:v>
                </c:pt>
                <c:pt idx="1054">
                  <c:v>284.29045841936698</c:v>
                </c:pt>
                <c:pt idx="1055">
                  <c:v>284.38072021062197</c:v>
                </c:pt>
                <c:pt idx="1056">
                  <c:v>284.47098200187702</c:v>
                </c:pt>
                <c:pt idx="1057">
                  <c:v>284.56124379313098</c:v>
                </c:pt>
                <c:pt idx="1058">
                  <c:v>284.65150558438597</c:v>
                </c:pt>
                <c:pt idx="1059">
                  <c:v>284.74176737563999</c:v>
                </c:pt>
                <c:pt idx="1060">
                  <c:v>284.83202916689493</c:v>
                </c:pt>
                <c:pt idx="1061">
                  <c:v>284.92229095814957</c:v>
                </c:pt>
                <c:pt idx="1062">
                  <c:v>285.01255274940382</c:v>
                </c:pt>
                <c:pt idx="1063">
                  <c:v>285.10281454065898</c:v>
                </c:pt>
                <c:pt idx="1064">
                  <c:v>285.19307633191301</c:v>
                </c:pt>
                <c:pt idx="1065">
                  <c:v>285.28333812316799</c:v>
                </c:pt>
                <c:pt idx="1066">
                  <c:v>285.37359991442293</c:v>
                </c:pt>
                <c:pt idx="1067">
                  <c:v>285.46386170567689</c:v>
                </c:pt>
                <c:pt idx="1068">
                  <c:v>285.55412349693199</c:v>
                </c:pt>
                <c:pt idx="1069">
                  <c:v>285.64438528818602</c:v>
                </c:pt>
                <c:pt idx="1070">
                  <c:v>285.734647079441</c:v>
                </c:pt>
                <c:pt idx="1071">
                  <c:v>285.82490887069599</c:v>
                </c:pt>
                <c:pt idx="1072">
                  <c:v>285.91517066195001</c:v>
                </c:pt>
                <c:pt idx="1073">
                  <c:v>286.00543245320461</c:v>
                </c:pt>
                <c:pt idx="1074">
                  <c:v>286.09569424445903</c:v>
                </c:pt>
                <c:pt idx="1075">
                  <c:v>286.18595603571401</c:v>
                </c:pt>
                <c:pt idx="1076">
                  <c:v>286.27621782696889</c:v>
                </c:pt>
                <c:pt idx="1077">
                  <c:v>286.36647961822302</c:v>
                </c:pt>
                <c:pt idx="1078">
                  <c:v>286.45674140947801</c:v>
                </c:pt>
                <c:pt idx="1079">
                  <c:v>286.54700320073198</c:v>
                </c:pt>
                <c:pt idx="1080">
                  <c:v>286.63726499198702</c:v>
                </c:pt>
                <c:pt idx="1081">
                  <c:v>286.72752678324201</c:v>
                </c:pt>
                <c:pt idx="1082">
                  <c:v>286.81778857449598</c:v>
                </c:pt>
                <c:pt idx="1083">
                  <c:v>286.90805036575102</c:v>
                </c:pt>
                <c:pt idx="1084">
                  <c:v>286.99831215700448</c:v>
                </c:pt>
                <c:pt idx="1085">
                  <c:v>287.08857394825918</c:v>
                </c:pt>
                <c:pt idx="1086">
                  <c:v>287.17883573951502</c:v>
                </c:pt>
                <c:pt idx="1087">
                  <c:v>287.2690975307691</c:v>
                </c:pt>
                <c:pt idx="1088">
                  <c:v>287.35935932202398</c:v>
                </c:pt>
                <c:pt idx="1089">
                  <c:v>287.449621113278</c:v>
                </c:pt>
                <c:pt idx="1090">
                  <c:v>287.53988290453299</c:v>
                </c:pt>
                <c:pt idx="1091">
                  <c:v>287.63014469578798</c:v>
                </c:pt>
                <c:pt idx="1092">
                  <c:v>287.72040648704183</c:v>
                </c:pt>
                <c:pt idx="1093">
                  <c:v>287.81066827829682</c:v>
                </c:pt>
                <c:pt idx="1094">
                  <c:v>287.90093006955101</c:v>
                </c:pt>
                <c:pt idx="1095">
                  <c:v>287.99119186080571</c:v>
                </c:pt>
                <c:pt idx="1096">
                  <c:v>288.08145365206099</c:v>
                </c:pt>
                <c:pt idx="1097">
                  <c:v>288.17171544331501</c:v>
                </c:pt>
                <c:pt idx="1098">
                  <c:v>288.26197723456983</c:v>
                </c:pt>
                <c:pt idx="1099">
                  <c:v>288.35223902582402</c:v>
                </c:pt>
                <c:pt idx="1100">
                  <c:v>288.44250081707901</c:v>
                </c:pt>
                <c:pt idx="1101">
                  <c:v>288.532762608334</c:v>
                </c:pt>
                <c:pt idx="1102">
                  <c:v>288.62302439958802</c:v>
                </c:pt>
                <c:pt idx="1103">
                  <c:v>288.71328619084301</c:v>
                </c:pt>
                <c:pt idx="1104">
                  <c:v>288.80354798209692</c:v>
                </c:pt>
                <c:pt idx="1105">
                  <c:v>288.89380977335202</c:v>
                </c:pt>
                <c:pt idx="1106">
                  <c:v>288.98407156460689</c:v>
                </c:pt>
                <c:pt idx="1107">
                  <c:v>289.07433335586097</c:v>
                </c:pt>
                <c:pt idx="1108">
                  <c:v>289.16459514711602</c:v>
                </c:pt>
                <c:pt idx="1109">
                  <c:v>289.25485693836998</c:v>
                </c:pt>
                <c:pt idx="1110">
                  <c:v>289.34511872962503</c:v>
                </c:pt>
                <c:pt idx="1111">
                  <c:v>289.43538052088002</c:v>
                </c:pt>
                <c:pt idx="1112">
                  <c:v>289.52564231213398</c:v>
                </c:pt>
                <c:pt idx="1113">
                  <c:v>289.61590410338908</c:v>
                </c:pt>
                <c:pt idx="1114">
                  <c:v>289.70616589464299</c:v>
                </c:pt>
                <c:pt idx="1115">
                  <c:v>289.79642768589792</c:v>
                </c:pt>
                <c:pt idx="1116">
                  <c:v>289.88668947715303</c:v>
                </c:pt>
                <c:pt idx="1117">
                  <c:v>289.97695126840659</c:v>
                </c:pt>
                <c:pt idx="1118">
                  <c:v>290.06721305966198</c:v>
                </c:pt>
                <c:pt idx="1119">
                  <c:v>290.157474850916</c:v>
                </c:pt>
                <c:pt idx="1120">
                  <c:v>290.24773664217059</c:v>
                </c:pt>
                <c:pt idx="1121">
                  <c:v>290.33799843342598</c:v>
                </c:pt>
                <c:pt idx="1122">
                  <c:v>290.4282602246796</c:v>
                </c:pt>
                <c:pt idx="1123">
                  <c:v>290.51852201593499</c:v>
                </c:pt>
                <c:pt idx="1124">
                  <c:v>290.60878380718901</c:v>
                </c:pt>
                <c:pt idx="1125">
                  <c:v>290.699045598444</c:v>
                </c:pt>
                <c:pt idx="1126">
                  <c:v>290.78930738969882</c:v>
                </c:pt>
                <c:pt idx="1127">
                  <c:v>290.87956918095301</c:v>
                </c:pt>
                <c:pt idx="1128">
                  <c:v>290.9698309722076</c:v>
                </c:pt>
                <c:pt idx="1129">
                  <c:v>291.06009276346202</c:v>
                </c:pt>
                <c:pt idx="1130">
                  <c:v>291.15035455471701</c:v>
                </c:pt>
                <c:pt idx="1131">
                  <c:v>291.24061634597189</c:v>
                </c:pt>
                <c:pt idx="1132">
                  <c:v>291.33087813722602</c:v>
                </c:pt>
                <c:pt idx="1133">
                  <c:v>291.42113992848022</c:v>
                </c:pt>
                <c:pt idx="1134">
                  <c:v>291.51140171973498</c:v>
                </c:pt>
                <c:pt idx="1135">
                  <c:v>291.60166351099002</c:v>
                </c:pt>
                <c:pt idx="1136">
                  <c:v>291.69192530224501</c:v>
                </c:pt>
                <c:pt idx="1137">
                  <c:v>291.78218709349898</c:v>
                </c:pt>
                <c:pt idx="1138">
                  <c:v>291.87244888475402</c:v>
                </c:pt>
                <c:pt idx="1139">
                  <c:v>291.96271067600799</c:v>
                </c:pt>
                <c:pt idx="1140">
                  <c:v>292.05297246726292</c:v>
                </c:pt>
                <c:pt idx="1141">
                  <c:v>292.14323425851802</c:v>
                </c:pt>
                <c:pt idx="1142">
                  <c:v>292.23349604977182</c:v>
                </c:pt>
                <c:pt idx="1143">
                  <c:v>292.32375784102692</c:v>
                </c:pt>
                <c:pt idx="1144">
                  <c:v>292.41401963228071</c:v>
                </c:pt>
                <c:pt idx="1145">
                  <c:v>292.50428142353599</c:v>
                </c:pt>
                <c:pt idx="1146">
                  <c:v>292.59454321479097</c:v>
                </c:pt>
                <c:pt idx="1147">
                  <c:v>292.684805006045</c:v>
                </c:pt>
                <c:pt idx="1148">
                  <c:v>292.77506679729959</c:v>
                </c:pt>
                <c:pt idx="1149">
                  <c:v>292.86532858855401</c:v>
                </c:pt>
                <c:pt idx="1150">
                  <c:v>292.955590379809</c:v>
                </c:pt>
                <c:pt idx="1151">
                  <c:v>293.04585217106398</c:v>
                </c:pt>
                <c:pt idx="1152">
                  <c:v>293.13611396231749</c:v>
                </c:pt>
                <c:pt idx="1153">
                  <c:v>293.22637575357248</c:v>
                </c:pt>
                <c:pt idx="1154">
                  <c:v>293.31663754482702</c:v>
                </c:pt>
                <c:pt idx="1155">
                  <c:v>293.40689933608189</c:v>
                </c:pt>
                <c:pt idx="1156">
                  <c:v>293.49716112733711</c:v>
                </c:pt>
                <c:pt idx="1157">
                  <c:v>293.58742291859102</c:v>
                </c:pt>
                <c:pt idx="1158">
                  <c:v>293.67768470984601</c:v>
                </c:pt>
                <c:pt idx="1159">
                  <c:v>293.76794650110003</c:v>
                </c:pt>
                <c:pt idx="1160">
                  <c:v>293.85820829235502</c:v>
                </c:pt>
                <c:pt idx="1161">
                  <c:v>293.94847008361</c:v>
                </c:pt>
                <c:pt idx="1162">
                  <c:v>294.03873187486403</c:v>
                </c:pt>
                <c:pt idx="1163">
                  <c:v>294.12899366611902</c:v>
                </c:pt>
                <c:pt idx="1164">
                  <c:v>294.21925545737258</c:v>
                </c:pt>
                <c:pt idx="1165">
                  <c:v>294.30951724862769</c:v>
                </c:pt>
                <c:pt idx="1166">
                  <c:v>294.39977903988301</c:v>
                </c:pt>
                <c:pt idx="1167">
                  <c:v>294.49004083113698</c:v>
                </c:pt>
                <c:pt idx="1168">
                  <c:v>294.58030262239203</c:v>
                </c:pt>
                <c:pt idx="1169">
                  <c:v>294.67056441364599</c:v>
                </c:pt>
                <c:pt idx="1170">
                  <c:v>294.76082620490098</c:v>
                </c:pt>
                <c:pt idx="1171">
                  <c:v>294.85108799615602</c:v>
                </c:pt>
                <c:pt idx="1172">
                  <c:v>294.94134978740959</c:v>
                </c:pt>
                <c:pt idx="1173">
                  <c:v>295.03161157866458</c:v>
                </c:pt>
                <c:pt idx="1174">
                  <c:v>295.121873369919</c:v>
                </c:pt>
                <c:pt idx="1175">
                  <c:v>295.21213516117359</c:v>
                </c:pt>
                <c:pt idx="1176">
                  <c:v>295.30239695242892</c:v>
                </c:pt>
                <c:pt idx="1177">
                  <c:v>295.3926587436826</c:v>
                </c:pt>
                <c:pt idx="1178">
                  <c:v>295.48292053493799</c:v>
                </c:pt>
                <c:pt idx="1179">
                  <c:v>295.57318232619201</c:v>
                </c:pt>
                <c:pt idx="1180">
                  <c:v>295.663444117447</c:v>
                </c:pt>
                <c:pt idx="1181">
                  <c:v>295.75370590870182</c:v>
                </c:pt>
                <c:pt idx="1182">
                  <c:v>295.84396769995601</c:v>
                </c:pt>
                <c:pt idx="1183">
                  <c:v>295.9342294912106</c:v>
                </c:pt>
                <c:pt idx="1184">
                  <c:v>296.02449128246502</c:v>
                </c:pt>
                <c:pt idx="1185">
                  <c:v>296.11475307372001</c:v>
                </c:pt>
                <c:pt idx="1186">
                  <c:v>296.20501486497471</c:v>
                </c:pt>
                <c:pt idx="1187">
                  <c:v>296.29527665622891</c:v>
                </c:pt>
                <c:pt idx="1188">
                  <c:v>296.3855384474835</c:v>
                </c:pt>
                <c:pt idx="1189">
                  <c:v>296.47580023873797</c:v>
                </c:pt>
                <c:pt idx="1190">
                  <c:v>296.56606202999302</c:v>
                </c:pt>
                <c:pt idx="1191">
                  <c:v>296.65632382124801</c:v>
                </c:pt>
                <c:pt idx="1192">
                  <c:v>296.74658561250197</c:v>
                </c:pt>
                <c:pt idx="1193">
                  <c:v>296.83684740375702</c:v>
                </c:pt>
                <c:pt idx="1194">
                  <c:v>296.92710919501093</c:v>
                </c:pt>
                <c:pt idx="1195">
                  <c:v>297.01737098626592</c:v>
                </c:pt>
                <c:pt idx="1196">
                  <c:v>297.10763277752102</c:v>
                </c:pt>
                <c:pt idx="1197">
                  <c:v>297.19789456877493</c:v>
                </c:pt>
                <c:pt idx="1198">
                  <c:v>297.28815636002957</c:v>
                </c:pt>
                <c:pt idx="1199">
                  <c:v>297.3784181512836</c:v>
                </c:pt>
                <c:pt idx="1200">
                  <c:v>297.46867994253859</c:v>
                </c:pt>
                <c:pt idx="1201">
                  <c:v>297.55894173379397</c:v>
                </c:pt>
                <c:pt idx="1202">
                  <c:v>297.64920352504799</c:v>
                </c:pt>
                <c:pt idx="1203">
                  <c:v>297.73946531630298</c:v>
                </c:pt>
                <c:pt idx="1204">
                  <c:v>297.82972710755701</c:v>
                </c:pt>
                <c:pt idx="1205">
                  <c:v>297.91998889881211</c:v>
                </c:pt>
                <c:pt idx="1206">
                  <c:v>298.01025069006698</c:v>
                </c:pt>
                <c:pt idx="1207">
                  <c:v>298.100512481321</c:v>
                </c:pt>
                <c:pt idx="1208">
                  <c:v>298.1907742725756</c:v>
                </c:pt>
                <c:pt idx="1209">
                  <c:v>298.28103606383002</c:v>
                </c:pt>
                <c:pt idx="1210">
                  <c:v>298.37129785508461</c:v>
                </c:pt>
                <c:pt idx="1211">
                  <c:v>298.46155964633959</c:v>
                </c:pt>
                <c:pt idx="1212">
                  <c:v>298.55182143759401</c:v>
                </c:pt>
                <c:pt idx="1213">
                  <c:v>298.642083228849</c:v>
                </c:pt>
                <c:pt idx="1214">
                  <c:v>298.73234502010303</c:v>
                </c:pt>
                <c:pt idx="1215">
                  <c:v>298.82260681135801</c:v>
                </c:pt>
                <c:pt idx="1216">
                  <c:v>298.912868602613</c:v>
                </c:pt>
                <c:pt idx="1217">
                  <c:v>299.00313039386702</c:v>
                </c:pt>
                <c:pt idx="1218">
                  <c:v>299.09339218512201</c:v>
                </c:pt>
                <c:pt idx="1219">
                  <c:v>299.18365397637592</c:v>
                </c:pt>
                <c:pt idx="1220">
                  <c:v>299.27391576763063</c:v>
                </c:pt>
                <c:pt idx="1221">
                  <c:v>299.36417755888601</c:v>
                </c:pt>
                <c:pt idx="1222">
                  <c:v>299.45443935013992</c:v>
                </c:pt>
                <c:pt idx="1223">
                  <c:v>299.54470114139502</c:v>
                </c:pt>
                <c:pt idx="1224">
                  <c:v>299.63496293264899</c:v>
                </c:pt>
                <c:pt idx="1225">
                  <c:v>299.72522472390398</c:v>
                </c:pt>
                <c:pt idx="1226">
                  <c:v>299.81548651515902</c:v>
                </c:pt>
                <c:pt idx="1227">
                  <c:v>299.90574830641299</c:v>
                </c:pt>
                <c:pt idx="1228">
                  <c:v>299.99601009766758</c:v>
                </c:pt>
                <c:pt idx="1229">
                  <c:v>300.08627188892189</c:v>
                </c:pt>
                <c:pt idx="1230">
                  <c:v>300.17653368017682</c:v>
                </c:pt>
                <c:pt idx="1231">
                  <c:v>300.26679547143192</c:v>
                </c:pt>
                <c:pt idx="1232">
                  <c:v>300.35705726268571</c:v>
                </c:pt>
                <c:pt idx="1233">
                  <c:v>300.44731905394099</c:v>
                </c:pt>
                <c:pt idx="1234">
                  <c:v>300.53758084519501</c:v>
                </c:pt>
                <c:pt idx="1235">
                  <c:v>300.62784263645</c:v>
                </c:pt>
                <c:pt idx="1236">
                  <c:v>300.71810442770459</c:v>
                </c:pt>
                <c:pt idx="1237">
                  <c:v>300.80836621895901</c:v>
                </c:pt>
                <c:pt idx="1238">
                  <c:v>300.89862801021383</c:v>
                </c:pt>
                <c:pt idx="1239">
                  <c:v>300.98888980146802</c:v>
                </c:pt>
                <c:pt idx="1240">
                  <c:v>301.07915159272301</c:v>
                </c:pt>
                <c:pt idx="1241">
                  <c:v>301.169413383978</c:v>
                </c:pt>
                <c:pt idx="1242">
                  <c:v>301.25967517523202</c:v>
                </c:pt>
                <c:pt idx="1243">
                  <c:v>301.34993696648701</c:v>
                </c:pt>
                <c:pt idx="1244">
                  <c:v>301.44019875774092</c:v>
                </c:pt>
                <c:pt idx="1245">
                  <c:v>301.53046054899602</c:v>
                </c:pt>
                <c:pt idx="1246">
                  <c:v>301.62072234025101</c:v>
                </c:pt>
                <c:pt idx="1247">
                  <c:v>301.71098413150497</c:v>
                </c:pt>
                <c:pt idx="1248">
                  <c:v>301.80124592276002</c:v>
                </c:pt>
                <c:pt idx="1249">
                  <c:v>301.89150771401393</c:v>
                </c:pt>
                <c:pt idx="1250">
                  <c:v>301.98176950526891</c:v>
                </c:pt>
                <c:pt idx="1251">
                  <c:v>302.07203129652402</c:v>
                </c:pt>
                <c:pt idx="1252">
                  <c:v>302.16229308777798</c:v>
                </c:pt>
                <c:pt idx="1253">
                  <c:v>302.25255487903308</c:v>
                </c:pt>
                <c:pt idx="1254">
                  <c:v>302.34281667028699</c:v>
                </c:pt>
                <c:pt idx="1255">
                  <c:v>302.43307846154158</c:v>
                </c:pt>
                <c:pt idx="1256">
                  <c:v>302.52334025279691</c:v>
                </c:pt>
                <c:pt idx="1257">
                  <c:v>302.61360204405099</c:v>
                </c:pt>
                <c:pt idx="1258">
                  <c:v>302.70386383530598</c:v>
                </c:pt>
                <c:pt idx="1259">
                  <c:v>302.79412562656</c:v>
                </c:pt>
                <c:pt idx="1260">
                  <c:v>302.88438741781499</c:v>
                </c:pt>
                <c:pt idx="1261">
                  <c:v>302.97464920906998</c:v>
                </c:pt>
                <c:pt idx="1262">
                  <c:v>303.064911000324</c:v>
                </c:pt>
                <c:pt idx="1263">
                  <c:v>303.15517279157882</c:v>
                </c:pt>
                <c:pt idx="1264">
                  <c:v>303.24543458283301</c:v>
                </c:pt>
                <c:pt idx="1265">
                  <c:v>303.335696374088</c:v>
                </c:pt>
                <c:pt idx="1266">
                  <c:v>303.42595816534299</c:v>
                </c:pt>
                <c:pt idx="1267">
                  <c:v>303.5162199565965</c:v>
                </c:pt>
                <c:pt idx="1268">
                  <c:v>303.606481747852</c:v>
                </c:pt>
                <c:pt idx="1269">
                  <c:v>303.69674353910602</c:v>
                </c:pt>
                <c:pt idx="1270">
                  <c:v>303.78700533036101</c:v>
                </c:pt>
                <c:pt idx="1271">
                  <c:v>303.877267121616</c:v>
                </c:pt>
                <c:pt idx="1272">
                  <c:v>303.96752891286991</c:v>
                </c:pt>
                <c:pt idx="1273">
                  <c:v>304.05779070412501</c:v>
                </c:pt>
                <c:pt idx="1274">
                  <c:v>304.14805249537898</c:v>
                </c:pt>
                <c:pt idx="1275">
                  <c:v>304.23831428663362</c:v>
                </c:pt>
                <c:pt idx="1276">
                  <c:v>304.32857607788861</c:v>
                </c:pt>
                <c:pt idx="1277">
                  <c:v>304.41883786914292</c:v>
                </c:pt>
                <c:pt idx="1278">
                  <c:v>304.50909966039802</c:v>
                </c:pt>
                <c:pt idx="1279">
                  <c:v>304.59936145165182</c:v>
                </c:pt>
                <c:pt idx="1280">
                  <c:v>304.68962324290698</c:v>
                </c:pt>
                <c:pt idx="1281">
                  <c:v>304.77988503416202</c:v>
                </c:pt>
                <c:pt idx="1282">
                  <c:v>304.87014682541599</c:v>
                </c:pt>
                <c:pt idx="1283">
                  <c:v>304.96040861667092</c:v>
                </c:pt>
                <c:pt idx="1284">
                  <c:v>305.050670407925</c:v>
                </c:pt>
                <c:pt idx="1285">
                  <c:v>305.14093219917999</c:v>
                </c:pt>
                <c:pt idx="1286">
                  <c:v>305.23119399043458</c:v>
                </c:pt>
                <c:pt idx="1287">
                  <c:v>305.32145578168871</c:v>
                </c:pt>
                <c:pt idx="1288">
                  <c:v>305.41171757294359</c:v>
                </c:pt>
                <c:pt idx="1289">
                  <c:v>305.50197936419801</c:v>
                </c:pt>
                <c:pt idx="1290">
                  <c:v>305.592241155453</c:v>
                </c:pt>
                <c:pt idx="1291">
                  <c:v>305.68250294670793</c:v>
                </c:pt>
                <c:pt idx="1292">
                  <c:v>305.77276473796201</c:v>
                </c:pt>
                <c:pt idx="1293">
                  <c:v>305.863026529217</c:v>
                </c:pt>
                <c:pt idx="1294">
                  <c:v>305.95328832047102</c:v>
                </c:pt>
                <c:pt idx="1295">
                  <c:v>306.04355011172601</c:v>
                </c:pt>
                <c:pt idx="1296">
                  <c:v>306.1338119029806</c:v>
                </c:pt>
                <c:pt idx="1297">
                  <c:v>306.22407369423502</c:v>
                </c:pt>
                <c:pt idx="1298">
                  <c:v>306.31433548548961</c:v>
                </c:pt>
                <c:pt idx="1299">
                  <c:v>306.40459727674403</c:v>
                </c:pt>
                <c:pt idx="1300">
                  <c:v>306.49485906799862</c:v>
                </c:pt>
                <c:pt idx="1301">
                  <c:v>306.58512085925389</c:v>
                </c:pt>
                <c:pt idx="1302">
                  <c:v>306.67538265050808</c:v>
                </c:pt>
                <c:pt idx="1303">
                  <c:v>306.76564444176302</c:v>
                </c:pt>
                <c:pt idx="1304">
                  <c:v>306.85590623301698</c:v>
                </c:pt>
                <c:pt idx="1305">
                  <c:v>306.94616802427191</c:v>
                </c:pt>
                <c:pt idx="1306">
                  <c:v>307.03642981552701</c:v>
                </c:pt>
                <c:pt idx="1307">
                  <c:v>307.12669160678098</c:v>
                </c:pt>
                <c:pt idx="1308">
                  <c:v>307.21695339803603</c:v>
                </c:pt>
                <c:pt idx="1309">
                  <c:v>307.30721518928999</c:v>
                </c:pt>
                <c:pt idx="1310">
                  <c:v>307.39747698054492</c:v>
                </c:pt>
                <c:pt idx="1311">
                  <c:v>307.48773877179968</c:v>
                </c:pt>
                <c:pt idx="1312">
                  <c:v>307.57800056305399</c:v>
                </c:pt>
                <c:pt idx="1313">
                  <c:v>307.66826235430898</c:v>
                </c:pt>
                <c:pt idx="1314">
                  <c:v>307.758524145563</c:v>
                </c:pt>
                <c:pt idx="1315">
                  <c:v>307.84878593681799</c:v>
                </c:pt>
                <c:pt idx="1316">
                  <c:v>307.93904772807258</c:v>
                </c:pt>
                <c:pt idx="1317">
                  <c:v>308.029309519327</c:v>
                </c:pt>
                <c:pt idx="1318">
                  <c:v>308.11957131058199</c:v>
                </c:pt>
                <c:pt idx="1319">
                  <c:v>308.20983310183601</c:v>
                </c:pt>
                <c:pt idx="1320">
                  <c:v>308.300094893091</c:v>
                </c:pt>
                <c:pt idx="1321">
                  <c:v>308.39035668434502</c:v>
                </c:pt>
                <c:pt idx="1322">
                  <c:v>308.4806184755995</c:v>
                </c:pt>
                <c:pt idx="1323">
                  <c:v>308.570880266855</c:v>
                </c:pt>
                <c:pt idx="1324">
                  <c:v>308.66114205810891</c:v>
                </c:pt>
                <c:pt idx="1325">
                  <c:v>308.75140384936401</c:v>
                </c:pt>
                <c:pt idx="1326">
                  <c:v>308.841665640619</c:v>
                </c:pt>
                <c:pt idx="1327">
                  <c:v>308.93192743187262</c:v>
                </c:pt>
                <c:pt idx="1328">
                  <c:v>309.02218922312801</c:v>
                </c:pt>
                <c:pt idx="1329">
                  <c:v>309.11245101438197</c:v>
                </c:pt>
                <c:pt idx="1330">
                  <c:v>309.20271280563702</c:v>
                </c:pt>
                <c:pt idx="1331">
                  <c:v>309.29297459689201</c:v>
                </c:pt>
                <c:pt idx="1332">
                  <c:v>309.38323638814592</c:v>
                </c:pt>
                <c:pt idx="1333">
                  <c:v>309.47349817940102</c:v>
                </c:pt>
                <c:pt idx="1334">
                  <c:v>309.56375997065459</c:v>
                </c:pt>
                <c:pt idx="1335">
                  <c:v>309.65402176190997</c:v>
                </c:pt>
                <c:pt idx="1336">
                  <c:v>309.74428355316502</c:v>
                </c:pt>
                <c:pt idx="1337">
                  <c:v>309.83454534441898</c:v>
                </c:pt>
                <c:pt idx="1338">
                  <c:v>309.92480713567397</c:v>
                </c:pt>
                <c:pt idx="1339">
                  <c:v>310.015068926928</c:v>
                </c:pt>
                <c:pt idx="1340">
                  <c:v>310.10533071818259</c:v>
                </c:pt>
                <c:pt idx="1341">
                  <c:v>310.19559250943797</c:v>
                </c:pt>
                <c:pt idx="1342">
                  <c:v>310.28585430069182</c:v>
                </c:pt>
                <c:pt idx="1343">
                  <c:v>310.37611609194693</c:v>
                </c:pt>
                <c:pt idx="1344">
                  <c:v>310.46637788320061</c:v>
                </c:pt>
                <c:pt idx="1345">
                  <c:v>310.55663967445599</c:v>
                </c:pt>
                <c:pt idx="1346">
                  <c:v>310.64690146571002</c:v>
                </c:pt>
                <c:pt idx="1347">
                  <c:v>310.73716325696461</c:v>
                </c:pt>
                <c:pt idx="1348">
                  <c:v>310.8274250482196</c:v>
                </c:pt>
                <c:pt idx="1349">
                  <c:v>310.91768683947402</c:v>
                </c:pt>
                <c:pt idx="1350">
                  <c:v>311.007948630729</c:v>
                </c:pt>
                <c:pt idx="1351">
                  <c:v>311.09821042198359</c:v>
                </c:pt>
                <c:pt idx="1352">
                  <c:v>311.18847221323801</c:v>
                </c:pt>
                <c:pt idx="1353">
                  <c:v>311.27873400449261</c:v>
                </c:pt>
                <c:pt idx="1354">
                  <c:v>311.36899579574708</c:v>
                </c:pt>
                <c:pt idx="1355">
                  <c:v>311.45925758700201</c:v>
                </c:pt>
                <c:pt idx="1356">
                  <c:v>311.54951937825592</c:v>
                </c:pt>
                <c:pt idx="1357">
                  <c:v>311.63978116951102</c:v>
                </c:pt>
                <c:pt idx="1358">
                  <c:v>311.73004296076601</c:v>
                </c:pt>
                <c:pt idx="1359">
                  <c:v>311.82030475201958</c:v>
                </c:pt>
                <c:pt idx="1360">
                  <c:v>311.91056654327463</c:v>
                </c:pt>
                <c:pt idx="1361">
                  <c:v>312.0008283345291</c:v>
                </c:pt>
                <c:pt idx="1362">
                  <c:v>312.09109012578398</c:v>
                </c:pt>
                <c:pt idx="1363">
                  <c:v>312.18135191703891</c:v>
                </c:pt>
                <c:pt idx="1364">
                  <c:v>312.27161370829248</c:v>
                </c:pt>
                <c:pt idx="1365">
                  <c:v>312.36187549954798</c:v>
                </c:pt>
                <c:pt idx="1366">
                  <c:v>312.45213729080189</c:v>
                </c:pt>
                <c:pt idx="1367">
                  <c:v>312.54239908205699</c:v>
                </c:pt>
                <c:pt idx="1368">
                  <c:v>312.63266087331198</c:v>
                </c:pt>
                <c:pt idx="1369">
                  <c:v>312.722922664566</c:v>
                </c:pt>
                <c:pt idx="1370">
                  <c:v>312.81318445582099</c:v>
                </c:pt>
                <c:pt idx="1371">
                  <c:v>312.9034462470745</c:v>
                </c:pt>
                <c:pt idx="1372">
                  <c:v>312.99370803832971</c:v>
                </c:pt>
                <c:pt idx="1373">
                  <c:v>313.08396982958499</c:v>
                </c:pt>
                <c:pt idx="1374">
                  <c:v>313.17423162083901</c:v>
                </c:pt>
                <c:pt idx="1375">
                  <c:v>313.26449341209383</c:v>
                </c:pt>
                <c:pt idx="1376">
                  <c:v>313.35475520334802</c:v>
                </c:pt>
                <c:pt idx="1377">
                  <c:v>313.44501699460301</c:v>
                </c:pt>
                <c:pt idx="1378">
                  <c:v>313.535278785858</c:v>
                </c:pt>
                <c:pt idx="1379">
                  <c:v>313.62554057711202</c:v>
                </c:pt>
                <c:pt idx="1380">
                  <c:v>313.71580236836701</c:v>
                </c:pt>
                <c:pt idx="1381">
                  <c:v>313.80606415962097</c:v>
                </c:pt>
                <c:pt idx="1382">
                  <c:v>313.89632595087562</c:v>
                </c:pt>
                <c:pt idx="1383">
                  <c:v>313.9865877421305</c:v>
                </c:pt>
                <c:pt idx="1384">
                  <c:v>314.07684953338497</c:v>
                </c:pt>
                <c:pt idx="1385">
                  <c:v>314.16711132464002</c:v>
                </c:pt>
                <c:pt idx="1386">
                  <c:v>314.25737311589398</c:v>
                </c:pt>
                <c:pt idx="1387">
                  <c:v>314.34763490714897</c:v>
                </c:pt>
                <c:pt idx="1388">
                  <c:v>314.43789669840402</c:v>
                </c:pt>
                <c:pt idx="1389">
                  <c:v>314.52815848965759</c:v>
                </c:pt>
                <c:pt idx="1390">
                  <c:v>314.61842028091309</c:v>
                </c:pt>
                <c:pt idx="1391">
                  <c:v>314.70868207216711</c:v>
                </c:pt>
                <c:pt idx="1392">
                  <c:v>314.79894386342198</c:v>
                </c:pt>
                <c:pt idx="1393">
                  <c:v>314.88920565467703</c:v>
                </c:pt>
                <c:pt idx="1394">
                  <c:v>314.97946744593099</c:v>
                </c:pt>
                <c:pt idx="1395">
                  <c:v>315.06972923718592</c:v>
                </c:pt>
                <c:pt idx="1396">
                  <c:v>315.15999102844</c:v>
                </c:pt>
                <c:pt idx="1397">
                  <c:v>315.25025281969499</c:v>
                </c:pt>
                <c:pt idx="1398">
                  <c:v>315.34051461094998</c:v>
                </c:pt>
                <c:pt idx="1399">
                  <c:v>315.43077640220338</c:v>
                </c:pt>
                <c:pt idx="1400">
                  <c:v>315.52103819345899</c:v>
                </c:pt>
                <c:pt idx="1401">
                  <c:v>315.61129998471301</c:v>
                </c:pt>
                <c:pt idx="1402">
                  <c:v>315.701561775968</c:v>
                </c:pt>
                <c:pt idx="1403">
                  <c:v>315.79182356722259</c:v>
                </c:pt>
                <c:pt idx="1404">
                  <c:v>315.88208535847701</c:v>
                </c:pt>
                <c:pt idx="1405">
                  <c:v>315.972347149732</c:v>
                </c:pt>
                <c:pt idx="1406">
                  <c:v>316.06260894098602</c:v>
                </c:pt>
                <c:pt idx="1407">
                  <c:v>316.15287073224101</c:v>
                </c:pt>
                <c:pt idx="1408">
                  <c:v>316.243132523496</c:v>
                </c:pt>
                <c:pt idx="1409">
                  <c:v>316.33339431475002</c:v>
                </c:pt>
                <c:pt idx="1410">
                  <c:v>316.42365610600501</c:v>
                </c:pt>
                <c:pt idx="1411">
                  <c:v>316.51391789725892</c:v>
                </c:pt>
                <c:pt idx="1412">
                  <c:v>316.60417968851402</c:v>
                </c:pt>
                <c:pt idx="1413">
                  <c:v>316.69444147976901</c:v>
                </c:pt>
                <c:pt idx="1414">
                  <c:v>316.78470327102292</c:v>
                </c:pt>
                <c:pt idx="1415">
                  <c:v>316.87496506227802</c:v>
                </c:pt>
                <c:pt idx="1416">
                  <c:v>316.96522685353199</c:v>
                </c:pt>
                <c:pt idx="1417">
                  <c:v>317.05548864478698</c:v>
                </c:pt>
                <c:pt idx="1418">
                  <c:v>317.14575043604202</c:v>
                </c:pt>
                <c:pt idx="1419">
                  <c:v>317.23601222729548</c:v>
                </c:pt>
                <c:pt idx="1420">
                  <c:v>317.32627401855092</c:v>
                </c:pt>
                <c:pt idx="1421">
                  <c:v>317.41653580980471</c:v>
                </c:pt>
                <c:pt idx="1422">
                  <c:v>317.50679760105999</c:v>
                </c:pt>
                <c:pt idx="1423">
                  <c:v>317.59705939231492</c:v>
                </c:pt>
                <c:pt idx="1424">
                  <c:v>317.687321183569</c:v>
                </c:pt>
                <c:pt idx="1425">
                  <c:v>317.77758297482399</c:v>
                </c:pt>
                <c:pt idx="1426">
                  <c:v>317.86784476607801</c:v>
                </c:pt>
                <c:pt idx="1427">
                  <c:v>317.95810655733271</c:v>
                </c:pt>
                <c:pt idx="1428">
                  <c:v>318.04836834858759</c:v>
                </c:pt>
              </c:numCache>
            </c:numRef>
          </c:xVal>
          <c:yVal>
            <c:numRef>
              <c:f>'РУС Дипл!исп!4,12,100mW'!$K$3:$K$1431</c:f>
              <c:numCache>
                <c:formatCode>General</c:formatCode>
                <c:ptCount val="142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1.9073599999999999</c:v>
                </c:pt>
                <c:pt idx="248">
                  <c:v>1.9073599999999999</c:v>
                </c:pt>
                <c:pt idx="249">
                  <c:v>3.8147299999999991</c:v>
                </c:pt>
                <c:pt idx="250">
                  <c:v>3.8147299999999991</c:v>
                </c:pt>
                <c:pt idx="251">
                  <c:v>5.7220799999999956</c:v>
                </c:pt>
                <c:pt idx="252">
                  <c:v>7.6294499999999976</c:v>
                </c:pt>
                <c:pt idx="253">
                  <c:v>9.5368000000000013</c:v>
                </c:pt>
                <c:pt idx="254">
                  <c:v>11.4442</c:v>
                </c:pt>
                <c:pt idx="255">
                  <c:v>13.3515</c:v>
                </c:pt>
                <c:pt idx="256">
                  <c:v>15.258900000000001</c:v>
                </c:pt>
                <c:pt idx="257">
                  <c:v>19.073599999999999</c:v>
                </c:pt>
                <c:pt idx="258">
                  <c:v>20.981000000000002</c:v>
                </c:pt>
                <c:pt idx="259">
                  <c:v>24.7956</c:v>
                </c:pt>
                <c:pt idx="260">
                  <c:v>26.702999999999999</c:v>
                </c:pt>
                <c:pt idx="261">
                  <c:v>30.517800000000001</c:v>
                </c:pt>
                <c:pt idx="262">
                  <c:v>32.425200000000011</c:v>
                </c:pt>
                <c:pt idx="263">
                  <c:v>38.147200000000012</c:v>
                </c:pt>
                <c:pt idx="264">
                  <c:v>38.147200000000012</c:v>
                </c:pt>
                <c:pt idx="265">
                  <c:v>40.054600000000001</c:v>
                </c:pt>
                <c:pt idx="266">
                  <c:v>43.869300000000003</c:v>
                </c:pt>
                <c:pt idx="267">
                  <c:v>45.776600000000009</c:v>
                </c:pt>
                <c:pt idx="268">
                  <c:v>47.683900000000001</c:v>
                </c:pt>
                <c:pt idx="269">
                  <c:v>49.591300000000011</c:v>
                </c:pt>
                <c:pt idx="270">
                  <c:v>51.498600000000003</c:v>
                </c:pt>
                <c:pt idx="271">
                  <c:v>51.498600000000003</c:v>
                </c:pt>
                <c:pt idx="272">
                  <c:v>51.498600000000003</c:v>
                </c:pt>
                <c:pt idx="273">
                  <c:v>53.406000000000013</c:v>
                </c:pt>
                <c:pt idx="274">
                  <c:v>55.313299999999998</c:v>
                </c:pt>
                <c:pt idx="275">
                  <c:v>57.220700000000001</c:v>
                </c:pt>
                <c:pt idx="276">
                  <c:v>57.220700000000001</c:v>
                </c:pt>
                <c:pt idx="277">
                  <c:v>59.128</c:v>
                </c:pt>
                <c:pt idx="278">
                  <c:v>61.035600000000002</c:v>
                </c:pt>
                <c:pt idx="279">
                  <c:v>61.035600000000002</c:v>
                </c:pt>
                <c:pt idx="280">
                  <c:v>62.942999999999998</c:v>
                </c:pt>
                <c:pt idx="281">
                  <c:v>62.942999999999998</c:v>
                </c:pt>
                <c:pt idx="282">
                  <c:v>64.850300000000004</c:v>
                </c:pt>
                <c:pt idx="283">
                  <c:v>64.850300000000004</c:v>
                </c:pt>
                <c:pt idx="284">
                  <c:v>64.850300000000004</c:v>
                </c:pt>
                <c:pt idx="285">
                  <c:v>64.850300000000004</c:v>
                </c:pt>
                <c:pt idx="286">
                  <c:v>64.850300000000004</c:v>
                </c:pt>
                <c:pt idx="287">
                  <c:v>64.850300000000004</c:v>
                </c:pt>
                <c:pt idx="288">
                  <c:v>64.850300000000004</c:v>
                </c:pt>
                <c:pt idx="289">
                  <c:v>64.850300000000004</c:v>
                </c:pt>
                <c:pt idx="290">
                  <c:v>64.850300000000004</c:v>
                </c:pt>
                <c:pt idx="291">
                  <c:v>64.850300000000004</c:v>
                </c:pt>
                <c:pt idx="292">
                  <c:v>64.850300000000004</c:v>
                </c:pt>
                <c:pt idx="293">
                  <c:v>64.850300000000004</c:v>
                </c:pt>
                <c:pt idx="294">
                  <c:v>64.850300000000004</c:v>
                </c:pt>
                <c:pt idx="295">
                  <c:v>64.850300000000004</c:v>
                </c:pt>
                <c:pt idx="296">
                  <c:v>62.942999999999998</c:v>
                </c:pt>
                <c:pt idx="297">
                  <c:v>62.942999999999998</c:v>
                </c:pt>
                <c:pt idx="298">
                  <c:v>61.035600000000002</c:v>
                </c:pt>
                <c:pt idx="299">
                  <c:v>61.035600000000002</c:v>
                </c:pt>
                <c:pt idx="300">
                  <c:v>61.035600000000002</c:v>
                </c:pt>
                <c:pt idx="301">
                  <c:v>59.128</c:v>
                </c:pt>
                <c:pt idx="302">
                  <c:v>59.128</c:v>
                </c:pt>
                <c:pt idx="303">
                  <c:v>57.220700000000001</c:v>
                </c:pt>
                <c:pt idx="304">
                  <c:v>57.220700000000001</c:v>
                </c:pt>
                <c:pt idx="305">
                  <c:v>55.313299999999998</c:v>
                </c:pt>
                <c:pt idx="306">
                  <c:v>55.313299999999998</c:v>
                </c:pt>
                <c:pt idx="307">
                  <c:v>53.406000000000013</c:v>
                </c:pt>
                <c:pt idx="308">
                  <c:v>51.498600000000003</c:v>
                </c:pt>
                <c:pt idx="309">
                  <c:v>51.498600000000003</c:v>
                </c:pt>
                <c:pt idx="310">
                  <c:v>51.498600000000003</c:v>
                </c:pt>
                <c:pt idx="311">
                  <c:v>51.498600000000003</c:v>
                </c:pt>
                <c:pt idx="312">
                  <c:v>49.591300000000011</c:v>
                </c:pt>
                <c:pt idx="313">
                  <c:v>47.683900000000001</c:v>
                </c:pt>
                <c:pt idx="314">
                  <c:v>47.683900000000001</c:v>
                </c:pt>
                <c:pt idx="315">
                  <c:v>45.776600000000009</c:v>
                </c:pt>
                <c:pt idx="316">
                  <c:v>43.869300000000003</c:v>
                </c:pt>
                <c:pt idx="317">
                  <c:v>43.869300000000003</c:v>
                </c:pt>
                <c:pt idx="318">
                  <c:v>41.9619</c:v>
                </c:pt>
                <c:pt idx="319">
                  <c:v>40.054600000000001</c:v>
                </c:pt>
                <c:pt idx="320">
                  <c:v>40.054600000000001</c:v>
                </c:pt>
                <c:pt idx="321">
                  <c:v>38.147200000000012</c:v>
                </c:pt>
                <c:pt idx="322">
                  <c:v>38.147200000000012</c:v>
                </c:pt>
                <c:pt idx="323">
                  <c:v>36.239899999999999</c:v>
                </c:pt>
                <c:pt idx="324">
                  <c:v>36.239899999999999</c:v>
                </c:pt>
                <c:pt idx="325">
                  <c:v>34.332500000000003</c:v>
                </c:pt>
                <c:pt idx="326">
                  <c:v>32.425200000000011</c:v>
                </c:pt>
                <c:pt idx="327">
                  <c:v>30.517800000000001</c:v>
                </c:pt>
                <c:pt idx="328">
                  <c:v>28.610299999999999</c:v>
                </c:pt>
                <c:pt idx="329">
                  <c:v>28.610299999999999</c:v>
                </c:pt>
                <c:pt idx="330">
                  <c:v>26.702999999999999</c:v>
                </c:pt>
                <c:pt idx="331">
                  <c:v>26.702999999999999</c:v>
                </c:pt>
                <c:pt idx="332">
                  <c:v>24.7956</c:v>
                </c:pt>
                <c:pt idx="333">
                  <c:v>24.7956</c:v>
                </c:pt>
                <c:pt idx="334">
                  <c:v>24.7956</c:v>
                </c:pt>
                <c:pt idx="335">
                  <c:v>24.7956</c:v>
                </c:pt>
                <c:pt idx="336">
                  <c:v>22.88829999999998</c:v>
                </c:pt>
                <c:pt idx="337">
                  <c:v>22.88829999999998</c:v>
                </c:pt>
                <c:pt idx="338">
                  <c:v>22.88829999999998</c:v>
                </c:pt>
                <c:pt idx="339">
                  <c:v>20.981000000000002</c:v>
                </c:pt>
                <c:pt idx="340">
                  <c:v>20.981000000000002</c:v>
                </c:pt>
                <c:pt idx="341">
                  <c:v>19.073599999999999</c:v>
                </c:pt>
                <c:pt idx="342">
                  <c:v>19.073599999999999</c:v>
                </c:pt>
                <c:pt idx="343">
                  <c:v>17.1663</c:v>
                </c:pt>
                <c:pt idx="344">
                  <c:v>17.1663</c:v>
                </c:pt>
                <c:pt idx="345">
                  <c:v>17.1663</c:v>
                </c:pt>
                <c:pt idx="346">
                  <c:v>15.258900000000001</c:v>
                </c:pt>
                <c:pt idx="347">
                  <c:v>15.258900000000001</c:v>
                </c:pt>
                <c:pt idx="348">
                  <c:v>15.258900000000001</c:v>
                </c:pt>
                <c:pt idx="349">
                  <c:v>13.3515</c:v>
                </c:pt>
                <c:pt idx="350">
                  <c:v>13.3515</c:v>
                </c:pt>
                <c:pt idx="351">
                  <c:v>11.4442</c:v>
                </c:pt>
                <c:pt idx="352">
                  <c:v>11.4442</c:v>
                </c:pt>
                <c:pt idx="353">
                  <c:v>11.4442</c:v>
                </c:pt>
                <c:pt idx="354">
                  <c:v>11.4442</c:v>
                </c:pt>
                <c:pt idx="355">
                  <c:v>11.4442</c:v>
                </c:pt>
                <c:pt idx="356">
                  <c:v>11.4442</c:v>
                </c:pt>
                <c:pt idx="357">
                  <c:v>11.4442</c:v>
                </c:pt>
                <c:pt idx="358">
                  <c:v>9.5368000000000013</c:v>
                </c:pt>
                <c:pt idx="359">
                  <c:v>9.5368000000000013</c:v>
                </c:pt>
                <c:pt idx="360">
                  <c:v>9.5368000000000013</c:v>
                </c:pt>
                <c:pt idx="361">
                  <c:v>9.5368000000000013</c:v>
                </c:pt>
                <c:pt idx="362">
                  <c:v>9.5368000000000013</c:v>
                </c:pt>
                <c:pt idx="363">
                  <c:v>7.6294499999999976</c:v>
                </c:pt>
                <c:pt idx="364">
                  <c:v>7.6294499999999976</c:v>
                </c:pt>
                <c:pt idx="365">
                  <c:v>7.6294499999999976</c:v>
                </c:pt>
                <c:pt idx="366">
                  <c:v>7.6294499999999976</c:v>
                </c:pt>
                <c:pt idx="367">
                  <c:v>7.6294499999999976</c:v>
                </c:pt>
                <c:pt idx="368">
                  <c:v>7.6294499999999976</c:v>
                </c:pt>
                <c:pt idx="369">
                  <c:v>5.7220799999999956</c:v>
                </c:pt>
                <c:pt idx="370">
                  <c:v>5.7220799999999956</c:v>
                </c:pt>
                <c:pt idx="371">
                  <c:v>5.7220799999999956</c:v>
                </c:pt>
                <c:pt idx="372">
                  <c:v>5.7220799999999956</c:v>
                </c:pt>
                <c:pt idx="373">
                  <c:v>5.7220799999999956</c:v>
                </c:pt>
                <c:pt idx="374">
                  <c:v>5.7220799999999956</c:v>
                </c:pt>
                <c:pt idx="375">
                  <c:v>5.7220799999999956</c:v>
                </c:pt>
                <c:pt idx="376">
                  <c:v>3.8147299999999991</c:v>
                </c:pt>
                <c:pt idx="377">
                  <c:v>3.8147299999999991</c:v>
                </c:pt>
                <c:pt idx="378">
                  <c:v>3.8147299999999991</c:v>
                </c:pt>
                <c:pt idx="379">
                  <c:v>3.8147299999999991</c:v>
                </c:pt>
                <c:pt idx="380">
                  <c:v>3.8147299999999991</c:v>
                </c:pt>
                <c:pt idx="381">
                  <c:v>3.8147299999999991</c:v>
                </c:pt>
                <c:pt idx="382">
                  <c:v>3.8147299999999991</c:v>
                </c:pt>
                <c:pt idx="383">
                  <c:v>3.8147299999999991</c:v>
                </c:pt>
                <c:pt idx="384">
                  <c:v>3.8147299999999991</c:v>
                </c:pt>
                <c:pt idx="385">
                  <c:v>1.9073599999999999</c:v>
                </c:pt>
                <c:pt idx="386">
                  <c:v>1.9073599999999999</c:v>
                </c:pt>
                <c:pt idx="387">
                  <c:v>1.9073599999999999</c:v>
                </c:pt>
                <c:pt idx="388">
                  <c:v>1.9073599999999999</c:v>
                </c:pt>
                <c:pt idx="389">
                  <c:v>1.9073599999999999</c:v>
                </c:pt>
                <c:pt idx="390">
                  <c:v>1.9073599999999999</c:v>
                </c:pt>
                <c:pt idx="391">
                  <c:v>1.9073599999999999</c:v>
                </c:pt>
                <c:pt idx="392">
                  <c:v>1.9073599999999999</c:v>
                </c:pt>
                <c:pt idx="393">
                  <c:v>1.9073599999999999</c:v>
                </c:pt>
                <c:pt idx="394">
                  <c:v>1.9073599999999999</c:v>
                </c:pt>
                <c:pt idx="395">
                  <c:v>1.9073599999999999</c:v>
                </c:pt>
                <c:pt idx="396">
                  <c:v>1.9073599999999999</c:v>
                </c:pt>
                <c:pt idx="397">
                  <c:v>1.9073599999999999</c:v>
                </c:pt>
                <c:pt idx="398">
                  <c:v>1.9073599999999999</c:v>
                </c:pt>
                <c:pt idx="399">
                  <c:v>1.9073599999999999</c:v>
                </c:pt>
                <c:pt idx="400">
                  <c:v>1.9073599999999999</c:v>
                </c:pt>
                <c:pt idx="401">
                  <c:v>1.9073599999999999</c:v>
                </c:pt>
                <c:pt idx="402">
                  <c:v>3.8147299999999991</c:v>
                </c:pt>
                <c:pt idx="403">
                  <c:v>3.8147299999999991</c:v>
                </c:pt>
                <c:pt idx="404">
                  <c:v>3.8147299999999991</c:v>
                </c:pt>
                <c:pt idx="405">
                  <c:v>3.8147299999999991</c:v>
                </c:pt>
                <c:pt idx="406">
                  <c:v>3.8147299999999991</c:v>
                </c:pt>
                <c:pt idx="407">
                  <c:v>3.8147299999999991</c:v>
                </c:pt>
                <c:pt idx="408">
                  <c:v>1.9073599999999999</c:v>
                </c:pt>
                <c:pt idx="409">
                  <c:v>1.9073599999999999</c:v>
                </c:pt>
                <c:pt idx="410">
                  <c:v>1.9073599999999999</c:v>
                </c:pt>
                <c:pt idx="411">
                  <c:v>1.9073599999999999</c:v>
                </c:pt>
                <c:pt idx="412">
                  <c:v>1.9073599999999999</c:v>
                </c:pt>
                <c:pt idx="413">
                  <c:v>1.9073599999999999</c:v>
                </c:pt>
                <c:pt idx="414">
                  <c:v>1.9073599999999999</c:v>
                </c:pt>
                <c:pt idx="415">
                  <c:v>1.9073599999999999</c:v>
                </c:pt>
                <c:pt idx="416">
                  <c:v>1.9073599999999999</c:v>
                </c:pt>
                <c:pt idx="417">
                  <c:v>1.9073599999999999</c:v>
                </c:pt>
                <c:pt idx="418">
                  <c:v>1.9073599999999999</c:v>
                </c:pt>
                <c:pt idx="419">
                  <c:v>1.9073599999999999</c:v>
                </c:pt>
                <c:pt idx="420">
                  <c:v>1.9073599999999999</c:v>
                </c:pt>
                <c:pt idx="421">
                  <c:v>1.9073599999999999</c:v>
                </c:pt>
                <c:pt idx="422">
                  <c:v>1.9073599999999999</c:v>
                </c:pt>
                <c:pt idx="423">
                  <c:v>1.9073599999999999</c:v>
                </c:pt>
                <c:pt idx="424">
                  <c:v>1.9073599999999999</c:v>
                </c:pt>
                <c:pt idx="425">
                  <c:v>1.9073599999999999</c:v>
                </c:pt>
                <c:pt idx="426">
                  <c:v>1.9073599999999999</c:v>
                </c:pt>
                <c:pt idx="427">
                  <c:v>1.9073599999999999</c:v>
                </c:pt>
                <c:pt idx="428">
                  <c:v>1.9073599999999999</c:v>
                </c:pt>
                <c:pt idx="429">
                  <c:v>1.9073599999999999</c:v>
                </c:pt>
                <c:pt idx="430">
                  <c:v>1.9073599999999999</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1.9073599999999999</c:v>
                </c:pt>
                <c:pt idx="619">
                  <c:v>3.8147299999999991</c:v>
                </c:pt>
                <c:pt idx="620">
                  <c:v>3.8147299999999991</c:v>
                </c:pt>
                <c:pt idx="621">
                  <c:v>5.7220799999999956</c:v>
                </c:pt>
                <c:pt idx="622">
                  <c:v>5.7220799999999956</c:v>
                </c:pt>
                <c:pt idx="623">
                  <c:v>5.7220799999999956</c:v>
                </c:pt>
                <c:pt idx="624">
                  <c:v>5.7220799999999956</c:v>
                </c:pt>
                <c:pt idx="625">
                  <c:v>5.7220799999999956</c:v>
                </c:pt>
                <c:pt idx="626">
                  <c:v>3.8147299999999991</c:v>
                </c:pt>
                <c:pt idx="627">
                  <c:v>3.8147299999999991</c:v>
                </c:pt>
                <c:pt idx="628">
                  <c:v>1.9073599999999999</c:v>
                </c:pt>
                <c:pt idx="629">
                  <c:v>3.8147299999999991</c:v>
                </c:pt>
                <c:pt idx="630">
                  <c:v>3.8147299999999991</c:v>
                </c:pt>
                <c:pt idx="631">
                  <c:v>3.8147299999999991</c:v>
                </c:pt>
                <c:pt idx="632">
                  <c:v>5.7220799999999956</c:v>
                </c:pt>
                <c:pt idx="633">
                  <c:v>5.7220799999999956</c:v>
                </c:pt>
                <c:pt idx="634">
                  <c:v>7.6294499999999976</c:v>
                </c:pt>
                <c:pt idx="635">
                  <c:v>9.5368000000000013</c:v>
                </c:pt>
                <c:pt idx="636">
                  <c:v>11.4442</c:v>
                </c:pt>
                <c:pt idx="637">
                  <c:v>11.4442</c:v>
                </c:pt>
                <c:pt idx="638">
                  <c:v>13.3515</c:v>
                </c:pt>
                <c:pt idx="639">
                  <c:v>17.1663</c:v>
                </c:pt>
                <c:pt idx="640">
                  <c:v>20.981000000000002</c:v>
                </c:pt>
                <c:pt idx="641">
                  <c:v>22.88829999999998</c:v>
                </c:pt>
                <c:pt idx="642">
                  <c:v>24.7956</c:v>
                </c:pt>
                <c:pt idx="643">
                  <c:v>26.702999999999999</c:v>
                </c:pt>
                <c:pt idx="644">
                  <c:v>32.425200000000011</c:v>
                </c:pt>
                <c:pt idx="645">
                  <c:v>34.332500000000003</c:v>
                </c:pt>
                <c:pt idx="646">
                  <c:v>38.147200000000012</c:v>
                </c:pt>
                <c:pt idx="647">
                  <c:v>38.147200000000012</c:v>
                </c:pt>
                <c:pt idx="648">
                  <c:v>40.054600000000001</c:v>
                </c:pt>
                <c:pt idx="649">
                  <c:v>43.869300000000003</c:v>
                </c:pt>
                <c:pt idx="650">
                  <c:v>45.776600000000009</c:v>
                </c:pt>
                <c:pt idx="651">
                  <c:v>47.683900000000001</c:v>
                </c:pt>
                <c:pt idx="652">
                  <c:v>49.591300000000011</c:v>
                </c:pt>
                <c:pt idx="653">
                  <c:v>51.498600000000003</c:v>
                </c:pt>
                <c:pt idx="654">
                  <c:v>51.498600000000003</c:v>
                </c:pt>
                <c:pt idx="655">
                  <c:v>53.406000000000013</c:v>
                </c:pt>
                <c:pt idx="656">
                  <c:v>55.313299999999998</c:v>
                </c:pt>
                <c:pt idx="657">
                  <c:v>57.220700000000001</c:v>
                </c:pt>
                <c:pt idx="658">
                  <c:v>59.128</c:v>
                </c:pt>
                <c:pt idx="659">
                  <c:v>59.128</c:v>
                </c:pt>
                <c:pt idx="660">
                  <c:v>61.035600000000002</c:v>
                </c:pt>
                <c:pt idx="661">
                  <c:v>62.942999999999998</c:v>
                </c:pt>
                <c:pt idx="662">
                  <c:v>62.942999999999998</c:v>
                </c:pt>
                <c:pt idx="663">
                  <c:v>64.850300000000004</c:v>
                </c:pt>
                <c:pt idx="664">
                  <c:v>64.850300000000004</c:v>
                </c:pt>
                <c:pt idx="665">
                  <c:v>64.850300000000004</c:v>
                </c:pt>
                <c:pt idx="666">
                  <c:v>64.850300000000004</c:v>
                </c:pt>
                <c:pt idx="667">
                  <c:v>64.850300000000004</c:v>
                </c:pt>
                <c:pt idx="668">
                  <c:v>64.850300000000004</c:v>
                </c:pt>
                <c:pt idx="669">
                  <c:v>64.850300000000004</c:v>
                </c:pt>
                <c:pt idx="670">
                  <c:v>64.850300000000004</c:v>
                </c:pt>
                <c:pt idx="671">
                  <c:v>66.7577</c:v>
                </c:pt>
                <c:pt idx="672">
                  <c:v>66.7577</c:v>
                </c:pt>
                <c:pt idx="673">
                  <c:v>66.7577</c:v>
                </c:pt>
                <c:pt idx="674">
                  <c:v>64.850300000000004</c:v>
                </c:pt>
                <c:pt idx="675">
                  <c:v>64.850300000000004</c:v>
                </c:pt>
                <c:pt idx="676">
                  <c:v>64.850300000000004</c:v>
                </c:pt>
                <c:pt idx="677">
                  <c:v>64.850300000000004</c:v>
                </c:pt>
                <c:pt idx="678">
                  <c:v>64.850300000000004</c:v>
                </c:pt>
                <c:pt idx="679">
                  <c:v>64.850300000000004</c:v>
                </c:pt>
                <c:pt idx="680">
                  <c:v>64.850300000000004</c:v>
                </c:pt>
                <c:pt idx="681">
                  <c:v>62.942999999999998</c:v>
                </c:pt>
                <c:pt idx="682">
                  <c:v>62.942999999999998</c:v>
                </c:pt>
                <c:pt idx="683">
                  <c:v>62.942999999999998</c:v>
                </c:pt>
                <c:pt idx="684">
                  <c:v>61.035600000000002</c:v>
                </c:pt>
                <c:pt idx="685">
                  <c:v>61.035600000000002</c:v>
                </c:pt>
                <c:pt idx="686">
                  <c:v>59.128</c:v>
                </c:pt>
                <c:pt idx="687">
                  <c:v>59.128</c:v>
                </c:pt>
                <c:pt idx="688">
                  <c:v>57.220700000000001</c:v>
                </c:pt>
                <c:pt idx="689">
                  <c:v>57.220700000000001</c:v>
                </c:pt>
                <c:pt idx="690">
                  <c:v>55.313299999999998</c:v>
                </c:pt>
                <c:pt idx="691">
                  <c:v>55.313299999999998</c:v>
                </c:pt>
                <c:pt idx="692">
                  <c:v>53.406000000000013</c:v>
                </c:pt>
                <c:pt idx="693">
                  <c:v>51.498600000000003</c:v>
                </c:pt>
                <c:pt idx="694">
                  <c:v>51.498600000000003</c:v>
                </c:pt>
                <c:pt idx="695">
                  <c:v>51.498600000000003</c:v>
                </c:pt>
                <c:pt idx="696">
                  <c:v>49.591300000000011</c:v>
                </c:pt>
                <c:pt idx="697">
                  <c:v>49.591300000000011</c:v>
                </c:pt>
                <c:pt idx="698">
                  <c:v>47.683900000000001</c:v>
                </c:pt>
                <c:pt idx="699">
                  <c:v>45.776600000000009</c:v>
                </c:pt>
                <c:pt idx="700">
                  <c:v>45.776600000000009</c:v>
                </c:pt>
                <c:pt idx="701">
                  <c:v>43.869300000000003</c:v>
                </c:pt>
                <c:pt idx="702">
                  <c:v>43.869300000000003</c:v>
                </c:pt>
                <c:pt idx="703">
                  <c:v>41.9619</c:v>
                </c:pt>
                <c:pt idx="704">
                  <c:v>40.054600000000001</c:v>
                </c:pt>
                <c:pt idx="705">
                  <c:v>40.054600000000001</c:v>
                </c:pt>
                <c:pt idx="706">
                  <c:v>38.147200000000012</c:v>
                </c:pt>
                <c:pt idx="707">
                  <c:v>38.147200000000012</c:v>
                </c:pt>
                <c:pt idx="708">
                  <c:v>38.147200000000012</c:v>
                </c:pt>
                <c:pt idx="709">
                  <c:v>38.147200000000012</c:v>
                </c:pt>
                <c:pt idx="710">
                  <c:v>36.239899999999999</c:v>
                </c:pt>
                <c:pt idx="711">
                  <c:v>36.239899999999999</c:v>
                </c:pt>
                <c:pt idx="712">
                  <c:v>34.332500000000003</c:v>
                </c:pt>
                <c:pt idx="713">
                  <c:v>32.425200000000011</c:v>
                </c:pt>
                <c:pt idx="714">
                  <c:v>32.425200000000011</c:v>
                </c:pt>
                <c:pt idx="715">
                  <c:v>28.610299999999999</c:v>
                </c:pt>
                <c:pt idx="716">
                  <c:v>28.610299999999999</c:v>
                </c:pt>
                <c:pt idx="717">
                  <c:v>26.702999999999999</c:v>
                </c:pt>
                <c:pt idx="718">
                  <c:v>26.702999999999999</c:v>
                </c:pt>
                <c:pt idx="719">
                  <c:v>24.7956</c:v>
                </c:pt>
                <c:pt idx="720">
                  <c:v>24.7956</c:v>
                </c:pt>
                <c:pt idx="721">
                  <c:v>24.7956</c:v>
                </c:pt>
                <c:pt idx="722">
                  <c:v>24.7956</c:v>
                </c:pt>
                <c:pt idx="723">
                  <c:v>24.7956</c:v>
                </c:pt>
                <c:pt idx="724">
                  <c:v>22.88829999999998</c:v>
                </c:pt>
                <c:pt idx="725">
                  <c:v>20.981000000000002</c:v>
                </c:pt>
                <c:pt idx="726">
                  <c:v>20.981000000000002</c:v>
                </c:pt>
                <c:pt idx="727">
                  <c:v>19.073599999999999</c:v>
                </c:pt>
                <c:pt idx="728">
                  <c:v>19.073599999999999</c:v>
                </c:pt>
                <c:pt idx="729">
                  <c:v>17.1663</c:v>
                </c:pt>
                <c:pt idx="730">
                  <c:v>17.1663</c:v>
                </c:pt>
                <c:pt idx="731">
                  <c:v>17.1663</c:v>
                </c:pt>
                <c:pt idx="732">
                  <c:v>15.258900000000001</c:v>
                </c:pt>
                <c:pt idx="733">
                  <c:v>15.258900000000001</c:v>
                </c:pt>
                <c:pt idx="734">
                  <c:v>13.3515</c:v>
                </c:pt>
                <c:pt idx="735">
                  <c:v>13.3515</c:v>
                </c:pt>
                <c:pt idx="736">
                  <c:v>13.3515</c:v>
                </c:pt>
                <c:pt idx="737">
                  <c:v>11.4442</c:v>
                </c:pt>
                <c:pt idx="738">
                  <c:v>11.4442</c:v>
                </c:pt>
                <c:pt idx="739">
                  <c:v>11.4442</c:v>
                </c:pt>
                <c:pt idx="740">
                  <c:v>11.4442</c:v>
                </c:pt>
                <c:pt idx="741">
                  <c:v>11.4442</c:v>
                </c:pt>
                <c:pt idx="742">
                  <c:v>11.4442</c:v>
                </c:pt>
                <c:pt idx="743">
                  <c:v>9.5368000000000013</c:v>
                </c:pt>
                <c:pt idx="744">
                  <c:v>9.5368000000000013</c:v>
                </c:pt>
                <c:pt idx="745">
                  <c:v>9.5368000000000013</c:v>
                </c:pt>
                <c:pt idx="746">
                  <c:v>7.6294499999999976</c:v>
                </c:pt>
                <c:pt idx="747">
                  <c:v>7.6294499999999976</c:v>
                </c:pt>
                <c:pt idx="748">
                  <c:v>5.7220799999999956</c:v>
                </c:pt>
                <c:pt idx="749">
                  <c:v>5.7220799999999956</c:v>
                </c:pt>
                <c:pt idx="750">
                  <c:v>5.7220799999999956</c:v>
                </c:pt>
                <c:pt idx="751">
                  <c:v>5.7220799999999956</c:v>
                </c:pt>
                <c:pt idx="752">
                  <c:v>5.7220799999999956</c:v>
                </c:pt>
                <c:pt idx="753">
                  <c:v>5.7220799999999956</c:v>
                </c:pt>
                <c:pt idx="754">
                  <c:v>5.7220799999999956</c:v>
                </c:pt>
                <c:pt idx="755">
                  <c:v>5.7220799999999956</c:v>
                </c:pt>
                <c:pt idx="756">
                  <c:v>3.8147299999999991</c:v>
                </c:pt>
                <c:pt idx="757">
                  <c:v>3.8147299999999991</c:v>
                </c:pt>
                <c:pt idx="758">
                  <c:v>3.8147299999999991</c:v>
                </c:pt>
                <c:pt idx="759">
                  <c:v>3.8147299999999991</c:v>
                </c:pt>
                <c:pt idx="760">
                  <c:v>3.8147299999999991</c:v>
                </c:pt>
                <c:pt idx="761">
                  <c:v>3.8147299999999991</c:v>
                </c:pt>
                <c:pt idx="762">
                  <c:v>3.8147299999999991</c:v>
                </c:pt>
                <c:pt idx="763">
                  <c:v>3.8147299999999991</c:v>
                </c:pt>
                <c:pt idx="764">
                  <c:v>3.8147299999999991</c:v>
                </c:pt>
                <c:pt idx="765">
                  <c:v>3.8147299999999991</c:v>
                </c:pt>
                <c:pt idx="766">
                  <c:v>3.8147299999999991</c:v>
                </c:pt>
                <c:pt idx="767">
                  <c:v>3.8147299999999991</c:v>
                </c:pt>
                <c:pt idx="768">
                  <c:v>3.8147299999999991</c:v>
                </c:pt>
                <c:pt idx="769">
                  <c:v>1.9073599999999999</c:v>
                </c:pt>
                <c:pt idx="770">
                  <c:v>1.9073599999999999</c:v>
                </c:pt>
                <c:pt idx="771">
                  <c:v>1.9073599999999999</c:v>
                </c:pt>
                <c:pt idx="772">
                  <c:v>1.9073599999999999</c:v>
                </c:pt>
                <c:pt idx="773">
                  <c:v>1.9073599999999999</c:v>
                </c:pt>
                <c:pt idx="774">
                  <c:v>1.9073599999999999</c:v>
                </c:pt>
                <c:pt idx="775">
                  <c:v>1.9073599999999999</c:v>
                </c:pt>
                <c:pt idx="776">
                  <c:v>1.9073599999999999</c:v>
                </c:pt>
                <c:pt idx="777">
                  <c:v>1.9073599999999999</c:v>
                </c:pt>
                <c:pt idx="778">
                  <c:v>1.9073599999999999</c:v>
                </c:pt>
                <c:pt idx="779">
                  <c:v>1.9073599999999999</c:v>
                </c:pt>
                <c:pt idx="780">
                  <c:v>1.9073599999999999</c:v>
                </c:pt>
                <c:pt idx="781">
                  <c:v>1.9073599999999999</c:v>
                </c:pt>
                <c:pt idx="782">
                  <c:v>1.9073599999999999</c:v>
                </c:pt>
                <c:pt idx="783">
                  <c:v>1.9073599999999999</c:v>
                </c:pt>
                <c:pt idx="784">
                  <c:v>1.9073599999999999</c:v>
                </c:pt>
                <c:pt idx="785">
                  <c:v>1.9073599999999999</c:v>
                </c:pt>
                <c:pt idx="786">
                  <c:v>1.9073599999999999</c:v>
                </c:pt>
                <c:pt idx="787">
                  <c:v>1.9073599999999999</c:v>
                </c:pt>
                <c:pt idx="788">
                  <c:v>1.9073599999999999</c:v>
                </c:pt>
                <c:pt idx="789">
                  <c:v>1.9073599999999999</c:v>
                </c:pt>
                <c:pt idx="790">
                  <c:v>1.9073599999999999</c:v>
                </c:pt>
                <c:pt idx="791">
                  <c:v>1.9073599999999999</c:v>
                </c:pt>
                <c:pt idx="792">
                  <c:v>1.9073599999999999</c:v>
                </c:pt>
                <c:pt idx="793">
                  <c:v>1.9073599999999999</c:v>
                </c:pt>
                <c:pt idx="794">
                  <c:v>1.9073599999999999</c:v>
                </c:pt>
                <c:pt idx="795">
                  <c:v>1.9073599999999999</c:v>
                </c:pt>
                <c:pt idx="796">
                  <c:v>1.9073599999999999</c:v>
                </c:pt>
                <c:pt idx="797">
                  <c:v>1.9073599999999999</c:v>
                </c:pt>
                <c:pt idx="798">
                  <c:v>1.9073599999999999</c:v>
                </c:pt>
                <c:pt idx="799">
                  <c:v>1.9073599999999999</c:v>
                </c:pt>
                <c:pt idx="800">
                  <c:v>1.9073599999999999</c:v>
                </c:pt>
                <c:pt idx="801">
                  <c:v>1.9073599999999999</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1.9073599999999999</c:v>
                </c:pt>
                <c:pt idx="1024">
                  <c:v>1.9073599999999999</c:v>
                </c:pt>
                <c:pt idx="1025">
                  <c:v>1.9073599999999999</c:v>
                </c:pt>
                <c:pt idx="1026">
                  <c:v>1.9073599999999999</c:v>
                </c:pt>
                <c:pt idx="1027">
                  <c:v>3.8147299999999991</c:v>
                </c:pt>
                <c:pt idx="1028">
                  <c:v>3.8147299999999991</c:v>
                </c:pt>
                <c:pt idx="1029">
                  <c:v>5.7220799999999956</c:v>
                </c:pt>
                <c:pt idx="1030">
                  <c:v>5.7220799999999956</c:v>
                </c:pt>
                <c:pt idx="1031">
                  <c:v>7.6294499999999976</c:v>
                </c:pt>
                <c:pt idx="1032">
                  <c:v>9.5368000000000013</c:v>
                </c:pt>
                <c:pt idx="1033">
                  <c:v>11.4442</c:v>
                </c:pt>
                <c:pt idx="1034">
                  <c:v>13.3515</c:v>
                </c:pt>
                <c:pt idx="1035">
                  <c:v>15.258900000000001</c:v>
                </c:pt>
                <c:pt idx="1036">
                  <c:v>19.073599999999999</c:v>
                </c:pt>
                <c:pt idx="1037">
                  <c:v>22.88829999999998</c:v>
                </c:pt>
                <c:pt idx="1038">
                  <c:v>24.7956</c:v>
                </c:pt>
                <c:pt idx="1039">
                  <c:v>26.702999999999999</c:v>
                </c:pt>
                <c:pt idx="1040">
                  <c:v>28.610299999999999</c:v>
                </c:pt>
                <c:pt idx="1041">
                  <c:v>34.332500000000003</c:v>
                </c:pt>
                <c:pt idx="1042">
                  <c:v>36.239899999999999</c:v>
                </c:pt>
                <c:pt idx="1043">
                  <c:v>38.147200000000012</c:v>
                </c:pt>
                <c:pt idx="1044">
                  <c:v>40.054600000000001</c:v>
                </c:pt>
                <c:pt idx="1045">
                  <c:v>41.9619</c:v>
                </c:pt>
                <c:pt idx="1046">
                  <c:v>43.869300000000003</c:v>
                </c:pt>
                <c:pt idx="1047">
                  <c:v>45.776600000000009</c:v>
                </c:pt>
                <c:pt idx="1048">
                  <c:v>47.683900000000001</c:v>
                </c:pt>
                <c:pt idx="1049">
                  <c:v>49.591300000000011</c:v>
                </c:pt>
                <c:pt idx="1050">
                  <c:v>51.498600000000003</c:v>
                </c:pt>
                <c:pt idx="1051">
                  <c:v>51.498600000000003</c:v>
                </c:pt>
                <c:pt idx="1052">
                  <c:v>53.406000000000013</c:v>
                </c:pt>
                <c:pt idx="1053">
                  <c:v>55.313299999999998</c:v>
                </c:pt>
                <c:pt idx="1054">
                  <c:v>55.313299999999998</c:v>
                </c:pt>
                <c:pt idx="1055">
                  <c:v>57.220700000000001</c:v>
                </c:pt>
                <c:pt idx="1056">
                  <c:v>59.128</c:v>
                </c:pt>
                <c:pt idx="1057">
                  <c:v>61.035600000000002</c:v>
                </c:pt>
                <c:pt idx="1058">
                  <c:v>61.035600000000002</c:v>
                </c:pt>
                <c:pt idx="1059">
                  <c:v>62.942999999999998</c:v>
                </c:pt>
                <c:pt idx="1060">
                  <c:v>62.942999999999998</c:v>
                </c:pt>
                <c:pt idx="1061">
                  <c:v>64.850300000000004</c:v>
                </c:pt>
                <c:pt idx="1062">
                  <c:v>64.850300000000004</c:v>
                </c:pt>
                <c:pt idx="1063">
                  <c:v>64.850300000000004</c:v>
                </c:pt>
                <c:pt idx="1064">
                  <c:v>64.850300000000004</c:v>
                </c:pt>
                <c:pt idx="1065">
                  <c:v>64.850300000000004</c:v>
                </c:pt>
                <c:pt idx="1066">
                  <c:v>64.850300000000004</c:v>
                </c:pt>
                <c:pt idx="1067">
                  <c:v>64.850300000000004</c:v>
                </c:pt>
                <c:pt idx="1068">
                  <c:v>64.850300000000004</c:v>
                </c:pt>
                <c:pt idx="1069">
                  <c:v>64.850300000000004</c:v>
                </c:pt>
                <c:pt idx="1070">
                  <c:v>64.850300000000004</c:v>
                </c:pt>
                <c:pt idx="1071">
                  <c:v>64.850300000000004</c:v>
                </c:pt>
                <c:pt idx="1072">
                  <c:v>64.850300000000004</c:v>
                </c:pt>
                <c:pt idx="1073">
                  <c:v>64.850300000000004</c:v>
                </c:pt>
                <c:pt idx="1074">
                  <c:v>64.850300000000004</c:v>
                </c:pt>
                <c:pt idx="1075">
                  <c:v>64.850300000000004</c:v>
                </c:pt>
                <c:pt idx="1076">
                  <c:v>62.942999999999998</c:v>
                </c:pt>
                <c:pt idx="1077">
                  <c:v>62.942999999999998</c:v>
                </c:pt>
                <c:pt idx="1078">
                  <c:v>62.942999999999998</c:v>
                </c:pt>
                <c:pt idx="1079">
                  <c:v>61.035600000000002</c:v>
                </c:pt>
                <c:pt idx="1080">
                  <c:v>61.035600000000002</c:v>
                </c:pt>
                <c:pt idx="1081">
                  <c:v>61.035600000000002</c:v>
                </c:pt>
                <c:pt idx="1082">
                  <c:v>59.128</c:v>
                </c:pt>
                <c:pt idx="1083">
                  <c:v>59.128</c:v>
                </c:pt>
                <c:pt idx="1084">
                  <c:v>57.220700000000001</c:v>
                </c:pt>
                <c:pt idx="1085">
                  <c:v>57.220700000000001</c:v>
                </c:pt>
                <c:pt idx="1086">
                  <c:v>55.313299999999998</c:v>
                </c:pt>
                <c:pt idx="1087">
                  <c:v>55.313299999999998</c:v>
                </c:pt>
                <c:pt idx="1088">
                  <c:v>53.406000000000013</c:v>
                </c:pt>
                <c:pt idx="1089">
                  <c:v>53.406000000000013</c:v>
                </c:pt>
                <c:pt idx="1090">
                  <c:v>51.498600000000003</c:v>
                </c:pt>
                <c:pt idx="1091">
                  <c:v>51.498600000000003</c:v>
                </c:pt>
                <c:pt idx="1092">
                  <c:v>51.498600000000003</c:v>
                </c:pt>
                <c:pt idx="1093">
                  <c:v>51.498600000000003</c:v>
                </c:pt>
                <c:pt idx="1094">
                  <c:v>49.591300000000011</c:v>
                </c:pt>
                <c:pt idx="1095">
                  <c:v>47.683900000000001</c:v>
                </c:pt>
                <c:pt idx="1096">
                  <c:v>47.683900000000001</c:v>
                </c:pt>
                <c:pt idx="1097">
                  <c:v>45.776600000000009</c:v>
                </c:pt>
                <c:pt idx="1098">
                  <c:v>45.776600000000009</c:v>
                </c:pt>
                <c:pt idx="1099">
                  <c:v>43.869300000000003</c:v>
                </c:pt>
                <c:pt idx="1100">
                  <c:v>41.9619</c:v>
                </c:pt>
                <c:pt idx="1101">
                  <c:v>41.9619</c:v>
                </c:pt>
                <c:pt idx="1102">
                  <c:v>40.054600000000001</c:v>
                </c:pt>
                <c:pt idx="1103">
                  <c:v>40.054600000000001</c:v>
                </c:pt>
                <c:pt idx="1104">
                  <c:v>38.147200000000012</c:v>
                </c:pt>
                <c:pt idx="1105">
                  <c:v>38.147200000000012</c:v>
                </c:pt>
                <c:pt idx="1106">
                  <c:v>38.147200000000012</c:v>
                </c:pt>
                <c:pt idx="1107">
                  <c:v>38.147200000000012</c:v>
                </c:pt>
                <c:pt idx="1108">
                  <c:v>36.239899999999999</c:v>
                </c:pt>
                <c:pt idx="1109">
                  <c:v>36.239899999999999</c:v>
                </c:pt>
                <c:pt idx="1110">
                  <c:v>34.332500000000003</c:v>
                </c:pt>
                <c:pt idx="1111">
                  <c:v>34.332500000000003</c:v>
                </c:pt>
                <c:pt idx="1112">
                  <c:v>32.425200000000011</c:v>
                </c:pt>
                <c:pt idx="1113">
                  <c:v>32.425200000000011</c:v>
                </c:pt>
                <c:pt idx="1114">
                  <c:v>28.610299999999999</c:v>
                </c:pt>
                <c:pt idx="1115">
                  <c:v>28.610299999999999</c:v>
                </c:pt>
                <c:pt idx="1116">
                  <c:v>26.702999999999999</c:v>
                </c:pt>
                <c:pt idx="1117">
                  <c:v>26.702999999999999</c:v>
                </c:pt>
                <c:pt idx="1118">
                  <c:v>24.7956</c:v>
                </c:pt>
                <c:pt idx="1119">
                  <c:v>24.7956</c:v>
                </c:pt>
                <c:pt idx="1120">
                  <c:v>24.7956</c:v>
                </c:pt>
                <c:pt idx="1121">
                  <c:v>24.7956</c:v>
                </c:pt>
                <c:pt idx="1122">
                  <c:v>22.88829999999998</c:v>
                </c:pt>
                <c:pt idx="1123">
                  <c:v>22.88829999999998</c:v>
                </c:pt>
                <c:pt idx="1124">
                  <c:v>20.981000000000002</c:v>
                </c:pt>
                <c:pt idx="1125">
                  <c:v>20.981000000000002</c:v>
                </c:pt>
                <c:pt idx="1126">
                  <c:v>19.073599999999999</c:v>
                </c:pt>
                <c:pt idx="1127">
                  <c:v>19.073599999999999</c:v>
                </c:pt>
                <c:pt idx="1128">
                  <c:v>17.1663</c:v>
                </c:pt>
                <c:pt idx="1129">
                  <c:v>17.1663</c:v>
                </c:pt>
                <c:pt idx="1130">
                  <c:v>17.1663</c:v>
                </c:pt>
                <c:pt idx="1131">
                  <c:v>15.258900000000001</c:v>
                </c:pt>
                <c:pt idx="1132">
                  <c:v>15.258900000000001</c:v>
                </c:pt>
                <c:pt idx="1133">
                  <c:v>13.3515</c:v>
                </c:pt>
                <c:pt idx="1134">
                  <c:v>13.3515</c:v>
                </c:pt>
                <c:pt idx="1135">
                  <c:v>13.3515</c:v>
                </c:pt>
                <c:pt idx="1136">
                  <c:v>11.4442</c:v>
                </c:pt>
                <c:pt idx="1137">
                  <c:v>11.4442</c:v>
                </c:pt>
                <c:pt idx="1138">
                  <c:v>11.4442</c:v>
                </c:pt>
                <c:pt idx="1139">
                  <c:v>11.4442</c:v>
                </c:pt>
                <c:pt idx="1140">
                  <c:v>11.4442</c:v>
                </c:pt>
                <c:pt idx="1141">
                  <c:v>9.5368000000000013</c:v>
                </c:pt>
                <c:pt idx="1142">
                  <c:v>9.5368000000000013</c:v>
                </c:pt>
                <c:pt idx="1143">
                  <c:v>9.5368000000000013</c:v>
                </c:pt>
                <c:pt idx="1144">
                  <c:v>9.5368000000000013</c:v>
                </c:pt>
                <c:pt idx="1145">
                  <c:v>7.6294499999999976</c:v>
                </c:pt>
                <c:pt idx="1146">
                  <c:v>7.6294499999999976</c:v>
                </c:pt>
                <c:pt idx="1147">
                  <c:v>7.6294499999999976</c:v>
                </c:pt>
                <c:pt idx="1148">
                  <c:v>7.6294499999999976</c:v>
                </c:pt>
                <c:pt idx="1149">
                  <c:v>7.6294499999999976</c:v>
                </c:pt>
                <c:pt idx="1150">
                  <c:v>5.7220799999999956</c:v>
                </c:pt>
                <c:pt idx="1151">
                  <c:v>5.7220799999999956</c:v>
                </c:pt>
                <c:pt idx="1152">
                  <c:v>5.7220799999999956</c:v>
                </c:pt>
                <c:pt idx="1153">
                  <c:v>5.7220799999999956</c:v>
                </c:pt>
                <c:pt idx="1154">
                  <c:v>5.7220799999999956</c:v>
                </c:pt>
                <c:pt idx="1155">
                  <c:v>5.7220799999999956</c:v>
                </c:pt>
                <c:pt idx="1156">
                  <c:v>5.7220799999999956</c:v>
                </c:pt>
                <c:pt idx="1157">
                  <c:v>3.8147299999999991</c:v>
                </c:pt>
                <c:pt idx="1158">
                  <c:v>3.8147299999999991</c:v>
                </c:pt>
                <c:pt idx="1159">
                  <c:v>3.8147299999999991</c:v>
                </c:pt>
                <c:pt idx="1160">
                  <c:v>3.8147299999999991</c:v>
                </c:pt>
                <c:pt idx="1161">
                  <c:v>3.8147299999999991</c:v>
                </c:pt>
                <c:pt idx="1162">
                  <c:v>3.8147299999999991</c:v>
                </c:pt>
                <c:pt idx="1163">
                  <c:v>3.8147299999999991</c:v>
                </c:pt>
                <c:pt idx="1164">
                  <c:v>3.8147299999999991</c:v>
                </c:pt>
                <c:pt idx="1165">
                  <c:v>3.8147299999999991</c:v>
                </c:pt>
                <c:pt idx="1166">
                  <c:v>3.8147299999999991</c:v>
                </c:pt>
                <c:pt idx="1167">
                  <c:v>3.8147299999999991</c:v>
                </c:pt>
                <c:pt idx="1168">
                  <c:v>3.8147299999999991</c:v>
                </c:pt>
                <c:pt idx="1169">
                  <c:v>3.8147299999999991</c:v>
                </c:pt>
                <c:pt idx="1170">
                  <c:v>3.8147299999999991</c:v>
                </c:pt>
                <c:pt idx="1171">
                  <c:v>3.8147299999999991</c:v>
                </c:pt>
                <c:pt idx="1172">
                  <c:v>3.8147299999999991</c:v>
                </c:pt>
                <c:pt idx="1173">
                  <c:v>3.8147299999999991</c:v>
                </c:pt>
                <c:pt idx="1174">
                  <c:v>3.8147299999999991</c:v>
                </c:pt>
                <c:pt idx="1175">
                  <c:v>3.8147299999999991</c:v>
                </c:pt>
                <c:pt idx="1176">
                  <c:v>3.8147299999999991</c:v>
                </c:pt>
                <c:pt idx="1177">
                  <c:v>3.8147299999999991</c:v>
                </c:pt>
                <c:pt idx="1178">
                  <c:v>1.9073599999999999</c:v>
                </c:pt>
                <c:pt idx="1179">
                  <c:v>1.9073599999999999</c:v>
                </c:pt>
                <c:pt idx="1180">
                  <c:v>1.9073599999999999</c:v>
                </c:pt>
                <c:pt idx="1181">
                  <c:v>1.9073599999999999</c:v>
                </c:pt>
                <c:pt idx="1182">
                  <c:v>1.9073599999999999</c:v>
                </c:pt>
                <c:pt idx="1183">
                  <c:v>1.9073599999999999</c:v>
                </c:pt>
                <c:pt idx="1184">
                  <c:v>1.9073599999999999</c:v>
                </c:pt>
                <c:pt idx="1185">
                  <c:v>1.9073599999999999</c:v>
                </c:pt>
                <c:pt idx="1186">
                  <c:v>1.9073599999999999</c:v>
                </c:pt>
                <c:pt idx="1187">
                  <c:v>1.9073599999999999</c:v>
                </c:pt>
                <c:pt idx="1188">
                  <c:v>1.9073599999999999</c:v>
                </c:pt>
                <c:pt idx="1189">
                  <c:v>1.9073599999999999</c:v>
                </c:pt>
                <c:pt idx="1190">
                  <c:v>1.9073599999999999</c:v>
                </c:pt>
                <c:pt idx="1191">
                  <c:v>1.9073599999999999</c:v>
                </c:pt>
                <c:pt idx="1192">
                  <c:v>1.9073599999999999</c:v>
                </c:pt>
                <c:pt idx="1193">
                  <c:v>1.9073599999999999</c:v>
                </c:pt>
                <c:pt idx="1194">
                  <c:v>1.9073599999999999</c:v>
                </c:pt>
                <c:pt idx="1195">
                  <c:v>1.9073599999999999</c:v>
                </c:pt>
                <c:pt idx="1196">
                  <c:v>1.9073599999999999</c:v>
                </c:pt>
                <c:pt idx="1197">
                  <c:v>1.9073599999999999</c:v>
                </c:pt>
                <c:pt idx="1198">
                  <c:v>1.9073599999999999</c:v>
                </c:pt>
                <c:pt idx="1199">
                  <c:v>1.9073599999999999</c:v>
                </c:pt>
                <c:pt idx="1200">
                  <c:v>1.9073599999999999</c:v>
                </c:pt>
                <c:pt idx="1201">
                  <c:v>1.9073599999999999</c:v>
                </c:pt>
                <c:pt idx="1202">
                  <c:v>1.9073599999999999</c:v>
                </c:pt>
                <c:pt idx="1203">
                  <c:v>1.9073599999999999</c:v>
                </c:pt>
                <c:pt idx="1204">
                  <c:v>1.9073599999999999</c:v>
                </c:pt>
                <c:pt idx="1205">
                  <c:v>1.9073599999999999</c:v>
                </c:pt>
                <c:pt idx="1206">
                  <c:v>1.9073599999999999</c:v>
                </c:pt>
                <c:pt idx="1207">
                  <c:v>1.9073599999999999</c:v>
                </c:pt>
                <c:pt idx="1208">
                  <c:v>1.9073599999999999</c:v>
                </c:pt>
                <c:pt idx="1209">
                  <c:v>1.9073599999999999</c:v>
                </c:pt>
                <c:pt idx="1210">
                  <c:v>1.9073599999999999</c:v>
                </c:pt>
                <c:pt idx="1211">
                  <c:v>1.9073599999999999</c:v>
                </c:pt>
                <c:pt idx="1212">
                  <c:v>1.9073599999999999</c:v>
                </c:pt>
                <c:pt idx="1213">
                  <c:v>1.9073599999999999</c:v>
                </c:pt>
                <c:pt idx="1214">
                  <c:v>1.9073599999999999</c:v>
                </c:pt>
                <c:pt idx="1215">
                  <c:v>1.9073599999999999</c:v>
                </c:pt>
                <c:pt idx="1216">
                  <c:v>1.9073599999999999</c:v>
                </c:pt>
                <c:pt idx="1217">
                  <c:v>1.9073599999999999</c:v>
                </c:pt>
                <c:pt idx="1218">
                  <c:v>1.9073599999999999</c:v>
                </c:pt>
                <c:pt idx="1219">
                  <c:v>1.9073599999999999</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numCache>
            </c:numRef>
          </c:yVal>
          <c:smooth val="1"/>
          <c:extLst>
            <c:ext xmlns:c16="http://schemas.microsoft.com/office/drawing/2014/chart" uri="{C3380CC4-5D6E-409C-BE32-E72D297353CC}">
              <c16:uniqueId val="{00000002-8740-47E3-BFC7-CECA4E236FC7}"/>
            </c:ext>
          </c:extLst>
        </c:ser>
        <c:ser>
          <c:idx val="3"/>
          <c:order val="3"/>
          <c:tx>
            <c:v>V=0,9мкл</c:v>
          </c:tx>
          <c:spPr>
            <a:ln w="9525" cap="rnd">
              <a:solidFill>
                <a:schemeClr val="accent4"/>
              </a:solidFill>
              <a:round/>
            </a:ln>
            <a:effectLst>
              <a:outerShdw blurRad="50800" dist="38100" dir="5400000" rotWithShape="0">
                <a:srgbClr val="000000">
                  <a:alpha val="35000"/>
                </a:srgbClr>
              </a:outerShdw>
            </a:effectLst>
          </c:spPr>
          <c:marker>
            <c:symbol val="none"/>
          </c:marker>
          <c:xVal>
            <c:numRef>
              <c:f>'РУС Дипл!исп!4,12,100mW'!$M$3:$M$1677</c:f>
              <c:numCache>
                <c:formatCode>@</c:formatCode>
                <c:ptCount val="1675"/>
                <c:pt idx="0">
                  <c:v>318.13863013984201</c:v>
                </c:pt>
                <c:pt idx="1">
                  <c:v>318.22889193109683</c:v>
                </c:pt>
                <c:pt idx="2">
                  <c:v>318.31915372235102</c:v>
                </c:pt>
                <c:pt idx="3">
                  <c:v>318.40941551360601</c:v>
                </c:pt>
                <c:pt idx="4">
                  <c:v>318.499677304861</c:v>
                </c:pt>
                <c:pt idx="5">
                  <c:v>318.58993909611502</c:v>
                </c:pt>
                <c:pt idx="6">
                  <c:v>318.68020088737001</c:v>
                </c:pt>
                <c:pt idx="7">
                  <c:v>318.77046267862403</c:v>
                </c:pt>
                <c:pt idx="8">
                  <c:v>318.86072446987902</c:v>
                </c:pt>
                <c:pt idx="9">
                  <c:v>318.95098626113389</c:v>
                </c:pt>
                <c:pt idx="10">
                  <c:v>319.04124805238803</c:v>
                </c:pt>
                <c:pt idx="11">
                  <c:v>319.13150984364302</c:v>
                </c:pt>
                <c:pt idx="12">
                  <c:v>319.22177163489698</c:v>
                </c:pt>
                <c:pt idx="13">
                  <c:v>319.31203342615203</c:v>
                </c:pt>
                <c:pt idx="14">
                  <c:v>319.40229521740702</c:v>
                </c:pt>
                <c:pt idx="15">
                  <c:v>319.49255700866058</c:v>
                </c:pt>
                <c:pt idx="16">
                  <c:v>319.58281879991608</c:v>
                </c:pt>
                <c:pt idx="17">
                  <c:v>319.67308059116999</c:v>
                </c:pt>
                <c:pt idx="18">
                  <c:v>319.76334238242492</c:v>
                </c:pt>
                <c:pt idx="19">
                  <c:v>319.85360417368008</c:v>
                </c:pt>
                <c:pt idx="20">
                  <c:v>319.94386596493399</c:v>
                </c:pt>
                <c:pt idx="21">
                  <c:v>320.03412775618858</c:v>
                </c:pt>
                <c:pt idx="22">
                  <c:v>320.124389547443</c:v>
                </c:pt>
                <c:pt idx="23">
                  <c:v>320.21465133869799</c:v>
                </c:pt>
                <c:pt idx="24">
                  <c:v>320.30491312995298</c:v>
                </c:pt>
                <c:pt idx="25">
                  <c:v>320.3951749212066</c:v>
                </c:pt>
                <c:pt idx="26">
                  <c:v>320.48543671246182</c:v>
                </c:pt>
                <c:pt idx="27">
                  <c:v>320.57569850371601</c:v>
                </c:pt>
                <c:pt idx="28">
                  <c:v>320.665960294971</c:v>
                </c:pt>
                <c:pt idx="29">
                  <c:v>320.75622208622599</c:v>
                </c:pt>
                <c:pt idx="30">
                  <c:v>320.84648387748001</c:v>
                </c:pt>
                <c:pt idx="31">
                  <c:v>320.9367456687346</c:v>
                </c:pt>
                <c:pt idx="32">
                  <c:v>321.02700745998891</c:v>
                </c:pt>
                <c:pt idx="33">
                  <c:v>321.11726925124401</c:v>
                </c:pt>
                <c:pt idx="34">
                  <c:v>321.2075310424986</c:v>
                </c:pt>
                <c:pt idx="35">
                  <c:v>321.29779283375302</c:v>
                </c:pt>
                <c:pt idx="36">
                  <c:v>321.38805462500801</c:v>
                </c:pt>
                <c:pt idx="37">
                  <c:v>321.47831641626158</c:v>
                </c:pt>
                <c:pt idx="38">
                  <c:v>321.56857820751691</c:v>
                </c:pt>
                <c:pt idx="39">
                  <c:v>321.65883999877201</c:v>
                </c:pt>
                <c:pt idx="40">
                  <c:v>321.74910179002597</c:v>
                </c:pt>
                <c:pt idx="41">
                  <c:v>321.83936358128102</c:v>
                </c:pt>
                <c:pt idx="42">
                  <c:v>321.92962537253499</c:v>
                </c:pt>
                <c:pt idx="43">
                  <c:v>322.01988716378997</c:v>
                </c:pt>
                <c:pt idx="44">
                  <c:v>322.11014895504502</c:v>
                </c:pt>
                <c:pt idx="45">
                  <c:v>322.20041074629859</c:v>
                </c:pt>
                <c:pt idx="46">
                  <c:v>322.29067253755397</c:v>
                </c:pt>
                <c:pt idx="47">
                  <c:v>322.380934328808</c:v>
                </c:pt>
                <c:pt idx="48">
                  <c:v>322.47119612006293</c:v>
                </c:pt>
                <c:pt idx="49">
                  <c:v>322.56145791131792</c:v>
                </c:pt>
                <c:pt idx="50">
                  <c:v>322.6517197025716</c:v>
                </c:pt>
                <c:pt idx="51">
                  <c:v>322.74198149382698</c:v>
                </c:pt>
                <c:pt idx="52">
                  <c:v>322.83224328508101</c:v>
                </c:pt>
                <c:pt idx="53">
                  <c:v>322.92250507633599</c:v>
                </c:pt>
                <c:pt idx="54">
                  <c:v>323.01276686759093</c:v>
                </c:pt>
                <c:pt idx="55">
                  <c:v>323.10302865884501</c:v>
                </c:pt>
                <c:pt idx="56">
                  <c:v>323.1932904500996</c:v>
                </c:pt>
                <c:pt idx="57">
                  <c:v>323.28355224135362</c:v>
                </c:pt>
                <c:pt idx="58">
                  <c:v>323.37381403260889</c:v>
                </c:pt>
                <c:pt idx="59">
                  <c:v>323.46407582386411</c:v>
                </c:pt>
                <c:pt idx="60">
                  <c:v>323.55433761511802</c:v>
                </c:pt>
                <c:pt idx="61">
                  <c:v>323.644599406373</c:v>
                </c:pt>
                <c:pt idx="62">
                  <c:v>323.73486119762708</c:v>
                </c:pt>
                <c:pt idx="63">
                  <c:v>323.82512298888162</c:v>
                </c:pt>
                <c:pt idx="64">
                  <c:v>323.91538478013689</c:v>
                </c:pt>
                <c:pt idx="65">
                  <c:v>324.00564657139108</c:v>
                </c:pt>
                <c:pt idx="66">
                  <c:v>324.09590836264601</c:v>
                </c:pt>
                <c:pt idx="67">
                  <c:v>324.18617015389992</c:v>
                </c:pt>
                <c:pt idx="68">
                  <c:v>324.27643194515468</c:v>
                </c:pt>
                <c:pt idx="69">
                  <c:v>324.36669373641001</c:v>
                </c:pt>
                <c:pt idx="70">
                  <c:v>324.45695552766392</c:v>
                </c:pt>
                <c:pt idx="71">
                  <c:v>324.54721731891902</c:v>
                </c:pt>
                <c:pt idx="72">
                  <c:v>324.63747911017299</c:v>
                </c:pt>
                <c:pt idx="73">
                  <c:v>324.72774090142792</c:v>
                </c:pt>
                <c:pt idx="74">
                  <c:v>324.81800269268302</c:v>
                </c:pt>
                <c:pt idx="75">
                  <c:v>324.90826448393699</c:v>
                </c:pt>
                <c:pt idx="76">
                  <c:v>324.99852627519158</c:v>
                </c:pt>
                <c:pt idx="77">
                  <c:v>325.088788066446</c:v>
                </c:pt>
                <c:pt idx="78">
                  <c:v>325.17904985770099</c:v>
                </c:pt>
                <c:pt idx="79">
                  <c:v>325.26931164895592</c:v>
                </c:pt>
                <c:pt idx="80">
                  <c:v>325.3595734402096</c:v>
                </c:pt>
                <c:pt idx="81">
                  <c:v>325.44983523146499</c:v>
                </c:pt>
                <c:pt idx="82">
                  <c:v>325.54009702271901</c:v>
                </c:pt>
                <c:pt idx="83">
                  <c:v>325.63035881397383</c:v>
                </c:pt>
                <c:pt idx="84">
                  <c:v>325.72062060522899</c:v>
                </c:pt>
                <c:pt idx="85">
                  <c:v>325.81088239648301</c:v>
                </c:pt>
                <c:pt idx="86">
                  <c:v>325.901144187738</c:v>
                </c:pt>
                <c:pt idx="87">
                  <c:v>325.99140597899151</c:v>
                </c:pt>
                <c:pt idx="88">
                  <c:v>326.08166777024701</c:v>
                </c:pt>
                <c:pt idx="89">
                  <c:v>326.17192956150183</c:v>
                </c:pt>
                <c:pt idx="90">
                  <c:v>326.26219135275602</c:v>
                </c:pt>
                <c:pt idx="91">
                  <c:v>326.35245314401101</c:v>
                </c:pt>
                <c:pt idx="92">
                  <c:v>326.44271493526492</c:v>
                </c:pt>
                <c:pt idx="93">
                  <c:v>326.53297672652002</c:v>
                </c:pt>
                <c:pt idx="94">
                  <c:v>326.62323851777501</c:v>
                </c:pt>
                <c:pt idx="95">
                  <c:v>326.71350030902897</c:v>
                </c:pt>
                <c:pt idx="96">
                  <c:v>326.80376210028402</c:v>
                </c:pt>
                <c:pt idx="97">
                  <c:v>326.89402389153798</c:v>
                </c:pt>
                <c:pt idx="98">
                  <c:v>326.98428568279297</c:v>
                </c:pt>
                <c:pt idx="99">
                  <c:v>327.07454747404802</c:v>
                </c:pt>
                <c:pt idx="100">
                  <c:v>327.16480926530198</c:v>
                </c:pt>
                <c:pt idx="101">
                  <c:v>327.25507105655697</c:v>
                </c:pt>
                <c:pt idx="102">
                  <c:v>327.34533284781099</c:v>
                </c:pt>
                <c:pt idx="103">
                  <c:v>327.43559463906598</c:v>
                </c:pt>
                <c:pt idx="104">
                  <c:v>327.52585643032108</c:v>
                </c:pt>
                <c:pt idx="105">
                  <c:v>327.61611822157448</c:v>
                </c:pt>
                <c:pt idx="106">
                  <c:v>327.70638001282992</c:v>
                </c:pt>
                <c:pt idx="107">
                  <c:v>327.79664180408389</c:v>
                </c:pt>
                <c:pt idx="108">
                  <c:v>327.88690359533899</c:v>
                </c:pt>
                <c:pt idx="109">
                  <c:v>327.97716538659392</c:v>
                </c:pt>
                <c:pt idx="110">
                  <c:v>328.067427177848</c:v>
                </c:pt>
                <c:pt idx="111">
                  <c:v>328.15768896910299</c:v>
                </c:pt>
                <c:pt idx="112">
                  <c:v>328.24795076035701</c:v>
                </c:pt>
                <c:pt idx="113">
                  <c:v>328.3382125516116</c:v>
                </c:pt>
                <c:pt idx="114">
                  <c:v>328.42847434286682</c:v>
                </c:pt>
                <c:pt idx="115">
                  <c:v>328.51873613412101</c:v>
                </c:pt>
                <c:pt idx="116">
                  <c:v>328.608997925376</c:v>
                </c:pt>
                <c:pt idx="117">
                  <c:v>328.69925971663002</c:v>
                </c:pt>
                <c:pt idx="118">
                  <c:v>328.78952150788501</c:v>
                </c:pt>
                <c:pt idx="119">
                  <c:v>328.87978329914</c:v>
                </c:pt>
                <c:pt idx="120">
                  <c:v>328.97004509039402</c:v>
                </c:pt>
                <c:pt idx="121">
                  <c:v>329.06030688164901</c:v>
                </c:pt>
                <c:pt idx="122">
                  <c:v>329.15056867290298</c:v>
                </c:pt>
                <c:pt idx="123">
                  <c:v>329.24083046415802</c:v>
                </c:pt>
                <c:pt idx="124">
                  <c:v>329.33109225541301</c:v>
                </c:pt>
                <c:pt idx="125">
                  <c:v>329.42135404666658</c:v>
                </c:pt>
                <c:pt idx="126">
                  <c:v>329.51161583792202</c:v>
                </c:pt>
                <c:pt idx="127">
                  <c:v>329.60187762917599</c:v>
                </c:pt>
                <c:pt idx="128">
                  <c:v>329.69213942043092</c:v>
                </c:pt>
                <c:pt idx="129">
                  <c:v>329.78240121168602</c:v>
                </c:pt>
                <c:pt idx="130">
                  <c:v>329.87266300293999</c:v>
                </c:pt>
                <c:pt idx="131">
                  <c:v>329.96292479419492</c:v>
                </c:pt>
                <c:pt idx="132">
                  <c:v>330.053186585449</c:v>
                </c:pt>
                <c:pt idx="133">
                  <c:v>330.1434483767041</c:v>
                </c:pt>
                <c:pt idx="134">
                  <c:v>330.23371016795892</c:v>
                </c:pt>
                <c:pt idx="135">
                  <c:v>330.32397195921271</c:v>
                </c:pt>
                <c:pt idx="136">
                  <c:v>330.41423375046799</c:v>
                </c:pt>
                <c:pt idx="137">
                  <c:v>330.50449554172201</c:v>
                </c:pt>
                <c:pt idx="138">
                  <c:v>330.59475733297683</c:v>
                </c:pt>
                <c:pt idx="139">
                  <c:v>330.68501912423199</c:v>
                </c:pt>
                <c:pt idx="140">
                  <c:v>330.77528091548601</c:v>
                </c:pt>
                <c:pt idx="141">
                  <c:v>330.865542706741</c:v>
                </c:pt>
                <c:pt idx="142">
                  <c:v>330.95580449799502</c:v>
                </c:pt>
                <c:pt idx="143">
                  <c:v>331.04606628925001</c:v>
                </c:pt>
                <c:pt idx="144">
                  <c:v>331.1363280805046</c:v>
                </c:pt>
                <c:pt idx="145">
                  <c:v>331.22658987175902</c:v>
                </c:pt>
                <c:pt idx="146">
                  <c:v>331.31685166301401</c:v>
                </c:pt>
                <c:pt idx="147">
                  <c:v>331.40711345426769</c:v>
                </c:pt>
                <c:pt idx="148">
                  <c:v>331.49737524552262</c:v>
                </c:pt>
                <c:pt idx="149">
                  <c:v>331.58763703677801</c:v>
                </c:pt>
                <c:pt idx="150">
                  <c:v>331.67789882803208</c:v>
                </c:pt>
                <c:pt idx="151">
                  <c:v>331.76816061928702</c:v>
                </c:pt>
                <c:pt idx="152">
                  <c:v>331.85842241054098</c:v>
                </c:pt>
                <c:pt idx="153">
                  <c:v>331.94868420179608</c:v>
                </c:pt>
                <c:pt idx="154">
                  <c:v>332.03894599305102</c:v>
                </c:pt>
                <c:pt idx="155">
                  <c:v>332.12920778430498</c:v>
                </c:pt>
                <c:pt idx="156">
                  <c:v>332.21946957556008</c:v>
                </c:pt>
                <c:pt idx="157">
                  <c:v>332.30973136681399</c:v>
                </c:pt>
                <c:pt idx="158">
                  <c:v>332.39999315806898</c:v>
                </c:pt>
                <c:pt idx="159">
                  <c:v>332.49025494932391</c:v>
                </c:pt>
                <c:pt idx="160">
                  <c:v>332.58051674057748</c:v>
                </c:pt>
                <c:pt idx="161">
                  <c:v>332.67077853183298</c:v>
                </c:pt>
                <c:pt idx="162">
                  <c:v>332.761040323087</c:v>
                </c:pt>
                <c:pt idx="163">
                  <c:v>332.8513021143421</c:v>
                </c:pt>
                <c:pt idx="164">
                  <c:v>332.94156390559692</c:v>
                </c:pt>
                <c:pt idx="165">
                  <c:v>333.031825696851</c:v>
                </c:pt>
                <c:pt idx="166">
                  <c:v>333.12208748810599</c:v>
                </c:pt>
                <c:pt idx="167">
                  <c:v>333.21234927936001</c:v>
                </c:pt>
                <c:pt idx="168">
                  <c:v>333.302611070615</c:v>
                </c:pt>
                <c:pt idx="169">
                  <c:v>333.39287286186999</c:v>
                </c:pt>
                <c:pt idx="170">
                  <c:v>333.48313465312361</c:v>
                </c:pt>
                <c:pt idx="171">
                  <c:v>333.5733964443786</c:v>
                </c:pt>
                <c:pt idx="172">
                  <c:v>333.66365823563302</c:v>
                </c:pt>
                <c:pt idx="173">
                  <c:v>333.75392002688801</c:v>
                </c:pt>
                <c:pt idx="174">
                  <c:v>333.844181818143</c:v>
                </c:pt>
                <c:pt idx="175">
                  <c:v>333.93444360939702</c:v>
                </c:pt>
                <c:pt idx="176">
                  <c:v>334.02470540065201</c:v>
                </c:pt>
                <c:pt idx="177">
                  <c:v>334.11496719190598</c:v>
                </c:pt>
                <c:pt idx="178">
                  <c:v>334.20522898316102</c:v>
                </c:pt>
                <c:pt idx="179">
                  <c:v>334.29549077441601</c:v>
                </c:pt>
                <c:pt idx="180">
                  <c:v>334.38575256566992</c:v>
                </c:pt>
                <c:pt idx="181">
                  <c:v>334.47601435692462</c:v>
                </c:pt>
                <c:pt idx="182">
                  <c:v>334.56627614817859</c:v>
                </c:pt>
                <c:pt idx="183">
                  <c:v>334.65653793943397</c:v>
                </c:pt>
                <c:pt idx="184">
                  <c:v>334.74679973068862</c:v>
                </c:pt>
                <c:pt idx="185">
                  <c:v>334.83706152194299</c:v>
                </c:pt>
                <c:pt idx="186">
                  <c:v>334.92732331319792</c:v>
                </c:pt>
                <c:pt idx="187">
                  <c:v>335.017585104452</c:v>
                </c:pt>
                <c:pt idx="188">
                  <c:v>335.10784689570698</c:v>
                </c:pt>
                <c:pt idx="189">
                  <c:v>335.19810868696197</c:v>
                </c:pt>
                <c:pt idx="190">
                  <c:v>335.28837047821548</c:v>
                </c:pt>
                <c:pt idx="191">
                  <c:v>335.37863226947093</c:v>
                </c:pt>
                <c:pt idx="192">
                  <c:v>335.46889406072501</c:v>
                </c:pt>
                <c:pt idx="193">
                  <c:v>335.5591558519796</c:v>
                </c:pt>
                <c:pt idx="194">
                  <c:v>335.64941764323498</c:v>
                </c:pt>
                <c:pt idx="195">
                  <c:v>335.73967943448889</c:v>
                </c:pt>
                <c:pt idx="196">
                  <c:v>335.82994122574411</c:v>
                </c:pt>
                <c:pt idx="197">
                  <c:v>335.92020301699802</c:v>
                </c:pt>
                <c:pt idx="198">
                  <c:v>336.010464808253</c:v>
                </c:pt>
                <c:pt idx="199">
                  <c:v>336.10072659950799</c:v>
                </c:pt>
                <c:pt idx="200">
                  <c:v>336.19098839076202</c:v>
                </c:pt>
                <c:pt idx="201">
                  <c:v>336.28125018201689</c:v>
                </c:pt>
                <c:pt idx="202">
                  <c:v>336.37151197327069</c:v>
                </c:pt>
                <c:pt idx="203">
                  <c:v>336.46177376452601</c:v>
                </c:pt>
                <c:pt idx="204">
                  <c:v>336.552035555781</c:v>
                </c:pt>
                <c:pt idx="205">
                  <c:v>336.64229734703508</c:v>
                </c:pt>
                <c:pt idx="206">
                  <c:v>336.73255913828962</c:v>
                </c:pt>
                <c:pt idx="207">
                  <c:v>336.82282092954398</c:v>
                </c:pt>
                <c:pt idx="208">
                  <c:v>336.91308272079903</c:v>
                </c:pt>
                <c:pt idx="209">
                  <c:v>337.00334451205401</c:v>
                </c:pt>
                <c:pt idx="210">
                  <c:v>337.09360630330798</c:v>
                </c:pt>
                <c:pt idx="211">
                  <c:v>337.18386809456302</c:v>
                </c:pt>
                <c:pt idx="212">
                  <c:v>337.27412988581699</c:v>
                </c:pt>
                <c:pt idx="213">
                  <c:v>337.36439167707198</c:v>
                </c:pt>
                <c:pt idx="214">
                  <c:v>337.45465346832702</c:v>
                </c:pt>
                <c:pt idx="215">
                  <c:v>337.54491525958099</c:v>
                </c:pt>
                <c:pt idx="216">
                  <c:v>337.63517705083592</c:v>
                </c:pt>
                <c:pt idx="217">
                  <c:v>337.72543884208949</c:v>
                </c:pt>
                <c:pt idx="218">
                  <c:v>337.81570063334499</c:v>
                </c:pt>
                <c:pt idx="219">
                  <c:v>337.90596242459992</c:v>
                </c:pt>
                <c:pt idx="220">
                  <c:v>337.99622421585389</c:v>
                </c:pt>
                <c:pt idx="221">
                  <c:v>338.08648600710882</c:v>
                </c:pt>
                <c:pt idx="222">
                  <c:v>338.17674779836301</c:v>
                </c:pt>
                <c:pt idx="223">
                  <c:v>338.267009589618</c:v>
                </c:pt>
                <c:pt idx="224">
                  <c:v>338.35727138087299</c:v>
                </c:pt>
                <c:pt idx="225">
                  <c:v>338.44753317212701</c:v>
                </c:pt>
                <c:pt idx="226">
                  <c:v>338.53779496338183</c:v>
                </c:pt>
                <c:pt idx="227">
                  <c:v>338.62805675463602</c:v>
                </c:pt>
                <c:pt idx="228">
                  <c:v>338.7183185458905</c:v>
                </c:pt>
                <c:pt idx="229">
                  <c:v>338.808580337146</c:v>
                </c:pt>
                <c:pt idx="230">
                  <c:v>338.89884212840002</c:v>
                </c:pt>
                <c:pt idx="231">
                  <c:v>338.98910391965501</c:v>
                </c:pt>
                <c:pt idx="232">
                  <c:v>339.07936571099901</c:v>
                </c:pt>
                <c:pt idx="233">
                  <c:v>339.169627502254</c:v>
                </c:pt>
                <c:pt idx="234">
                  <c:v>339.2598892935091</c:v>
                </c:pt>
                <c:pt idx="235">
                  <c:v>339.35015108476398</c:v>
                </c:pt>
                <c:pt idx="236">
                  <c:v>339.44041287601902</c:v>
                </c:pt>
                <c:pt idx="237">
                  <c:v>339.53067466727362</c:v>
                </c:pt>
                <c:pt idx="238">
                  <c:v>339.6209364585286</c:v>
                </c:pt>
                <c:pt idx="239">
                  <c:v>339.71119824978359</c:v>
                </c:pt>
                <c:pt idx="240">
                  <c:v>339.80146004103898</c:v>
                </c:pt>
                <c:pt idx="241">
                  <c:v>339.89172183229391</c:v>
                </c:pt>
                <c:pt idx="242">
                  <c:v>339.98198362354901</c:v>
                </c:pt>
                <c:pt idx="243">
                  <c:v>340.072245414804</c:v>
                </c:pt>
                <c:pt idx="244">
                  <c:v>340.16250720605899</c:v>
                </c:pt>
                <c:pt idx="245">
                  <c:v>340.25276899731398</c:v>
                </c:pt>
                <c:pt idx="246">
                  <c:v>340.34303078856902</c:v>
                </c:pt>
                <c:pt idx="247">
                  <c:v>340.43329257982401</c:v>
                </c:pt>
                <c:pt idx="248">
                  <c:v>340.5235543710786</c:v>
                </c:pt>
                <c:pt idx="249">
                  <c:v>340.61381616233399</c:v>
                </c:pt>
                <c:pt idx="250">
                  <c:v>340.70407795358892</c:v>
                </c:pt>
                <c:pt idx="251">
                  <c:v>340.79433974484391</c:v>
                </c:pt>
                <c:pt idx="252">
                  <c:v>340.88460153609901</c:v>
                </c:pt>
                <c:pt idx="253">
                  <c:v>340.974863327354</c:v>
                </c:pt>
                <c:pt idx="254">
                  <c:v>341.06512511860882</c:v>
                </c:pt>
                <c:pt idx="255">
                  <c:v>341.15538690986398</c:v>
                </c:pt>
                <c:pt idx="256">
                  <c:v>341.24564870111902</c:v>
                </c:pt>
                <c:pt idx="257">
                  <c:v>341.33591049237361</c:v>
                </c:pt>
                <c:pt idx="258">
                  <c:v>341.4261722836286</c:v>
                </c:pt>
                <c:pt idx="259">
                  <c:v>341.51643407488382</c:v>
                </c:pt>
                <c:pt idx="260">
                  <c:v>341.60669586613898</c:v>
                </c:pt>
                <c:pt idx="261">
                  <c:v>341.69695765739391</c:v>
                </c:pt>
                <c:pt idx="262">
                  <c:v>341.7872194486485</c:v>
                </c:pt>
                <c:pt idx="263">
                  <c:v>341.877481239904</c:v>
                </c:pt>
                <c:pt idx="264">
                  <c:v>341.96774303115899</c:v>
                </c:pt>
                <c:pt idx="265">
                  <c:v>342.05800482241398</c:v>
                </c:pt>
                <c:pt idx="266">
                  <c:v>342.14826661366902</c:v>
                </c:pt>
                <c:pt idx="267">
                  <c:v>342.23852840492361</c:v>
                </c:pt>
                <c:pt idx="268">
                  <c:v>342.32879019617889</c:v>
                </c:pt>
                <c:pt idx="269">
                  <c:v>342.41905198743382</c:v>
                </c:pt>
                <c:pt idx="270">
                  <c:v>342.50931377868858</c:v>
                </c:pt>
                <c:pt idx="271">
                  <c:v>342.59957556994402</c:v>
                </c:pt>
                <c:pt idx="272">
                  <c:v>342.68983736119901</c:v>
                </c:pt>
                <c:pt idx="273">
                  <c:v>342.78009915245389</c:v>
                </c:pt>
                <c:pt idx="274">
                  <c:v>342.87036094370899</c:v>
                </c:pt>
                <c:pt idx="275">
                  <c:v>342.96062273496398</c:v>
                </c:pt>
                <c:pt idx="276">
                  <c:v>343.05088452621902</c:v>
                </c:pt>
                <c:pt idx="277">
                  <c:v>343.14114631747401</c:v>
                </c:pt>
                <c:pt idx="278">
                  <c:v>343.23140810872889</c:v>
                </c:pt>
                <c:pt idx="279">
                  <c:v>343.32166989998399</c:v>
                </c:pt>
                <c:pt idx="280">
                  <c:v>343.41193169123892</c:v>
                </c:pt>
                <c:pt idx="281">
                  <c:v>343.50219348249391</c:v>
                </c:pt>
                <c:pt idx="282">
                  <c:v>343.59245527374901</c:v>
                </c:pt>
                <c:pt idx="283">
                  <c:v>343.68271706500389</c:v>
                </c:pt>
                <c:pt idx="284">
                  <c:v>343.77297885625882</c:v>
                </c:pt>
                <c:pt idx="285">
                  <c:v>343.86324064751398</c:v>
                </c:pt>
                <c:pt idx="286">
                  <c:v>343.95350243876902</c:v>
                </c:pt>
                <c:pt idx="287">
                  <c:v>344.04376423002401</c:v>
                </c:pt>
                <c:pt idx="288">
                  <c:v>344.13402602127883</c:v>
                </c:pt>
                <c:pt idx="289">
                  <c:v>344.22428781253399</c:v>
                </c:pt>
                <c:pt idx="290">
                  <c:v>344.31454960378898</c:v>
                </c:pt>
                <c:pt idx="291">
                  <c:v>344.40481139504402</c:v>
                </c:pt>
                <c:pt idx="292">
                  <c:v>344.49507318629861</c:v>
                </c:pt>
                <c:pt idx="293">
                  <c:v>344.58533497755371</c:v>
                </c:pt>
                <c:pt idx="294">
                  <c:v>344.67559676880882</c:v>
                </c:pt>
                <c:pt idx="295">
                  <c:v>344.76585856006398</c:v>
                </c:pt>
                <c:pt idx="296">
                  <c:v>344.85612035131902</c:v>
                </c:pt>
                <c:pt idx="297">
                  <c:v>344.94638214257361</c:v>
                </c:pt>
                <c:pt idx="298">
                  <c:v>345.036643933829</c:v>
                </c:pt>
                <c:pt idx="299">
                  <c:v>345.12690572508382</c:v>
                </c:pt>
                <c:pt idx="300">
                  <c:v>345.21716751633898</c:v>
                </c:pt>
                <c:pt idx="301">
                  <c:v>345.30742930759402</c:v>
                </c:pt>
                <c:pt idx="302">
                  <c:v>345.39769109884799</c:v>
                </c:pt>
                <c:pt idx="303">
                  <c:v>345.48795289010292</c:v>
                </c:pt>
                <c:pt idx="304">
                  <c:v>345.57821468135899</c:v>
                </c:pt>
                <c:pt idx="305">
                  <c:v>345.66847647261392</c:v>
                </c:pt>
                <c:pt idx="306">
                  <c:v>345.75873826386902</c:v>
                </c:pt>
                <c:pt idx="307">
                  <c:v>345.84900005512299</c:v>
                </c:pt>
                <c:pt idx="308">
                  <c:v>345.93926184637792</c:v>
                </c:pt>
                <c:pt idx="309">
                  <c:v>346.02952363763399</c:v>
                </c:pt>
                <c:pt idx="310">
                  <c:v>346.11978542888897</c:v>
                </c:pt>
                <c:pt idx="311">
                  <c:v>346.210047220143</c:v>
                </c:pt>
                <c:pt idx="312">
                  <c:v>346.30030901139799</c:v>
                </c:pt>
                <c:pt idx="313">
                  <c:v>346.39057080265292</c:v>
                </c:pt>
                <c:pt idx="314">
                  <c:v>346.48083259390802</c:v>
                </c:pt>
                <c:pt idx="315">
                  <c:v>346.57109438516301</c:v>
                </c:pt>
                <c:pt idx="316">
                  <c:v>346.661356176418</c:v>
                </c:pt>
                <c:pt idx="317">
                  <c:v>346.75161796767242</c:v>
                </c:pt>
                <c:pt idx="318">
                  <c:v>346.84187975892792</c:v>
                </c:pt>
                <c:pt idx="319">
                  <c:v>346.93214155018262</c:v>
                </c:pt>
                <c:pt idx="320">
                  <c:v>347.02240334143801</c:v>
                </c:pt>
                <c:pt idx="321">
                  <c:v>347.112665132693</c:v>
                </c:pt>
                <c:pt idx="322">
                  <c:v>347.20292692394798</c:v>
                </c:pt>
                <c:pt idx="323">
                  <c:v>347.29318871520258</c:v>
                </c:pt>
                <c:pt idx="324">
                  <c:v>347.38345050645802</c:v>
                </c:pt>
                <c:pt idx="325">
                  <c:v>347.47371229771301</c:v>
                </c:pt>
                <c:pt idx="326">
                  <c:v>347.563974088968</c:v>
                </c:pt>
                <c:pt idx="327">
                  <c:v>347.65423588022298</c:v>
                </c:pt>
                <c:pt idx="328">
                  <c:v>347.74449767147797</c:v>
                </c:pt>
                <c:pt idx="329">
                  <c:v>347.83475946273302</c:v>
                </c:pt>
                <c:pt idx="330">
                  <c:v>347.92502125398761</c:v>
                </c:pt>
                <c:pt idx="331">
                  <c:v>348.015283045243</c:v>
                </c:pt>
                <c:pt idx="332">
                  <c:v>348.10554483649798</c:v>
                </c:pt>
                <c:pt idx="333">
                  <c:v>348.19580662775297</c:v>
                </c:pt>
                <c:pt idx="334">
                  <c:v>348.28606841900802</c:v>
                </c:pt>
                <c:pt idx="335">
                  <c:v>348.37633021026261</c:v>
                </c:pt>
                <c:pt idx="336">
                  <c:v>348.4665920015176</c:v>
                </c:pt>
                <c:pt idx="337">
                  <c:v>348.55685379277293</c:v>
                </c:pt>
                <c:pt idx="338">
                  <c:v>348.64711558402797</c:v>
                </c:pt>
                <c:pt idx="339">
                  <c:v>348.73737737528262</c:v>
                </c:pt>
                <c:pt idx="340">
                  <c:v>348.82763916653801</c:v>
                </c:pt>
                <c:pt idx="341">
                  <c:v>348.9179009577926</c:v>
                </c:pt>
                <c:pt idx="342">
                  <c:v>349.00816274904793</c:v>
                </c:pt>
                <c:pt idx="343">
                  <c:v>349.09842454030291</c:v>
                </c:pt>
                <c:pt idx="344">
                  <c:v>349.18868633155802</c:v>
                </c:pt>
                <c:pt idx="345">
                  <c:v>349.27894812281301</c:v>
                </c:pt>
                <c:pt idx="346">
                  <c:v>349.36920991406799</c:v>
                </c:pt>
                <c:pt idx="347">
                  <c:v>349.45947170532298</c:v>
                </c:pt>
                <c:pt idx="348">
                  <c:v>349.54973349657803</c:v>
                </c:pt>
                <c:pt idx="349">
                  <c:v>349.63999528783302</c:v>
                </c:pt>
                <c:pt idx="350">
                  <c:v>349.73025707908761</c:v>
                </c:pt>
                <c:pt idx="351">
                  <c:v>349.82051887034299</c:v>
                </c:pt>
                <c:pt idx="352">
                  <c:v>349.91078066159793</c:v>
                </c:pt>
                <c:pt idx="353">
                  <c:v>350.00104245285303</c:v>
                </c:pt>
                <c:pt idx="354">
                  <c:v>350.09130424410762</c:v>
                </c:pt>
                <c:pt idx="355">
                  <c:v>350.18156603536301</c:v>
                </c:pt>
                <c:pt idx="356">
                  <c:v>350.27182782661799</c:v>
                </c:pt>
                <c:pt idx="357">
                  <c:v>350.36208961787298</c:v>
                </c:pt>
                <c:pt idx="358">
                  <c:v>350.45235140912803</c:v>
                </c:pt>
                <c:pt idx="359">
                  <c:v>350.54261320038302</c:v>
                </c:pt>
                <c:pt idx="360">
                  <c:v>350.632874991638</c:v>
                </c:pt>
                <c:pt idx="361">
                  <c:v>350.72313678289248</c:v>
                </c:pt>
                <c:pt idx="362">
                  <c:v>350.81339857414793</c:v>
                </c:pt>
                <c:pt idx="363">
                  <c:v>350.90366036540308</c:v>
                </c:pt>
                <c:pt idx="364">
                  <c:v>350.99392215665802</c:v>
                </c:pt>
                <c:pt idx="365">
                  <c:v>351.08418394791261</c:v>
                </c:pt>
                <c:pt idx="366">
                  <c:v>351.17444573916799</c:v>
                </c:pt>
                <c:pt idx="367">
                  <c:v>351.26470753042298</c:v>
                </c:pt>
                <c:pt idx="368">
                  <c:v>351.35496932167808</c:v>
                </c:pt>
                <c:pt idx="369">
                  <c:v>351.44523111293302</c:v>
                </c:pt>
                <c:pt idx="370">
                  <c:v>351.53549290418761</c:v>
                </c:pt>
                <c:pt idx="371">
                  <c:v>351.62575469544299</c:v>
                </c:pt>
                <c:pt idx="372">
                  <c:v>351.71601648669719</c:v>
                </c:pt>
                <c:pt idx="373">
                  <c:v>351.80627827795303</c:v>
                </c:pt>
                <c:pt idx="374">
                  <c:v>351.89654006920802</c:v>
                </c:pt>
                <c:pt idx="375">
                  <c:v>351.986801860463</c:v>
                </c:pt>
                <c:pt idx="376">
                  <c:v>352.07706365171799</c:v>
                </c:pt>
                <c:pt idx="377">
                  <c:v>352.16732544297258</c:v>
                </c:pt>
                <c:pt idx="378">
                  <c:v>352.25758723422808</c:v>
                </c:pt>
                <c:pt idx="379">
                  <c:v>352.34784902548301</c:v>
                </c:pt>
                <c:pt idx="380">
                  <c:v>352.43811081673761</c:v>
                </c:pt>
                <c:pt idx="381">
                  <c:v>352.52837260799259</c:v>
                </c:pt>
                <c:pt idx="382">
                  <c:v>352.61863439924798</c:v>
                </c:pt>
                <c:pt idx="383">
                  <c:v>352.70889619050308</c:v>
                </c:pt>
                <c:pt idx="384">
                  <c:v>352.79915798175801</c:v>
                </c:pt>
                <c:pt idx="385">
                  <c:v>352.889419773013</c:v>
                </c:pt>
                <c:pt idx="386">
                  <c:v>352.97968156426799</c:v>
                </c:pt>
                <c:pt idx="387">
                  <c:v>353.06994335552298</c:v>
                </c:pt>
                <c:pt idx="388">
                  <c:v>353.16020514677808</c:v>
                </c:pt>
                <c:pt idx="389">
                  <c:v>353.25046693803301</c:v>
                </c:pt>
                <c:pt idx="390">
                  <c:v>353.34072872928698</c:v>
                </c:pt>
                <c:pt idx="391">
                  <c:v>353.43099052054299</c:v>
                </c:pt>
                <c:pt idx="392">
                  <c:v>353.52125231179792</c:v>
                </c:pt>
                <c:pt idx="393">
                  <c:v>353.61151410305308</c:v>
                </c:pt>
                <c:pt idx="394">
                  <c:v>353.70177589430801</c:v>
                </c:pt>
                <c:pt idx="395">
                  <c:v>353.79203768556198</c:v>
                </c:pt>
                <c:pt idx="396">
                  <c:v>353.88229947681702</c:v>
                </c:pt>
                <c:pt idx="397">
                  <c:v>353.97256126807258</c:v>
                </c:pt>
                <c:pt idx="398">
                  <c:v>354.062823059327</c:v>
                </c:pt>
                <c:pt idx="399">
                  <c:v>354.15308485058199</c:v>
                </c:pt>
                <c:pt idx="400">
                  <c:v>354.24334664183698</c:v>
                </c:pt>
                <c:pt idx="401">
                  <c:v>354.33360843309202</c:v>
                </c:pt>
                <c:pt idx="402">
                  <c:v>354.42387022434701</c:v>
                </c:pt>
                <c:pt idx="403">
                  <c:v>354.51413201560189</c:v>
                </c:pt>
                <c:pt idx="404">
                  <c:v>354.6043938068571</c:v>
                </c:pt>
                <c:pt idx="405">
                  <c:v>354.69465559811198</c:v>
                </c:pt>
                <c:pt idx="406">
                  <c:v>354.78491738936702</c:v>
                </c:pt>
                <c:pt idx="407">
                  <c:v>354.87517918062201</c:v>
                </c:pt>
                <c:pt idx="408">
                  <c:v>354.96544097187689</c:v>
                </c:pt>
                <c:pt idx="409">
                  <c:v>355.05570276313199</c:v>
                </c:pt>
                <c:pt idx="410">
                  <c:v>355.14596455438698</c:v>
                </c:pt>
                <c:pt idx="411">
                  <c:v>355.23622634564191</c:v>
                </c:pt>
                <c:pt idx="412">
                  <c:v>355.32648813689701</c:v>
                </c:pt>
                <c:pt idx="413">
                  <c:v>355.4167499281516</c:v>
                </c:pt>
                <c:pt idx="414">
                  <c:v>355.50701171940699</c:v>
                </c:pt>
                <c:pt idx="415">
                  <c:v>355.59727351066198</c:v>
                </c:pt>
                <c:pt idx="416">
                  <c:v>355.68753530191702</c:v>
                </c:pt>
                <c:pt idx="417">
                  <c:v>355.77779709317201</c:v>
                </c:pt>
                <c:pt idx="418">
                  <c:v>355.868058884427</c:v>
                </c:pt>
                <c:pt idx="419">
                  <c:v>355.95832067568182</c:v>
                </c:pt>
                <c:pt idx="420">
                  <c:v>356.04858246693698</c:v>
                </c:pt>
                <c:pt idx="421">
                  <c:v>356.13884425819191</c:v>
                </c:pt>
                <c:pt idx="422">
                  <c:v>356.22910604944701</c:v>
                </c:pt>
                <c:pt idx="423">
                  <c:v>356.319367840702</c:v>
                </c:pt>
                <c:pt idx="424">
                  <c:v>356.4096296319571</c:v>
                </c:pt>
                <c:pt idx="425">
                  <c:v>356.49989142321198</c:v>
                </c:pt>
                <c:pt idx="426">
                  <c:v>356.59015321446702</c:v>
                </c:pt>
                <c:pt idx="427">
                  <c:v>356.68041500572201</c:v>
                </c:pt>
                <c:pt idx="428">
                  <c:v>356.77067679697689</c:v>
                </c:pt>
                <c:pt idx="429">
                  <c:v>356.86093858823182</c:v>
                </c:pt>
                <c:pt idx="430">
                  <c:v>356.95120037948698</c:v>
                </c:pt>
                <c:pt idx="431">
                  <c:v>357.04146217074202</c:v>
                </c:pt>
                <c:pt idx="432">
                  <c:v>357.13172396199661</c:v>
                </c:pt>
                <c:pt idx="433">
                  <c:v>357.22198575325189</c:v>
                </c:pt>
                <c:pt idx="434">
                  <c:v>357.31224754450699</c:v>
                </c:pt>
                <c:pt idx="435">
                  <c:v>357.40250933576198</c:v>
                </c:pt>
                <c:pt idx="436">
                  <c:v>357.49277112701702</c:v>
                </c:pt>
                <c:pt idx="437">
                  <c:v>357.5830329182715</c:v>
                </c:pt>
                <c:pt idx="438">
                  <c:v>357.673294709527</c:v>
                </c:pt>
                <c:pt idx="439">
                  <c:v>357.76355650078182</c:v>
                </c:pt>
                <c:pt idx="440">
                  <c:v>357.85381829203698</c:v>
                </c:pt>
                <c:pt idx="441">
                  <c:v>357.94408008329202</c:v>
                </c:pt>
                <c:pt idx="442">
                  <c:v>358.03434187454701</c:v>
                </c:pt>
                <c:pt idx="443">
                  <c:v>358.124603665802</c:v>
                </c:pt>
                <c:pt idx="444">
                  <c:v>358.21486545705699</c:v>
                </c:pt>
                <c:pt idx="445">
                  <c:v>358.30512724831192</c:v>
                </c:pt>
                <c:pt idx="446">
                  <c:v>358.39538903956702</c:v>
                </c:pt>
                <c:pt idx="447">
                  <c:v>358.48565083082201</c:v>
                </c:pt>
                <c:pt idx="448">
                  <c:v>358.57591262207683</c:v>
                </c:pt>
                <c:pt idx="449">
                  <c:v>358.66617441333199</c:v>
                </c:pt>
                <c:pt idx="450">
                  <c:v>358.75643620458692</c:v>
                </c:pt>
                <c:pt idx="451">
                  <c:v>358.84669799584202</c:v>
                </c:pt>
                <c:pt idx="452">
                  <c:v>358.9369597870965</c:v>
                </c:pt>
                <c:pt idx="453">
                  <c:v>359.027221578352</c:v>
                </c:pt>
                <c:pt idx="454">
                  <c:v>359.1174833696071</c:v>
                </c:pt>
                <c:pt idx="455">
                  <c:v>359.20774516086198</c:v>
                </c:pt>
                <c:pt idx="456">
                  <c:v>359.29800695211662</c:v>
                </c:pt>
                <c:pt idx="457">
                  <c:v>359.38826874337201</c:v>
                </c:pt>
                <c:pt idx="458">
                  <c:v>359.47853053462683</c:v>
                </c:pt>
                <c:pt idx="459">
                  <c:v>359.56879232588199</c:v>
                </c:pt>
                <c:pt idx="460">
                  <c:v>359.65905411713698</c:v>
                </c:pt>
                <c:pt idx="461">
                  <c:v>359.74931590839162</c:v>
                </c:pt>
                <c:pt idx="462">
                  <c:v>359.83957769964701</c:v>
                </c:pt>
                <c:pt idx="463">
                  <c:v>359.92983949090183</c:v>
                </c:pt>
                <c:pt idx="464">
                  <c:v>360.02010128215682</c:v>
                </c:pt>
                <c:pt idx="465">
                  <c:v>360.11036307341197</c:v>
                </c:pt>
                <c:pt idx="466">
                  <c:v>360.20062486466702</c:v>
                </c:pt>
                <c:pt idx="467">
                  <c:v>360.29088665592201</c:v>
                </c:pt>
                <c:pt idx="468">
                  <c:v>360.38114844717637</c:v>
                </c:pt>
                <c:pt idx="469">
                  <c:v>360.47141023843182</c:v>
                </c:pt>
                <c:pt idx="470">
                  <c:v>360.56167202968697</c:v>
                </c:pt>
                <c:pt idx="471">
                  <c:v>360.65193382094202</c:v>
                </c:pt>
                <c:pt idx="472">
                  <c:v>360.74219561219701</c:v>
                </c:pt>
                <c:pt idx="473">
                  <c:v>360.832457403452</c:v>
                </c:pt>
                <c:pt idx="474">
                  <c:v>360.92271919470699</c:v>
                </c:pt>
                <c:pt idx="475">
                  <c:v>361.01298098596197</c:v>
                </c:pt>
                <c:pt idx="476">
                  <c:v>361.10324277721702</c:v>
                </c:pt>
                <c:pt idx="477">
                  <c:v>361.19350456847059</c:v>
                </c:pt>
                <c:pt idx="478">
                  <c:v>361.28376635972597</c:v>
                </c:pt>
                <c:pt idx="479">
                  <c:v>361.37402815098199</c:v>
                </c:pt>
                <c:pt idx="480">
                  <c:v>361.46428994223692</c:v>
                </c:pt>
                <c:pt idx="481">
                  <c:v>361.55455173349202</c:v>
                </c:pt>
                <c:pt idx="482">
                  <c:v>361.64481352474598</c:v>
                </c:pt>
                <c:pt idx="483">
                  <c:v>361.73507531600092</c:v>
                </c:pt>
                <c:pt idx="484">
                  <c:v>361.82533710725693</c:v>
                </c:pt>
                <c:pt idx="485">
                  <c:v>361.91559889851192</c:v>
                </c:pt>
                <c:pt idx="486">
                  <c:v>362.005860689766</c:v>
                </c:pt>
                <c:pt idx="487">
                  <c:v>362.09612248102059</c:v>
                </c:pt>
                <c:pt idx="488">
                  <c:v>362.18638427227557</c:v>
                </c:pt>
                <c:pt idx="489">
                  <c:v>362.27664606353102</c:v>
                </c:pt>
                <c:pt idx="490">
                  <c:v>362.36690785478601</c:v>
                </c:pt>
                <c:pt idx="491">
                  <c:v>362.457169646041</c:v>
                </c:pt>
                <c:pt idx="492">
                  <c:v>362.54743143729593</c:v>
                </c:pt>
                <c:pt idx="493">
                  <c:v>362.63769322855097</c:v>
                </c:pt>
                <c:pt idx="494">
                  <c:v>362.72795501980602</c:v>
                </c:pt>
                <c:pt idx="495">
                  <c:v>362.81821681106101</c:v>
                </c:pt>
                <c:pt idx="496">
                  <c:v>362.90847860231599</c:v>
                </c:pt>
                <c:pt idx="497">
                  <c:v>362.99874039357093</c:v>
                </c:pt>
                <c:pt idx="498">
                  <c:v>363.08900218482597</c:v>
                </c:pt>
                <c:pt idx="499">
                  <c:v>363.17926397608102</c:v>
                </c:pt>
                <c:pt idx="500">
                  <c:v>363.26952576733601</c:v>
                </c:pt>
                <c:pt idx="501">
                  <c:v>363.35978755859099</c:v>
                </c:pt>
                <c:pt idx="502">
                  <c:v>363.45004934984598</c:v>
                </c:pt>
                <c:pt idx="503">
                  <c:v>363.54031114110091</c:v>
                </c:pt>
                <c:pt idx="504">
                  <c:v>363.63057293235602</c:v>
                </c:pt>
                <c:pt idx="505">
                  <c:v>363.72083472361101</c:v>
                </c:pt>
                <c:pt idx="506">
                  <c:v>363.81109651486599</c:v>
                </c:pt>
                <c:pt idx="507">
                  <c:v>363.90135830612058</c:v>
                </c:pt>
                <c:pt idx="508">
                  <c:v>363.99162009737603</c:v>
                </c:pt>
                <c:pt idx="509">
                  <c:v>364.08188188863102</c:v>
                </c:pt>
                <c:pt idx="510">
                  <c:v>364.17214367988601</c:v>
                </c:pt>
                <c:pt idx="511">
                  <c:v>364.26240547114099</c:v>
                </c:pt>
                <c:pt idx="512">
                  <c:v>364.35266726239598</c:v>
                </c:pt>
                <c:pt idx="513">
                  <c:v>364.44292905365108</c:v>
                </c:pt>
                <c:pt idx="514">
                  <c:v>364.53319084490602</c:v>
                </c:pt>
                <c:pt idx="515">
                  <c:v>364.62345263616101</c:v>
                </c:pt>
                <c:pt idx="516">
                  <c:v>364.7137144274156</c:v>
                </c:pt>
                <c:pt idx="517">
                  <c:v>364.80397621867058</c:v>
                </c:pt>
                <c:pt idx="518">
                  <c:v>364.89423800992608</c:v>
                </c:pt>
                <c:pt idx="519">
                  <c:v>364.98449980118102</c:v>
                </c:pt>
                <c:pt idx="520">
                  <c:v>365.074761592436</c:v>
                </c:pt>
                <c:pt idx="521">
                  <c:v>365.16502338369099</c:v>
                </c:pt>
                <c:pt idx="522">
                  <c:v>365.25528517494598</c:v>
                </c:pt>
                <c:pt idx="523">
                  <c:v>365.34554696620103</c:v>
                </c:pt>
                <c:pt idx="524">
                  <c:v>365.43580875745602</c:v>
                </c:pt>
                <c:pt idx="525">
                  <c:v>365.52607054871061</c:v>
                </c:pt>
                <c:pt idx="526">
                  <c:v>365.61633233996599</c:v>
                </c:pt>
                <c:pt idx="527">
                  <c:v>365.70659413122092</c:v>
                </c:pt>
                <c:pt idx="528">
                  <c:v>365.79685592247569</c:v>
                </c:pt>
                <c:pt idx="529">
                  <c:v>365.88711771373102</c:v>
                </c:pt>
                <c:pt idx="530">
                  <c:v>365.97737950498561</c:v>
                </c:pt>
                <c:pt idx="531">
                  <c:v>366.06764129624099</c:v>
                </c:pt>
                <c:pt idx="532">
                  <c:v>366.15790308749598</c:v>
                </c:pt>
                <c:pt idx="533">
                  <c:v>366.24816487875108</c:v>
                </c:pt>
                <c:pt idx="534">
                  <c:v>366.33842667000602</c:v>
                </c:pt>
                <c:pt idx="535">
                  <c:v>366.42868846126061</c:v>
                </c:pt>
                <c:pt idx="536">
                  <c:v>366.51895025251559</c:v>
                </c:pt>
                <c:pt idx="537">
                  <c:v>366.60921204377098</c:v>
                </c:pt>
                <c:pt idx="538">
                  <c:v>366.69947383502608</c:v>
                </c:pt>
                <c:pt idx="539">
                  <c:v>366.78973562628101</c:v>
                </c:pt>
                <c:pt idx="540">
                  <c:v>366.879997417536</c:v>
                </c:pt>
                <c:pt idx="541">
                  <c:v>366.97025920879059</c:v>
                </c:pt>
                <c:pt idx="542">
                  <c:v>367.06052100004598</c:v>
                </c:pt>
                <c:pt idx="543">
                  <c:v>367.15078279130108</c:v>
                </c:pt>
                <c:pt idx="544">
                  <c:v>367.24104458255601</c:v>
                </c:pt>
                <c:pt idx="545">
                  <c:v>367.331306373811</c:v>
                </c:pt>
                <c:pt idx="546">
                  <c:v>367.42156816506599</c:v>
                </c:pt>
                <c:pt idx="547">
                  <c:v>367.51182995632092</c:v>
                </c:pt>
                <c:pt idx="548">
                  <c:v>367.60209174757603</c:v>
                </c:pt>
                <c:pt idx="549">
                  <c:v>367.69235353883101</c:v>
                </c:pt>
                <c:pt idx="550">
                  <c:v>367.782615330086</c:v>
                </c:pt>
                <c:pt idx="551">
                  <c:v>367.87287712134099</c:v>
                </c:pt>
                <c:pt idx="552">
                  <c:v>367.96313891259518</c:v>
                </c:pt>
                <c:pt idx="553">
                  <c:v>368.05340070385108</c:v>
                </c:pt>
                <c:pt idx="554">
                  <c:v>368.14366249510601</c:v>
                </c:pt>
                <c:pt idx="555">
                  <c:v>368.233924286361</c:v>
                </c:pt>
                <c:pt idx="556">
                  <c:v>368.32418607761599</c:v>
                </c:pt>
                <c:pt idx="557">
                  <c:v>368.41444786887092</c:v>
                </c:pt>
                <c:pt idx="558">
                  <c:v>368.50470966012608</c:v>
                </c:pt>
                <c:pt idx="559">
                  <c:v>368.59497145138101</c:v>
                </c:pt>
                <c:pt idx="560">
                  <c:v>368.6852332426356</c:v>
                </c:pt>
                <c:pt idx="561">
                  <c:v>368.77549503389099</c:v>
                </c:pt>
                <c:pt idx="562">
                  <c:v>368.86575682514598</c:v>
                </c:pt>
                <c:pt idx="563">
                  <c:v>368.95601861640102</c:v>
                </c:pt>
                <c:pt idx="564">
                  <c:v>369.04628040765601</c:v>
                </c:pt>
                <c:pt idx="565">
                  <c:v>369.13654219890992</c:v>
                </c:pt>
                <c:pt idx="566">
                  <c:v>369.22680399016599</c:v>
                </c:pt>
                <c:pt idx="567">
                  <c:v>369.31706578142098</c:v>
                </c:pt>
                <c:pt idx="568">
                  <c:v>369.40732757267563</c:v>
                </c:pt>
                <c:pt idx="569">
                  <c:v>369.49758936393101</c:v>
                </c:pt>
                <c:pt idx="570">
                  <c:v>369.58785115518492</c:v>
                </c:pt>
                <c:pt idx="571">
                  <c:v>369.67811294643963</c:v>
                </c:pt>
                <c:pt idx="572">
                  <c:v>369.76837473769558</c:v>
                </c:pt>
                <c:pt idx="573">
                  <c:v>369.85863652895</c:v>
                </c:pt>
                <c:pt idx="574">
                  <c:v>369.94889832020499</c:v>
                </c:pt>
                <c:pt idx="575">
                  <c:v>370.03916011145998</c:v>
                </c:pt>
                <c:pt idx="576">
                  <c:v>370.12942190271502</c:v>
                </c:pt>
                <c:pt idx="577">
                  <c:v>370.21968369397001</c:v>
                </c:pt>
                <c:pt idx="578">
                  <c:v>370.309945485225</c:v>
                </c:pt>
                <c:pt idx="579">
                  <c:v>370.40020727647959</c:v>
                </c:pt>
                <c:pt idx="580">
                  <c:v>370.49046906773492</c:v>
                </c:pt>
                <c:pt idx="581">
                  <c:v>370.58073085898963</c:v>
                </c:pt>
                <c:pt idx="582">
                  <c:v>370.67099265024501</c:v>
                </c:pt>
                <c:pt idx="583">
                  <c:v>370.76125444149949</c:v>
                </c:pt>
                <c:pt idx="584">
                  <c:v>370.85151623275499</c:v>
                </c:pt>
                <c:pt idx="585">
                  <c:v>370.94177802400992</c:v>
                </c:pt>
                <c:pt idx="586">
                  <c:v>371.03203981526502</c:v>
                </c:pt>
                <c:pt idx="587">
                  <c:v>371.12230160652001</c:v>
                </c:pt>
                <c:pt idx="588">
                  <c:v>371.212563397775</c:v>
                </c:pt>
                <c:pt idx="589">
                  <c:v>371.30282518902999</c:v>
                </c:pt>
                <c:pt idx="590">
                  <c:v>371.39308698028458</c:v>
                </c:pt>
                <c:pt idx="591">
                  <c:v>371.48334877153962</c:v>
                </c:pt>
                <c:pt idx="592">
                  <c:v>371.57361056279501</c:v>
                </c:pt>
                <c:pt idx="593">
                  <c:v>371.66387235405</c:v>
                </c:pt>
                <c:pt idx="594">
                  <c:v>371.75413414530499</c:v>
                </c:pt>
                <c:pt idx="595">
                  <c:v>371.84439593655998</c:v>
                </c:pt>
                <c:pt idx="596">
                  <c:v>371.93465772781502</c:v>
                </c:pt>
                <c:pt idx="597">
                  <c:v>372.02491951907001</c:v>
                </c:pt>
                <c:pt idx="598">
                  <c:v>372.115181310325</c:v>
                </c:pt>
                <c:pt idx="599">
                  <c:v>372.20544310157999</c:v>
                </c:pt>
                <c:pt idx="600">
                  <c:v>372.29570489283492</c:v>
                </c:pt>
                <c:pt idx="601">
                  <c:v>372.38596668409002</c:v>
                </c:pt>
                <c:pt idx="602">
                  <c:v>372.47622847534501</c:v>
                </c:pt>
                <c:pt idx="603">
                  <c:v>372.56649026659971</c:v>
                </c:pt>
                <c:pt idx="604">
                  <c:v>372.65675205785499</c:v>
                </c:pt>
                <c:pt idx="605">
                  <c:v>372.74701384910992</c:v>
                </c:pt>
                <c:pt idx="606">
                  <c:v>372.83727564036502</c:v>
                </c:pt>
                <c:pt idx="607">
                  <c:v>372.9275374316195</c:v>
                </c:pt>
                <c:pt idx="608">
                  <c:v>373.01779922287471</c:v>
                </c:pt>
                <c:pt idx="609">
                  <c:v>373.10806101412999</c:v>
                </c:pt>
                <c:pt idx="610">
                  <c:v>373.19832280538492</c:v>
                </c:pt>
                <c:pt idx="611">
                  <c:v>373.28858459664002</c:v>
                </c:pt>
                <c:pt idx="612">
                  <c:v>373.37884638789501</c:v>
                </c:pt>
                <c:pt idx="613">
                  <c:v>373.46910817915</c:v>
                </c:pt>
                <c:pt idx="614">
                  <c:v>373.55936997040499</c:v>
                </c:pt>
                <c:pt idx="615">
                  <c:v>373.64963176165998</c:v>
                </c:pt>
                <c:pt idx="616">
                  <c:v>373.73989355291502</c:v>
                </c:pt>
                <c:pt idx="617">
                  <c:v>373.83015534416961</c:v>
                </c:pt>
                <c:pt idx="618">
                  <c:v>373.920417135425</c:v>
                </c:pt>
                <c:pt idx="619">
                  <c:v>374.01067892667959</c:v>
                </c:pt>
                <c:pt idx="620">
                  <c:v>374.10094071793498</c:v>
                </c:pt>
                <c:pt idx="621">
                  <c:v>374.19120250919002</c:v>
                </c:pt>
                <c:pt idx="622">
                  <c:v>374.28146430044501</c:v>
                </c:pt>
                <c:pt idx="623">
                  <c:v>374.3717260917</c:v>
                </c:pt>
                <c:pt idx="624">
                  <c:v>374.46198788295499</c:v>
                </c:pt>
                <c:pt idx="625">
                  <c:v>374.55224967420997</c:v>
                </c:pt>
                <c:pt idx="626">
                  <c:v>374.64251146546502</c:v>
                </c:pt>
                <c:pt idx="627">
                  <c:v>374.73277325672001</c:v>
                </c:pt>
                <c:pt idx="628">
                  <c:v>374.82303504797449</c:v>
                </c:pt>
                <c:pt idx="629">
                  <c:v>374.91329683922999</c:v>
                </c:pt>
                <c:pt idx="630">
                  <c:v>375.00355863048492</c:v>
                </c:pt>
                <c:pt idx="631">
                  <c:v>375.09382042174002</c:v>
                </c:pt>
                <c:pt idx="632">
                  <c:v>375.18408221299501</c:v>
                </c:pt>
                <c:pt idx="633">
                  <c:v>375.27434400425</c:v>
                </c:pt>
                <c:pt idx="634">
                  <c:v>375.36460579550499</c:v>
                </c:pt>
                <c:pt idx="635">
                  <c:v>375.45486758675997</c:v>
                </c:pt>
                <c:pt idx="636">
                  <c:v>375.54512937801502</c:v>
                </c:pt>
                <c:pt idx="637">
                  <c:v>375.63539116927001</c:v>
                </c:pt>
                <c:pt idx="638">
                  <c:v>375.72565296052471</c:v>
                </c:pt>
                <c:pt idx="639">
                  <c:v>375.81591475177959</c:v>
                </c:pt>
                <c:pt idx="640">
                  <c:v>375.90617654303458</c:v>
                </c:pt>
                <c:pt idx="641">
                  <c:v>375.99643833428962</c:v>
                </c:pt>
                <c:pt idx="642">
                  <c:v>376.08670012554501</c:v>
                </c:pt>
                <c:pt idx="643">
                  <c:v>376.1769619168</c:v>
                </c:pt>
                <c:pt idx="644">
                  <c:v>376.26722370805493</c:v>
                </c:pt>
                <c:pt idx="645">
                  <c:v>376.35748549930997</c:v>
                </c:pt>
                <c:pt idx="646">
                  <c:v>376.44774729056502</c:v>
                </c:pt>
                <c:pt idx="647">
                  <c:v>376.53800908182001</c:v>
                </c:pt>
                <c:pt idx="648">
                  <c:v>376.628270873075</c:v>
                </c:pt>
                <c:pt idx="649">
                  <c:v>376.71853266432993</c:v>
                </c:pt>
                <c:pt idx="650">
                  <c:v>376.80879445558458</c:v>
                </c:pt>
                <c:pt idx="651">
                  <c:v>376.89905624684002</c:v>
                </c:pt>
                <c:pt idx="652">
                  <c:v>376.98931803809359</c:v>
                </c:pt>
                <c:pt idx="653">
                  <c:v>377.07957982934897</c:v>
                </c:pt>
                <c:pt idx="654">
                  <c:v>377.16984162060498</c:v>
                </c:pt>
                <c:pt idx="655">
                  <c:v>377.26010341185992</c:v>
                </c:pt>
                <c:pt idx="656">
                  <c:v>377.35036520311502</c:v>
                </c:pt>
                <c:pt idx="657">
                  <c:v>377.44062699436898</c:v>
                </c:pt>
                <c:pt idx="658">
                  <c:v>377.53088878562397</c:v>
                </c:pt>
                <c:pt idx="659">
                  <c:v>377.62115057687959</c:v>
                </c:pt>
                <c:pt idx="660">
                  <c:v>377.71141236813457</c:v>
                </c:pt>
                <c:pt idx="661">
                  <c:v>377.80167415938911</c:v>
                </c:pt>
                <c:pt idx="662">
                  <c:v>377.89193595064359</c:v>
                </c:pt>
                <c:pt idx="663">
                  <c:v>377.98219774189857</c:v>
                </c:pt>
                <c:pt idx="664">
                  <c:v>378.07245953315402</c:v>
                </c:pt>
                <c:pt idx="665">
                  <c:v>378.16272132440901</c:v>
                </c:pt>
                <c:pt idx="666">
                  <c:v>378.25298311566411</c:v>
                </c:pt>
                <c:pt idx="667">
                  <c:v>378.34324490691898</c:v>
                </c:pt>
                <c:pt idx="668">
                  <c:v>378.43350669817357</c:v>
                </c:pt>
                <c:pt idx="669">
                  <c:v>378.52376848942902</c:v>
                </c:pt>
                <c:pt idx="670">
                  <c:v>378.61403028068389</c:v>
                </c:pt>
                <c:pt idx="671">
                  <c:v>378.70429207193911</c:v>
                </c:pt>
                <c:pt idx="672">
                  <c:v>378.79455386319393</c:v>
                </c:pt>
                <c:pt idx="673">
                  <c:v>378.88481565444908</c:v>
                </c:pt>
                <c:pt idx="674">
                  <c:v>378.97507744570362</c:v>
                </c:pt>
                <c:pt idx="675">
                  <c:v>379.06533923695889</c:v>
                </c:pt>
                <c:pt idx="676">
                  <c:v>379.15560102821411</c:v>
                </c:pt>
                <c:pt idx="677">
                  <c:v>379.24586281946898</c:v>
                </c:pt>
                <c:pt idx="678">
                  <c:v>379.33612461072403</c:v>
                </c:pt>
                <c:pt idx="679">
                  <c:v>379.4263864019785</c:v>
                </c:pt>
                <c:pt idx="680">
                  <c:v>379.516648193234</c:v>
                </c:pt>
                <c:pt idx="681">
                  <c:v>379.60690998448882</c:v>
                </c:pt>
                <c:pt idx="682">
                  <c:v>379.69717177574398</c:v>
                </c:pt>
                <c:pt idx="683">
                  <c:v>379.78743356699891</c:v>
                </c:pt>
                <c:pt idx="684">
                  <c:v>379.87769535825402</c:v>
                </c:pt>
                <c:pt idx="685">
                  <c:v>379.96795714950889</c:v>
                </c:pt>
                <c:pt idx="686">
                  <c:v>380.05821894076382</c:v>
                </c:pt>
                <c:pt idx="687">
                  <c:v>380.14848073201898</c:v>
                </c:pt>
                <c:pt idx="688">
                  <c:v>380.23874252327391</c:v>
                </c:pt>
                <c:pt idx="689">
                  <c:v>380.32900431452902</c:v>
                </c:pt>
                <c:pt idx="690">
                  <c:v>380.419266105784</c:v>
                </c:pt>
                <c:pt idx="691">
                  <c:v>380.50952789703899</c:v>
                </c:pt>
                <c:pt idx="692">
                  <c:v>380.59978968829392</c:v>
                </c:pt>
                <c:pt idx="693">
                  <c:v>380.69005147954903</c:v>
                </c:pt>
                <c:pt idx="694">
                  <c:v>380.78031327080362</c:v>
                </c:pt>
                <c:pt idx="695">
                  <c:v>380.87057506205889</c:v>
                </c:pt>
                <c:pt idx="696">
                  <c:v>380.96083685331399</c:v>
                </c:pt>
                <c:pt idx="697">
                  <c:v>381.05109864456898</c:v>
                </c:pt>
                <c:pt idx="698">
                  <c:v>381.14136043582408</c:v>
                </c:pt>
                <c:pt idx="699">
                  <c:v>381.23162222707862</c:v>
                </c:pt>
                <c:pt idx="700">
                  <c:v>381.321884018334</c:v>
                </c:pt>
                <c:pt idx="701">
                  <c:v>381.41214580958882</c:v>
                </c:pt>
                <c:pt idx="702">
                  <c:v>381.50240760084398</c:v>
                </c:pt>
                <c:pt idx="703">
                  <c:v>381.59266939209903</c:v>
                </c:pt>
                <c:pt idx="704">
                  <c:v>381.68293118335401</c:v>
                </c:pt>
                <c:pt idx="705">
                  <c:v>381.77319297460861</c:v>
                </c:pt>
                <c:pt idx="706">
                  <c:v>381.86345476586399</c:v>
                </c:pt>
                <c:pt idx="707">
                  <c:v>381.95371655711858</c:v>
                </c:pt>
                <c:pt idx="708">
                  <c:v>382.04397834837391</c:v>
                </c:pt>
                <c:pt idx="709">
                  <c:v>382.13424013962901</c:v>
                </c:pt>
                <c:pt idx="710">
                  <c:v>382.22450193088389</c:v>
                </c:pt>
                <c:pt idx="711">
                  <c:v>382.31476372213899</c:v>
                </c:pt>
                <c:pt idx="712">
                  <c:v>382.40502551339398</c:v>
                </c:pt>
                <c:pt idx="713">
                  <c:v>382.49528730464903</c:v>
                </c:pt>
                <c:pt idx="714">
                  <c:v>382.58554909590401</c:v>
                </c:pt>
                <c:pt idx="715">
                  <c:v>382.675810887159</c:v>
                </c:pt>
                <c:pt idx="716">
                  <c:v>382.76607267841382</c:v>
                </c:pt>
                <c:pt idx="717">
                  <c:v>382.85633446966892</c:v>
                </c:pt>
                <c:pt idx="718">
                  <c:v>382.94659626092391</c:v>
                </c:pt>
                <c:pt idx="719">
                  <c:v>383.0368580521785</c:v>
                </c:pt>
                <c:pt idx="720">
                  <c:v>383.12711984343389</c:v>
                </c:pt>
                <c:pt idx="721">
                  <c:v>383.21738163468899</c:v>
                </c:pt>
                <c:pt idx="722">
                  <c:v>383.30764342594398</c:v>
                </c:pt>
                <c:pt idx="723">
                  <c:v>383.39790521719891</c:v>
                </c:pt>
                <c:pt idx="724">
                  <c:v>383.48816700845362</c:v>
                </c:pt>
                <c:pt idx="725">
                  <c:v>383.578428799709</c:v>
                </c:pt>
                <c:pt idx="726">
                  <c:v>383.6686905909641</c:v>
                </c:pt>
                <c:pt idx="727">
                  <c:v>383.75895238221892</c:v>
                </c:pt>
                <c:pt idx="728">
                  <c:v>383.84921417347402</c:v>
                </c:pt>
                <c:pt idx="729">
                  <c:v>383.93947596472901</c:v>
                </c:pt>
                <c:pt idx="730">
                  <c:v>384.0297377559836</c:v>
                </c:pt>
                <c:pt idx="731">
                  <c:v>384.11999954723882</c:v>
                </c:pt>
                <c:pt idx="732">
                  <c:v>384.21026133849398</c:v>
                </c:pt>
                <c:pt idx="733">
                  <c:v>384.30052312974902</c:v>
                </c:pt>
                <c:pt idx="734">
                  <c:v>384.39078492100401</c:v>
                </c:pt>
                <c:pt idx="735">
                  <c:v>384.4810467122586</c:v>
                </c:pt>
                <c:pt idx="736">
                  <c:v>384.57130850351382</c:v>
                </c:pt>
                <c:pt idx="737">
                  <c:v>384.66157029476898</c:v>
                </c:pt>
                <c:pt idx="738">
                  <c:v>384.75183208602402</c:v>
                </c:pt>
                <c:pt idx="739">
                  <c:v>384.84209387727901</c:v>
                </c:pt>
                <c:pt idx="740">
                  <c:v>384.93235566853258</c:v>
                </c:pt>
                <c:pt idx="741">
                  <c:v>385.02261745978882</c:v>
                </c:pt>
                <c:pt idx="742">
                  <c:v>385.11287925104398</c:v>
                </c:pt>
                <c:pt idx="743">
                  <c:v>385.20314104229863</c:v>
                </c:pt>
                <c:pt idx="744">
                  <c:v>385.29340283355401</c:v>
                </c:pt>
                <c:pt idx="745">
                  <c:v>385.38366462480798</c:v>
                </c:pt>
                <c:pt idx="746">
                  <c:v>385.47392641606302</c:v>
                </c:pt>
                <c:pt idx="747">
                  <c:v>385.56418820731898</c:v>
                </c:pt>
                <c:pt idx="748">
                  <c:v>385.654449998573</c:v>
                </c:pt>
                <c:pt idx="749">
                  <c:v>385.74471178982799</c:v>
                </c:pt>
                <c:pt idx="750">
                  <c:v>385.83497358108292</c:v>
                </c:pt>
                <c:pt idx="751">
                  <c:v>385.92523537233802</c:v>
                </c:pt>
                <c:pt idx="752">
                  <c:v>386.01549716359301</c:v>
                </c:pt>
                <c:pt idx="753">
                  <c:v>386.105758954848</c:v>
                </c:pt>
                <c:pt idx="754">
                  <c:v>386.19602074610259</c:v>
                </c:pt>
                <c:pt idx="755">
                  <c:v>386.28628253735798</c:v>
                </c:pt>
                <c:pt idx="756">
                  <c:v>386.37654432861302</c:v>
                </c:pt>
                <c:pt idx="757">
                  <c:v>386.46680611986801</c:v>
                </c:pt>
                <c:pt idx="758">
                  <c:v>386.557067911123</c:v>
                </c:pt>
                <c:pt idx="759">
                  <c:v>386.64732970237799</c:v>
                </c:pt>
                <c:pt idx="760">
                  <c:v>386.73759149363292</c:v>
                </c:pt>
                <c:pt idx="761">
                  <c:v>386.82785328488802</c:v>
                </c:pt>
                <c:pt idx="762">
                  <c:v>386.9181150761425</c:v>
                </c:pt>
                <c:pt idx="763">
                  <c:v>387.00837686739771</c:v>
                </c:pt>
                <c:pt idx="764">
                  <c:v>387.09863865865259</c:v>
                </c:pt>
                <c:pt idx="765">
                  <c:v>387.18890044990792</c:v>
                </c:pt>
                <c:pt idx="766">
                  <c:v>387.27916224116302</c:v>
                </c:pt>
                <c:pt idx="767">
                  <c:v>387.36942403241801</c:v>
                </c:pt>
                <c:pt idx="768">
                  <c:v>387.459685823673</c:v>
                </c:pt>
                <c:pt idx="769">
                  <c:v>387.54994761492799</c:v>
                </c:pt>
                <c:pt idx="770">
                  <c:v>387.64020940618292</c:v>
                </c:pt>
                <c:pt idx="771">
                  <c:v>387.73047119743802</c:v>
                </c:pt>
                <c:pt idx="772">
                  <c:v>387.8207329886925</c:v>
                </c:pt>
                <c:pt idx="773">
                  <c:v>387.910994779948</c:v>
                </c:pt>
                <c:pt idx="774">
                  <c:v>388.00125657120259</c:v>
                </c:pt>
                <c:pt idx="775">
                  <c:v>388.09151836245758</c:v>
                </c:pt>
                <c:pt idx="776">
                  <c:v>388.18178015371302</c:v>
                </c:pt>
                <c:pt idx="777">
                  <c:v>388.27204194496801</c:v>
                </c:pt>
                <c:pt idx="778">
                  <c:v>388.362303736223</c:v>
                </c:pt>
                <c:pt idx="779">
                  <c:v>388.45256552747799</c:v>
                </c:pt>
                <c:pt idx="780">
                  <c:v>388.54282731873298</c:v>
                </c:pt>
                <c:pt idx="781">
                  <c:v>388.63308910998802</c:v>
                </c:pt>
                <c:pt idx="782">
                  <c:v>388.7233509012425</c:v>
                </c:pt>
                <c:pt idx="783">
                  <c:v>388.813612692498</c:v>
                </c:pt>
                <c:pt idx="784">
                  <c:v>388.90387448375299</c:v>
                </c:pt>
                <c:pt idx="785">
                  <c:v>388.99413627500758</c:v>
                </c:pt>
                <c:pt idx="786">
                  <c:v>389.08439806626302</c:v>
                </c:pt>
                <c:pt idx="787">
                  <c:v>389.17465985751801</c:v>
                </c:pt>
                <c:pt idx="788">
                  <c:v>389.264921648773</c:v>
                </c:pt>
                <c:pt idx="789">
                  <c:v>389.35518344002799</c:v>
                </c:pt>
                <c:pt idx="790">
                  <c:v>389.44544523128292</c:v>
                </c:pt>
                <c:pt idx="791">
                  <c:v>389.53570702253802</c:v>
                </c:pt>
                <c:pt idx="792">
                  <c:v>389.62596881379301</c:v>
                </c:pt>
                <c:pt idx="793">
                  <c:v>389.716230605048</c:v>
                </c:pt>
                <c:pt idx="794">
                  <c:v>389.80649239630299</c:v>
                </c:pt>
                <c:pt idx="795">
                  <c:v>389.89675418755792</c:v>
                </c:pt>
                <c:pt idx="796">
                  <c:v>389.98701597881262</c:v>
                </c:pt>
                <c:pt idx="797">
                  <c:v>390.07727777006801</c:v>
                </c:pt>
                <c:pt idx="798">
                  <c:v>390.167539561323</c:v>
                </c:pt>
                <c:pt idx="799">
                  <c:v>390.25780135257799</c:v>
                </c:pt>
                <c:pt idx="800">
                  <c:v>390.34806314383297</c:v>
                </c:pt>
                <c:pt idx="801">
                  <c:v>390.43832493508762</c:v>
                </c:pt>
                <c:pt idx="802">
                  <c:v>390.52858672634301</c:v>
                </c:pt>
                <c:pt idx="803">
                  <c:v>390.618848517598</c:v>
                </c:pt>
                <c:pt idx="804">
                  <c:v>390.70911030885293</c:v>
                </c:pt>
                <c:pt idx="805">
                  <c:v>390.79937210010792</c:v>
                </c:pt>
                <c:pt idx="806">
                  <c:v>390.88963389136302</c:v>
                </c:pt>
                <c:pt idx="807">
                  <c:v>390.97989568261801</c:v>
                </c:pt>
                <c:pt idx="808">
                  <c:v>391.07015747387271</c:v>
                </c:pt>
                <c:pt idx="809">
                  <c:v>391.16041926512793</c:v>
                </c:pt>
                <c:pt idx="810">
                  <c:v>391.25068105638297</c:v>
                </c:pt>
                <c:pt idx="811">
                  <c:v>391.34094284763802</c:v>
                </c:pt>
                <c:pt idx="812">
                  <c:v>391.43120463889301</c:v>
                </c:pt>
                <c:pt idx="813">
                  <c:v>391.521466430148</c:v>
                </c:pt>
                <c:pt idx="814">
                  <c:v>391.61172822140293</c:v>
                </c:pt>
                <c:pt idx="815">
                  <c:v>391.70199001265792</c:v>
                </c:pt>
                <c:pt idx="816">
                  <c:v>391.79225180391302</c:v>
                </c:pt>
                <c:pt idx="817">
                  <c:v>391.88251359516801</c:v>
                </c:pt>
                <c:pt idx="818">
                  <c:v>391.972775386423</c:v>
                </c:pt>
                <c:pt idx="819">
                  <c:v>392.06303717767759</c:v>
                </c:pt>
                <c:pt idx="820">
                  <c:v>392.15329896893292</c:v>
                </c:pt>
                <c:pt idx="821">
                  <c:v>392.24356076018802</c:v>
                </c:pt>
                <c:pt idx="822">
                  <c:v>392.33382255144301</c:v>
                </c:pt>
                <c:pt idx="823">
                  <c:v>392.4240843426976</c:v>
                </c:pt>
                <c:pt idx="824">
                  <c:v>392.51434613395298</c:v>
                </c:pt>
                <c:pt idx="825">
                  <c:v>392.60460792520797</c:v>
                </c:pt>
                <c:pt idx="826">
                  <c:v>392.69486971646302</c:v>
                </c:pt>
                <c:pt idx="827">
                  <c:v>392.78513150771693</c:v>
                </c:pt>
                <c:pt idx="828">
                  <c:v>392.8753932989726</c:v>
                </c:pt>
                <c:pt idx="829">
                  <c:v>392.96565509022793</c:v>
                </c:pt>
                <c:pt idx="830">
                  <c:v>393.05591688148291</c:v>
                </c:pt>
                <c:pt idx="831">
                  <c:v>393.14617867273802</c:v>
                </c:pt>
                <c:pt idx="832">
                  <c:v>393.23644046399193</c:v>
                </c:pt>
                <c:pt idx="833">
                  <c:v>393.32670225524691</c:v>
                </c:pt>
                <c:pt idx="834">
                  <c:v>393.41696404650259</c:v>
                </c:pt>
                <c:pt idx="835">
                  <c:v>393.50722583775809</c:v>
                </c:pt>
                <c:pt idx="836">
                  <c:v>393.59748762901211</c:v>
                </c:pt>
                <c:pt idx="837">
                  <c:v>393.68774942026698</c:v>
                </c:pt>
                <c:pt idx="838">
                  <c:v>393.77801121152191</c:v>
                </c:pt>
                <c:pt idx="839">
                  <c:v>393.86827300277702</c:v>
                </c:pt>
                <c:pt idx="840">
                  <c:v>393.95853479403189</c:v>
                </c:pt>
                <c:pt idx="841">
                  <c:v>394.04879658528682</c:v>
                </c:pt>
                <c:pt idx="842">
                  <c:v>394.13905837654198</c:v>
                </c:pt>
                <c:pt idx="843">
                  <c:v>394.22932016779703</c:v>
                </c:pt>
                <c:pt idx="844">
                  <c:v>394.31958195905202</c:v>
                </c:pt>
                <c:pt idx="845">
                  <c:v>394.409843750307</c:v>
                </c:pt>
                <c:pt idx="846">
                  <c:v>394.50010554156182</c:v>
                </c:pt>
                <c:pt idx="847">
                  <c:v>394.59036733281698</c:v>
                </c:pt>
                <c:pt idx="848">
                  <c:v>394.68062912407208</c:v>
                </c:pt>
                <c:pt idx="849">
                  <c:v>394.77089091532702</c:v>
                </c:pt>
                <c:pt idx="850">
                  <c:v>394.86115270658161</c:v>
                </c:pt>
                <c:pt idx="851">
                  <c:v>394.95141449783682</c:v>
                </c:pt>
                <c:pt idx="852">
                  <c:v>395.04167628909198</c:v>
                </c:pt>
                <c:pt idx="853">
                  <c:v>395.13193808034703</c:v>
                </c:pt>
                <c:pt idx="854">
                  <c:v>395.22219987160162</c:v>
                </c:pt>
                <c:pt idx="855">
                  <c:v>395.312461662857</c:v>
                </c:pt>
                <c:pt idx="856">
                  <c:v>395.40272345411182</c:v>
                </c:pt>
                <c:pt idx="857">
                  <c:v>395.49298524536698</c:v>
                </c:pt>
                <c:pt idx="858">
                  <c:v>395.58324703662203</c:v>
                </c:pt>
                <c:pt idx="859">
                  <c:v>395.67350882787701</c:v>
                </c:pt>
                <c:pt idx="860">
                  <c:v>395.763770619132</c:v>
                </c:pt>
                <c:pt idx="861">
                  <c:v>395.85403241038699</c:v>
                </c:pt>
                <c:pt idx="862">
                  <c:v>395.94429420164198</c:v>
                </c:pt>
                <c:pt idx="863">
                  <c:v>396.03455599289691</c:v>
                </c:pt>
                <c:pt idx="864">
                  <c:v>396.12481778415201</c:v>
                </c:pt>
                <c:pt idx="865">
                  <c:v>396.21507957540689</c:v>
                </c:pt>
                <c:pt idx="866">
                  <c:v>396.30534136666199</c:v>
                </c:pt>
                <c:pt idx="867">
                  <c:v>396.39560315791698</c:v>
                </c:pt>
                <c:pt idx="868">
                  <c:v>396.48586494917191</c:v>
                </c:pt>
                <c:pt idx="869">
                  <c:v>396.57612674042662</c:v>
                </c:pt>
                <c:pt idx="870">
                  <c:v>396.66638853168189</c:v>
                </c:pt>
                <c:pt idx="871">
                  <c:v>396.75665032293699</c:v>
                </c:pt>
                <c:pt idx="872">
                  <c:v>396.84691211419198</c:v>
                </c:pt>
                <c:pt idx="873">
                  <c:v>396.93717390544691</c:v>
                </c:pt>
                <c:pt idx="874">
                  <c:v>397.02743569670201</c:v>
                </c:pt>
                <c:pt idx="875">
                  <c:v>397.117697487957</c:v>
                </c:pt>
                <c:pt idx="876">
                  <c:v>397.20795927921182</c:v>
                </c:pt>
                <c:pt idx="877">
                  <c:v>397.29822107046698</c:v>
                </c:pt>
                <c:pt idx="878">
                  <c:v>397.38848286172208</c:v>
                </c:pt>
                <c:pt idx="879">
                  <c:v>397.47874465297662</c:v>
                </c:pt>
                <c:pt idx="880">
                  <c:v>397.56900644423189</c:v>
                </c:pt>
                <c:pt idx="881">
                  <c:v>397.6592682354871</c:v>
                </c:pt>
                <c:pt idx="882">
                  <c:v>397.74953002674198</c:v>
                </c:pt>
                <c:pt idx="883">
                  <c:v>397.83979181799702</c:v>
                </c:pt>
                <c:pt idx="884">
                  <c:v>397.93005360925201</c:v>
                </c:pt>
                <c:pt idx="885">
                  <c:v>398.0203154005066</c:v>
                </c:pt>
                <c:pt idx="886">
                  <c:v>398.1105771917621</c:v>
                </c:pt>
                <c:pt idx="887">
                  <c:v>398.20083898301698</c:v>
                </c:pt>
                <c:pt idx="888">
                  <c:v>398.29110077427163</c:v>
                </c:pt>
                <c:pt idx="889">
                  <c:v>398.38136256552701</c:v>
                </c:pt>
                <c:pt idx="890">
                  <c:v>398.47162435678189</c:v>
                </c:pt>
                <c:pt idx="891">
                  <c:v>398.56188614803699</c:v>
                </c:pt>
                <c:pt idx="892">
                  <c:v>398.65214793929198</c:v>
                </c:pt>
                <c:pt idx="893">
                  <c:v>398.74240973054702</c:v>
                </c:pt>
                <c:pt idx="894">
                  <c:v>398.83267152180201</c:v>
                </c:pt>
                <c:pt idx="895">
                  <c:v>398.922933313057</c:v>
                </c:pt>
                <c:pt idx="896">
                  <c:v>399.01319510431199</c:v>
                </c:pt>
                <c:pt idx="897">
                  <c:v>399.10345689556698</c:v>
                </c:pt>
                <c:pt idx="898">
                  <c:v>399.19371868682202</c:v>
                </c:pt>
                <c:pt idx="899">
                  <c:v>399.28398047807661</c:v>
                </c:pt>
                <c:pt idx="900">
                  <c:v>399.374242269332</c:v>
                </c:pt>
                <c:pt idx="901">
                  <c:v>399.46450406058682</c:v>
                </c:pt>
                <c:pt idx="902">
                  <c:v>399.55476585184198</c:v>
                </c:pt>
                <c:pt idx="903">
                  <c:v>399.64502764309702</c:v>
                </c:pt>
                <c:pt idx="904">
                  <c:v>399.73528943435201</c:v>
                </c:pt>
                <c:pt idx="905">
                  <c:v>399.82555122560689</c:v>
                </c:pt>
                <c:pt idx="906">
                  <c:v>399.91581301686199</c:v>
                </c:pt>
                <c:pt idx="907">
                  <c:v>400.00607480811692</c:v>
                </c:pt>
                <c:pt idx="908">
                  <c:v>400.09633659937191</c:v>
                </c:pt>
                <c:pt idx="909">
                  <c:v>400.18659839062701</c:v>
                </c:pt>
                <c:pt idx="910">
                  <c:v>400.276860181882</c:v>
                </c:pt>
                <c:pt idx="911">
                  <c:v>400.36712197313699</c:v>
                </c:pt>
                <c:pt idx="912">
                  <c:v>400.45738376439198</c:v>
                </c:pt>
                <c:pt idx="913">
                  <c:v>400.54764555564702</c:v>
                </c:pt>
                <c:pt idx="914">
                  <c:v>400.63790734690099</c:v>
                </c:pt>
                <c:pt idx="915">
                  <c:v>400.72816913815592</c:v>
                </c:pt>
                <c:pt idx="916">
                  <c:v>400.81843092941199</c:v>
                </c:pt>
                <c:pt idx="917">
                  <c:v>400.90869272066698</c:v>
                </c:pt>
                <c:pt idx="918">
                  <c:v>400.99895451192191</c:v>
                </c:pt>
                <c:pt idx="919">
                  <c:v>401.08921630317599</c:v>
                </c:pt>
                <c:pt idx="920">
                  <c:v>401.17947809443098</c:v>
                </c:pt>
                <c:pt idx="921">
                  <c:v>401.26973988568602</c:v>
                </c:pt>
                <c:pt idx="922">
                  <c:v>401.36000167694198</c:v>
                </c:pt>
                <c:pt idx="923">
                  <c:v>401.45026346819571</c:v>
                </c:pt>
                <c:pt idx="924">
                  <c:v>401.54052525945099</c:v>
                </c:pt>
                <c:pt idx="925">
                  <c:v>401.63078705070598</c:v>
                </c:pt>
                <c:pt idx="926">
                  <c:v>401.72104884196102</c:v>
                </c:pt>
                <c:pt idx="927">
                  <c:v>401.81131063321601</c:v>
                </c:pt>
                <c:pt idx="928">
                  <c:v>401.90157242447071</c:v>
                </c:pt>
                <c:pt idx="929">
                  <c:v>401.99183421572599</c:v>
                </c:pt>
                <c:pt idx="930">
                  <c:v>402.08209600698092</c:v>
                </c:pt>
                <c:pt idx="931">
                  <c:v>402.17235779823602</c:v>
                </c:pt>
                <c:pt idx="932">
                  <c:v>402.26261958949101</c:v>
                </c:pt>
                <c:pt idx="933">
                  <c:v>402.352881380746</c:v>
                </c:pt>
                <c:pt idx="934">
                  <c:v>402.44314317200099</c:v>
                </c:pt>
                <c:pt idx="935">
                  <c:v>402.53340496325592</c:v>
                </c:pt>
                <c:pt idx="936">
                  <c:v>402.62366675451102</c:v>
                </c:pt>
                <c:pt idx="937">
                  <c:v>402.71392854576601</c:v>
                </c:pt>
                <c:pt idx="938">
                  <c:v>402.804190337021</c:v>
                </c:pt>
                <c:pt idx="939">
                  <c:v>402.89445212827599</c:v>
                </c:pt>
                <c:pt idx="940">
                  <c:v>402.98471391953092</c:v>
                </c:pt>
                <c:pt idx="941">
                  <c:v>403.07497571078602</c:v>
                </c:pt>
                <c:pt idx="942">
                  <c:v>403.16523750204101</c:v>
                </c:pt>
                <c:pt idx="943">
                  <c:v>403.255499293296</c:v>
                </c:pt>
                <c:pt idx="944">
                  <c:v>403.34576108455099</c:v>
                </c:pt>
                <c:pt idx="945">
                  <c:v>403.43602287580592</c:v>
                </c:pt>
                <c:pt idx="946">
                  <c:v>403.52628466706102</c:v>
                </c:pt>
                <c:pt idx="947">
                  <c:v>403.61654645831601</c:v>
                </c:pt>
                <c:pt idx="948">
                  <c:v>403.70680824957071</c:v>
                </c:pt>
                <c:pt idx="949">
                  <c:v>403.79707004082599</c:v>
                </c:pt>
                <c:pt idx="950">
                  <c:v>403.88733183208092</c:v>
                </c:pt>
                <c:pt idx="951">
                  <c:v>403.97759362333602</c:v>
                </c:pt>
                <c:pt idx="952">
                  <c:v>404.06785541459101</c:v>
                </c:pt>
                <c:pt idx="953">
                  <c:v>404.158117205846</c:v>
                </c:pt>
                <c:pt idx="954">
                  <c:v>404.24837899710059</c:v>
                </c:pt>
                <c:pt idx="955">
                  <c:v>404.33864078835597</c:v>
                </c:pt>
                <c:pt idx="956">
                  <c:v>404.42890257961102</c:v>
                </c:pt>
                <c:pt idx="957">
                  <c:v>404.51916437086601</c:v>
                </c:pt>
                <c:pt idx="958">
                  <c:v>404.609426162121</c:v>
                </c:pt>
                <c:pt idx="959">
                  <c:v>404.69968795337599</c:v>
                </c:pt>
                <c:pt idx="960">
                  <c:v>404.78994974463092</c:v>
                </c:pt>
                <c:pt idx="961">
                  <c:v>404.88021153588602</c:v>
                </c:pt>
                <c:pt idx="962">
                  <c:v>404.97047332714101</c:v>
                </c:pt>
                <c:pt idx="963">
                  <c:v>405.060735118396</c:v>
                </c:pt>
                <c:pt idx="964">
                  <c:v>405.15099690965098</c:v>
                </c:pt>
                <c:pt idx="965">
                  <c:v>405.24125870090592</c:v>
                </c:pt>
                <c:pt idx="966">
                  <c:v>405.33152049216102</c:v>
                </c:pt>
                <c:pt idx="967">
                  <c:v>405.42178228341601</c:v>
                </c:pt>
                <c:pt idx="968">
                  <c:v>405.512044074671</c:v>
                </c:pt>
                <c:pt idx="969">
                  <c:v>405.60230586592598</c:v>
                </c:pt>
                <c:pt idx="970">
                  <c:v>405.69256765718092</c:v>
                </c:pt>
                <c:pt idx="971">
                  <c:v>405.78282944843602</c:v>
                </c:pt>
                <c:pt idx="972">
                  <c:v>405.87309123969101</c:v>
                </c:pt>
                <c:pt idx="973">
                  <c:v>405.963353030946</c:v>
                </c:pt>
                <c:pt idx="974">
                  <c:v>406.05361482220093</c:v>
                </c:pt>
                <c:pt idx="975">
                  <c:v>406.14387661345597</c:v>
                </c:pt>
                <c:pt idx="976">
                  <c:v>406.23413840471102</c:v>
                </c:pt>
                <c:pt idx="977">
                  <c:v>406.32440019596601</c:v>
                </c:pt>
                <c:pt idx="978">
                  <c:v>406.414661987221</c:v>
                </c:pt>
                <c:pt idx="979">
                  <c:v>406.50492377847593</c:v>
                </c:pt>
                <c:pt idx="980">
                  <c:v>406.59518556973097</c:v>
                </c:pt>
                <c:pt idx="981">
                  <c:v>406.68544736098602</c:v>
                </c:pt>
                <c:pt idx="982">
                  <c:v>406.77570915224061</c:v>
                </c:pt>
                <c:pt idx="983">
                  <c:v>406.865970943496</c:v>
                </c:pt>
                <c:pt idx="984">
                  <c:v>406.95623273475098</c:v>
                </c:pt>
                <c:pt idx="985">
                  <c:v>407.04649452600597</c:v>
                </c:pt>
                <c:pt idx="986">
                  <c:v>407.13675631726102</c:v>
                </c:pt>
                <c:pt idx="987">
                  <c:v>407.22701810851561</c:v>
                </c:pt>
                <c:pt idx="988">
                  <c:v>407.31727989977099</c:v>
                </c:pt>
                <c:pt idx="989">
                  <c:v>407.40754169102598</c:v>
                </c:pt>
                <c:pt idx="990">
                  <c:v>407.49780348228057</c:v>
                </c:pt>
                <c:pt idx="991">
                  <c:v>407.58806527353602</c:v>
                </c:pt>
                <c:pt idx="992">
                  <c:v>407.67832706479101</c:v>
                </c:pt>
                <c:pt idx="993">
                  <c:v>407.76858885604599</c:v>
                </c:pt>
                <c:pt idx="994">
                  <c:v>407.85885064730098</c:v>
                </c:pt>
                <c:pt idx="995">
                  <c:v>407.94911243855603</c:v>
                </c:pt>
                <c:pt idx="996">
                  <c:v>408.03937422981102</c:v>
                </c:pt>
                <c:pt idx="997">
                  <c:v>408.12963602106601</c:v>
                </c:pt>
                <c:pt idx="998">
                  <c:v>408.21989781232099</c:v>
                </c:pt>
                <c:pt idx="999">
                  <c:v>408.31015960357593</c:v>
                </c:pt>
                <c:pt idx="1000">
                  <c:v>408.40042139483108</c:v>
                </c:pt>
                <c:pt idx="1001">
                  <c:v>408.49068318608602</c:v>
                </c:pt>
                <c:pt idx="1002">
                  <c:v>408.58094497733993</c:v>
                </c:pt>
                <c:pt idx="1003">
                  <c:v>408.6712067685956</c:v>
                </c:pt>
                <c:pt idx="1004">
                  <c:v>408.76146855985098</c:v>
                </c:pt>
                <c:pt idx="1005">
                  <c:v>408.85173035110603</c:v>
                </c:pt>
                <c:pt idx="1006">
                  <c:v>408.94199214236102</c:v>
                </c:pt>
                <c:pt idx="1007">
                  <c:v>409.03225393361492</c:v>
                </c:pt>
                <c:pt idx="1008">
                  <c:v>409.12251572487003</c:v>
                </c:pt>
                <c:pt idx="1009">
                  <c:v>409.21277751612593</c:v>
                </c:pt>
                <c:pt idx="1010">
                  <c:v>409.30303930738103</c:v>
                </c:pt>
                <c:pt idx="1011">
                  <c:v>409.39330109863459</c:v>
                </c:pt>
                <c:pt idx="1012">
                  <c:v>409.48356288988992</c:v>
                </c:pt>
                <c:pt idx="1013">
                  <c:v>409.57382468114508</c:v>
                </c:pt>
                <c:pt idx="1014">
                  <c:v>409.66408647240002</c:v>
                </c:pt>
                <c:pt idx="1015">
                  <c:v>409.754348263655</c:v>
                </c:pt>
                <c:pt idx="1016">
                  <c:v>409.84461005490999</c:v>
                </c:pt>
                <c:pt idx="1017">
                  <c:v>409.93487184616492</c:v>
                </c:pt>
                <c:pt idx="1018">
                  <c:v>410.02513363742003</c:v>
                </c:pt>
                <c:pt idx="1019">
                  <c:v>410.11539542867462</c:v>
                </c:pt>
                <c:pt idx="1020">
                  <c:v>410.20565721993</c:v>
                </c:pt>
                <c:pt idx="1021">
                  <c:v>410.29591901118448</c:v>
                </c:pt>
                <c:pt idx="1022">
                  <c:v>410.38618080243992</c:v>
                </c:pt>
                <c:pt idx="1023">
                  <c:v>410.47644259369503</c:v>
                </c:pt>
                <c:pt idx="1024">
                  <c:v>410.56670438495001</c:v>
                </c:pt>
                <c:pt idx="1025">
                  <c:v>410.656966176205</c:v>
                </c:pt>
                <c:pt idx="1026">
                  <c:v>410.74722796745999</c:v>
                </c:pt>
                <c:pt idx="1027">
                  <c:v>410.83748975871492</c:v>
                </c:pt>
                <c:pt idx="1028">
                  <c:v>410.92775154996991</c:v>
                </c:pt>
                <c:pt idx="1029">
                  <c:v>411.01801334122462</c:v>
                </c:pt>
                <c:pt idx="1030">
                  <c:v>411.10827513248</c:v>
                </c:pt>
                <c:pt idx="1031">
                  <c:v>411.19853692373499</c:v>
                </c:pt>
                <c:pt idx="1032">
                  <c:v>411.28879871498958</c:v>
                </c:pt>
                <c:pt idx="1033">
                  <c:v>411.37906050624508</c:v>
                </c:pt>
                <c:pt idx="1034">
                  <c:v>411.46932229750001</c:v>
                </c:pt>
                <c:pt idx="1035">
                  <c:v>411.559584088755</c:v>
                </c:pt>
                <c:pt idx="1036">
                  <c:v>411.64984588000999</c:v>
                </c:pt>
                <c:pt idx="1037">
                  <c:v>411.74010767126492</c:v>
                </c:pt>
                <c:pt idx="1038">
                  <c:v>411.83036946251968</c:v>
                </c:pt>
                <c:pt idx="1039">
                  <c:v>411.92063125377501</c:v>
                </c:pt>
                <c:pt idx="1040">
                  <c:v>412.01089304503</c:v>
                </c:pt>
                <c:pt idx="1041">
                  <c:v>412.10115483628459</c:v>
                </c:pt>
                <c:pt idx="1042">
                  <c:v>412.19141662753992</c:v>
                </c:pt>
                <c:pt idx="1043">
                  <c:v>412.28167841879463</c:v>
                </c:pt>
                <c:pt idx="1044">
                  <c:v>412.37194021005001</c:v>
                </c:pt>
                <c:pt idx="1045">
                  <c:v>412.462202001305</c:v>
                </c:pt>
                <c:pt idx="1046">
                  <c:v>412.55246379255999</c:v>
                </c:pt>
                <c:pt idx="1047">
                  <c:v>412.64272558381498</c:v>
                </c:pt>
                <c:pt idx="1048">
                  <c:v>412.73298737507002</c:v>
                </c:pt>
                <c:pt idx="1049">
                  <c:v>412.82324916632501</c:v>
                </c:pt>
                <c:pt idx="1050">
                  <c:v>412.91351095757921</c:v>
                </c:pt>
                <c:pt idx="1051">
                  <c:v>413.00377274883459</c:v>
                </c:pt>
                <c:pt idx="1052">
                  <c:v>413.09403454008958</c:v>
                </c:pt>
                <c:pt idx="1053">
                  <c:v>413.18429633134502</c:v>
                </c:pt>
                <c:pt idx="1054">
                  <c:v>413.27455812260001</c:v>
                </c:pt>
                <c:pt idx="1055">
                  <c:v>413.364819913855</c:v>
                </c:pt>
                <c:pt idx="1056">
                  <c:v>413.45508170510999</c:v>
                </c:pt>
                <c:pt idx="1057">
                  <c:v>413.54534349636498</c:v>
                </c:pt>
                <c:pt idx="1058">
                  <c:v>413.63560528762002</c:v>
                </c:pt>
                <c:pt idx="1059">
                  <c:v>413.72586707887501</c:v>
                </c:pt>
                <c:pt idx="1060">
                  <c:v>413.8161288701296</c:v>
                </c:pt>
                <c:pt idx="1061">
                  <c:v>413.90639066138459</c:v>
                </c:pt>
                <c:pt idx="1062">
                  <c:v>413.99665245263918</c:v>
                </c:pt>
                <c:pt idx="1063">
                  <c:v>414.08691424389463</c:v>
                </c:pt>
                <c:pt idx="1064">
                  <c:v>414.17717603515001</c:v>
                </c:pt>
                <c:pt idx="1065">
                  <c:v>414.267437826405</c:v>
                </c:pt>
                <c:pt idx="1066">
                  <c:v>414.35769961765999</c:v>
                </c:pt>
                <c:pt idx="1067">
                  <c:v>414.44796140891492</c:v>
                </c:pt>
                <c:pt idx="1068">
                  <c:v>414.53822320016991</c:v>
                </c:pt>
                <c:pt idx="1069">
                  <c:v>414.62848499142501</c:v>
                </c:pt>
                <c:pt idx="1070">
                  <c:v>414.71874678267949</c:v>
                </c:pt>
                <c:pt idx="1071">
                  <c:v>414.80900857393499</c:v>
                </c:pt>
                <c:pt idx="1072">
                  <c:v>414.89927036518992</c:v>
                </c:pt>
                <c:pt idx="1073">
                  <c:v>414.98953215644502</c:v>
                </c:pt>
                <c:pt idx="1074">
                  <c:v>415.07979394770001</c:v>
                </c:pt>
                <c:pt idx="1075">
                  <c:v>415.170055738955</c:v>
                </c:pt>
                <c:pt idx="1076">
                  <c:v>415.26031753020959</c:v>
                </c:pt>
                <c:pt idx="1077">
                  <c:v>415.35057932146498</c:v>
                </c:pt>
                <c:pt idx="1078">
                  <c:v>415.44084111272002</c:v>
                </c:pt>
                <c:pt idx="1079">
                  <c:v>415.5311029039745</c:v>
                </c:pt>
                <c:pt idx="1080">
                  <c:v>415.62136469523</c:v>
                </c:pt>
                <c:pt idx="1081">
                  <c:v>415.71162648648459</c:v>
                </c:pt>
                <c:pt idx="1082">
                  <c:v>415.80188827773998</c:v>
                </c:pt>
                <c:pt idx="1083">
                  <c:v>415.89215006899462</c:v>
                </c:pt>
                <c:pt idx="1084">
                  <c:v>415.98241186025001</c:v>
                </c:pt>
                <c:pt idx="1085">
                  <c:v>416.072673651505</c:v>
                </c:pt>
                <c:pt idx="1086">
                  <c:v>416.16293544275999</c:v>
                </c:pt>
                <c:pt idx="1087">
                  <c:v>416.25319723401492</c:v>
                </c:pt>
                <c:pt idx="1088">
                  <c:v>416.34345902527002</c:v>
                </c:pt>
                <c:pt idx="1089">
                  <c:v>416.43372081652382</c:v>
                </c:pt>
                <c:pt idx="1090">
                  <c:v>416.52398260777898</c:v>
                </c:pt>
                <c:pt idx="1091">
                  <c:v>416.61424439903499</c:v>
                </c:pt>
                <c:pt idx="1092">
                  <c:v>416.70450619028992</c:v>
                </c:pt>
                <c:pt idx="1093">
                  <c:v>416.79476798154502</c:v>
                </c:pt>
                <c:pt idx="1094">
                  <c:v>416.88502977279882</c:v>
                </c:pt>
                <c:pt idx="1095">
                  <c:v>416.97529156405398</c:v>
                </c:pt>
                <c:pt idx="1096">
                  <c:v>417.06555335530902</c:v>
                </c:pt>
                <c:pt idx="1097">
                  <c:v>417.15581514656498</c:v>
                </c:pt>
                <c:pt idx="1098">
                  <c:v>417.24607693781883</c:v>
                </c:pt>
                <c:pt idx="1099">
                  <c:v>417.33633872907359</c:v>
                </c:pt>
                <c:pt idx="1100">
                  <c:v>417.42660052032898</c:v>
                </c:pt>
                <c:pt idx="1101">
                  <c:v>417.51686231158402</c:v>
                </c:pt>
                <c:pt idx="1102">
                  <c:v>417.60712410283901</c:v>
                </c:pt>
                <c:pt idx="1103">
                  <c:v>417.697385894094</c:v>
                </c:pt>
                <c:pt idx="1104">
                  <c:v>417.7876476853491</c:v>
                </c:pt>
                <c:pt idx="1105">
                  <c:v>417.87790947660392</c:v>
                </c:pt>
                <c:pt idx="1106">
                  <c:v>417.96817126785862</c:v>
                </c:pt>
                <c:pt idx="1107">
                  <c:v>418.05843305911401</c:v>
                </c:pt>
                <c:pt idx="1108">
                  <c:v>418.148694850369</c:v>
                </c:pt>
                <c:pt idx="1109">
                  <c:v>418.23895664162359</c:v>
                </c:pt>
                <c:pt idx="1110">
                  <c:v>418.32921843287892</c:v>
                </c:pt>
                <c:pt idx="1111">
                  <c:v>418.41948022413402</c:v>
                </c:pt>
                <c:pt idx="1112">
                  <c:v>418.50974201538901</c:v>
                </c:pt>
                <c:pt idx="1113">
                  <c:v>418.600003806644</c:v>
                </c:pt>
                <c:pt idx="1114">
                  <c:v>418.69026559789899</c:v>
                </c:pt>
                <c:pt idx="1115">
                  <c:v>418.78052738915397</c:v>
                </c:pt>
                <c:pt idx="1116">
                  <c:v>418.87078918040902</c:v>
                </c:pt>
                <c:pt idx="1117">
                  <c:v>418.96105097166361</c:v>
                </c:pt>
                <c:pt idx="1118">
                  <c:v>419.05131276291871</c:v>
                </c:pt>
                <c:pt idx="1119">
                  <c:v>419.14157455417393</c:v>
                </c:pt>
                <c:pt idx="1120">
                  <c:v>419.23183634542892</c:v>
                </c:pt>
                <c:pt idx="1121">
                  <c:v>419.32209813668402</c:v>
                </c:pt>
                <c:pt idx="1122">
                  <c:v>419.41235992793861</c:v>
                </c:pt>
                <c:pt idx="1123">
                  <c:v>419.502621719194</c:v>
                </c:pt>
                <c:pt idx="1124">
                  <c:v>419.59288351044898</c:v>
                </c:pt>
                <c:pt idx="1125">
                  <c:v>419.68314530170397</c:v>
                </c:pt>
                <c:pt idx="1126">
                  <c:v>419.77340709295902</c:v>
                </c:pt>
                <c:pt idx="1127">
                  <c:v>419.86366888421401</c:v>
                </c:pt>
                <c:pt idx="1128">
                  <c:v>419.953930675469</c:v>
                </c:pt>
                <c:pt idx="1129">
                  <c:v>420.04419246672398</c:v>
                </c:pt>
                <c:pt idx="1130">
                  <c:v>420.13445425797892</c:v>
                </c:pt>
                <c:pt idx="1131">
                  <c:v>420.22471604923362</c:v>
                </c:pt>
                <c:pt idx="1132">
                  <c:v>420.31497784048901</c:v>
                </c:pt>
                <c:pt idx="1133">
                  <c:v>420.405239631744</c:v>
                </c:pt>
                <c:pt idx="1134">
                  <c:v>420.49550142299859</c:v>
                </c:pt>
                <c:pt idx="1135">
                  <c:v>420.58576321425397</c:v>
                </c:pt>
                <c:pt idx="1136">
                  <c:v>420.67602500550902</c:v>
                </c:pt>
                <c:pt idx="1137">
                  <c:v>420.76628679676401</c:v>
                </c:pt>
                <c:pt idx="1138">
                  <c:v>420.85654858801882</c:v>
                </c:pt>
                <c:pt idx="1139">
                  <c:v>420.94681037927393</c:v>
                </c:pt>
                <c:pt idx="1140">
                  <c:v>421.03707217052897</c:v>
                </c:pt>
                <c:pt idx="1141">
                  <c:v>421.12733396178362</c:v>
                </c:pt>
                <c:pt idx="1142">
                  <c:v>421.21759575303889</c:v>
                </c:pt>
                <c:pt idx="1143">
                  <c:v>421.30785754429382</c:v>
                </c:pt>
                <c:pt idx="1144">
                  <c:v>421.39811933554893</c:v>
                </c:pt>
                <c:pt idx="1145">
                  <c:v>421.48838112680397</c:v>
                </c:pt>
                <c:pt idx="1146">
                  <c:v>421.57864291805902</c:v>
                </c:pt>
                <c:pt idx="1147">
                  <c:v>421.66890470931401</c:v>
                </c:pt>
                <c:pt idx="1148">
                  <c:v>421.75916650056911</c:v>
                </c:pt>
                <c:pt idx="1149">
                  <c:v>421.84942829182398</c:v>
                </c:pt>
                <c:pt idx="1150">
                  <c:v>421.93969008307897</c:v>
                </c:pt>
                <c:pt idx="1151">
                  <c:v>422.02995187433402</c:v>
                </c:pt>
                <c:pt idx="1152">
                  <c:v>422.12021366558889</c:v>
                </c:pt>
                <c:pt idx="1153">
                  <c:v>422.21047545684382</c:v>
                </c:pt>
                <c:pt idx="1154">
                  <c:v>422.30073724809859</c:v>
                </c:pt>
                <c:pt idx="1155">
                  <c:v>422.39099903935409</c:v>
                </c:pt>
                <c:pt idx="1156">
                  <c:v>422.48126083060902</c:v>
                </c:pt>
                <c:pt idx="1157">
                  <c:v>422.57152262186401</c:v>
                </c:pt>
                <c:pt idx="1158">
                  <c:v>422.66178441311911</c:v>
                </c:pt>
                <c:pt idx="1159">
                  <c:v>422.75204620437398</c:v>
                </c:pt>
                <c:pt idx="1160">
                  <c:v>422.84230799562903</c:v>
                </c:pt>
                <c:pt idx="1161">
                  <c:v>422.93256978688362</c:v>
                </c:pt>
                <c:pt idx="1162">
                  <c:v>423.02283157813889</c:v>
                </c:pt>
                <c:pt idx="1163">
                  <c:v>423.11309336939411</c:v>
                </c:pt>
                <c:pt idx="1164">
                  <c:v>423.20335516064893</c:v>
                </c:pt>
                <c:pt idx="1165">
                  <c:v>423.29361695190357</c:v>
                </c:pt>
                <c:pt idx="1166">
                  <c:v>423.38387874315902</c:v>
                </c:pt>
                <c:pt idx="1167">
                  <c:v>423.474140534414</c:v>
                </c:pt>
                <c:pt idx="1168">
                  <c:v>423.56440232566911</c:v>
                </c:pt>
                <c:pt idx="1169">
                  <c:v>423.65466411692398</c:v>
                </c:pt>
                <c:pt idx="1170">
                  <c:v>423.74492590817891</c:v>
                </c:pt>
                <c:pt idx="1171">
                  <c:v>423.83518769943402</c:v>
                </c:pt>
                <c:pt idx="1172">
                  <c:v>423.92544949068861</c:v>
                </c:pt>
                <c:pt idx="1173">
                  <c:v>424.01571128194382</c:v>
                </c:pt>
                <c:pt idx="1174">
                  <c:v>424.10597307319898</c:v>
                </c:pt>
                <c:pt idx="1175">
                  <c:v>424.19623486445403</c:v>
                </c:pt>
                <c:pt idx="1176">
                  <c:v>424.28649665570902</c:v>
                </c:pt>
                <c:pt idx="1177">
                  <c:v>424.37675844696361</c:v>
                </c:pt>
                <c:pt idx="1178">
                  <c:v>424.46702023821882</c:v>
                </c:pt>
                <c:pt idx="1179">
                  <c:v>424.55728202947398</c:v>
                </c:pt>
                <c:pt idx="1180">
                  <c:v>424.64754382072908</c:v>
                </c:pt>
                <c:pt idx="1181">
                  <c:v>424.73780561198299</c:v>
                </c:pt>
                <c:pt idx="1182">
                  <c:v>424.82806740323792</c:v>
                </c:pt>
                <c:pt idx="1183">
                  <c:v>424.91832919449303</c:v>
                </c:pt>
                <c:pt idx="1184">
                  <c:v>425.00859098574801</c:v>
                </c:pt>
                <c:pt idx="1185">
                  <c:v>425.09885277700261</c:v>
                </c:pt>
                <c:pt idx="1186">
                  <c:v>425.18911456825759</c:v>
                </c:pt>
                <c:pt idx="1187">
                  <c:v>425.27937635951292</c:v>
                </c:pt>
                <c:pt idx="1188">
                  <c:v>425.36963815076808</c:v>
                </c:pt>
                <c:pt idx="1189">
                  <c:v>425.45989994202301</c:v>
                </c:pt>
                <c:pt idx="1190">
                  <c:v>425.550161733278</c:v>
                </c:pt>
                <c:pt idx="1191">
                  <c:v>425.64042352453299</c:v>
                </c:pt>
                <c:pt idx="1192">
                  <c:v>425.73068531578798</c:v>
                </c:pt>
                <c:pt idx="1193">
                  <c:v>425.82094710704308</c:v>
                </c:pt>
                <c:pt idx="1194">
                  <c:v>425.91120889829762</c:v>
                </c:pt>
                <c:pt idx="1195">
                  <c:v>426.001470689553</c:v>
                </c:pt>
                <c:pt idx="1196">
                  <c:v>426.09173248080759</c:v>
                </c:pt>
                <c:pt idx="1197">
                  <c:v>426.18199427206292</c:v>
                </c:pt>
                <c:pt idx="1198">
                  <c:v>426.27225606331808</c:v>
                </c:pt>
                <c:pt idx="1199">
                  <c:v>426.36251785457301</c:v>
                </c:pt>
                <c:pt idx="1200">
                  <c:v>426.452779645828</c:v>
                </c:pt>
                <c:pt idx="1201">
                  <c:v>426.54304143708299</c:v>
                </c:pt>
                <c:pt idx="1202">
                  <c:v>426.63330322833792</c:v>
                </c:pt>
                <c:pt idx="1203">
                  <c:v>426.72356501959302</c:v>
                </c:pt>
                <c:pt idx="1204">
                  <c:v>426.81382681084801</c:v>
                </c:pt>
                <c:pt idx="1205">
                  <c:v>426.904088602103</c:v>
                </c:pt>
                <c:pt idx="1206">
                  <c:v>426.99435039335799</c:v>
                </c:pt>
                <c:pt idx="1207">
                  <c:v>427.08461218461298</c:v>
                </c:pt>
                <c:pt idx="1208">
                  <c:v>427.17487397586802</c:v>
                </c:pt>
                <c:pt idx="1209">
                  <c:v>427.26513576712262</c:v>
                </c:pt>
                <c:pt idx="1210">
                  <c:v>427.3553975583776</c:v>
                </c:pt>
                <c:pt idx="1211">
                  <c:v>427.44565934963299</c:v>
                </c:pt>
                <c:pt idx="1212">
                  <c:v>427.53592114088792</c:v>
                </c:pt>
                <c:pt idx="1213">
                  <c:v>427.62618293214302</c:v>
                </c:pt>
                <c:pt idx="1214">
                  <c:v>427.71644472339801</c:v>
                </c:pt>
                <c:pt idx="1215">
                  <c:v>427.806706514653</c:v>
                </c:pt>
                <c:pt idx="1216">
                  <c:v>427.89696830590799</c:v>
                </c:pt>
                <c:pt idx="1217">
                  <c:v>427.98723009716292</c:v>
                </c:pt>
                <c:pt idx="1218">
                  <c:v>428.07749188841802</c:v>
                </c:pt>
                <c:pt idx="1219">
                  <c:v>428.16775367967301</c:v>
                </c:pt>
                <c:pt idx="1220">
                  <c:v>428.2580154709276</c:v>
                </c:pt>
                <c:pt idx="1221">
                  <c:v>428.34827726218259</c:v>
                </c:pt>
                <c:pt idx="1222">
                  <c:v>428.43853905343758</c:v>
                </c:pt>
                <c:pt idx="1223">
                  <c:v>428.52880084469302</c:v>
                </c:pt>
                <c:pt idx="1224">
                  <c:v>428.61906263594801</c:v>
                </c:pt>
                <c:pt idx="1225">
                  <c:v>428.7093244272026</c:v>
                </c:pt>
                <c:pt idx="1226">
                  <c:v>428.79958621845799</c:v>
                </c:pt>
                <c:pt idx="1227">
                  <c:v>428.88984800971298</c:v>
                </c:pt>
                <c:pt idx="1228">
                  <c:v>428.98010980096802</c:v>
                </c:pt>
                <c:pt idx="1229">
                  <c:v>429.07037159222301</c:v>
                </c:pt>
                <c:pt idx="1230">
                  <c:v>429.160633383478</c:v>
                </c:pt>
                <c:pt idx="1231">
                  <c:v>429.25089517473299</c:v>
                </c:pt>
                <c:pt idx="1232">
                  <c:v>429.34115696598758</c:v>
                </c:pt>
                <c:pt idx="1233">
                  <c:v>429.43141875724228</c:v>
                </c:pt>
                <c:pt idx="1234">
                  <c:v>429.52168054849801</c:v>
                </c:pt>
                <c:pt idx="1235">
                  <c:v>429.611942339753</c:v>
                </c:pt>
                <c:pt idx="1236">
                  <c:v>429.70220413100799</c:v>
                </c:pt>
                <c:pt idx="1237">
                  <c:v>429.79246592226292</c:v>
                </c:pt>
                <c:pt idx="1238">
                  <c:v>429.88272771351802</c:v>
                </c:pt>
                <c:pt idx="1239">
                  <c:v>429.97298950477301</c:v>
                </c:pt>
                <c:pt idx="1240">
                  <c:v>430.063251296028</c:v>
                </c:pt>
                <c:pt idx="1241">
                  <c:v>430.15351308728259</c:v>
                </c:pt>
                <c:pt idx="1242">
                  <c:v>430.24377487853792</c:v>
                </c:pt>
                <c:pt idx="1243">
                  <c:v>430.33403666979302</c:v>
                </c:pt>
                <c:pt idx="1244">
                  <c:v>430.42429846104801</c:v>
                </c:pt>
                <c:pt idx="1245">
                  <c:v>430.514560252303</c:v>
                </c:pt>
                <c:pt idx="1246">
                  <c:v>430.60482204355799</c:v>
                </c:pt>
                <c:pt idx="1247">
                  <c:v>430.69508383481298</c:v>
                </c:pt>
                <c:pt idx="1248">
                  <c:v>430.78534562606802</c:v>
                </c:pt>
                <c:pt idx="1249">
                  <c:v>430.87560741732301</c:v>
                </c:pt>
                <c:pt idx="1250">
                  <c:v>430.9658692085776</c:v>
                </c:pt>
                <c:pt idx="1251">
                  <c:v>431.05613099983299</c:v>
                </c:pt>
                <c:pt idx="1252">
                  <c:v>431.14639279108792</c:v>
                </c:pt>
                <c:pt idx="1253">
                  <c:v>431.23665458234302</c:v>
                </c:pt>
                <c:pt idx="1254">
                  <c:v>431.32691637359801</c:v>
                </c:pt>
                <c:pt idx="1255">
                  <c:v>431.417178164853</c:v>
                </c:pt>
                <c:pt idx="1256">
                  <c:v>431.50743995610759</c:v>
                </c:pt>
                <c:pt idx="1257">
                  <c:v>431.59770174736292</c:v>
                </c:pt>
                <c:pt idx="1258">
                  <c:v>431.68796353861802</c:v>
                </c:pt>
                <c:pt idx="1259">
                  <c:v>431.77822532987301</c:v>
                </c:pt>
                <c:pt idx="1260">
                  <c:v>431.868487121128</c:v>
                </c:pt>
                <c:pt idx="1261">
                  <c:v>431.95874891238259</c:v>
                </c:pt>
                <c:pt idx="1262">
                  <c:v>432.04901070363798</c:v>
                </c:pt>
                <c:pt idx="1263">
                  <c:v>432.13927249489302</c:v>
                </c:pt>
                <c:pt idx="1264">
                  <c:v>432.22953428614801</c:v>
                </c:pt>
                <c:pt idx="1265">
                  <c:v>432.319796077403</c:v>
                </c:pt>
                <c:pt idx="1266">
                  <c:v>432.41005786865759</c:v>
                </c:pt>
                <c:pt idx="1267">
                  <c:v>432.50031965991292</c:v>
                </c:pt>
                <c:pt idx="1268">
                  <c:v>432.59058145116802</c:v>
                </c:pt>
                <c:pt idx="1269">
                  <c:v>432.68084324242199</c:v>
                </c:pt>
                <c:pt idx="1270">
                  <c:v>432.77110503367692</c:v>
                </c:pt>
                <c:pt idx="1271">
                  <c:v>432.86136682493202</c:v>
                </c:pt>
                <c:pt idx="1272">
                  <c:v>432.95162861618701</c:v>
                </c:pt>
                <c:pt idx="1273">
                  <c:v>433.041890407442</c:v>
                </c:pt>
                <c:pt idx="1274">
                  <c:v>433.13215219869682</c:v>
                </c:pt>
                <c:pt idx="1275">
                  <c:v>433.22241398995197</c:v>
                </c:pt>
                <c:pt idx="1276">
                  <c:v>433.31267578120702</c:v>
                </c:pt>
                <c:pt idx="1277">
                  <c:v>433.40293757246201</c:v>
                </c:pt>
                <c:pt idx="1278">
                  <c:v>433.49319936371683</c:v>
                </c:pt>
                <c:pt idx="1279">
                  <c:v>433.58346115497199</c:v>
                </c:pt>
                <c:pt idx="1280">
                  <c:v>433.67372294622692</c:v>
                </c:pt>
                <c:pt idx="1281">
                  <c:v>433.76398473748202</c:v>
                </c:pt>
                <c:pt idx="1282">
                  <c:v>433.85424652873701</c:v>
                </c:pt>
                <c:pt idx="1283">
                  <c:v>433.944508319992</c:v>
                </c:pt>
                <c:pt idx="1284">
                  <c:v>434.03477011124698</c:v>
                </c:pt>
                <c:pt idx="1285">
                  <c:v>434.12503190250192</c:v>
                </c:pt>
                <c:pt idx="1286">
                  <c:v>434.21529369375702</c:v>
                </c:pt>
                <c:pt idx="1287">
                  <c:v>434.30555548501201</c:v>
                </c:pt>
                <c:pt idx="1288">
                  <c:v>434.39581727626683</c:v>
                </c:pt>
                <c:pt idx="1289">
                  <c:v>434.48607906752159</c:v>
                </c:pt>
                <c:pt idx="1290">
                  <c:v>434.57634085877692</c:v>
                </c:pt>
                <c:pt idx="1291">
                  <c:v>434.66660265003202</c:v>
                </c:pt>
                <c:pt idx="1292">
                  <c:v>434.75686444128661</c:v>
                </c:pt>
                <c:pt idx="1293">
                  <c:v>434.847126232542</c:v>
                </c:pt>
                <c:pt idx="1294">
                  <c:v>434.93738802379698</c:v>
                </c:pt>
                <c:pt idx="1295">
                  <c:v>435.02764981505197</c:v>
                </c:pt>
                <c:pt idx="1296">
                  <c:v>435.11791160630702</c:v>
                </c:pt>
                <c:pt idx="1297">
                  <c:v>435.20817339756189</c:v>
                </c:pt>
                <c:pt idx="1298">
                  <c:v>435.29843518881682</c:v>
                </c:pt>
                <c:pt idx="1299">
                  <c:v>435.38869698007193</c:v>
                </c:pt>
                <c:pt idx="1300">
                  <c:v>435.47895877132692</c:v>
                </c:pt>
                <c:pt idx="1301">
                  <c:v>435.56922056258202</c:v>
                </c:pt>
                <c:pt idx="1302">
                  <c:v>435.65948235383701</c:v>
                </c:pt>
                <c:pt idx="1303">
                  <c:v>435.749744145092</c:v>
                </c:pt>
                <c:pt idx="1304">
                  <c:v>435.84000593634698</c:v>
                </c:pt>
                <c:pt idx="1305">
                  <c:v>435.93026772760192</c:v>
                </c:pt>
                <c:pt idx="1306">
                  <c:v>436.02052951885702</c:v>
                </c:pt>
                <c:pt idx="1307">
                  <c:v>436.11079131011201</c:v>
                </c:pt>
                <c:pt idx="1308">
                  <c:v>436.20105310136711</c:v>
                </c:pt>
                <c:pt idx="1309">
                  <c:v>436.29131489262159</c:v>
                </c:pt>
                <c:pt idx="1310">
                  <c:v>436.38157668387697</c:v>
                </c:pt>
                <c:pt idx="1311">
                  <c:v>436.47183847513162</c:v>
                </c:pt>
                <c:pt idx="1312">
                  <c:v>436.56210026638689</c:v>
                </c:pt>
                <c:pt idx="1313">
                  <c:v>436.65236205764211</c:v>
                </c:pt>
                <c:pt idx="1314">
                  <c:v>436.74262384889698</c:v>
                </c:pt>
                <c:pt idx="1315">
                  <c:v>436.83288564015209</c:v>
                </c:pt>
                <c:pt idx="1316">
                  <c:v>436.92314743140662</c:v>
                </c:pt>
                <c:pt idx="1317">
                  <c:v>437.01340922266189</c:v>
                </c:pt>
                <c:pt idx="1318">
                  <c:v>437.10367101391711</c:v>
                </c:pt>
                <c:pt idx="1319">
                  <c:v>437.19393280517193</c:v>
                </c:pt>
                <c:pt idx="1320">
                  <c:v>437.28419459642703</c:v>
                </c:pt>
                <c:pt idx="1321">
                  <c:v>437.37445638768202</c:v>
                </c:pt>
                <c:pt idx="1322">
                  <c:v>437.46471817893689</c:v>
                </c:pt>
                <c:pt idx="1323">
                  <c:v>437.55497997019182</c:v>
                </c:pt>
                <c:pt idx="1324">
                  <c:v>437.64524176144698</c:v>
                </c:pt>
                <c:pt idx="1325">
                  <c:v>437.73550355270191</c:v>
                </c:pt>
                <c:pt idx="1326">
                  <c:v>437.82576534395702</c:v>
                </c:pt>
                <c:pt idx="1327">
                  <c:v>437.91602713521189</c:v>
                </c:pt>
                <c:pt idx="1328">
                  <c:v>438.00628892646711</c:v>
                </c:pt>
                <c:pt idx="1329">
                  <c:v>438.09655071772193</c:v>
                </c:pt>
                <c:pt idx="1330">
                  <c:v>438.18681250897691</c:v>
                </c:pt>
                <c:pt idx="1331">
                  <c:v>438.27707430023202</c:v>
                </c:pt>
                <c:pt idx="1332">
                  <c:v>438.36733609148689</c:v>
                </c:pt>
                <c:pt idx="1333">
                  <c:v>438.45759788274199</c:v>
                </c:pt>
                <c:pt idx="1334">
                  <c:v>438.54785967399698</c:v>
                </c:pt>
                <c:pt idx="1335">
                  <c:v>438.63812146525191</c:v>
                </c:pt>
                <c:pt idx="1336">
                  <c:v>438.72838325650662</c:v>
                </c:pt>
                <c:pt idx="1337">
                  <c:v>438.818645047762</c:v>
                </c:pt>
                <c:pt idx="1338">
                  <c:v>438.90890683901699</c:v>
                </c:pt>
                <c:pt idx="1339">
                  <c:v>438.99916863027192</c:v>
                </c:pt>
                <c:pt idx="1340">
                  <c:v>439.08943042152703</c:v>
                </c:pt>
                <c:pt idx="1341">
                  <c:v>439.17969221278202</c:v>
                </c:pt>
                <c:pt idx="1342">
                  <c:v>439.269954004037</c:v>
                </c:pt>
                <c:pt idx="1343">
                  <c:v>439.36021579529182</c:v>
                </c:pt>
                <c:pt idx="1344">
                  <c:v>439.45047758654698</c:v>
                </c:pt>
                <c:pt idx="1345">
                  <c:v>439.54073937780203</c:v>
                </c:pt>
                <c:pt idx="1346">
                  <c:v>439.63100116905701</c:v>
                </c:pt>
                <c:pt idx="1347">
                  <c:v>439.72126296031189</c:v>
                </c:pt>
                <c:pt idx="1348">
                  <c:v>439.81152475156682</c:v>
                </c:pt>
                <c:pt idx="1349">
                  <c:v>439.90178654282192</c:v>
                </c:pt>
                <c:pt idx="1350">
                  <c:v>439.99204833407703</c:v>
                </c:pt>
                <c:pt idx="1351">
                  <c:v>440.08231012533201</c:v>
                </c:pt>
                <c:pt idx="1352">
                  <c:v>440.17257191658689</c:v>
                </c:pt>
                <c:pt idx="1353">
                  <c:v>440.26283370784199</c:v>
                </c:pt>
                <c:pt idx="1354">
                  <c:v>440.35309549909698</c:v>
                </c:pt>
                <c:pt idx="1355">
                  <c:v>440.44335729035203</c:v>
                </c:pt>
                <c:pt idx="1356">
                  <c:v>440.53361908160559</c:v>
                </c:pt>
                <c:pt idx="1357">
                  <c:v>440.62388087286098</c:v>
                </c:pt>
                <c:pt idx="1358">
                  <c:v>440.71414266411608</c:v>
                </c:pt>
                <c:pt idx="1359">
                  <c:v>440.80440445537101</c:v>
                </c:pt>
                <c:pt idx="1360">
                  <c:v>440.894666246626</c:v>
                </c:pt>
                <c:pt idx="1361">
                  <c:v>440.98492803788099</c:v>
                </c:pt>
                <c:pt idx="1362">
                  <c:v>441.07518982913598</c:v>
                </c:pt>
                <c:pt idx="1363">
                  <c:v>441.16545162039102</c:v>
                </c:pt>
                <c:pt idx="1364">
                  <c:v>441.25571341164601</c:v>
                </c:pt>
                <c:pt idx="1365">
                  <c:v>441.345975202901</c:v>
                </c:pt>
                <c:pt idx="1366">
                  <c:v>441.43623699415559</c:v>
                </c:pt>
                <c:pt idx="1367">
                  <c:v>441.52649878541092</c:v>
                </c:pt>
                <c:pt idx="1368">
                  <c:v>441.61676057666602</c:v>
                </c:pt>
                <c:pt idx="1369">
                  <c:v>441.70702236792101</c:v>
                </c:pt>
                <c:pt idx="1370">
                  <c:v>441.797284159176</c:v>
                </c:pt>
                <c:pt idx="1371">
                  <c:v>441.88754595043099</c:v>
                </c:pt>
                <c:pt idx="1372">
                  <c:v>441.97780774168558</c:v>
                </c:pt>
                <c:pt idx="1373">
                  <c:v>442.06806953294102</c:v>
                </c:pt>
                <c:pt idx="1374">
                  <c:v>442.15833132419601</c:v>
                </c:pt>
                <c:pt idx="1375">
                  <c:v>442.248593115451</c:v>
                </c:pt>
                <c:pt idx="1376">
                  <c:v>442.33885490670599</c:v>
                </c:pt>
                <c:pt idx="1377">
                  <c:v>442.42911669796092</c:v>
                </c:pt>
                <c:pt idx="1378">
                  <c:v>442.51937848921602</c:v>
                </c:pt>
                <c:pt idx="1379">
                  <c:v>442.60964028047101</c:v>
                </c:pt>
                <c:pt idx="1380">
                  <c:v>442.699902071726</c:v>
                </c:pt>
                <c:pt idx="1381">
                  <c:v>442.79016386298059</c:v>
                </c:pt>
                <c:pt idx="1382">
                  <c:v>442.88042565423598</c:v>
                </c:pt>
                <c:pt idx="1383">
                  <c:v>442.97068744549102</c:v>
                </c:pt>
                <c:pt idx="1384">
                  <c:v>443.06094923674601</c:v>
                </c:pt>
                <c:pt idx="1385">
                  <c:v>443.151211028001</c:v>
                </c:pt>
                <c:pt idx="1386">
                  <c:v>443.24147281925599</c:v>
                </c:pt>
                <c:pt idx="1387">
                  <c:v>443.33173461051092</c:v>
                </c:pt>
                <c:pt idx="1388">
                  <c:v>443.42199640176602</c:v>
                </c:pt>
                <c:pt idx="1389">
                  <c:v>443.51225819302101</c:v>
                </c:pt>
                <c:pt idx="1390">
                  <c:v>443.6025199842756</c:v>
                </c:pt>
                <c:pt idx="1391">
                  <c:v>443.69278177553099</c:v>
                </c:pt>
                <c:pt idx="1392">
                  <c:v>443.78304356678592</c:v>
                </c:pt>
                <c:pt idx="1393">
                  <c:v>443.87330535804102</c:v>
                </c:pt>
                <c:pt idx="1394">
                  <c:v>443.96356714929601</c:v>
                </c:pt>
                <c:pt idx="1395">
                  <c:v>444.053828940551</c:v>
                </c:pt>
                <c:pt idx="1396">
                  <c:v>444.14409073180599</c:v>
                </c:pt>
                <c:pt idx="1397">
                  <c:v>444.23435252306098</c:v>
                </c:pt>
                <c:pt idx="1398">
                  <c:v>444.32461431431602</c:v>
                </c:pt>
                <c:pt idx="1399">
                  <c:v>444.41487610557101</c:v>
                </c:pt>
                <c:pt idx="1400">
                  <c:v>444.505137896826</c:v>
                </c:pt>
                <c:pt idx="1401">
                  <c:v>444.59539968808059</c:v>
                </c:pt>
                <c:pt idx="1402">
                  <c:v>444.68566147933598</c:v>
                </c:pt>
                <c:pt idx="1403">
                  <c:v>444.77592327059102</c:v>
                </c:pt>
                <c:pt idx="1404">
                  <c:v>444.86618506184601</c:v>
                </c:pt>
                <c:pt idx="1405">
                  <c:v>444.956446853101</c:v>
                </c:pt>
                <c:pt idx="1406">
                  <c:v>445.04670864435599</c:v>
                </c:pt>
                <c:pt idx="1407">
                  <c:v>445.13697043561092</c:v>
                </c:pt>
                <c:pt idx="1408">
                  <c:v>445.22723222686602</c:v>
                </c:pt>
                <c:pt idx="1409">
                  <c:v>445.31749401812101</c:v>
                </c:pt>
                <c:pt idx="1410">
                  <c:v>445.407755809376</c:v>
                </c:pt>
                <c:pt idx="1411">
                  <c:v>445.49801760063059</c:v>
                </c:pt>
                <c:pt idx="1412">
                  <c:v>445.58827939188592</c:v>
                </c:pt>
                <c:pt idx="1413">
                  <c:v>445.67854118314102</c:v>
                </c:pt>
                <c:pt idx="1414">
                  <c:v>445.76880297439601</c:v>
                </c:pt>
                <c:pt idx="1415">
                  <c:v>445.859064765651</c:v>
                </c:pt>
                <c:pt idx="1416">
                  <c:v>445.94932655690599</c:v>
                </c:pt>
                <c:pt idx="1417">
                  <c:v>446.03958834816092</c:v>
                </c:pt>
                <c:pt idx="1418">
                  <c:v>446.12985013941602</c:v>
                </c:pt>
                <c:pt idx="1419">
                  <c:v>446.2201119306705</c:v>
                </c:pt>
                <c:pt idx="1420">
                  <c:v>446.310373721926</c:v>
                </c:pt>
                <c:pt idx="1421">
                  <c:v>446.40063551318099</c:v>
                </c:pt>
                <c:pt idx="1422">
                  <c:v>446.49089730443598</c:v>
                </c:pt>
                <c:pt idx="1423">
                  <c:v>446.58115909569062</c:v>
                </c:pt>
                <c:pt idx="1424">
                  <c:v>446.67142088694601</c:v>
                </c:pt>
                <c:pt idx="1425">
                  <c:v>446.761682678201</c:v>
                </c:pt>
                <c:pt idx="1426">
                  <c:v>446.85194446945599</c:v>
                </c:pt>
                <c:pt idx="1427">
                  <c:v>446.94220626071098</c:v>
                </c:pt>
                <c:pt idx="1428">
                  <c:v>447.03246805196602</c:v>
                </c:pt>
                <c:pt idx="1429">
                  <c:v>447.12272984322101</c:v>
                </c:pt>
                <c:pt idx="1430">
                  <c:v>447.212991634476</c:v>
                </c:pt>
                <c:pt idx="1431">
                  <c:v>447.30325342573099</c:v>
                </c:pt>
                <c:pt idx="1432">
                  <c:v>447.39351521698558</c:v>
                </c:pt>
                <c:pt idx="1433">
                  <c:v>447.48377700824062</c:v>
                </c:pt>
                <c:pt idx="1434">
                  <c:v>447.57403879949601</c:v>
                </c:pt>
                <c:pt idx="1435">
                  <c:v>447.664300590751</c:v>
                </c:pt>
                <c:pt idx="1436">
                  <c:v>447.75456238200599</c:v>
                </c:pt>
                <c:pt idx="1437">
                  <c:v>447.84482417326097</c:v>
                </c:pt>
                <c:pt idx="1438">
                  <c:v>447.93508596451602</c:v>
                </c:pt>
                <c:pt idx="1439">
                  <c:v>448.02534775577101</c:v>
                </c:pt>
                <c:pt idx="1440">
                  <c:v>448.115609547026</c:v>
                </c:pt>
                <c:pt idx="1441">
                  <c:v>448.20587133828099</c:v>
                </c:pt>
                <c:pt idx="1442">
                  <c:v>448.29613312953592</c:v>
                </c:pt>
                <c:pt idx="1443">
                  <c:v>448.38639492079102</c:v>
                </c:pt>
                <c:pt idx="1444">
                  <c:v>448.47665671204459</c:v>
                </c:pt>
                <c:pt idx="1445">
                  <c:v>448.56691850329958</c:v>
                </c:pt>
                <c:pt idx="1446">
                  <c:v>448.65718029455502</c:v>
                </c:pt>
                <c:pt idx="1447">
                  <c:v>448.74744208581001</c:v>
                </c:pt>
                <c:pt idx="1448">
                  <c:v>448.837703877065</c:v>
                </c:pt>
                <c:pt idx="1449">
                  <c:v>448.92796566831993</c:v>
                </c:pt>
                <c:pt idx="1450">
                  <c:v>449.01822745957458</c:v>
                </c:pt>
                <c:pt idx="1451">
                  <c:v>449.10848925083002</c:v>
                </c:pt>
                <c:pt idx="1452">
                  <c:v>449.1987510420845</c:v>
                </c:pt>
                <c:pt idx="1453">
                  <c:v>449.28901283334</c:v>
                </c:pt>
                <c:pt idx="1454">
                  <c:v>449.37927462459498</c:v>
                </c:pt>
                <c:pt idx="1455">
                  <c:v>449.46953641584992</c:v>
                </c:pt>
                <c:pt idx="1456">
                  <c:v>449.55979820710502</c:v>
                </c:pt>
                <c:pt idx="1457">
                  <c:v>449.65005999836001</c:v>
                </c:pt>
                <c:pt idx="1458">
                  <c:v>449.740321789615</c:v>
                </c:pt>
                <c:pt idx="1459">
                  <c:v>449.83058358086998</c:v>
                </c:pt>
                <c:pt idx="1460">
                  <c:v>449.92084537212492</c:v>
                </c:pt>
                <c:pt idx="1461">
                  <c:v>450.01110716338002</c:v>
                </c:pt>
                <c:pt idx="1462">
                  <c:v>450.10136895463461</c:v>
                </c:pt>
                <c:pt idx="1463">
                  <c:v>450.1916307458896</c:v>
                </c:pt>
                <c:pt idx="1464">
                  <c:v>450.28189253714493</c:v>
                </c:pt>
                <c:pt idx="1465">
                  <c:v>450.37215432839992</c:v>
                </c:pt>
                <c:pt idx="1466">
                  <c:v>450.46241611965502</c:v>
                </c:pt>
                <c:pt idx="1467">
                  <c:v>450.55267791091001</c:v>
                </c:pt>
                <c:pt idx="1468">
                  <c:v>450.64293970216499</c:v>
                </c:pt>
                <c:pt idx="1469">
                  <c:v>450.73320149341993</c:v>
                </c:pt>
                <c:pt idx="1470">
                  <c:v>450.82346328467492</c:v>
                </c:pt>
                <c:pt idx="1471">
                  <c:v>450.91372507593002</c:v>
                </c:pt>
                <c:pt idx="1472">
                  <c:v>451.00398686718461</c:v>
                </c:pt>
                <c:pt idx="1473">
                  <c:v>451.09424865843999</c:v>
                </c:pt>
                <c:pt idx="1474">
                  <c:v>451.18451044969459</c:v>
                </c:pt>
                <c:pt idx="1475">
                  <c:v>451.27477224095003</c:v>
                </c:pt>
                <c:pt idx="1476">
                  <c:v>451.36503403220502</c:v>
                </c:pt>
                <c:pt idx="1477">
                  <c:v>451.45529582346001</c:v>
                </c:pt>
                <c:pt idx="1478">
                  <c:v>451.54555761471499</c:v>
                </c:pt>
                <c:pt idx="1479">
                  <c:v>451.63581940596993</c:v>
                </c:pt>
                <c:pt idx="1480">
                  <c:v>451.72608119722503</c:v>
                </c:pt>
                <c:pt idx="1481">
                  <c:v>451.81634298847962</c:v>
                </c:pt>
                <c:pt idx="1482">
                  <c:v>451.90660477973501</c:v>
                </c:pt>
                <c:pt idx="1483">
                  <c:v>451.9968665709896</c:v>
                </c:pt>
                <c:pt idx="1484">
                  <c:v>452.08712836224458</c:v>
                </c:pt>
                <c:pt idx="1485">
                  <c:v>452.17739015350008</c:v>
                </c:pt>
                <c:pt idx="1486">
                  <c:v>452.26765194475502</c:v>
                </c:pt>
                <c:pt idx="1487">
                  <c:v>452.35791373601</c:v>
                </c:pt>
                <c:pt idx="1488">
                  <c:v>452.4481755272646</c:v>
                </c:pt>
                <c:pt idx="1489">
                  <c:v>452.53843731851958</c:v>
                </c:pt>
                <c:pt idx="1490">
                  <c:v>452.62869910977508</c:v>
                </c:pt>
                <c:pt idx="1491">
                  <c:v>452.71896090103002</c:v>
                </c:pt>
                <c:pt idx="1492">
                  <c:v>452.809222692285</c:v>
                </c:pt>
                <c:pt idx="1493">
                  <c:v>452.89948448353999</c:v>
                </c:pt>
                <c:pt idx="1494">
                  <c:v>452.98974627479492</c:v>
                </c:pt>
                <c:pt idx="1495">
                  <c:v>453.08000806605003</c:v>
                </c:pt>
                <c:pt idx="1496">
                  <c:v>453.17026985730502</c:v>
                </c:pt>
                <c:pt idx="1497">
                  <c:v>453.26053164855961</c:v>
                </c:pt>
                <c:pt idx="1498">
                  <c:v>453.35079343981499</c:v>
                </c:pt>
                <c:pt idx="1499">
                  <c:v>453.44105523106992</c:v>
                </c:pt>
                <c:pt idx="1500">
                  <c:v>453.53131702232469</c:v>
                </c:pt>
                <c:pt idx="1501">
                  <c:v>453.62157881358002</c:v>
                </c:pt>
                <c:pt idx="1502">
                  <c:v>453.711840604835</c:v>
                </c:pt>
                <c:pt idx="1503">
                  <c:v>453.80210239608999</c:v>
                </c:pt>
                <c:pt idx="1504">
                  <c:v>453.89236418734498</c:v>
                </c:pt>
                <c:pt idx="1505">
                  <c:v>453.98262597859969</c:v>
                </c:pt>
                <c:pt idx="1506">
                  <c:v>454.07288776985501</c:v>
                </c:pt>
                <c:pt idx="1507">
                  <c:v>454.16314956110961</c:v>
                </c:pt>
                <c:pt idx="1508">
                  <c:v>454.25341135236499</c:v>
                </c:pt>
                <c:pt idx="1509">
                  <c:v>454.34367314361998</c:v>
                </c:pt>
                <c:pt idx="1510">
                  <c:v>454.43393493487469</c:v>
                </c:pt>
                <c:pt idx="1511">
                  <c:v>454.52419672613001</c:v>
                </c:pt>
                <c:pt idx="1512">
                  <c:v>454.614458517385</c:v>
                </c:pt>
                <c:pt idx="1513">
                  <c:v>454.70472030863999</c:v>
                </c:pt>
                <c:pt idx="1514">
                  <c:v>454.79498209989498</c:v>
                </c:pt>
                <c:pt idx="1515">
                  <c:v>454.88524389115008</c:v>
                </c:pt>
                <c:pt idx="1516">
                  <c:v>454.97550568240501</c:v>
                </c:pt>
                <c:pt idx="1517">
                  <c:v>455.06576747366</c:v>
                </c:pt>
                <c:pt idx="1518">
                  <c:v>455.15602926491499</c:v>
                </c:pt>
                <c:pt idx="1519">
                  <c:v>455.24629105616992</c:v>
                </c:pt>
                <c:pt idx="1520">
                  <c:v>455.33655284742468</c:v>
                </c:pt>
                <c:pt idx="1521">
                  <c:v>455.42681463867962</c:v>
                </c:pt>
                <c:pt idx="1522">
                  <c:v>455.517076429935</c:v>
                </c:pt>
                <c:pt idx="1523">
                  <c:v>455.60733822118959</c:v>
                </c:pt>
                <c:pt idx="1524">
                  <c:v>455.69760001244498</c:v>
                </c:pt>
                <c:pt idx="1525">
                  <c:v>455.78786180370008</c:v>
                </c:pt>
                <c:pt idx="1526">
                  <c:v>455.87812359495501</c:v>
                </c:pt>
                <c:pt idx="1527">
                  <c:v>455.9683853862096</c:v>
                </c:pt>
                <c:pt idx="1528">
                  <c:v>456.05864717746499</c:v>
                </c:pt>
                <c:pt idx="1529">
                  <c:v>456.14890896871992</c:v>
                </c:pt>
                <c:pt idx="1530">
                  <c:v>456.23917075997463</c:v>
                </c:pt>
                <c:pt idx="1531">
                  <c:v>456.32943255122882</c:v>
                </c:pt>
                <c:pt idx="1532">
                  <c:v>456.41969434248392</c:v>
                </c:pt>
                <c:pt idx="1533">
                  <c:v>456.50995613373902</c:v>
                </c:pt>
                <c:pt idx="1534">
                  <c:v>456.60021792499401</c:v>
                </c:pt>
                <c:pt idx="1535">
                  <c:v>456.69047971624889</c:v>
                </c:pt>
                <c:pt idx="1536">
                  <c:v>456.78074150750382</c:v>
                </c:pt>
                <c:pt idx="1537">
                  <c:v>456.87100329875898</c:v>
                </c:pt>
                <c:pt idx="1538">
                  <c:v>456.96126509001402</c:v>
                </c:pt>
                <c:pt idx="1539">
                  <c:v>457.05152688126901</c:v>
                </c:pt>
                <c:pt idx="1540">
                  <c:v>457.141788672524</c:v>
                </c:pt>
                <c:pt idx="1541">
                  <c:v>457.23205046377882</c:v>
                </c:pt>
                <c:pt idx="1542">
                  <c:v>457.32231225503392</c:v>
                </c:pt>
                <c:pt idx="1543">
                  <c:v>457.41257404628863</c:v>
                </c:pt>
                <c:pt idx="1544">
                  <c:v>457.50283583754401</c:v>
                </c:pt>
                <c:pt idx="1545">
                  <c:v>457.59309762879889</c:v>
                </c:pt>
                <c:pt idx="1546">
                  <c:v>457.68335942005382</c:v>
                </c:pt>
                <c:pt idx="1547">
                  <c:v>457.77362121130898</c:v>
                </c:pt>
                <c:pt idx="1548">
                  <c:v>457.86388300256402</c:v>
                </c:pt>
                <c:pt idx="1549">
                  <c:v>457.95414479381901</c:v>
                </c:pt>
                <c:pt idx="1550">
                  <c:v>458.044406585074</c:v>
                </c:pt>
                <c:pt idx="1551">
                  <c:v>458.1346683763291</c:v>
                </c:pt>
                <c:pt idx="1552">
                  <c:v>458.22493016758392</c:v>
                </c:pt>
                <c:pt idx="1553">
                  <c:v>458.31519195883891</c:v>
                </c:pt>
                <c:pt idx="1554">
                  <c:v>458.40545375009361</c:v>
                </c:pt>
                <c:pt idx="1555">
                  <c:v>458.4957155413486</c:v>
                </c:pt>
                <c:pt idx="1556">
                  <c:v>458.58597733260382</c:v>
                </c:pt>
                <c:pt idx="1557">
                  <c:v>458.67623912385898</c:v>
                </c:pt>
                <c:pt idx="1558">
                  <c:v>458.76650091511391</c:v>
                </c:pt>
                <c:pt idx="1559">
                  <c:v>458.85676270636901</c:v>
                </c:pt>
                <c:pt idx="1560">
                  <c:v>458.94702449762389</c:v>
                </c:pt>
                <c:pt idx="1561">
                  <c:v>459.03728628887882</c:v>
                </c:pt>
                <c:pt idx="1562">
                  <c:v>459.12754808013398</c:v>
                </c:pt>
                <c:pt idx="1563">
                  <c:v>459.21780987138902</c:v>
                </c:pt>
                <c:pt idx="1564">
                  <c:v>459.30807166264401</c:v>
                </c:pt>
                <c:pt idx="1565">
                  <c:v>459.3983334538986</c:v>
                </c:pt>
                <c:pt idx="1566">
                  <c:v>459.48859524515359</c:v>
                </c:pt>
                <c:pt idx="1567">
                  <c:v>459.57885703640898</c:v>
                </c:pt>
                <c:pt idx="1568">
                  <c:v>459.66911882766402</c:v>
                </c:pt>
                <c:pt idx="1569">
                  <c:v>459.75938061891901</c:v>
                </c:pt>
                <c:pt idx="1570">
                  <c:v>459.849642410174</c:v>
                </c:pt>
                <c:pt idx="1571">
                  <c:v>459.93990420142882</c:v>
                </c:pt>
                <c:pt idx="1572">
                  <c:v>460.03016599268358</c:v>
                </c:pt>
                <c:pt idx="1573">
                  <c:v>460.12042778393902</c:v>
                </c:pt>
                <c:pt idx="1574">
                  <c:v>460.21068957519401</c:v>
                </c:pt>
                <c:pt idx="1575">
                  <c:v>460.300951366449</c:v>
                </c:pt>
                <c:pt idx="1576">
                  <c:v>460.39121315770382</c:v>
                </c:pt>
                <c:pt idx="1577">
                  <c:v>460.48147494895858</c:v>
                </c:pt>
                <c:pt idx="1578">
                  <c:v>460.57173674021362</c:v>
                </c:pt>
                <c:pt idx="1579">
                  <c:v>460.66199853146901</c:v>
                </c:pt>
                <c:pt idx="1580">
                  <c:v>460.752260322724</c:v>
                </c:pt>
                <c:pt idx="1581">
                  <c:v>460.8425221139791</c:v>
                </c:pt>
                <c:pt idx="1582">
                  <c:v>460.93278390523392</c:v>
                </c:pt>
                <c:pt idx="1583">
                  <c:v>461.02304569648902</c:v>
                </c:pt>
                <c:pt idx="1584">
                  <c:v>461.11330748774401</c:v>
                </c:pt>
                <c:pt idx="1585">
                  <c:v>461.20356927899871</c:v>
                </c:pt>
                <c:pt idx="1586">
                  <c:v>461.29383107025382</c:v>
                </c:pt>
                <c:pt idx="1587">
                  <c:v>461.38409286150898</c:v>
                </c:pt>
                <c:pt idx="1588">
                  <c:v>461.47435465276402</c:v>
                </c:pt>
                <c:pt idx="1589">
                  <c:v>461.56461644401901</c:v>
                </c:pt>
                <c:pt idx="1590">
                  <c:v>461.654878235274</c:v>
                </c:pt>
                <c:pt idx="1591">
                  <c:v>461.74514002652899</c:v>
                </c:pt>
                <c:pt idx="1592">
                  <c:v>461.83540181778397</c:v>
                </c:pt>
                <c:pt idx="1593">
                  <c:v>461.92566360903902</c:v>
                </c:pt>
                <c:pt idx="1594">
                  <c:v>462.01592540029361</c:v>
                </c:pt>
                <c:pt idx="1595">
                  <c:v>462.106187191549</c:v>
                </c:pt>
                <c:pt idx="1596">
                  <c:v>462.19644898280382</c:v>
                </c:pt>
                <c:pt idx="1597">
                  <c:v>462.28671077405892</c:v>
                </c:pt>
                <c:pt idx="1598">
                  <c:v>462.37697256531402</c:v>
                </c:pt>
                <c:pt idx="1599">
                  <c:v>462.46723435656901</c:v>
                </c:pt>
                <c:pt idx="1600">
                  <c:v>462.557496147824</c:v>
                </c:pt>
                <c:pt idx="1601">
                  <c:v>462.64775793907899</c:v>
                </c:pt>
                <c:pt idx="1602">
                  <c:v>462.73801973033392</c:v>
                </c:pt>
                <c:pt idx="1603">
                  <c:v>462.82828152158902</c:v>
                </c:pt>
                <c:pt idx="1604">
                  <c:v>462.91854331284401</c:v>
                </c:pt>
                <c:pt idx="1605">
                  <c:v>463.008805104099</c:v>
                </c:pt>
                <c:pt idx="1606">
                  <c:v>463.0990668953541</c:v>
                </c:pt>
                <c:pt idx="1607">
                  <c:v>463.18932868660897</c:v>
                </c:pt>
                <c:pt idx="1608">
                  <c:v>463.27959047786402</c:v>
                </c:pt>
                <c:pt idx="1609">
                  <c:v>463.36985226911901</c:v>
                </c:pt>
                <c:pt idx="1610">
                  <c:v>463.46011406037371</c:v>
                </c:pt>
                <c:pt idx="1611">
                  <c:v>463.55037585162893</c:v>
                </c:pt>
                <c:pt idx="1612">
                  <c:v>463.64063764288397</c:v>
                </c:pt>
                <c:pt idx="1613">
                  <c:v>463.73089943413902</c:v>
                </c:pt>
                <c:pt idx="1614">
                  <c:v>463.82116122539401</c:v>
                </c:pt>
                <c:pt idx="1615">
                  <c:v>463.91142301664883</c:v>
                </c:pt>
                <c:pt idx="1616">
                  <c:v>464.00168480790398</c:v>
                </c:pt>
                <c:pt idx="1617">
                  <c:v>464.09194659915897</c:v>
                </c:pt>
                <c:pt idx="1618">
                  <c:v>464.182208390413</c:v>
                </c:pt>
                <c:pt idx="1619">
                  <c:v>464.27247018166798</c:v>
                </c:pt>
                <c:pt idx="1620">
                  <c:v>464.36273197292292</c:v>
                </c:pt>
                <c:pt idx="1621">
                  <c:v>464.45299376417802</c:v>
                </c:pt>
                <c:pt idx="1622">
                  <c:v>464.54325555543301</c:v>
                </c:pt>
                <c:pt idx="1623">
                  <c:v>464.63351734668748</c:v>
                </c:pt>
                <c:pt idx="1624">
                  <c:v>464.72377913794293</c:v>
                </c:pt>
                <c:pt idx="1625">
                  <c:v>464.81404092919797</c:v>
                </c:pt>
                <c:pt idx="1626">
                  <c:v>464.90430272045302</c:v>
                </c:pt>
                <c:pt idx="1627">
                  <c:v>464.99456451170801</c:v>
                </c:pt>
                <c:pt idx="1628">
                  <c:v>465.08482630296299</c:v>
                </c:pt>
                <c:pt idx="1629">
                  <c:v>465.17508809421798</c:v>
                </c:pt>
                <c:pt idx="1630">
                  <c:v>465.26534988547292</c:v>
                </c:pt>
                <c:pt idx="1631">
                  <c:v>465.35561167672802</c:v>
                </c:pt>
                <c:pt idx="1632">
                  <c:v>465.44587346798261</c:v>
                </c:pt>
                <c:pt idx="1633">
                  <c:v>465.53613525923748</c:v>
                </c:pt>
                <c:pt idx="1634">
                  <c:v>465.62639705049259</c:v>
                </c:pt>
                <c:pt idx="1635">
                  <c:v>465.71665884174803</c:v>
                </c:pt>
                <c:pt idx="1636">
                  <c:v>465.80692063300302</c:v>
                </c:pt>
                <c:pt idx="1637">
                  <c:v>465.89718242425801</c:v>
                </c:pt>
                <c:pt idx="1638">
                  <c:v>465.98744421551299</c:v>
                </c:pt>
                <c:pt idx="1639">
                  <c:v>466.07770600676798</c:v>
                </c:pt>
                <c:pt idx="1640">
                  <c:v>466.16796779802308</c:v>
                </c:pt>
                <c:pt idx="1641">
                  <c:v>466.25822958927802</c:v>
                </c:pt>
                <c:pt idx="1642">
                  <c:v>466.34849138053301</c:v>
                </c:pt>
                <c:pt idx="1643">
                  <c:v>466.4387531717876</c:v>
                </c:pt>
                <c:pt idx="1644">
                  <c:v>466.52901496304293</c:v>
                </c:pt>
                <c:pt idx="1645">
                  <c:v>466.61927675429803</c:v>
                </c:pt>
                <c:pt idx="1646">
                  <c:v>466.70953854555302</c:v>
                </c:pt>
                <c:pt idx="1647">
                  <c:v>466.799800336808</c:v>
                </c:pt>
                <c:pt idx="1648">
                  <c:v>466.89006212806299</c:v>
                </c:pt>
                <c:pt idx="1649">
                  <c:v>466.98032391931793</c:v>
                </c:pt>
                <c:pt idx="1650">
                  <c:v>467.07058571057303</c:v>
                </c:pt>
                <c:pt idx="1651">
                  <c:v>467.16084750182802</c:v>
                </c:pt>
                <c:pt idx="1652">
                  <c:v>467.25110929308261</c:v>
                </c:pt>
                <c:pt idx="1653">
                  <c:v>467.34137108433799</c:v>
                </c:pt>
                <c:pt idx="1654">
                  <c:v>467.43163287559258</c:v>
                </c:pt>
                <c:pt idx="1655">
                  <c:v>467.52189466684808</c:v>
                </c:pt>
                <c:pt idx="1656">
                  <c:v>467.61215645810262</c:v>
                </c:pt>
                <c:pt idx="1657">
                  <c:v>467.702418249358</c:v>
                </c:pt>
                <c:pt idx="1658">
                  <c:v>467.79268004061299</c:v>
                </c:pt>
                <c:pt idx="1659">
                  <c:v>467.88294183186798</c:v>
                </c:pt>
                <c:pt idx="1660">
                  <c:v>467.97320362312308</c:v>
                </c:pt>
                <c:pt idx="1661">
                  <c:v>468.06346541437802</c:v>
                </c:pt>
                <c:pt idx="1662">
                  <c:v>468.153727205633</c:v>
                </c:pt>
                <c:pt idx="1663">
                  <c:v>468.24398899688799</c:v>
                </c:pt>
                <c:pt idx="1664">
                  <c:v>468.33425078814292</c:v>
                </c:pt>
                <c:pt idx="1665">
                  <c:v>468.42451257939803</c:v>
                </c:pt>
                <c:pt idx="1666">
                  <c:v>468.51477437065302</c:v>
                </c:pt>
                <c:pt idx="1667">
                  <c:v>468.605036161908</c:v>
                </c:pt>
                <c:pt idx="1668">
                  <c:v>468.69529795316299</c:v>
                </c:pt>
                <c:pt idx="1669">
                  <c:v>468.78555974441758</c:v>
                </c:pt>
                <c:pt idx="1670">
                  <c:v>468.87582153567308</c:v>
                </c:pt>
                <c:pt idx="1671">
                  <c:v>468.96608332692801</c:v>
                </c:pt>
                <c:pt idx="1672">
                  <c:v>469.05634511818261</c:v>
                </c:pt>
                <c:pt idx="1673">
                  <c:v>469.14660690943799</c:v>
                </c:pt>
                <c:pt idx="1674">
                  <c:v>469.23686870069258</c:v>
                </c:pt>
              </c:numCache>
            </c:numRef>
          </c:xVal>
          <c:yVal>
            <c:numRef>
              <c:f>'РУС Дипл!исп!4,12,100mW'!$O$3:$O$1677</c:f>
              <c:numCache>
                <c:formatCode>General</c:formatCode>
                <c:ptCount val="16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1.9073599999999999</c:v>
                </c:pt>
                <c:pt idx="179">
                  <c:v>1.9073599999999999</c:v>
                </c:pt>
                <c:pt idx="180">
                  <c:v>3.8147299999999991</c:v>
                </c:pt>
                <c:pt idx="181">
                  <c:v>5.7220799999999956</c:v>
                </c:pt>
                <c:pt idx="182">
                  <c:v>7.6294499999999976</c:v>
                </c:pt>
                <c:pt idx="183">
                  <c:v>9.5368000000000013</c:v>
                </c:pt>
                <c:pt idx="184">
                  <c:v>11.4442</c:v>
                </c:pt>
                <c:pt idx="185">
                  <c:v>11.4442</c:v>
                </c:pt>
                <c:pt idx="186">
                  <c:v>15.258900000000001</c:v>
                </c:pt>
                <c:pt idx="187">
                  <c:v>17.1663</c:v>
                </c:pt>
                <c:pt idx="188">
                  <c:v>20.981000000000002</c:v>
                </c:pt>
                <c:pt idx="189">
                  <c:v>24.7956</c:v>
                </c:pt>
                <c:pt idx="190">
                  <c:v>24.7956</c:v>
                </c:pt>
                <c:pt idx="191">
                  <c:v>30.517800000000001</c:v>
                </c:pt>
                <c:pt idx="192">
                  <c:v>32.425200000000011</c:v>
                </c:pt>
                <c:pt idx="193">
                  <c:v>36.239899999999999</c:v>
                </c:pt>
                <c:pt idx="194">
                  <c:v>38.147200000000012</c:v>
                </c:pt>
                <c:pt idx="195">
                  <c:v>41.9619</c:v>
                </c:pt>
                <c:pt idx="196">
                  <c:v>45.776600000000009</c:v>
                </c:pt>
                <c:pt idx="197">
                  <c:v>49.591300000000011</c:v>
                </c:pt>
                <c:pt idx="198">
                  <c:v>51.498600000000003</c:v>
                </c:pt>
                <c:pt idx="199">
                  <c:v>55.313299999999998</c:v>
                </c:pt>
                <c:pt idx="200">
                  <c:v>59.128</c:v>
                </c:pt>
                <c:pt idx="201">
                  <c:v>62.942999999999998</c:v>
                </c:pt>
                <c:pt idx="202">
                  <c:v>66.7577</c:v>
                </c:pt>
                <c:pt idx="203">
                  <c:v>70.572399999999945</c:v>
                </c:pt>
                <c:pt idx="204">
                  <c:v>74.387100000000004</c:v>
                </c:pt>
                <c:pt idx="205">
                  <c:v>78.201800000000006</c:v>
                </c:pt>
                <c:pt idx="206">
                  <c:v>80.109099999999998</c:v>
                </c:pt>
                <c:pt idx="207">
                  <c:v>83.9238</c:v>
                </c:pt>
                <c:pt idx="208">
                  <c:v>87.738500000000002</c:v>
                </c:pt>
                <c:pt idx="209">
                  <c:v>89.645899999999983</c:v>
                </c:pt>
                <c:pt idx="210">
                  <c:v>93.460499999999996</c:v>
                </c:pt>
                <c:pt idx="211">
                  <c:v>95.367900000000006</c:v>
                </c:pt>
                <c:pt idx="212">
                  <c:v>97.275200000000012</c:v>
                </c:pt>
                <c:pt idx="213">
                  <c:v>101.09</c:v>
                </c:pt>
                <c:pt idx="214">
                  <c:v>104.905</c:v>
                </c:pt>
                <c:pt idx="215">
                  <c:v>104.905</c:v>
                </c:pt>
                <c:pt idx="216">
                  <c:v>104.905</c:v>
                </c:pt>
                <c:pt idx="217">
                  <c:v>106.812</c:v>
                </c:pt>
                <c:pt idx="218">
                  <c:v>106.812</c:v>
                </c:pt>
                <c:pt idx="219">
                  <c:v>108.71899999999999</c:v>
                </c:pt>
                <c:pt idx="220">
                  <c:v>108.71899999999999</c:v>
                </c:pt>
                <c:pt idx="221">
                  <c:v>108.71899999999999</c:v>
                </c:pt>
                <c:pt idx="222">
                  <c:v>108.71899999999999</c:v>
                </c:pt>
                <c:pt idx="223">
                  <c:v>108.71899999999999</c:v>
                </c:pt>
                <c:pt idx="224">
                  <c:v>108.71899999999999</c:v>
                </c:pt>
                <c:pt idx="225">
                  <c:v>106.812</c:v>
                </c:pt>
                <c:pt idx="226">
                  <c:v>106.812</c:v>
                </c:pt>
                <c:pt idx="227">
                  <c:v>104.905</c:v>
                </c:pt>
                <c:pt idx="228">
                  <c:v>104.905</c:v>
                </c:pt>
                <c:pt idx="229">
                  <c:v>104.905</c:v>
                </c:pt>
                <c:pt idx="230">
                  <c:v>102.997</c:v>
                </c:pt>
                <c:pt idx="231">
                  <c:v>101.09</c:v>
                </c:pt>
                <c:pt idx="232">
                  <c:v>99.182600000000008</c:v>
                </c:pt>
                <c:pt idx="233">
                  <c:v>97.275200000000012</c:v>
                </c:pt>
                <c:pt idx="234">
                  <c:v>93.460499999999996</c:v>
                </c:pt>
                <c:pt idx="235">
                  <c:v>93.460499999999996</c:v>
                </c:pt>
                <c:pt idx="236">
                  <c:v>93.460499999999996</c:v>
                </c:pt>
                <c:pt idx="237">
                  <c:v>91.553199999999975</c:v>
                </c:pt>
                <c:pt idx="238">
                  <c:v>91.553199999999975</c:v>
                </c:pt>
                <c:pt idx="239">
                  <c:v>87.738500000000002</c:v>
                </c:pt>
                <c:pt idx="240">
                  <c:v>85.831199999999995</c:v>
                </c:pt>
                <c:pt idx="241">
                  <c:v>83.9238</c:v>
                </c:pt>
                <c:pt idx="242">
                  <c:v>82.016500000000022</c:v>
                </c:pt>
                <c:pt idx="243">
                  <c:v>80.109099999999998</c:v>
                </c:pt>
                <c:pt idx="244">
                  <c:v>78.201800000000006</c:v>
                </c:pt>
                <c:pt idx="245">
                  <c:v>78.201800000000006</c:v>
                </c:pt>
                <c:pt idx="246">
                  <c:v>76.294399999999996</c:v>
                </c:pt>
                <c:pt idx="247">
                  <c:v>74.387100000000004</c:v>
                </c:pt>
                <c:pt idx="248">
                  <c:v>72.479700000000008</c:v>
                </c:pt>
                <c:pt idx="249">
                  <c:v>70.572399999999945</c:v>
                </c:pt>
                <c:pt idx="250">
                  <c:v>68.665000000000006</c:v>
                </c:pt>
                <c:pt idx="251">
                  <c:v>66.7577</c:v>
                </c:pt>
                <c:pt idx="252">
                  <c:v>64.850300000000004</c:v>
                </c:pt>
                <c:pt idx="253">
                  <c:v>64.850300000000004</c:v>
                </c:pt>
                <c:pt idx="254">
                  <c:v>62.942999999999998</c:v>
                </c:pt>
                <c:pt idx="255">
                  <c:v>61.035600000000002</c:v>
                </c:pt>
                <c:pt idx="256">
                  <c:v>59.128</c:v>
                </c:pt>
                <c:pt idx="257">
                  <c:v>57.220700000000001</c:v>
                </c:pt>
                <c:pt idx="258">
                  <c:v>57.220700000000001</c:v>
                </c:pt>
                <c:pt idx="259">
                  <c:v>55.313299999999998</c:v>
                </c:pt>
                <c:pt idx="260">
                  <c:v>53.406000000000013</c:v>
                </c:pt>
                <c:pt idx="261">
                  <c:v>51.498600000000003</c:v>
                </c:pt>
                <c:pt idx="262">
                  <c:v>51.498600000000003</c:v>
                </c:pt>
                <c:pt idx="263">
                  <c:v>51.498600000000003</c:v>
                </c:pt>
                <c:pt idx="264">
                  <c:v>49.591300000000011</c:v>
                </c:pt>
                <c:pt idx="265">
                  <c:v>47.683900000000001</c:v>
                </c:pt>
                <c:pt idx="266">
                  <c:v>47.683900000000001</c:v>
                </c:pt>
                <c:pt idx="267">
                  <c:v>45.776600000000009</c:v>
                </c:pt>
                <c:pt idx="268">
                  <c:v>43.869300000000003</c:v>
                </c:pt>
                <c:pt idx="269">
                  <c:v>43.869300000000003</c:v>
                </c:pt>
                <c:pt idx="270">
                  <c:v>41.9619</c:v>
                </c:pt>
                <c:pt idx="271">
                  <c:v>40.054600000000001</c:v>
                </c:pt>
                <c:pt idx="272">
                  <c:v>40.054600000000001</c:v>
                </c:pt>
                <c:pt idx="273">
                  <c:v>38.147200000000012</c:v>
                </c:pt>
                <c:pt idx="274">
                  <c:v>38.147200000000012</c:v>
                </c:pt>
                <c:pt idx="275">
                  <c:v>38.147200000000012</c:v>
                </c:pt>
                <c:pt idx="276">
                  <c:v>36.239899999999999</c:v>
                </c:pt>
                <c:pt idx="277">
                  <c:v>36.239899999999999</c:v>
                </c:pt>
                <c:pt idx="278">
                  <c:v>34.332500000000003</c:v>
                </c:pt>
                <c:pt idx="279">
                  <c:v>34.332500000000003</c:v>
                </c:pt>
                <c:pt idx="280">
                  <c:v>32.425200000000011</c:v>
                </c:pt>
                <c:pt idx="281">
                  <c:v>32.425200000000011</c:v>
                </c:pt>
                <c:pt idx="282">
                  <c:v>28.610299999999999</c:v>
                </c:pt>
                <c:pt idx="283">
                  <c:v>28.610299999999999</c:v>
                </c:pt>
                <c:pt idx="284">
                  <c:v>28.610299999999999</c:v>
                </c:pt>
                <c:pt idx="285">
                  <c:v>26.702999999999999</c:v>
                </c:pt>
                <c:pt idx="286">
                  <c:v>26.702999999999999</c:v>
                </c:pt>
                <c:pt idx="287">
                  <c:v>26.702999999999999</c:v>
                </c:pt>
                <c:pt idx="288">
                  <c:v>24.7956</c:v>
                </c:pt>
                <c:pt idx="289">
                  <c:v>24.7956</c:v>
                </c:pt>
                <c:pt idx="290">
                  <c:v>24.7956</c:v>
                </c:pt>
                <c:pt idx="291">
                  <c:v>24.7956</c:v>
                </c:pt>
                <c:pt idx="292">
                  <c:v>24.7956</c:v>
                </c:pt>
                <c:pt idx="293">
                  <c:v>24.7956</c:v>
                </c:pt>
                <c:pt idx="294">
                  <c:v>24.7956</c:v>
                </c:pt>
                <c:pt idx="295">
                  <c:v>22.88829999999998</c:v>
                </c:pt>
                <c:pt idx="296">
                  <c:v>22.88829999999998</c:v>
                </c:pt>
                <c:pt idx="297">
                  <c:v>22.88829999999998</c:v>
                </c:pt>
                <c:pt idx="298">
                  <c:v>20.981000000000002</c:v>
                </c:pt>
                <c:pt idx="299">
                  <c:v>20.981000000000002</c:v>
                </c:pt>
                <c:pt idx="300">
                  <c:v>20.981000000000002</c:v>
                </c:pt>
                <c:pt idx="301">
                  <c:v>20.981000000000002</c:v>
                </c:pt>
                <c:pt idx="302">
                  <c:v>19.073599999999999</c:v>
                </c:pt>
                <c:pt idx="303">
                  <c:v>19.073599999999999</c:v>
                </c:pt>
                <c:pt idx="304">
                  <c:v>19.073599999999999</c:v>
                </c:pt>
                <c:pt idx="305">
                  <c:v>19.073599999999999</c:v>
                </c:pt>
                <c:pt idx="306">
                  <c:v>19.073599999999999</c:v>
                </c:pt>
                <c:pt idx="307">
                  <c:v>19.073599999999999</c:v>
                </c:pt>
                <c:pt idx="308">
                  <c:v>19.073599999999999</c:v>
                </c:pt>
                <c:pt idx="309">
                  <c:v>19.073599999999999</c:v>
                </c:pt>
                <c:pt idx="310">
                  <c:v>19.073599999999999</c:v>
                </c:pt>
                <c:pt idx="311">
                  <c:v>17.1663</c:v>
                </c:pt>
                <c:pt idx="312">
                  <c:v>17.1663</c:v>
                </c:pt>
                <c:pt idx="313">
                  <c:v>17.1663</c:v>
                </c:pt>
                <c:pt idx="314">
                  <c:v>17.1663</c:v>
                </c:pt>
                <c:pt idx="315">
                  <c:v>17.1663</c:v>
                </c:pt>
                <c:pt idx="316">
                  <c:v>15.258900000000001</c:v>
                </c:pt>
                <c:pt idx="317">
                  <c:v>15.258900000000001</c:v>
                </c:pt>
                <c:pt idx="318">
                  <c:v>15.258900000000001</c:v>
                </c:pt>
                <c:pt idx="319">
                  <c:v>15.258900000000001</c:v>
                </c:pt>
                <c:pt idx="320">
                  <c:v>13.3515</c:v>
                </c:pt>
                <c:pt idx="321">
                  <c:v>13.3515</c:v>
                </c:pt>
                <c:pt idx="322">
                  <c:v>13.3515</c:v>
                </c:pt>
                <c:pt idx="323">
                  <c:v>11.4442</c:v>
                </c:pt>
                <c:pt idx="324">
                  <c:v>11.4442</c:v>
                </c:pt>
                <c:pt idx="325">
                  <c:v>11.4442</c:v>
                </c:pt>
                <c:pt idx="326">
                  <c:v>11.4442</c:v>
                </c:pt>
                <c:pt idx="327">
                  <c:v>11.4442</c:v>
                </c:pt>
                <c:pt idx="328">
                  <c:v>11.4442</c:v>
                </c:pt>
                <c:pt idx="329">
                  <c:v>11.4442</c:v>
                </c:pt>
                <c:pt idx="330">
                  <c:v>11.4442</c:v>
                </c:pt>
                <c:pt idx="331">
                  <c:v>11.4442</c:v>
                </c:pt>
                <c:pt idx="332">
                  <c:v>11.4442</c:v>
                </c:pt>
                <c:pt idx="333">
                  <c:v>11.4442</c:v>
                </c:pt>
                <c:pt idx="334">
                  <c:v>11.4442</c:v>
                </c:pt>
                <c:pt idx="335">
                  <c:v>9.5368000000000013</c:v>
                </c:pt>
                <c:pt idx="336">
                  <c:v>9.5368000000000013</c:v>
                </c:pt>
                <c:pt idx="337">
                  <c:v>9.5368000000000013</c:v>
                </c:pt>
                <c:pt idx="338">
                  <c:v>9.5368000000000013</c:v>
                </c:pt>
                <c:pt idx="339">
                  <c:v>9.5368000000000013</c:v>
                </c:pt>
                <c:pt idx="340">
                  <c:v>9.5368000000000013</c:v>
                </c:pt>
                <c:pt idx="341">
                  <c:v>9.5368000000000013</c:v>
                </c:pt>
                <c:pt idx="342">
                  <c:v>9.5368000000000013</c:v>
                </c:pt>
                <c:pt idx="343">
                  <c:v>9.5368000000000013</c:v>
                </c:pt>
                <c:pt idx="344">
                  <c:v>7.6294499999999976</c:v>
                </c:pt>
                <c:pt idx="345">
                  <c:v>7.6294499999999976</c:v>
                </c:pt>
                <c:pt idx="346">
                  <c:v>7.6294499999999976</c:v>
                </c:pt>
                <c:pt idx="347">
                  <c:v>7.6294499999999976</c:v>
                </c:pt>
                <c:pt idx="348">
                  <c:v>7.6294499999999976</c:v>
                </c:pt>
                <c:pt idx="349">
                  <c:v>7.6294499999999976</c:v>
                </c:pt>
                <c:pt idx="350">
                  <c:v>7.6294499999999976</c:v>
                </c:pt>
                <c:pt idx="351">
                  <c:v>7.6294499999999976</c:v>
                </c:pt>
                <c:pt idx="352">
                  <c:v>7.6294499999999976</c:v>
                </c:pt>
                <c:pt idx="353">
                  <c:v>7.6294499999999976</c:v>
                </c:pt>
                <c:pt idx="354">
                  <c:v>7.6294499999999976</c:v>
                </c:pt>
                <c:pt idx="355">
                  <c:v>7.6294499999999976</c:v>
                </c:pt>
                <c:pt idx="356">
                  <c:v>7.6294499999999976</c:v>
                </c:pt>
                <c:pt idx="357">
                  <c:v>7.6294499999999976</c:v>
                </c:pt>
                <c:pt idx="358">
                  <c:v>7.6294499999999976</c:v>
                </c:pt>
                <c:pt idx="359">
                  <c:v>5.7220799999999956</c:v>
                </c:pt>
                <c:pt idx="360">
                  <c:v>5.7220799999999956</c:v>
                </c:pt>
                <c:pt idx="361">
                  <c:v>5.7220799999999956</c:v>
                </c:pt>
                <c:pt idx="362">
                  <c:v>5.7220799999999956</c:v>
                </c:pt>
                <c:pt idx="363">
                  <c:v>5.7220799999999956</c:v>
                </c:pt>
                <c:pt idx="364">
                  <c:v>5.7220799999999956</c:v>
                </c:pt>
                <c:pt idx="365">
                  <c:v>5.7220799999999956</c:v>
                </c:pt>
                <c:pt idx="366">
                  <c:v>5.7220799999999956</c:v>
                </c:pt>
                <c:pt idx="367">
                  <c:v>5.7220799999999956</c:v>
                </c:pt>
                <c:pt idx="368">
                  <c:v>5.7220799999999956</c:v>
                </c:pt>
                <c:pt idx="369">
                  <c:v>5.7220799999999956</c:v>
                </c:pt>
                <c:pt idx="370">
                  <c:v>5.7220799999999956</c:v>
                </c:pt>
                <c:pt idx="371">
                  <c:v>5.7220799999999956</c:v>
                </c:pt>
                <c:pt idx="372">
                  <c:v>5.7220799999999956</c:v>
                </c:pt>
                <c:pt idx="373">
                  <c:v>5.7220799999999956</c:v>
                </c:pt>
                <c:pt idx="374">
                  <c:v>3.8147299999999991</c:v>
                </c:pt>
                <c:pt idx="375">
                  <c:v>3.8147299999999991</c:v>
                </c:pt>
                <c:pt idx="376">
                  <c:v>3.8147299999999991</c:v>
                </c:pt>
                <c:pt idx="377">
                  <c:v>3.8147299999999991</c:v>
                </c:pt>
                <c:pt idx="378">
                  <c:v>3.8147299999999991</c:v>
                </c:pt>
                <c:pt idx="379">
                  <c:v>3.8147299999999991</c:v>
                </c:pt>
                <c:pt idx="380">
                  <c:v>3.8147299999999991</c:v>
                </c:pt>
                <c:pt idx="381">
                  <c:v>3.8147299999999991</c:v>
                </c:pt>
                <c:pt idx="382">
                  <c:v>3.8147299999999991</c:v>
                </c:pt>
                <c:pt idx="383">
                  <c:v>3.8147299999999991</c:v>
                </c:pt>
                <c:pt idx="384">
                  <c:v>3.8147299999999991</c:v>
                </c:pt>
                <c:pt idx="385">
                  <c:v>3.8147299999999991</c:v>
                </c:pt>
                <c:pt idx="386">
                  <c:v>3.8147299999999991</c:v>
                </c:pt>
                <c:pt idx="387">
                  <c:v>3.8147299999999991</c:v>
                </c:pt>
                <c:pt idx="388">
                  <c:v>3.8147299999999991</c:v>
                </c:pt>
                <c:pt idx="389">
                  <c:v>3.8147299999999991</c:v>
                </c:pt>
                <c:pt idx="390">
                  <c:v>3.8147299999999991</c:v>
                </c:pt>
                <c:pt idx="391">
                  <c:v>3.8147299999999991</c:v>
                </c:pt>
                <c:pt idx="392">
                  <c:v>3.8147299999999991</c:v>
                </c:pt>
                <c:pt idx="393">
                  <c:v>3.8147299999999991</c:v>
                </c:pt>
                <c:pt idx="394">
                  <c:v>3.8147299999999991</c:v>
                </c:pt>
                <c:pt idx="395">
                  <c:v>3.8147299999999991</c:v>
                </c:pt>
                <c:pt idx="396">
                  <c:v>3.8147299999999991</c:v>
                </c:pt>
                <c:pt idx="397">
                  <c:v>3.8147299999999991</c:v>
                </c:pt>
                <c:pt idx="398">
                  <c:v>3.8147299999999991</c:v>
                </c:pt>
                <c:pt idx="399">
                  <c:v>3.8147299999999991</c:v>
                </c:pt>
                <c:pt idx="400">
                  <c:v>3.8147299999999991</c:v>
                </c:pt>
                <c:pt idx="401">
                  <c:v>3.8147299999999991</c:v>
                </c:pt>
                <c:pt idx="402">
                  <c:v>3.8147299999999991</c:v>
                </c:pt>
                <c:pt idx="403">
                  <c:v>1.9073599999999999</c:v>
                </c:pt>
                <c:pt idx="404">
                  <c:v>1.9073599999999999</c:v>
                </c:pt>
                <c:pt idx="405">
                  <c:v>1.9073599999999999</c:v>
                </c:pt>
                <c:pt idx="406">
                  <c:v>1.9073599999999999</c:v>
                </c:pt>
                <c:pt idx="407">
                  <c:v>1.9073599999999999</c:v>
                </c:pt>
                <c:pt idx="408">
                  <c:v>1.9073599999999999</c:v>
                </c:pt>
                <c:pt idx="409">
                  <c:v>1.9073599999999999</c:v>
                </c:pt>
                <c:pt idx="410">
                  <c:v>1.9073599999999999</c:v>
                </c:pt>
                <c:pt idx="411">
                  <c:v>1.9073599999999999</c:v>
                </c:pt>
                <c:pt idx="412">
                  <c:v>1.9073599999999999</c:v>
                </c:pt>
                <c:pt idx="413">
                  <c:v>1.9073599999999999</c:v>
                </c:pt>
                <c:pt idx="414">
                  <c:v>1.9073599999999999</c:v>
                </c:pt>
                <c:pt idx="415">
                  <c:v>1.9073599999999999</c:v>
                </c:pt>
                <c:pt idx="416">
                  <c:v>1.9073599999999999</c:v>
                </c:pt>
                <c:pt idx="417">
                  <c:v>3.8147299999999991</c:v>
                </c:pt>
                <c:pt idx="418">
                  <c:v>3.8147299999999991</c:v>
                </c:pt>
                <c:pt idx="419">
                  <c:v>3.8147299999999991</c:v>
                </c:pt>
                <c:pt idx="420">
                  <c:v>5.7220799999999956</c:v>
                </c:pt>
                <c:pt idx="421">
                  <c:v>5.7220799999999956</c:v>
                </c:pt>
                <c:pt idx="422">
                  <c:v>7.6294499999999976</c:v>
                </c:pt>
                <c:pt idx="423">
                  <c:v>9.5368000000000013</c:v>
                </c:pt>
                <c:pt idx="424">
                  <c:v>11.4442</c:v>
                </c:pt>
                <c:pt idx="425">
                  <c:v>13.3515</c:v>
                </c:pt>
                <c:pt idx="426">
                  <c:v>13.3515</c:v>
                </c:pt>
                <c:pt idx="427">
                  <c:v>17.1663</c:v>
                </c:pt>
                <c:pt idx="428">
                  <c:v>20.981000000000002</c:v>
                </c:pt>
                <c:pt idx="429">
                  <c:v>24.7956</c:v>
                </c:pt>
                <c:pt idx="430">
                  <c:v>24.7956</c:v>
                </c:pt>
                <c:pt idx="431">
                  <c:v>28.610299999999999</c:v>
                </c:pt>
                <c:pt idx="432">
                  <c:v>32.425200000000011</c:v>
                </c:pt>
                <c:pt idx="433">
                  <c:v>36.239899999999999</c:v>
                </c:pt>
                <c:pt idx="434">
                  <c:v>38.147200000000012</c:v>
                </c:pt>
                <c:pt idx="435">
                  <c:v>41.9619</c:v>
                </c:pt>
                <c:pt idx="436">
                  <c:v>47.683900000000001</c:v>
                </c:pt>
                <c:pt idx="437">
                  <c:v>51.498600000000003</c:v>
                </c:pt>
                <c:pt idx="438">
                  <c:v>53.406000000000013</c:v>
                </c:pt>
                <c:pt idx="439">
                  <c:v>57.220700000000001</c:v>
                </c:pt>
                <c:pt idx="440">
                  <c:v>62.942999999999998</c:v>
                </c:pt>
                <c:pt idx="441">
                  <c:v>64.850300000000004</c:v>
                </c:pt>
                <c:pt idx="442">
                  <c:v>70.572399999999945</c:v>
                </c:pt>
                <c:pt idx="443">
                  <c:v>74.387100000000004</c:v>
                </c:pt>
                <c:pt idx="444">
                  <c:v>80.109099999999998</c:v>
                </c:pt>
                <c:pt idx="445">
                  <c:v>82.016500000000022</c:v>
                </c:pt>
                <c:pt idx="446">
                  <c:v>87.738500000000002</c:v>
                </c:pt>
                <c:pt idx="447">
                  <c:v>91.553199999999975</c:v>
                </c:pt>
                <c:pt idx="448">
                  <c:v>93.460499999999996</c:v>
                </c:pt>
                <c:pt idx="449">
                  <c:v>97.275200000000012</c:v>
                </c:pt>
                <c:pt idx="450">
                  <c:v>99.182600000000008</c:v>
                </c:pt>
                <c:pt idx="451">
                  <c:v>102.997</c:v>
                </c:pt>
                <c:pt idx="452">
                  <c:v>104.905</c:v>
                </c:pt>
                <c:pt idx="453">
                  <c:v>104.905</c:v>
                </c:pt>
                <c:pt idx="454">
                  <c:v>106.812</c:v>
                </c:pt>
                <c:pt idx="455">
                  <c:v>108.71899999999999</c:v>
                </c:pt>
                <c:pt idx="456">
                  <c:v>110.627</c:v>
                </c:pt>
                <c:pt idx="457">
                  <c:v>112.53400000000001</c:v>
                </c:pt>
                <c:pt idx="458">
                  <c:v>114.441</c:v>
                </c:pt>
                <c:pt idx="459">
                  <c:v>114.441</c:v>
                </c:pt>
                <c:pt idx="460">
                  <c:v>114.441</c:v>
                </c:pt>
                <c:pt idx="461">
                  <c:v>114.441</c:v>
                </c:pt>
                <c:pt idx="462">
                  <c:v>114.441</c:v>
                </c:pt>
                <c:pt idx="463">
                  <c:v>114.441</c:v>
                </c:pt>
                <c:pt idx="464">
                  <c:v>114.441</c:v>
                </c:pt>
                <c:pt idx="465">
                  <c:v>114.441</c:v>
                </c:pt>
                <c:pt idx="466">
                  <c:v>112.53400000000001</c:v>
                </c:pt>
                <c:pt idx="467">
                  <c:v>112.53400000000001</c:v>
                </c:pt>
                <c:pt idx="468">
                  <c:v>110.627</c:v>
                </c:pt>
                <c:pt idx="469">
                  <c:v>110.627</c:v>
                </c:pt>
                <c:pt idx="470">
                  <c:v>108.71899999999999</c:v>
                </c:pt>
                <c:pt idx="471">
                  <c:v>106.812</c:v>
                </c:pt>
                <c:pt idx="472">
                  <c:v>104.905</c:v>
                </c:pt>
                <c:pt idx="473">
                  <c:v>104.905</c:v>
                </c:pt>
                <c:pt idx="474">
                  <c:v>102.997</c:v>
                </c:pt>
                <c:pt idx="475">
                  <c:v>101.09</c:v>
                </c:pt>
                <c:pt idx="476">
                  <c:v>99.182600000000008</c:v>
                </c:pt>
                <c:pt idx="477">
                  <c:v>97.275200000000012</c:v>
                </c:pt>
                <c:pt idx="478">
                  <c:v>93.460499999999996</c:v>
                </c:pt>
                <c:pt idx="479">
                  <c:v>93.460499999999996</c:v>
                </c:pt>
                <c:pt idx="480">
                  <c:v>91.553199999999975</c:v>
                </c:pt>
                <c:pt idx="481">
                  <c:v>87.738500000000002</c:v>
                </c:pt>
                <c:pt idx="482">
                  <c:v>85.831199999999995</c:v>
                </c:pt>
                <c:pt idx="483">
                  <c:v>83.9238</c:v>
                </c:pt>
                <c:pt idx="484">
                  <c:v>82.016500000000022</c:v>
                </c:pt>
                <c:pt idx="485">
                  <c:v>78.201800000000006</c:v>
                </c:pt>
                <c:pt idx="486">
                  <c:v>78.201800000000006</c:v>
                </c:pt>
                <c:pt idx="487">
                  <c:v>76.294399999999996</c:v>
                </c:pt>
                <c:pt idx="488">
                  <c:v>74.387100000000004</c:v>
                </c:pt>
                <c:pt idx="489">
                  <c:v>72.479700000000008</c:v>
                </c:pt>
                <c:pt idx="490">
                  <c:v>70.572399999999945</c:v>
                </c:pt>
                <c:pt idx="491">
                  <c:v>68.665000000000006</c:v>
                </c:pt>
                <c:pt idx="492">
                  <c:v>68.665000000000006</c:v>
                </c:pt>
                <c:pt idx="493">
                  <c:v>66.7577</c:v>
                </c:pt>
                <c:pt idx="494">
                  <c:v>64.850300000000004</c:v>
                </c:pt>
                <c:pt idx="495">
                  <c:v>64.850300000000004</c:v>
                </c:pt>
                <c:pt idx="496">
                  <c:v>62.942999999999998</c:v>
                </c:pt>
                <c:pt idx="497">
                  <c:v>62.942999999999998</c:v>
                </c:pt>
                <c:pt idx="498">
                  <c:v>61.035600000000002</c:v>
                </c:pt>
                <c:pt idx="499">
                  <c:v>59.128</c:v>
                </c:pt>
                <c:pt idx="500">
                  <c:v>57.220700000000001</c:v>
                </c:pt>
                <c:pt idx="501">
                  <c:v>55.313299999999998</c:v>
                </c:pt>
                <c:pt idx="502">
                  <c:v>55.313299999999998</c:v>
                </c:pt>
                <c:pt idx="503">
                  <c:v>53.406000000000013</c:v>
                </c:pt>
                <c:pt idx="504">
                  <c:v>51.498600000000003</c:v>
                </c:pt>
                <c:pt idx="505">
                  <c:v>51.498600000000003</c:v>
                </c:pt>
                <c:pt idx="506">
                  <c:v>49.591300000000011</c:v>
                </c:pt>
                <c:pt idx="507">
                  <c:v>49.591300000000011</c:v>
                </c:pt>
                <c:pt idx="508">
                  <c:v>47.683900000000001</c:v>
                </c:pt>
                <c:pt idx="509">
                  <c:v>45.776600000000009</c:v>
                </c:pt>
                <c:pt idx="510">
                  <c:v>45.776600000000009</c:v>
                </c:pt>
                <c:pt idx="511">
                  <c:v>43.869300000000003</c:v>
                </c:pt>
                <c:pt idx="512">
                  <c:v>41.9619</c:v>
                </c:pt>
                <c:pt idx="513">
                  <c:v>41.9619</c:v>
                </c:pt>
                <c:pt idx="514">
                  <c:v>40.054600000000001</c:v>
                </c:pt>
                <c:pt idx="515">
                  <c:v>40.054600000000001</c:v>
                </c:pt>
                <c:pt idx="516">
                  <c:v>38.147200000000012</c:v>
                </c:pt>
                <c:pt idx="517">
                  <c:v>38.147200000000012</c:v>
                </c:pt>
                <c:pt idx="518">
                  <c:v>38.147200000000012</c:v>
                </c:pt>
                <c:pt idx="519">
                  <c:v>36.239899999999999</c:v>
                </c:pt>
                <c:pt idx="520">
                  <c:v>36.239899999999999</c:v>
                </c:pt>
                <c:pt idx="521">
                  <c:v>34.332500000000003</c:v>
                </c:pt>
                <c:pt idx="522">
                  <c:v>34.332500000000003</c:v>
                </c:pt>
                <c:pt idx="523">
                  <c:v>32.425200000000011</c:v>
                </c:pt>
                <c:pt idx="524">
                  <c:v>32.425200000000011</c:v>
                </c:pt>
                <c:pt idx="525">
                  <c:v>30.517800000000001</c:v>
                </c:pt>
                <c:pt idx="526">
                  <c:v>30.517800000000001</c:v>
                </c:pt>
                <c:pt idx="527">
                  <c:v>30.517800000000001</c:v>
                </c:pt>
                <c:pt idx="528">
                  <c:v>26.702999999999999</c:v>
                </c:pt>
                <c:pt idx="529">
                  <c:v>26.702999999999999</c:v>
                </c:pt>
                <c:pt idx="530">
                  <c:v>24.7956</c:v>
                </c:pt>
                <c:pt idx="531">
                  <c:v>24.7956</c:v>
                </c:pt>
                <c:pt idx="532">
                  <c:v>24.7956</c:v>
                </c:pt>
                <c:pt idx="533">
                  <c:v>24.7956</c:v>
                </c:pt>
                <c:pt idx="534">
                  <c:v>24.7956</c:v>
                </c:pt>
                <c:pt idx="535">
                  <c:v>24.7956</c:v>
                </c:pt>
                <c:pt idx="536">
                  <c:v>24.7956</c:v>
                </c:pt>
                <c:pt idx="537">
                  <c:v>24.7956</c:v>
                </c:pt>
                <c:pt idx="538">
                  <c:v>24.7956</c:v>
                </c:pt>
                <c:pt idx="539">
                  <c:v>20.981000000000002</c:v>
                </c:pt>
                <c:pt idx="540">
                  <c:v>20.981000000000002</c:v>
                </c:pt>
                <c:pt idx="541">
                  <c:v>20.981000000000002</c:v>
                </c:pt>
                <c:pt idx="542">
                  <c:v>20.981000000000002</c:v>
                </c:pt>
                <c:pt idx="543">
                  <c:v>19.073599999999999</c:v>
                </c:pt>
                <c:pt idx="544">
                  <c:v>19.073599999999999</c:v>
                </c:pt>
                <c:pt idx="545">
                  <c:v>19.073599999999999</c:v>
                </c:pt>
                <c:pt idx="546">
                  <c:v>19.073599999999999</c:v>
                </c:pt>
                <c:pt idx="547">
                  <c:v>17.1663</c:v>
                </c:pt>
                <c:pt idx="548">
                  <c:v>17.1663</c:v>
                </c:pt>
                <c:pt idx="549">
                  <c:v>17.1663</c:v>
                </c:pt>
                <c:pt idx="550">
                  <c:v>15.258900000000001</c:v>
                </c:pt>
                <c:pt idx="551">
                  <c:v>15.258900000000001</c:v>
                </c:pt>
                <c:pt idx="552">
                  <c:v>15.258900000000001</c:v>
                </c:pt>
                <c:pt idx="553">
                  <c:v>13.3515</c:v>
                </c:pt>
                <c:pt idx="554">
                  <c:v>13.3515</c:v>
                </c:pt>
                <c:pt idx="555">
                  <c:v>13.3515</c:v>
                </c:pt>
                <c:pt idx="556">
                  <c:v>13.3515</c:v>
                </c:pt>
                <c:pt idx="557">
                  <c:v>11.4442</c:v>
                </c:pt>
                <c:pt idx="558">
                  <c:v>11.4442</c:v>
                </c:pt>
                <c:pt idx="559">
                  <c:v>11.4442</c:v>
                </c:pt>
                <c:pt idx="560">
                  <c:v>11.4442</c:v>
                </c:pt>
                <c:pt idx="561">
                  <c:v>11.4442</c:v>
                </c:pt>
                <c:pt idx="562">
                  <c:v>11.4442</c:v>
                </c:pt>
                <c:pt idx="563">
                  <c:v>11.4442</c:v>
                </c:pt>
                <c:pt idx="564">
                  <c:v>11.4442</c:v>
                </c:pt>
                <c:pt idx="565">
                  <c:v>11.4442</c:v>
                </c:pt>
                <c:pt idx="566">
                  <c:v>11.4442</c:v>
                </c:pt>
                <c:pt idx="567">
                  <c:v>11.4442</c:v>
                </c:pt>
                <c:pt idx="568">
                  <c:v>11.4442</c:v>
                </c:pt>
                <c:pt idx="569">
                  <c:v>11.4442</c:v>
                </c:pt>
                <c:pt idx="570">
                  <c:v>9.5368000000000013</c:v>
                </c:pt>
                <c:pt idx="571">
                  <c:v>9.5368000000000013</c:v>
                </c:pt>
                <c:pt idx="572">
                  <c:v>9.5368000000000013</c:v>
                </c:pt>
                <c:pt idx="573">
                  <c:v>9.5368000000000013</c:v>
                </c:pt>
                <c:pt idx="574">
                  <c:v>9.5368000000000013</c:v>
                </c:pt>
                <c:pt idx="575">
                  <c:v>9.5368000000000013</c:v>
                </c:pt>
                <c:pt idx="576">
                  <c:v>9.5368000000000013</c:v>
                </c:pt>
                <c:pt idx="577">
                  <c:v>7.6294499999999976</c:v>
                </c:pt>
                <c:pt idx="578">
                  <c:v>7.6294499999999976</c:v>
                </c:pt>
                <c:pt idx="579">
                  <c:v>7.6294499999999976</c:v>
                </c:pt>
                <c:pt idx="580">
                  <c:v>7.6294499999999976</c:v>
                </c:pt>
                <c:pt idx="581">
                  <c:v>7.6294499999999976</c:v>
                </c:pt>
                <c:pt idx="582">
                  <c:v>7.6294499999999976</c:v>
                </c:pt>
                <c:pt idx="583">
                  <c:v>7.6294499999999976</c:v>
                </c:pt>
                <c:pt idx="584">
                  <c:v>7.6294499999999976</c:v>
                </c:pt>
                <c:pt idx="585">
                  <c:v>7.6294499999999976</c:v>
                </c:pt>
                <c:pt idx="586">
                  <c:v>7.6294499999999976</c:v>
                </c:pt>
                <c:pt idx="587">
                  <c:v>7.6294499999999976</c:v>
                </c:pt>
                <c:pt idx="588">
                  <c:v>7.6294499999999976</c:v>
                </c:pt>
                <c:pt idx="589">
                  <c:v>7.6294499999999976</c:v>
                </c:pt>
                <c:pt idx="590">
                  <c:v>7.6294499999999976</c:v>
                </c:pt>
                <c:pt idx="591">
                  <c:v>7.6294499999999976</c:v>
                </c:pt>
                <c:pt idx="592">
                  <c:v>7.6294499999999976</c:v>
                </c:pt>
                <c:pt idx="593">
                  <c:v>5.7220799999999956</c:v>
                </c:pt>
                <c:pt idx="594">
                  <c:v>5.7220799999999956</c:v>
                </c:pt>
                <c:pt idx="595">
                  <c:v>5.7220799999999956</c:v>
                </c:pt>
                <c:pt idx="596">
                  <c:v>5.7220799999999956</c:v>
                </c:pt>
                <c:pt idx="597">
                  <c:v>5.7220799999999956</c:v>
                </c:pt>
                <c:pt idx="598">
                  <c:v>5.7220799999999956</c:v>
                </c:pt>
                <c:pt idx="599">
                  <c:v>5.7220799999999956</c:v>
                </c:pt>
                <c:pt idx="600">
                  <c:v>5.7220799999999956</c:v>
                </c:pt>
                <c:pt idx="601">
                  <c:v>5.7220799999999956</c:v>
                </c:pt>
                <c:pt idx="602">
                  <c:v>5.7220799999999956</c:v>
                </c:pt>
                <c:pt idx="603">
                  <c:v>5.7220799999999956</c:v>
                </c:pt>
                <c:pt idx="604">
                  <c:v>5.7220799999999956</c:v>
                </c:pt>
                <c:pt idx="605">
                  <c:v>5.7220799999999956</c:v>
                </c:pt>
                <c:pt idx="606">
                  <c:v>5.7220799999999956</c:v>
                </c:pt>
                <c:pt idx="607">
                  <c:v>5.7220799999999956</c:v>
                </c:pt>
                <c:pt idx="608">
                  <c:v>5.7220799999999956</c:v>
                </c:pt>
                <c:pt idx="609">
                  <c:v>5.7220799999999956</c:v>
                </c:pt>
                <c:pt idx="610">
                  <c:v>5.7220799999999956</c:v>
                </c:pt>
                <c:pt idx="611">
                  <c:v>5.7220799999999956</c:v>
                </c:pt>
                <c:pt idx="612">
                  <c:v>5.7220799999999956</c:v>
                </c:pt>
                <c:pt idx="613">
                  <c:v>5.7220799999999956</c:v>
                </c:pt>
                <c:pt idx="614">
                  <c:v>5.7220799999999956</c:v>
                </c:pt>
                <c:pt idx="615">
                  <c:v>5.7220799999999956</c:v>
                </c:pt>
                <c:pt idx="616">
                  <c:v>5.7220799999999956</c:v>
                </c:pt>
                <c:pt idx="617">
                  <c:v>5.7220799999999956</c:v>
                </c:pt>
                <c:pt idx="618">
                  <c:v>5.7220799999999956</c:v>
                </c:pt>
                <c:pt idx="619">
                  <c:v>3.8147299999999991</c:v>
                </c:pt>
                <c:pt idx="620">
                  <c:v>3.8147299999999991</c:v>
                </c:pt>
                <c:pt idx="621">
                  <c:v>3.8147299999999991</c:v>
                </c:pt>
                <c:pt idx="622">
                  <c:v>3.8147299999999991</c:v>
                </c:pt>
                <c:pt idx="623">
                  <c:v>3.8147299999999991</c:v>
                </c:pt>
                <c:pt idx="624">
                  <c:v>3.8147299999999991</c:v>
                </c:pt>
                <c:pt idx="625">
                  <c:v>3.8147299999999991</c:v>
                </c:pt>
                <c:pt idx="626">
                  <c:v>3.8147299999999991</c:v>
                </c:pt>
                <c:pt idx="627">
                  <c:v>3.8147299999999991</c:v>
                </c:pt>
                <c:pt idx="628">
                  <c:v>3.8147299999999991</c:v>
                </c:pt>
                <c:pt idx="629">
                  <c:v>3.8147299999999991</c:v>
                </c:pt>
                <c:pt idx="630">
                  <c:v>3.8147299999999991</c:v>
                </c:pt>
                <c:pt idx="631">
                  <c:v>1.9073599999999999</c:v>
                </c:pt>
                <c:pt idx="632">
                  <c:v>1.9073599999999999</c:v>
                </c:pt>
                <c:pt idx="633">
                  <c:v>1.9073599999999999</c:v>
                </c:pt>
                <c:pt idx="634">
                  <c:v>1.9073599999999999</c:v>
                </c:pt>
                <c:pt idx="635">
                  <c:v>1.9073599999999999</c:v>
                </c:pt>
                <c:pt idx="636">
                  <c:v>1.9073599999999999</c:v>
                </c:pt>
                <c:pt idx="637">
                  <c:v>1.9073599999999999</c:v>
                </c:pt>
                <c:pt idx="638">
                  <c:v>1.9073599999999999</c:v>
                </c:pt>
                <c:pt idx="639">
                  <c:v>1.9073599999999999</c:v>
                </c:pt>
                <c:pt idx="640">
                  <c:v>1.9073599999999999</c:v>
                </c:pt>
                <c:pt idx="641">
                  <c:v>1.9073599999999999</c:v>
                </c:pt>
                <c:pt idx="642">
                  <c:v>1.9073599999999999</c:v>
                </c:pt>
                <c:pt idx="643">
                  <c:v>1.9073599999999999</c:v>
                </c:pt>
                <c:pt idx="644">
                  <c:v>1.9073599999999999</c:v>
                </c:pt>
                <c:pt idx="645">
                  <c:v>1.9073599999999999</c:v>
                </c:pt>
                <c:pt idx="646">
                  <c:v>1.9073599999999999</c:v>
                </c:pt>
                <c:pt idx="647">
                  <c:v>3.8147299999999991</c:v>
                </c:pt>
                <c:pt idx="648">
                  <c:v>3.8147299999999991</c:v>
                </c:pt>
                <c:pt idx="649">
                  <c:v>3.8147299999999991</c:v>
                </c:pt>
                <c:pt idx="650">
                  <c:v>3.8147299999999991</c:v>
                </c:pt>
                <c:pt idx="651">
                  <c:v>5.7220799999999956</c:v>
                </c:pt>
                <c:pt idx="652">
                  <c:v>5.7220799999999956</c:v>
                </c:pt>
                <c:pt idx="653">
                  <c:v>5.7220799999999956</c:v>
                </c:pt>
                <c:pt idx="654">
                  <c:v>7.6294499999999976</c:v>
                </c:pt>
                <c:pt idx="655">
                  <c:v>9.5368000000000013</c:v>
                </c:pt>
                <c:pt idx="656">
                  <c:v>9.5368000000000013</c:v>
                </c:pt>
                <c:pt idx="657">
                  <c:v>11.4442</c:v>
                </c:pt>
                <c:pt idx="658">
                  <c:v>11.4442</c:v>
                </c:pt>
                <c:pt idx="659">
                  <c:v>13.3515</c:v>
                </c:pt>
                <c:pt idx="660">
                  <c:v>15.258900000000001</c:v>
                </c:pt>
                <c:pt idx="661">
                  <c:v>19.073599999999999</c:v>
                </c:pt>
                <c:pt idx="662">
                  <c:v>22.88829999999998</c:v>
                </c:pt>
                <c:pt idx="663">
                  <c:v>24.7956</c:v>
                </c:pt>
                <c:pt idx="664">
                  <c:v>28.610299999999999</c:v>
                </c:pt>
                <c:pt idx="665">
                  <c:v>30.517800000000001</c:v>
                </c:pt>
                <c:pt idx="666">
                  <c:v>34.332500000000003</c:v>
                </c:pt>
                <c:pt idx="667">
                  <c:v>38.147200000000012</c:v>
                </c:pt>
                <c:pt idx="668">
                  <c:v>40.054600000000001</c:v>
                </c:pt>
                <c:pt idx="669">
                  <c:v>45.776600000000009</c:v>
                </c:pt>
                <c:pt idx="670">
                  <c:v>49.591300000000011</c:v>
                </c:pt>
                <c:pt idx="671">
                  <c:v>51.498600000000003</c:v>
                </c:pt>
                <c:pt idx="672">
                  <c:v>55.313299999999998</c:v>
                </c:pt>
                <c:pt idx="673">
                  <c:v>59.128</c:v>
                </c:pt>
                <c:pt idx="674">
                  <c:v>64.850300000000004</c:v>
                </c:pt>
                <c:pt idx="675">
                  <c:v>66.7577</c:v>
                </c:pt>
                <c:pt idx="676">
                  <c:v>72.479700000000008</c:v>
                </c:pt>
                <c:pt idx="677">
                  <c:v>76.294399999999996</c:v>
                </c:pt>
                <c:pt idx="678">
                  <c:v>80.109099999999998</c:v>
                </c:pt>
                <c:pt idx="679">
                  <c:v>85.831199999999995</c:v>
                </c:pt>
                <c:pt idx="680">
                  <c:v>89.645899999999983</c:v>
                </c:pt>
                <c:pt idx="681">
                  <c:v>91.553199999999975</c:v>
                </c:pt>
                <c:pt idx="682">
                  <c:v>95.367900000000006</c:v>
                </c:pt>
                <c:pt idx="683">
                  <c:v>99.182600000000008</c:v>
                </c:pt>
                <c:pt idx="684">
                  <c:v>102.997</c:v>
                </c:pt>
                <c:pt idx="685">
                  <c:v>104.905</c:v>
                </c:pt>
                <c:pt idx="686">
                  <c:v>106.812</c:v>
                </c:pt>
                <c:pt idx="687">
                  <c:v>110.627</c:v>
                </c:pt>
                <c:pt idx="688">
                  <c:v>112.53400000000001</c:v>
                </c:pt>
                <c:pt idx="689">
                  <c:v>114.441</c:v>
                </c:pt>
                <c:pt idx="690">
                  <c:v>116.349</c:v>
                </c:pt>
                <c:pt idx="691">
                  <c:v>116.349</c:v>
                </c:pt>
                <c:pt idx="692">
                  <c:v>118.256</c:v>
                </c:pt>
                <c:pt idx="693">
                  <c:v>118.256</c:v>
                </c:pt>
                <c:pt idx="694">
                  <c:v>118.256</c:v>
                </c:pt>
                <c:pt idx="695">
                  <c:v>118.256</c:v>
                </c:pt>
                <c:pt idx="696">
                  <c:v>118.256</c:v>
                </c:pt>
                <c:pt idx="697">
                  <c:v>118.256</c:v>
                </c:pt>
                <c:pt idx="698">
                  <c:v>118.256</c:v>
                </c:pt>
                <c:pt idx="699">
                  <c:v>116.349</c:v>
                </c:pt>
                <c:pt idx="700">
                  <c:v>116.349</c:v>
                </c:pt>
                <c:pt idx="701">
                  <c:v>114.441</c:v>
                </c:pt>
                <c:pt idx="702">
                  <c:v>112.53400000000001</c:v>
                </c:pt>
                <c:pt idx="703">
                  <c:v>110.627</c:v>
                </c:pt>
                <c:pt idx="704">
                  <c:v>108.71899999999999</c:v>
                </c:pt>
                <c:pt idx="705">
                  <c:v>106.812</c:v>
                </c:pt>
                <c:pt idx="706">
                  <c:v>104.905</c:v>
                </c:pt>
                <c:pt idx="707">
                  <c:v>104.905</c:v>
                </c:pt>
                <c:pt idx="708">
                  <c:v>104.905</c:v>
                </c:pt>
                <c:pt idx="709">
                  <c:v>101.09</c:v>
                </c:pt>
                <c:pt idx="710">
                  <c:v>99.182600000000008</c:v>
                </c:pt>
                <c:pt idx="711">
                  <c:v>97.275200000000012</c:v>
                </c:pt>
                <c:pt idx="712">
                  <c:v>93.460499999999996</c:v>
                </c:pt>
                <c:pt idx="713">
                  <c:v>93.460499999999996</c:v>
                </c:pt>
                <c:pt idx="714">
                  <c:v>91.553199999999975</c:v>
                </c:pt>
                <c:pt idx="715">
                  <c:v>89.645899999999983</c:v>
                </c:pt>
                <c:pt idx="716">
                  <c:v>87.738500000000002</c:v>
                </c:pt>
                <c:pt idx="717">
                  <c:v>85.831199999999995</c:v>
                </c:pt>
                <c:pt idx="718">
                  <c:v>83.9238</c:v>
                </c:pt>
                <c:pt idx="719">
                  <c:v>82.016500000000022</c:v>
                </c:pt>
                <c:pt idx="720">
                  <c:v>80.109099999999998</c:v>
                </c:pt>
                <c:pt idx="721">
                  <c:v>78.201800000000006</c:v>
                </c:pt>
                <c:pt idx="722">
                  <c:v>76.294399999999996</c:v>
                </c:pt>
                <c:pt idx="723">
                  <c:v>74.387100000000004</c:v>
                </c:pt>
                <c:pt idx="724">
                  <c:v>72.479700000000008</c:v>
                </c:pt>
                <c:pt idx="725">
                  <c:v>70.572399999999945</c:v>
                </c:pt>
                <c:pt idx="726">
                  <c:v>68.665000000000006</c:v>
                </c:pt>
                <c:pt idx="727">
                  <c:v>66.7577</c:v>
                </c:pt>
                <c:pt idx="728">
                  <c:v>64.850300000000004</c:v>
                </c:pt>
                <c:pt idx="729">
                  <c:v>64.850300000000004</c:v>
                </c:pt>
                <c:pt idx="730">
                  <c:v>64.850300000000004</c:v>
                </c:pt>
                <c:pt idx="731">
                  <c:v>62.942999999999998</c:v>
                </c:pt>
                <c:pt idx="732">
                  <c:v>61.035600000000002</c:v>
                </c:pt>
                <c:pt idx="733">
                  <c:v>59.128</c:v>
                </c:pt>
                <c:pt idx="734">
                  <c:v>59.128</c:v>
                </c:pt>
                <c:pt idx="735">
                  <c:v>57.220700000000001</c:v>
                </c:pt>
                <c:pt idx="736">
                  <c:v>55.313299999999998</c:v>
                </c:pt>
                <c:pt idx="737">
                  <c:v>53.406000000000013</c:v>
                </c:pt>
                <c:pt idx="738">
                  <c:v>51.498600000000003</c:v>
                </c:pt>
                <c:pt idx="739">
                  <c:v>51.498600000000003</c:v>
                </c:pt>
                <c:pt idx="740">
                  <c:v>51.498600000000003</c:v>
                </c:pt>
                <c:pt idx="741">
                  <c:v>49.591300000000011</c:v>
                </c:pt>
                <c:pt idx="742">
                  <c:v>47.683900000000001</c:v>
                </c:pt>
                <c:pt idx="743">
                  <c:v>47.683900000000001</c:v>
                </c:pt>
                <c:pt idx="744">
                  <c:v>45.776600000000009</c:v>
                </c:pt>
                <c:pt idx="745">
                  <c:v>43.869300000000003</c:v>
                </c:pt>
                <c:pt idx="746">
                  <c:v>43.869300000000003</c:v>
                </c:pt>
                <c:pt idx="747">
                  <c:v>41.9619</c:v>
                </c:pt>
                <c:pt idx="748">
                  <c:v>40.054600000000001</c:v>
                </c:pt>
                <c:pt idx="749">
                  <c:v>40.054600000000001</c:v>
                </c:pt>
                <c:pt idx="750">
                  <c:v>38.147200000000012</c:v>
                </c:pt>
                <c:pt idx="751">
                  <c:v>38.147200000000012</c:v>
                </c:pt>
                <c:pt idx="752">
                  <c:v>38.147200000000012</c:v>
                </c:pt>
                <c:pt idx="753">
                  <c:v>36.239899999999999</c:v>
                </c:pt>
                <c:pt idx="754">
                  <c:v>36.239899999999999</c:v>
                </c:pt>
                <c:pt idx="755">
                  <c:v>34.332500000000003</c:v>
                </c:pt>
                <c:pt idx="756">
                  <c:v>32.425200000000011</c:v>
                </c:pt>
                <c:pt idx="757">
                  <c:v>30.517800000000001</c:v>
                </c:pt>
                <c:pt idx="758">
                  <c:v>30.517800000000001</c:v>
                </c:pt>
                <c:pt idx="759">
                  <c:v>28.610299999999999</c:v>
                </c:pt>
                <c:pt idx="760">
                  <c:v>28.610299999999999</c:v>
                </c:pt>
                <c:pt idx="761">
                  <c:v>26.702999999999999</c:v>
                </c:pt>
                <c:pt idx="762">
                  <c:v>26.702999999999999</c:v>
                </c:pt>
                <c:pt idx="763">
                  <c:v>24.7956</c:v>
                </c:pt>
                <c:pt idx="764">
                  <c:v>24.7956</c:v>
                </c:pt>
                <c:pt idx="765">
                  <c:v>24.7956</c:v>
                </c:pt>
                <c:pt idx="766">
                  <c:v>24.7956</c:v>
                </c:pt>
                <c:pt idx="767">
                  <c:v>24.7956</c:v>
                </c:pt>
                <c:pt idx="768">
                  <c:v>24.7956</c:v>
                </c:pt>
                <c:pt idx="769">
                  <c:v>24.7956</c:v>
                </c:pt>
                <c:pt idx="770">
                  <c:v>24.7956</c:v>
                </c:pt>
                <c:pt idx="771">
                  <c:v>20.981000000000002</c:v>
                </c:pt>
                <c:pt idx="772">
                  <c:v>20.981000000000002</c:v>
                </c:pt>
                <c:pt idx="773">
                  <c:v>20.981000000000002</c:v>
                </c:pt>
                <c:pt idx="774">
                  <c:v>20.981000000000002</c:v>
                </c:pt>
                <c:pt idx="775">
                  <c:v>19.073599999999999</c:v>
                </c:pt>
                <c:pt idx="776">
                  <c:v>19.073599999999999</c:v>
                </c:pt>
                <c:pt idx="777">
                  <c:v>19.073599999999999</c:v>
                </c:pt>
                <c:pt idx="778">
                  <c:v>17.1663</c:v>
                </c:pt>
                <c:pt idx="779">
                  <c:v>17.1663</c:v>
                </c:pt>
                <c:pt idx="780">
                  <c:v>17.1663</c:v>
                </c:pt>
                <c:pt idx="781">
                  <c:v>17.1663</c:v>
                </c:pt>
                <c:pt idx="782">
                  <c:v>15.258900000000001</c:v>
                </c:pt>
                <c:pt idx="783">
                  <c:v>15.258900000000001</c:v>
                </c:pt>
                <c:pt idx="784">
                  <c:v>15.258900000000001</c:v>
                </c:pt>
                <c:pt idx="785">
                  <c:v>15.258900000000001</c:v>
                </c:pt>
                <c:pt idx="786">
                  <c:v>15.258900000000001</c:v>
                </c:pt>
                <c:pt idx="787">
                  <c:v>13.3515</c:v>
                </c:pt>
                <c:pt idx="788">
                  <c:v>13.3515</c:v>
                </c:pt>
                <c:pt idx="789">
                  <c:v>13.3515</c:v>
                </c:pt>
                <c:pt idx="790">
                  <c:v>13.3515</c:v>
                </c:pt>
                <c:pt idx="791">
                  <c:v>13.3515</c:v>
                </c:pt>
                <c:pt idx="792">
                  <c:v>11.4442</c:v>
                </c:pt>
                <c:pt idx="793">
                  <c:v>11.4442</c:v>
                </c:pt>
                <c:pt idx="794">
                  <c:v>11.4442</c:v>
                </c:pt>
                <c:pt idx="795">
                  <c:v>11.4442</c:v>
                </c:pt>
                <c:pt idx="796">
                  <c:v>11.4442</c:v>
                </c:pt>
                <c:pt idx="797">
                  <c:v>11.4442</c:v>
                </c:pt>
                <c:pt idx="798">
                  <c:v>11.4442</c:v>
                </c:pt>
                <c:pt idx="799">
                  <c:v>11.4442</c:v>
                </c:pt>
                <c:pt idx="800">
                  <c:v>9.5368000000000013</c:v>
                </c:pt>
                <c:pt idx="801">
                  <c:v>9.5368000000000013</c:v>
                </c:pt>
                <c:pt idx="802">
                  <c:v>9.5368000000000013</c:v>
                </c:pt>
                <c:pt idx="803">
                  <c:v>9.5368000000000013</c:v>
                </c:pt>
                <c:pt idx="804">
                  <c:v>9.5368000000000013</c:v>
                </c:pt>
                <c:pt idx="805">
                  <c:v>9.5368000000000013</c:v>
                </c:pt>
                <c:pt idx="806">
                  <c:v>9.5368000000000013</c:v>
                </c:pt>
                <c:pt idx="807">
                  <c:v>9.5368000000000013</c:v>
                </c:pt>
                <c:pt idx="808">
                  <c:v>7.6294499999999976</c:v>
                </c:pt>
                <c:pt idx="809">
                  <c:v>7.6294499999999976</c:v>
                </c:pt>
                <c:pt idx="810">
                  <c:v>7.6294499999999976</c:v>
                </c:pt>
                <c:pt idx="811">
                  <c:v>7.6294499999999976</c:v>
                </c:pt>
                <c:pt idx="812">
                  <c:v>7.6294499999999976</c:v>
                </c:pt>
                <c:pt idx="813">
                  <c:v>7.6294499999999976</c:v>
                </c:pt>
                <c:pt idx="814">
                  <c:v>7.6294499999999976</c:v>
                </c:pt>
                <c:pt idx="815">
                  <c:v>7.6294499999999976</c:v>
                </c:pt>
                <c:pt idx="816">
                  <c:v>7.6294499999999976</c:v>
                </c:pt>
                <c:pt idx="817">
                  <c:v>7.6294499999999976</c:v>
                </c:pt>
                <c:pt idx="818">
                  <c:v>7.6294499999999976</c:v>
                </c:pt>
                <c:pt idx="819">
                  <c:v>5.7220799999999956</c:v>
                </c:pt>
                <c:pt idx="820">
                  <c:v>5.7220799999999956</c:v>
                </c:pt>
                <c:pt idx="821">
                  <c:v>5.7220799999999956</c:v>
                </c:pt>
                <c:pt idx="822">
                  <c:v>5.7220799999999956</c:v>
                </c:pt>
                <c:pt idx="823">
                  <c:v>5.7220799999999956</c:v>
                </c:pt>
                <c:pt idx="824">
                  <c:v>5.7220799999999956</c:v>
                </c:pt>
                <c:pt idx="825">
                  <c:v>5.7220799999999956</c:v>
                </c:pt>
                <c:pt idx="826">
                  <c:v>5.7220799999999956</c:v>
                </c:pt>
                <c:pt idx="827">
                  <c:v>5.7220799999999956</c:v>
                </c:pt>
                <c:pt idx="828">
                  <c:v>5.7220799999999956</c:v>
                </c:pt>
                <c:pt idx="829">
                  <c:v>5.7220799999999956</c:v>
                </c:pt>
                <c:pt idx="830">
                  <c:v>5.7220799999999956</c:v>
                </c:pt>
                <c:pt idx="831">
                  <c:v>5.7220799999999956</c:v>
                </c:pt>
                <c:pt idx="832">
                  <c:v>5.7220799999999956</c:v>
                </c:pt>
                <c:pt idx="833">
                  <c:v>5.7220799999999956</c:v>
                </c:pt>
                <c:pt idx="834">
                  <c:v>5.7220799999999956</c:v>
                </c:pt>
                <c:pt idx="835">
                  <c:v>5.7220799999999956</c:v>
                </c:pt>
                <c:pt idx="836">
                  <c:v>5.7220799999999956</c:v>
                </c:pt>
                <c:pt idx="837">
                  <c:v>5.7220799999999956</c:v>
                </c:pt>
                <c:pt idx="838">
                  <c:v>3.8147299999999991</c:v>
                </c:pt>
                <c:pt idx="839">
                  <c:v>3.8147299999999991</c:v>
                </c:pt>
                <c:pt idx="840">
                  <c:v>3.8147299999999991</c:v>
                </c:pt>
                <c:pt idx="841">
                  <c:v>3.8147299999999991</c:v>
                </c:pt>
                <c:pt idx="842">
                  <c:v>3.8147299999999991</c:v>
                </c:pt>
                <c:pt idx="843">
                  <c:v>3.8147299999999991</c:v>
                </c:pt>
                <c:pt idx="844">
                  <c:v>3.8147299999999991</c:v>
                </c:pt>
                <c:pt idx="845">
                  <c:v>3.8147299999999991</c:v>
                </c:pt>
                <c:pt idx="846">
                  <c:v>3.8147299999999991</c:v>
                </c:pt>
                <c:pt idx="847">
                  <c:v>3.8147299999999991</c:v>
                </c:pt>
                <c:pt idx="848">
                  <c:v>3.8147299999999991</c:v>
                </c:pt>
                <c:pt idx="849">
                  <c:v>1.9073599999999999</c:v>
                </c:pt>
                <c:pt idx="850">
                  <c:v>1.9073599999999999</c:v>
                </c:pt>
                <c:pt idx="851">
                  <c:v>1.9073599999999999</c:v>
                </c:pt>
                <c:pt idx="852">
                  <c:v>1.9073599999999999</c:v>
                </c:pt>
                <c:pt idx="853">
                  <c:v>1.9073599999999999</c:v>
                </c:pt>
                <c:pt idx="854">
                  <c:v>1.9073599999999999</c:v>
                </c:pt>
                <c:pt idx="855">
                  <c:v>1.9073599999999999</c:v>
                </c:pt>
                <c:pt idx="856">
                  <c:v>1.9073599999999999</c:v>
                </c:pt>
                <c:pt idx="857">
                  <c:v>1.9073599999999999</c:v>
                </c:pt>
                <c:pt idx="858">
                  <c:v>1.9073599999999999</c:v>
                </c:pt>
                <c:pt idx="859">
                  <c:v>1.9073599999999999</c:v>
                </c:pt>
                <c:pt idx="860">
                  <c:v>1.9073599999999999</c:v>
                </c:pt>
                <c:pt idx="861">
                  <c:v>1.9073599999999999</c:v>
                </c:pt>
                <c:pt idx="862">
                  <c:v>1.9073599999999999</c:v>
                </c:pt>
                <c:pt idx="863">
                  <c:v>1.9073599999999999</c:v>
                </c:pt>
                <c:pt idx="864">
                  <c:v>1.9073599999999999</c:v>
                </c:pt>
                <c:pt idx="865">
                  <c:v>0</c:v>
                </c:pt>
                <c:pt idx="866">
                  <c:v>0</c:v>
                </c:pt>
                <c:pt idx="867">
                  <c:v>1.9073599999999999</c:v>
                </c:pt>
                <c:pt idx="868">
                  <c:v>1.9073599999999999</c:v>
                </c:pt>
                <c:pt idx="869">
                  <c:v>1.9073599999999999</c:v>
                </c:pt>
                <c:pt idx="870">
                  <c:v>1.9073599999999999</c:v>
                </c:pt>
                <c:pt idx="871">
                  <c:v>1.9073599999999999</c:v>
                </c:pt>
                <c:pt idx="872">
                  <c:v>1.9073599999999999</c:v>
                </c:pt>
                <c:pt idx="873">
                  <c:v>1.9073599999999999</c:v>
                </c:pt>
                <c:pt idx="874">
                  <c:v>1.9073599999999999</c:v>
                </c:pt>
                <c:pt idx="875">
                  <c:v>1.9073599999999999</c:v>
                </c:pt>
                <c:pt idx="876">
                  <c:v>3.8147299999999991</c:v>
                </c:pt>
                <c:pt idx="877">
                  <c:v>3.8147299999999991</c:v>
                </c:pt>
                <c:pt idx="878">
                  <c:v>3.8147299999999991</c:v>
                </c:pt>
                <c:pt idx="879">
                  <c:v>3.8147299999999991</c:v>
                </c:pt>
                <c:pt idx="880">
                  <c:v>3.8147299999999991</c:v>
                </c:pt>
                <c:pt idx="881">
                  <c:v>5.7220799999999956</c:v>
                </c:pt>
                <c:pt idx="882">
                  <c:v>5.7220799999999956</c:v>
                </c:pt>
                <c:pt idx="883">
                  <c:v>7.6294499999999976</c:v>
                </c:pt>
                <c:pt idx="884">
                  <c:v>9.5368000000000013</c:v>
                </c:pt>
                <c:pt idx="885">
                  <c:v>9.5368000000000013</c:v>
                </c:pt>
                <c:pt idx="886">
                  <c:v>11.4442</c:v>
                </c:pt>
                <c:pt idx="887">
                  <c:v>13.3515</c:v>
                </c:pt>
                <c:pt idx="888">
                  <c:v>15.258900000000001</c:v>
                </c:pt>
                <c:pt idx="889">
                  <c:v>17.1663</c:v>
                </c:pt>
                <c:pt idx="890">
                  <c:v>20.981000000000002</c:v>
                </c:pt>
                <c:pt idx="891">
                  <c:v>22.88829999999998</c:v>
                </c:pt>
                <c:pt idx="892">
                  <c:v>24.7956</c:v>
                </c:pt>
                <c:pt idx="893">
                  <c:v>28.610299999999999</c:v>
                </c:pt>
                <c:pt idx="894">
                  <c:v>34.332500000000003</c:v>
                </c:pt>
                <c:pt idx="895">
                  <c:v>36.239899999999999</c:v>
                </c:pt>
                <c:pt idx="896">
                  <c:v>40.054600000000001</c:v>
                </c:pt>
                <c:pt idx="897">
                  <c:v>45.776600000000009</c:v>
                </c:pt>
                <c:pt idx="898">
                  <c:v>49.591300000000011</c:v>
                </c:pt>
                <c:pt idx="899">
                  <c:v>51.498600000000003</c:v>
                </c:pt>
                <c:pt idx="900">
                  <c:v>57.220700000000001</c:v>
                </c:pt>
                <c:pt idx="901">
                  <c:v>61.035600000000002</c:v>
                </c:pt>
                <c:pt idx="902">
                  <c:v>64.850300000000004</c:v>
                </c:pt>
                <c:pt idx="903">
                  <c:v>68.665000000000006</c:v>
                </c:pt>
                <c:pt idx="904">
                  <c:v>72.479700000000008</c:v>
                </c:pt>
                <c:pt idx="905">
                  <c:v>76.294399999999996</c:v>
                </c:pt>
                <c:pt idx="906">
                  <c:v>78.201800000000006</c:v>
                </c:pt>
                <c:pt idx="907">
                  <c:v>82.016500000000022</c:v>
                </c:pt>
                <c:pt idx="908">
                  <c:v>87.738500000000002</c:v>
                </c:pt>
                <c:pt idx="909">
                  <c:v>91.553199999999975</c:v>
                </c:pt>
                <c:pt idx="910">
                  <c:v>93.460499999999996</c:v>
                </c:pt>
                <c:pt idx="911">
                  <c:v>97.275200000000012</c:v>
                </c:pt>
                <c:pt idx="912">
                  <c:v>99.182600000000008</c:v>
                </c:pt>
                <c:pt idx="913">
                  <c:v>101.09</c:v>
                </c:pt>
                <c:pt idx="914">
                  <c:v>102.997</c:v>
                </c:pt>
                <c:pt idx="915">
                  <c:v>104.905</c:v>
                </c:pt>
                <c:pt idx="916">
                  <c:v>104.905</c:v>
                </c:pt>
                <c:pt idx="917">
                  <c:v>106.812</c:v>
                </c:pt>
                <c:pt idx="918">
                  <c:v>106.812</c:v>
                </c:pt>
                <c:pt idx="919">
                  <c:v>108.71899999999999</c:v>
                </c:pt>
                <c:pt idx="920">
                  <c:v>108.71899999999999</c:v>
                </c:pt>
                <c:pt idx="921">
                  <c:v>108.71899999999999</c:v>
                </c:pt>
                <c:pt idx="922">
                  <c:v>108.71899999999999</c:v>
                </c:pt>
                <c:pt idx="923">
                  <c:v>108.71899999999999</c:v>
                </c:pt>
                <c:pt idx="924">
                  <c:v>108.71899999999999</c:v>
                </c:pt>
                <c:pt idx="925">
                  <c:v>106.812</c:v>
                </c:pt>
                <c:pt idx="926">
                  <c:v>106.812</c:v>
                </c:pt>
                <c:pt idx="927">
                  <c:v>104.905</c:v>
                </c:pt>
                <c:pt idx="928">
                  <c:v>104.905</c:v>
                </c:pt>
                <c:pt idx="929">
                  <c:v>104.905</c:v>
                </c:pt>
                <c:pt idx="930">
                  <c:v>102.997</c:v>
                </c:pt>
                <c:pt idx="931">
                  <c:v>101.09</c:v>
                </c:pt>
                <c:pt idx="932">
                  <c:v>101.09</c:v>
                </c:pt>
                <c:pt idx="933">
                  <c:v>99.182600000000008</c:v>
                </c:pt>
                <c:pt idx="934">
                  <c:v>97.275200000000012</c:v>
                </c:pt>
                <c:pt idx="935">
                  <c:v>95.367900000000006</c:v>
                </c:pt>
                <c:pt idx="936">
                  <c:v>93.460499999999996</c:v>
                </c:pt>
                <c:pt idx="937">
                  <c:v>91.553199999999975</c:v>
                </c:pt>
                <c:pt idx="938">
                  <c:v>91.553199999999975</c:v>
                </c:pt>
                <c:pt idx="939">
                  <c:v>89.645899999999983</c:v>
                </c:pt>
                <c:pt idx="940">
                  <c:v>85.831199999999995</c:v>
                </c:pt>
                <c:pt idx="941">
                  <c:v>83.9238</c:v>
                </c:pt>
                <c:pt idx="942">
                  <c:v>80.109099999999998</c:v>
                </c:pt>
                <c:pt idx="943">
                  <c:v>80.109099999999998</c:v>
                </c:pt>
                <c:pt idx="944">
                  <c:v>78.201800000000006</c:v>
                </c:pt>
                <c:pt idx="945">
                  <c:v>76.294399999999996</c:v>
                </c:pt>
                <c:pt idx="946">
                  <c:v>74.387100000000004</c:v>
                </c:pt>
                <c:pt idx="947">
                  <c:v>72.479700000000008</c:v>
                </c:pt>
                <c:pt idx="948">
                  <c:v>70.572399999999945</c:v>
                </c:pt>
                <c:pt idx="949">
                  <c:v>68.665000000000006</c:v>
                </c:pt>
                <c:pt idx="950">
                  <c:v>66.7577</c:v>
                </c:pt>
                <c:pt idx="951">
                  <c:v>64.850300000000004</c:v>
                </c:pt>
                <c:pt idx="952">
                  <c:v>64.850300000000004</c:v>
                </c:pt>
                <c:pt idx="953">
                  <c:v>64.850300000000004</c:v>
                </c:pt>
                <c:pt idx="954">
                  <c:v>62.942999999999998</c:v>
                </c:pt>
                <c:pt idx="955">
                  <c:v>61.035600000000002</c:v>
                </c:pt>
                <c:pt idx="956">
                  <c:v>59.128</c:v>
                </c:pt>
                <c:pt idx="957">
                  <c:v>57.220700000000001</c:v>
                </c:pt>
                <c:pt idx="958">
                  <c:v>55.313299999999998</c:v>
                </c:pt>
                <c:pt idx="959">
                  <c:v>55.313299999999998</c:v>
                </c:pt>
                <c:pt idx="960">
                  <c:v>53.406000000000013</c:v>
                </c:pt>
                <c:pt idx="961">
                  <c:v>51.498600000000003</c:v>
                </c:pt>
                <c:pt idx="962">
                  <c:v>51.498600000000003</c:v>
                </c:pt>
                <c:pt idx="963">
                  <c:v>49.591300000000011</c:v>
                </c:pt>
                <c:pt idx="964">
                  <c:v>47.683900000000001</c:v>
                </c:pt>
                <c:pt idx="965">
                  <c:v>47.683900000000001</c:v>
                </c:pt>
                <c:pt idx="966">
                  <c:v>45.776600000000009</c:v>
                </c:pt>
                <c:pt idx="967">
                  <c:v>43.869300000000003</c:v>
                </c:pt>
                <c:pt idx="968">
                  <c:v>43.869300000000003</c:v>
                </c:pt>
                <c:pt idx="969">
                  <c:v>41.9619</c:v>
                </c:pt>
                <c:pt idx="970">
                  <c:v>40.054600000000001</c:v>
                </c:pt>
                <c:pt idx="971">
                  <c:v>40.054600000000001</c:v>
                </c:pt>
                <c:pt idx="972">
                  <c:v>38.147200000000012</c:v>
                </c:pt>
                <c:pt idx="973">
                  <c:v>38.147200000000012</c:v>
                </c:pt>
                <c:pt idx="974">
                  <c:v>38.147200000000012</c:v>
                </c:pt>
                <c:pt idx="975">
                  <c:v>38.147200000000012</c:v>
                </c:pt>
                <c:pt idx="976">
                  <c:v>36.239899999999999</c:v>
                </c:pt>
                <c:pt idx="977">
                  <c:v>36.239899999999999</c:v>
                </c:pt>
                <c:pt idx="978">
                  <c:v>34.332500000000003</c:v>
                </c:pt>
                <c:pt idx="979">
                  <c:v>34.332500000000003</c:v>
                </c:pt>
                <c:pt idx="980">
                  <c:v>32.425200000000011</c:v>
                </c:pt>
                <c:pt idx="981">
                  <c:v>32.425200000000011</c:v>
                </c:pt>
                <c:pt idx="982">
                  <c:v>30.517800000000001</c:v>
                </c:pt>
                <c:pt idx="983">
                  <c:v>28.610299999999999</c:v>
                </c:pt>
                <c:pt idx="984">
                  <c:v>26.702999999999999</c:v>
                </c:pt>
                <c:pt idx="985">
                  <c:v>26.702999999999999</c:v>
                </c:pt>
                <c:pt idx="986">
                  <c:v>24.7956</c:v>
                </c:pt>
                <c:pt idx="987">
                  <c:v>24.7956</c:v>
                </c:pt>
                <c:pt idx="988">
                  <c:v>24.7956</c:v>
                </c:pt>
                <c:pt idx="989">
                  <c:v>24.7956</c:v>
                </c:pt>
                <c:pt idx="990">
                  <c:v>24.7956</c:v>
                </c:pt>
                <c:pt idx="991">
                  <c:v>24.7956</c:v>
                </c:pt>
                <c:pt idx="992">
                  <c:v>24.7956</c:v>
                </c:pt>
                <c:pt idx="993">
                  <c:v>22.88829999999998</c:v>
                </c:pt>
                <c:pt idx="994">
                  <c:v>20.981000000000002</c:v>
                </c:pt>
                <c:pt idx="995">
                  <c:v>20.981000000000002</c:v>
                </c:pt>
                <c:pt idx="996">
                  <c:v>20.981000000000002</c:v>
                </c:pt>
                <c:pt idx="997">
                  <c:v>19.073599999999999</c:v>
                </c:pt>
                <c:pt idx="998">
                  <c:v>19.073599999999999</c:v>
                </c:pt>
                <c:pt idx="999">
                  <c:v>19.073599999999999</c:v>
                </c:pt>
                <c:pt idx="1000">
                  <c:v>19.073599999999999</c:v>
                </c:pt>
                <c:pt idx="1001">
                  <c:v>17.1663</c:v>
                </c:pt>
                <c:pt idx="1002">
                  <c:v>17.1663</c:v>
                </c:pt>
                <c:pt idx="1003">
                  <c:v>17.1663</c:v>
                </c:pt>
                <c:pt idx="1004">
                  <c:v>17.1663</c:v>
                </c:pt>
                <c:pt idx="1005">
                  <c:v>17.1663</c:v>
                </c:pt>
                <c:pt idx="1006">
                  <c:v>15.258900000000001</c:v>
                </c:pt>
                <c:pt idx="1007">
                  <c:v>15.258900000000001</c:v>
                </c:pt>
                <c:pt idx="1008">
                  <c:v>15.258900000000001</c:v>
                </c:pt>
                <c:pt idx="1009">
                  <c:v>15.258900000000001</c:v>
                </c:pt>
                <c:pt idx="1010">
                  <c:v>13.3515</c:v>
                </c:pt>
                <c:pt idx="1011">
                  <c:v>13.3515</c:v>
                </c:pt>
                <c:pt idx="1012">
                  <c:v>13.3515</c:v>
                </c:pt>
                <c:pt idx="1013">
                  <c:v>13.3515</c:v>
                </c:pt>
                <c:pt idx="1014">
                  <c:v>11.4442</c:v>
                </c:pt>
                <c:pt idx="1015">
                  <c:v>11.4442</c:v>
                </c:pt>
                <c:pt idx="1016">
                  <c:v>11.4442</c:v>
                </c:pt>
                <c:pt idx="1017">
                  <c:v>11.4442</c:v>
                </c:pt>
                <c:pt idx="1018">
                  <c:v>11.4442</c:v>
                </c:pt>
                <c:pt idx="1019">
                  <c:v>11.4442</c:v>
                </c:pt>
                <c:pt idx="1020">
                  <c:v>11.4442</c:v>
                </c:pt>
                <c:pt idx="1021">
                  <c:v>11.4442</c:v>
                </c:pt>
                <c:pt idx="1022">
                  <c:v>11.4442</c:v>
                </c:pt>
                <c:pt idx="1023">
                  <c:v>11.4442</c:v>
                </c:pt>
                <c:pt idx="1024">
                  <c:v>11.4442</c:v>
                </c:pt>
                <c:pt idx="1025">
                  <c:v>9.5368000000000013</c:v>
                </c:pt>
                <c:pt idx="1026">
                  <c:v>9.5368000000000013</c:v>
                </c:pt>
                <c:pt idx="1027">
                  <c:v>9.5368000000000013</c:v>
                </c:pt>
                <c:pt idx="1028">
                  <c:v>9.5368000000000013</c:v>
                </c:pt>
                <c:pt idx="1029">
                  <c:v>9.5368000000000013</c:v>
                </c:pt>
                <c:pt idx="1030">
                  <c:v>7.6294499999999976</c:v>
                </c:pt>
                <c:pt idx="1031">
                  <c:v>7.6294499999999976</c:v>
                </c:pt>
                <c:pt idx="1032">
                  <c:v>7.6294499999999976</c:v>
                </c:pt>
                <c:pt idx="1033">
                  <c:v>7.6294499999999976</c:v>
                </c:pt>
                <c:pt idx="1034">
                  <c:v>7.6294499999999976</c:v>
                </c:pt>
                <c:pt idx="1035">
                  <c:v>7.6294499999999976</c:v>
                </c:pt>
                <c:pt idx="1036">
                  <c:v>7.6294499999999976</c:v>
                </c:pt>
                <c:pt idx="1037">
                  <c:v>7.6294499999999976</c:v>
                </c:pt>
                <c:pt idx="1038">
                  <c:v>7.6294499999999976</c:v>
                </c:pt>
                <c:pt idx="1039">
                  <c:v>7.6294499999999976</c:v>
                </c:pt>
                <c:pt idx="1040">
                  <c:v>7.6294499999999976</c:v>
                </c:pt>
                <c:pt idx="1041">
                  <c:v>7.6294499999999976</c:v>
                </c:pt>
                <c:pt idx="1042">
                  <c:v>7.6294499999999976</c:v>
                </c:pt>
                <c:pt idx="1043">
                  <c:v>7.6294499999999976</c:v>
                </c:pt>
                <c:pt idx="1044">
                  <c:v>7.6294499999999976</c:v>
                </c:pt>
                <c:pt idx="1045">
                  <c:v>7.6294499999999976</c:v>
                </c:pt>
                <c:pt idx="1046">
                  <c:v>5.7220799999999956</c:v>
                </c:pt>
                <c:pt idx="1047">
                  <c:v>5.7220799999999956</c:v>
                </c:pt>
                <c:pt idx="1048">
                  <c:v>5.7220799999999956</c:v>
                </c:pt>
                <c:pt idx="1049">
                  <c:v>5.7220799999999956</c:v>
                </c:pt>
                <c:pt idx="1050">
                  <c:v>5.7220799999999956</c:v>
                </c:pt>
                <c:pt idx="1051">
                  <c:v>5.7220799999999956</c:v>
                </c:pt>
                <c:pt idx="1052">
                  <c:v>5.7220799999999956</c:v>
                </c:pt>
                <c:pt idx="1053">
                  <c:v>5.7220799999999956</c:v>
                </c:pt>
                <c:pt idx="1054">
                  <c:v>5.7220799999999956</c:v>
                </c:pt>
                <c:pt idx="1055">
                  <c:v>5.7220799999999956</c:v>
                </c:pt>
                <c:pt idx="1056">
                  <c:v>5.7220799999999956</c:v>
                </c:pt>
                <c:pt idx="1057">
                  <c:v>5.7220799999999956</c:v>
                </c:pt>
                <c:pt idx="1058">
                  <c:v>5.7220799999999956</c:v>
                </c:pt>
                <c:pt idx="1059">
                  <c:v>5.7220799999999956</c:v>
                </c:pt>
                <c:pt idx="1060">
                  <c:v>5.7220799999999956</c:v>
                </c:pt>
                <c:pt idx="1061">
                  <c:v>5.7220799999999956</c:v>
                </c:pt>
                <c:pt idx="1062">
                  <c:v>5.7220799999999956</c:v>
                </c:pt>
                <c:pt idx="1063">
                  <c:v>5.7220799999999956</c:v>
                </c:pt>
                <c:pt idx="1064">
                  <c:v>5.7220799999999956</c:v>
                </c:pt>
                <c:pt idx="1065">
                  <c:v>5.7220799999999956</c:v>
                </c:pt>
                <c:pt idx="1066">
                  <c:v>5.7220799999999956</c:v>
                </c:pt>
                <c:pt idx="1067">
                  <c:v>5.7220799999999956</c:v>
                </c:pt>
                <c:pt idx="1068">
                  <c:v>5.7220799999999956</c:v>
                </c:pt>
                <c:pt idx="1069">
                  <c:v>5.7220799999999956</c:v>
                </c:pt>
                <c:pt idx="1070">
                  <c:v>5.7220799999999956</c:v>
                </c:pt>
                <c:pt idx="1071">
                  <c:v>5.7220799999999956</c:v>
                </c:pt>
                <c:pt idx="1072">
                  <c:v>5.7220799999999956</c:v>
                </c:pt>
                <c:pt idx="1073">
                  <c:v>5.7220799999999956</c:v>
                </c:pt>
                <c:pt idx="1074">
                  <c:v>5.7220799999999956</c:v>
                </c:pt>
                <c:pt idx="1075">
                  <c:v>5.7220799999999956</c:v>
                </c:pt>
                <c:pt idx="1076">
                  <c:v>5.7220799999999956</c:v>
                </c:pt>
                <c:pt idx="1077">
                  <c:v>5.7220799999999956</c:v>
                </c:pt>
                <c:pt idx="1078">
                  <c:v>5.7220799999999956</c:v>
                </c:pt>
                <c:pt idx="1079">
                  <c:v>5.7220799999999956</c:v>
                </c:pt>
                <c:pt idx="1080">
                  <c:v>5.7220799999999956</c:v>
                </c:pt>
                <c:pt idx="1081">
                  <c:v>5.7220799999999956</c:v>
                </c:pt>
                <c:pt idx="1082">
                  <c:v>5.7220799999999956</c:v>
                </c:pt>
                <c:pt idx="1083">
                  <c:v>5.7220799999999956</c:v>
                </c:pt>
                <c:pt idx="1084">
                  <c:v>5.7220799999999956</c:v>
                </c:pt>
                <c:pt idx="1085">
                  <c:v>5.7220799999999956</c:v>
                </c:pt>
                <c:pt idx="1086">
                  <c:v>5.7220799999999956</c:v>
                </c:pt>
                <c:pt idx="1087">
                  <c:v>5.7220799999999956</c:v>
                </c:pt>
                <c:pt idx="1088">
                  <c:v>5.7220799999999956</c:v>
                </c:pt>
                <c:pt idx="1089">
                  <c:v>5.7220799999999956</c:v>
                </c:pt>
                <c:pt idx="1090">
                  <c:v>5.7220799999999956</c:v>
                </c:pt>
                <c:pt idx="1091">
                  <c:v>5.7220799999999956</c:v>
                </c:pt>
                <c:pt idx="1092">
                  <c:v>5.7220799999999956</c:v>
                </c:pt>
                <c:pt idx="1093">
                  <c:v>5.7220799999999956</c:v>
                </c:pt>
                <c:pt idx="1094">
                  <c:v>5.7220799999999956</c:v>
                </c:pt>
                <c:pt idx="1095">
                  <c:v>5.7220799999999956</c:v>
                </c:pt>
                <c:pt idx="1096">
                  <c:v>5.7220799999999956</c:v>
                </c:pt>
                <c:pt idx="1097">
                  <c:v>5.7220799999999956</c:v>
                </c:pt>
                <c:pt idx="1098">
                  <c:v>5.7220799999999956</c:v>
                </c:pt>
                <c:pt idx="1099">
                  <c:v>5.7220799999999956</c:v>
                </c:pt>
                <c:pt idx="1100">
                  <c:v>5.7220799999999956</c:v>
                </c:pt>
                <c:pt idx="1101">
                  <c:v>5.7220799999999956</c:v>
                </c:pt>
                <c:pt idx="1102">
                  <c:v>5.7220799999999956</c:v>
                </c:pt>
                <c:pt idx="1103">
                  <c:v>5.7220799999999956</c:v>
                </c:pt>
                <c:pt idx="1104">
                  <c:v>5.7220799999999956</c:v>
                </c:pt>
                <c:pt idx="1105">
                  <c:v>5.7220799999999956</c:v>
                </c:pt>
                <c:pt idx="1106">
                  <c:v>5.7220799999999956</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numCache>
            </c:numRef>
          </c:yVal>
          <c:smooth val="1"/>
          <c:extLst>
            <c:ext xmlns:c16="http://schemas.microsoft.com/office/drawing/2014/chart" uri="{C3380CC4-5D6E-409C-BE32-E72D297353CC}">
              <c16:uniqueId val="{00000003-8740-47E3-BFC7-CECA4E236FC7}"/>
            </c:ext>
          </c:extLst>
        </c:ser>
        <c:ser>
          <c:idx val="4"/>
          <c:order val="4"/>
          <c:tx>
            <c:v>V=1,4мкл</c:v>
          </c:tx>
          <c:spPr>
            <a:ln w="9525" cap="rnd">
              <a:solidFill>
                <a:schemeClr val="accent5"/>
              </a:solidFill>
              <a:round/>
            </a:ln>
            <a:effectLst>
              <a:outerShdw blurRad="50800" dist="38100" dir="5400000" rotWithShape="0">
                <a:srgbClr val="000000">
                  <a:alpha val="35000"/>
                </a:srgbClr>
              </a:outerShdw>
            </a:effectLst>
          </c:spPr>
          <c:marker>
            <c:symbol val="none"/>
          </c:marker>
          <c:xVal>
            <c:numRef>
              <c:f>'РУС Дипл!исп!4,12,100mW'!$Q$3:$Q$1439</c:f>
              <c:numCache>
                <c:formatCode>@</c:formatCode>
                <c:ptCount val="1437"/>
                <c:pt idx="0">
                  <c:v>470.02743119787499</c:v>
                </c:pt>
                <c:pt idx="1">
                  <c:v>470.1176040260371</c:v>
                </c:pt>
                <c:pt idx="2">
                  <c:v>470.20777685419893</c:v>
                </c:pt>
                <c:pt idx="3">
                  <c:v>470.29794968236098</c:v>
                </c:pt>
                <c:pt idx="4">
                  <c:v>470.38812251052292</c:v>
                </c:pt>
                <c:pt idx="5">
                  <c:v>470.47829533868457</c:v>
                </c:pt>
                <c:pt idx="6">
                  <c:v>470.56846816684708</c:v>
                </c:pt>
                <c:pt idx="7">
                  <c:v>470.65864099500902</c:v>
                </c:pt>
                <c:pt idx="8">
                  <c:v>470.74881382317102</c:v>
                </c:pt>
                <c:pt idx="9">
                  <c:v>470.83898665133302</c:v>
                </c:pt>
                <c:pt idx="10">
                  <c:v>470.92915947949461</c:v>
                </c:pt>
                <c:pt idx="11">
                  <c:v>471.01933230765701</c:v>
                </c:pt>
                <c:pt idx="12">
                  <c:v>471.10950513581901</c:v>
                </c:pt>
                <c:pt idx="13">
                  <c:v>471.199677963981</c:v>
                </c:pt>
                <c:pt idx="14">
                  <c:v>471.289850792143</c:v>
                </c:pt>
                <c:pt idx="15">
                  <c:v>471.380023620305</c:v>
                </c:pt>
                <c:pt idx="16">
                  <c:v>471.4701964484666</c:v>
                </c:pt>
                <c:pt idx="17">
                  <c:v>471.56036927662882</c:v>
                </c:pt>
                <c:pt idx="18">
                  <c:v>471.65054210479099</c:v>
                </c:pt>
                <c:pt idx="19">
                  <c:v>471.74071493295293</c:v>
                </c:pt>
                <c:pt idx="20">
                  <c:v>471.83088776111492</c:v>
                </c:pt>
                <c:pt idx="21">
                  <c:v>471.92106058927692</c:v>
                </c:pt>
                <c:pt idx="22">
                  <c:v>472.01123341743892</c:v>
                </c:pt>
                <c:pt idx="23">
                  <c:v>472.10140624560103</c:v>
                </c:pt>
                <c:pt idx="24">
                  <c:v>472.19157907376302</c:v>
                </c:pt>
                <c:pt idx="25">
                  <c:v>472.28175190192462</c:v>
                </c:pt>
                <c:pt idx="26">
                  <c:v>472.37192473008702</c:v>
                </c:pt>
                <c:pt idx="27">
                  <c:v>472.46209755824862</c:v>
                </c:pt>
                <c:pt idx="28">
                  <c:v>472.55227038641101</c:v>
                </c:pt>
                <c:pt idx="29">
                  <c:v>472.64244321457301</c:v>
                </c:pt>
                <c:pt idx="30">
                  <c:v>472.73261604273461</c:v>
                </c:pt>
                <c:pt idx="31">
                  <c:v>472.822788870897</c:v>
                </c:pt>
                <c:pt idx="32">
                  <c:v>472.912961699059</c:v>
                </c:pt>
                <c:pt idx="33">
                  <c:v>473.0031345272206</c:v>
                </c:pt>
                <c:pt idx="34">
                  <c:v>473.09330735538259</c:v>
                </c:pt>
                <c:pt idx="35">
                  <c:v>473.18348018354499</c:v>
                </c:pt>
                <c:pt idx="36">
                  <c:v>473.27365301170698</c:v>
                </c:pt>
                <c:pt idx="37">
                  <c:v>473.36382583986898</c:v>
                </c:pt>
                <c:pt idx="38">
                  <c:v>473.45399866803092</c:v>
                </c:pt>
                <c:pt idx="39">
                  <c:v>473.54417149619292</c:v>
                </c:pt>
                <c:pt idx="40">
                  <c:v>473.63434432435508</c:v>
                </c:pt>
                <c:pt idx="41">
                  <c:v>473.72451715251691</c:v>
                </c:pt>
                <c:pt idx="42">
                  <c:v>473.81468998067902</c:v>
                </c:pt>
                <c:pt idx="43">
                  <c:v>473.90486280884102</c:v>
                </c:pt>
                <c:pt idx="44">
                  <c:v>473.99503563700301</c:v>
                </c:pt>
                <c:pt idx="45">
                  <c:v>474.08520846516501</c:v>
                </c:pt>
                <c:pt idx="46">
                  <c:v>474.17538129332701</c:v>
                </c:pt>
                <c:pt idx="47">
                  <c:v>474.26555412148889</c:v>
                </c:pt>
                <c:pt idx="48">
                  <c:v>474.355726949651</c:v>
                </c:pt>
                <c:pt idx="49">
                  <c:v>474.445899777813</c:v>
                </c:pt>
                <c:pt idx="50">
                  <c:v>474.5360726059746</c:v>
                </c:pt>
                <c:pt idx="51">
                  <c:v>474.62624543413699</c:v>
                </c:pt>
                <c:pt idx="52">
                  <c:v>474.71641826229848</c:v>
                </c:pt>
                <c:pt idx="53">
                  <c:v>474.80659109046098</c:v>
                </c:pt>
                <c:pt idx="54">
                  <c:v>474.89676391862258</c:v>
                </c:pt>
                <c:pt idx="55">
                  <c:v>474.98693674678418</c:v>
                </c:pt>
                <c:pt idx="56">
                  <c:v>475.07710957494697</c:v>
                </c:pt>
                <c:pt idx="57">
                  <c:v>475.16728240310908</c:v>
                </c:pt>
                <c:pt idx="58">
                  <c:v>475.25745523127102</c:v>
                </c:pt>
                <c:pt idx="59">
                  <c:v>475.34762805943302</c:v>
                </c:pt>
                <c:pt idx="60">
                  <c:v>475.43780088759502</c:v>
                </c:pt>
                <c:pt idx="61">
                  <c:v>475.52797371575701</c:v>
                </c:pt>
                <c:pt idx="62">
                  <c:v>475.61814654391901</c:v>
                </c:pt>
                <c:pt idx="63">
                  <c:v>475.7083193720805</c:v>
                </c:pt>
                <c:pt idx="64">
                  <c:v>475.79849220024261</c:v>
                </c:pt>
                <c:pt idx="65">
                  <c:v>475.888665028405</c:v>
                </c:pt>
                <c:pt idx="66">
                  <c:v>475.97883785656683</c:v>
                </c:pt>
                <c:pt idx="67">
                  <c:v>476.06901068472911</c:v>
                </c:pt>
                <c:pt idx="68">
                  <c:v>476.15918351289099</c:v>
                </c:pt>
                <c:pt idx="69">
                  <c:v>476.24935634105299</c:v>
                </c:pt>
                <c:pt idx="70">
                  <c:v>476.33952916921493</c:v>
                </c:pt>
                <c:pt idx="71">
                  <c:v>476.42970199737692</c:v>
                </c:pt>
                <c:pt idx="72">
                  <c:v>476.51987482553898</c:v>
                </c:pt>
                <c:pt idx="73">
                  <c:v>476.61004765370097</c:v>
                </c:pt>
                <c:pt idx="74">
                  <c:v>476.70022048186308</c:v>
                </c:pt>
                <c:pt idx="75">
                  <c:v>476.79039331002502</c:v>
                </c:pt>
                <c:pt idx="76">
                  <c:v>476.88056613818702</c:v>
                </c:pt>
                <c:pt idx="77">
                  <c:v>476.97073896634862</c:v>
                </c:pt>
                <c:pt idx="78">
                  <c:v>477.06091179451101</c:v>
                </c:pt>
                <c:pt idx="79">
                  <c:v>477.15108462267301</c:v>
                </c:pt>
                <c:pt idx="80">
                  <c:v>477.24125745083501</c:v>
                </c:pt>
                <c:pt idx="81">
                  <c:v>477.33143027899661</c:v>
                </c:pt>
                <c:pt idx="82">
                  <c:v>477.42160310715889</c:v>
                </c:pt>
                <c:pt idx="83">
                  <c:v>477.511775935321</c:v>
                </c:pt>
                <c:pt idx="84">
                  <c:v>477.60194876348299</c:v>
                </c:pt>
                <c:pt idx="85">
                  <c:v>477.69212159164499</c:v>
                </c:pt>
                <c:pt idx="86">
                  <c:v>477.78229441980699</c:v>
                </c:pt>
                <c:pt idx="87">
                  <c:v>477.87246724796898</c:v>
                </c:pt>
                <c:pt idx="88">
                  <c:v>477.96264007613098</c:v>
                </c:pt>
                <c:pt idx="89">
                  <c:v>478.05281290429292</c:v>
                </c:pt>
                <c:pt idx="90">
                  <c:v>478.14298573245497</c:v>
                </c:pt>
                <c:pt idx="91">
                  <c:v>478.23315856061657</c:v>
                </c:pt>
                <c:pt idx="92">
                  <c:v>478.32333138877891</c:v>
                </c:pt>
                <c:pt idx="93">
                  <c:v>478.41350421694102</c:v>
                </c:pt>
                <c:pt idx="94">
                  <c:v>478.50367704510302</c:v>
                </c:pt>
                <c:pt idx="95">
                  <c:v>478.59384987326501</c:v>
                </c:pt>
                <c:pt idx="96">
                  <c:v>478.68402270142701</c:v>
                </c:pt>
                <c:pt idx="97">
                  <c:v>478.77419552958901</c:v>
                </c:pt>
                <c:pt idx="98">
                  <c:v>478.864368357751</c:v>
                </c:pt>
                <c:pt idx="99">
                  <c:v>478.954541185913</c:v>
                </c:pt>
                <c:pt idx="100">
                  <c:v>479.044714014075</c:v>
                </c:pt>
                <c:pt idx="101">
                  <c:v>479.13488684223711</c:v>
                </c:pt>
                <c:pt idx="102">
                  <c:v>479.22505967039882</c:v>
                </c:pt>
                <c:pt idx="103">
                  <c:v>479.31523249856099</c:v>
                </c:pt>
                <c:pt idx="104">
                  <c:v>479.40540532672298</c:v>
                </c:pt>
                <c:pt idx="105">
                  <c:v>479.49557815488458</c:v>
                </c:pt>
                <c:pt idx="106">
                  <c:v>479.58575098304698</c:v>
                </c:pt>
                <c:pt idx="107">
                  <c:v>479.67592381120897</c:v>
                </c:pt>
                <c:pt idx="108">
                  <c:v>479.76609663937109</c:v>
                </c:pt>
                <c:pt idx="109">
                  <c:v>479.85626946753302</c:v>
                </c:pt>
                <c:pt idx="110">
                  <c:v>479.94644229569502</c:v>
                </c:pt>
                <c:pt idx="111">
                  <c:v>480.03661512385702</c:v>
                </c:pt>
                <c:pt idx="112">
                  <c:v>480.12678795201862</c:v>
                </c:pt>
                <c:pt idx="113">
                  <c:v>480.21696078018101</c:v>
                </c:pt>
                <c:pt idx="114">
                  <c:v>480.30713360834301</c:v>
                </c:pt>
                <c:pt idx="115">
                  <c:v>480.39730643650461</c:v>
                </c:pt>
                <c:pt idx="116">
                  <c:v>480.48747926466689</c:v>
                </c:pt>
                <c:pt idx="117">
                  <c:v>480.577652092829</c:v>
                </c:pt>
                <c:pt idx="118">
                  <c:v>480.66782492099099</c:v>
                </c:pt>
                <c:pt idx="119">
                  <c:v>480.75799774915299</c:v>
                </c:pt>
                <c:pt idx="120">
                  <c:v>480.84817057731499</c:v>
                </c:pt>
                <c:pt idx="121">
                  <c:v>480.93834340547659</c:v>
                </c:pt>
                <c:pt idx="122">
                  <c:v>481.02851623363892</c:v>
                </c:pt>
                <c:pt idx="123">
                  <c:v>481.11868906180098</c:v>
                </c:pt>
                <c:pt idx="124">
                  <c:v>481.20886188996298</c:v>
                </c:pt>
                <c:pt idx="125">
                  <c:v>481.29903471812457</c:v>
                </c:pt>
                <c:pt idx="126">
                  <c:v>481.38920754628691</c:v>
                </c:pt>
                <c:pt idx="127">
                  <c:v>481.47938037444902</c:v>
                </c:pt>
                <c:pt idx="128">
                  <c:v>481.56955320261102</c:v>
                </c:pt>
                <c:pt idx="129">
                  <c:v>481.65972603077302</c:v>
                </c:pt>
                <c:pt idx="130">
                  <c:v>481.74989885893501</c:v>
                </c:pt>
                <c:pt idx="131">
                  <c:v>481.84007168709701</c:v>
                </c:pt>
                <c:pt idx="132">
                  <c:v>481.93024451525889</c:v>
                </c:pt>
                <c:pt idx="133">
                  <c:v>482.020417343421</c:v>
                </c:pt>
                <c:pt idx="134">
                  <c:v>482.110590171583</c:v>
                </c:pt>
                <c:pt idx="135">
                  <c:v>482.200762999745</c:v>
                </c:pt>
                <c:pt idx="136">
                  <c:v>482.29093582790682</c:v>
                </c:pt>
                <c:pt idx="137">
                  <c:v>482.38110865606882</c:v>
                </c:pt>
                <c:pt idx="138">
                  <c:v>482.47128148423099</c:v>
                </c:pt>
                <c:pt idx="139">
                  <c:v>482.56145431239293</c:v>
                </c:pt>
                <c:pt idx="140">
                  <c:v>482.65162714055498</c:v>
                </c:pt>
                <c:pt idx="141">
                  <c:v>482.74179996871692</c:v>
                </c:pt>
                <c:pt idx="142">
                  <c:v>482.83197279687892</c:v>
                </c:pt>
                <c:pt idx="143">
                  <c:v>482.92214562504108</c:v>
                </c:pt>
                <c:pt idx="144">
                  <c:v>483.01231845320262</c:v>
                </c:pt>
                <c:pt idx="145">
                  <c:v>483.10249128136502</c:v>
                </c:pt>
                <c:pt idx="146">
                  <c:v>483.19266410952702</c:v>
                </c:pt>
                <c:pt idx="147">
                  <c:v>483.28283693768861</c:v>
                </c:pt>
                <c:pt idx="148">
                  <c:v>483.37300976585101</c:v>
                </c:pt>
                <c:pt idx="149">
                  <c:v>483.46318259401301</c:v>
                </c:pt>
                <c:pt idx="150">
                  <c:v>483.55335542217449</c:v>
                </c:pt>
                <c:pt idx="151">
                  <c:v>483.643528250337</c:v>
                </c:pt>
                <c:pt idx="152">
                  <c:v>483.73370107849871</c:v>
                </c:pt>
                <c:pt idx="153">
                  <c:v>483.82387390666099</c:v>
                </c:pt>
                <c:pt idx="154">
                  <c:v>483.91404673482299</c:v>
                </c:pt>
                <c:pt idx="155">
                  <c:v>484.00421956298459</c:v>
                </c:pt>
                <c:pt idx="156">
                  <c:v>484.09439239114698</c:v>
                </c:pt>
                <c:pt idx="157">
                  <c:v>484.18456521930898</c:v>
                </c:pt>
                <c:pt idx="158">
                  <c:v>484.27473804747058</c:v>
                </c:pt>
                <c:pt idx="159">
                  <c:v>484.36491087563297</c:v>
                </c:pt>
                <c:pt idx="160">
                  <c:v>484.45508370379508</c:v>
                </c:pt>
                <c:pt idx="161">
                  <c:v>484.54525653195702</c:v>
                </c:pt>
                <c:pt idx="162">
                  <c:v>484.63542936011902</c:v>
                </c:pt>
                <c:pt idx="163">
                  <c:v>484.72560218828102</c:v>
                </c:pt>
                <c:pt idx="164">
                  <c:v>484.81577501644301</c:v>
                </c:pt>
                <c:pt idx="165">
                  <c:v>484.90594784460501</c:v>
                </c:pt>
                <c:pt idx="166">
                  <c:v>484.99612067276689</c:v>
                </c:pt>
                <c:pt idx="167">
                  <c:v>485.08629350092889</c:v>
                </c:pt>
                <c:pt idx="168">
                  <c:v>485.176466329091</c:v>
                </c:pt>
                <c:pt idx="169">
                  <c:v>485.26663915725271</c:v>
                </c:pt>
                <c:pt idx="170">
                  <c:v>485.35681198541499</c:v>
                </c:pt>
                <c:pt idx="171">
                  <c:v>485.44698481357699</c:v>
                </c:pt>
                <c:pt idx="172">
                  <c:v>485.53715764173882</c:v>
                </c:pt>
                <c:pt idx="173">
                  <c:v>485.62733046990093</c:v>
                </c:pt>
                <c:pt idx="174">
                  <c:v>485.71750329806292</c:v>
                </c:pt>
                <c:pt idx="175">
                  <c:v>485.80767612622498</c:v>
                </c:pt>
                <c:pt idx="176">
                  <c:v>485.89784895438697</c:v>
                </c:pt>
                <c:pt idx="177">
                  <c:v>485.98802178254891</c:v>
                </c:pt>
                <c:pt idx="178">
                  <c:v>486.07819461071102</c:v>
                </c:pt>
                <c:pt idx="179">
                  <c:v>486.16836743887302</c:v>
                </c:pt>
                <c:pt idx="180">
                  <c:v>486.25854026703502</c:v>
                </c:pt>
                <c:pt idx="181">
                  <c:v>486.34871309519701</c:v>
                </c:pt>
                <c:pt idx="182">
                  <c:v>486.43888592335901</c:v>
                </c:pt>
                <c:pt idx="183">
                  <c:v>486.52905875152061</c:v>
                </c:pt>
                <c:pt idx="184">
                  <c:v>486.619231579683</c:v>
                </c:pt>
                <c:pt idx="185">
                  <c:v>486.709404407845</c:v>
                </c:pt>
                <c:pt idx="186">
                  <c:v>486.79957723600683</c:v>
                </c:pt>
                <c:pt idx="187">
                  <c:v>486.88975006416899</c:v>
                </c:pt>
                <c:pt idx="188">
                  <c:v>486.97992289233099</c:v>
                </c:pt>
                <c:pt idx="189">
                  <c:v>487.07009572049299</c:v>
                </c:pt>
                <c:pt idx="190">
                  <c:v>487.16026854865493</c:v>
                </c:pt>
                <c:pt idx="191">
                  <c:v>487.25044137681698</c:v>
                </c:pt>
                <c:pt idx="192">
                  <c:v>487.34061420497898</c:v>
                </c:pt>
                <c:pt idx="193">
                  <c:v>487.43078703314097</c:v>
                </c:pt>
                <c:pt idx="194">
                  <c:v>487.52095986130303</c:v>
                </c:pt>
                <c:pt idx="195">
                  <c:v>487.61113268946502</c:v>
                </c:pt>
                <c:pt idx="196">
                  <c:v>487.70130551762662</c:v>
                </c:pt>
                <c:pt idx="197">
                  <c:v>487.79147834578862</c:v>
                </c:pt>
                <c:pt idx="198">
                  <c:v>487.88165117395101</c:v>
                </c:pt>
                <c:pt idx="199">
                  <c:v>487.97182400211301</c:v>
                </c:pt>
                <c:pt idx="200">
                  <c:v>488.06199683027461</c:v>
                </c:pt>
                <c:pt idx="201">
                  <c:v>488.152169658437</c:v>
                </c:pt>
                <c:pt idx="202">
                  <c:v>488.24234248659792</c:v>
                </c:pt>
                <c:pt idx="203">
                  <c:v>488.33251531475997</c:v>
                </c:pt>
                <c:pt idx="204">
                  <c:v>488.42268814292203</c:v>
                </c:pt>
                <c:pt idx="205">
                  <c:v>488.51286097108402</c:v>
                </c:pt>
                <c:pt idx="206">
                  <c:v>488.60303379924602</c:v>
                </c:pt>
                <c:pt idx="207">
                  <c:v>488.69320662740802</c:v>
                </c:pt>
                <c:pt idx="208">
                  <c:v>488.7833794555695</c:v>
                </c:pt>
                <c:pt idx="209">
                  <c:v>488.87355228373201</c:v>
                </c:pt>
                <c:pt idx="210">
                  <c:v>488.96372511189401</c:v>
                </c:pt>
                <c:pt idx="211">
                  <c:v>489.053897940056</c:v>
                </c:pt>
                <c:pt idx="212">
                  <c:v>489.144070768218</c:v>
                </c:pt>
                <c:pt idx="213">
                  <c:v>489.23424359638</c:v>
                </c:pt>
                <c:pt idx="214">
                  <c:v>489.32441642454211</c:v>
                </c:pt>
                <c:pt idx="215">
                  <c:v>489.41458925270382</c:v>
                </c:pt>
                <c:pt idx="216">
                  <c:v>489.50476208086599</c:v>
                </c:pt>
                <c:pt idx="217">
                  <c:v>489.59493490902793</c:v>
                </c:pt>
                <c:pt idx="218">
                  <c:v>489.68510773718958</c:v>
                </c:pt>
                <c:pt idx="219">
                  <c:v>489.77528056535198</c:v>
                </c:pt>
                <c:pt idx="220">
                  <c:v>489.86545339351397</c:v>
                </c:pt>
                <c:pt idx="221">
                  <c:v>489.95562622167603</c:v>
                </c:pt>
                <c:pt idx="222">
                  <c:v>490.04579904983802</c:v>
                </c:pt>
                <c:pt idx="223">
                  <c:v>490.13597187800002</c:v>
                </c:pt>
                <c:pt idx="224">
                  <c:v>490.22614470616162</c:v>
                </c:pt>
                <c:pt idx="225">
                  <c:v>490.31631753432401</c:v>
                </c:pt>
                <c:pt idx="226">
                  <c:v>490.40649036248601</c:v>
                </c:pt>
                <c:pt idx="227">
                  <c:v>490.49666319064801</c:v>
                </c:pt>
                <c:pt idx="228">
                  <c:v>490.58683601880961</c:v>
                </c:pt>
                <c:pt idx="229">
                  <c:v>490.67700884697189</c:v>
                </c:pt>
                <c:pt idx="230">
                  <c:v>490.767181675134</c:v>
                </c:pt>
                <c:pt idx="231">
                  <c:v>490.85735450329599</c:v>
                </c:pt>
                <c:pt idx="232">
                  <c:v>490.94752733145799</c:v>
                </c:pt>
                <c:pt idx="233">
                  <c:v>491.03770015961999</c:v>
                </c:pt>
                <c:pt idx="234">
                  <c:v>491.12787298778198</c:v>
                </c:pt>
                <c:pt idx="235">
                  <c:v>491.21804581594398</c:v>
                </c:pt>
                <c:pt idx="236">
                  <c:v>491.30821864410592</c:v>
                </c:pt>
                <c:pt idx="237">
                  <c:v>491.39839147226758</c:v>
                </c:pt>
                <c:pt idx="238">
                  <c:v>491.48856430043003</c:v>
                </c:pt>
                <c:pt idx="239">
                  <c:v>491.57873712859191</c:v>
                </c:pt>
                <c:pt idx="240">
                  <c:v>491.66890995675402</c:v>
                </c:pt>
                <c:pt idx="241">
                  <c:v>491.75908278491602</c:v>
                </c:pt>
                <c:pt idx="242">
                  <c:v>491.84925561307801</c:v>
                </c:pt>
                <c:pt idx="243">
                  <c:v>491.9394284412395</c:v>
                </c:pt>
                <c:pt idx="244">
                  <c:v>492.02960126940201</c:v>
                </c:pt>
                <c:pt idx="245">
                  <c:v>492.119774097564</c:v>
                </c:pt>
                <c:pt idx="246">
                  <c:v>492.209946925726</c:v>
                </c:pt>
                <c:pt idx="247">
                  <c:v>492.30011975388771</c:v>
                </c:pt>
                <c:pt idx="248">
                  <c:v>492.39029258204999</c:v>
                </c:pt>
                <c:pt idx="249">
                  <c:v>492.48046541021182</c:v>
                </c:pt>
                <c:pt idx="250">
                  <c:v>492.57063823837382</c:v>
                </c:pt>
                <c:pt idx="251">
                  <c:v>492.66081106653598</c:v>
                </c:pt>
                <c:pt idx="252">
                  <c:v>492.75098389469798</c:v>
                </c:pt>
                <c:pt idx="253">
                  <c:v>492.84115672285992</c:v>
                </c:pt>
                <c:pt idx="254">
                  <c:v>492.93132955102158</c:v>
                </c:pt>
                <c:pt idx="255">
                  <c:v>493.02150237918391</c:v>
                </c:pt>
                <c:pt idx="256">
                  <c:v>493.11167520734602</c:v>
                </c:pt>
                <c:pt idx="257">
                  <c:v>493.20184803550802</c:v>
                </c:pt>
                <c:pt idx="258">
                  <c:v>493.29202086367002</c:v>
                </c:pt>
                <c:pt idx="259">
                  <c:v>493.38219369183201</c:v>
                </c:pt>
                <c:pt idx="260">
                  <c:v>493.47236651999401</c:v>
                </c:pt>
                <c:pt idx="261">
                  <c:v>493.56253934815601</c:v>
                </c:pt>
                <c:pt idx="262">
                  <c:v>493.652712176318</c:v>
                </c:pt>
                <c:pt idx="263">
                  <c:v>493.74288500448</c:v>
                </c:pt>
                <c:pt idx="264">
                  <c:v>493.83305783264183</c:v>
                </c:pt>
                <c:pt idx="265">
                  <c:v>493.92323066080382</c:v>
                </c:pt>
                <c:pt idx="266">
                  <c:v>494.01340348896599</c:v>
                </c:pt>
                <c:pt idx="267">
                  <c:v>494.10357631712799</c:v>
                </c:pt>
                <c:pt idx="268">
                  <c:v>494.19374914528959</c:v>
                </c:pt>
                <c:pt idx="269">
                  <c:v>494.28392197345198</c:v>
                </c:pt>
                <c:pt idx="270">
                  <c:v>494.37409480161398</c:v>
                </c:pt>
                <c:pt idx="271">
                  <c:v>494.46426762977597</c:v>
                </c:pt>
                <c:pt idx="272">
                  <c:v>494.55444045793797</c:v>
                </c:pt>
                <c:pt idx="273">
                  <c:v>494.64461328610008</c:v>
                </c:pt>
                <c:pt idx="274">
                  <c:v>494.73478611426202</c:v>
                </c:pt>
                <c:pt idx="275">
                  <c:v>494.82495894242362</c:v>
                </c:pt>
                <c:pt idx="276">
                  <c:v>494.91513177058562</c:v>
                </c:pt>
                <c:pt idx="277">
                  <c:v>495.00530459874801</c:v>
                </c:pt>
                <c:pt idx="278">
                  <c:v>495.09547742691001</c:v>
                </c:pt>
                <c:pt idx="279">
                  <c:v>495.18565025507189</c:v>
                </c:pt>
                <c:pt idx="280">
                  <c:v>495.275823083234</c:v>
                </c:pt>
                <c:pt idx="281">
                  <c:v>495.365995911396</c:v>
                </c:pt>
                <c:pt idx="282">
                  <c:v>495.456168739558</c:v>
                </c:pt>
                <c:pt idx="283">
                  <c:v>495.54634156771999</c:v>
                </c:pt>
                <c:pt idx="284">
                  <c:v>495.63651439588182</c:v>
                </c:pt>
                <c:pt idx="285">
                  <c:v>495.72668722404399</c:v>
                </c:pt>
                <c:pt idx="286">
                  <c:v>495.81686005220593</c:v>
                </c:pt>
                <c:pt idx="287">
                  <c:v>495.90703288036798</c:v>
                </c:pt>
                <c:pt idx="288">
                  <c:v>495.99720570852958</c:v>
                </c:pt>
                <c:pt idx="289">
                  <c:v>496.08737853669192</c:v>
                </c:pt>
                <c:pt idx="290">
                  <c:v>496.17755136485408</c:v>
                </c:pt>
                <c:pt idx="291">
                  <c:v>496.26772419301602</c:v>
                </c:pt>
                <c:pt idx="292">
                  <c:v>496.35789702117802</c:v>
                </c:pt>
                <c:pt idx="293">
                  <c:v>496.44806984934002</c:v>
                </c:pt>
                <c:pt idx="294">
                  <c:v>496.53824267750201</c:v>
                </c:pt>
                <c:pt idx="295">
                  <c:v>496.62841550566401</c:v>
                </c:pt>
                <c:pt idx="296">
                  <c:v>496.71858833382601</c:v>
                </c:pt>
                <c:pt idx="297">
                  <c:v>496.808761161988</c:v>
                </c:pt>
                <c:pt idx="298">
                  <c:v>496.89893399014971</c:v>
                </c:pt>
                <c:pt idx="299">
                  <c:v>496.98910681831183</c:v>
                </c:pt>
                <c:pt idx="300">
                  <c:v>497.07927964647382</c:v>
                </c:pt>
                <c:pt idx="301">
                  <c:v>497.16945247463599</c:v>
                </c:pt>
                <c:pt idx="302">
                  <c:v>497.25962530279799</c:v>
                </c:pt>
                <c:pt idx="303">
                  <c:v>497.34979813095998</c:v>
                </c:pt>
                <c:pt idx="304">
                  <c:v>497.43997095912192</c:v>
                </c:pt>
                <c:pt idx="305">
                  <c:v>497.53014378728358</c:v>
                </c:pt>
                <c:pt idx="306">
                  <c:v>497.62031661544597</c:v>
                </c:pt>
                <c:pt idx="307">
                  <c:v>497.71048944360803</c:v>
                </c:pt>
                <c:pt idx="308">
                  <c:v>497.80066227177002</c:v>
                </c:pt>
                <c:pt idx="309">
                  <c:v>497.89083509993202</c:v>
                </c:pt>
                <c:pt idx="310">
                  <c:v>497.9810079280935</c:v>
                </c:pt>
                <c:pt idx="311">
                  <c:v>498.07118075625601</c:v>
                </c:pt>
                <c:pt idx="312">
                  <c:v>498.16135358441801</c:v>
                </c:pt>
                <c:pt idx="313">
                  <c:v>498.25152641257949</c:v>
                </c:pt>
                <c:pt idx="314">
                  <c:v>498.341699240742</c:v>
                </c:pt>
                <c:pt idx="315">
                  <c:v>498.4318720689036</c:v>
                </c:pt>
                <c:pt idx="316">
                  <c:v>498.522044897066</c:v>
                </c:pt>
                <c:pt idx="317">
                  <c:v>498.61221772522799</c:v>
                </c:pt>
                <c:pt idx="318">
                  <c:v>498.70239055338999</c:v>
                </c:pt>
                <c:pt idx="319">
                  <c:v>498.79256338155199</c:v>
                </c:pt>
                <c:pt idx="320">
                  <c:v>498.88273620971398</c:v>
                </c:pt>
                <c:pt idx="321">
                  <c:v>498.97290903787592</c:v>
                </c:pt>
                <c:pt idx="322">
                  <c:v>499.06308186603798</c:v>
                </c:pt>
                <c:pt idx="323">
                  <c:v>499.15325469419997</c:v>
                </c:pt>
                <c:pt idx="324">
                  <c:v>499.24342752236208</c:v>
                </c:pt>
                <c:pt idx="325">
                  <c:v>499.33360035052402</c:v>
                </c:pt>
                <c:pt idx="326">
                  <c:v>499.42377317868562</c:v>
                </c:pt>
                <c:pt idx="327">
                  <c:v>499.51394600684802</c:v>
                </c:pt>
                <c:pt idx="328">
                  <c:v>499.60411883501001</c:v>
                </c:pt>
                <c:pt idx="329">
                  <c:v>499.69429166317201</c:v>
                </c:pt>
                <c:pt idx="330">
                  <c:v>499.78446449133401</c:v>
                </c:pt>
                <c:pt idx="331">
                  <c:v>499.874637319496</c:v>
                </c:pt>
                <c:pt idx="332">
                  <c:v>499.964810147658</c:v>
                </c:pt>
                <c:pt idx="333">
                  <c:v>500.05498297582</c:v>
                </c:pt>
                <c:pt idx="334">
                  <c:v>500.14515580398199</c:v>
                </c:pt>
                <c:pt idx="335">
                  <c:v>500.23532863214382</c:v>
                </c:pt>
                <c:pt idx="336">
                  <c:v>500.32550146030599</c:v>
                </c:pt>
                <c:pt idx="337">
                  <c:v>500.41567428846793</c:v>
                </c:pt>
                <c:pt idx="338">
                  <c:v>500.50584711662998</c:v>
                </c:pt>
                <c:pt idx="339">
                  <c:v>500.59601994479158</c:v>
                </c:pt>
                <c:pt idx="340">
                  <c:v>500.68619277295392</c:v>
                </c:pt>
                <c:pt idx="341">
                  <c:v>500.77636560111603</c:v>
                </c:pt>
                <c:pt idx="342">
                  <c:v>500.86653842927763</c:v>
                </c:pt>
                <c:pt idx="343">
                  <c:v>500.95671125743962</c:v>
                </c:pt>
                <c:pt idx="344">
                  <c:v>501.04688408560202</c:v>
                </c:pt>
                <c:pt idx="345">
                  <c:v>501.13705691376401</c:v>
                </c:pt>
                <c:pt idx="346">
                  <c:v>501.22722974192601</c:v>
                </c:pt>
                <c:pt idx="347">
                  <c:v>501.31740257008801</c:v>
                </c:pt>
                <c:pt idx="348">
                  <c:v>501.40757539824961</c:v>
                </c:pt>
                <c:pt idx="349">
                  <c:v>501.49774822641189</c:v>
                </c:pt>
                <c:pt idx="350">
                  <c:v>501.58792105457383</c:v>
                </c:pt>
                <c:pt idx="351">
                  <c:v>501.67809388273599</c:v>
                </c:pt>
                <c:pt idx="352">
                  <c:v>501.76826671089799</c:v>
                </c:pt>
                <c:pt idx="353">
                  <c:v>501.85843953905999</c:v>
                </c:pt>
                <c:pt idx="354">
                  <c:v>501.94861236722193</c:v>
                </c:pt>
                <c:pt idx="355">
                  <c:v>502.03878519538398</c:v>
                </c:pt>
                <c:pt idx="356">
                  <c:v>502.12895802354598</c:v>
                </c:pt>
                <c:pt idx="357">
                  <c:v>502.21913085170792</c:v>
                </c:pt>
                <c:pt idx="358">
                  <c:v>502.30930367987008</c:v>
                </c:pt>
                <c:pt idx="359">
                  <c:v>502.39947650803202</c:v>
                </c:pt>
                <c:pt idx="360">
                  <c:v>502.48964933619402</c:v>
                </c:pt>
                <c:pt idx="361">
                  <c:v>502.57982216435602</c:v>
                </c:pt>
                <c:pt idx="362">
                  <c:v>502.66999499251801</c:v>
                </c:pt>
                <c:pt idx="363">
                  <c:v>502.76016782068001</c:v>
                </c:pt>
                <c:pt idx="364">
                  <c:v>502.85034064884201</c:v>
                </c:pt>
                <c:pt idx="365">
                  <c:v>502.94051347700361</c:v>
                </c:pt>
                <c:pt idx="366">
                  <c:v>503.030686305166</c:v>
                </c:pt>
                <c:pt idx="367">
                  <c:v>503.120859133328</c:v>
                </c:pt>
                <c:pt idx="368">
                  <c:v>503.21103196148948</c:v>
                </c:pt>
                <c:pt idx="369">
                  <c:v>503.30120478965199</c:v>
                </c:pt>
                <c:pt idx="370">
                  <c:v>503.39137761781382</c:v>
                </c:pt>
                <c:pt idx="371">
                  <c:v>503.48155044597542</c:v>
                </c:pt>
                <c:pt idx="372">
                  <c:v>503.57172327413792</c:v>
                </c:pt>
                <c:pt idx="373">
                  <c:v>503.66189610229992</c:v>
                </c:pt>
                <c:pt idx="374">
                  <c:v>503.75206893046197</c:v>
                </c:pt>
                <c:pt idx="375">
                  <c:v>503.84224175862403</c:v>
                </c:pt>
                <c:pt idx="376">
                  <c:v>503.93241458678602</c:v>
                </c:pt>
                <c:pt idx="377">
                  <c:v>504.02258741494802</c:v>
                </c:pt>
                <c:pt idx="378">
                  <c:v>504.11276024311002</c:v>
                </c:pt>
                <c:pt idx="379">
                  <c:v>504.20293307127162</c:v>
                </c:pt>
                <c:pt idx="380">
                  <c:v>504.29310589943401</c:v>
                </c:pt>
                <c:pt idx="381">
                  <c:v>504.38327872759601</c:v>
                </c:pt>
                <c:pt idx="382">
                  <c:v>504.473451555758</c:v>
                </c:pt>
                <c:pt idx="383">
                  <c:v>504.56362438392</c:v>
                </c:pt>
                <c:pt idx="384">
                  <c:v>504.65379721208183</c:v>
                </c:pt>
                <c:pt idx="385">
                  <c:v>504.74397004024382</c:v>
                </c:pt>
                <c:pt idx="386">
                  <c:v>504.83414286840599</c:v>
                </c:pt>
                <c:pt idx="387">
                  <c:v>504.92431569656799</c:v>
                </c:pt>
                <c:pt idx="388">
                  <c:v>505.01448852472998</c:v>
                </c:pt>
                <c:pt idx="389">
                  <c:v>505.10466135289198</c:v>
                </c:pt>
                <c:pt idx="390">
                  <c:v>505.19483418105398</c:v>
                </c:pt>
                <c:pt idx="391">
                  <c:v>505.28500700921592</c:v>
                </c:pt>
                <c:pt idx="392">
                  <c:v>505.37517983737803</c:v>
                </c:pt>
                <c:pt idx="393">
                  <c:v>505.46535266554002</c:v>
                </c:pt>
                <c:pt idx="394">
                  <c:v>505.55552549370202</c:v>
                </c:pt>
                <c:pt idx="395">
                  <c:v>505.64569832186402</c:v>
                </c:pt>
                <c:pt idx="396">
                  <c:v>505.73587115002601</c:v>
                </c:pt>
                <c:pt idx="397">
                  <c:v>505.8260439781875</c:v>
                </c:pt>
                <c:pt idx="398">
                  <c:v>505.91621680635001</c:v>
                </c:pt>
                <c:pt idx="399">
                  <c:v>506.006389634512</c:v>
                </c:pt>
                <c:pt idx="400">
                  <c:v>506.09656246267338</c:v>
                </c:pt>
                <c:pt idx="401">
                  <c:v>506.186735290836</c:v>
                </c:pt>
                <c:pt idx="402">
                  <c:v>506.2769081189976</c:v>
                </c:pt>
                <c:pt idx="403">
                  <c:v>506.36708094715999</c:v>
                </c:pt>
                <c:pt idx="404">
                  <c:v>506.45725377532199</c:v>
                </c:pt>
                <c:pt idx="405">
                  <c:v>506.54742660348398</c:v>
                </c:pt>
                <c:pt idx="406">
                  <c:v>506.63759943164592</c:v>
                </c:pt>
                <c:pt idx="407">
                  <c:v>506.72777225980792</c:v>
                </c:pt>
                <c:pt idx="408">
                  <c:v>506.81794508796997</c:v>
                </c:pt>
                <c:pt idx="409">
                  <c:v>506.90811791613157</c:v>
                </c:pt>
                <c:pt idx="410">
                  <c:v>506.99829074429363</c:v>
                </c:pt>
                <c:pt idx="411">
                  <c:v>507.08846357245602</c:v>
                </c:pt>
                <c:pt idx="412">
                  <c:v>507.17863640061802</c:v>
                </c:pt>
                <c:pt idx="413">
                  <c:v>507.26880922878001</c:v>
                </c:pt>
                <c:pt idx="414">
                  <c:v>507.35898205694201</c:v>
                </c:pt>
                <c:pt idx="415">
                  <c:v>507.44915488510401</c:v>
                </c:pt>
                <c:pt idx="416">
                  <c:v>507.539327713266</c:v>
                </c:pt>
                <c:pt idx="417">
                  <c:v>507.629500541428</c:v>
                </c:pt>
                <c:pt idx="418">
                  <c:v>507.71967336959</c:v>
                </c:pt>
                <c:pt idx="419">
                  <c:v>507.80984619775228</c:v>
                </c:pt>
                <c:pt idx="420">
                  <c:v>507.90001902591382</c:v>
                </c:pt>
                <c:pt idx="421">
                  <c:v>507.99019185407559</c:v>
                </c:pt>
                <c:pt idx="422">
                  <c:v>508.08036468223793</c:v>
                </c:pt>
                <c:pt idx="423">
                  <c:v>508.17053751039992</c:v>
                </c:pt>
                <c:pt idx="424">
                  <c:v>508.26071033856198</c:v>
                </c:pt>
                <c:pt idx="425">
                  <c:v>508.35088316672397</c:v>
                </c:pt>
                <c:pt idx="426">
                  <c:v>508.44105599488603</c:v>
                </c:pt>
                <c:pt idx="427">
                  <c:v>508.53122882304802</c:v>
                </c:pt>
                <c:pt idx="428">
                  <c:v>508.62140165121002</c:v>
                </c:pt>
                <c:pt idx="429">
                  <c:v>508.71157447937162</c:v>
                </c:pt>
                <c:pt idx="430">
                  <c:v>508.80174730753401</c:v>
                </c:pt>
                <c:pt idx="431">
                  <c:v>508.89192013569601</c:v>
                </c:pt>
                <c:pt idx="432">
                  <c:v>508.98209296385801</c:v>
                </c:pt>
                <c:pt idx="433">
                  <c:v>509.07226579202</c:v>
                </c:pt>
                <c:pt idx="434">
                  <c:v>509.162438620182</c:v>
                </c:pt>
                <c:pt idx="435">
                  <c:v>509.25261144834383</c:v>
                </c:pt>
                <c:pt idx="436">
                  <c:v>509.34278427650599</c:v>
                </c:pt>
                <c:pt idx="437">
                  <c:v>509.43295710466799</c:v>
                </c:pt>
                <c:pt idx="438">
                  <c:v>509.52312993282959</c:v>
                </c:pt>
                <c:pt idx="439">
                  <c:v>509.61330276099193</c:v>
                </c:pt>
                <c:pt idx="440">
                  <c:v>509.70347558915398</c:v>
                </c:pt>
                <c:pt idx="441">
                  <c:v>509.79364841731592</c:v>
                </c:pt>
                <c:pt idx="442">
                  <c:v>509.88382124547792</c:v>
                </c:pt>
                <c:pt idx="443">
                  <c:v>509.97399407363991</c:v>
                </c:pt>
                <c:pt idx="444">
                  <c:v>510.06416690180203</c:v>
                </c:pt>
                <c:pt idx="445">
                  <c:v>510.15433972996402</c:v>
                </c:pt>
                <c:pt idx="446">
                  <c:v>510.24451255812602</c:v>
                </c:pt>
                <c:pt idx="447">
                  <c:v>510.33468538628802</c:v>
                </c:pt>
                <c:pt idx="448">
                  <c:v>510.42485821445001</c:v>
                </c:pt>
                <c:pt idx="449">
                  <c:v>510.51503104261161</c:v>
                </c:pt>
                <c:pt idx="450">
                  <c:v>510.60520387077401</c:v>
                </c:pt>
                <c:pt idx="451">
                  <c:v>510.695376698936</c:v>
                </c:pt>
                <c:pt idx="452">
                  <c:v>510.78554952709771</c:v>
                </c:pt>
                <c:pt idx="453">
                  <c:v>510.87572235526</c:v>
                </c:pt>
                <c:pt idx="454">
                  <c:v>510.96589518342211</c:v>
                </c:pt>
                <c:pt idx="455">
                  <c:v>511.05606801158382</c:v>
                </c:pt>
                <c:pt idx="456">
                  <c:v>511.14624083974599</c:v>
                </c:pt>
                <c:pt idx="457">
                  <c:v>511.23641366790758</c:v>
                </c:pt>
                <c:pt idx="458">
                  <c:v>511.32658649606992</c:v>
                </c:pt>
                <c:pt idx="459">
                  <c:v>511.41675932423192</c:v>
                </c:pt>
                <c:pt idx="460">
                  <c:v>511.50693215239392</c:v>
                </c:pt>
                <c:pt idx="461">
                  <c:v>511.59710498055603</c:v>
                </c:pt>
                <c:pt idx="462">
                  <c:v>511.68727780871802</c:v>
                </c:pt>
                <c:pt idx="463">
                  <c:v>511.77745063688002</c:v>
                </c:pt>
                <c:pt idx="464">
                  <c:v>511.86762346504202</c:v>
                </c:pt>
                <c:pt idx="465">
                  <c:v>511.95779629320401</c:v>
                </c:pt>
                <c:pt idx="466">
                  <c:v>512.04796912136555</c:v>
                </c:pt>
                <c:pt idx="467">
                  <c:v>512.13814194952795</c:v>
                </c:pt>
                <c:pt idx="468">
                  <c:v>512.22831477769</c:v>
                </c:pt>
                <c:pt idx="469">
                  <c:v>512.31848760585206</c:v>
                </c:pt>
                <c:pt idx="470">
                  <c:v>512.40866043401354</c:v>
                </c:pt>
                <c:pt idx="471">
                  <c:v>512.49883326217605</c:v>
                </c:pt>
                <c:pt idx="472">
                  <c:v>512.5890060903381</c:v>
                </c:pt>
                <c:pt idx="473">
                  <c:v>512.67917891850004</c:v>
                </c:pt>
                <c:pt idx="474">
                  <c:v>512.76935174666198</c:v>
                </c:pt>
                <c:pt idx="475">
                  <c:v>512.85952457482358</c:v>
                </c:pt>
                <c:pt idx="476">
                  <c:v>512.94969740298529</c:v>
                </c:pt>
                <c:pt idx="477">
                  <c:v>513.03987023114803</c:v>
                </c:pt>
                <c:pt idx="478">
                  <c:v>513.13004305930997</c:v>
                </c:pt>
                <c:pt idx="479">
                  <c:v>513.22021588747157</c:v>
                </c:pt>
                <c:pt idx="480">
                  <c:v>513.31038871563396</c:v>
                </c:pt>
                <c:pt idx="481">
                  <c:v>513.40056154379602</c:v>
                </c:pt>
                <c:pt idx="482">
                  <c:v>513.49073437195807</c:v>
                </c:pt>
                <c:pt idx="483">
                  <c:v>513.58090720012001</c:v>
                </c:pt>
                <c:pt idx="484">
                  <c:v>513.67108002828195</c:v>
                </c:pt>
                <c:pt idx="485">
                  <c:v>513.76125285644355</c:v>
                </c:pt>
                <c:pt idx="486">
                  <c:v>513.85142568460526</c:v>
                </c:pt>
                <c:pt idx="487">
                  <c:v>513.94159851276788</c:v>
                </c:pt>
                <c:pt idx="488">
                  <c:v>514.03177134093005</c:v>
                </c:pt>
                <c:pt idx="489">
                  <c:v>514.12194416909199</c:v>
                </c:pt>
                <c:pt idx="490">
                  <c:v>514.21211699725359</c:v>
                </c:pt>
                <c:pt idx="491">
                  <c:v>514.30228982541496</c:v>
                </c:pt>
                <c:pt idx="492">
                  <c:v>514.39246265357804</c:v>
                </c:pt>
                <c:pt idx="493">
                  <c:v>514.48263548173929</c:v>
                </c:pt>
                <c:pt idx="494">
                  <c:v>514.57280830990203</c:v>
                </c:pt>
                <c:pt idx="495">
                  <c:v>514.66298113806397</c:v>
                </c:pt>
                <c:pt idx="496">
                  <c:v>514.75315396622602</c:v>
                </c:pt>
                <c:pt idx="497">
                  <c:v>514.84332679438762</c:v>
                </c:pt>
                <c:pt idx="498">
                  <c:v>514.93349962255002</c:v>
                </c:pt>
                <c:pt idx="499">
                  <c:v>515.02367245071196</c:v>
                </c:pt>
                <c:pt idx="500">
                  <c:v>515.11384527887401</c:v>
                </c:pt>
                <c:pt idx="501">
                  <c:v>515.20401810703595</c:v>
                </c:pt>
                <c:pt idx="502">
                  <c:v>515.294190935198</c:v>
                </c:pt>
                <c:pt idx="503">
                  <c:v>515.38436376335903</c:v>
                </c:pt>
                <c:pt idx="504">
                  <c:v>515.47453659152097</c:v>
                </c:pt>
                <c:pt idx="505">
                  <c:v>515.56470941968303</c:v>
                </c:pt>
                <c:pt idx="506">
                  <c:v>515.65488224784497</c:v>
                </c:pt>
                <c:pt idx="507">
                  <c:v>515.74505507600702</c:v>
                </c:pt>
                <c:pt idx="508">
                  <c:v>515.83522790416828</c:v>
                </c:pt>
                <c:pt idx="509">
                  <c:v>515.92540073233101</c:v>
                </c:pt>
                <c:pt idx="510">
                  <c:v>516.01557356049295</c:v>
                </c:pt>
                <c:pt idx="511">
                  <c:v>516.10574638865501</c:v>
                </c:pt>
                <c:pt idx="512">
                  <c:v>516.19591921681695</c:v>
                </c:pt>
                <c:pt idx="513">
                  <c:v>516.286092044979</c:v>
                </c:pt>
                <c:pt idx="514">
                  <c:v>516.3762648731406</c:v>
                </c:pt>
                <c:pt idx="515">
                  <c:v>516.46643770130288</c:v>
                </c:pt>
                <c:pt idx="516">
                  <c:v>516.55661052946459</c:v>
                </c:pt>
                <c:pt idx="517">
                  <c:v>516.64678335762699</c:v>
                </c:pt>
                <c:pt idx="518">
                  <c:v>516.73695618578824</c:v>
                </c:pt>
                <c:pt idx="519">
                  <c:v>516.82712901394996</c:v>
                </c:pt>
                <c:pt idx="520">
                  <c:v>516.91730184211303</c:v>
                </c:pt>
                <c:pt idx="521">
                  <c:v>517.00747467027497</c:v>
                </c:pt>
                <c:pt idx="522">
                  <c:v>517.09764749843657</c:v>
                </c:pt>
                <c:pt idx="523">
                  <c:v>517.18782032659897</c:v>
                </c:pt>
                <c:pt idx="524">
                  <c:v>517.27799315476102</c:v>
                </c:pt>
                <c:pt idx="525">
                  <c:v>517.36816598292228</c:v>
                </c:pt>
                <c:pt idx="526">
                  <c:v>517.45833881108501</c:v>
                </c:pt>
                <c:pt idx="527">
                  <c:v>517.54851163924695</c:v>
                </c:pt>
                <c:pt idx="528">
                  <c:v>517.63868446740901</c:v>
                </c:pt>
                <c:pt idx="529">
                  <c:v>517.72885729557095</c:v>
                </c:pt>
                <c:pt idx="530">
                  <c:v>517.81903012373289</c:v>
                </c:pt>
                <c:pt idx="531">
                  <c:v>517.90920295189505</c:v>
                </c:pt>
                <c:pt idx="532">
                  <c:v>517.99937578005699</c:v>
                </c:pt>
                <c:pt idx="533">
                  <c:v>518.08954860821905</c:v>
                </c:pt>
                <c:pt idx="534">
                  <c:v>518.17972143638099</c:v>
                </c:pt>
                <c:pt idx="535">
                  <c:v>518.26989426454304</c:v>
                </c:pt>
                <c:pt idx="536">
                  <c:v>518.36006709270396</c:v>
                </c:pt>
                <c:pt idx="537">
                  <c:v>518.45023992086703</c:v>
                </c:pt>
                <c:pt idx="538">
                  <c:v>518.54041274902897</c:v>
                </c:pt>
                <c:pt idx="539">
                  <c:v>518.63058557719103</c:v>
                </c:pt>
                <c:pt idx="540">
                  <c:v>518.72075840535308</c:v>
                </c:pt>
                <c:pt idx="541">
                  <c:v>518.81093123351502</c:v>
                </c:pt>
                <c:pt idx="542">
                  <c:v>518.90110406167696</c:v>
                </c:pt>
                <c:pt idx="543">
                  <c:v>518.99127688983856</c:v>
                </c:pt>
                <c:pt idx="544">
                  <c:v>519.08144971800095</c:v>
                </c:pt>
                <c:pt idx="545">
                  <c:v>519.17162254616301</c:v>
                </c:pt>
                <c:pt idx="546">
                  <c:v>519.26179537432495</c:v>
                </c:pt>
                <c:pt idx="547">
                  <c:v>519.35196820248655</c:v>
                </c:pt>
                <c:pt idx="548">
                  <c:v>519.4421410306486</c:v>
                </c:pt>
                <c:pt idx="549">
                  <c:v>519.53231385881099</c:v>
                </c:pt>
                <c:pt idx="550">
                  <c:v>519.62248668697305</c:v>
                </c:pt>
                <c:pt idx="551">
                  <c:v>519.71265951513499</c:v>
                </c:pt>
                <c:pt idx="552">
                  <c:v>519.80283234329704</c:v>
                </c:pt>
                <c:pt idx="553">
                  <c:v>519.89300517145898</c:v>
                </c:pt>
                <c:pt idx="554">
                  <c:v>519.98317799962103</c:v>
                </c:pt>
                <c:pt idx="555">
                  <c:v>520.07335082778354</c:v>
                </c:pt>
                <c:pt idx="556">
                  <c:v>520.16352365594457</c:v>
                </c:pt>
                <c:pt idx="557">
                  <c:v>520.25369648410697</c:v>
                </c:pt>
                <c:pt idx="558">
                  <c:v>520.34386931226857</c:v>
                </c:pt>
                <c:pt idx="559">
                  <c:v>520.43404214043096</c:v>
                </c:pt>
                <c:pt idx="560">
                  <c:v>520.52421496859301</c:v>
                </c:pt>
                <c:pt idx="561">
                  <c:v>520.61438779675495</c:v>
                </c:pt>
                <c:pt idx="562">
                  <c:v>520.70456062491701</c:v>
                </c:pt>
                <c:pt idx="563">
                  <c:v>520.79473345307895</c:v>
                </c:pt>
                <c:pt idx="564">
                  <c:v>520.884906281241</c:v>
                </c:pt>
                <c:pt idx="565">
                  <c:v>520.97507910940305</c:v>
                </c:pt>
                <c:pt idx="566">
                  <c:v>521.06525193756499</c:v>
                </c:pt>
                <c:pt idx="567">
                  <c:v>521.15542476572659</c:v>
                </c:pt>
                <c:pt idx="568">
                  <c:v>521.24559759388899</c:v>
                </c:pt>
                <c:pt idx="569">
                  <c:v>521.33577042205104</c:v>
                </c:pt>
                <c:pt idx="570">
                  <c:v>521.42594325021309</c:v>
                </c:pt>
                <c:pt idx="571">
                  <c:v>521.51611607837503</c:v>
                </c:pt>
                <c:pt idx="572">
                  <c:v>521.60628890653697</c:v>
                </c:pt>
                <c:pt idx="573">
                  <c:v>521.69646173469903</c:v>
                </c:pt>
                <c:pt idx="574">
                  <c:v>521.78663456286097</c:v>
                </c:pt>
                <c:pt idx="575">
                  <c:v>521.87680739102302</c:v>
                </c:pt>
                <c:pt idx="576">
                  <c:v>521.96698021918496</c:v>
                </c:pt>
                <c:pt idx="577">
                  <c:v>522.05715304734701</c:v>
                </c:pt>
                <c:pt idx="578">
                  <c:v>522.14732587550816</c:v>
                </c:pt>
                <c:pt idx="579">
                  <c:v>522.23749870367101</c:v>
                </c:pt>
                <c:pt idx="580">
                  <c:v>522.32767153183295</c:v>
                </c:pt>
                <c:pt idx="581">
                  <c:v>522.417844359995</c:v>
                </c:pt>
                <c:pt idx="582">
                  <c:v>522.50801718815705</c:v>
                </c:pt>
                <c:pt idx="583">
                  <c:v>522.59819001631899</c:v>
                </c:pt>
                <c:pt idx="584">
                  <c:v>522.68836284448105</c:v>
                </c:pt>
                <c:pt idx="585">
                  <c:v>522.77853567264378</c:v>
                </c:pt>
                <c:pt idx="586">
                  <c:v>522.86870850080504</c:v>
                </c:pt>
                <c:pt idx="587">
                  <c:v>522.95888132896698</c:v>
                </c:pt>
                <c:pt idx="588">
                  <c:v>523.04905415712904</c:v>
                </c:pt>
                <c:pt idx="589">
                  <c:v>523.13922698529029</c:v>
                </c:pt>
                <c:pt idx="590">
                  <c:v>523.22939981345303</c:v>
                </c:pt>
                <c:pt idx="591">
                  <c:v>523.31957264161497</c:v>
                </c:pt>
                <c:pt idx="592">
                  <c:v>523.40974546977702</c:v>
                </c:pt>
                <c:pt idx="593">
                  <c:v>523.49991829793896</c:v>
                </c:pt>
                <c:pt idx="594">
                  <c:v>523.59009112610102</c:v>
                </c:pt>
                <c:pt idx="595">
                  <c:v>523.68026395426295</c:v>
                </c:pt>
                <c:pt idx="596">
                  <c:v>523.77043678242501</c:v>
                </c:pt>
                <c:pt idx="597">
                  <c:v>523.86060961058649</c:v>
                </c:pt>
                <c:pt idx="598">
                  <c:v>523.950782438749</c:v>
                </c:pt>
                <c:pt idx="599">
                  <c:v>524.04095526691106</c:v>
                </c:pt>
                <c:pt idx="600">
                  <c:v>524.13112809507231</c:v>
                </c:pt>
                <c:pt idx="601">
                  <c:v>524.22130092323505</c:v>
                </c:pt>
                <c:pt idx="602">
                  <c:v>524.31147375139699</c:v>
                </c:pt>
                <c:pt idx="603">
                  <c:v>524.40164657955904</c:v>
                </c:pt>
                <c:pt idx="604">
                  <c:v>524.49181940772098</c:v>
                </c:pt>
                <c:pt idx="605">
                  <c:v>524.58199223588304</c:v>
                </c:pt>
                <c:pt idx="606">
                  <c:v>524.67216506404498</c:v>
                </c:pt>
                <c:pt idx="607">
                  <c:v>524.76233789220657</c:v>
                </c:pt>
                <c:pt idx="608">
                  <c:v>524.85251072036829</c:v>
                </c:pt>
                <c:pt idx="609">
                  <c:v>524.94268354853102</c:v>
                </c:pt>
                <c:pt idx="610">
                  <c:v>525.03285637669308</c:v>
                </c:pt>
                <c:pt idx="611">
                  <c:v>525.12302920485502</c:v>
                </c:pt>
                <c:pt idx="612">
                  <c:v>525.21320203301696</c:v>
                </c:pt>
                <c:pt idx="613">
                  <c:v>525.30337486117901</c:v>
                </c:pt>
                <c:pt idx="614">
                  <c:v>525.39354768934095</c:v>
                </c:pt>
                <c:pt idx="615">
                  <c:v>525.483720517503</c:v>
                </c:pt>
                <c:pt idx="616">
                  <c:v>525.57389334566562</c:v>
                </c:pt>
                <c:pt idx="617">
                  <c:v>525.664066173827</c:v>
                </c:pt>
                <c:pt idx="618">
                  <c:v>525.75423900198859</c:v>
                </c:pt>
                <c:pt idx="619">
                  <c:v>525.84441183015099</c:v>
                </c:pt>
                <c:pt idx="620">
                  <c:v>525.93458465831304</c:v>
                </c:pt>
                <c:pt idx="621">
                  <c:v>526.02475748647498</c:v>
                </c:pt>
                <c:pt idx="622">
                  <c:v>526.11493031463704</c:v>
                </c:pt>
                <c:pt idx="623">
                  <c:v>526.20510314279898</c:v>
                </c:pt>
                <c:pt idx="624">
                  <c:v>526.29527597096103</c:v>
                </c:pt>
                <c:pt idx="625">
                  <c:v>526.38544879912308</c:v>
                </c:pt>
                <c:pt idx="626">
                  <c:v>526.47562162728502</c:v>
                </c:pt>
                <c:pt idx="627">
                  <c:v>526.56579445544696</c:v>
                </c:pt>
                <c:pt idx="628">
                  <c:v>526.65596728360856</c:v>
                </c:pt>
                <c:pt idx="629">
                  <c:v>526.74614011177096</c:v>
                </c:pt>
                <c:pt idx="630">
                  <c:v>526.8363129399329</c:v>
                </c:pt>
                <c:pt idx="631">
                  <c:v>526.92648576809495</c:v>
                </c:pt>
                <c:pt idx="632">
                  <c:v>527.016658596257</c:v>
                </c:pt>
                <c:pt idx="633">
                  <c:v>527.10683142441906</c:v>
                </c:pt>
                <c:pt idx="634">
                  <c:v>527.197004252581</c:v>
                </c:pt>
                <c:pt idx="635">
                  <c:v>527.28717708074305</c:v>
                </c:pt>
                <c:pt idx="636">
                  <c:v>527.37734990890499</c:v>
                </c:pt>
                <c:pt idx="637">
                  <c:v>527.46752273706659</c:v>
                </c:pt>
                <c:pt idx="638">
                  <c:v>527.55769556522841</c:v>
                </c:pt>
                <c:pt idx="639">
                  <c:v>527.64786839339058</c:v>
                </c:pt>
                <c:pt idx="640">
                  <c:v>527.73804122155354</c:v>
                </c:pt>
                <c:pt idx="641">
                  <c:v>527.82821404971457</c:v>
                </c:pt>
                <c:pt idx="642">
                  <c:v>527.91838687787697</c:v>
                </c:pt>
                <c:pt idx="643">
                  <c:v>528.00855970603902</c:v>
                </c:pt>
                <c:pt idx="644">
                  <c:v>528.09873253420096</c:v>
                </c:pt>
                <c:pt idx="645">
                  <c:v>528.18890536236302</c:v>
                </c:pt>
                <c:pt idx="646">
                  <c:v>528.27907819052496</c:v>
                </c:pt>
                <c:pt idx="647">
                  <c:v>528.36925101868701</c:v>
                </c:pt>
                <c:pt idx="648">
                  <c:v>528.45942384684849</c:v>
                </c:pt>
                <c:pt idx="649">
                  <c:v>528.549596675011</c:v>
                </c:pt>
                <c:pt idx="650">
                  <c:v>528.63976950317306</c:v>
                </c:pt>
                <c:pt idx="651">
                  <c:v>528.729942331335</c:v>
                </c:pt>
                <c:pt idx="652">
                  <c:v>528.82011515949659</c:v>
                </c:pt>
                <c:pt idx="653">
                  <c:v>528.91028798765899</c:v>
                </c:pt>
                <c:pt idx="654">
                  <c:v>529.00046081582059</c:v>
                </c:pt>
                <c:pt idx="655">
                  <c:v>529.0906336439831</c:v>
                </c:pt>
                <c:pt idx="656">
                  <c:v>529.18080647214504</c:v>
                </c:pt>
                <c:pt idx="657">
                  <c:v>529.27097930030698</c:v>
                </c:pt>
                <c:pt idx="658">
                  <c:v>529.36115212846812</c:v>
                </c:pt>
                <c:pt idx="659">
                  <c:v>529.45132495663097</c:v>
                </c:pt>
                <c:pt idx="660">
                  <c:v>529.54149778479245</c:v>
                </c:pt>
                <c:pt idx="661">
                  <c:v>529.63167061295496</c:v>
                </c:pt>
                <c:pt idx="662">
                  <c:v>529.72184344111702</c:v>
                </c:pt>
                <c:pt idx="663">
                  <c:v>529.81201626927896</c:v>
                </c:pt>
                <c:pt idx="664">
                  <c:v>529.90218909744056</c:v>
                </c:pt>
                <c:pt idx="665">
                  <c:v>529.99236192560295</c:v>
                </c:pt>
                <c:pt idx="666">
                  <c:v>530.082534753765</c:v>
                </c:pt>
                <c:pt idx="667">
                  <c:v>530.17270758192706</c:v>
                </c:pt>
                <c:pt idx="668">
                  <c:v>530.262880410089</c:v>
                </c:pt>
                <c:pt idx="669">
                  <c:v>530.35305323825105</c:v>
                </c:pt>
                <c:pt idx="670">
                  <c:v>530.44322606641288</c:v>
                </c:pt>
                <c:pt idx="671">
                  <c:v>530.53339889457459</c:v>
                </c:pt>
                <c:pt idx="672">
                  <c:v>530.62357172273698</c:v>
                </c:pt>
                <c:pt idx="673">
                  <c:v>530.71374455089904</c:v>
                </c:pt>
                <c:pt idx="674">
                  <c:v>530.80391737906098</c:v>
                </c:pt>
                <c:pt idx="675">
                  <c:v>530.89409020722303</c:v>
                </c:pt>
                <c:pt idx="676">
                  <c:v>530.98426303538497</c:v>
                </c:pt>
                <c:pt idx="677">
                  <c:v>531.07443586354702</c:v>
                </c:pt>
                <c:pt idx="678">
                  <c:v>531.16460869170828</c:v>
                </c:pt>
                <c:pt idx="679">
                  <c:v>531.25478151987102</c:v>
                </c:pt>
                <c:pt idx="680">
                  <c:v>531.34495434803307</c:v>
                </c:pt>
                <c:pt idx="681">
                  <c:v>531.43512717619501</c:v>
                </c:pt>
                <c:pt idx="682">
                  <c:v>531.52530000435695</c:v>
                </c:pt>
                <c:pt idx="683">
                  <c:v>531.615472832519</c:v>
                </c:pt>
                <c:pt idx="684">
                  <c:v>531.70564566068094</c:v>
                </c:pt>
                <c:pt idx="685">
                  <c:v>531.795818488843</c:v>
                </c:pt>
                <c:pt idx="686">
                  <c:v>531.88599131700505</c:v>
                </c:pt>
                <c:pt idx="687">
                  <c:v>531.97616414516699</c:v>
                </c:pt>
                <c:pt idx="688">
                  <c:v>532.06633697332904</c:v>
                </c:pt>
                <c:pt idx="689">
                  <c:v>532.15650980149042</c:v>
                </c:pt>
                <c:pt idx="690">
                  <c:v>532.24668262965304</c:v>
                </c:pt>
                <c:pt idx="691">
                  <c:v>532.33685545781498</c:v>
                </c:pt>
                <c:pt idx="692">
                  <c:v>532.42702828597612</c:v>
                </c:pt>
                <c:pt idx="693">
                  <c:v>532.51720111413829</c:v>
                </c:pt>
                <c:pt idx="694">
                  <c:v>532.60737394230102</c:v>
                </c:pt>
                <c:pt idx="695">
                  <c:v>532.69754677046308</c:v>
                </c:pt>
                <c:pt idx="696">
                  <c:v>532.78771959862502</c:v>
                </c:pt>
                <c:pt idx="697">
                  <c:v>532.87789242678696</c:v>
                </c:pt>
                <c:pt idx="698">
                  <c:v>532.96806525494856</c:v>
                </c:pt>
                <c:pt idx="699">
                  <c:v>533.0582380831105</c:v>
                </c:pt>
                <c:pt idx="700">
                  <c:v>533.148410911273</c:v>
                </c:pt>
                <c:pt idx="701">
                  <c:v>533.23858373943494</c:v>
                </c:pt>
                <c:pt idx="702">
                  <c:v>533.328756567597</c:v>
                </c:pt>
                <c:pt idx="703">
                  <c:v>533.41892939575825</c:v>
                </c:pt>
                <c:pt idx="704">
                  <c:v>533.50910222392099</c:v>
                </c:pt>
                <c:pt idx="705">
                  <c:v>533.59927505208304</c:v>
                </c:pt>
                <c:pt idx="706">
                  <c:v>533.68944788024498</c:v>
                </c:pt>
                <c:pt idx="707">
                  <c:v>533.77962070840704</c:v>
                </c:pt>
                <c:pt idx="708">
                  <c:v>533.86979353656898</c:v>
                </c:pt>
                <c:pt idx="709">
                  <c:v>533.95996636473058</c:v>
                </c:pt>
                <c:pt idx="710">
                  <c:v>534.05013919289286</c:v>
                </c:pt>
                <c:pt idx="711">
                  <c:v>534.14031202105502</c:v>
                </c:pt>
                <c:pt idx="712">
                  <c:v>534.23048484921696</c:v>
                </c:pt>
                <c:pt idx="713">
                  <c:v>534.32065767737902</c:v>
                </c:pt>
                <c:pt idx="714">
                  <c:v>534.41083050554096</c:v>
                </c:pt>
                <c:pt idx="715">
                  <c:v>534.5010033337029</c:v>
                </c:pt>
                <c:pt idx="716">
                  <c:v>534.59117616186495</c:v>
                </c:pt>
                <c:pt idx="717">
                  <c:v>534.681348990027</c:v>
                </c:pt>
                <c:pt idx="718">
                  <c:v>534.77152181818894</c:v>
                </c:pt>
                <c:pt idx="719">
                  <c:v>534.861694646351</c:v>
                </c:pt>
                <c:pt idx="720">
                  <c:v>534.95186747451248</c:v>
                </c:pt>
                <c:pt idx="721">
                  <c:v>535.04204030267499</c:v>
                </c:pt>
                <c:pt idx="722">
                  <c:v>535.13221313083659</c:v>
                </c:pt>
                <c:pt idx="723">
                  <c:v>535.22238595899898</c:v>
                </c:pt>
                <c:pt idx="724">
                  <c:v>535.31255878716058</c:v>
                </c:pt>
                <c:pt idx="725">
                  <c:v>535.40273161532309</c:v>
                </c:pt>
                <c:pt idx="726">
                  <c:v>535.49290444348458</c:v>
                </c:pt>
                <c:pt idx="727">
                  <c:v>535.58307727164697</c:v>
                </c:pt>
                <c:pt idx="728">
                  <c:v>535.67325009980902</c:v>
                </c:pt>
                <c:pt idx="729">
                  <c:v>535.76342292797096</c:v>
                </c:pt>
                <c:pt idx="730">
                  <c:v>535.85359575613302</c:v>
                </c:pt>
                <c:pt idx="731">
                  <c:v>535.94376858429496</c:v>
                </c:pt>
                <c:pt idx="732">
                  <c:v>536.03394141245701</c:v>
                </c:pt>
                <c:pt idx="733">
                  <c:v>536.12411424061895</c:v>
                </c:pt>
                <c:pt idx="734">
                  <c:v>536.214287068781</c:v>
                </c:pt>
                <c:pt idx="735">
                  <c:v>536.30445989694249</c:v>
                </c:pt>
                <c:pt idx="736">
                  <c:v>536.394632725105</c:v>
                </c:pt>
                <c:pt idx="737">
                  <c:v>536.48480555326705</c:v>
                </c:pt>
                <c:pt idx="738">
                  <c:v>536.57497838142899</c:v>
                </c:pt>
                <c:pt idx="739">
                  <c:v>536.66515120959002</c:v>
                </c:pt>
                <c:pt idx="740">
                  <c:v>536.7553240377531</c:v>
                </c:pt>
                <c:pt idx="741">
                  <c:v>536.84549686591311</c:v>
                </c:pt>
                <c:pt idx="742">
                  <c:v>536.9356696940763</c:v>
                </c:pt>
                <c:pt idx="743">
                  <c:v>537.02584252223801</c:v>
                </c:pt>
                <c:pt idx="744">
                  <c:v>537.11601535040097</c:v>
                </c:pt>
                <c:pt idx="745">
                  <c:v>537.206188178562</c:v>
                </c:pt>
                <c:pt idx="746">
                  <c:v>537.29636100672496</c:v>
                </c:pt>
                <c:pt idx="747">
                  <c:v>537.386533834886</c:v>
                </c:pt>
                <c:pt idx="748">
                  <c:v>537.47670666304896</c:v>
                </c:pt>
                <c:pt idx="749">
                  <c:v>537.56687949120942</c:v>
                </c:pt>
                <c:pt idx="750">
                  <c:v>537.65705231937204</c:v>
                </c:pt>
                <c:pt idx="751">
                  <c:v>537.7472251475333</c:v>
                </c:pt>
                <c:pt idx="752">
                  <c:v>537.83739797569604</c:v>
                </c:pt>
                <c:pt idx="753">
                  <c:v>537.92757080385854</c:v>
                </c:pt>
                <c:pt idx="754">
                  <c:v>538.01774363202003</c:v>
                </c:pt>
                <c:pt idx="755">
                  <c:v>538.10791646018311</c:v>
                </c:pt>
                <c:pt idx="756">
                  <c:v>538.19808928834402</c:v>
                </c:pt>
                <c:pt idx="757">
                  <c:v>538.28826211650698</c:v>
                </c:pt>
                <c:pt idx="758">
                  <c:v>538.37843494466802</c:v>
                </c:pt>
                <c:pt idx="759">
                  <c:v>538.46860777283098</c:v>
                </c:pt>
                <c:pt idx="760">
                  <c:v>538.55878060099201</c:v>
                </c:pt>
                <c:pt idx="761">
                  <c:v>538.64895342915497</c:v>
                </c:pt>
                <c:pt idx="762">
                  <c:v>538.739126257316</c:v>
                </c:pt>
                <c:pt idx="763">
                  <c:v>538.82929908547794</c:v>
                </c:pt>
                <c:pt idx="764">
                  <c:v>538.91947191364</c:v>
                </c:pt>
                <c:pt idx="765">
                  <c:v>539.00964474180307</c:v>
                </c:pt>
                <c:pt idx="766">
                  <c:v>539.09981756996399</c:v>
                </c:pt>
                <c:pt idx="767">
                  <c:v>539.18999039812604</c:v>
                </c:pt>
                <c:pt idx="768">
                  <c:v>539.28016322628855</c:v>
                </c:pt>
                <c:pt idx="769">
                  <c:v>539.37033605445004</c:v>
                </c:pt>
                <c:pt idx="770">
                  <c:v>539.46050888261129</c:v>
                </c:pt>
                <c:pt idx="771">
                  <c:v>539.55068171077357</c:v>
                </c:pt>
                <c:pt idx="772">
                  <c:v>539.64085453893597</c:v>
                </c:pt>
                <c:pt idx="773">
                  <c:v>539.73102736709802</c:v>
                </c:pt>
                <c:pt idx="774">
                  <c:v>539.82120019525894</c:v>
                </c:pt>
                <c:pt idx="775">
                  <c:v>539.91137302342202</c:v>
                </c:pt>
                <c:pt idx="776">
                  <c:v>540.00154585158396</c:v>
                </c:pt>
                <c:pt idx="777">
                  <c:v>540.09171867974601</c:v>
                </c:pt>
                <c:pt idx="778">
                  <c:v>540.18189150790795</c:v>
                </c:pt>
                <c:pt idx="779">
                  <c:v>540.27206433607</c:v>
                </c:pt>
                <c:pt idx="780">
                  <c:v>540.36223716423126</c:v>
                </c:pt>
                <c:pt idx="781">
                  <c:v>540.45240999239354</c:v>
                </c:pt>
                <c:pt idx="782">
                  <c:v>540.54258282055559</c:v>
                </c:pt>
                <c:pt idx="783">
                  <c:v>540.6327556487181</c:v>
                </c:pt>
                <c:pt idx="784">
                  <c:v>540.72292847688004</c:v>
                </c:pt>
                <c:pt idx="785">
                  <c:v>540.81310130504198</c:v>
                </c:pt>
                <c:pt idx="786">
                  <c:v>540.90327413320358</c:v>
                </c:pt>
                <c:pt idx="787">
                  <c:v>540.99344696136598</c:v>
                </c:pt>
                <c:pt idx="788">
                  <c:v>541.08361978952803</c:v>
                </c:pt>
                <c:pt idx="789">
                  <c:v>541.17379261768997</c:v>
                </c:pt>
                <c:pt idx="790">
                  <c:v>541.26396544585202</c:v>
                </c:pt>
                <c:pt idx="791">
                  <c:v>541.35413827401396</c:v>
                </c:pt>
                <c:pt idx="792">
                  <c:v>541.44431110217602</c:v>
                </c:pt>
                <c:pt idx="793">
                  <c:v>541.53448393033807</c:v>
                </c:pt>
                <c:pt idx="794">
                  <c:v>541.62465675850001</c:v>
                </c:pt>
                <c:pt idx="795">
                  <c:v>541.71482958666195</c:v>
                </c:pt>
                <c:pt idx="796">
                  <c:v>541.80500241482355</c:v>
                </c:pt>
                <c:pt idx="797">
                  <c:v>541.89517524298606</c:v>
                </c:pt>
                <c:pt idx="798">
                  <c:v>541.985348071148</c:v>
                </c:pt>
                <c:pt idx="799">
                  <c:v>542.07552089930959</c:v>
                </c:pt>
                <c:pt idx="800">
                  <c:v>542.16569372747199</c:v>
                </c:pt>
                <c:pt idx="801">
                  <c:v>542.25586655563404</c:v>
                </c:pt>
                <c:pt idx="802">
                  <c:v>542.34603938379541</c:v>
                </c:pt>
                <c:pt idx="803">
                  <c:v>542.43621221195747</c:v>
                </c:pt>
                <c:pt idx="804">
                  <c:v>542.52638504011998</c:v>
                </c:pt>
                <c:pt idx="805">
                  <c:v>542.61655786828203</c:v>
                </c:pt>
                <c:pt idx="806">
                  <c:v>542.70673069644397</c:v>
                </c:pt>
                <c:pt idx="807">
                  <c:v>542.79690352460602</c:v>
                </c:pt>
                <c:pt idx="808">
                  <c:v>542.88707635276808</c:v>
                </c:pt>
                <c:pt idx="809">
                  <c:v>542.97724918092911</c:v>
                </c:pt>
                <c:pt idx="810">
                  <c:v>543.06742200909196</c:v>
                </c:pt>
                <c:pt idx="811">
                  <c:v>543.15759483725355</c:v>
                </c:pt>
                <c:pt idx="812">
                  <c:v>543.24776766541549</c:v>
                </c:pt>
                <c:pt idx="813">
                  <c:v>543.33794049357732</c:v>
                </c:pt>
                <c:pt idx="814">
                  <c:v>543.42811332174006</c:v>
                </c:pt>
                <c:pt idx="815">
                  <c:v>543.518286149902</c:v>
                </c:pt>
                <c:pt idx="816">
                  <c:v>543.60845897806405</c:v>
                </c:pt>
                <c:pt idx="817">
                  <c:v>543.69863180622599</c:v>
                </c:pt>
                <c:pt idx="818">
                  <c:v>543.78880463438804</c:v>
                </c:pt>
                <c:pt idx="819">
                  <c:v>543.87897746254998</c:v>
                </c:pt>
                <c:pt idx="820">
                  <c:v>543.96915029071158</c:v>
                </c:pt>
                <c:pt idx="821">
                  <c:v>544.05932311887398</c:v>
                </c:pt>
                <c:pt idx="822">
                  <c:v>544.14949594703603</c:v>
                </c:pt>
                <c:pt idx="823">
                  <c:v>544.23966877519808</c:v>
                </c:pt>
                <c:pt idx="824">
                  <c:v>544.32984160336002</c:v>
                </c:pt>
                <c:pt idx="825">
                  <c:v>544.42001443152196</c:v>
                </c:pt>
                <c:pt idx="826">
                  <c:v>544.51018725968402</c:v>
                </c:pt>
                <c:pt idx="827">
                  <c:v>544.60036008784596</c:v>
                </c:pt>
                <c:pt idx="828">
                  <c:v>544.69053291600801</c:v>
                </c:pt>
                <c:pt idx="829">
                  <c:v>544.78070574416995</c:v>
                </c:pt>
                <c:pt idx="830">
                  <c:v>544.870878572332</c:v>
                </c:pt>
                <c:pt idx="831">
                  <c:v>544.96105140049326</c:v>
                </c:pt>
                <c:pt idx="832">
                  <c:v>545.051224228656</c:v>
                </c:pt>
                <c:pt idx="833">
                  <c:v>545.14139705681805</c:v>
                </c:pt>
                <c:pt idx="834">
                  <c:v>545.23156988497897</c:v>
                </c:pt>
                <c:pt idx="835">
                  <c:v>545.32174271314204</c:v>
                </c:pt>
                <c:pt idx="836">
                  <c:v>545.41191554130398</c:v>
                </c:pt>
                <c:pt idx="837">
                  <c:v>545.50208836946604</c:v>
                </c:pt>
                <c:pt idx="838">
                  <c:v>545.59226119762786</c:v>
                </c:pt>
                <c:pt idx="839">
                  <c:v>545.68243402579003</c:v>
                </c:pt>
                <c:pt idx="840">
                  <c:v>545.77260685395197</c:v>
                </c:pt>
                <c:pt idx="841">
                  <c:v>545.86277968211357</c:v>
                </c:pt>
                <c:pt idx="842">
                  <c:v>545.95295251027596</c:v>
                </c:pt>
                <c:pt idx="843">
                  <c:v>546.04312533843802</c:v>
                </c:pt>
                <c:pt idx="844">
                  <c:v>546.13329816659996</c:v>
                </c:pt>
                <c:pt idx="845">
                  <c:v>546.22347099476201</c:v>
                </c:pt>
                <c:pt idx="846">
                  <c:v>546.31364382292315</c:v>
                </c:pt>
                <c:pt idx="847">
                  <c:v>546.403816651086</c:v>
                </c:pt>
                <c:pt idx="848">
                  <c:v>546.49398947924794</c:v>
                </c:pt>
                <c:pt idx="849">
                  <c:v>546.58416230741</c:v>
                </c:pt>
                <c:pt idx="850">
                  <c:v>546.67433513557205</c:v>
                </c:pt>
                <c:pt idx="851">
                  <c:v>546.76450796373399</c:v>
                </c:pt>
                <c:pt idx="852">
                  <c:v>546.85468079189559</c:v>
                </c:pt>
                <c:pt idx="853">
                  <c:v>546.9448536200581</c:v>
                </c:pt>
                <c:pt idx="854">
                  <c:v>547.03502644821958</c:v>
                </c:pt>
                <c:pt idx="855">
                  <c:v>547.12519927638198</c:v>
                </c:pt>
                <c:pt idx="856">
                  <c:v>547.21537210454403</c:v>
                </c:pt>
                <c:pt idx="857">
                  <c:v>547.30554493270597</c:v>
                </c:pt>
                <c:pt idx="858">
                  <c:v>547.39571776086802</c:v>
                </c:pt>
                <c:pt idx="859">
                  <c:v>547.48589058902996</c:v>
                </c:pt>
                <c:pt idx="860">
                  <c:v>547.57606341719202</c:v>
                </c:pt>
                <c:pt idx="861">
                  <c:v>547.66623624535396</c:v>
                </c:pt>
                <c:pt idx="862">
                  <c:v>547.75640907351601</c:v>
                </c:pt>
                <c:pt idx="863">
                  <c:v>547.84658190167795</c:v>
                </c:pt>
                <c:pt idx="864">
                  <c:v>547.93675472984</c:v>
                </c:pt>
                <c:pt idx="865">
                  <c:v>548.02692755800194</c:v>
                </c:pt>
                <c:pt idx="866">
                  <c:v>548.117100386164</c:v>
                </c:pt>
                <c:pt idx="867">
                  <c:v>548.20727321432605</c:v>
                </c:pt>
                <c:pt idx="868">
                  <c:v>548.2974460424881</c:v>
                </c:pt>
                <c:pt idx="869">
                  <c:v>548.38761887064959</c:v>
                </c:pt>
                <c:pt idx="870">
                  <c:v>548.47779169881198</c:v>
                </c:pt>
                <c:pt idx="871">
                  <c:v>548.56796452697358</c:v>
                </c:pt>
                <c:pt idx="872">
                  <c:v>548.65813735513598</c:v>
                </c:pt>
                <c:pt idx="873">
                  <c:v>548.74831018329803</c:v>
                </c:pt>
                <c:pt idx="874">
                  <c:v>548.83848301145997</c:v>
                </c:pt>
                <c:pt idx="875">
                  <c:v>548.92865583962202</c:v>
                </c:pt>
                <c:pt idx="876">
                  <c:v>549.01882866778396</c:v>
                </c:pt>
                <c:pt idx="877">
                  <c:v>549.10900149594556</c:v>
                </c:pt>
                <c:pt idx="878">
                  <c:v>549.19917432410807</c:v>
                </c:pt>
                <c:pt idx="879">
                  <c:v>549.28934715227001</c:v>
                </c:pt>
                <c:pt idx="880">
                  <c:v>549.3795199804315</c:v>
                </c:pt>
                <c:pt idx="881">
                  <c:v>549.46969280859355</c:v>
                </c:pt>
                <c:pt idx="882">
                  <c:v>549.55986563675594</c:v>
                </c:pt>
                <c:pt idx="883">
                  <c:v>549.65003846491788</c:v>
                </c:pt>
                <c:pt idx="884">
                  <c:v>549.7402112930796</c:v>
                </c:pt>
                <c:pt idx="885">
                  <c:v>549.83038412124199</c:v>
                </c:pt>
                <c:pt idx="886">
                  <c:v>549.92055694940359</c:v>
                </c:pt>
                <c:pt idx="887">
                  <c:v>550.01072977756598</c:v>
                </c:pt>
                <c:pt idx="888">
                  <c:v>550.10090260572804</c:v>
                </c:pt>
                <c:pt idx="889">
                  <c:v>550.19107543388998</c:v>
                </c:pt>
                <c:pt idx="890">
                  <c:v>550.28124826205203</c:v>
                </c:pt>
                <c:pt idx="891">
                  <c:v>550.37142109021329</c:v>
                </c:pt>
                <c:pt idx="892">
                  <c:v>550.46159391837602</c:v>
                </c:pt>
                <c:pt idx="893">
                  <c:v>550.55176674653808</c:v>
                </c:pt>
                <c:pt idx="894">
                  <c:v>550.64193957470002</c:v>
                </c:pt>
                <c:pt idx="895">
                  <c:v>550.73211240286196</c:v>
                </c:pt>
                <c:pt idx="896">
                  <c:v>550.82228523102356</c:v>
                </c:pt>
                <c:pt idx="897">
                  <c:v>550.91245805918595</c:v>
                </c:pt>
                <c:pt idx="898">
                  <c:v>551.00263088734789</c:v>
                </c:pt>
                <c:pt idx="899">
                  <c:v>551.09280371550949</c:v>
                </c:pt>
                <c:pt idx="900">
                  <c:v>551.182976543672</c:v>
                </c:pt>
                <c:pt idx="901">
                  <c:v>551.27314937183405</c:v>
                </c:pt>
                <c:pt idx="902">
                  <c:v>551.36332219999554</c:v>
                </c:pt>
                <c:pt idx="903">
                  <c:v>551.45349502815804</c:v>
                </c:pt>
                <c:pt idx="904">
                  <c:v>551.54366785631998</c:v>
                </c:pt>
                <c:pt idx="905">
                  <c:v>551.63384068448204</c:v>
                </c:pt>
                <c:pt idx="906">
                  <c:v>551.72401351264398</c:v>
                </c:pt>
                <c:pt idx="907">
                  <c:v>551.81418634080603</c:v>
                </c:pt>
                <c:pt idx="908">
                  <c:v>551.90435916896809</c:v>
                </c:pt>
                <c:pt idx="909">
                  <c:v>551.99453199713003</c:v>
                </c:pt>
                <c:pt idx="910">
                  <c:v>552.08470482529196</c:v>
                </c:pt>
                <c:pt idx="911">
                  <c:v>552.17487765345402</c:v>
                </c:pt>
                <c:pt idx="912">
                  <c:v>552.26505048161596</c:v>
                </c:pt>
                <c:pt idx="913">
                  <c:v>552.35522330977744</c:v>
                </c:pt>
                <c:pt idx="914">
                  <c:v>552.4453961379395</c:v>
                </c:pt>
                <c:pt idx="915">
                  <c:v>552.53556896610201</c:v>
                </c:pt>
                <c:pt idx="916">
                  <c:v>552.62574179426349</c:v>
                </c:pt>
                <c:pt idx="917">
                  <c:v>552.715914622426</c:v>
                </c:pt>
                <c:pt idx="918">
                  <c:v>552.80608745058805</c:v>
                </c:pt>
                <c:pt idx="919">
                  <c:v>552.89626027874999</c:v>
                </c:pt>
                <c:pt idx="920">
                  <c:v>552.98643310691205</c:v>
                </c:pt>
                <c:pt idx="921">
                  <c:v>553.07660593507399</c:v>
                </c:pt>
                <c:pt idx="922">
                  <c:v>553.16677876323604</c:v>
                </c:pt>
                <c:pt idx="923">
                  <c:v>553.25695159139809</c:v>
                </c:pt>
                <c:pt idx="924">
                  <c:v>553.34712441955912</c:v>
                </c:pt>
                <c:pt idx="925">
                  <c:v>553.43729724772197</c:v>
                </c:pt>
                <c:pt idx="926">
                  <c:v>553.52747007588403</c:v>
                </c:pt>
                <c:pt idx="927">
                  <c:v>553.61764290404597</c:v>
                </c:pt>
                <c:pt idx="928">
                  <c:v>553.70781573220802</c:v>
                </c:pt>
                <c:pt idx="929">
                  <c:v>553.79798856036996</c:v>
                </c:pt>
                <c:pt idx="930">
                  <c:v>553.88816138853201</c:v>
                </c:pt>
                <c:pt idx="931">
                  <c:v>553.97833421669395</c:v>
                </c:pt>
                <c:pt idx="932">
                  <c:v>554.06850704485601</c:v>
                </c:pt>
                <c:pt idx="933">
                  <c:v>554.15867987301795</c:v>
                </c:pt>
                <c:pt idx="934">
                  <c:v>554.24885270118</c:v>
                </c:pt>
                <c:pt idx="935">
                  <c:v>554.33902552934205</c:v>
                </c:pt>
                <c:pt idx="936">
                  <c:v>554.42919835750399</c:v>
                </c:pt>
                <c:pt idx="937">
                  <c:v>554.51937118566605</c:v>
                </c:pt>
                <c:pt idx="938">
                  <c:v>554.6095440138281</c:v>
                </c:pt>
                <c:pt idx="939">
                  <c:v>554.69971684199004</c:v>
                </c:pt>
                <c:pt idx="940">
                  <c:v>554.78988967015198</c:v>
                </c:pt>
                <c:pt idx="941">
                  <c:v>554.88006249831358</c:v>
                </c:pt>
                <c:pt idx="942">
                  <c:v>554.97023532647597</c:v>
                </c:pt>
                <c:pt idx="943">
                  <c:v>555.06040815463803</c:v>
                </c:pt>
                <c:pt idx="944">
                  <c:v>555.15058098279997</c:v>
                </c:pt>
                <c:pt idx="945">
                  <c:v>555.24075381096202</c:v>
                </c:pt>
                <c:pt idx="946">
                  <c:v>555.33092663912396</c:v>
                </c:pt>
                <c:pt idx="947">
                  <c:v>555.42109946728601</c:v>
                </c:pt>
                <c:pt idx="948">
                  <c:v>555.5112722954475</c:v>
                </c:pt>
                <c:pt idx="949">
                  <c:v>555.60144512361001</c:v>
                </c:pt>
                <c:pt idx="950">
                  <c:v>555.69161795177195</c:v>
                </c:pt>
                <c:pt idx="951">
                  <c:v>555.781790779934</c:v>
                </c:pt>
                <c:pt idx="952">
                  <c:v>555.87196360809605</c:v>
                </c:pt>
                <c:pt idx="953">
                  <c:v>555.96213643625788</c:v>
                </c:pt>
                <c:pt idx="954">
                  <c:v>556.05230926441959</c:v>
                </c:pt>
                <c:pt idx="955">
                  <c:v>556.14248209258199</c:v>
                </c:pt>
                <c:pt idx="956">
                  <c:v>556.23265492074358</c:v>
                </c:pt>
                <c:pt idx="957">
                  <c:v>556.3228277489053</c:v>
                </c:pt>
                <c:pt idx="958">
                  <c:v>556.41300057706803</c:v>
                </c:pt>
                <c:pt idx="959">
                  <c:v>556.50317340522997</c:v>
                </c:pt>
                <c:pt idx="960">
                  <c:v>556.59334623339203</c:v>
                </c:pt>
                <c:pt idx="961">
                  <c:v>556.68351906155397</c:v>
                </c:pt>
                <c:pt idx="962">
                  <c:v>556.77369188971602</c:v>
                </c:pt>
                <c:pt idx="963">
                  <c:v>556.86386471787807</c:v>
                </c:pt>
                <c:pt idx="964">
                  <c:v>556.95403754604001</c:v>
                </c:pt>
                <c:pt idx="965">
                  <c:v>557.0442103742015</c:v>
                </c:pt>
                <c:pt idx="966">
                  <c:v>557.13438320236401</c:v>
                </c:pt>
                <c:pt idx="967">
                  <c:v>557.22455603052595</c:v>
                </c:pt>
                <c:pt idx="968">
                  <c:v>557.314728858688</c:v>
                </c:pt>
                <c:pt idx="969">
                  <c:v>557.40490168685005</c:v>
                </c:pt>
                <c:pt idx="970">
                  <c:v>557.49507451501199</c:v>
                </c:pt>
                <c:pt idx="971">
                  <c:v>557.58524734317405</c:v>
                </c:pt>
                <c:pt idx="972">
                  <c:v>557.67542017133599</c:v>
                </c:pt>
                <c:pt idx="973">
                  <c:v>557.76559299949804</c:v>
                </c:pt>
                <c:pt idx="974">
                  <c:v>557.85576582765998</c:v>
                </c:pt>
                <c:pt idx="975">
                  <c:v>557.94593865582203</c:v>
                </c:pt>
                <c:pt idx="976">
                  <c:v>558.03611148398295</c:v>
                </c:pt>
                <c:pt idx="977">
                  <c:v>558.12628431214603</c:v>
                </c:pt>
                <c:pt idx="978">
                  <c:v>558.21645714030808</c:v>
                </c:pt>
                <c:pt idx="979">
                  <c:v>558.30662996846957</c:v>
                </c:pt>
                <c:pt idx="980">
                  <c:v>558.39680279663196</c:v>
                </c:pt>
                <c:pt idx="981">
                  <c:v>558.48697562479401</c:v>
                </c:pt>
                <c:pt idx="982">
                  <c:v>558.5771484529555</c:v>
                </c:pt>
                <c:pt idx="983">
                  <c:v>558.66732128111789</c:v>
                </c:pt>
                <c:pt idx="984">
                  <c:v>558.75749410927949</c:v>
                </c:pt>
                <c:pt idx="985">
                  <c:v>558.84766693744155</c:v>
                </c:pt>
                <c:pt idx="986">
                  <c:v>558.9378397656036</c:v>
                </c:pt>
                <c:pt idx="987">
                  <c:v>559.02801259376599</c:v>
                </c:pt>
                <c:pt idx="988">
                  <c:v>559.11818542192805</c:v>
                </c:pt>
                <c:pt idx="989">
                  <c:v>559.20835825008999</c:v>
                </c:pt>
                <c:pt idx="990">
                  <c:v>559.29853107825204</c:v>
                </c:pt>
                <c:pt idx="991">
                  <c:v>559.38870390641398</c:v>
                </c:pt>
                <c:pt idx="992">
                  <c:v>559.47887673457603</c:v>
                </c:pt>
                <c:pt idx="993">
                  <c:v>559.56904956273809</c:v>
                </c:pt>
                <c:pt idx="994">
                  <c:v>559.65922239089946</c:v>
                </c:pt>
                <c:pt idx="995">
                  <c:v>559.74939521906197</c:v>
                </c:pt>
                <c:pt idx="996">
                  <c:v>559.83956804722357</c:v>
                </c:pt>
                <c:pt idx="997">
                  <c:v>559.92974087538596</c:v>
                </c:pt>
                <c:pt idx="998">
                  <c:v>560.0199137035479</c:v>
                </c:pt>
                <c:pt idx="999">
                  <c:v>560.11008653170995</c:v>
                </c:pt>
                <c:pt idx="1000">
                  <c:v>560.20025935987201</c:v>
                </c:pt>
                <c:pt idx="1001">
                  <c:v>560.29043218803395</c:v>
                </c:pt>
                <c:pt idx="1002">
                  <c:v>560.380605016196</c:v>
                </c:pt>
                <c:pt idx="1003">
                  <c:v>560.47077784435805</c:v>
                </c:pt>
                <c:pt idx="1004">
                  <c:v>560.56095067251999</c:v>
                </c:pt>
                <c:pt idx="1005">
                  <c:v>560.65112350068205</c:v>
                </c:pt>
                <c:pt idx="1006">
                  <c:v>560.74129632884399</c:v>
                </c:pt>
                <c:pt idx="1007">
                  <c:v>560.83146915700559</c:v>
                </c:pt>
                <c:pt idx="1008">
                  <c:v>560.92164198516787</c:v>
                </c:pt>
                <c:pt idx="1009">
                  <c:v>561.01181481332958</c:v>
                </c:pt>
                <c:pt idx="1010">
                  <c:v>561.10198764149197</c:v>
                </c:pt>
                <c:pt idx="1011">
                  <c:v>561.19216046965403</c:v>
                </c:pt>
                <c:pt idx="1012">
                  <c:v>561.28233329781597</c:v>
                </c:pt>
                <c:pt idx="1013">
                  <c:v>561.37250612597745</c:v>
                </c:pt>
                <c:pt idx="1014">
                  <c:v>561.46267895413996</c:v>
                </c:pt>
                <c:pt idx="1015">
                  <c:v>561.55285178230156</c:v>
                </c:pt>
                <c:pt idx="1016">
                  <c:v>561.6430246104635</c:v>
                </c:pt>
                <c:pt idx="1017">
                  <c:v>561.73319743862601</c:v>
                </c:pt>
                <c:pt idx="1018">
                  <c:v>561.82337026678795</c:v>
                </c:pt>
                <c:pt idx="1019">
                  <c:v>561.91354309494955</c:v>
                </c:pt>
                <c:pt idx="1020">
                  <c:v>562.00371592311205</c:v>
                </c:pt>
                <c:pt idx="1021">
                  <c:v>562.09388875127399</c:v>
                </c:pt>
                <c:pt idx="1022">
                  <c:v>562.18406157943605</c:v>
                </c:pt>
                <c:pt idx="1023">
                  <c:v>562.27423440759856</c:v>
                </c:pt>
                <c:pt idx="1024">
                  <c:v>562.36440723575959</c:v>
                </c:pt>
                <c:pt idx="1025">
                  <c:v>562.45458006392198</c:v>
                </c:pt>
                <c:pt idx="1026">
                  <c:v>562.54475289208358</c:v>
                </c:pt>
                <c:pt idx="1027">
                  <c:v>562.63492572024597</c:v>
                </c:pt>
                <c:pt idx="1028">
                  <c:v>562.72509854840803</c:v>
                </c:pt>
                <c:pt idx="1029">
                  <c:v>562.81527137656997</c:v>
                </c:pt>
                <c:pt idx="1030">
                  <c:v>562.90544420473202</c:v>
                </c:pt>
                <c:pt idx="1031">
                  <c:v>562.99561703289396</c:v>
                </c:pt>
                <c:pt idx="1032">
                  <c:v>563.08578986105601</c:v>
                </c:pt>
                <c:pt idx="1033">
                  <c:v>563.17596268921795</c:v>
                </c:pt>
                <c:pt idx="1034">
                  <c:v>563.26613551738001</c:v>
                </c:pt>
                <c:pt idx="1035">
                  <c:v>563.35630834554149</c:v>
                </c:pt>
                <c:pt idx="1036">
                  <c:v>563.44648117370355</c:v>
                </c:pt>
                <c:pt idx="1037">
                  <c:v>563.5366540018656</c:v>
                </c:pt>
                <c:pt idx="1038">
                  <c:v>563.62682683002788</c:v>
                </c:pt>
                <c:pt idx="1039">
                  <c:v>563.71699965818902</c:v>
                </c:pt>
                <c:pt idx="1040">
                  <c:v>563.80717248635199</c:v>
                </c:pt>
                <c:pt idx="1041">
                  <c:v>563.89734531451302</c:v>
                </c:pt>
                <c:pt idx="1042">
                  <c:v>563.98751814267598</c:v>
                </c:pt>
                <c:pt idx="1043">
                  <c:v>564.07769097083701</c:v>
                </c:pt>
                <c:pt idx="1044">
                  <c:v>564.16786379899929</c:v>
                </c:pt>
                <c:pt idx="1045">
                  <c:v>564.258036627161</c:v>
                </c:pt>
                <c:pt idx="1046">
                  <c:v>564.34820945532329</c:v>
                </c:pt>
                <c:pt idx="1047">
                  <c:v>564.438382283485</c:v>
                </c:pt>
                <c:pt idx="1048">
                  <c:v>564.52855511164807</c:v>
                </c:pt>
                <c:pt idx="1049">
                  <c:v>564.61872793980899</c:v>
                </c:pt>
                <c:pt idx="1050">
                  <c:v>564.70890076797104</c:v>
                </c:pt>
                <c:pt idx="1051">
                  <c:v>564.79907359613367</c:v>
                </c:pt>
                <c:pt idx="1052">
                  <c:v>564.88924642429458</c:v>
                </c:pt>
                <c:pt idx="1053">
                  <c:v>564.979419252458</c:v>
                </c:pt>
                <c:pt idx="1054">
                  <c:v>565.06959208061858</c:v>
                </c:pt>
                <c:pt idx="1055">
                  <c:v>565.15976490878097</c:v>
                </c:pt>
                <c:pt idx="1056">
                  <c:v>565.24993773694302</c:v>
                </c:pt>
                <c:pt idx="1057">
                  <c:v>565.34011056510599</c:v>
                </c:pt>
                <c:pt idx="1058">
                  <c:v>565.43028339326656</c:v>
                </c:pt>
                <c:pt idx="1059">
                  <c:v>565.52045622142998</c:v>
                </c:pt>
                <c:pt idx="1060">
                  <c:v>565.61062904959101</c:v>
                </c:pt>
                <c:pt idx="1061">
                  <c:v>565.70080187775397</c:v>
                </c:pt>
                <c:pt idx="1062">
                  <c:v>565.790974705915</c:v>
                </c:pt>
                <c:pt idx="1063">
                  <c:v>565.88114753407808</c:v>
                </c:pt>
                <c:pt idx="1064">
                  <c:v>565.971320362239</c:v>
                </c:pt>
                <c:pt idx="1065">
                  <c:v>566.06149319040128</c:v>
                </c:pt>
                <c:pt idx="1066">
                  <c:v>566.15166601856288</c:v>
                </c:pt>
                <c:pt idx="1067">
                  <c:v>566.24183884672505</c:v>
                </c:pt>
                <c:pt idx="1068">
                  <c:v>566.33201167488699</c:v>
                </c:pt>
                <c:pt idx="1069">
                  <c:v>566.42218450304858</c:v>
                </c:pt>
                <c:pt idx="1070">
                  <c:v>566.51235733121098</c:v>
                </c:pt>
                <c:pt idx="1071">
                  <c:v>566.60253015937303</c:v>
                </c:pt>
                <c:pt idx="1072">
                  <c:v>566.69270298753497</c:v>
                </c:pt>
                <c:pt idx="1073">
                  <c:v>566.78287581569703</c:v>
                </c:pt>
                <c:pt idx="1074">
                  <c:v>566.87304864385897</c:v>
                </c:pt>
                <c:pt idx="1075">
                  <c:v>566.96322147202056</c:v>
                </c:pt>
                <c:pt idx="1076">
                  <c:v>567.05339430018307</c:v>
                </c:pt>
                <c:pt idx="1077">
                  <c:v>567.14356712834501</c:v>
                </c:pt>
                <c:pt idx="1078">
                  <c:v>567.23373995650695</c:v>
                </c:pt>
                <c:pt idx="1079">
                  <c:v>567.32391278466855</c:v>
                </c:pt>
                <c:pt idx="1080">
                  <c:v>567.41408561283095</c:v>
                </c:pt>
                <c:pt idx="1081">
                  <c:v>567.50425844099288</c:v>
                </c:pt>
                <c:pt idx="1082">
                  <c:v>567.59443126915505</c:v>
                </c:pt>
                <c:pt idx="1083">
                  <c:v>567.68460409731699</c:v>
                </c:pt>
                <c:pt idx="1084">
                  <c:v>567.77477692547905</c:v>
                </c:pt>
                <c:pt idx="1085">
                  <c:v>567.86494975364099</c:v>
                </c:pt>
                <c:pt idx="1086">
                  <c:v>567.95512258180247</c:v>
                </c:pt>
                <c:pt idx="1087">
                  <c:v>568.0452954099643</c:v>
                </c:pt>
                <c:pt idx="1088">
                  <c:v>568.13546823812703</c:v>
                </c:pt>
                <c:pt idx="1089">
                  <c:v>568.22564106628897</c:v>
                </c:pt>
                <c:pt idx="1090">
                  <c:v>568.31581389445012</c:v>
                </c:pt>
                <c:pt idx="1091">
                  <c:v>568.40598672261308</c:v>
                </c:pt>
                <c:pt idx="1092">
                  <c:v>568.49615955077502</c:v>
                </c:pt>
                <c:pt idx="1093">
                  <c:v>568.58633237893696</c:v>
                </c:pt>
                <c:pt idx="1094">
                  <c:v>568.67650520709901</c:v>
                </c:pt>
                <c:pt idx="1095">
                  <c:v>568.7666780352605</c:v>
                </c:pt>
                <c:pt idx="1096">
                  <c:v>568.85685086342244</c:v>
                </c:pt>
                <c:pt idx="1097">
                  <c:v>568.94702369158426</c:v>
                </c:pt>
                <c:pt idx="1098">
                  <c:v>569.037196519747</c:v>
                </c:pt>
                <c:pt idx="1099">
                  <c:v>569.1273693479086</c:v>
                </c:pt>
                <c:pt idx="1100">
                  <c:v>569.21754217607099</c:v>
                </c:pt>
                <c:pt idx="1101">
                  <c:v>569.30771500423248</c:v>
                </c:pt>
                <c:pt idx="1102">
                  <c:v>569.39788783239499</c:v>
                </c:pt>
                <c:pt idx="1103">
                  <c:v>569.48806066055704</c:v>
                </c:pt>
                <c:pt idx="1104">
                  <c:v>569.57823348871898</c:v>
                </c:pt>
                <c:pt idx="1105">
                  <c:v>569.66840631688103</c:v>
                </c:pt>
                <c:pt idx="1106">
                  <c:v>569.75857914504309</c:v>
                </c:pt>
                <c:pt idx="1107">
                  <c:v>569.84875197320503</c:v>
                </c:pt>
                <c:pt idx="1108">
                  <c:v>569.93892480136697</c:v>
                </c:pt>
                <c:pt idx="1109">
                  <c:v>570.02909762952902</c:v>
                </c:pt>
                <c:pt idx="1110">
                  <c:v>570.11927045769096</c:v>
                </c:pt>
                <c:pt idx="1111">
                  <c:v>570.20944328585301</c:v>
                </c:pt>
                <c:pt idx="1112">
                  <c:v>570.2996161140145</c:v>
                </c:pt>
                <c:pt idx="1113">
                  <c:v>570.38978894217701</c:v>
                </c:pt>
                <c:pt idx="1114">
                  <c:v>570.47996177033895</c:v>
                </c:pt>
                <c:pt idx="1115">
                  <c:v>570.570134598501</c:v>
                </c:pt>
                <c:pt idx="1116">
                  <c:v>570.66030742666305</c:v>
                </c:pt>
                <c:pt idx="1117">
                  <c:v>570.75048025482499</c:v>
                </c:pt>
                <c:pt idx="1118">
                  <c:v>570.84065308298625</c:v>
                </c:pt>
                <c:pt idx="1119">
                  <c:v>570.93082591114899</c:v>
                </c:pt>
                <c:pt idx="1120">
                  <c:v>571.02099873931104</c:v>
                </c:pt>
                <c:pt idx="1121">
                  <c:v>571.11117156747355</c:v>
                </c:pt>
                <c:pt idx="1122">
                  <c:v>571.20134439563503</c:v>
                </c:pt>
                <c:pt idx="1123">
                  <c:v>571.29151722379697</c:v>
                </c:pt>
                <c:pt idx="1124">
                  <c:v>571.38169005195857</c:v>
                </c:pt>
                <c:pt idx="1125">
                  <c:v>571.47186288012097</c:v>
                </c:pt>
                <c:pt idx="1126">
                  <c:v>571.56203570828302</c:v>
                </c:pt>
                <c:pt idx="1127">
                  <c:v>571.65220853644496</c:v>
                </c:pt>
                <c:pt idx="1128">
                  <c:v>571.74238136460701</c:v>
                </c:pt>
                <c:pt idx="1129">
                  <c:v>571.8325541927677</c:v>
                </c:pt>
                <c:pt idx="1130">
                  <c:v>571.92272702093055</c:v>
                </c:pt>
                <c:pt idx="1131">
                  <c:v>572.01289984909295</c:v>
                </c:pt>
                <c:pt idx="1132">
                  <c:v>572.103072677255</c:v>
                </c:pt>
                <c:pt idx="1133">
                  <c:v>572.19324550541705</c:v>
                </c:pt>
                <c:pt idx="1134">
                  <c:v>572.28341833357899</c:v>
                </c:pt>
                <c:pt idx="1135">
                  <c:v>572.37359116174105</c:v>
                </c:pt>
                <c:pt idx="1136">
                  <c:v>572.46376398990287</c:v>
                </c:pt>
                <c:pt idx="1137">
                  <c:v>572.55393681806504</c:v>
                </c:pt>
                <c:pt idx="1138">
                  <c:v>572.64410964622698</c:v>
                </c:pt>
                <c:pt idx="1139">
                  <c:v>572.73428247438903</c:v>
                </c:pt>
                <c:pt idx="1140">
                  <c:v>572.82445530255097</c:v>
                </c:pt>
                <c:pt idx="1141">
                  <c:v>572.91462813071246</c:v>
                </c:pt>
                <c:pt idx="1142">
                  <c:v>573.00480095887497</c:v>
                </c:pt>
                <c:pt idx="1143">
                  <c:v>573.09497378703702</c:v>
                </c:pt>
                <c:pt idx="1144">
                  <c:v>573.18514661519896</c:v>
                </c:pt>
                <c:pt idx="1145">
                  <c:v>573.27531944336101</c:v>
                </c:pt>
                <c:pt idx="1146">
                  <c:v>573.36549227152295</c:v>
                </c:pt>
                <c:pt idx="1147">
                  <c:v>573.45566509968455</c:v>
                </c:pt>
                <c:pt idx="1148">
                  <c:v>573.54583792784695</c:v>
                </c:pt>
                <c:pt idx="1149">
                  <c:v>573.636010756009</c:v>
                </c:pt>
                <c:pt idx="1150">
                  <c:v>573.72618358417105</c:v>
                </c:pt>
                <c:pt idx="1151">
                  <c:v>573.81635641233288</c:v>
                </c:pt>
                <c:pt idx="1152">
                  <c:v>573.90652924049459</c:v>
                </c:pt>
                <c:pt idx="1153">
                  <c:v>573.99670206865699</c:v>
                </c:pt>
                <c:pt idx="1154">
                  <c:v>574.08687489681904</c:v>
                </c:pt>
                <c:pt idx="1155">
                  <c:v>574.17704772498098</c:v>
                </c:pt>
                <c:pt idx="1156">
                  <c:v>574.26722055314303</c:v>
                </c:pt>
                <c:pt idx="1157">
                  <c:v>574.35739338130429</c:v>
                </c:pt>
                <c:pt idx="1158">
                  <c:v>574.44756620946657</c:v>
                </c:pt>
                <c:pt idx="1159">
                  <c:v>574.53773903762897</c:v>
                </c:pt>
                <c:pt idx="1160">
                  <c:v>574.62791186579057</c:v>
                </c:pt>
                <c:pt idx="1161">
                  <c:v>574.71808469395307</c:v>
                </c:pt>
                <c:pt idx="1162">
                  <c:v>574.80825752211501</c:v>
                </c:pt>
                <c:pt idx="1163">
                  <c:v>574.89843035027695</c:v>
                </c:pt>
                <c:pt idx="1164">
                  <c:v>574.98860317843901</c:v>
                </c:pt>
                <c:pt idx="1165">
                  <c:v>575.07877600660095</c:v>
                </c:pt>
                <c:pt idx="1166">
                  <c:v>575.16894883476289</c:v>
                </c:pt>
                <c:pt idx="1167">
                  <c:v>575.2591216629246</c:v>
                </c:pt>
                <c:pt idx="1168">
                  <c:v>575.34929449108654</c:v>
                </c:pt>
                <c:pt idx="1169">
                  <c:v>575.43946731924859</c:v>
                </c:pt>
                <c:pt idx="1170">
                  <c:v>575.52964014741099</c:v>
                </c:pt>
                <c:pt idx="1171">
                  <c:v>575.61981297557304</c:v>
                </c:pt>
                <c:pt idx="1172">
                  <c:v>575.70998580373498</c:v>
                </c:pt>
                <c:pt idx="1173">
                  <c:v>575.80015863189703</c:v>
                </c:pt>
                <c:pt idx="1174">
                  <c:v>575.89033146005897</c:v>
                </c:pt>
                <c:pt idx="1175">
                  <c:v>575.98050428822103</c:v>
                </c:pt>
                <c:pt idx="1176">
                  <c:v>576.07067711638308</c:v>
                </c:pt>
                <c:pt idx="1177">
                  <c:v>576.16084994454502</c:v>
                </c:pt>
                <c:pt idx="1178">
                  <c:v>576.25102277270696</c:v>
                </c:pt>
                <c:pt idx="1179">
                  <c:v>576.34119560086856</c:v>
                </c:pt>
                <c:pt idx="1180">
                  <c:v>576.4313684290305</c:v>
                </c:pt>
                <c:pt idx="1181">
                  <c:v>576.52154125719301</c:v>
                </c:pt>
                <c:pt idx="1182">
                  <c:v>576.61171408535449</c:v>
                </c:pt>
                <c:pt idx="1183">
                  <c:v>576.701886913517</c:v>
                </c:pt>
                <c:pt idx="1184">
                  <c:v>576.79205974167905</c:v>
                </c:pt>
                <c:pt idx="1185">
                  <c:v>576.88223256984099</c:v>
                </c:pt>
                <c:pt idx="1186">
                  <c:v>576.97240539800305</c:v>
                </c:pt>
                <c:pt idx="1187">
                  <c:v>577.06257822616499</c:v>
                </c:pt>
                <c:pt idx="1188">
                  <c:v>577.15275105432704</c:v>
                </c:pt>
                <c:pt idx="1189">
                  <c:v>577.24292388248796</c:v>
                </c:pt>
                <c:pt idx="1190">
                  <c:v>577.33309671065103</c:v>
                </c:pt>
                <c:pt idx="1191">
                  <c:v>577.42326953881309</c:v>
                </c:pt>
                <c:pt idx="1192">
                  <c:v>577.51344236697503</c:v>
                </c:pt>
                <c:pt idx="1193">
                  <c:v>577.60361519513697</c:v>
                </c:pt>
                <c:pt idx="1194">
                  <c:v>577.69378802329902</c:v>
                </c:pt>
                <c:pt idx="1195">
                  <c:v>577.78396085146096</c:v>
                </c:pt>
                <c:pt idx="1196">
                  <c:v>577.87413367962301</c:v>
                </c:pt>
                <c:pt idx="1197">
                  <c:v>577.96430650778495</c:v>
                </c:pt>
                <c:pt idx="1198">
                  <c:v>578.05447933594701</c:v>
                </c:pt>
                <c:pt idx="1199">
                  <c:v>578.14465216410849</c:v>
                </c:pt>
                <c:pt idx="1200">
                  <c:v>578.234824992271</c:v>
                </c:pt>
                <c:pt idx="1201">
                  <c:v>578.32499782043249</c:v>
                </c:pt>
                <c:pt idx="1202">
                  <c:v>578.41517064859499</c:v>
                </c:pt>
                <c:pt idx="1203">
                  <c:v>578.50534347675705</c:v>
                </c:pt>
                <c:pt idx="1204">
                  <c:v>578.59551630491842</c:v>
                </c:pt>
                <c:pt idx="1205">
                  <c:v>578.68568913308104</c:v>
                </c:pt>
                <c:pt idx="1206">
                  <c:v>578.77586196124355</c:v>
                </c:pt>
                <c:pt idx="1207">
                  <c:v>578.86603478940424</c:v>
                </c:pt>
                <c:pt idx="1208">
                  <c:v>578.95620761756697</c:v>
                </c:pt>
                <c:pt idx="1209">
                  <c:v>579.04638044572857</c:v>
                </c:pt>
                <c:pt idx="1210">
                  <c:v>579.13655327389097</c:v>
                </c:pt>
                <c:pt idx="1211">
                  <c:v>579.22672610205302</c:v>
                </c:pt>
                <c:pt idx="1212">
                  <c:v>579.31689893021496</c:v>
                </c:pt>
                <c:pt idx="1213">
                  <c:v>579.40707175837701</c:v>
                </c:pt>
                <c:pt idx="1214">
                  <c:v>579.4972445865385</c:v>
                </c:pt>
                <c:pt idx="1215">
                  <c:v>579.58741741470055</c:v>
                </c:pt>
                <c:pt idx="1216">
                  <c:v>579.67759024286295</c:v>
                </c:pt>
                <c:pt idx="1217">
                  <c:v>579.767763071025</c:v>
                </c:pt>
                <c:pt idx="1218">
                  <c:v>579.8579358991866</c:v>
                </c:pt>
                <c:pt idx="1219">
                  <c:v>579.94810872734899</c:v>
                </c:pt>
                <c:pt idx="1220">
                  <c:v>580.03828155551105</c:v>
                </c:pt>
                <c:pt idx="1221">
                  <c:v>580.1284543836731</c:v>
                </c:pt>
                <c:pt idx="1222">
                  <c:v>580.21862721183504</c:v>
                </c:pt>
                <c:pt idx="1223">
                  <c:v>580.30880003999698</c:v>
                </c:pt>
                <c:pt idx="1224">
                  <c:v>580.39897286815903</c:v>
                </c:pt>
                <c:pt idx="1225">
                  <c:v>580.48914569632097</c:v>
                </c:pt>
                <c:pt idx="1226">
                  <c:v>580.57931852448303</c:v>
                </c:pt>
                <c:pt idx="1227">
                  <c:v>580.66949135264497</c:v>
                </c:pt>
                <c:pt idx="1228">
                  <c:v>580.75966418080657</c:v>
                </c:pt>
                <c:pt idx="1229">
                  <c:v>580.84983700896896</c:v>
                </c:pt>
                <c:pt idx="1230">
                  <c:v>580.94000983713102</c:v>
                </c:pt>
                <c:pt idx="1231">
                  <c:v>581.03018266529295</c:v>
                </c:pt>
                <c:pt idx="1232">
                  <c:v>581.12035549345455</c:v>
                </c:pt>
                <c:pt idx="1233">
                  <c:v>581.21052832161695</c:v>
                </c:pt>
                <c:pt idx="1234">
                  <c:v>581.300701149779</c:v>
                </c:pt>
                <c:pt idx="1235">
                  <c:v>581.39087397794162</c:v>
                </c:pt>
                <c:pt idx="1236">
                  <c:v>581.481046806103</c:v>
                </c:pt>
                <c:pt idx="1237">
                  <c:v>581.57121963426459</c:v>
                </c:pt>
                <c:pt idx="1238">
                  <c:v>581.66139246242699</c:v>
                </c:pt>
                <c:pt idx="1239">
                  <c:v>581.75156529058859</c:v>
                </c:pt>
                <c:pt idx="1240">
                  <c:v>581.84173811875098</c:v>
                </c:pt>
                <c:pt idx="1241">
                  <c:v>581.93191094691304</c:v>
                </c:pt>
                <c:pt idx="1242">
                  <c:v>582.02208377507498</c:v>
                </c:pt>
                <c:pt idx="1243">
                  <c:v>582.11225660323657</c:v>
                </c:pt>
                <c:pt idx="1244">
                  <c:v>582.20242943139897</c:v>
                </c:pt>
                <c:pt idx="1245">
                  <c:v>582.29260225956102</c:v>
                </c:pt>
                <c:pt idx="1246">
                  <c:v>582.38277508772308</c:v>
                </c:pt>
                <c:pt idx="1247">
                  <c:v>582.47294791588502</c:v>
                </c:pt>
                <c:pt idx="1248">
                  <c:v>582.56312074404696</c:v>
                </c:pt>
                <c:pt idx="1249">
                  <c:v>582.65329357220901</c:v>
                </c:pt>
                <c:pt idx="1250">
                  <c:v>582.74346640037095</c:v>
                </c:pt>
                <c:pt idx="1251">
                  <c:v>582.833639228533</c:v>
                </c:pt>
                <c:pt idx="1252">
                  <c:v>582.92381205669562</c:v>
                </c:pt>
                <c:pt idx="1253">
                  <c:v>583.013984884857</c:v>
                </c:pt>
                <c:pt idx="1254">
                  <c:v>583.10415771301859</c:v>
                </c:pt>
                <c:pt idx="1255">
                  <c:v>583.19433054118099</c:v>
                </c:pt>
                <c:pt idx="1256">
                  <c:v>583.28450336934304</c:v>
                </c:pt>
                <c:pt idx="1257">
                  <c:v>583.37467619750498</c:v>
                </c:pt>
                <c:pt idx="1258">
                  <c:v>583.46484902566704</c:v>
                </c:pt>
                <c:pt idx="1259">
                  <c:v>583.55502185382829</c:v>
                </c:pt>
                <c:pt idx="1260">
                  <c:v>583.64519468199057</c:v>
                </c:pt>
                <c:pt idx="1261">
                  <c:v>583.73536751015308</c:v>
                </c:pt>
                <c:pt idx="1262">
                  <c:v>583.82554033831502</c:v>
                </c:pt>
                <c:pt idx="1263">
                  <c:v>583.91571316647696</c:v>
                </c:pt>
                <c:pt idx="1264">
                  <c:v>584.00588599463902</c:v>
                </c:pt>
                <c:pt idx="1265">
                  <c:v>584.09605882280096</c:v>
                </c:pt>
                <c:pt idx="1266">
                  <c:v>584.18623165096301</c:v>
                </c:pt>
                <c:pt idx="1267">
                  <c:v>584.27640447912495</c:v>
                </c:pt>
                <c:pt idx="1268">
                  <c:v>584.366577307287</c:v>
                </c:pt>
                <c:pt idx="1269">
                  <c:v>584.45675013544826</c:v>
                </c:pt>
                <c:pt idx="1270">
                  <c:v>584.546922963611</c:v>
                </c:pt>
                <c:pt idx="1271">
                  <c:v>584.63709579177248</c:v>
                </c:pt>
                <c:pt idx="1272">
                  <c:v>584.72726861993442</c:v>
                </c:pt>
                <c:pt idx="1273">
                  <c:v>584.81744144809704</c:v>
                </c:pt>
                <c:pt idx="1274">
                  <c:v>584.90761427625898</c:v>
                </c:pt>
                <c:pt idx="1275">
                  <c:v>584.99778710442058</c:v>
                </c:pt>
                <c:pt idx="1276">
                  <c:v>585.08795993258309</c:v>
                </c:pt>
                <c:pt idx="1277">
                  <c:v>585.17813276074503</c:v>
                </c:pt>
                <c:pt idx="1278">
                  <c:v>585.26830558890697</c:v>
                </c:pt>
                <c:pt idx="1279">
                  <c:v>585.35847841706902</c:v>
                </c:pt>
                <c:pt idx="1280">
                  <c:v>585.44865124523096</c:v>
                </c:pt>
                <c:pt idx="1281">
                  <c:v>585.53882407339302</c:v>
                </c:pt>
                <c:pt idx="1282">
                  <c:v>585.62899690155496</c:v>
                </c:pt>
                <c:pt idx="1283">
                  <c:v>585.71916972971701</c:v>
                </c:pt>
                <c:pt idx="1284">
                  <c:v>585.80934255787895</c:v>
                </c:pt>
                <c:pt idx="1285">
                  <c:v>585.899515386041</c:v>
                </c:pt>
                <c:pt idx="1286">
                  <c:v>585.98968821420306</c:v>
                </c:pt>
                <c:pt idx="1287">
                  <c:v>586.079861042365</c:v>
                </c:pt>
                <c:pt idx="1288">
                  <c:v>586.17003387052705</c:v>
                </c:pt>
                <c:pt idx="1289">
                  <c:v>586.26020669868899</c:v>
                </c:pt>
                <c:pt idx="1290">
                  <c:v>586.35037952685104</c:v>
                </c:pt>
                <c:pt idx="1291">
                  <c:v>586.44055235501287</c:v>
                </c:pt>
                <c:pt idx="1292">
                  <c:v>586.53072518317458</c:v>
                </c:pt>
                <c:pt idx="1293">
                  <c:v>586.62089801133698</c:v>
                </c:pt>
                <c:pt idx="1294">
                  <c:v>586.71107083949903</c:v>
                </c:pt>
                <c:pt idx="1295">
                  <c:v>586.80124366766097</c:v>
                </c:pt>
                <c:pt idx="1296">
                  <c:v>586.89141649582245</c:v>
                </c:pt>
                <c:pt idx="1297">
                  <c:v>586.98158932398496</c:v>
                </c:pt>
                <c:pt idx="1298">
                  <c:v>587.07176215214702</c:v>
                </c:pt>
                <c:pt idx="1299">
                  <c:v>587.16193498030896</c:v>
                </c:pt>
                <c:pt idx="1300">
                  <c:v>587.25210780847056</c:v>
                </c:pt>
                <c:pt idx="1301">
                  <c:v>587.34228063663295</c:v>
                </c:pt>
                <c:pt idx="1302">
                  <c:v>587.43245346479455</c:v>
                </c:pt>
                <c:pt idx="1303">
                  <c:v>587.52262629295626</c:v>
                </c:pt>
                <c:pt idx="1304">
                  <c:v>587.612799121119</c:v>
                </c:pt>
                <c:pt idx="1305">
                  <c:v>587.70297194928105</c:v>
                </c:pt>
                <c:pt idx="1306">
                  <c:v>587.79314477744344</c:v>
                </c:pt>
                <c:pt idx="1307">
                  <c:v>587.88331760560504</c:v>
                </c:pt>
                <c:pt idx="1308">
                  <c:v>587.97349043376698</c:v>
                </c:pt>
                <c:pt idx="1309">
                  <c:v>588.06366326192858</c:v>
                </c:pt>
                <c:pt idx="1310">
                  <c:v>588.15383609009098</c:v>
                </c:pt>
                <c:pt idx="1311">
                  <c:v>588.24400891825303</c:v>
                </c:pt>
                <c:pt idx="1312">
                  <c:v>588.33418174641497</c:v>
                </c:pt>
                <c:pt idx="1313">
                  <c:v>588.42435457457702</c:v>
                </c:pt>
                <c:pt idx="1314">
                  <c:v>588.51452740273828</c:v>
                </c:pt>
                <c:pt idx="1315">
                  <c:v>588.60470023090102</c:v>
                </c:pt>
                <c:pt idx="1316">
                  <c:v>588.69487305906375</c:v>
                </c:pt>
                <c:pt idx="1317">
                  <c:v>588.78504588722501</c:v>
                </c:pt>
                <c:pt idx="1318">
                  <c:v>588.8752187153865</c:v>
                </c:pt>
                <c:pt idx="1319">
                  <c:v>588.965391543549</c:v>
                </c:pt>
                <c:pt idx="1320">
                  <c:v>589.05556437171049</c:v>
                </c:pt>
                <c:pt idx="1321">
                  <c:v>589.145737199873</c:v>
                </c:pt>
                <c:pt idx="1322">
                  <c:v>589.23591002803505</c:v>
                </c:pt>
                <c:pt idx="1323">
                  <c:v>589.32608285619699</c:v>
                </c:pt>
                <c:pt idx="1324">
                  <c:v>589.41625568435825</c:v>
                </c:pt>
                <c:pt idx="1325">
                  <c:v>589.50642851252098</c:v>
                </c:pt>
                <c:pt idx="1326">
                  <c:v>589.59660134068304</c:v>
                </c:pt>
                <c:pt idx="1327">
                  <c:v>589.68677416884498</c:v>
                </c:pt>
                <c:pt idx="1328">
                  <c:v>589.77694699700703</c:v>
                </c:pt>
                <c:pt idx="1329">
                  <c:v>589.86711982516795</c:v>
                </c:pt>
                <c:pt idx="1330">
                  <c:v>589.95729265333057</c:v>
                </c:pt>
                <c:pt idx="1331">
                  <c:v>590.04746548149228</c:v>
                </c:pt>
                <c:pt idx="1332">
                  <c:v>590.13763830965502</c:v>
                </c:pt>
                <c:pt idx="1333">
                  <c:v>590.22781113781696</c:v>
                </c:pt>
                <c:pt idx="1334">
                  <c:v>590.31798396597856</c:v>
                </c:pt>
                <c:pt idx="1335">
                  <c:v>590.4081567941405</c:v>
                </c:pt>
                <c:pt idx="1336">
                  <c:v>590.498329622303</c:v>
                </c:pt>
                <c:pt idx="1337">
                  <c:v>590.58850245046494</c:v>
                </c:pt>
                <c:pt idx="1338">
                  <c:v>590.678675278627</c:v>
                </c:pt>
                <c:pt idx="1339">
                  <c:v>590.76884810678905</c:v>
                </c:pt>
                <c:pt idx="1340">
                  <c:v>590.85902093495042</c:v>
                </c:pt>
                <c:pt idx="1341">
                  <c:v>590.94919376311304</c:v>
                </c:pt>
                <c:pt idx="1342">
                  <c:v>591.03936659127498</c:v>
                </c:pt>
                <c:pt idx="1343">
                  <c:v>591.12953941943704</c:v>
                </c:pt>
                <c:pt idx="1344">
                  <c:v>591.21971224759898</c:v>
                </c:pt>
                <c:pt idx="1345">
                  <c:v>591.30988507576103</c:v>
                </c:pt>
                <c:pt idx="1346">
                  <c:v>591.40005790392286</c:v>
                </c:pt>
                <c:pt idx="1347">
                  <c:v>591.49023073208502</c:v>
                </c:pt>
                <c:pt idx="1348">
                  <c:v>591.58040356024696</c:v>
                </c:pt>
                <c:pt idx="1349">
                  <c:v>591.67057638840902</c:v>
                </c:pt>
                <c:pt idx="1350">
                  <c:v>591.76074921657096</c:v>
                </c:pt>
                <c:pt idx="1351">
                  <c:v>591.85092204473244</c:v>
                </c:pt>
                <c:pt idx="1352">
                  <c:v>591.9410948728945</c:v>
                </c:pt>
                <c:pt idx="1353">
                  <c:v>592.03126770105655</c:v>
                </c:pt>
                <c:pt idx="1354">
                  <c:v>592.12144052921803</c:v>
                </c:pt>
                <c:pt idx="1355">
                  <c:v>592.21161335737997</c:v>
                </c:pt>
                <c:pt idx="1356">
                  <c:v>592.30178618554157</c:v>
                </c:pt>
                <c:pt idx="1357">
                  <c:v>592.39195901370329</c:v>
                </c:pt>
                <c:pt idx="1358">
                  <c:v>592.48213184186602</c:v>
                </c:pt>
                <c:pt idx="1359">
                  <c:v>592.57230467002807</c:v>
                </c:pt>
                <c:pt idx="1360">
                  <c:v>592.66247749819001</c:v>
                </c:pt>
                <c:pt idx="1361">
                  <c:v>592.75265032635195</c:v>
                </c:pt>
                <c:pt idx="1362">
                  <c:v>592.84282315451298</c:v>
                </c:pt>
                <c:pt idx="1363">
                  <c:v>592.93299598267549</c:v>
                </c:pt>
                <c:pt idx="1364">
                  <c:v>593.02316881083789</c:v>
                </c:pt>
                <c:pt idx="1365">
                  <c:v>593.11334163900005</c:v>
                </c:pt>
                <c:pt idx="1366">
                  <c:v>593.20351446716199</c:v>
                </c:pt>
                <c:pt idx="1367">
                  <c:v>593.29368729532405</c:v>
                </c:pt>
                <c:pt idx="1368">
                  <c:v>593.38386012348599</c:v>
                </c:pt>
                <c:pt idx="1369">
                  <c:v>593.47403295164804</c:v>
                </c:pt>
                <c:pt idx="1370">
                  <c:v>593.56420577980998</c:v>
                </c:pt>
                <c:pt idx="1371">
                  <c:v>593.65437860797203</c:v>
                </c:pt>
                <c:pt idx="1372">
                  <c:v>593.74455143613397</c:v>
                </c:pt>
                <c:pt idx="1373">
                  <c:v>593.83472426429603</c:v>
                </c:pt>
                <c:pt idx="1374">
                  <c:v>593.92489709245763</c:v>
                </c:pt>
                <c:pt idx="1375">
                  <c:v>594.01506992062002</c:v>
                </c:pt>
                <c:pt idx="1376">
                  <c:v>594.10524274878196</c:v>
                </c:pt>
                <c:pt idx="1377">
                  <c:v>594.19541557694401</c:v>
                </c:pt>
                <c:pt idx="1378">
                  <c:v>594.28558840510595</c:v>
                </c:pt>
                <c:pt idx="1379">
                  <c:v>594.37576123326801</c:v>
                </c:pt>
                <c:pt idx="1380">
                  <c:v>594.46593406142949</c:v>
                </c:pt>
                <c:pt idx="1381">
                  <c:v>594.55610688959155</c:v>
                </c:pt>
                <c:pt idx="1382">
                  <c:v>594.64627971775406</c:v>
                </c:pt>
                <c:pt idx="1383">
                  <c:v>594.73645254591599</c:v>
                </c:pt>
                <c:pt idx="1384">
                  <c:v>594.82662537407748</c:v>
                </c:pt>
                <c:pt idx="1385">
                  <c:v>594.91679820223999</c:v>
                </c:pt>
                <c:pt idx="1386">
                  <c:v>595.00697103040204</c:v>
                </c:pt>
                <c:pt idx="1387">
                  <c:v>595.09714385856398</c:v>
                </c:pt>
                <c:pt idx="1388">
                  <c:v>595.18731668672604</c:v>
                </c:pt>
                <c:pt idx="1389">
                  <c:v>595.27748951488854</c:v>
                </c:pt>
                <c:pt idx="1390">
                  <c:v>595.36766234304912</c:v>
                </c:pt>
                <c:pt idx="1391">
                  <c:v>595.45783517121197</c:v>
                </c:pt>
                <c:pt idx="1392">
                  <c:v>595.54800799937402</c:v>
                </c:pt>
                <c:pt idx="1393">
                  <c:v>595.63818082753596</c:v>
                </c:pt>
                <c:pt idx="1394">
                  <c:v>595.72835365569802</c:v>
                </c:pt>
                <c:pt idx="1395">
                  <c:v>595.81852648385927</c:v>
                </c:pt>
                <c:pt idx="1396">
                  <c:v>595.90869931202201</c:v>
                </c:pt>
                <c:pt idx="1397">
                  <c:v>595.99887214018395</c:v>
                </c:pt>
                <c:pt idx="1398">
                  <c:v>596.089044968346</c:v>
                </c:pt>
                <c:pt idx="1399">
                  <c:v>596.17921779650806</c:v>
                </c:pt>
                <c:pt idx="1400">
                  <c:v>596.26939062467</c:v>
                </c:pt>
                <c:pt idx="1401">
                  <c:v>596.35956345283159</c:v>
                </c:pt>
                <c:pt idx="1402">
                  <c:v>596.44973628099399</c:v>
                </c:pt>
                <c:pt idx="1403">
                  <c:v>596.53990910915604</c:v>
                </c:pt>
                <c:pt idx="1404">
                  <c:v>596.63008193731855</c:v>
                </c:pt>
                <c:pt idx="1405">
                  <c:v>596.72025476547958</c:v>
                </c:pt>
                <c:pt idx="1406">
                  <c:v>596.81042759364198</c:v>
                </c:pt>
                <c:pt idx="1407">
                  <c:v>596.90060042180357</c:v>
                </c:pt>
                <c:pt idx="1408">
                  <c:v>596.99077324996597</c:v>
                </c:pt>
                <c:pt idx="1409">
                  <c:v>597.08094607812802</c:v>
                </c:pt>
                <c:pt idx="1410">
                  <c:v>597.17111890628996</c:v>
                </c:pt>
                <c:pt idx="1411">
                  <c:v>597.26129173445156</c:v>
                </c:pt>
                <c:pt idx="1412">
                  <c:v>597.35146456261396</c:v>
                </c:pt>
                <c:pt idx="1413">
                  <c:v>597.44163739077555</c:v>
                </c:pt>
                <c:pt idx="1414">
                  <c:v>597.53181021893795</c:v>
                </c:pt>
                <c:pt idx="1415">
                  <c:v>597.6219830471</c:v>
                </c:pt>
                <c:pt idx="1416">
                  <c:v>597.71215587526206</c:v>
                </c:pt>
                <c:pt idx="1417">
                  <c:v>597.80232870342297</c:v>
                </c:pt>
                <c:pt idx="1418">
                  <c:v>597.89250153158605</c:v>
                </c:pt>
                <c:pt idx="1419">
                  <c:v>597.9826743597481</c:v>
                </c:pt>
                <c:pt idx="1420">
                  <c:v>598.07284718790959</c:v>
                </c:pt>
                <c:pt idx="1421">
                  <c:v>598.16302001607198</c:v>
                </c:pt>
                <c:pt idx="1422">
                  <c:v>598.25319284423358</c:v>
                </c:pt>
                <c:pt idx="1423">
                  <c:v>598.34336567239598</c:v>
                </c:pt>
                <c:pt idx="1424">
                  <c:v>598.43353850055803</c:v>
                </c:pt>
                <c:pt idx="1425">
                  <c:v>598.52371132871997</c:v>
                </c:pt>
                <c:pt idx="1426">
                  <c:v>598.61388415688202</c:v>
                </c:pt>
                <c:pt idx="1427">
                  <c:v>598.70405698504396</c:v>
                </c:pt>
                <c:pt idx="1428">
                  <c:v>598.79422981320556</c:v>
                </c:pt>
                <c:pt idx="1429">
                  <c:v>598.88440264136807</c:v>
                </c:pt>
                <c:pt idx="1430">
                  <c:v>598.97457546953001</c:v>
                </c:pt>
                <c:pt idx="1431">
                  <c:v>599.06474829769195</c:v>
                </c:pt>
                <c:pt idx="1432">
                  <c:v>599.15492112585355</c:v>
                </c:pt>
                <c:pt idx="1433">
                  <c:v>599.24509395401606</c:v>
                </c:pt>
                <c:pt idx="1434">
                  <c:v>599.33526678217731</c:v>
                </c:pt>
                <c:pt idx="1435">
                  <c:v>599.42543961034005</c:v>
                </c:pt>
                <c:pt idx="1436">
                  <c:v>599.51561243850199</c:v>
                </c:pt>
              </c:numCache>
            </c:numRef>
          </c:xVal>
          <c:yVal>
            <c:numRef>
              <c:f>'РУС Дипл!исп!4,12,100mW'!$U$3:$U$1439</c:f>
              <c:numCache>
                <c:formatCode>0.00E+00</c:formatCode>
                <c:ptCount val="14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6.79999999999967E-3</c:v>
                </c:pt>
                <c:pt idx="183">
                  <c:v>1.914199999999999</c:v>
                </c:pt>
                <c:pt idx="184">
                  <c:v>1.914199999999999</c:v>
                </c:pt>
                <c:pt idx="185">
                  <c:v>1.914199999999999</c:v>
                </c:pt>
                <c:pt idx="186">
                  <c:v>1.914199999999999</c:v>
                </c:pt>
                <c:pt idx="187">
                  <c:v>1.914199999999999</c:v>
                </c:pt>
                <c:pt idx="188">
                  <c:v>3.8215000000000008</c:v>
                </c:pt>
                <c:pt idx="189">
                  <c:v>5.7288999999999977</c:v>
                </c:pt>
                <c:pt idx="190">
                  <c:v>7.6363000000000003</c:v>
                </c:pt>
                <c:pt idx="191">
                  <c:v>9.5436000000000014</c:v>
                </c:pt>
                <c:pt idx="192">
                  <c:v>11.451000000000001</c:v>
                </c:pt>
                <c:pt idx="193">
                  <c:v>13.3583</c:v>
                </c:pt>
                <c:pt idx="194">
                  <c:v>15.265599999999999</c:v>
                </c:pt>
                <c:pt idx="195">
                  <c:v>15.265599999999999</c:v>
                </c:pt>
                <c:pt idx="196">
                  <c:v>17.172999999999991</c:v>
                </c:pt>
                <c:pt idx="197">
                  <c:v>20.9878</c:v>
                </c:pt>
                <c:pt idx="198">
                  <c:v>22.895199999999999</c:v>
                </c:pt>
                <c:pt idx="199">
                  <c:v>26.709900000000001</c:v>
                </c:pt>
                <c:pt idx="200">
                  <c:v>28.6172</c:v>
                </c:pt>
                <c:pt idx="201">
                  <c:v>30.5246</c:v>
                </c:pt>
                <c:pt idx="202">
                  <c:v>34.339300000000001</c:v>
                </c:pt>
                <c:pt idx="203">
                  <c:v>38.1539</c:v>
                </c:pt>
                <c:pt idx="204">
                  <c:v>41.968600000000002</c:v>
                </c:pt>
                <c:pt idx="205">
                  <c:v>45.783299999999997</c:v>
                </c:pt>
                <c:pt idx="206">
                  <c:v>49.597999999999999</c:v>
                </c:pt>
                <c:pt idx="207">
                  <c:v>55.320300000000003</c:v>
                </c:pt>
                <c:pt idx="208">
                  <c:v>57.227700000000013</c:v>
                </c:pt>
                <c:pt idx="209">
                  <c:v>61.042400000000001</c:v>
                </c:pt>
                <c:pt idx="210">
                  <c:v>64.857100000000003</c:v>
                </c:pt>
                <c:pt idx="211">
                  <c:v>68.671799999999948</c:v>
                </c:pt>
                <c:pt idx="212">
                  <c:v>72.486500000000007</c:v>
                </c:pt>
                <c:pt idx="213">
                  <c:v>78.208500000000001</c:v>
                </c:pt>
                <c:pt idx="214">
                  <c:v>82.023200000000003</c:v>
                </c:pt>
                <c:pt idx="215">
                  <c:v>83.930499999999995</c:v>
                </c:pt>
                <c:pt idx="216">
                  <c:v>89.652599999999978</c:v>
                </c:pt>
                <c:pt idx="217">
                  <c:v>93.466999999999999</c:v>
                </c:pt>
                <c:pt idx="218">
                  <c:v>95.374999999999986</c:v>
                </c:pt>
                <c:pt idx="219">
                  <c:v>99.188999999999979</c:v>
                </c:pt>
                <c:pt idx="220">
                  <c:v>103.004</c:v>
                </c:pt>
                <c:pt idx="221">
                  <c:v>108.726</c:v>
                </c:pt>
                <c:pt idx="222">
                  <c:v>110.633</c:v>
                </c:pt>
                <c:pt idx="223">
                  <c:v>114.449</c:v>
                </c:pt>
                <c:pt idx="224">
                  <c:v>118.26300000000001</c:v>
                </c:pt>
                <c:pt idx="225">
                  <c:v>120.17100000000001</c:v>
                </c:pt>
                <c:pt idx="226">
                  <c:v>123.985</c:v>
                </c:pt>
                <c:pt idx="227">
                  <c:v>125.893</c:v>
                </c:pt>
                <c:pt idx="228">
                  <c:v>131.61500000000001</c:v>
                </c:pt>
                <c:pt idx="229">
                  <c:v>133.52199999999999</c:v>
                </c:pt>
                <c:pt idx="230">
                  <c:v>135.429</c:v>
                </c:pt>
                <c:pt idx="231">
                  <c:v>137.33699999999999</c:v>
                </c:pt>
                <c:pt idx="232">
                  <c:v>139.244</c:v>
                </c:pt>
                <c:pt idx="233">
                  <c:v>141.15100000000001</c:v>
                </c:pt>
                <c:pt idx="234">
                  <c:v>141.15100000000001</c:v>
                </c:pt>
                <c:pt idx="235">
                  <c:v>143.059</c:v>
                </c:pt>
                <c:pt idx="236">
                  <c:v>143.059</c:v>
                </c:pt>
                <c:pt idx="237">
                  <c:v>143.059</c:v>
                </c:pt>
                <c:pt idx="238">
                  <c:v>144.96600000000001</c:v>
                </c:pt>
                <c:pt idx="239">
                  <c:v>143.059</c:v>
                </c:pt>
                <c:pt idx="240">
                  <c:v>143.059</c:v>
                </c:pt>
                <c:pt idx="241">
                  <c:v>143.059</c:v>
                </c:pt>
                <c:pt idx="242">
                  <c:v>141.15100000000001</c:v>
                </c:pt>
                <c:pt idx="243">
                  <c:v>139.244</c:v>
                </c:pt>
                <c:pt idx="244">
                  <c:v>137.33699999999999</c:v>
                </c:pt>
                <c:pt idx="245">
                  <c:v>137.33699999999999</c:v>
                </c:pt>
                <c:pt idx="246">
                  <c:v>135.429</c:v>
                </c:pt>
                <c:pt idx="247">
                  <c:v>133.52199999999999</c:v>
                </c:pt>
                <c:pt idx="248">
                  <c:v>131.61500000000001</c:v>
                </c:pt>
                <c:pt idx="249">
                  <c:v>129.70699999999999</c:v>
                </c:pt>
                <c:pt idx="250">
                  <c:v>127.8</c:v>
                </c:pt>
                <c:pt idx="251">
                  <c:v>125.893</c:v>
                </c:pt>
                <c:pt idx="252">
                  <c:v>123.985</c:v>
                </c:pt>
                <c:pt idx="253">
                  <c:v>122.078</c:v>
                </c:pt>
                <c:pt idx="254">
                  <c:v>120.17100000000001</c:v>
                </c:pt>
                <c:pt idx="255">
                  <c:v>118.26300000000001</c:v>
                </c:pt>
                <c:pt idx="256">
                  <c:v>114.449</c:v>
                </c:pt>
                <c:pt idx="257">
                  <c:v>112.541</c:v>
                </c:pt>
                <c:pt idx="258">
                  <c:v>108.726</c:v>
                </c:pt>
                <c:pt idx="259">
                  <c:v>108.726</c:v>
                </c:pt>
                <c:pt idx="260">
                  <c:v>104.911</c:v>
                </c:pt>
                <c:pt idx="261">
                  <c:v>103.004</c:v>
                </c:pt>
                <c:pt idx="262">
                  <c:v>101.09699999999999</c:v>
                </c:pt>
                <c:pt idx="263">
                  <c:v>97.282000000000011</c:v>
                </c:pt>
                <c:pt idx="264">
                  <c:v>95.374999999999986</c:v>
                </c:pt>
                <c:pt idx="265">
                  <c:v>95.374999999999986</c:v>
                </c:pt>
                <c:pt idx="266">
                  <c:v>91.56</c:v>
                </c:pt>
                <c:pt idx="267">
                  <c:v>89.652599999999978</c:v>
                </c:pt>
                <c:pt idx="268">
                  <c:v>87.745200000000025</c:v>
                </c:pt>
                <c:pt idx="269">
                  <c:v>83.930499999999995</c:v>
                </c:pt>
                <c:pt idx="270">
                  <c:v>83.930499999999995</c:v>
                </c:pt>
                <c:pt idx="271">
                  <c:v>82.023200000000003</c:v>
                </c:pt>
                <c:pt idx="272">
                  <c:v>80.115899999999982</c:v>
                </c:pt>
                <c:pt idx="273">
                  <c:v>76.301199999999994</c:v>
                </c:pt>
                <c:pt idx="274">
                  <c:v>74.393799999999999</c:v>
                </c:pt>
                <c:pt idx="275">
                  <c:v>72.486500000000007</c:v>
                </c:pt>
                <c:pt idx="276">
                  <c:v>68.671799999999948</c:v>
                </c:pt>
                <c:pt idx="277">
                  <c:v>68.671799999999948</c:v>
                </c:pt>
                <c:pt idx="278">
                  <c:v>66.764399999999995</c:v>
                </c:pt>
                <c:pt idx="279">
                  <c:v>64.857100000000003</c:v>
                </c:pt>
                <c:pt idx="280">
                  <c:v>62.949700000000007</c:v>
                </c:pt>
                <c:pt idx="281">
                  <c:v>61.042400000000001</c:v>
                </c:pt>
                <c:pt idx="282">
                  <c:v>59.134999999999998</c:v>
                </c:pt>
                <c:pt idx="283">
                  <c:v>57.227700000000013</c:v>
                </c:pt>
                <c:pt idx="284">
                  <c:v>55.320300000000003</c:v>
                </c:pt>
                <c:pt idx="285">
                  <c:v>55.320300000000003</c:v>
                </c:pt>
                <c:pt idx="286">
                  <c:v>53.412999999999997</c:v>
                </c:pt>
                <c:pt idx="287">
                  <c:v>51.505600000000001</c:v>
                </c:pt>
                <c:pt idx="288">
                  <c:v>49.597999999999999</c:v>
                </c:pt>
                <c:pt idx="289">
                  <c:v>49.597999999999999</c:v>
                </c:pt>
                <c:pt idx="290">
                  <c:v>47.6907</c:v>
                </c:pt>
                <c:pt idx="291">
                  <c:v>45.783299999999997</c:v>
                </c:pt>
                <c:pt idx="292">
                  <c:v>43.875999999999998</c:v>
                </c:pt>
                <c:pt idx="293">
                  <c:v>41.968600000000002</c:v>
                </c:pt>
                <c:pt idx="294">
                  <c:v>41.968600000000002</c:v>
                </c:pt>
                <c:pt idx="295">
                  <c:v>41.968600000000002</c:v>
                </c:pt>
                <c:pt idx="296">
                  <c:v>40.061300000000003</c:v>
                </c:pt>
                <c:pt idx="297">
                  <c:v>38.1539</c:v>
                </c:pt>
                <c:pt idx="298">
                  <c:v>36.246600000000001</c:v>
                </c:pt>
                <c:pt idx="299">
                  <c:v>34.339300000000001</c:v>
                </c:pt>
                <c:pt idx="300">
                  <c:v>34.339300000000001</c:v>
                </c:pt>
                <c:pt idx="301">
                  <c:v>32.431900000000013</c:v>
                </c:pt>
                <c:pt idx="302">
                  <c:v>30.5246</c:v>
                </c:pt>
                <c:pt idx="303">
                  <c:v>30.5246</c:v>
                </c:pt>
                <c:pt idx="304">
                  <c:v>28.6172</c:v>
                </c:pt>
                <c:pt idx="305">
                  <c:v>28.6172</c:v>
                </c:pt>
                <c:pt idx="306">
                  <c:v>28.6172</c:v>
                </c:pt>
                <c:pt idx="307">
                  <c:v>28.6172</c:v>
                </c:pt>
                <c:pt idx="308">
                  <c:v>26.709900000000001</c:v>
                </c:pt>
                <c:pt idx="309">
                  <c:v>26.709900000000001</c:v>
                </c:pt>
                <c:pt idx="310">
                  <c:v>24.802499999999981</c:v>
                </c:pt>
                <c:pt idx="311">
                  <c:v>24.802499999999981</c:v>
                </c:pt>
                <c:pt idx="312">
                  <c:v>24.802499999999981</c:v>
                </c:pt>
                <c:pt idx="313">
                  <c:v>22.895199999999999</c:v>
                </c:pt>
                <c:pt idx="314">
                  <c:v>22.895199999999999</c:v>
                </c:pt>
                <c:pt idx="315">
                  <c:v>19.080300000000001</c:v>
                </c:pt>
                <c:pt idx="316">
                  <c:v>19.080300000000001</c:v>
                </c:pt>
                <c:pt idx="317">
                  <c:v>19.080300000000001</c:v>
                </c:pt>
                <c:pt idx="318">
                  <c:v>17.172999999999991</c:v>
                </c:pt>
                <c:pt idx="319">
                  <c:v>17.172999999999991</c:v>
                </c:pt>
                <c:pt idx="320">
                  <c:v>15.265599999999999</c:v>
                </c:pt>
                <c:pt idx="321">
                  <c:v>15.265599999999999</c:v>
                </c:pt>
                <c:pt idx="322">
                  <c:v>15.265599999999999</c:v>
                </c:pt>
                <c:pt idx="323">
                  <c:v>15.265599999999999</c:v>
                </c:pt>
                <c:pt idx="324">
                  <c:v>15.265599999999999</c:v>
                </c:pt>
                <c:pt idx="325">
                  <c:v>15.265599999999999</c:v>
                </c:pt>
                <c:pt idx="326">
                  <c:v>13.3583</c:v>
                </c:pt>
                <c:pt idx="327">
                  <c:v>13.3583</c:v>
                </c:pt>
                <c:pt idx="328">
                  <c:v>11.451000000000001</c:v>
                </c:pt>
                <c:pt idx="329">
                  <c:v>11.451000000000001</c:v>
                </c:pt>
                <c:pt idx="330">
                  <c:v>11.451000000000001</c:v>
                </c:pt>
                <c:pt idx="331">
                  <c:v>11.451000000000001</c:v>
                </c:pt>
                <c:pt idx="332">
                  <c:v>11.451000000000001</c:v>
                </c:pt>
                <c:pt idx="333">
                  <c:v>9.5436000000000014</c:v>
                </c:pt>
                <c:pt idx="334">
                  <c:v>9.5436000000000014</c:v>
                </c:pt>
                <c:pt idx="335">
                  <c:v>9.5436000000000014</c:v>
                </c:pt>
                <c:pt idx="336">
                  <c:v>9.5436000000000014</c:v>
                </c:pt>
                <c:pt idx="337">
                  <c:v>9.5436000000000014</c:v>
                </c:pt>
                <c:pt idx="338">
                  <c:v>7.6363000000000003</c:v>
                </c:pt>
                <c:pt idx="339">
                  <c:v>7.6363000000000003</c:v>
                </c:pt>
                <c:pt idx="340">
                  <c:v>7.6363000000000003</c:v>
                </c:pt>
                <c:pt idx="341">
                  <c:v>7.6363000000000003</c:v>
                </c:pt>
                <c:pt idx="342">
                  <c:v>7.6363000000000003</c:v>
                </c:pt>
                <c:pt idx="343">
                  <c:v>7.6363000000000003</c:v>
                </c:pt>
                <c:pt idx="344">
                  <c:v>7.6363000000000003</c:v>
                </c:pt>
                <c:pt idx="345">
                  <c:v>5.7288999999999977</c:v>
                </c:pt>
                <c:pt idx="346">
                  <c:v>5.7288999999999977</c:v>
                </c:pt>
                <c:pt idx="347">
                  <c:v>5.7288999999999977</c:v>
                </c:pt>
                <c:pt idx="348">
                  <c:v>5.7288999999999977</c:v>
                </c:pt>
                <c:pt idx="349">
                  <c:v>5.7288999999999977</c:v>
                </c:pt>
                <c:pt idx="350">
                  <c:v>3.8215000000000008</c:v>
                </c:pt>
                <c:pt idx="351">
                  <c:v>3.8215000000000008</c:v>
                </c:pt>
                <c:pt idx="352">
                  <c:v>3.8215000000000008</c:v>
                </c:pt>
                <c:pt idx="353">
                  <c:v>3.8215000000000008</c:v>
                </c:pt>
                <c:pt idx="354">
                  <c:v>3.8215000000000008</c:v>
                </c:pt>
                <c:pt idx="355">
                  <c:v>3.8215000000000008</c:v>
                </c:pt>
                <c:pt idx="356">
                  <c:v>3.8215000000000008</c:v>
                </c:pt>
                <c:pt idx="357">
                  <c:v>1.914199999999999</c:v>
                </c:pt>
                <c:pt idx="358">
                  <c:v>1.914199999999999</c:v>
                </c:pt>
                <c:pt idx="359">
                  <c:v>6.79999999999967E-3</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9.5436000000000014</c:v>
                </c:pt>
                <c:pt idx="528">
                  <c:v>11.451000000000001</c:v>
                </c:pt>
                <c:pt idx="529">
                  <c:v>15.265599999999999</c:v>
                </c:pt>
                <c:pt idx="530">
                  <c:v>15.265599999999999</c:v>
                </c:pt>
                <c:pt idx="531">
                  <c:v>17.172999999999991</c:v>
                </c:pt>
                <c:pt idx="532">
                  <c:v>20.9878</c:v>
                </c:pt>
                <c:pt idx="533">
                  <c:v>24.802499999999981</c:v>
                </c:pt>
                <c:pt idx="534">
                  <c:v>28.6172</c:v>
                </c:pt>
                <c:pt idx="535">
                  <c:v>30.5246</c:v>
                </c:pt>
                <c:pt idx="536">
                  <c:v>32.431900000000013</c:v>
                </c:pt>
                <c:pt idx="537">
                  <c:v>36.246600000000001</c:v>
                </c:pt>
                <c:pt idx="538">
                  <c:v>40.061300000000003</c:v>
                </c:pt>
                <c:pt idx="539">
                  <c:v>41.968600000000002</c:v>
                </c:pt>
                <c:pt idx="540">
                  <c:v>47.6907</c:v>
                </c:pt>
                <c:pt idx="541">
                  <c:v>51.505600000000001</c:v>
                </c:pt>
                <c:pt idx="542">
                  <c:v>55.320300000000003</c:v>
                </c:pt>
                <c:pt idx="543">
                  <c:v>57.227700000000013</c:v>
                </c:pt>
                <c:pt idx="544">
                  <c:v>61.042400000000001</c:v>
                </c:pt>
                <c:pt idx="545">
                  <c:v>68.671799999999948</c:v>
                </c:pt>
                <c:pt idx="546">
                  <c:v>70.579099999999983</c:v>
                </c:pt>
                <c:pt idx="547">
                  <c:v>76.301199999999994</c:v>
                </c:pt>
                <c:pt idx="548">
                  <c:v>82.023200000000003</c:v>
                </c:pt>
                <c:pt idx="549">
                  <c:v>85.837900000000005</c:v>
                </c:pt>
                <c:pt idx="550">
                  <c:v>89.652599999999978</c:v>
                </c:pt>
                <c:pt idx="551">
                  <c:v>93.466999999999999</c:v>
                </c:pt>
                <c:pt idx="552">
                  <c:v>95.374999999999986</c:v>
                </c:pt>
                <c:pt idx="553">
                  <c:v>99.188999999999979</c:v>
                </c:pt>
                <c:pt idx="554">
                  <c:v>103.004</c:v>
                </c:pt>
                <c:pt idx="555">
                  <c:v>106.819</c:v>
                </c:pt>
                <c:pt idx="556">
                  <c:v>108.726</c:v>
                </c:pt>
                <c:pt idx="557">
                  <c:v>112.541</c:v>
                </c:pt>
                <c:pt idx="558">
                  <c:v>116.35599999999999</c:v>
                </c:pt>
                <c:pt idx="559">
                  <c:v>120.17100000000001</c:v>
                </c:pt>
                <c:pt idx="560">
                  <c:v>122.078</c:v>
                </c:pt>
                <c:pt idx="561">
                  <c:v>122.078</c:v>
                </c:pt>
                <c:pt idx="562">
                  <c:v>125.893</c:v>
                </c:pt>
                <c:pt idx="563">
                  <c:v>127.8</c:v>
                </c:pt>
                <c:pt idx="564">
                  <c:v>129.70699999999999</c:v>
                </c:pt>
                <c:pt idx="565">
                  <c:v>129.70699999999999</c:v>
                </c:pt>
                <c:pt idx="566">
                  <c:v>131.61500000000001</c:v>
                </c:pt>
                <c:pt idx="567">
                  <c:v>133.52199999999999</c:v>
                </c:pt>
                <c:pt idx="568">
                  <c:v>135.429</c:v>
                </c:pt>
                <c:pt idx="569">
                  <c:v>135.429</c:v>
                </c:pt>
                <c:pt idx="570">
                  <c:v>135.429</c:v>
                </c:pt>
                <c:pt idx="571">
                  <c:v>135.429</c:v>
                </c:pt>
                <c:pt idx="572">
                  <c:v>135.429</c:v>
                </c:pt>
                <c:pt idx="573">
                  <c:v>133.52199999999999</c:v>
                </c:pt>
                <c:pt idx="574">
                  <c:v>133.52199999999999</c:v>
                </c:pt>
                <c:pt idx="575">
                  <c:v>133.52199999999999</c:v>
                </c:pt>
                <c:pt idx="576">
                  <c:v>131.61500000000001</c:v>
                </c:pt>
                <c:pt idx="577">
                  <c:v>129.70699999999999</c:v>
                </c:pt>
                <c:pt idx="578">
                  <c:v>129.70699999999999</c:v>
                </c:pt>
                <c:pt idx="579">
                  <c:v>127.8</c:v>
                </c:pt>
                <c:pt idx="580">
                  <c:v>125.893</c:v>
                </c:pt>
                <c:pt idx="581">
                  <c:v>123.985</c:v>
                </c:pt>
                <c:pt idx="582">
                  <c:v>122.078</c:v>
                </c:pt>
                <c:pt idx="583">
                  <c:v>122.078</c:v>
                </c:pt>
                <c:pt idx="584">
                  <c:v>120.17100000000001</c:v>
                </c:pt>
                <c:pt idx="585">
                  <c:v>118.26300000000001</c:v>
                </c:pt>
                <c:pt idx="586">
                  <c:v>114.449</c:v>
                </c:pt>
                <c:pt idx="587">
                  <c:v>112.541</c:v>
                </c:pt>
                <c:pt idx="588">
                  <c:v>110.633</c:v>
                </c:pt>
                <c:pt idx="589">
                  <c:v>108.726</c:v>
                </c:pt>
                <c:pt idx="590">
                  <c:v>106.819</c:v>
                </c:pt>
                <c:pt idx="591">
                  <c:v>104.911</c:v>
                </c:pt>
                <c:pt idx="592">
                  <c:v>101.09699999999999</c:v>
                </c:pt>
                <c:pt idx="593">
                  <c:v>99.188999999999979</c:v>
                </c:pt>
                <c:pt idx="594">
                  <c:v>97.282000000000011</c:v>
                </c:pt>
                <c:pt idx="595">
                  <c:v>95.374999999999986</c:v>
                </c:pt>
                <c:pt idx="596">
                  <c:v>93.466999999999999</c:v>
                </c:pt>
                <c:pt idx="597">
                  <c:v>91.56</c:v>
                </c:pt>
                <c:pt idx="598">
                  <c:v>87.745200000000025</c:v>
                </c:pt>
                <c:pt idx="599">
                  <c:v>85.837900000000005</c:v>
                </c:pt>
                <c:pt idx="600">
                  <c:v>83.930499999999995</c:v>
                </c:pt>
                <c:pt idx="601">
                  <c:v>82.023200000000003</c:v>
                </c:pt>
                <c:pt idx="602">
                  <c:v>80.115899999999982</c:v>
                </c:pt>
                <c:pt idx="603">
                  <c:v>76.301199999999994</c:v>
                </c:pt>
                <c:pt idx="604">
                  <c:v>72.486500000000007</c:v>
                </c:pt>
                <c:pt idx="605">
                  <c:v>70.579099999999983</c:v>
                </c:pt>
                <c:pt idx="606">
                  <c:v>68.671799999999948</c:v>
                </c:pt>
                <c:pt idx="607">
                  <c:v>66.764399999999995</c:v>
                </c:pt>
                <c:pt idx="608">
                  <c:v>64.857100000000003</c:v>
                </c:pt>
                <c:pt idx="609">
                  <c:v>62.949700000000007</c:v>
                </c:pt>
                <c:pt idx="610">
                  <c:v>61.042400000000001</c:v>
                </c:pt>
                <c:pt idx="611">
                  <c:v>59.134999999999998</c:v>
                </c:pt>
                <c:pt idx="612">
                  <c:v>57.227700000000013</c:v>
                </c:pt>
                <c:pt idx="613">
                  <c:v>55.320300000000003</c:v>
                </c:pt>
                <c:pt idx="614">
                  <c:v>55.320300000000003</c:v>
                </c:pt>
                <c:pt idx="615">
                  <c:v>53.412999999999997</c:v>
                </c:pt>
                <c:pt idx="616">
                  <c:v>51.505600000000001</c:v>
                </c:pt>
                <c:pt idx="617">
                  <c:v>47.6907</c:v>
                </c:pt>
                <c:pt idx="618">
                  <c:v>45.783299999999997</c:v>
                </c:pt>
                <c:pt idx="619">
                  <c:v>43.875999999999998</c:v>
                </c:pt>
                <c:pt idx="620">
                  <c:v>41.968600000000002</c:v>
                </c:pt>
                <c:pt idx="621">
                  <c:v>40.061300000000003</c:v>
                </c:pt>
                <c:pt idx="622">
                  <c:v>40.061300000000003</c:v>
                </c:pt>
                <c:pt idx="623">
                  <c:v>38.1539</c:v>
                </c:pt>
                <c:pt idx="624">
                  <c:v>36.246600000000001</c:v>
                </c:pt>
                <c:pt idx="625">
                  <c:v>34.339300000000001</c:v>
                </c:pt>
                <c:pt idx="626">
                  <c:v>34.339300000000001</c:v>
                </c:pt>
                <c:pt idx="627">
                  <c:v>32.431900000000013</c:v>
                </c:pt>
                <c:pt idx="628">
                  <c:v>30.5246</c:v>
                </c:pt>
                <c:pt idx="629">
                  <c:v>30.5246</c:v>
                </c:pt>
                <c:pt idx="630">
                  <c:v>28.6172</c:v>
                </c:pt>
                <c:pt idx="631">
                  <c:v>28.6172</c:v>
                </c:pt>
                <c:pt idx="632">
                  <c:v>28.6172</c:v>
                </c:pt>
                <c:pt idx="633">
                  <c:v>28.6172</c:v>
                </c:pt>
                <c:pt idx="634">
                  <c:v>26.709900000000001</c:v>
                </c:pt>
                <c:pt idx="635">
                  <c:v>26.709900000000001</c:v>
                </c:pt>
                <c:pt idx="636">
                  <c:v>26.709900000000001</c:v>
                </c:pt>
                <c:pt idx="637">
                  <c:v>24.802499999999981</c:v>
                </c:pt>
                <c:pt idx="638">
                  <c:v>24.802499999999981</c:v>
                </c:pt>
                <c:pt idx="639">
                  <c:v>22.895199999999999</c:v>
                </c:pt>
                <c:pt idx="640">
                  <c:v>22.895199999999999</c:v>
                </c:pt>
                <c:pt idx="641">
                  <c:v>22.895199999999999</c:v>
                </c:pt>
                <c:pt idx="642">
                  <c:v>19.080300000000001</c:v>
                </c:pt>
                <c:pt idx="643">
                  <c:v>19.080300000000001</c:v>
                </c:pt>
                <c:pt idx="644">
                  <c:v>19.080300000000001</c:v>
                </c:pt>
                <c:pt idx="645">
                  <c:v>17.172999999999991</c:v>
                </c:pt>
                <c:pt idx="646">
                  <c:v>17.172999999999991</c:v>
                </c:pt>
                <c:pt idx="647">
                  <c:v>15.265599999999999</c:v>
                </c:pt>
                <c:pt idx="648">
                  <c:v>15.265599999999999</c:v>
                </c:pt>
                <c:pt idx="649">
                  <c:v>15.265599999999999</c:v>
                </c:pt>
                <c:pt idx="650">
                  <c:v>15.265599999999999</c:v>
                </c:pt>
                <c:pt idx="651">
                  <c:v>15.265599999999999</c:v>
                </c:pt>
                <c:pt idx="652">
                  <c:v>15.265599999999999</c:v>
                </c:pt>
                <c:pt idx="653">
                  <c:v>15.265599999999999</c:v>
                </c:pt>
                <c:pt idx="654">
                  <c:v>15.265599999999999</c:v>
                </c:pt>
                <c:pt idx="655">
                  <c:v>15.265599999999999</c:v>
                </c:pt>
                <c:pt idx="656">
                  <c:v>15.265599999999999</c:v>
                </c:pt>
                <c:pt idx="657">
                  <c:v>15.265599999999999</c:v>
                </c:pt>
                <c:pt idx="658">
                  <c:v>15.265599999999999</c:v>
                </c:pt>
                <c:pt idx="659">
                  <c:v>13.3583</c:v>
                </c:pt>
                <c:pt idx="660">
                  <c:v>11.451000000000001</c:v>
                </c:pt>
                <c:pt idx="661">
                  <c:v>11.451000000000001</c:v>
                </c:pt>
                <c:pt idx="662">
                  <c:v>11.451000000000001</c:v>
                </c:pt>
                <c:pt idx="663">
                  <c:v>9.5436000000000014</c:v>
                </c:pt>
                <c:pt idx="664">
                  <c:v>9.5436000000000014</c:v>
                </c:pt>
                <c:pt idx="665">
                  <c:v>9.5436000000000014</c:v>
                </c:pt>
                <c:pt idx="666">
                  <c:v>9.5436000000000014</c:v>
                </c:pt>
                <c:pt idx="667">
                  <c:v>7.6363000000000003</c:v>
                </c:pt>
                <c:pt idx="668">
                  <c:v>7.6363000000000003</c:v>
                </c:pt>
                <c:pt idx="669">
                  <c:v>7.6363000000000003</c:v>
                </c:pt>
                <c:pt idx="670">
                  <c:v>7.6363000000000003</c:v>
                </c:pt>
                <c:pt idx="671">
                  <c:v>7.6363000000000003</c:v>
                </c:pt>
                <c:pt idx="672">
                  <c:v>5.7288999999999977</c:v>
                </c:pt>
                <c:pt idx="673">
                  <c:v>5.7288999999999977</c:v>
                </c:pt>
                <c:pt idx="674">
                  <c:v>5.7288999999999977</c:v>
                </c:pt>
                <c:pt idx="675">
                  <c:v>5.7288999999999977</c:v>
                </c:pt>
                <c:pt idx="676">
                  <c:v>3.8215000000000008</c:v>
                </c:pt>
                <c:pt idx="677">
                  <c:v>3.8215000000000008</c:v>
                </c:pt>
                <c:pt idx="678">
                  <c:v>3.8215000000000008</c:v>
                </c:pt>
                <c:pt idx="679">
                  <c:v>3.8215000000000008</c:v>
                </c:pt>
                <c:pt idx="680">
                  <c:v>3.8215000000000008</c:v>
                </c:pt>
                <c:pt idx="681">
                  <c:v>3.8215000000000008</c:v>
                </c:pt>
                <c:pt idx="682">
                  <c:v>3.8215000000000008</c:v>
                </c:pt>
                <c:pt idx="683">
                  <c:v>3.8215000000000008</c:v>
                </c:pt>
                <c:pt idx="684">
                  <c:v>3.8215000000000008</c:v>
                </c:pt>
                <c:pt idx="685">
                  <c:v>3.8215000000000008</c:v>
                </c:pt>
                <c:pt idx="686">
                  <c:v>3.8215000000000008</c:v>
                </c:pt>
                <c:pt idx="687">
                  <c:v>3.8215000000000008</c:v>
                </c:pt>
                <c:pt idx="688">
                  <c:v>3.8215000000000008</c:v>
                </c:pt>
                <c:pt idx="689">
                  <c:v>3.8215000000000008</c:v>
                </c:pt>
                <c:pt idx="690">
                  <c:v>3.8215000000000008</c:v>
                </c:pt>
                <c:pt idx="691">
                  <c:v>3.8215000000000008</c:v>
                </c:pt>
                <c:pt idx="692">
                  <c:v>3.8215000000000008</c:v>
                </c:pt>
                <c:pt idx="693">
                  <c:v>3.8215000000000008</c:v>
                </c:pt>
                <c:pt idx="694">
                  <c:v>1.914199999999999</c:v>
                </c:pt>
                <c:pt idx="695">
                  <c:v>1.914199999999999</c:v>
                </c:pt>
                <c:pt idx="696">
                  <c:v>1.914199999999999</c:v>
                </c:pt>
                <c:pt idx="697">
                  <c:v>1.914199999999999</c:v>
                </c:pt>
                <c:pt idx="698">
                  <c:v>3.8215000000000008</c:v>
                </c:pt>
                <c:pt idx="699">
                  <c:v>1.914199999999999</c:v>
                </c:pt>
                <c:pt idx="700">
                  <c:v>1.914199999999999</c:v>
                </c:pt>
                <c:pt idx="701">
                  <c:v>1.914199999999999</c:v>
                </c:pt>
                <c:pt idx="702">
                  <c:v>1.914199999999999</c:v>
                </c:pt>
                <c:pt idx="703">
                  <c:v>1.914199999999999</c:v>
                </c:pt>
                <c:pt idx="704">
                  <c:v>1.914199999999999</c:v>
                </c:pt>
                <c:pt idx="705">
                  <c:v>1.914199999999999</c:v>
                </c:pt>
                <c:pt idx="706">
                  <c:v>1.914199999999999</c:v>
                </c:pt>
                <c:pt idx="707">
                  <c:v>1.914199999999999</c:v>
                </c:pt>
                <c:pt idx="708">
                  <c:v>1.914199999999999</c:v>
                </c:pt>
                <c:pt idx="709">
                  <c:v>1.914199999999999</c:v>
                </c:pt>
                <c:pt idx="710">
                  <c:v>1.914199999999999</c:v>
                </c:pt>
                <c:pt idx="711">
                  <c:v>1.914199999999999</c:v>
                </c:pt>
                <c:pt idx="712">
                  <c:v>1.914199999999999</c:v>
                </c:pt>
                <c:pt idx="713">
                  <c:v>1.914199999999999</c:v>
                </c:pt>
                <c:pt idx="714">
                  <c:v>1.914199999999999</c:v>
                </c:pt>
                <c:pt idx="715">
                  <c:v>1.914199999999999</c:v>
                </c:pt>
                <c:pt idx="716">
                  <c:v>1.914199999999999</c:v>
                </c:pt>
                <c:pt idx="717">
                  <c:v>1.914199999999999</c:v>
                </c:pt>
                <c:pt idx="718">
                  <c:v>1.914199999999999</c:v>
                </c:pt>
                <c:pt idx="719">
                  <c:v>1.914199999999999</c:v>
                </c:pt>
                <c:pt idx="720">
                  <c:v>1.914199999999999</c:v>
                </c:pt>
                <c:pt idx="721">
                  <c:v>1.914199999999999</c:v>
                </c:pt>
                <c:pt idx="722">
                  <c:v>1.914199999999999</c:v>
                </c:pt>
                <c:pt idx="723">
                  <c:v>1.914199999999999</c:v>
                </c:pt>
                <c:pt idx="724">
                  <c:v>1.914199999999999</c:v>
                </c:pt>
                <c:pt idx="725">
                  <c:v>1.914199999999999</c:v>
                </c:pt>
                <c:pt idx="726">
                  <c:v>1.914199999999999</c:v>
                </c:pt>
                <c:pt idx="727">
                  <c:v>1.914199999999999</c:v>
                </c:pt>
                <c:pt idx="728">
                  <c:v>1.914199999999999</c:v>
                </c:pt>
                <c:pt idx="729">
                  <c:v>1.914199999999999</c:v>
                </c:pt>
                <c:pt idx="730">
                  <c:v>1.914199999999999</c:v>
                </c:pt>
                <c:pt idx="731">
                  <c:v>1.914199999999999</c:v>
                </c:pt>
                <c:pt idx="732">
                  <c:v>1.914199999999999</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1.914199999999999</c:v>
                </c:pt>
                <c:pt idx="930">
                  <c:v>3.8215000000000008</c:v>
                </c:pt>
                <c:pt idx="931">
                  <c:v>3.8215000000000008</c:v>
                </c:pt>
                <c:pt idx="932">
                  <c:v>5.7288999999999977</c:v>
                </c:pt>
                <c:pt idx="933">
                  <c:v>7.6363000000000003</c:v>
                </c:pt>
                <c:pt idx="934">
                  <c:v>7.6363000000000003</c:v>
                </c:pt>
                <c:pt idx="935">
                  <c:v>9.5436000000000014</c:v>
                </c:pt>
                <c:pt idx="936">
                  <c:v>11.451000000000001</c:v>
                </c:pt>
                <c:pt idx="937">
                  <c:v>15.265599999999999</c:v>
                </c:pt>
                <c:pt idx="938">
                  <c:v>15.265599999999999</c:v>
                </c:pt>
                <c:pt idx="939">
                  <c:v>19.080300000000001</c:v>
                </c:pt>
                <c:pt idx="940">
                  <c:v>22.895199999999999</c:v>
                </c:pt>
                <c:pt idx="941">
                  <c:v>26.709900000000001</c:v>
                </c:pt>
                <c:pt idx="942">
                  <c:v>28.6172</c:v>
                </c:pt>
                <c:pt idx="943">
                  <c:v>30.5246</c:v>
                </c:pt>
                <c:pt idx="944">
                  <c:v>34.339300000000001</c:v>
                </c:pt>
                <c:pt idx="945">
                  <c:v>38.1539</c:v>
                </c:pt>
                <c:pt idx="946">
                  <c:v>41.968600000000002</c:v>
                </c:pt>
                <c:pt idx="947">
                  <c:v>45.783299999999997</c:v>
                </c:pt>
                <c:pt idx="948">
                  <c:v>49.597999999999999</c:v>
                </c:pt>
                <c:pt idx="949">
                  <c:v>53.412999999999997</c:v>
                </c:pt>
                <c:pt idx="950">
                  <c:v>55.320300000000003</c:v>
                </c:pt>
                <c:pt idx="951">
                  <c:v>59.134999999999998</c:v>
                </c:pt>
                <c:pt idx="952">
                  <c:v>64.857100000000003</c:v>
                </c:pt>
                <c:pt idx="953">
                  <c:v>68.671799999999948</c:v>
                </c:pt>
                <c:pt idx="954">
                  <c:v>72.486500000000007</c:v>
                </c:pt>
                <c:pt idx="955">
                  <c:v>78.208500000000001</c:v>
                </c:pt>
                <c:pt idx="956">
                  <c:v>82.023200000000003</c:v>
                </c:pt>
                <c:pt idx="957">
                  <c:v>85.837900000000005</c:v>
                </c:pt>
                <c:pt idx="958">
                  <c:v>91.56</c:v>
                </c:pt>
                <c:pt idx="959">
                  <c:v>95.374999999999986</c:v>
                </c:pt>
                <c:pt idx="960">
                  <c:v>99.188999999999979</c:v>
                </c:pt>
                <c:pt idx="961">
                  <c:v>103.004</c:v>
                </c:pt>
                <c:pt idx="962">
                  <c:v>106.819</c:v>
                </c:pt>
                <c:pt idx="963">
                  <c:v>108.726</c:v>
                </c:pt>
                <c:pt idx="964">
                  <c:v>112.541</c:v>
                </c:pt>
                <c:pt idx="965">
                  <c:v>116.35599999999999</c:v>
                </c:pt>
                <c:pt idx="966">
                  <c:v>118.26300000000001</c:v>
                </c:pt>
                <c:pt idx="967">
                  <c:v>122.078</c:v>
                </c:pt>
                <c:pt idx="968">
                  <c:v>122.078</c:v>
                </c:pt>
                <c:pt idx="969">
                  <c:v>123.985</c:v>
                </c:pt>
                <c:pt idx="970">
                  <c:v>125.893</c:v>
                </c:pt>
                <c:pt idx="971">
                  <c:v>127.8</c:v>
                </c:pt>
                <c:pt idx="972">
                  <c:v>129.70699999999999</c:v>
                </c:pt>
                <c:pt idx="973">
                  <c:v>131.61500000000001</c:v>
                </c:pt>
                <c:pt idx="974">
                  <c:v>133.52199999999999</c:v>
                </c:pt>
                <c:pt idx="975">
                  <c:v>135.429</c:v>
                </c:pt>
                <c:pt idx="976">
                  <c:v>135.429</c:v>
                </c:pt>
                <c:pt idx="977">
                  <c:v>135.429</c:v>
                </c:pt>
                <c:pt idx="978">
                  <c:v>137.33699999999999</c:v>
                </c:pt>
                <c:pt idx="979">
                  <c:v>137.33699999999999</c:v>
                </c:pt>
                <c:pt idx="980">
                  <c:v>137.33699999999999</c:v>
                </c:pt>
                <c:pt idx="981">
                  <c:v>137.33699999999999</c:v>
                </c:pt>
                <c:pt idx="982">
                  <c:v>137.33699999999999</c:v>
                </c:pt>
                <c:pt idx="983">
                  <c:v>137.33699999999999</c:v>
                </c:pt>
                <c:pt idx="984">
                  <c:v>137.33699999999999</c:v>
                </c:pt>
                <c:pt idx="985">
                  <c:v>137.33699999999999</c:v>
                </c:pt>
                <c:pt idx="986">
                  <c:v>135.429</c:v>
                </c:pt>
                <c:pt idx="987">
                  <c:v>135.429</c:v>
                </c:pt>
                <c:pt idx="988">
                  <c:v>135.429</c:v>
                </c:pt>
                <c:pt idx="989">
                  <c:v>133.52199999999999</c:v>
                </c:pt>
                <c:pt idx="990">
                  <c:v>131.61500000000001</c:v>
                </c:pt>
                <c:pt idx="991">
                  <c:v>131.61500000000001</c:v>
                </c:pt>
                <c:pt idx="992">
                  <c:v>129.70699999999999</c:v>
                </c:pt>
                <c:pt idx="993">
                  <c:v>127.8</c:v>
                </c:pt>
                <c:pt idx="994">
                  <c:v>125.893</c:v>
                </c:pt>
                <c:pt idx="995">
                  <c:v>123.985</c:v>
                </c:pt>
                <c:pt idx="996">
                  <c:v>122.078</c:v>
                </c:pt>
                <c:pt idx="997">
                  <c:v>122.078</c:v>
                </c:pt>
                <c:pt idx="998">
                  <c:v>120.17100000000001</c:v>
                </c:pt>
                <c:pt idx="999">
                  <c:v>116.35599999999999</c:v>
                </c:pt>
                <c:pt idx="1000">
                  <c:v>114.449</c:v>
                </c:pt>
                <c:pt idx="1001">
                  <c:v>112.541</c:v>
                </c:pt>
                <c:pt idx="1002">
                  <c:v>110.633</c:v>
                </c:pt>
                <c:pt idx="1003">
                  <c:v>108.726</c:v>
                </c:pt>
                <c:pt idx="1004">
                  <c:v>106.819</c:v>
                </c:pt>
                <c:pt idx="1005">
                  <c:v>104.911</c:v>
                </c:pt>
                <c:pt idx="1006">
                  <c:v>101.09699999999999</c:v>
                </c:pt>
                <c:pt idx="1007">
                  <c:v>99.188999999999979</c:v>
                </c:pt>
                <c:pt idx="1008">
                  <c:v>97.282000000000011</c:v>
                </c:pt>
                <c:pt idx="1009">
                  <c:v>95.374999999999986</c:v>
                </c:pt>
                <c:pt idx="1010">
                  <c:v>93.466999999999999</c:v>
                </c:pt>
                <c:pt idx="1011">
                  <c:v>89.652599999999978</c:v>
                </c:pt>
                <c:pt idx="1012">
                  <c:v>87.745200000000025</c:v>
                </c:pt>
                <c:pt idx="1013">
                  <c:v>85.837900000000005</c:v>
                </c:pt>
                <c:pt idx="1014">
                  <c:v>82.023200000000003</c:v>
                </c:pt>
                <c:pt idx="1015">
                  <c:v>82.023200000000003</c:v>
                </c:pt>
                <c:pt idx="1016">
                  <c:v>80.115899999999982</c:v>
                </c:pt>
                <c:pt idx="1017">
                  <c:v>74.393799999999999</c:v>
                </c:pt>
                <c:pt idx="1018">
                  <c:v>72.486500000000007</c:v>
                </c:pt>
                <c:pt idx="1019">
                  <c:v>70.579099999999983</c:v>
                </c:pt>
                <c:pt idx="1020">
                  <c:v>68.671799999999948</c:v>
                </c:pt>
                <c:pt idx="1021">
                  <c:v>66.764399999999995</c:v>
                </c:pt>
                <c:pt idx="1022">
                  <c:v>64.857100000000003</c:v>
                </c:pt>
                <c:pt idx="1023">
                  <c:v>62.949700000000007</c:v>
                </c:pt>
                <c:pt idx="1024">
                  <c:v>61.042400000000001</c:v>
                </c:pt>
                <c:pt idx="1025">
                  <c:v>59.134999999999998</c:v>
                </c:pt>
                <c:pt idx="1026">
                  <c:v>57.227700000000013</c:v>
                </c:pt>
                <c:pt idx="1027">
                  <c:v>55.320300000000003</c:v>
                </c:pt>
                <c:pt idx="1028">
                  <c:v>55.320300000000003</c:v>
                </c:pt>
                <c:pt idx="1029">
                  <c:v>53.412999999999997</c:v>
                </c:pt>
                <c:pt idx="1030">
                  <c:v>51.505600000000001</c:v>
                </c:pt>
                <c:pt idx="1031">
                  <c:v>49.597999999999999</c:v>
                </c:pt>
                <c:pt idx="1032">
                  <c:v>47.6907</c:v>
                </c:pt>
                <c:pt idx="1033">
                  <c:v>45.783299999999997</c:v>
                </c:pt>
                <c:pt idx="1034">
                  <c:v>43.875999999999998</c:v>
                </c:pt>
                <c:pt idx="1035">
                  <c:v>43.875999999999998</c:v>
                </c:pt>
                <c:pt idx="1036">
                  <c:v>41.968600000000002</c:v>
                </c:pt>
                <c:pt idx="1037">
                  <c:v>41.968600000000002</c:v>
                </c:pt>
                <c:pt idx="1038">
                  <c:v>40.061300000000003</c:v>
                </c:pt>
                <c:pt idx="1039">
                  <c:v>38.1539</c:v>
                </c:pt>
                <c:pt idx="1040">
                  <c:v>36.246600000000001</c:v>
                </c:pt>
                <c:pt idx="1041">
                  <c:v>36.246600000000001</c:v>
                </c:pt>
                <c:pt idx="1042">
                  <c:v>34.339300000000001</c:v>
                </c:pt>
                <c:pt idx="1043">
                  <c:v>32.431900000000013</c:v>
                </c:pt>
                <c:pt idx="1044">
                  <c:v>30.5246</c:v>
                </c:pt>
                <c:pt idx="1045">
                  <c:v>30.5246</c:v>
                </c:pt>
                <c:pt idx="1046">
                  <c:v>28.6172</c:v>
                </c:pt>
                <c:pt idx="1047">
                  <c:v>28.6172</c:v>
                </c:pt>
                <c:pt idx="1048">
                  <c:v>28.6172</c:v>
                </c:pt>
                <c:pt idx="1049">
                  <c:v>26.709900000000001</c:v>
                </c:pt>
                <c:pt idx="1050">
                  <c:v>26.709900000000001</c:v>
                </c:pt>
                <c:pt idx="1051">
                  <c:v>24.802499999999981</c:v>
                </c:pt>
                <c:pt idx="1052">
                  <c:v>24.802499999999981</c:v>
                </c:pt>
                <c:pt idx="1053">
                  <c:v>22.895199999999999</c:v>
                </c:pt>
                <c:pt idx="1054">
                  <c:v>22.895199999999999</c:v>
                </c:pt>
                <c:pt idx="1055">
                  <c:v>20.9878</c:v>
                </c:pt>
                <c:pt idx="1056">
                  <c:v>20.9878</c:v>
                </c:pt>
                <c:pt idx="1057">
                  <c:v>20.9878</c:v>
                </c:pt>
                <c:pt idx="1058">
                  <c:v>17.172999999999991</c:v>
                </c:pt>
                <c:pt idx="1059">
                  <c:v>17.172999999999991</c:v>
                </c:pt>
                <c:pt idx="1060">
                  <c:v>17.172999999999991</c:v>
                </c:pt>
                <c:pt idx="1061">
                  <c:v>15.265599999999999</c:v>
                </c:pt>
                <c:pt idx="1062">
                  <c:v>15.265599999999999</c:v>
                </c:pt>
                <c:pt idx="1063">
                  <c:v>15.265599999999999</c:v>
                </c:pt>
                <c:pt idx="1064">
                  <c:v>15.265599999999999</c:v>
                </c:pt>
                <c:pt idx="1065">
                  <c:v>15.265599999999999</c:v>
                </c:pt>
                <c:pt idx="1066">
                  <c:v>15.265599999999999</c:v>
                </c:pt>
                <c:pt idx="1067">
                  <c:v>15.265599999999999</c:v>
                </c:pt>
                <c:pt idx="1068">
                  <c:v>15.265599999999999</c:v>
                </c:pt>
                <c:pt idx="1069">
                  <c:v>11.451000000000001</c:v>
                </c:pt>
                <c:pt idx="1070">
                  <c:v>11.451000000000001</c:v>
                </c:pt>
                <c:pt idx="1071">
                  <c:v>11.451000000000001</c:v>
                </c:pt>
                <c:pt idx="1072">
                  <c:v>9.5436000000000014</c:v>
                </c:pt>
                <c:pt idx="1073">
                  <c:v>9.5436000000000014</c:v>
                </c:pt>
                <c:pt idx="1074">
                  <c:v>9.5436000000000014</c:v>
                </c:pt>
                <c:pt idx="1075">
                  <c:v>9.5436000000000014</c:v>
                </c:pt>
                <c:pt idx="1076">
                  <c:v>7.6363000000000003</c:v>
                </c:pt>
                <c:pt idx="1077">
                  <c:v>7.6363000000000003</c:v>
                </c:pt>
                <c:pt idx="1078">
                  <c:v>7.6363000000000003</c:v>
                </c:pt>
                <c:pt idx="1079">
                  <c:v>7.6363000000000003</c:v>
                </c:pt>
                <c:pt idx="1080">
                  <c:v>5.7288999999999977</c:v>
                </c:pt>
                <c:pt idx="1081">
                  <c:v>5.7288999999999977</c:v>
                </c:pt>
                <c:pt idx="1082">
                  <c:v>5.7288999999999977</c:v>
                </c:pt>
                <c:pt idx="1083">
                  <c:v>5.7288999999999977</c:v>
                </c:pt>
                <c:pt idx="1084">
                  <c:v>5.7288999999999977</c:v>
                </c:pt>
                <c:pt idx="1085">
                  <c:v>5.7288999999999977</c:v>
                </c:pt>
                <c:pt idx="1086">
                  <c:v>5.7288999999999977</c:v>
                </c:pt>
                <c:pt idx="1087">
                  <c:v>5.7288999999999977</c:v>
                </c:pt>
                <c:pt idx="1088">
                  <c:v>3.8215000000000008</c:v>
                </c:pt>
                <c:pt idx="1089">
                  <c:v>3.8215000000000008</c:v>
                </c:pt>
                <c:pt idx="1090">
                  <c:v>3.8215000000000008</c:v>
                </c:pt>
                <c:pt idx="1091">
                  <c:v>3.8215000000000008</c:v>
                </c:pt>
                <c:pt idx="1092">
                  <c:v>3.8215000000000008</c:v>
                </c:pt>
                <c:pt idx="1093">
                  <c:v>3.8215000000000008</c:v>
                </c:pt>
                <c:pt idx="1094">
                  <c:v>3.8215000000000008</c:v>
                </c:pt>
                <c:pt idx="1095">
                  <c:v>3.8215000000000008</c:v>
                </c:pt>
                <c:pt idx="1096">
                  <c:v>3.8215000000000008</c:v>
                </c:pt>
                <c:pt idx="1097">
                  <c:v>3.8215000000000008</c:v>
                </c:pt>
                <c:pt idx="1098">
                  <c:v>3.8215000000000008</c:v>
                </c:pt>
                <c:pt idx="1099">
                  <c:v>3.8215000000000008</c:v>
                </c:pt>
                <c:pt idx="1100">
                  <c:v>3.8215000000000008</c:v>
                </c:pt>
                <c:pt idx="1101">
                  <c:v>3.8215000000000008</c:v>
                </c:pt>
                <c:pt idx="1102">
                  <c:v>3.8215000000000008</c:v>
                </c:pt>
                <c:pt idx="1103">
                  <c:v>3.8215000000000008</c:v>
                </c:pt>
                <c:pt idx="1104">
                  <c:v>3.8215000000000008</c:v>
                </c:pt>
                <c:pt idx="1105">
                  <c:v>3.8215000000000008</c:v>
                </c:pt>
                <c:pt idx="1106">
                  <c:v>1.914199999999999</c:v>
                </c:pt>
                <c:pt idx="1107">
                  <c:v>1.914199999999999</c:v>
                </c:pt>
                <c:pt idx="1108">
                  <c:v>1.914199999999999</c:v>
                </c:pt>
                <c:pt idx="1109">
                  <c:v>1.914199999999999</c:v>
                </c:pt>
                <c:pt idx="1110">
                  <c:v>1.914199999999999</c:v>
                </c:pt>
                <c:pt idx="1111">
                  <c:v>1.914199999999999</c:v>
                </c:pt>
                <c:pt idx="1112">
                  <c:v>1.914199999999999</c:v>
                </c:pt>
                <c:pt idx="1113">
                  <c:v>1.914199999999999</c:v>
                </c:pt>
                <c:pt idx="1114">
                  <c:v>1.914199999999999</c:v>
                </c:pt>
                <c:pt idx="1115">
                  <c:v>1.914199999999999</c:v>
                </c:pt>
                <c:pt idx="1116">
                  <c:v>1.914199999999999</c:v>
                </c:pt>
                <c:pt idx="1117">
                  <c:v>1.914199999999999</c:v>
                </c:pt>
                <c:pt idx="1118">
                  <c:v>1.914199999999999</c:v>
                </c:pt>
                <c:pt idx="1119">
                  <c:v>1.914199999999999</c:v>
                </c:pt>
                <c:pt idx="1120">
                  <c:v>1.914199999999999</c:v>
                </c:pt>
                <c:pt idx="1121">
                  <c:v>1.914199999999999</c:v>
                </c:pt>
                <c:pt idx="1122">
                  <c:v>1.914199999999999</c:v>
                </c:pt>
                <c:pt idx="1123">
                  <c:v>1.914199999999999</c:v>
                </c:pt>
                <c:pt idx="1124">
                  <c:v>1.914199999999999</c:v>
                </c:pt>
                <c:pt idx="1125">
                  <c:v>1.914199999999999</c:v>
                </c:pt>
                <c:pt idx="1126">
                  <c:v>1.914199999999999</c:v>
                </c:pt>
                <c:pt idx="1127">
                  <c:v>1.914199999999999</c:v>
                </c:pt>
                <c:pt idx="1128">
                  <c:v>1.914199999999999</c:v>
                </c:pt>
                <c:pt idx="1129">
                  <c:v>1.914199999999999</c:v>
                </c:pt>
                <c:pt idx="1130">
                  <c:v>1.914199999999999</c:v>
                </c:pt>
                <c:pt idx="1131">
                  <c:v>6.79999999999967E-3</c:v>
                </c:pt>
                <c:pt idx="1132">
                  <c:v>6.79999999999967E-3</c:v>
                </c:pt>
                <c:pt idx="1133">
                  <c:v>6.79999999999967E-3</c:v>
                </c:pt>
                <c:pt idx="1134">
                  <c:v>6.79999999999967E-3</c:v>
                </c:pt>
                <c:pt idx="1135">
                  <c:v>1.914199999999999</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numCache>
            </c:numRef>
          </c:yVal>
          <c:smooth val="1"/>
          <c:extLst>
            <c:ext xmlns:c16="http://schemas.microsoft.com/office/drawing/2014/chart" uri="{C3380CC4-5D6E-409C-BE32-E72D297353CC}">
              <c16:uniqueId val="{00000004-8740-47E3-BFC7-CECA4E236FC7}"/>
            </c:ext>
          </c:extLst>
        </c:ser>
        <c:ser>
          <c:idx val="5"/>
          <c:order val="5"/>
          <c:tx>
            <c:v>V=1,6мкл</c:v>
          </c:tx>
          <c:spPr>
            <a:ln w="9525" cap="rnd">
              <a:solidFill>
                <a:schemeClr val="accent6"/>
              </a:solidFill>
              <a:round/>
            </a:ln>
            <a:effectLst>
              <a:outerShdw blurRad="50800" dist="38100" dir="5400000" rotWithShape="0">
                <a:srgbClr val="000000">
                  <a:alpha val="35000"/>
                </a:srgbClr>
              </a:outerShdw>
            </a:effectLst>
          </c:spPr>
          <c:marker>
            <c:symbol val="none"/>
          </c:marker>
          <c:xVal>
            <c:numRef>
              <c:f>'РУС Дипл!исп!4,12,100mW'!$W$3:$W$1087</c:f>
              <c:numCache>
                <c:formatCode>General</c:formatCode>
                <c:ptCount val="1085"/>
                <c:pt idx="0">
                  <c:v>599.99999999996999</c:v>
                </c:pt>
                <c:pt idx="1">
                  <c:v>600.07999999997003</c:v>
                </c:pt>
                <c:pt idx="2">
                  <c:v>600.1599999999695</c:v>
                </c:pt>
                <c:pt idx="3">
                  <c:v>600.23999999997</c:v>
                </c:pt>
                <c:pt idx="4">
                  <c:v>600.31999999996958</c:v>
                </c:pt>
                <c:pt idx="5">
                  <c:v>600.39999999996996</c:v>
                </c:pt>
                <c:pt idx="6">
                  <c:v>600.47999999997</c:v>
                </c:pt>
                <c:pt idx="7">
                  <c:v>600.55999999996959</c:v>
                </c:pt>
                <c:pt idx="8">
                  <c:v>600.63999999996997</c:v>
                </c:pt>
                <c:pt idx="9">
                  <c:v>600.71999999997001</c:v>
                </c:pt>
                <c:pt idx="10">
                  <c:v>600.79999999997005</c:v>
                </c:pt>
                <c:pt idx="11">
                  <c:v>600.87999999996998</c:v>
                </c:pt>
                <c:pt idx="12">
                  <c:v>600.95999999996957</c:v>
                </c:pt>
                <c:pt idx="13">
                  <c:v>601.0399999999695</c:v>
                </c:pt>
                <c:pt idx="14">
                  <c:v>601.11999999996999</c:v>
                </c:pt>
                <c:pt idx="15">
                  <c:v>601.19999999997003</c:v>
                </c:pt>
                <c:pt idx="16">
                  <c:v>601.27999999997098</c:v>
                </c:pt>
                <c:pt idx="17">
                  <c:v>601.35999999997057</c:v>
                </c:pt>
                <c:pt idx="18">
                  <c:v>601.4399999999705</c:v>
                </c:pt>
                <c:pt idx="19">
                  <c:v>601.51999999997099</c:v>
                </c:pt>
                <c:pt idx="20">
                  <c:v>601.59999999997103</c:v>
                </c:pt>
                <c:pt idx="21">
                  <c:v>601.67999999997096</c:v>
                </c:pt>
                <c:pt idx="22">
                  <c:v>601.759999999971</c:v>
                </c:pt>
                <c:pt idx="23">
                  <c:v>601.83999999997059</c:v>
                </c:pt>
                <c:pt idx="24">
                  <c:v>601.91999999997097</c:v>
                </c:pt>
                <c:pt idx="25">
                  <c:v>601.99999999997101</c:v>
                </c:pt>
                <c:pt idx="26">
                  <c:v>602.07999999997105</c:v>
                </c:pt>
                <c:pt idx="27">
                  <c:v>602.15999999997098</c:v>
                </c:pt>
                <c:pt idx="28">
                  <c:v>602.23999999997102</c:v>
                </c:pt>
                <c:pt idx="29">
                  <c:v>602.31999999997049</c:v>
                </c:pt>
                <c:pt idx="30">
                  <c:v>602.39999999997099</c:v>
                </c:pt>
                <c:pt idx="31">
                  <c:v>602.47999999997103</c:v>
                </c:pt>
                <c:pt idx="32">
                  <c:v>602.55999999997096</c:v>
                </c:pt>
                <c:pt idx="33">
                  <c:v>602.639999999971</c:v>
                </c:pt>
                <c:pt idx="34">
                  <c:v>602.71999999997104</c:v>
                </c:pt>
                <c:pt idx="35">
                  <c:v>602.79999999997096</c:v>
                </c:pt>
                <c:pt idx="36">
                  <c:v>602.87999999997101</c:v>
                </c:pt>
                <c:pt idx="37">
                  <c:v>602.95999999997059</c:v>
                </c:pt>
                <c:pt idx="38">
                  <c:v>603.03999999997097</c:v>
                </c:pt>
                <c:pt idx="39">
                  <c:v>603.11999999997101</c:v>
                </c:pt>
                <c:pt idx="40">
                  <c:v>603.19999999997196</c:v>
                </c:pt>
                <c:pt idx="41">
                  <c:v>603.27999999997201</c:v>
                </c:pt>
                <c:pt idx="42">
                  <c:v>603.35999999997159</c:v>
                </c:pt>
                <c:pt idx="43">
                  <c:v>603.43999999997197</c:v>
                </c:pt>
                <c:pt idx="44">
                  <c:v>603.51999999997201</c:v>
                </c:pt>
                <c:pt idx="45">
                  <c:v>603.59999999997206</c:v>
                </c:pt>
                <c:pt idx="46">
                  <c:v>603.67999999997198</c:v>
                </c:pt>
                <c:pt idx="47">
                  <c:v>603.75999999997202</c:v>
                </c:pt>
                <c:pt idx="48">
                  <c:v>603.8399999999715</c:v>
                </c:pt>
                <c:pt idx="49">
                  <c:v>603.91999999997199</c:v>
                </c:pt>
                <c:pt idx="50">
                  <c:v>603.99999999997203</c:v>
                </c:pt>
                <c:pt idx="51">
                  <c:v>604.07999999997196</c:v>
                </c:pt>
                <c:pt idx="52">
                  <c:v>604.159999999972</c:v>
                </c:pt>
                <c:pt idx="53">
                  <c:v>604.23999999997204</c:v>
                </c:pt>
                <c:pt idx="54">
                  <c:v>604.31999999997197</c:v>
                </c:pt>
                <c:pt idx="55">
                  <c:v>604.39999999997201</c:v>
                </c:pt>
                <c:pt idx="56">
                  <c:v>604.47999999997205</c:v>
                </c:pt>
                <c:pt idx="57">
                  <c:v>604.55999999997198</c:v>
                </c:pt>
                <c:pt idx="58">
                  <c:v>604.63999999997202</c:v>
                </c:pt>
                <c:pt idx="59">
                  <c:v>604.71999999997195</c:v>
                </c:pt>
                <c:pt idx="60">
                  <c:v>604.79999999997199</c:v>
                </c:pt>
                <c:pt idx="61">
                  <c:v>604.87999999997203</c:v>
                </c:pt>
                <c:pt idx="62">
                  <c:v>604.95999999997196</c:v>
                </c:pt>
                <c:pt idx="63">
                  <c:v>605.039999999972</c:v>
                </c:pt>
                <c:pt idx="64">
                  <c:v>605.11999999997204</c:v>
                </c:pt>
                <c:pt idx="65">
                  <c:v>605.1999999999731</c:v>
                </c:pt>
                <c:pt idx="66">
                  <c:v>605.27999999997303</c:v>
                </c:pt>
                <c:pt idx="67">
                  <c:v>605.35999999997262</c:v>
                </c:pt>
                <c:pt idx="68">
                  <c:v>605.43999999997288</c:v>
                </c:pt>
                <c:pt idx="69">
                  <c:v>605.51999999997304</c:v>
                </c:pt>
                <c:pt idx="70">
                  <c:v>605.59999999997308</c:v>
                </c:pt>
                <c:pt idx="71">
                  <c:v>605.67999999997301</c:v>
                </c:pt>
                <c:pt idx="72">
                  <c:v>605.75999999997305</c:v>
                </c:pt>
                <c:pt idx="73">
                  <c:v>605.83999999997286</c:v>
                </c:pt>
                <c:pt idx="74">
                  <c:v>605.91999999997302</c:v>
                </c:pt>
                <c:pt idx="75">
                  <c:v>605.99999999997306</c:v>
                </c:pt>
                <c:pt idx="76">
                  <c:v>606.0799999999731</c:v>
                </c:pt>
                <c:pt idx="77">
                  <c:v>606.15999999997302</c:v>
                </c:pt>
                <c:pt idx="78">
                  <c:v>606.23999999997295</c:v>
                </c:pt>
                <c:pt idx="79">
                  <c:v>606.31999999997288</c:v>
                </c:pt>
                <c:pt idx="80">
                  <c:v>606.39999999997303</c:v>
                </c:pt>
                <c:pt idx="81">
                  <c:v>606.47999999997307</c:v>
                </c:pt>
                <c:pt idx="82">
                  <c:v>606.55999999997289</c:v>
                </c:pt>
                <c:pt idx="83">
                  <c:v>606.63999999997304</c:v>
                </c:pt>
                <c:pt idx="84">
                  <c:v>606.71999999997308</c:v>
                </c:pt>
                <c:pt idx="85">
                  <c:v>606.79999999997301</c:v>
                </c:pt>
                <c:pt idx="86">
                  <c:v>606.87999999997305</c:v>
                </c:pt>
                <c:pt idx="87">
                  <c:v>606.95999999997287</c:v>
                </c:pt>
                <c:pt idx="88">
                  <c:v>607.03999999997302</c:v>
                </c:pt>
                <c:pt idx="89">
                  <c:v>607.11999999997397</c:v>
                </c:pt>
                <c:pt idx="90">
                  <c:v>607.19999999997401</c:v>
                </c:pt>
                <c:pt idx="91">
                  <c:v>607.27999999997405</c:v>
                </c:pt>
                <c:pt idx="92">
                  <c:v>607.3599999999733</c:v>
                </c:pt>
                <c:pt idx="93">
                  <c:v>607.43999999997357</c:v>
                </c:pt>
                <c:pt idx="94">
                  <c:v>607.51999999997349</c:v>
                </c:pt>
                <c:pt idx="95">
                  <c:v>607.59999999997399</c:v>
                </c:pt>
                <c:pt idx="96">
                  <c:v>607.67999999997403</c:v>
                </c:pt>
                <c:pt idx="97">
                  <c:v>607.75999999997396</c:v>
                </c:pt>
                <c:pt idx="98">
                  <c:v>607.83999999997354</c:v>
                </c:pt>
                <c:pt idx="99">
                  <c:v>607.91999999997358</c:v>
                </c:pt>
                <c:pt idx="100">
                  <c:v>607.99999999997397</c:v>
                </c:pt>
                <c:pt idx="101">
                  <c:v>608.07999999997401</c:v>
                </c:pt>
                <c:pt idx="102">
                  <c:v>608.15999999997359</c:v>
                </c:pt>
                <c:pt idx="103">
                  <c:v>608.23999999997397</c:v>
                </c:pt>
                <c:pt idx="104">
                  <c:v>608.31999999997356</c:v>
                </c:pt>
                <c:pt idx="105">
                  <c:v>608.39999999997406</c:v>
                </c:pt>
                <c:pt idx="106">
                  <c:v>608.47999999997398</c:v>
                </c:pt>
                <c:pt idx="107">
                  <c:v>608.55999999997357</c:v>
                </c:pt>
                <c:pt idx="108">
                  <c:v>608.6399999999735</c:v>
                </c:pt>
                <c:pt idx="109">
                  <c:v>608.71999999997399</c:v>
                </c:pt>
                <c:pt idx="110">
                  <c:v>608.79999999997403</c:v>
                </c:pt>
                <c:pt idx="111">
                  <c:v>608.87999999997396</c:v>
                </c:pt>
                <c:pt idx="112">
                  <c:v>608.95999999997355</c:v>
                </c:pt>
                <c:pt idx="113">
                  <c:v>609.03999999997359</c:v>
                </c:pt>
                <c:pt idx="114">
                  <c:v>609.11999999997499</c:v>
                </c:pt>
                <c:pt idx="115">
                  <c:v>609.19999999997503</c:v>
                </c:pt>
                <c:pt idx="116">
                  <c:v>609.27999999997496</c:v>
                </c:pt>
                <c:pt idx="117">
                  <c:v>609.35999999997455</c:v>
                </c:pt>
                <c:pt idx="118">
                  <c:v>609.43999999997459</c:v>
                </c:pt>
                <c:pt idx="119">
                  <c:v>609.51999999997497</c:v>
                </c:pt>
                <c:pt idx="120">
                  <c:v>609.59999999997501</c:v>
                </c:pt>
                <c:pt idx="121">
                  <c:v>609.67999999997505</c:v>
                </c:pt>
                <c:pt idx="122">
                  <c:v>609.75999999997498</c:v>
                </c:pt>
                <c:pt idx="123">
                  <c:v>609.83999999997457</c:v>
                </c:pt>
                <c:pt idx="124">
                  <c:v>609.91999999997449</c:v>
                </c:pt>
                <c:pt idx="125">
                  <c:v>609.99999999997499</c:v>
                </c:pt>
                <c:pt idx="126">
                  <c:v>610.07999999997503</c:v>
                </c:pt>
                <c:pt idx="127">
                  <c:v>610.15999999997496</c:v>
                </c:pt>
                <c:pt idx="128">
                  <c:v>610.239999999975</c:v>
                </c:pt>
                <c:pt idx="129">
                  <c:v>610.31999999997458</c:v>
                </c:pt>
                <c:pt idx="130">
                  <c:v>610.39999999997497</c:v>
                </c:pt>
                <c:pt idx="131">
                  <c:v>610.47999999997501</c:v>
                </c:pt>
                <c:pt idx="132">
                  <c:v>610.55999999997459</c:v>
                </c:pt>
                <c:pt idx="133">
                  <c:v>610.63999999997498</c:v>
                </c:pt>
                <c:pt idx="134">
                  <c:v>610.71999999997502</c:v>
                </c:pt>
                <c:pt idx="135">
                  <c:v>610.79999999997494</c:v>
                </c:pt>
                <c:pt idx="136">
                  <c:v>610.87999999997498</c:v>
                </c:pt>
                <c:pt idx="137">
                  <c:v>610.95999999997457</c:v>
                </c:pt>
                <c:pt idx="138">
                  <c:v>611.03999999997598</c:v>
                </c:pt>
                <c:pt idx="139">
                  <c:v>611.11999999997602</c:v>
                </c:pt>
                <c:pt idx="140">
                  <c:v>611.19999999997594</c:v>
                </c:pt>
                <c:pt idx="141">
                  <c:v>611.27999999997598</c:v>
                </c:pt>
                <c:pt idx="142">
                  <c:v>611.35999999997557</c:v>
                </c:pt>
                <c:pt idx="143">
                  <c:v>611.4399999999755</c:v>
                </c:pt>
                <c:pt idx="144">
                  <c:v>611.51999999997599</c:v>
                </c:pt>
                <c:pt idx="145">
                  <c:v>611.59999999997603</c:v>
                </c:pt>
                <c:pt idx="146">
                  <c:v>611.67999999997596</c:v>
                </c:pt>
                <c:pt idx="147">
                  <c:v>611.759999999976</c:v>
                </c:pt>
                <c:pt idx="148">
                  <c:v>611.83999999997559</c:v>
                </c:pt>
                <c:pt idx="149">
                  <c:v>611.91999999997597</c:v>
                </c:pt>
                <c:pt idx="150">
                  <c:v>611.99999999997601</c:v>
                </c:pt>
                <c:pt idx="151">
                  <c:v>612.07999999997605</c:v>
                </c:pt>
                <c:pt idx="152">
                  <c:v>612.15999999997598</c:v>
                </c:pt>
                <c:pt idx="153">
                  <c:v>612.23999999997602</c:v>
                </c:pt>
                <c:pt idx="154">
                  <c:v>612.31999999997549</c:v>
                </c:pt>
                <c:pt idx="155">
                  <c:v>612.39999999997599</c:v>
                </c:pt>
                <c:pt idx="156">
                  <c:v>612.47999999997603</c:v>
                </c:pt>
                <c:pt idx="157">
                  <c:v>612.55999999997596</c:v>
                </c:pt>
                <c:pt idx="158">
                  <c:v>612.639999999976</c:v>
                </c:pt>
                <c:pt idx="159">
                  <c:v>612.71999999997604</c:v>
                </c:pt>
                <c:pt idx="160">
                  <c:v>612.79999999997597</c:v>
                </c:pt>
                <c:pt idx="161">
                  <c:v>612.87999999997601</c:v>
                </c:pt>
                <c:pt idx="162">
                  <c:v>612.95999999997696</c:v>
                </c:pt>
                <c:pt idx="163">
                  <c:v>613.039999999977</c:v>
                </c:pt>
                <c:pt idx="164">
                  <c:v>613.11999999997704</c:v>
                </c:pt>
                <c:pt idx="165">
                  <c:v>613.19999999997697</c:v>
                </c:pt>
                <c:pt idx="166">
                  <c:v>613.27999999997701</c:v>
                </c:pt>
                <c:pt idx="167">
                  <c:v>613.35999999997659</c:v>
                </c:pt>
                <c:pt idx="168">
                  <c:v>613.43999999997698</c:v>
                </c:pt>
                <c:pt idx="169">
                  <c:v>613.51999999997702</c:v>
                </c:pt>
                <c:pt idx="170">
                  <c:v>613.59999999997694</c:v>
                </c:pt>
                <c:pt idx="171">
                  <c:v>613.67999999997699</c:v>
                </c:pt>
                <c:pt idx="172">
                  <c:v>613.75999999997703</c:v>
                </c:pt>
                <c:pt idx="173">
                  <c:v>613.8399999999765</c:v>
                </c:pt>
                <c:pt idx="174">
                  <c:v>613.91999999997699</c:v>
                </c:pt>
                <c:pt idx="175">
                  <c:v>613.99999999997704</c:v>
                </c:pt>
                <c:pt idx="176">
                  <c:v>614.07999999997696</c:v>
                </c:pt>
                <c:pt idx="177">
                  <c:v>614.159999999977</c:v>
                </c:pt>
                <c:pt idx="178">
                  <c:v>614.23999999997704</c:v>
                </c:pt>
                <c:pt idx="179">
                  <c:v>614.31999999997697</c:v>
                </c:pt>
                <c:pt idx="180">
                  <c:v>614.39999999997701</c:v>
                </c:pt>
                <c:pt idx="181">
                  <c:v>614.47999999997705</c:v>
                </c:pt>
                <c:pt idx="182">
                  <c:v>614.55999999997698</c:v>
                </c:pt>
                <c:pt idx="183">
                  <c:v>614.63999999997702</c:v>
                </c:pt>
                <c:pt idx="184">
                  <c:v>614.71999999997695</c:v>
                </c:pt>
                <c:pt idx="185">
                  <c:v>614.79999999997699</c:v>
                </c:pt>
                <c:pt idx="186">
                  <c:v>614.87999999997703</c:v>
                </c:pt>
                <c:pt idx="187">
                  <c:v>614.95999999997787</c:v>
                </c:pt>
                <c:pt idx="188">
                  <c:v>615.03999999997802</c:v>
                </c:pt>
                <c:pt idx="189">
                  <c:v>615.11999999997795</c:v>
                </c:pt>
                <c:pt idx="190">
                  <c:v>615.1999999999781</c:v>
                </c:pt>
                <c:pt idx="191">
                  <c:v>615.27999999997803</c:v>
                </c:pt>
                <c:pt idx="192">
                  <c:v>615.35999999997762</c:v>
                </c:pt>
                <c:pt idx="193">
                  <c:v>615.43999999997789</c:v>
                </c:pt>
                <c:pt idx="194">
                  <c:v>615.51999999997804</c:v>
                </c:pt>
                <c:pt idx="195">
                  <c:v>615.59999999997808</c:v>
                </c:pt>
                <c:pt idx="196">
                  <c:v>615.67999999997801</c:v>
                </c:pt>
                <c:pt idx="197">
                  <c:v>615.75999999997805</c:v>
                </c:pt>
                <c:pt idx="198">
                  <c:v>615.83999999997786</c:v>
                </c:pt>
                <c:pt idx="199">
                  <c:v>615.91999999997802</c:v>
                </c:pt>
                <c:pt idx="200">
                  <c:v>615.99999999997794</c:v>
                </c:pt>
                <c:pt idx="201">
                  <c:v>616.0799999999781</c:v>
                </c:pt>
                <c:pt idx="202">
                  <c:v>616.15999999997803</c:v>
                </c:pt>
                <c:pt idx="203">
                  <c:v>616.23999999997795</c:v>
                </c:pt>
                <c:pt idx="204">
                  <c:v>616.31999999997788</c:v>
                </c:pt>
                <c:pt idx="205">
                  <c:v>616.39999999997804</c:v>
                </c:pt>
                <c:pt idx="206">
                  <c:v>616.47999999997808</c:v>
                </c:pt>
                <c:pt idx="207">
                  <c:v>616.55999999997789</c:v>
                </c:pt>
                <c:pt idx="208">
                  <c:v>616.63999999997804</c:v>
                </c:pt>
                <c:pt idx="209">
                  <c:v>616.71999999997809</c:v>
                </c:pt>
                <c:pt idx="210">
                  <c:v>616.79999999997801</c:v>
                </c:pt>
                <c:pt idx="211">
                  <c:v>616.87999999997896</c:v>
                </c:pt>
                <c:pt idx="212">
                  <c:v>616.95999999997855</c:v>
                </c:pt>
                <c:pt idx="213">
                  <c:v>617.03999999997859</c:v>
                </c:pt>
                <c:pt idx="214">
                  <c:v>617.11999999997897</c:v>
                </c:pt>
                <c:pt idx="215">
                  <c:v>617.19999999997901</c:v>
                </c:pt>
                <c:pt idx="216">
                  <c:v>617.27999999997905</c:v>
                </c:pt>
                <c:pt idx="217">
                  <c:v>617.3599999999783</c:v>
                </c:pt>
                <c:pt idx="218">
                  <c:v>617.43999999997857</c:v>
                </c:pt>
                <c:pt idx="219">
                  <c:v>617.51999999997849</c:v>
                </c:pt>
                <c:pt idx="220">
                  <c:v>617.59999999997899</c:v>
                </c:pt>
                <c:pt idx="221">
                  <c:v>617.67999999997903</c:v>
                </c:pt>
                <c:pt idx="222">
                  <c:v>617.75999999997896</c:v>
                </c:pt>
                <c:pt idx="223">
                  <c:v>617.83999999997855</c:v>
                </c:pt>
                <c:pt idx="224">
                  <c:v>617.91999999997859</c:v>
                </c:pt>
                <c:pt idx="225">
                  <c:v>617.99999999997897</c:v>
                </c:pt>
                <c:pt idx="226">
                  <c:v>618.07999999997901</c:v>
                </c:pt>
                <c:pt idx="227">
                  <c:v>618.1599999999786</c:v>
                </c:pt>
                <c:pt idx="228">
                  <c:v>618.23999999997898</c:v>
                </c:pt>
                <c:pt idx="229">
                  <c:v>618.31999999997856</c:v>
                </c:pt>
                <c:pt idx="230">
                  <c:v>618.39999999997849</c:v>
                </c:pt>
                <c:pt idx="231">
                  <c:v>618.47999999997899</c:v>
                </c:pt>
                <c:pt idx="232">
                  <c:v>618.55999999997857</c:v>
                </c:pt>
                <c:pt idx="233">
                  <c:v>618.6399999999785</c:v>
                </c:pt>
                <c:pt idx="234">
                  <c:v>618.719999999979</c:v>
                </c:pt>
                <c:pt idx="235">
                  <c:v>618.79999999997904</c:v>
                </c:pt>
                <c:pt idx="236">
                  <c:v>618.87999999997999</c:v>
                </c:pt>
                <c:pt idx="237">
                  <c:v>618.95999999997957</c:v>
                </c:pt>
                <c:pt idx="238">
                  <c:v>619.0399999999795</c:v>
                </c:pt>
                <c:pt idx="239">
                  <c:v>619.11999999998</c:v>
                </c:pt>
                <c:pt idx="240">
                  <c:v>619.19999999998004</c:v>
                </c:pt>
                <c:pt idx="241">
                  <c:v>619.27999999997996</c:v>
                </c:pt>
                <c:pt idx="242">
                  <c:v>619.35999999997955</c:v>
                </c:pt>
                <c:pt idx="243">
                  <c:v>619.43999999997959</c:v>
                </c:pt>
                <c:pt idx="244">
                  <c:v>619.51999999997997</c:v>
                </c:pt>
                <c:pt idx="245">
                  <c:v>619.59999999998001</c:v>
                </c:pt>
                <c:pt idx="246">
                  <c:v>619.67999999998005</c:v>
                </c:pt>
                <c:pt idx="247">
                  <c:v>619.75999999997998</c:v>
                </c:pt>
                <c:pt idx="248">
                  <c:v>619.83999999997957</c:v>
                </c:pt>
                <c:pt idx="249">
                  <c:v>619.9199999999795</c:v>
                </c:pt>
                <c:pt idx="250">
                  <c:v>619.99999999997999</c:v>
                </c:pt>
                <c:pt idx="251">
                  <c:v>620.07999999998003</c:v>
                </c:pt>
                <c:pt idx="252">
                  <c:v>620.15999999997996</c:v>
                </c:pt>
                <c:pt idx="253">
                  <c:v>620.23999999998</c:v>
                </c:pt>
                <c:pt idx="254">
                  <c:v>620.31999999997959</c:v>
                </c:pt>
                <c:pt idx="255">
                  <c:v>620.39999999997997</c:v>
                </c:pt>
                <c:pt idx="256">
                  <c:v>620.47999999998001</c:v>
                </c:pt>
                <c:pt idx="257">
                  <c:v>620.5599999999796</c:v>
                </c:pt>
                <c:pt idx="258">
                  <c:v>620.63999999997998</c:v>
                </c:pt>
                <c:pt idx="259">
                  <c:v>620.71999999998104</c:v>
                </c:pt>
                <c:pt idx="260">
                  <c:v>620.79999999998097</c:v>
                </c:pt>
                <c:pt idx="261">
                  <c:v>620.87999999998101</c:v>
                </c:pt>
                <c:pt idx="262">
                  <c:v>620.9599999999806</c:v>
                </c:pt>
                <c:pt idx="263">
                  <c:v>621.03999999998098</c:v>
                </c:pt>
                <c:pt idx="264">
                  <c:v>621.11999999998102</c:v>
                </c:pt>
                <c:pt idx="265">
                  <c:v>621.19999999998095</c:v>
                </c:pt>
                <c:pt idx="266">
                  <c:v>621.27999999998099</c:v>
                </c:pt>
                <c:pt idx="267">
                  <c:v>621.35999999998057</c:v>
                </c:pt>
                <c:pt idx="268">
                  <c:v>621.43999999998096</c:v>
                </c:pt>
                <c:pt idx="269">
                  <c:v>621.519999999981</c:v>
                </c:pt>
                <c:pt idx="270">
                  <c:v>621.59999999998104</c:v>
                </c:pt>
                <c:pt idx="271">
                  <c:v>621.67999999998096</c:v>
                </c:pt>
                <c:pt idx="272">
                  <c:v>621.75999999998101</c:v>
                </c:pt>
                <c:pt idx="273">
                  <c:v>621.83999999998059</c:v>
                </c:pt>
                <c:pt idx="274">
                  <c:v>621.91999999998097</c:v>
                </c:pt>
                <c:pt idx="275">
                  <c:v>621.99999999998101</c:v>
                </c:pt>
                <c:pt idx="276">
                  <c:v>622.07999999998106</c:v>
                </c:pt>
                <c:pt idx="277">
                  <c:v>622.15999999998098</c:v>
                </c:pt>
                <c:pt idx="278">
                  <c:v>622.23999999998102</c:v>
                </c:pt>
                <c:pt idx="279">
                  <c:v>622.3199999999805</c:v>
                </c:pt>
                <c:pt idx="280">
                  <c:v>622.39999999998099</c:v>
                </c:pt>
                <c:pt idx="281">
                  <c:v>622.47999999998103</c:v>
                </c:pt>
                <c:pt idx="282">
                  <c:v>622.55999999998096</c:v>
                </c:pt>
                <c:pt idx="283">
                  <c:v>622.63999999998202</c:v>
                </c:pt>
                <c:pt idx="284">
                  <c:v>622.71999999998195</c:v>
                </c:pt>
                <c:pt idx="285">
                  <c:v>622.79999999998199</c:v>
                </c:pt>
                <c:pt idx="286">
                  <c:v>622.87999999998203</c:v>
                </c:pt>
                <c:pt idx="287">
                  <c:v>622.95999999998196</c:v>
                </c:pt>
                <c:pt idx="288">
                  <c:v>623.039999999982</c:v>
                </c:pt>
                <c:pt idx="289">
                  <c:v>623.11999999998204</c:v>
                </c:pt>
                <c:pt idx="290">
                  <c:v>623.19999999998197</c:v>
                </c:pt>
                <c:pt idx="291">
                  <c:v>623.27999999998201</c:v>
                </c:pt>
                <c:pt idx="292">
                  <c:v>623.3599999999816</c:v>
                </c:pt>
                <c:pt idx="293">
                  <c:v>623.43999999998198</c:v>
                </c:pt>
                <c:pt idx="294">
                  <c:v>623.51999999998202</c:v>
                </c:pt>
                <c:pt idx="295">
                  <c:v>623.59999999998195</c:v>
                </c:pt>
                <c:pt idx="296">
                  <c:v>623.67999999998199</c:v>
                </c:pt>
                <c:pt idx="297">
                  <c:v>623.75999999998203</c:v>
                </c:pt>
                <c:pt idx="298">
                  <c:v>623.83999999998196</c:v>
                </c:pt>
                <c:pt idx="299">
                  <c:v>623.919999999982</c:v>
                </c:pt>
                <c:pt idx="300">
                  <c:v>623.99999999998204</c:v>
                </c:pt>
                <c:pt idx="301">
                  <c:v>624.07999999998196</c:v>
                </c:pt>
                <c:pt idx="302">
                  <c:v>624.15999999998201</c:v>
                </c:pt>
                <c:pt idx="303">
                  <c:v>624.23999999998205</c:v>
                </c:pt>
                <c:pt idx="304">
                  <c:v>624.31999999998197</c:v>
                </c:pt>
                <c:pt idx="305">
                  <c:v>624.39999999998201</c:v>
                </c:pt>
                <c:pt idx="306">
                  <c:v>624.47999999998206</c:v>
                </c:pt>
                <c:pt idx="307">
                  <c:v>624.55999999998198</c:v>
                </c:pt>
                <c:pt idx="308">
                  <c:v>624.63999999998305</c:v>
                </c:pt>
                <c:pt idx="309">
                  <c:v>624.71999999998309</c:v>
                </c:pt>
                <c:pt idx="310">
                  <c:v>624.79999999998302</c:v>
                </c:pt>
                <c:pt idx="311">
                  <c:v>624.87999999998306</c:v>
                </c:pt>
                <c:pt idx="312">
                  <c:v>624.95999999998287</c:v>
                </c:pt>
                <c:pt idx="313">
                  <c:v>625.03999999998302</c:v>
                </c:pt>
                <c:pt idx="314">
                  <c:v>625.11999999998295</c:v>
                </c:pt>
                <c:pt idx="315">
                  <c:v>625.19999999998311</c:v>
                </c:pt>
                <c:pt idx="316">
                  <c:v>625.27999999998303</c:v>
                </c:pt>
                <c:pt idx="317">
                  <c:v>625.35999999998262</c:v>
                </c:pt>
                <c:pt idx="318">
                  <c:v>625.43999999998289</c:v>
                </c:pt>
                <c:pt idx="319">
                  <c:v>625.51999999998304</c:v>
                </c:pt>
                <c:pt idx="320">
                  <c:v>625.59999999998308</c:v>
                </c:pt>
                <c:pt idx="321">
                  <c:v>625.67999999998301</c:v>
                </c:pt>
                <c:pt idx="322">
                  <c:v>625.75999999998305</c:v>
                </c:pt>
                <c:pt idx="323">
                  <c:v>625.83999999998287</c:v>
                </c:pt>
                <c:pt idx="324">
                  <c:v>625.91999999998302</c:v>
                </c:pt>
                <c:pt idx="325">
                  <c:v>625.99999999998295</c:v>
                </c:pt>
                <c:pt idx="326">
                  <c:v>626.0799999999831</c:v>
                </c:pt>
                <c:pt idx="327">
                  <c:v>626.15999999998303</c:v>
                </c:pt>
                <c:pt idx="328">
                  <c:v>626.23999999998307</c:v>
                </c:pt>
                <c:pt idx="329">
                  <c:v>626.31999999998288</c:v>
                </c:pt>
                <c:pt idx="330">
                  <c:v>626.39999999998304</c:v>
                </c:pt>
                <c:pt idx="331">
                  <c:v>626.47999999998308</c:v>
                </c:pt>
                <c:pt idx="332">
                  <c:v>626.55999999998357</c:v>
                </c:pt>
                <c:pt idx="333">
                  <c:v>626.63999999998396</c:v>
                </c:pt>
                <c:pt idx="334">
                  <c:v>626.719999999984</c:v>
                </c:pt>
                <c:pt idx="335">
                  <c:v>626.79999999998404</c:v>
                </c:pt>
                <c:pt idx="336">
                  <c:v>626.87999999998397</c:v>
                </c:pt>
                <c:pt idx="337">
                  <c:v>626.95999999998355</c:v>
                </c:pt>
                <c:pt idx="338">
                  <c:v>627.03999999998359</c:v>
                </c:pt>
                <c:pt idx="339">
                  <c:v>627.11999999998397</c:v>
                </c:pt>
                <c:pt idx="340">
                  <c:v>627.19999999998402</c:v>
                </c:pt>
                <c:pt idx="341">
                  <c:v>627.27999999998406</c:v>
                </c:pt>
                <c:pt idx="342">
                  <c:v>627.35999999998342</c:v>
                </c:pt>
                <c:pt idx="343">
                  <c:v>627.43999999998357</c:v>
                </c:pt>
                <c:pt idx="344">
                  <c:v>627.5199999999835</c:v>
                </c:pt>
                <c:pt idx="345">
                  <c:v>627.59999999998399</c:v>
                </c:pt>
                <c:pt idx="346">
                  <c:v>627.67999999998403</c:v>
                </c:pt>
                <c:pt idx="347">
                  <c:v>627.75999999998396</c:v>
                </c:pt>
                <c:pt idx="348">
                  <c:v>627.83999999998355</c:v>
                </c:pt>
                <c:pt idx="349">
                  <c:v>627.91999999998359</c:v>
                </c:pt>
                <c:pt idx="350">
                  <c:v>627.99999999998397</c:v>
                </c:pt>
                <c:pt idx="351">
                  <c:v>628.07999999998401</c:v>
                </c:pt>
                <c:pt idx="352">
                  <c:v>628.1599999999836</c:v>
                </c:pt>
                <c:pt idx="353">
                  <c:v>628.23999999998398</c:v>
                </c:pt>
                <c:pt idx="354">
                  <c:v>628.31999999998357</c:v>
                </c:pt>
                <c:pt idx="355">
                  <c:v>628.39999999998349</c:v>
                </c:pt>
                <c:pt idx="356">
                  <c:v>628.47999999998399</c:v>
                </c:pt>
                <c:pt idx="357">
                  <c:v>628.5599999999846</c:v>
                </c:pt>
                <c:pt idx="358">
                  <c:v>628.63999999998498</c:v>
                </c:pt>
                <c:pt idx="359">
                  <c:v>628.71999999998502</c:v>
                </c:pt>
                <c:pt idx="360">
                  <c:v>628.79999999998495</c:v>
                </c:pt>
                <c:pt idx="361">
                  <c:v>628.87999999998499</c:v>
                </c:pt>
                <c:pt idx="362">
                  <c:v>628.95999999998457</c:v>
                </c:pt>
                <c:pt idx="363">
                  <c:v>629.03999999998496</c:v>
                </c:pt>
                <c:pt idx="364">
                  <c:v>629.119999999985</c:v>
                </c:pt>
                <c:pt idx="365">
                  <c:v>629.19999999998504</c:v>
                </c:pt>
                <c:pt idx="366">
                  <c:v>629.27999999998497</c:v>
                </c:pt>
                <c:pt idx="367">
                  <c:v>629.35999999998455</c:v>
                </c:pt>
                <c:pt idx="368">
                  <c:v>629.43999999998459</c:v>
                </c:pt>
                <c:pt idx="369">
                  <c:v>629.51999999998498</c:v>
                </c:pt>
                <c:pt idx="370">
                  <c:v>629.59999999998502</c:v>
                </c:pt>
                <c:pt idx="371">
                  <c:v>629.67999999998494</c:v>
                </c:pt>
                <c:pt idx="372">
                  <c:v>629.75999999998498</c:v>
                </c:pt>
                <c:pt idx="373">
                  <c:v>629.83999999998457</c:v>
                </c:pt>
                <c:pt idx="374">
                  <c:v>629.9199999999845</c:v>
                </c:pt>
                <c:pt idx="375">
                  <c:v>629.99999999998499</c:v>
                </c:pt>
                <c:pt idx="376">
                  <c:v>630.07999999998503</c:v>
                </c:pt>
                <c:pt idx="377">
                  <c:v>630.15999999998496</c:v>
                </c:pt>
                <c:pt idx="378">
                  <c:v>630.239999999985</c:v>
                </c:pt>
                <c:pt idx="379">
                  <c:v>630.31999999998459</c:v>
                </c:pt>
                <c:pt idx="380">
                  <c:v>630.39999999998497</c:v>
                </c:pt>
                <c:pt idx="381">
                  <c:v>630.47999999998603</c:v>
                </c:pt>
                <c:pt idx="382">
                  <c:v>630.55999999998596</c:v>
                </c:pt>
                <c:pt idx="383">
                  <c:v>630.639999999986</c:v>
                </c:pt>
                <c:pt idx="384">
                  <c:v>630.71999999998604</c:v>
                </c:pt>
                <c:pt idx="385">
                  <c:v>630.79999999998597</c:v>
                </c:pt>
                <c:pt idx="386">
                  <c:v>630.87999999998601</c:v>
                </c:pt>
                <c:pt idx="387">
                  <c:v>630.9599999999856</c:v>
                </c:pt>
                <c:pt idx="388">
                  <c:v>631.03999999998598</c:v>
                </c:pt>
                <c:pt idx="389">
                  <c:v>631.11999999998602</c:v>
                </c:pt>
                <c:pt idx="390">
                  <c:v>631.19999999998595</c:v>
                </c:pt>
                <c:pt idx="391">
                  <c:v>631.27999999998599</c:v>
                </c:pt>
                <c:pt idx="392">
                  <c:v>631.35999999998558</c:v>
                </c:pt>
                <c:pt idx="393">
                  <c:v>631.43999999998596</c:v>
                </c:pt>
                <c:pt idx="394">
                  <c:v>631.519999999986</c:v>
                </c:pt>
                <c:pt idx="395">
                  <c:v>631.59999999998604</c:v>
                </c:pt>
                <c:pt idx="396">
                  <c:v>631.67999999998597</c:v>
                </c:pt>
                <c:pt idx="397">
                  <c:v>631.75999999998601</c:v>
                </c:pt>
                <c:pt idx="398">
                  <c:v>631.83999999998559</c:v>
                </c:pt>
                <c:pt idx="399">
                  <c:v>631.91999999998598</c:v>
                </c:pt>
                <c:pt idx="400">
                  <c:v>631.99999999998602</c:v>
                </c:pt>
                <c:pt idx="401">
                  <c:v>632.07999999998594</c:v>
                </c:pt>
                <c:pt idx="402">
                  <c:v>632.15999999998598</c:v>
                </c:pt>
                <c:pt idx="403">
                  <c:v>632.23999999998603</c:v>
                </c:pt>
                <c:pt idx="404">
                  <c:v>632.3199999999855</c:v>
                </c:pt>
                <c:pt idx="405">
                  <c:v>632.39999999998702</c:v>
                </c:pt>
                <c:pt idx="406">
                  <c:v>632.47999999998694</c:v>
                </c:pt>
                <c:pt idx="407">
                  <c:v>632.55999999998699</c:v>
                </c:pt>
                <c:pt idx="408">
                  <c:v>632.63999999998703</c:v>
                </c:pt>
                <c:pt idx="409">
                  <c:v>632.71999999998695</c:v>
                </c:pt>
                <c:pt idx="410">
                  <c:v>632.79999999998699</c:v>
                </c:pt>
                <c:pt idx="411">
                  <c:v>632.87999999998704</c:v>
                </c:pt>
                <c:pt idx="412">
                  <c:v>632.95999999998696</c:v>
                </c:pt>
                <c:pt idx="413">
                  <c:v>633.039999999987</c:v>
                </c:pt>
                <c:pt idx="414">
                  <c:v>633.11999999998704</c:v>
                </c:pt>
                <c:pt idx="415">
                  <c:v>633.19999999998697</c:v>
                </c:pt>
                <c:pt idx="416">
                  <c:v>633.27999999998701</c:v>
                </c:pt>
                <c:pt idx="417">
                  <c:v>633.3599999999866</c:v>
                </c:pt>
                <c:pt idx="418">
                  <c:v>633.43999999998698</c:v>
                </c:pt>
                <c:pt idx="419">
                  <c:v>633.51999999998702</c:v>
                </c:pt>
                <c:pt idx="420">
                  <c:v>633.59999999998695</c:v>
                </c:pt>
                <c:pt idx="421">
                  <c:v>633.67999999998699</c:v>
                </c:pt>
                <c:pt idx="422">
                  <c:v>633.75999999998703</c:v>
                </c:pt>
                <c:pt idx="423">
                  <c:v>633.83999999998696</c:v>
                </c:pt>
                <c:pt idx="424">
                  <c:v>633.919999999987</c:v>
                </c:pt>
                <c:pt idx="425">
                  <c:v>633.99999999998704</c:v>
                </c:pt>
                <c:pt idx="426">
                  <c:v>634.07999999998697</c:v>
                </c:pt>
                <c:pt idx="427">
                  <c:v>634.15999999998701</c:v>
                </c:pt>
                <c:pt idx="428">
                  <c:v>634.23999999998705</c:v>
                </c:pt>
                <c:pt idx="429">
                  <c:v>634.31999999998698</c:v>
                </c:pt>
                <c:pt idx="430">
                  <c:v>634.39999999998804</c:v>
                </c:pt>
                <c:pt idx="431">
                  <c:v>634.47999999998808</c:v>
                </c:pt>
                <c:pt idx="432">
                  <c:v>634.55999999998789</c:v>
                </c:pt>
                <c:pt idx="433">
                  <c:v>634.63999999998805</c:v>
                </c:pt>
                <c:pt idx="434">
                  <c:v>634.71999999998809</c:v>
                </c:pt>
                <c:pt idx="435">
                  <c:v>634.79999999998802</c:v>
                </c:pt>
                <c:pt idx="436">
                  <c:v>634.87999999998794</c:v>
                </c:pt>
                <c:pt idx="437">
                  <c:v>634.95999999998787</c:v>
                </c:pt>
                <c:pt idx="438">
                  <c:v>635.03999999998803</c:v>
                </c:pt>
                <c:pt idx="439">
                  <c:v>635.11999999998795</c:v>
                </c:pt>
                <c:pt idx="440">
                  <c:v>635.19999999998811</c:v>
                </c:pt>
                <c:pt idx="441">
                  <c:v>635.27999999998804</c:v>
                </c:pt>
                <c:pt idx="442">
                  <c:v>635.35999999998762</c:v>
                </c:pt>
                <c:pt idx="443">
                  <c:v>635.43999999998789</c:v>
                </c:pt>
                <c:pt idx="444">
                  <c:v>635.51999999998804</c:v>
                </c:pt>
                <c:pt idx="445">
                  <c:v>635.59999999998809</c:v>
                </c:pt>
                <c:pt idx="446">
                  <c:v>635.67999999998801</c:v>
                </c:pt>
                <c:pt idx="447">
                  <c:v>635.75999999998805</c:v>
                </c:pt>
                <c:pt idx="448">
                  <c:v>635.83999999998787</c:v>
                </c:pt>
                <c:pt idx="449">
                  <c:v>635.91999999998802</c:v>
                </c:pt>
                <c:pt idx="450">
                  <c:v>635.99999999998795</c:v>
                </c:pt>
                <c:pt idx="451">
                  <c:v>636.0799999999881</c:v>
                </c:pt>
                <c:pt idx="452">
                  <c:v>636.15999999998803</c:v>
                </c:pt>
                <c:pt idx="453">
                  <c:v>636.23999999998807</c:v>
                </c:pt>
                <c:pt idx="454">
                  <c:v>636.31999999998857</c:v>
                </c:pt>
                <c:pt idx="455">
                  <c:v>636.39999999998849</c:v>
                </c:pt>
                <c:pt idx="456">
                  <c:v>636.47999999998899</c:v>
                </c:pt>
                <c:pt idx="457">
                  <c:v>636.55999999998858</c:v>
                </c:pt>
                <c:pt idx="458">
                  <c:v>636.63999999998896</c:v>
                </c:pt>
                <c:pt idx="459">
                  <c:v>636.719999999989</c:v>
                </c:pt>
                <c:pt idx="460">
                  <c:v>636.79999999998904</c:v>
                </c:pt>
                <c:pt idx="461">
                  <c:v>636.87999999998897</c:v>
                </c:pt>
                <c:pt idx="462">
                  <c:v>636.95999999998855</c:v>
                </c:pt>
                <c:pt idx="463">
                  <c:v>637.03999999998859</c:v>
                </c:pt>
                <c:pt idx="464">
                  <c:v>637.11999999998898</c:v>
                </c:pt>
                <c:pt idx="465">
                  <c:v>637.19999999998902</c:v>
                </c:pt>
                <c:pt idx="466">
                  <c:v>637.27999999998895</c:v>
                </c:pt>
                <c:pt idx="467">
                  <c:v>637.35999999998842</c:v>
                </c:pt>
                <c:pt idx="468">
                  <c:v>637.43999999998857</c:v>
                </c:pt>
                <c:pt idx="469">
                  <c:v>637.5199999999885</c:v>
                </c:pt>
                <c:pt idx="470">
                  <c:v>637.599999999989</c:v>
                </c:pt>
                <c:pt idx="471">
                  <c:v>637.67999999998904</c:v>
                </c:pt>
                <c:pt idx="472">
                  <c:v>637.75999999998896</c:v>
                </c:pt>
                <c:pt idx="473">
                  <c:v>637.83999999998855</c:v>
                </c:pt>
                <c:pt idx="474">
                  <c:v>637.91999999998859</c:v>
                </c:pt>
                <c:pt idx="475">
                  <c:v>637.99999999998897</c:v>
                </c:pt>
                <c:pt idx="476">
                  <c:v>638.07999999998901</c:v>
                </c:pt>
                <c:pt idx="477">
                  <c:v>638.1599999999886</c:v>
                </c:pt>
                <c:pt idx="478">
                  <c:v>638.23999999998898</c:v>
                </c:pt>
                <c:pt idx="479">
                  <c:v>638.31999999998959</c:v>
                </c:pt>
                <c:pt idx="480">
                  <c:v>638.39999999998997</c:v>
                </c:pt>
                <c:pt idx="481">
                  <c:v>638.47999999999001</c:v>
                </c:pt>
                <c:pt idx="482">
                  <c:v>638.5599999999896</c:v>
                </c:pt>
                <c:pt idx="483">
                  <c:v>638.63999999998998</c:v>
                </c:pt>
                <c:pt idx="484">
                  <c:v>638.71999999999002</c:v>
                </c:pt>
                <c:pt idx="485">
                  <c:v>638.79999999998995</c:v>
                </c:pt>
                <c:pt idx="486">
                  <c:v>638.87999999998999</c:v>
                </c:pt>
                <c:pt idx="487">
                  <c:v>638.95999999998958</c:v>
                </c:pt>
                <c:pt idx="488">
                  <c:v>639.03999999998996</c:v>
                </c:pt>
                <c:pt idx="489">
                  <c:v>639.11999999999</c:v>
                </c:pt>
                <c:pt idx="490">
                  <c:v>639.19999999999004</c:v>
                </c:pt>
                <c:pt idx="491">
                  <c:v>639.27999999998997</c:v>
                </c:pt>
                <c:pt idx="492">
                  <c:v>639.35999999998955</c:v>
                </c:pt>
                <c:pt idx="493">
                  <c:v>639.4399999999896</c:v>
                </c:pt>
                <c:pt idx="494">
                  <c:v>639.51999999998998</c:v>
                </c:pt>
                <c:pt idx="495">
                  <c:v>639.59999999999002</c:v>
                </c:pt>
                <c:pt idx="496">
                  <c:v>639.67999999998995</c:v>
                </c:pt>
                <c:pt idx="497">
                  <c:v>639.75999999998999</c:v>
                </c:pt>
                <c:pt idx="498">
                  <c:v>639.83999999998957</c:v>
                </c:pt>
                <c:pt idx="499">
                  <c:v>639.9199999999895</c:v>
                </c:pt>
                <c:pt idx="500">
                  <c:v>639.99999999999</c:v>
                </c:pt>
                <c:pt idx="501">
                  <c:v>640.07999999999004</c:v>
                </c:pt>
                <c:pt idx="502">
                  <c:v>640.15999999998996</c:v>
                </c:pt>
                <c:pt idx="503">
                  <c:v>640.23999999999103</c:v>
                </c:pt>
                <c:pt idx="504">
                  <c:v>640.31999999999096</c:v>
                </c:pt>
                <c:pt idx="505">
                  <c:v>640.399999999991</c:v>
                </c:pt>
                <c:pt idx="506">
                  <c:v>640.47999999999104</c:v>
                </c:pt>
                <c:pt idx="507">
                  <c:v>640.55999999999096</c:v>
                </c:pt>
                <c:pt idx="508">
                  <c:v>640.63999999999101</c:v>
                </c:pt>
                <c:pt idx="509">
                  <c:v>640.71999999999105</c:v>
                </c:pt>
                <c:pt idx="510">
                  <c:v>640.79999999999097</c:v>
                </c:pt>
                <c:pt idx="511">
                  <c:v>640.87999999999101</c:v>
                </c:pt>
                <c:pt idx="512">
                  <c:v>640.95999999999106</c:v>
                </c:pt>
                <c:pt idx="513">
                  <c:v>641.03999999999098</c:v>
                </c:pt>
                <c:pt idx="514">
                  <c:v>641.11999999999102</c:v>
                </c:pt>
                <c:pt idx="515">
                  <c:v>641.19999999999095</c:v>
                </c:pt>
                <c:pt idx="516">
                  <c:v>641.27999999999099</c:v>
                </c:pt>
                <c:pt idx="517">
                  <c:v>641.35999999999058</c:v>
                </c:pt>
                <c:pt idx="518">
                  <c:v>641.43999999999096</c:v>
                </c:pt>
                <c:pt idx="519">
                  <c:v>641.519999999991</c:v>
                </c:pt>
                <c:pt idx="520">
                  <c:v>641.59999999999104</c:v>
                </c:pt>
                <c:pt idx="521">
                  <c:v>641.67999999999097</c:v>
                </c:pt>
                <c:pt idx="522">
                  <c:v>641.75999999999101</c:v>
                </c:pt>
                <c:pt idx="523">
                  <c:v>641.8399999999906</c:v>
                </c:pt>
                <c:pt idx="524">
                  <c:v>641.91999999999098</c:v>
                </c:pt>
                <c:pt idx="525">
                  <c:v>641.99999999999102</c:v>
                </c:pt>
                <c:pt idx="526">
                  <c:v>642.07999999999197</c:v>
                </c:pt>
                <c:pt idx="527">
                  <c:v>642.15999999999201</c:v>
                </c:pt>
                <c:pt idx="528">
                  <c:v>642.23999999999205</c:v>
                </c:pt>
                <c:pt idx="529">
                  <c:v>642.31999999999198</c:v>
                </c:pt>
                <c:pt idx="530">
                  <c:v>642.39999999999202</c:v>
                </c:pt>
                <c:pt idx="531">
                  <c:v>642.47999999999195</c:v>
                </c:pt>
                <c:pt idx="532">
                  <c:v>642.55999999999199</c:v>
                </c:pt>
                <c:pt idx="533">
                  <c:v>642.63999999999203</c:v>
                </c:pt>
                <c:pt idx="534">
                  <c:v>642.71999999999196</c:v>
                </c:pt>
                <c:pt idx="535">
                  <c:v>642.799999999992</c:v>
                </c:pt>
                <c:pt idx="536">
                  <c:v>642.87999999999204</c:v>
                </c:pt>
                <c:pt idx="537">
                  <c:v>642.95999999999196</c:v>
                </c:pt>
                <c:pt idx="538">
                  <c:v>643.03999999999201</c:v>
                </c:pt>
                <c:pt idx="539">
                  <c:v>643.11999999999205</c:v>
                </c:pt>
                <c:pt idx="540">
                  <c:v>643.19999999999197</c:v>
                </c:pt>
                <c:pt idx="541">
                  <c:v>643.27999999999201</c:v>
                </c:pt>
                <c:pt idx="542">
                  <c:v>643.35999999999206</c:v>
                </c:pt>
                <c:pt idx="543">
                  <c:v>643.43999999999198</c:v>
                </c:pt>
                <c:pt idx="544">
                  <c:v>643.51999999999202</c:v>
                </c:pt>
                <c:pt idx="545">
                  <c:v>643.59999999999195</c:v>
                </c:pt>
                <c:pt idx="546">
                  <c:v>643.67999999999199</c:v>
                </c:pt>
                <c:pt idx="547">
                  <c:v>643.75999999999203</c:v>
                </c:pt>
                <c:pt idx="548">
                  <c:v>643.83999999999196</c:v>
                </c:pt>
                <c:pt idx="549">
                  <c:v>643.919999999992</c:v>
                </c:pt>
                <c:pt idx="550">
                  <c:v>643.99999999999204</c:v>
                </c:pt>
                <c:pt idx="551">
                  <c:v>644.07999999999311</c:v>
                </c:pt>
                <c:pt idx="552">
                  <c:v>644.15999999999303</c:v>
                </c:pt>
                <c:pt idx="553">
                  <c:v>644.23999999999307</c:v>
                </c:pt>
                <c:pt idx="554">
                  <c:v>644.31999999999289</c:v>
                </c:pt>
                <c:pt idx="555">
                  <c:v>644.39999999999304</c:v>
                </c:pt>
                <c:pt idx="556">
                  <c:v>644.47999999999308</c:v>
                </c:pt>
                <c:pt idx="557">
                  <c:v>644.5599999999929</c:v>
                </c:pt>
                <c:pt idx="558">
                  <c:v>644.63999999999305</c:v>
                </c:pt>
                <c:pt idx="559">
                  <c:v>644.71999999999309</c:v>
                </c:pt>
                <c:pt idx="560">
                  <c:v>644.79999999999302</c:v>
                </c:pt>
                <c:pt idx="561">
                  <c:v>644.87999999999295</c:v>
                </c:pt>
                <c:pt idx="562">
                  <c:v>644.95999999999287</c:v>
                </c:pt>
                <c:pt idx="563">
                  <c:v>645.03999999999303</c:v>
                </c:pt>
                <c:pt idx="564">
                  <c:v>645.11999999999307</c:v>
                </c:pt>
                <c:pt idx="565">
                  <c:v>645.199999999993</c:v>
                </c:pt>
                <c:pt idx="566">
                  <c:v>645.27999999999304</c:v>
                </c:pt>
                <c:pt idx="567">
                  <c:v>645.35999999999262</c:v>
                </c:pt>
                <c:pt idx="568">
                  <c:v>645.43999999999289</c:v>
                </c:pt>
                <c:pt idx="569">
                  <c:v>645.51999999999305</c:v>
                </c:pt>
                <c:pt idx="570">
                  <c:v>645.59999999999309</c:v>
                </c:pt>
                <c:pt idx="571">
                  <c:v>645.67999999999302</c:v>
                </c:pt>
                <c:pt idx="572">
                  <c:v>645.75999999999306</c:v>
                </c:pt>
                <c:pt idx="573">
                  <c:v>645.83999999999287</c:v>
                </c:pt>
                <c:pt idx="574">
                  <c:v>645.91999999999302</c:v>
                </c:pt>
                <c:pt idx="575">
                  <c:v>645.99999999999397</c:v>
                </c:pt>
                <c:pt idx="576">
                  <c:v>646.07999999999402</c:v>
                </c:pt>
                <c:pt idx="577">
                  <c:v>646.15999999999406</c:v>
                </c:pt>
                <c:pt idx="578">
                  <c:v>646.23999999999398</c:v>
                </c:pt>
                <c:pt idx="579">
                  <c:v>646.31999999999357</c:v>
                </c:pt>
                <c:pt idx="580">
                  <c:v>646.3999999999935</c:v>
                </c:pt>
                <c:pt idx="581">
                  <c:v>646.47999999999399</c:v>
                </c:pt>
                <c:pt idx="582">
                  <c:v>646.55999999999358</c:v>
                </c:pt>
                <c:pt idx="583">
                  <c:v>646.63999999999396</c:v>
                </c:pt>
                <c:pt idx="584">
                  <c:v>646.719999999994</c:v>
                </c:pt>
                <c:pt idx="585">
                  <c:v>646.79999999999404</c:v>
                </c:pt>
                <c:pt idx="586">
                  <c:v>646.87999999999397</c:v>
                </c:pt>
                <c:pt idx="587">
                  <c:v>646.95999999999356</c:v>
                </c:pt>
                <c:pt idx="588">
                  <c:v>647.0399999999936</c:v>
                </c:pt>
                <c:pt idx="589">
                  <c:v>647.11999999999398</c:v>
                </c:pt>
                <c:pt idx="590">
                  <c:v>647.19999999999402</c:v>
                </c:pt>
                <c:pt idx="591">
                  <c:v>647.27999999999395</c:v>
                </c:pt>
                <c:pt idx="592">
                  <c:v>647.35999999999342</c:v>
                </c:pt>
                <c:pt idx="593">
                  <c:v>647.43999999999357</c:v>
                </c:pt>
                <c:pt idx="594">
                  <c:v>647.51999999999396</c:v>
                </c:pt>
                <c:pt idx="595">
                  <c:v>647.599999999994</c:v>
                </c:pt>
                <c:pt idx="596">
                  <c:v>647.67999999999404</c:v>
                </c:pt>
                <c:pt idx="597">
                  <c:v>647.75999999999397</c:v>
                </c:pt>
                <c:pt idx="598">
                  <c:v>647.83999999999355</c:v>
                </c:pt>
                <c:pt idx="599">
                  <c:v>647.91999999999496</c:v>
                </c:pt>
                <c:pt idx="600">
                  <c:v>647.999999999995</c:v>
                </c:pt>
                <c:pt idx="601">
                  <c:v>648.07999999999504</c:v>
                </c:pt>
                <c:pt idx="602">
                  <c:v>648.15999999999497</c:v>
                </c:pt>
                <c:pt idx="603">
                  <c:v>648.23999999999501</c:v>
                </c:pt>
                <c:pt idx="604">
                  <c:v>648.31999999999459</c:v>
                </c:pt>
                <c:pt idx="605">
                  <c:v>648.39999999999498</c:v>
                </c:pt>
                <c:pt idx="606">
                  <c:v>648.47999999999502</c:v>
                </c:pt>
                <c:pt idx="607">
                  <c:v>648.55999999999449</c:v>
                </c:pt>
                <c:pt idx="608">
                  <c:v>648.63999999999498</c:v>
                </c:pt>
                <c:pt idx="609">
                  <c:v>648.71999999999503</c:v>
                </c:pt>
                <c:pt idx="610">
                  <c:v>648.79999999999495</c:v>
                </c:pt>
                <c:pt idx="611">
                  <c:v>648.87999999999499</c:v>
                </c:pt>
                <c:pt idx="612">
                  <c:v>648.95999999999458</c:v>
                </c:pt>
                <c:pt idx="613">
                  <c:v>649.03999999999496</c:v>
                </c:pt>
                <c:pt idx="614">
                  <c:v>649.119999999995</c:v>
                </c:pt>
                <c:pt idx="615">
                  <c:v>649.19999999999504</c:v>
                </c:pt>
                <c:pt idx="616">
                  <c:v>649.27999999999497</c:v>
                </c:pt>
                <c:pt idx="617">
                  <c:v>649.35999999999456</c:v>
                </c:pt>
                <c:pt idx="618">
                  <c:v>649.4399999999946</c:v>
                </c:pt>
                <c:pt idx="619">
                  <c:v>649.51999999999498</c:v>
                </c:pt>
                <c:pt idx="620">
                  <c:v>649.59999999999502</c:v>
                </c:pt>
                <c:pt idx="621">
                  <c:v>649.67999999999495</c:v>
                </c:pt>
                <c:pt idx="622">
                  <c:v>649.75999999999499</c:v>
                </c:pt>
                <c:pt idx="623">
                  <c:v>649.83999999999457</c:v>
                </c:pt>
                <c:pt idx="624">
                  <c:v>649.91999999999598</c:v>
                </c:pt>
                <c:pt idx="625">
                  <c:v>649.99999999999602</c:v>
                </c:pt>
                <c:pt idx="626">
                  <c:v>650.07999999999595</c:v>
                </c:pt>
                <c:pt idx="627">
                  <c:v>650.15999999999599</c:v>
                </c:pt>
                <c:pt idx="628">
                  <c:v>650.23999999999603</c:v>
                </c:pt>
                <c:pt idx="629">
                  <c:v>650.31999999999596</c:v>
                </c:pt>
                <c:pt idx="630">
                  <c:v>650.399999999996</c:v>
                </c:pt>
                <c:pt idx="631">
                  <c:v>650.47999999999604</c:v>
                </c:pt>
                <c:pt idx="632">
                  <c:v>650.55999999999597</c:v>
                </c:pt>
                <c:pt idx="633">
                  <c:v>650.63999999999601</c:v>
                </c:pt>
                <c:pt idx="634">
                  <c:v>650.71999999999605</c:v>
                </c:pt>
                <c:pt idx="635">
                  <c:v>650.79999999999598</c:v>
                </c:pt>
                <c:pt idx="636">
                  <c:v>650.87999999999602</c:v>
                </c:pt>
                <c:pt idx="637">
                  <c:v>650.95999999999549</c:v>
                </c:pt>
                <c:pt idx="638">
                  <c:v>651.03999999999598</c:v>
                </c:pt>
                <c:pt idx="639">
                  <c:v>651.11999999999603</c:v>
                </c:pt>
                <c:pt idx="640">
                  <c:v>651.19999999999595</c:v>
                </c:pt>
                <c:pt idx="641">
                  <c:v>651.27999999999599</c:v>
                </c:pt>
                <c:pt idx="642">
                  <c:v>651.35999999999558</c:v>
                </c:pt>
                <c:pt idx="643">
                  <c:v>651.43999999999596</c:v>
                </c:pt>
                <c:pt idx="644">
                  <c:v>651.519999999996</c:v>
                </c:pt>
                <c:pt idx="645">
                  <c:v>651.59999999999604</c:v>
                </c:pt>
                <c:pt idx="646">
                  <c:v>651.67999999999597</c:v>
                </c:pt>
                <c:pt idx="647">
                  <c:v>651.75999999999601</c:v>
                </c:pt>
                <c:pt idx="648">
                  <c:v>651.83999999999696</c:v>
                </c:pt>
                <c:pt idx="649">
                  <c:v>651.919999999997</c:v>
                </c:pt>
                <c:pt idx="650">
                  <c:v>651.99999999999704</c:v>
                </c:pt>
                <c:pt idx="651">
                  <c:v>652.07999999999697</c:v>
                </c:pt>
                <c:pt idx="652">
                  <c:v>652.15999999999701</c:v>
                </c:pt>
                <c:pt idx="653">
                  <c:v>652.23999999999705</c:v>
                </c:pt>
                <c:pt idx="654">
                  <c:v>652.31999999999698</c:v>
                </c:pt>
                <c:pt idx="655">
                  <c:v>652.39999999999702</c:v>
                </c:pt>
                <c:pt idx="656">
                  <c:v>652.47999999999695</c:v>
                </c:pt>
                <c:pt idx="657">
                  <c:v>652.55999999999699</c:v>
                </c:pt>
                <c:pt idx="658">
                  <c:v>652.63999999999703</c:v>
                </c:pt>
                <c:pt idx="659">
                  <c:v>652.71999999999696</c:v>
                </c:pt>
                <c:pt idx="660">
                  <c:v>652.799999999997</c:v>
                </c:pt>
                <c:pt idx="661">
                  <c:v>652.87999999999704</c:v>
                </c:pt>
                <c:pt idx="662">
                  <c:v>652.95999999999697</c:v>
                </c:pt>
                <c:pt idx="663">
                  <c:v>653.03999999999701</c:v>
                </c:pt>
                <c:pt idx="664">
                  <c:v>653.11999999999705</c:v>
                </c:pt>
                <c:pt idx="665">
                  <c:v>653.19999999999698</c:v>
                </c:pt>
                <c:pt idx="666">
                  <c:v>653.27999999999702</c:v>
                </c:pt>
                <c:pt idx="667">
                  <c:v>653.35999999999649</c:v>
                </c:pt>
                <c:pt idx="668">
                  <c:v>653.43999999999699</c:v>
                </c:pt>
                <c:pt idx="669">
                  <c:v>653.51999999999703</c:v>
                </c:pt>
                <c:pt idx="670">
                  <c:v>653.59999999999695</c:v>
                </c:pt>
                <c:pt idx="671">
                  <c:v>653.67999999999699</c:v>
                </c:pt>
                <c:pt idx="672">
                  <c:v>653.75999999999704</c:v>
                </c:pt>
                <c:pt idx="673">
                  <c:v>653.83999999999787</c:v>
                </c:pt>
                <c:pt idx="674">
                  <c:v>653.91999999999803</c:v>
                </c:pt>
                <c:pt idx="675">
                  <c:v>653.99999999999795</c:v>
                </c:pt>
                <c:pt idx="676">
                  <c:v>654.07999999999811</c:v>
                </c:pt>
                <c:pt idx="677">
                  <c:v>654.15999999999804</c:v>
                </c:pt>
                <c:pt idx="678">
                  <c:v>654.23999999999808</c:v>
                </c:pt>
                <c:pt idx="679">
                  <c:v>654.31999999999789</c:v>
                </c:pt>
                <c:pt idx="680">
                  <c:v>654.39999999999804</c:v>
                </c:pt>
                <c:pt idx="681">
                  <c:v>654.47999999999809</c:v>
                </c:pt>
                <c:pt idx="682">
                  <c:v>654.5599999999979</c:v>
                </c:pt>
                <c:pt idx="683">
                  <c:v>654.63999999999805</c:v>
                </c:pt>
                <c:pt idx="684">
                  <c:v>654.71999999999809</c:v>
                </c:pt>
                <c:pt idx="685">
                  <c:v>654.79999999999802</c:v>
                </c:pt>
                <c:pt idx="686">
                  <c:v>654.87999999999795</c:v>
                </c:pt>
                <c:pt idx="687">
                  <c:v>654.95999999999788</c:v>
                </c:pt>
                <c:pt idx="688">
                  <c:v>655.03999999999803</c:v>
                </c:pt>
                <c:pt idx="689">
                  <c:v>655.11999999999807</c:v>
                </c:pt>
                <c:pt idx="690">
                  <c:v>655.199999999998</c:v>
                </c:pt>
                <c:pt idx="691">
                  <c:v>655.27999999999804</c:v>
                </c:pt>
                <c:pt idx="692">
                  <c:v>655.35999999999763</c:v>
                </c:pt>
                <c:pt idx="693">
                  <c:v>655.43999999999789</c:v>
                </c:pt>
                <c:pt idx="694">
                  <c:v>655.51999999999805</c:v>
                </c:pt>
                <c:pt idx="695">
                  <c:v>655.59999999999809</c:v>
                </c:pt>
                <c:pt idx="696">
                  <c:v>655.67999999999802</c:v>
                </c:pt>
                <c:pt idx="697">
                  <c:v>655.75999999999897</c:v>
                </c:pt>
                <c:pt idx="698">
                  <c:v>655.83999999999855</c:v>
                </c:pt>
                <c:pt idx="699">
                  <c:v>655.91999999999859</c:v>
                </c:pt>
                <c:pt idx="700">
                  <c:v>655.99999999999898</c:v>
                </c:pt>
                <c:pt idx="701">
                  <c:v>656.07999999999902</c:v>
                </c:pt>
                <c:pt idx="702">
                  <c:v>656.15999999999849</c:v>
                </c:pt>
                <c:pt idx="703">
                  <c:v>656.23999999999899</c:v>
                </c:pt>
                <c:pt idx="704">
                  <c:v>656.31999999999857</c:v>
                </c:pt>
                <c:pt idx="705">
                  <c:v>656.3999999999985</c:v>
                </c:pt>
                <c:pt idx="706">
                  <c:v>656.479999999999</c:v>
                </c:pt>
                <c:pt idx="707">
                  <c:v>656.55999999999858</c:v>
                </c:pt>
                <c:pt idx="708">
                  <c:v>656.63999999999896</c:v>
                </c:pt>
                <c:pt idx="709">
                  <c:v>656.719999999999</c:v>
                </c:pt>
                <c:pt idx="710">
                  <c:v>656.79999999999905</c:v>
                </c:pt>
                <c:pt idx="711">
                  <c:v>656.87999999999897</c:v>
                </c:pt>
                <c:pt idx="712">
                  <c:v>656.95999999999856</c:v>
                </c:pt>
                <c:pt idx="713">
                  <c:v>657.0399999999986</c:v>
                </c:pt>
                <c:pt idx="714">
                  <c:v>657.11999999999898</c:v>
                </c:pt>
                <c:pt idx="715">
                  <c:v>657.19999999999902</c:v>
                </c:pt>
                <c:pt idx="716">
                  <c:v>657.27999999999895</c:v>
                </c:pt>
                <c:pt idx="717">
                  <c:v>657.35999999999842</c:v>
                </c:pt>
                <c:pt idx="718">
                  <c:v>657.43999999999858</c:v>
                </c:pt>
                <c:pt idx="719">
                  <c:v>657.51999999999896</c:v>
                </c:pt>
                <c:pt idx="720">
                  <c:v>657.599999999999</c:v>
                </c:pt>
                <c:pt idx="721">
                  <c:v>657.67999999999904</c:v>
                </c:pt>
                <c:pt idx="722">
                  <c:v>657.76</c:v>
                </c:pt>
                <c:pt idx="723">
                  <c:v>657.83999999999958</c:v>
                </c:pt>
                <c:pt idx="724">
                  <c:v>657.92</c:v>
                </c:pt>
                <c:pt idx="725">
                  <c:v>658</c:v>
                </c:pt>
                <c:pt idx="726">
                  <c:v>658.08</c:v>
                </c:pt>
                <c:pt idx="727">
                  <c:v>658.16</c:v>
                </c:pt>
                <c:pt idx="728">
                  <c:v>658.24</c:v>
                </c:pt>
                <c:pt idx="729">
                  <c:v>658.3199999999996</c:v>
                </c:pt>
                <c:pt idx="730">
                  <c:v>658.4</c:v>
                </c:pt>
                <c:pt idx="731">
                  <c:v>658.48</c:v>
                </c:pt>
                <c:pt idx="732">
                  <c:v>658.5599999999996</c:v>
                </c:pt>
                <c:pt idx="733">
                  <c:v>658.64</c:v>
                </c:pt>
                <c:pt idx="734">
                  <c:v>658.72</c:v>
                </c:pt>
                <c:pt idx="735">
                  <c:v>658.8</c:v>
                </c:pt>
                <c:pt idx="736">
                  <c:v>658.88</c:v>
                </c:pt>
                <c:pt idx="737">
                  <c:v>658.95999999999958</c:v>
                </c:pt>
                <c:pt idx="738">
                  <c:v>659.04</c:v>
                </c:pt>
                <c:pt idx="739">
                  <c:v>659.12</c:v>
                </c:pt>
                <c:pt idx="740">
                  <c:v>659.2</c:v>
                </c:pt>
                <c:pt idx="741">
                  <c:v>659.28</c:v>
                </c:pt>
                <c:pt idx="742">
                  <c:v>659.35999999999956</c:v>
                </c:pt>
                <c:pt idx="743">
                  <c:v>659.4399999999996</c:v>
                </c:pt>
                <c:pt idx="744">
                  <c:v>659.52</c:v>
                </c:pt>
                <c:pt idx="745">
                  <c:v>659.6</c:v>
                </c:pt>
                <c:pt idx="746">
                  <c:v>659.68000000000097</c:v>
                </c:pt>
                <c:pt idx="747">
                  <c:v>659.76000000000101</c:v>
                </c:pt>
                <c:pt idx="748">
                  <c:v>659.84000000000106</c:v>
                </c:pt>
                <c:pt idx="749">
                  <c:v>659.92000000000098</c:v>
                </c:pt>
                <c:pt idx="750">
                  <c:v>660.00000000000102</c:v>
                </c:pt>
                <c:pt idx="751">
                  <c:v>660.08000000000095</c:v>
                </c:pt>
                <c:pt idx="752">
                  <c:v>660.16000000000099</c:v>
                </c:pt>
                <c:pt idx="753">
                  <c:v>660.24000000000103</c:v>
                </c:pt>
                <c:pt idx="754">
                  <c:v>660.32000000000096</c:v>
                </c:pt>
                <c:pt idx="755">
                  <c:v>660.400000000001</c:v>
                </c:pt>
                <c:pt idx="756">
                  <c:v>660.48000000000104</c:v>
                </c:pt>
                <c:pt idx="757">
                  <c:v>660.56000000000097</c:v>
                </c:pt>
                <c:pt idx="758">
                  <c:v>660.64000000000101</c:v>
                </c:pt>
                <c:pt idx="759">
                  <c:v>660.72000000000105</c:v>
                </c:pt>
                <c:pt idx="760">
                  <c:v>660.80000000000098</c:v>
                </c:pt>
                <c:pt idx="761">
                  <c:v>660.88000000000102</c:v>
                </c:pt>
                <c:pt idx="762">
                  <c:v>660.96000000000049</c:v>
                </c:pt>
                <c:pt idx="763">
                  <c:v>661.04000000000099</c:v>
                </c:pt>
                <c:pt idx="764">
                  <c:v>661.12000000000103</c:v>
                </c:pt>
                <c:pt idx="765">
                  <c:v>661.20000000000095</c:v>
                </c:pt>
                <c:pt idx="766">
                  <c:v>661.280000000001</c:v>
                </c:pt>
                <c:pt idx="767">
                  <c:v>661.36000000000058</c:v>
                </c:pt>
                <c:pt idx="768">
                  <c:v>661.44000000000096</c:v>
                </c:pt>
                <c:pt idx="769">
                  <c:v>661.520000000001</c:v>
                </c:pt>
                <c:pt idx="770">
                  <c:v>661.60000000000196</c:v>
                </c:pt>
                <c:pt idx="771">
                  <c:v>661.680000000002</c:v>
                </c:pt>
                <c:pt idx="772">
                  <c:v>661.76000000000204</c:v>
                </c:pt>
                <c:pt idx="773">
                  <c:v>661.84000000000196</c:v>
                </c:pt>
                <c:pt idx="774">
                  <c:v>661.92000000000201</c:v>
                </c:pt>
                <c:pt idx="775">
                  <c:v>662.00000000000205</c:v>
                </c:pt>
                <c:pt idx="776">
                  <c:v>662.08000000000197</c:v>
                </c:pt>
                <c:pt idx="777">
                  <c:v>662.16000000000201</c:v>
                </c:pt>
                <c:pt idx="778">
                  <c:v>662.24000000000206</c:v>
                </c:pt>
                <c:pt idx="779">
                  <c:v>662.32000000000198</c:v>
                </c:pt>
                <c:pt idx="780">
                  <c:v>662.40000000000202</c:v>
                </c:pt>
                <c:pt idx="781">
                  <c:v>662.48000000000195</c:v>
                </c:pt>
                <c:pt idx="782">
                  <c:v>662.56000000000199</c:v>
                </c:pt>
                <c:pt idx="783">
                  <c:v>662.64000000000203</c:v>
                </c:pt>
                <c:pt idx="784">
                  <c:v>662.72000000000196</c:v>
                </c:pt>
                <c:pt idx="785">
                  <c:v>662.800000000002</c:v>
                </c:pt>
                <c:pt idx="786">
                  <c:v>662.88000000000204</c:v>
                </c:pt>
                <c:pt idx="787">
                  <c:v>662.96000000000197</c:v>
                </c:pt>
                <c:pt idx="788">
                  <c:v>663.04000000000201</c:v>
                </c:pt>
                <c:pt idx="789">
                  <c:v>663.12000000000205</c:v>
                </c:pt>
                <c:pt idx="790">
                  <c:v>663.20000000000198</c:v>
                </c:pt>
                <c:pt idx="791">
                  <c:v>663.28000000000202</c:v>
                </c:pt>
                <c:pt idx="792">
                  <c:v>663.36000000000149</c:v>
                </c:pt>
                <c:pt idx="793">
                  <c:v>663.44000000000199</c:v>
                </c:pt>
                <c:pt idx="794">
                  <c:v>663.52000000000203</c:v>
                </c:pt>
                <c:pt idx="795">
                  <c:v>663.60000000000309</c:v>
                </c:pt>
                <c:pt idx="796">
                  <c:v>663.68000000000302</c:v>
                </c:pt>
                <c:pt idx="797">
                  <c:v>663.76000000000295</c:v>
                </c:pt>
                <c:pt idx="798">
                  <c:v>663.84000000000287</c:v>
                </c:pt>
                <c:pt idx="799">
                  <c:v>663.92000000000303</c:v>
                </c:pt>
                <c:pt idx="800">
                  <c:v>664.00000000000307</c:v>
                </c:pt>
                <c:pt idx="801">
                  <c:v>664.080000000003</c:v>
                </c:pt>
                <c:pt idx="802">
                  <c:v>664.16000000000304</c:v>
                </c:pt>
                <c:pt idx="803">
                  <c:v>664.24000000000308</c:v>
                </c:pt>
                <c:pt idx="804">
                  <c:v>664.32000000000289</c:v>
                </c:pt>
                <c:pt idx="805">
                  <c:v>664.40000000000305</c:v>
                </c:pt>
                <c:pt idx="806">
                  <c:v>664.48000000000309</c:v>
                </c:pt>
                <c:pt idx="807">
                  <c:v>664.56000000000301</c:v>
                </c:pt>
                <c:pt idx="808">
                  <c:v>664.64000000000306</c:v>
                </c:pt>
                <c:pt idx="809">
                  <c:v>664.7200000000031</c:v>
                </c:pt>
                <c:pt idx="810">
                  <c:v>664.80000000000302</c:v>
                </c:pt>
                <c:pt idx="811">
                  <c:v>664.88000000000295</c:v>
                </c:pt>
                <c:pt idx="812">
                  <c:v>664.96000000000288</c:v>
                </c:pt>
                <c:pt idx="813">
                  <c:v>665.04000000000303</c:v>
                </c:pt>
                <c:pt idx="814">
                  <c:v>665.12000000000307</c:v>
                </c:pt>
                <c:pt idx="815">
                  <c:v>665.200000000003</c:v>
                </c:pt>
                <c:pt idx="816">
                  <c:v>665.28000000000304</c:v>
                </c:pt>
                <c:pt idx="817">
                  <c:v>665.36000000000286</c:v>
                </c:pt>
                <c:pt idx="818">
                  <c:v>665.4400000000029</c:v>
                </c:pt>
                <c:pt idx="819">
                  <c:v>665.52000000000396</c:v>
                </c:pt>
                <c:pt idx="820">
                  <c:v>665.600000000004</c:v>
                </c:pt>
                <c:pt idx="821">
                  <c:v>665.68000000000404</c:v>
                </c:pt>
                <c:pt idx="822">
                  <c:v>665.76000000000397</c:v>
                </c:pt>
                <c:pt idx="823">
                  <c:v>665.84000000000356</c:v>
                </c:pt>
                <c:pt idx="824">
                  <c:v>665.9200000000036</c:v>
                </c:pt>
                <c:pt idx="825">
                  <c:v>666.00000000000398</c:v>
                </c:pt>
                <c:pt idx="826">
                  <c:v>666.08000000000402</c:v>
                </c:pt>
                <c:pt idx="827">
                  <c:v>666.16000000000349</c:v>
                </c:pt>
                <c:pt idx="828">
                  <c:v>666.24000000000399</c:v>
                </c:pt>
                <c:pt idx="829">
                  <c:v>666.32000000000357</c:v>
                </c:pt>
                <c:pt idx="830">
                  <c:v>666.40000000000396</c:v>
                </c:pt>
                <c:pt idx="831">
                  <c:v>666.480000000004</c:v>
                </c:pt>
                <c:pt idx="832">
                  <c:v>666.56000000000358</c:v>
                </c:pt>
                <c:pt idx="833">
                  <c:v>666.64000000000397</c:v>
                </c:pt>
                <c:pt idx="834">
                  <c:v>666.72000000000401</c:v>
                </c:pt>
                <c:pt idx="835">
                  <c:v>666.80000000000359</c:v>
                </c:pt>
                <c:pt idx="836">
                  <c:v>666.88000000000397</c:v>
                </c:pt>
                <c:pt idx="837">
                  <c:v>666.96000000000356</c:v>
                </c:pt>
                <c:pt idx="838">
                  <c:v>667.04000000000406</c:v>
                </c:pt>
                <c:pt idx="839">
                  <c:v>667.12000000000398</c:v>
                </c:pt>
                <c:pt idx="840">
                  <c:v>667.20000000000402</c:v>
                </c:pt>
                <c:pt idx="841">
                  <c:v>667.28000000000395</c:v>
                </c:pt>
                <c:pt idx="842">
                  <c:v>667.36000000000354</c:v>
                </c:pt>
                <c:pt idx="843">
                  <c:v>667.44000000000358</c:v>
                </c:pt>
                <c:pt idx="844">
                  <c:v>667.52000000000498</c:v>
                </c:pt>
                <c:pt idx="845">
                  <c:v>667.60000000000502</c:v>
                </c:pt>
                <c:pt idx="846">
                  <c:v>667.68000000000495</c:v>
                </c:pt>
                <c:pt idx="847">
                  <c:v>667.76000000000499</c:v>
                </c:pt>
                <c:pt idx="848">
                  <c:v>667.84000000000458</c:v>
                </c:pt>
                <c:pt idx="849">
                  <c:v>667.92000000000496</c:v>
                </c:pt>
                <c:pt idx="850">
                  <c:v>668.000000000005</c:v>
                </c:pt>
                <c:pt idx="851">
                  <c:v>668.08000000000504</c:v>
                </c:pt>
                <c:pt idx="852">
                  <c:v>668.16000000000497</c:v>
                </c:pt>
                <c:pt idx="853">
                  <c:v>668.24000000000501</c:v>
                </c:pt>
                <c:pt idx="854">
                  <c:v>668.3200000000046</c:v>
                </c:pt>
                <c:pt idx="855">
                  <c:v>668.40000000000498</c:v>
                </c:pt>
                <c:pt idx="856">
                  <c:v>668.48000000000502</c:v>
                </c:pt>
                <c:pt idx="857">
                  <c:v>668.56000000000449</c:v>
                </c:pt>
                <c:pt idx="858">
                  <c:v>668.64000000000499</c:v>
                </c:pt>
                <c:pt idx="859">
                  <c:v>668.72000000000503</c:v>
                </c:pt>
                <c:pt idx="860">
                  <c:v>668.80000000000496</c:v>
                </c:pt>
                <c:pt idx="861">
                  <c:v>668.880000000005</c:v>
                </c:pt>
                <c:pt idx="862">
                  <c:v>668.96000000000458</c:v>
                </c:pt>
                <c:pt idx="863">
                  <c:v>669.04000000000497</c:v>
                </c:pt>
                <c:pt idx="864">
                  <c:v>669.12000000000501</c:v>
                </c:pt>
                <c:pt idx="865">
                  <c:v>669.20000000000505</c:v>
                </c:pt>
                <c:pt idx="866">
                  <c:v>669.28000000000497</c:v>
                </c:pt>
                <c:pt idx="867">
                  <c:v>669.36000000000456</c:v>
                </c:pt>
                <c:pt idx="868">
                  <c:v>669.44000000000597</c:v>
                </c:pt>
                <c:pt idx="869">
                  <c:v>669.52000000000601</c:v>
                </c:pt>
                <c:pt idx="870">
                  <c:v>669.60000000000605</c:v>
                </c:pt>
                <c:pt idx="871">
                  <c:v>669.68000000000598</c:v>
                </c:pt>
                <c:pt idx="872">
                  <c:v>669.76000000000602</c:v>
                </c:pt>
                <c:pt idx="873">
                  <c:v>669.84000000000549</c:v>
                </c:pt>
                <c:pt idx="874">
                  <c:v>669.92000000000598</c:v>
                </c:pt>
                <c:pt idx="875">
                  <c:v>670.00000000000603</c:v>
                </c:pt>
                <c:pt idx="876">
                  <c:v>670.08000000000595</c:v>
                </c:pt>
                <c:pt idx="877">
                  <c:v>670.16000000000599</c:v>
                </c:pt>
                <c:pt idx="878">
                  <c:v>670.24000000000603</c:v>
                </c:pt>
                <c:pt idx="879">
                  <c:v>670.32000000000596</c:v>
                </c:pt>
                <c:pt idx="880">
                  <c:v>670.400000000006</c:v>
                </c:pt>
                <c:pt idx="881">
                  <c:v>670.48000000000604</c:v>
                </c:pt>
                <c:pt idx="882">
                  <c:v>670.56000000000597</c:v>
                </c:pt>
                <c:pt idx="883">
                  <c:v>670.64000000000601</c:v>
                </c:pt>
                <c:pt idx="884">
                  <c:v>670.72000000000605</c:v>
                </c:pt>
                <c:pt idx="885">
                  <c:v>670.80000000000598</c:v>
                </c:pt>
                <c:pt idx="886">
                  <c:v>670.88000000000602</c:v>
                </c:pt>
                <c:pt idx="887">
                  <c:v>670.96000000000549</c:v>
                </c:pt>
                <c:pt idx="888">
                  <c:v>671.04000000000599</c:v>
                </c:pt>
                <c:pt idx="889">
                  <c:v>671.12000000000603</c:v>
                </c:pt>
                <c:pt idx="890">
                  <c:v>671.20000000000596</c:v>
                </c:pt>
                <c:pt idx="891">
                  <c:v>671.280000000006</c:v>
                </c:pt>
                <c:pt idx="892">
                  <c:v>671.36000000000558</c:v>
                </c:pt>
                <c:pt idx="893">
                  <c:v>671.44000000000699</c:v>
                </c:pt>
                <c:pt idx="894">
                  <c:v>671.52000000000703</c:v>
                </c:pt>
                <c:pt idx="895">
                  <c:v>671.60000000000696</c:v>
                </c:pt>
                <c:pt idx="896">
                  <c:v>671.680000000007</c:v>
                </c:pt>
                <c:pt idx="897">
                  <c:v>671.76000000000704</c:v>
                </c:pt>
                <c:pt idx="898">
                  <c:v>671.84000000000697</c:v>
                </c:pt>
                <c:pt idx="899">
                  <c:v>671.92000000000701</c:v>
                </c:pt>
                <c:pt idx="900">
                  <c:v>672.00000000000705</c:v>
                </c:pt>
                <c:pt idx="901">
                  <c:v>672.08000000000698</c:v>
                </c:pt>
                <c:pt idx="902">
                  <c:v>672.16000000000702</c:v>
                </c:pt>
                <c:pt idx="903">
                  <c:v>672.24000000000694</c:v>
                </c:pt>
                <c:pt idx="904">
                  <c:v>672.32000000000698</c:v>
                </c:pt>
                <c:pt idx="905">
                  <c:v>672.40000000000703</c:v>
                </c:pt>
                <c:pt idx="906">
                  <c:v>672.48000000000695</c:v>
                </c:pt>
                <c:pt idx="907">
                  <c:v>672.56000000000699</c:v>
                </c:pt>
                <c:pt idx="908">
                  <c:v>672.64000000000703</c:v>
                </c:pt>
                <c:pt idx="909">
                  <c:v>672.72000000000696</c:v>
                </c:pt>
                <c:pt idx="910">
                  <c:v>672.800000000007</c:v>
                </c:pt>
                <c:pt idx="911">
                  <c:v>672.88000000000704</c:v>
                </c:pt>
                <c:pt idx="912">
                  <c:v>672.96000000000697</c:v>
                </c:pt>
                <c:pt idx="913">
                  <c:v>673.04000000000701</c:v>
                </c:pt>
                <c:pt idx="914">
                  <c:v>673.12000000000705</c:v>
                </c:pt>
                <c:pt idx="915">
                  <c:v>673.20000000000698</c:v>
                </c:pt>
                <c:pt idx="916">
                  <c:v>673.28000000000702</c:v>
                </c:pt>
                <c:pt idx="917">
                  <c:v>673.36000000000786</c:v>
                </c:pt>
                <c:pt idx="918">
                  <c:v>673.4400000000079</c:v>
                </c:pt>
                <c:pt idx="919">
                  <c:v>673.52000000000805</c:v>
                </c:pt>
                <c:pt idx="920">
                  <c:v>673.60000000000809</c:v>
                </c:pt>
                <c:pt idx="921">
                  <c:v>673.68000000000802</c:v>
                </c:pt>
                <c:pt idx="922">
                  <c:v>673.76000000000795</c:v>
                </c:pt>
                <c:pt idx="923">
                  <c:v>673.84000000000788</c:v>
                </c:pt>
                <c:pt idx="924">
                  <c:v>673.92000000000803</c:v>
                </c:pt>
                <c:pt idx="925">
                  <c:v>674.00000000000807</c:v>
                </c:pt>
                <c:pt idx="926">
                  <c:v>674.080000000008</c:v>
                </c:pt>
                <c:pt idx="927">
                  <c:v>674.16000000000804</c:v>
                </c:pt>
                <c:pt idx="928">
                  <c:v>674.24000000000808</c:v>
                </c:pt>
                <c:pt idx="929">
                  <c:v>674.32000000000789</c:v>
                </c:pt>
                <c:pt idx="930">
                  <c:v>674.40000000000805</c:v>
                </c:pt>
                <c:pt idx="931">
                  <c:v>674.48000000000809</c:v>
                </c:pt>
                <c:pt idx="932">
                  <c:v>674.56000000000802</c:v>
                </c:pt>
                <c:pt idx="933">
                  <c:v>674.64000000000794</c:v>
                </c:pt>
                <c:pt idx="934">
                  <c:v>674.7200000000081</c:v>
                </c:pt>
                <c:pt idx="935">
                  <c:v>674.80000000000803</c:v>
                </c:pt>
                <c:pt idx="936">
                  <c:v>674.88000000000795</c:v>
                </c:pt>
                <c:pt idx="937">
                  <c:v>674.96000000000788</c:v>
                </c:pt>
                <c:pt idx="938">
                  <c:v>675.04000000000804</c:v>
                </c:pt>
                <c:pt idx="939">
                  <c:v>675.12000000000808</c:v>
                </c:pt>
                <c:pt idx="940">
                  <c:v>675.200000000008</c:v>
                </c:pt>
                <c:pt idx="941">
                  <c:v>675.28000000000804</c:v>
                </c:pt>
                <c:pt idx="942">
                  <c:v>675.36000000000854</c:v>
                </c:pt>
                <c:pt idx="943">
                  <c:v>675.44000000000858</c:v>
                </c:pt>
                <c:pt idx="944">
                  <c:v>675.52000000000896</c:v>
                </c:pt>
                <c:pt idx="945">
                  <c:v>675.600000000009</c:v>
                </c:pt>
                <c:pt idx="946">
                  <c:v>675.68000000000904</c:v>
                </c:pt>
                <c:pt idx="947">
                  <c:v>675.76000000000897</c:v>
                </c:pt>
                <c:pt idx="948">
                  <c:v>675.84000000000856</c:v>
                </c:pt>
                <c:pt idx="949">
                  <c:v>675.9200000000086</c:v>
                </c:pt>
                <c:pt idx="950">
                  <c:v>676.00000000000898</c:v>
                </c:pt>
                <c:pt idx="951">
                  <c:v>676.08000000000902</c:v>
                </c:pt>
                <c:pt idx="952">
                  <c:v>676.16000000000849</c:v>
                </c:pt>
                <c:pt idx="953">
                  <c:v>676.24000000000899</c:v>
                </c:pt>
                <c:pt idx="954">
                  <c:v>676.32000000000858</c:v>
                </c:pt>
                <c:pt idx="955">
                  <c:v>676.40000000000896</c:v>
                </c:pt>
                <c:pt idx="956">
                  <c:v>676.480000000009</c:v>
                </c:pt>
                <c:pt idx="957">
                  <c:v>676.56000000000859</c:v>
                </c:pt>
                <c:pt idx="958">
                  <c:v>676.64000000000897</c:v>
                </c:pt>
                <c:pt idx="959">
                  <c:v>676.72000000000901</c:v>
                </c:pt>
                <c:pt idx="960">
                  <c:v>676.80000000000859</c:v>
                </c:pt>
                <c:pt idx="961">
                  <c:v>676.88000000000898</c:v>
                </c:pt>
                <c:pt idx="962">
                  <c:v>676.96000000000856</c:v>
                </c:pt>
                <c:pt idx="963">
                  <c:v>677.04000000000849</c:v>
                </c:pt>
                <c:pt idx="964">
                  <c:v>677.12000000000899</c:v>
                </c:pt>
                <c:pt idx="965">
                  <c:v>677.20000000000903</c:v>
                </c:pt>
                <c:pt idx="966">
                  <c:v>677.28000000000998</c:v>
                </c:pt>
                <c:pt idx="967">
                  <c:v>677.36000000000956</c:v>
                </c:pt>
                <c:pt idx="968">
                  <c:v>677.44000000000949</c:v>
                </c:pt>
                <c:pt idx="969">
                  <c:v>677.52000000000999</c:v>
                </c:pt>
                <c:pt idx="970">
                  <c:v>677.60000000001003</c:v>
                </c:pt>
                <c:pt idx="971">
                  <c:v>677.68000000000995</c:v>
                </c:pt>
                <c:pt idx="972">
                  <c:v>677.76000000001</c:v>
                </c:pt>
                <c:pt idx="973">
                  <c:v>677.84000000000958</c:v>
                </c:pt>
                <c:pt idx="974">
                  <c:v>677.92000000000996</c:v>
                </c:pt>
                <c:pt idx="975">
                  <c:v>678.00000000001</c:v>
                </c:pt>
                <c:pt idx="976">
                  <c:v>678.08000000001005</c:v>
                </c:pt>
                <c:pt idx="977">
                  <c:v>678.16000000000997</c:v>
                </c:pt>
                <c:pt idx="978">
                  <c:v>678.24000000001001</c:v>
                </c:pt>
                <c:pt idx="979">
                  <c:v>678.3200000000096</c:v>
                </c:pt>
                <c:pt idx="980">
                  <c:v>678.40000000000998</c:v>
                </c:pt>
                <c:pt idx="981">
                  <c:v>678.48000000001002</c:v>
                </c:pt>
                <c:pt idx="982">
                  <c:v>678.5600000000095</c:v>
                </c:pt>
                <c:pt idx="983">
                  <c:v>678.64000000000999</c:v>
                </c:pt>
                <c:pt idx="984">
                  <c:v>678.72000000001003</c:v>
                </c:pt>
                <c:pt idx="985">
                  <c:v>678.80000000000996</c:v>
                </c:pt>
                <c:pt idx="986">
                  <c:v>678.88000000001</c:v>
                </c:pt>
                <c:pt idx="987">
                  <c:v>678.96000000000959</c:v>
                </c:pt>
                <c:pt idx="988">
                  <c:v>679.04000000000997</c:v>
                </c:pt>
                <c:pt idx="989">
                  <c:v>679.12000000001001</c:v>
                </c:pt>
                <c:pt idx="990">
                  <c:v>679.20000000001096</c:v>
                </c:pt>
                <c:pt idx="991">
                  <c:v>679.280000000011</c:v>
                </c:pt>
                <c:pt idx="992">
                  <c:v>679.36000000001059</c:v>
                </c:pt>
                <c:pt idx="993">
                  <c:v>679.44000000001097</c:v>
                </c:pt>
                <c:pt idx="994">
                  <c:v>679.52000000001101</c:v>
                </c:pt>
                <c:pt idx="995">
                  <c:v>679.60000000001105</c:v>
                </c:pt>
                <c:pt idx="996">
                  <c:v>679.68000000001098</c:v>
                </c:pt>
                <c:pt idx="997">
                  <c:v>679.76000000001102</c:v>
                </c:pt>
                <c:pt idx="998">
                  <c:v>679.84000000001049</c:v>
                </c:pt>
                <c:pt idx="999">
                  <c:v>679.92000000001099</c:v>
                </c:pt>
                <c:pt idx="1000">
                  <c:v>680.00000000001103</c:v>
                </c:pt>
                <c:pt idx="1001">
                  <c:v>680.08000000001095</c:v>
                </c:pt>
                <c:pt idx="1002">
                  <c:v>680.160000000011</c:v>
                </c:pt>
                <c:pt idx="1003">
                  <c:v>680.24000000001104</c:v>
                </c:pt>
                <c:pt idx="1004">
                  <c:v>680.32000000001096</c:v>
                </c:pt>
                <c:pt idx="1005">
                  <c:v>680.400000000011</c:v>
                </c:pt>
                <c:pt idx="1006">
                  <c:v>680.48000000001105</c:v>
                </c:pt>
                <c:pt idx="1007">
                  <c:v>680.56000000001097</c:v>
                </c:pt>
                <c:pt idx="1008">
                  <c:v>680.64000000001101</c:v>
                </c:pt>
                <c:pt idx="1009">
                  <c:v>680.72000000001105</c:v>
                </c:pt>
                <c:pt idx="1010">
                  <c:v>680.80000000001098</c:v>
                </c:pt>
                <c:pt idx="1011">
                  <c:v>680.88000000001102</c:v>
                </c:pt>
                <c:pt idx="1012">
                  <c:v>680.9600000000105</c:v>
                </c:pt>
                <c:pt idx="1013">
                  <c:v>681.04000000001099</c:v>
                </c:pt>
                <c:pt idx="1014">
                  <c:v>681.12000000001103</c:v>
                </c:pt>
                <c:pt idx="1015">
                  <c:v>681.20000000001198</c:v>
                </c:pt>
                <c:pt idx="1016">
                  <c:v>681.28000000001202</c:v>
                </c:pt>
                <c:pt idx="1017">
                  <c:v>681.3600000000115</c:v>
                </c:pt>
                <c:pt idx="1018">
                  <c:v>681.44000000001199</c:v>
                </c:pt>
                <c:pt idx="1019">
                  <c:v>681.52000000001203</c:v>
                </c:pt>
                <c:pt idx="1020">
                  <c:v>681.60000000001196</c:v>
                </c:pt>
                <c:pt idx="1021">
                  <c:v>681.680000000012</c:v>
                </c:pt>
                <c:pt idx="1022">
                  <c:v>681.76000000001204</c:v>
                </c:pt>
                <c:pt idx="1023">
                  <c:v>681.84000000001197</c:v>
                </c:pt>
                <c:pt idx="1024">
                  <c:v>681.92000000001201</c:v>
                </c:pt>
                <c:pt idx="1025">
                  <c:v>682.00000000001205</c:v>
                </c:pt>
                <c:pt idx="1026">
                  <c:v>682.08000000001198</c:v>
                </c:pt>
                <c:pt idx="1027">
                  <c:v>682.16000000001202</c:v>
                </c:pt>
                <c:pt idx="1028">
                  <c:v>682.24000000001195</c:v>
                </c:pt>
                <c:pt idx="1029">
                  <c:v>682.32000000001199</c:v>
                </c:pt>
                <c:pt idx="1030">
                  <c:v>682.40000000001203</c:v>
                </c:pt>
                <c:pt idx="1031">
                  <c:v>682.48000000001196</c:v>
                </c:pt>
                <c:pt idx="1032">
                  <c:v>682.560000000012</c:v>
                </c:pt>
                <c:pt idx="1033">
                  <c:v>682.64000000001204</c:v>
                </c:pt>
                <c:pt idx="1034">
                  <c:v>682.72000000001196</c:v>
                </c:pt>
                <c:pt idx="1035">
                  <c:v>682.80000000001201</c:v>
                </c:pt>
                <c:pt idx="1036">
                  <c:v>682.88000000001205</c:v>
                </c:pt>
                <c:pt idx="1037">
                  <c:v>682.96000000001197</c:v>
                </c:pt>
                <c:pt idx="1038">
                  <c:v>683.04000000001201</c:v>
                </c:pt>
                <c:pt idx="1039">
                  <c:v>683.12000000001308</c:v>
                </c:pt>
                <c:pt idx="1040">
                  <c:v>683.20000000001301</c:v>
                </c:pt>
                <c:pt idx="1041">
                  <c:v>683.28000000001305</c:v>
                </c:pt>
                <c:pt idx="1042">
                  <c:v>683.36000000001286</c:v>
                </c:pt>
                <c:pt idx="1043">
                  <c:v>683.44000000001301</c:v>
                </c:pt>
                <c:pt idx="1044">
                  <c:v>683.52000000001306</c:v>
                </c:pt>
                <c:pt idx="1045">
                  <c:v>683.6000000000131</c:v>
                </c:pt>
                <c:pt idx="1046">
                  <c:v>683.68000000001302</c:v>
                </c:pt>
                <c:pt idx="1047">
                  <c:v>683.76000000001295</c:v>
                </c:pt>
                <c:pt idx="1048">
                  <c:v>683.84000000001288</c:v>
                </c:pt>
                <c:pt idx="1049">
                  <c:v>683.92000000001303</c:v>
                </c:pt>
                <c:pt idx="1050">
                  <c:v>684.00000000001307</c:v>
                </c:pt>
                <c:pt idx="1051">
                  <c:v>684.080000000013</c:v>
                </c:pt>
                <c:pt idx="1052">
                  <c:v>684.16000000001304</c:v>
                </c:pt>
                <c:pt idx="1053">
                  <c:v>684.24000000001308</c:v>
                </c:pt>
                <c:pt idx="1054">
                  <c:v>684.3200000000129</c:v>
                </c:pt>
                <c:pt idx="1055">
                  <c:v>684.40000000001305</c:v>
                </c:pt>
                <c:pt idx="1056">
                  <c:v>684.48000000001309</c:v>
                </c:pt>
                <c:pt idx="1057">
                  <c:v>684.56000000001302</c:v>
                </c:pt>
                <c:pt idx="1058">
                  <c:v>684.64000000001295</c:v>
                </c:pt>
                <c:pt idx="1059">
                  <c:v>684.7200000000131</c:v>
                </c:pt>
                <c:pt idx="1060">
                  <c:v>684.80000000001303</c:v>
                </c:pt>
                <c:pt idx="1061">
                  <c:v>684.88000000001307</c:v>
                </c:pt>
                <c:pt idx="1062">
                  <c:v>684.96000000001288</c:v>
                </c:pt>
                <c:pt idx="1063">
                  <c:v>685.04000000001304</c:v>
                </c:pt>
                <c:pt idx="1064">
                  <c:v>685.12000000001399</c:v>
                </c:pt>
                <c:pt idx="1065">
                  <c:v>685.20000000001403</c:v>
                </c:pt>
                <c:pt idx="1066">
                  <c:v>685.28000000001396</c:v>
                </c:pt>
                <c:pt idx="1067">
                  <c:v>685.36000000001354</c:v>
                </c:pt>
                <c:pt idx="1068">
                  <c:v>685.44000000001358</c:v>
                </c:pt>
                <c:pt idx="1069">
                  <c:v>685.52000000001397</c:v>
                </c:pt>
                <c:pt idx="1070">
                  <c:v>685.60000000001401</c:v>
                </c:pt>
                <c:pt idx="1071">
                  <c:v>685.68000000001405</c:v>
                </c:pt>
                <c:pt idx="1072">
                  <c:v>685.76000000001397</c:v>
                </c:pt>
                <c:pt idx="1073">
                  <c:v>685.84000000001356</c:v>
                </c:pt>
                <c:pt idx="1074">
                  <c:v>685.92000000001406</c:v>
                </c:pt>
                <c:pt idx="1075">
                  <c:v>686.00000000001398</c:v>
                </c:pt>
                <c:pt idx="1076">
                  <c:v>686.08000000001402</c:v>
                </c:pt>
                <c:pt idx="1077">
                  <c:v>686.1600000000135</c:v>
                </c:pt>
                <c:pt idx="1078">
                  <c:v>686.24000000001399</c:v>
                </c:pt>
                <c:pt idx="1079">
                  <c:v>686.32000000001358</c:v>
                </c:pt>
                <c:pt idx="1080">
                  <c:v>686.40000000001396</c:v>
                </c:pt>
                <c:pt idx="1081">
                  <c:v>686.480000000014</c:v>
                </c:pt>
                <c:pt idx="1082">
                  <c:v>686.56000000001359</c:v>
                </c:pt>
                <c:pt idx="1083">
                  <c:v>686.64000000001397</c:v>
                </c:pt>
                <c:pt idx="1084">
                  <c:v>686.72000000001401</c:v>
                </c:pt>
              </c:numCache>
            </c:numRef>
          </c:xVal>
          <c:yVal>
            <c:numRef>
              <c:f>'РУС Дипл!исп!4,12,100mW'!$Y$3:$Y$1087</c:f>
              <c:numCache>
                <c:formatCode>0.00E+00</c:formatCode>
                <c:ptCount val="1085"/>
                <c:pt idx="0">
                  <c:v>3.8147299999999991</c:v>
                </c:pt>
                <c:pt idx="1">
                  <c:v>5.7220799999999956</c:v>
                </c:pt>
                <c:pt idx="2">
                  <c:v>5.7220799999999956</c:v>
                </c:pt>
                <c:pt idx="3">
                  <c:v>5.7220799999999956</c:v>
                </c:pt>
                <c:pt idx="4">
                  <c:v>5.7220799999999956</c:v>
                </c:pt>
                <c:pt idx="5">
                  <c:v>7.6294499999999976</c:v>
                </c:pt>
                <c:pt idx="6">
                  <c:v>7.6294499999999976</c:v>
                </c:pt>
                <c:pt idx="7">
                  <c:v>9.5368000000000013</c:v>
                </c:pt>
                <c:pt idx="8">
                  <c:v>9.5368000000000013</c:v>
                </c:pt>
                <c:pt idx="9">
                  <c:v>9.5368000000000013</c:v>
                </c:pt>
                <c:pt idx="10">
                  <c:v>11.4442</c:v>
                </c:pt>
                <c:pt idx="11">
                  <c:v>11.4442</c:v>
                </c:pt>
                <c:pt idx="12">
                  <c:v>11.4442</c:v>
                </c:pt>
                <c:pt idx="13">
                  <c:v>11.4442</c:v>
                </c:pt>
                <c:pt idx="14">
                  <c:v>11.4442</c:v>
                </c:pt>
                <c:pt idx="15">
                  <c:v>11.4442</c:v>
                </c:pt>
                <c:pt idx="16">
                  <c:v>13.3515</c:v>
                </c:pt>
                <c:pt idx="17">
                  <c:v>13.3515</c:v>
                </c:pt>
                <c:pt idx="18">
                  <c:v>13.3515</c:v>
                </c:pt>
                <c:pt idx="19">
                  <c:v>15.258900000000001</c:v>
                </c:pt>
                <c:pt idx="20">
                  <c:v>15.258900000000001</c:v>
                </c:pt>
                <c:pt idx="21">
                  <c:v>17.1663</c:v>
                </c:pt>
                <c:pt idx="22">
                  <c:v>19.073599999999999</c:v>
                </c:pt>
                <c:pt idx="23">
                  <c:v>19.073599999999999</c:v>
                </c:pt>
                <c:pt idx="24">
                  <c:v>22.88829999999998</c:v>
                </c:pt>
                <c:pt idx="25">
                  <c:v>24.7956</c:v>
                </c:pt>
                <c:pt idx="26">
                  <c:v>24.7956</c:v>
                </c:pt>
                <c:pt idx="27">
                  <c:v>26.702999999999999</c:v>
                </c:pt>
                <c:pt idx="28">
                  <c:v>30.517800000000001</c:v>
                </c:pt>
                <c:pt idx="29">
                  <c:v>34.332500000000003</c:v>
                </c:pt>
                <c:pt idx="30">
                  <c:v>36.239899999999999</c:v>
                </c:pt>
                <c:pt idx="31">
                  <c:v>38.147200000000012</c:v>
                </c:pt>
                <c:pt idx="32">
                  <c:v>41.9619</c:v>
                </c:pt>
                <c:pt idx="33">
                  <c:v>45.776600000000009</c:v>
                </c:pt>
                <c:pt idx="34">
                  <c:v>47.683900000000001</c:v>
                </c:pt>
                <c:pt idx="35">
                  <c:v>51.498600000000003</c:v>
                </c:pt>
                <c:pt idx="36">
                  <c:v>53.406000000000013</c:v>
                </c:pt>
                <c:pt idx="37">
                  <c:v>57.220700000000001</c:v>
                </c:pt>
                <c:pt idx="38">
                  <c:v>61.035600000000002</c:v>
                </c:pt>
                <c:pt idx="39">
                  <c:v>64.850300000000004</c:v>
                </c:pt>
                <c:pt idx="40">
                  <c:v>66.7577</c:v>
                </c:pt>
                <c:pt idx="41">
                  <c:v>70.572399999999945</c:v>
                </c:pt>
                <c:pt idx="42">
                  <c:v>74.387100000000004</c:v>
                </c:pt>
                <c:pt idx="43">
                  <c:v>78.201800000000006</c:v>
                </c:pt>
                <c:pt idx="44">
                  <c:v>80.109099999999998</c:v>
                </c:pt>
                <c:pt idx="45">
                  <c:v>83.9238</c:v>
                </c:pt>
                <c:pt idx="46">
                  <c:v>85.831199999999995</c:v>
                </c:pt>
                <c:pt idx="47">
                  <c:v>91.553199999999975</c:v>
                </c:pt>
                <c:pt idx="48">
                  <c:v>93.460499999999996</c:v>
                </c:pt>
                <c:pt idx="49">
                  <c:v>93.460499999999996</c:v>
                </c:pt>
                <c:pt idx="50">
                  <c:v>97.275200000000012</c:v>
                </c:pt>
                <c:pt idx="51">
                  <c:v>101.09</c:v>
                </c:pt>
                <c:pt idx="52">
                  <c:v>102.997</c:v>
                </c:pt>
                <c:pt idx="53">
                  <c:v>104.905</c:v>
                </c:pt>
                <c:pt idx="54">
                  <c:v>104.905</c:v>
                </c:pt>
                <c:pt idx="55">
                  <c:v>106.812</c:v>
                </c:pt>
                <c:pt idx="56">
                  <c:v>108.71899999999999</c:v>
                </c:pt>
                <c:pt idx="57" formatCode="0">
                  <c:v>110.627</c:v>
                </c:pt>
                <c:pt idx="58" formatCode="0">
                  <c:v>110.627</c:v>
                </c:pt>
                <c:pt idx="59" formatCode="0">
                  <c:v>112.53400000000001</c:v>
                </c:pt>
                <c:pt idx="60" formatCode="0">
                  <c:v>114.441</c:v>
                </c:pt>
                <c:pt idx="61" formatCode="0">
                  <c:v>114.441</c:v>
                </c:pt>
                <c:pt idx="62" formatCode="0">
                  <c:v>116.349</c:v>
                </c:pt>
                <c:pt idx="63" formatCode="0">
                  <c:v>116.349</c:v>
                </c:pt>
                <c:pt idx="64" formatCode="0">
                  <c:v>118.256</c:v>
                </c:pt>
                <c:pt idx="65" formatCode="0">
                  <c:v>118.256</c:v>
                </c:pt>
                <c:pt idx="66" formatCode="0">
                  <c:v>118.256</c:v>
                </c:pt>
                <c:pt idx="67" formatCode="0">
                  <c:v>118.256</c:v>
                </c:pt>
                <c:pt idx="68" formatCode="0">
                  <c:v>118.256</c:v>
                </c:pt>
                <c:pt idx="69" formatCode="0">
                  <c:v>118.256</c:v>
                </c:pt>
                <c:pt idx="70" formatCode="0">
                  <c:v>118.256</c:v>
                </c:pt>
                <c:pt idx="71" formatCode="0">
                  <c:v>118.256</c:v>
                </c:pt>
                <c:pt idx="72" formatCode="0">
                  <c:v>118.256</c:v>
                </c:pt>
                <c:pt idx="73" formatCode="0">
                  <c:v>118.256</c:v>
                </c:pt>
                <c:pt idx="74" formatCode="0">
                  <c:v>118.256</c:v>
                </c:pt>
                <c:pt idx="75" formatCode="0">
                  <c:v>118.256</c:v>
                </c:pt>
                <c:pt idx="76" formatCode="0">
                  <c:v>118.256</c:v>
                </c:pt>
                <c:pt idx="77" formatCode="0">
                  <c:v>118.256</c:v>
                </c:pt>
                <c:pt idx="78" formatCode="0">
                  <c:v>118.256</c:v>
                </c:pt>
                <c:pt idx="79" formatCode="0">
                  <c:v>116.349</c:v>
                </c:pt>
                <c:pt idx="80" formatCode="0">
                  <c:v>116.349</c:v>
                </c:pt>
                <c:pt idx="81" formatCode="0">
                  <c:v>116.349</c:v>
                </c:pt>
                <c:pt idx="82" formatCode="0">
                  <c:v>114.441</c:v>
                </c:pt>
                <c:pt idx="83" formatCode="0">
                  <c:v>114.441</c:v>
                </c:pt>
                <c:pt idx="84" formatCode="0">
                  <c:v>112.53400000000001</c:v>
                </c:pt>
                <c:pt idx="85" formatCode="0">
                  <c:v>112.53400000000001</c:v>
                </c:pt>
                <c:pt idx="86" formatCode="0">
                  <c:v>110.627</c:v>
                </c:pt>
                <c:pt idx="87" formatCode="0">
                  <c:v>110.627</c:v>
                </c:pt>
                <c:pt idx="88">
                  <c:v>108.71899999999999</c:v>
                </c:pt>
                <c:pt idx="89">
                  <c:v>106.812</c:v>
                </c:pt>
                <c:pt idx="90">
                  <c:v>106.812</c:v>
                </c:pt>
                <c:pt idx="91">
                  <c:v>104.905</c:v>
                </c:pt>
                <c:pt idx="92">
                  <c:v>104.905</c:v>
                </c:pt>
                <c:pt idx="93">
                  <c:v>102.997</c:v>
                </c:pt>
                <c:pt idx="94">
                  <c:v>102.997</c:v>
                </c:pt>
                <c:pt idx="95">
                  <c:v>101.09</c:v>
                </c:pt>
                <c:pt idx="96">
                  <c:v>99.182600000000008</c:v>
                </c:pt>
                <c:pt idx="97">
                  <c:v>97.275200000000012</c:v>
                </c:pt>
                <c:pt idx="98">
                  <c:v>95.367900000000006</c:v>
                </c:pt>
                <c:pt idx="99">
                  <c:v>93.460499999999996</c:v>
                </c:pt>
                <c:pt idx="100">
                  <c:v>93.460499999999996</c:v>
                </c:pt>
                <c:pt idx="101">
                  <c:v>91.553199999999975</c:v>
                </c:pt>
                <c:pt idx="102">
                  <c:v>91.553199999999975</c:v>
                </c:pt>
                <c:pt idx="103">
                  <c:v>87.738500000000002</c:v>
                </c:pt>
                <c:pt idx="104">
                  <c:v>87.738500000000002</c:v>
                </c:pt>
                <c:pt idx="105">
                  <c:v>85.831199999999995</c:v>
                </c:pt>
                <c:pt idx="106">
                  <c:v>83.9238</c:v>
                </c:pt>
                <c:pt idx="107">
                  <c:v>82.016500000000022</c:v>
                </c:pt>
                <c:pt idx="108">
                  <c:v>80.109099999999998</c:v>
                </c:pt>
                <c:pt idx="109">
                  <c:v>78.201800000000006</c:v>
                </c:pt>
                <c:pt idx="110">
                  <c:v>78.201800000000006</c:v>
                </c:pt>
                <c:pt idx="111">
                  <c:v>76.294399999999996</c:v>
                </c:pt>
                <c:pt idx="112">
                  <c:v>74.387100000000004</c:v>
                </c:pt>
                <c:pt idx="113">
                  <c:v>72.479700000000008</c:v>
                </c:pt>
                <c:pt idx="114">
                  <c:v>70.572399999999945</c:v>
                </c:pt>
                <c:pt idx="115">
                  <c:v>68.665000000000006</c:v>
                </c:pt>
                <c:pt idx="116">
                  <c:v>68.665000000000006</c:v>
                </c:pt>
                <c:pt idx="117">
                  <c:v>66.7577</c:v>
                </c:pt>
                <c:pt idx="118">
                  <c:v>64.850300000000004</c:v>
                </c:pt>
                <c:pt idx="119">
                  <c:v>64.850300000000004</c:v>
                </c:pt>
                <c:pt idx="120">
                  <c:v>62.942999999999998</c:v>
                </c:pt>
                <c:pt idx="121">
                  <c:v>61.035600000000002</c:v>
                </c:pt>
                <c:pt idx="122">
                  <c:v>59.128</c:v>
                </c:pt>
                <c:pt idx="123">
                  <c:v>57.220700000000001</c:v>
                </c:pt>
                <c:pt idx="124">
                  <c:v>55.313299999999998</c:v>
                </c:pt>
                <c:pt idx="125">
                  <c:v>53.406000000000013</c:v>
                </c:pt>
                <c:pt idx="126">
                  <c:v>51.498600000000003</c:v>
                </c:pt>
                <c:pt idx="127">
                  <c:v>51.498600000000003</c:v>
                </c:pt>
                <c:pt idx="128">
                  <c:v>51.498600000000003</c:v>
                </c:pt>
                <c:pt idx="129">
                  <c:v>49.591300000000011</c:v>
                </c:pt>
                <c:pt idx="130">
                  <c:v>47.683900000000001</c:v>
                </c:pt>
                <c:pt idx="131">
                  <c:v>45.776600000000009</c:v>
                </c:pt>
                <c:pt idx="132">
                  <c:v>45.776600000000009</c:v>
                </c:pt>
                <c:pt idx="133">
                  <c:v>45.776600000000009</c:v>
                </c:pt>
                <c:pt idx="134">
                  <c:v>45.776600000000009</c:v>
                </c:pt>
                <c:pt idx="135">
                  <c:v>43.869300000000003</c:v>
                </c:pt>
                <c:pt idx="136">
                  <c:v>41.9619</c:v>
                </c:pt>
                <c:pt idx="137">
                  <c:v>41.9619</c:v>
                </c:pt>
                <c:pt idx="138">
                  <c:v>41.9619</c:v>
                </c:pt>
                <c:pt idx="139">
                  <c:v>40.054600000000001</c:v>
                </c:pt>
                <c:pt idx="140">
                  <c:v>38.147200000000012</c:v>
                </c:pt>
                <c:pt idx="141">
                  <c:v>38.147200000000012</c:v>
                </c:pt>
                <c:pt idx="142">
                  <c:v>38.147200000000012</c:v>
                </c:pt>
                <c:pt idx="143">
                  <c:v>36.239899999999999</c:v>
                </c:pt>
                <c:pt idx="144">
                  <c:v>34.332500000000003</c:v>
                </c:pt>
                <c:pt idx="145">
                  <c:v>32.425200000000011</c:v>
                </c:pt>
                <c:pt idx="146">
                  <c:v>32.425200000000011</c:v>
                </c:pt>
                <c:pt idx="147">
                  <c:v>30.517800000000001</c:v>
                </c:pt>
                <c:pt idx="148">
                  <c:v>28.610299999999999</c:v>
                </c:pt>
                <c:pt idx="149">
                  <c:v>26.702999999999999</c:v>
                </c:pt>
                <c:pt idx="150">
                  <c:v>24.7956</c:v>
                </c:pt>
                <c:pt idx="151">
                  <c:v>24.7956</c:v>
                </c:pt>
                <c:pt idx="152">
                  <c:v>24.7956</c:v>
                </c:pt>
                <c:pt idx="153">
                  <c:v>22.88829999999998</c:v>
                </c:pt>
                <c:pt idx="154">
                  <c:v>20.981000000000002</c:v>
                </c:pt>
                <c:pt idx="155">
                  <c:v>20.981000000000002</c:v>
                </c:pt>
                <c:pt idx="156">
                  <c:v>20.981000000000002</c:v>
                </c:pt>
                <c:pt idx="157">
                  <c:v>19.073599999999999</c:v>
                </c:pt>
                <c:pt idx="158">
                  <c:v>19.073599999999999</c:v>
                </c:pt>
                <c:pt idx="159">
                  <c:v>19.073599999999999</c:v>
                </c:pt>
                <c:pt idx="160">
                  <c:v>19.073599999999999</c:v>
                </c:pt>
                <c:pt idx="161">
                  <c:v>19.073599999999999</c:v>
                </c:pt>
                <c:pt idx="162">
                  <c:v>19.073599999999999</c:v>
                </c:pt>
                <c:pt idx="163">
                  <c:v>17.1663</c:v>
                </c:pt>
                <c:pt idx="164">
                  <c:v>17.1663</c:v>
                </c:pt>
                <c:pt idx="165">
                  <c:v>17.1663</c:v>
                </c:pt>
                <c:pt idx="166">
                  <c:v>17.1663</c:v>
                </c:pt>
                <c:pt idx="167">
                  <c:v>17.1663</c:v>
                </c:pt>
                <c:pt idx="168">
                  <c:v>15.258900000000001</c:v>
                </c:pt>
                <c:pt idx="169">
                  <c:v>15.258900000000001</c:v>
                </c:pt>
                <c:pt idx="170">
                  <c:v>15.258900000000001</c:v>
                </c:pt>
                <c:pt idx="171">
                  <c:v>15.258900000000001</c:v>
                </c:pt>
                <c:pt idx="172">
                  <c:v>15.258900000000001</c:v>
                </c:pt>
                <c:pt idx="173">
                  <c:v>15.258900000000001</c:v>
                </c:pt>
                <c:pt idx="174">
                  <c:v>15.258900000000001</c:v>
                </c:pt>
                <c:pt idx="175">
                  <c:v>13.3515</c:v>
                </c:pt>
                <c:pt idx="176">
                  <c:v>13.3515</c:v>
                </c:pt>
                <c:pt idx="177">
                  <c:v>13.3515</c:v>
                </c:pt>
                <c:pt idx="178">
                  <c:v>13.3515</c:v>
                </c:pt>
                <c:pt idx="179">
                  <c:v>13.3515</c:v>
                </c:pt>
                <c:pt idx="180">
                  <c:v>13.3515</c:v>
                </c:pt>
                <c:pt idx="181">
                  <c:v>13.3515</c:v>
                </c:pt>
                <c:pt idx="182">
                  <c:v>13.3515</c:v>
                </c:pt>
                <c:pt idx="183">
                  <c:v>11.4442</c:v>
                </c:pt>
                <c:pt idx="184">
                  <c:v>11.4442</c:v>
                </c:pt>
                <c:pt idx="185">
                  <c:v>11.4442</c:v>
                </c:pt>
                <c:pt idx="186">
                  <c:v>11.4442</c:v>
                </c:pt>
                <c:pt idx="187">
                  <c:v>11.4442</c:v>
                </c:pt>
                <c:pt idx="188">
                  <c:v>11.4442</c:v>
                </c:pt>
                <c:pt idx="189">
                  <c:v>11.4442</c:v>
                </c:pt>
                <c:pt idx="190">
                  <c:v>11.4442</c:v>
                </c:pt>
                <c:pt idx="191">
                  <c:v>11.4442</c:v>
                </c:pt>
                <c:pt idx="192">
                  <c:v>11.4442</c:v>
                </c:pt>
                <c:pt idx="193">
                  <c:v>11.4442</c:v>
                </c:pt>
                <c:pt idx="194">
                  <c:v>11.4442</c:v>
                </c:pt>
                <c:pt idx="195">
                  <c:v>11.4442</c:v>
                </c:pt>
                <c:pt idx="196">
                  <c:v>11.4442</c:v>
                </c:pt>
                <c:pt idx="197">
                  <c:v>11.4442</c:v>
                </c:pt>
                <c:pt idx="198">
                  <c:v>11.4442</c:v>
                </c:pt>
                <c:pt idx="199">
                  <c:v>11.4442</c:v>
                </c:pt>
                <c:pt idx="200">
                  <c:v>11.4442</c:v>
                </c:pt>
                <c:pt idx="201">
                  <c:v>11.4442</c:v>
                </c:pt>
                <c:pt idx="202">
                  <c:v>11.4442</c:v>
                </c:pt>
                <c:pt idx="203">
                  <c:v>11.4442</c:v>
                </c:pt>
                <c:pt idx="204">
                  <c:v>11.4442</c:v>
                </c:pt>
                <c:pt idx="205">
                  <c:v>11.4442</c:v>
                </c:pt>
                <c:pt idx="206">
                  <c:v>11.4442</c:v>
                </c:pt>
                <c:pt idx="207">
                  <c:v>11.4442</c:v>
                </c:pt>
                <c:pt idx="208">
                  <c:v>11.4442</c:v>
                </c:pt>
                <c:pt idx="209">
                  <c:v>11.4442</c:v>
                </c:pt>
                <c:pt idx="210">
                  <c:v>11.4442</c:v>
                </c:pt>
                <c:pt idx="211">
                  <c:v>11.4442</c:v>
                </c:pt>
                <c:pt idx="212">
                  <c:v>11.4442</c:v>
                </c:pt>
                <c:pt idx="213">
                  <c:v>11.4442</c:v>
                </c:pt>
                <c:pt idx="214">
                  <c:v>11.4442</c:v>
                </c:pt>
                <c:pt idx="215">
                  <c:v>11.4442</c:v>
                </c:pt>
                <c:pt idx="216">
                  <c:v>11.4442</c:v>
                </c:pt>
                <c:pt idx="217">
                  <c:v>11.4442</c:v>
                </c:pt>
                <c:pt idx="218">
                  <c:v>11.4442</c:v>
                </c:pt>
                <c:pt idx="219">
                  <c:v>11.4442</c:v>
                </c:pt>
                <c:pt idx="220">
                  <c:v>11.4442</c:v>
                </c:pt>
                <c:pt idx="221">
                  <c:v>11.4442</c:v>
                </c:pt>
                <c:pt idx="222">
                  <c:v>11.4442</c:v>
                </c:pt>
                <c:pt idx="223">
                  <c:v>11.4442</c:v>
                </c:pt>
                <c:pt idx="224">
                  <c:v>9.5368000000000013</c:v>
                </c:pt>
                <c:pt idx="225">
                  <c:v>9.5368000000000013</c:v>
                </c:pt>
                <c:pt idx="226">
                  <c:v>11.4442</c:v>
                </c:pt>
                <c:pt idx="227">
                  <c:v>11.4442</c:v>
                </c:pt>
                <c:pt idx="228">
                  <c:v>11.4442</c:v>
                </c:pt>
                <c:pt idx="229">
                  <c:v>11.4442</c:v>
                </c:pt>
                <c:pt idx="230">
                  <c:v>11.4442</c:v>
                </c:pt>
                <c:pt idx="231">
                  <c:v>11.4442</c:v>
                </c:pt>
                <c:pt idx="232">
                  <c:v>9.5368000000000013</c:v>
                </c:pt>
                <c:pt idx="233">
                  <c:v>9.5368000000000013</c:v>
                </c:pt>
                <c:pt idx="234">
                  <c:v>9.5368000000000013</c:v>
                </c:pt>
                <c:pt idx="235">
                  <c:v>9.5368000000000013</c:v>
                </c:pt>
                <c:pt idx="236">
                  <c:v>9.5368000000000013</c:v>
                </c:pt>
                <c:pt idx="237">
                  <c:v>9.5368000000000013</c:v>
                </c:pt>
                <c:pt idx="238">
                  <c:v>9.5368000000000013</c:v>
                </c:pt>
                <c:pt idx="239">
                  <c:v>9.5368000000000013</c:v>
                </c:pt>
                <c:pt idx="240">
                  <c:v>11.4442</c:v>
                </c:pt>
                <c:pt idx="241">
                  <c:v>11.4442</c:v>
                </c:pt>
                <c:pt idx="242">
                  <c:v>11.4442</c:v>
                </c:pt>
                <c:pt idx="243">
                  <c:v>11.4442</c:v>
                </c:pt>
                <c:pt idx="244">
                  <c:v>11.4442</c:v>
                </c:pt>
                <c:pt idx="245">
                  <c:v>11.4442</c:v>
                </c:pt>
                <c:pt idx="246">
                  <c:v>11.4442</c:v>
                </c:pt>
                <c:pt idx="247">
                  <c:v>11.4442</c:v>
                </c:pt>
                <c:pt idx="248">
                  <c:v>11.4442</c:v>
                </c:pt>
                <c:pt idx="249">
                  <c:v>11.4442</c:v>
                </c:pt>
                <c:pt idx="250">
                  <c:v>11.4442</c:v>
                </c:pt>
                <c:pt idx="251">
                  <c:v>11.4442</c:v>
                </c:pt>
                <c:pt idx="252">
                  <c:v>11.4442</c:v>
                </c:pt>
                <c:pt idx="253">
                  <c:v>9.5368000000000013</c:v>
                </c:pt>
                <c:pt idx="254">
                  <c:v>9.5368000000000013</c:v>
                </c:pt>
                <c:pt idx="255">
                  <c:v>9.5368000000000013</c:v>
                </c:pt>
                <c:pt idx="256">
                  <c:v>9.5368000000000013</c:v>
                </c:pt>
                <c:pt idx="257">
                  <c:v>9.5368000000000013</c:v>
                </c:pt>
                <c:pt idx="258">
                  <c:v>9.5368000000000013</c:v>
                </c:pt>
                <c:pt idx="259">
                  <c:v>9.5368000000000013</c:v>
                </c:pt>
                <c:pt idx="260">
                  <c:v>9.5368000000000013</c:v>
                </c:pt>
                <c:pt idx="261">
                  <c:v>9.5368000000000013</c:v>
                </c:pt>
                <c:pt idx="262">
                  <c:v>9.5368000000000013</c:v>
                </c:pt>
                <c:pt idx="263">
                  <c:v>9.5368000000000013</c:v>
                </c:pt>
                <c:pt idx="264">
                  <c:v>9.5368000000000013</c:v>
                </c:pt>
                <c:pt idx="265">
                  <c:v>9.5368000000000013</c:v>
                </c:pt>
                <c:pt idx="266">
                  <c:v>9.5368000000000013</c:v>
                </c:pt>
                <c:pt idx="267">
                  <c:v>9.5368000000000013</c:v>
                </c:pt>
                <c:pt idx="268">
                  <c:v>9.5368000000000013</c:v>
                </c:pt>
                <c:pt idx="269">
                  <c:v>11.4442</c:v>
                </c:pt>
                <c:pt idx="270">
                  <c:v>11.4442</c:v>
                </c:pt>
                <c:pt idx="271">
                  <c:v>11.4442</c:v>
                </c:pt>
                <c:pt idx="272">
                  <c:v>11.4442</c:v>
                </c:pt>
                <c:pt idx="273">
                  <c:v>11.4442</c:v>
                </c:pt>
                <c:pt idx="274">
                  <c:v>11.4442</c:v>
                </c:pt>
                <c:pt idx="275">
                  <c:v>11.4442</c:v>
                </c:pt>
                <c:pt idx="276">
                  <c:v>11.4442</c:v>
                </c:pt>
                <c:pt idx="277">
                  <c:v>11.4442</c:v>
                </c:pt>
                <c:pt idx="278">
                  <c:v>11.4442</c:v>
                </c:pt>
                <c:pt idx="279">
                  <c:v>11.4442</c:v>
                </c:pt>
                <c:pt idx="280">
                  <c:v>11.4442</c:v>
                </c:pt>
                <c:pt idx="281">
                  <c:v>11.4442</c:v>
                </c:pt>
                <c:pt idx="282">
                  <c:v>11.4442</c:v>
                </c:pt>
                <c:pt idx="283">
                  <c:v>11.4442</c:v>
                </c:pt>
                <c:pt idx="284">
                  <c:v>11.4442</c:v>
                </c:pt>
                <c:pt idx="285">
                  <c:v>11.4442</c:v>
                </c:pt>
                <c:pt idx="286">
                  <c:v>11.4442</c:v>
                </c:pt>
                <c:pt idx="287">
                  <c:v>11.4442</c:v>
                </c:pt>
                <c:pt idx="288">
                  <c:v>11.4442</c:v>
                </c:pt>
                <c:pt idx="289">
                  <c:v>11.4442</c:v>
                </c:pt>
                <c:pt idx="290">
                  <c:v>11.4442</c:v>
                </c:pt>
                <c:pt idx="291">
                  <c:v>9.5368000000000013</c:v>
                </c:pt>
                <c:pt idx="292">
                  <c:v>9.5368000000000013</c:v>
                </c:pt>
                <c:pt idx="293">
                  <c:v>9.5368000000000013</c:v>
                </c:pt>
                <c:pt idx="294">
                  <c:v>9.5368000000000013</c:v>
                </c:pt>
                <c:pt idx="295">
                  <c:v>9.5368000000000013</c:v>
                </c:pt>
                <c:pt idx="296">
                  <c:v>9.5368000000000013</c:v>
                </c:pt>
                <c:pt idx="297">
                  <c:v>11.4442</c:v>
                </c:pt>
                <c:pt idx="298">
                  <c:v>11.4442</c:v>
                </c:pt>
                <c:pt idx="299">
                  <c:v>11.4442</c:v>
                </c:pt>
                <c:pt idx="300">
                  <c:v>11.4442</c:v>
                </c:pt>
                <c:pt idx="301">
                  <c:v>9.5368000000000013</c:v>
                </c:pt>
                <c:pt idx="302">
                  <c:v>9.5368000000000013</c:v>
                </c:pt>
                <c:pt idx="303">
                  <c:v>9.5368000000000013</c:v>
                </c:pt>
                <c:pt idx="304">
                  <c:v>11.4442</c:v>
                </c:pt>
                <c:pt idx="305">
                  <c:v>11.4442</c:v>
                </c:pt>
                <c:pt idx="306">
                  <c:v>11.4442</c:v>
                </c:pt>
                <c:pt idx="307">
                  <c:v>11.4442</c:v>
                </c:pt>
                <c:pt idx="308">
                  <c:v>11.4442</c:v>
                </c:pt>
                <c:pt idx="309">
                  <c:v>11.4442</c:v>
                </c:pt>
                <c:pt idx="310">
                  <c:v>11.4442</c:v>
                </c:pt>
                <c:pt idx="311">
                  <c:v>11.4442</c:v>
                </c:pt>
                <c:pt idx="312">
                  <c:v>11.4442</c:v>
                </c:pt>
                <c:pt idx="313">
                  <c:v>11.4442</c:v>
                </c:pt>
                <c:pt idx="314">
                  <c:v>11.4442</c:v>
                </c:pt>
                <c:pt idx="315">
                  <c:v>11.4442</c:v>
                </c:pt>
                <c:pt idx="316">
                  <c:v>11.4442</c:v>
                </c:pt>
                <c:pt idx="317">
                  <c:v>11.4442</c:v>
                </c:pt>
                <c:pt idx="318">
                  <c:v>11.4442</c:v>
                </c:pt>
                <c:pt idx="319">
                  <c:v>11.4442</c:v>
                </c:pt>
                <c:pt idx="320">
                  <c:v>11.4442</c:v>
                </c:pt>
                <c:pt idx="321">
                  <c:v>11.4442</c:v>
                </c:pt>
                <c:pt idx="322">
                  <c:v>11.4442</c:v>
                </c:pt>
                <c:pt idx="323">
                  <c:v>11.4442</c:v>
                </c:pt>
                <c:pt idx="324">
                  <c:v>11.4442</c:v>
                </c:pt>
                <c:pt idx="325">
                  <c:v>11.4442</c:v>
                </c:pt>
                <c:pt idx="326">
                  <c:v>11.4442</c:v>
                </c:pt>
                <c:pt idx="327">
                  <c:v>9.5368000000000013</c:v>
                </c:pt>
                <c:pt idx="328">
                  <c:v>9.5368000000000013</c:v>
                </c:pt>
                <c:pt idx="329">
                  <c:v>9.5368000000000013</c:v>
                </c:pt>
                <c:pt idx="330">
                  <c:v>9.5368000000000013</c:v>
                </c:pt>
                <c:pt idx="331">
                  <c:v>9.5368000000000013</c:v>
                </c:pt>
                <c:pt idx="332">
                  <c:v>9.5368000000000013</c:v>
                </c:pt>
                <c:pt idx="333">
                  <c:v>11.4442</c:v>
                </c:pt>
                <c:pt idx="334">
                  <c:v>11.4442</c:v>
                </c:pt>
                <c:pt idx="335">
                  <c:v>11.4442</c:v>
                </c:pt>
                <c:pt idx="336">
                  <c:v>11.4442</c:v>
                </c:pt>
                <c:pt idx="337">
                  <c:v>11.4442</c:v>
                </c:pt>
                <c:pt idx="338">
                  <c:v>11.4442</c:v>
                </c:pt>
                <c:pt idx="339">
                  <c:v>11.4442</c:v>
                </c:pt>
                <c:pt idx="340">
                  <c:v>11.4442</c:v>
                </c:pt>
                <c:pt idx="341">
                  <c:v>11.4442</c:v>
                </c:pt>
                <c:pt idx="342">
                  <c:v>11.4442</c:v>
                </c:pt>
                <c:pt idx="343">
                  <c:v>11.4442</c:v>
                </c:pt>
                <c:pt idx="344">
                  <c:v>11.4442</c:v>
                </c:pt>
                <c:pt idx="345">
                  <c:v>11.4442</c:v>
                </c:pt>
                <c:pt idx="346">
                  <c:v>11.4442</c:v>
                </c:pt>
                <c:pt idx="347">
                  <c:v>11.4442</c:v>
                </c:pt>
                <c:pt idx="348">
                  <c:v>11.4442</c:v>
                </c:pt>
                <c:pt idx="349">
                  <c:v>11.4442</c:v>
                </c:pt>
                <c:pt idx="350">
                  <c:v>11.4442</c:v>
                </c:pt>
                <c:pt idx="351">
                  <c:v>11.4442</c:v>
                </c:pt>
                <c:pt idx="352">
                  <c:v>11.4442</c:v>
                </c:pt>
                <c:pt idx="353">
                  <c:v>15.258900000000001</c:v>
                </c:pt>
                <c:pt idx="354">
                  <c:v>22.88829999999998</c:v>
                </c:pt>
                <c:pt idx="355">
                  <c:v>28.610299999999999</c:v>
                </c:pt>
                <c:pt idx="356">
                  <c:v>32.425200000000011</c:v>
                </c:pt>
                <c:pt idx="357">
                  <c:v>36.239899999999999</c:v>
                </c:pt>
                <c:pt idx="358">
                  <c:v>38.147200000000012</c:v>
                </c:pt>
                <c:pt idx="359">
                  <c:v>36.239899999999999</c:v>
                </c:pt>
                <c:pt idx="360">
                  <c:v>34.332500000000003</c:v>
                </c:pt>
                <c:pt idx="361">
                  <c:v>32.425200000000011</c:v>
                </c:pt>
                <c:pt idx="362">
                  <c:v>28.610299999999999</c:v>
                </c:pt>
                <c:pt idx="363">
                  <c:v>24.7956</c:v>
                </c:pt>
                <c:pt idx="364">
                  <c:v>24.7956</c:v>
                </c:pt>
                <c:pt idx="365">
                  <c:v>20.981000000000002</c:v>
                </c:pt>
                <c:pt idx="366">
                  <c:v>17.1663</c:v>
                </c:pt>
                <c:pt idx="367">
                  <c:v>17.1663</c:v>
                </c:pt>
                <c:pt idx="368">
                  <c:v>17.1663</c:v>
                </c:pt>
                <c:pt idx="369">
                  <c:v>17.1663</c:v>
                </c:pt>
                <c:pt idx="370">
                  <c:v>17.1663</c:v>
                </c:pt>
                <c:pt idx="371">
                  <c:v>17.1663</c:v>
                </c:pt>
                <c:pt idx="372">
                  <c:v>20.981000000000002</c:v>
                </c:pt>
                <c:pt idx="373">
                  <c:v>20.981000000000002</c:v>
                </c:pt>
                <c:pt idx="374">
                  <c:v>22.88829999999998</c:v>
                </c:pt>
                <c:pt idx="375">
                  <c:v>24.7956</c:v>
                </c:pt>
                <c:pt idx="376">
                  <c:v>26.702999999999999</c:v>
                </c:pt>
                <c:pt idx="377">
                  <c:v>28.610299999999999</c:v>
                </c:pt>
                <c:pt idx="378">
                  <c:v>32.425200000000011</c:v>
                </c:pt>
                <c:pt idx="379">
                  <c:v>36.239899999999999</c:v>
                </c:pt>
                <c:pt idx="380">
                  <c:v>38.147200000000012</c:v>
                </c:pt>
                <c:pt idx="381">
                  <c:v>40.054600000000001</c:v>
                </c:pt>
                <c:pt idx="382">
                  <c:v>43.869300000000003</c:v>
                </c:pt>
                <c:pt idx="383">
                  <c:v>47.683900000000001</c:v>
                </c:pt>
                <c:pt idx="384">
                  <c:v>51.498600000000003</c:v>
                </c:pt>
                <c:pt idx="385">
                  <c:v>53.406000000000013</c:v>
                </c:pt>
                <c:pt idx="386">
                  <c:v>57.220700000000001</c:v>
                </c:pt>
                <c:pt idx="387">
                  <c:v>61.035600000000002</c:v>
                </c:pt>
                <c:pt idx="388">
                  <c:v>64.850300000000004</c:v>
                </c:pt>
                <c:pt idx="389">
                  <c:v>64.850300000000004</c:v>
                </c:pt>
                <c:pt idx="390">
                  <c:v>68.665000000000006</c:v>
                </c:pt>
                <c:pt idx="391">
                  <c:v>72.479700000000008</c:v>
                </c:pt>
                <c:pt idx="392">
                  <c:v>76.294399999999996</c:v>
                </c:pt>
                <c:pt idx="393">
                  <c:v>80.109099999999998</c:v>
                </c:pt>
                <c:pt idx="394">
                  <c:v>82.016500000000022</c:v>
                </c:pt>
                <c:pt idx="395">
                  <c:v>85.831199999999995</c:v>
                </c:pt>
                <c:pt idx="396">
                  <c:v>89.645899999999983</c:v>
                </c:pt>
                <c:pt idx="397">
                  <c:v>91.553199999999975</c:v>
                </c:pt>
                <c:pt idx="398">
                  <c:v>93.460499999999996</c:v>
                </c:pt>
                <c:pt idx="399">
                  <c:v>97.275200000000012</c:v>
                </c:pt>
                <c:pt idx="400">
                  <c:v>99.182600000000008</c:v>
                </c:pt>
                <c:pt idx="401">
                  <c:v>101.09</c:v>
                </c:pt>
                <c:pt idx="402">
                  <c:v>102.997</c:v>
                </c:pt>
                <c:pt idx="403">
                  <c:v>104.905</c:v>
                </c:pt>
                <c:pt idx="404">
                  <c:v>104.905</c:v>
                </c:pt>
                <c:pt idx="405">
                  <c:v>104.905</c:v>
                </c:pt>
                <c:pt idx="406">
                  <c:v>106.812</c:v>
                </c:pt>
                <c:pt idx="407">
                  <c:v>106.812</c:v>
                </c:pt>
                <c:pt idx="408">
                  <c:v>108.71899999999999</c:v>
                </c:pt>
                <c:pt idx="409" formatCode="0">
                  <c:v>110.627</c:v>
                </c:pt>
                <c:pt idx="410" formatCode="0">
                  <c:v>110.627</c:v>
                </c:pt>
                <c:pt idx="411" formatCode="0">
                  <c:v>110.627</c:v>
                </c:pt>
                <c:pt idx="412" formatCode="0">
                  <c:v>112.53400000000001</c:v>
                </c:pt>
                <c:pt idx="413" formatCode="0">
                  <c:v>112.53400000000001</c:v>
                </c:pt>
                <c:pt idx="414" formatCode="0">
                  <c:v>112.53400000000001</c:v>
                </c:pt>
                <c:pt idx="415" formatCode="0">
                  <c:v>114.441</c:v>
                </c:pt>
                <c:pt idx="416" formatCode="0">
                  <c:v>114.441</c:v>
                </c:pt>
                <c:pt idx="417" formatCode="0">
                  <c:v>114.441</c:v>
                </c:pt>
                <c:pt idx="418" formatCode="0">
                  <c:v>114.441</c:v>
                </c:pt>
                <c:pt idx="419" formatCode="0">
                  <c:v>114.441</c:v>
                </c:pt>
                <c:pt idx="420" formatCode="0">
                  <c:v>114.441</c:v>
                </c:pt>
                <c:pt idx="421" formatCode="0">
                  <c:v>114.441</c:v>
                </c:pt>
                <c:pt idx="422" formatCode="0">
                  <c:v>112.53400000000001</c:v>
                </c:pt>
                <c:pt idx="423" formatCode="0">
                  <c:v>112.53400000000001</c:v>
                </c:pt>
                <c:pt idx="424" formatCode="0">
                  <c:v>112.53400000000001</c:v>
                </c:pt>
                <c:pt idx="425" formatCode="0">
                  <c:v>112.53400000000001</c:v>
                </c:pt>
                <c:pt idx="426" formatCode="0">
                  <c:v>110.627</c:v>
                </c:pt>
                <c:pt idx="427" formatCode="0">
                  <c:v>110.627</c:v>
                </c:pt>
                <c:pt idx="428" formatCode="0">
                  <c:v>110.627</c:v>
                </c:pt>
                <c:pt idx="429">
                  <c:v>108.71899999999999</c:v>
                </c:pt>
                <c:pt idx="430">
                  <c:v>108.71899999999999</c:v>
                </c:pt>
                <c:pt idx="431">
                  <c:v>108.71899999999999</c:v>
                </c:pt>
                <c:pt idx="432">
                  <c:v>106.812</c:v>
                </c:pt>
                <c:pt idx="433">
                  <c:v>106.812</c:v>
                </c:pt>
                <c:pt idx="434">
                  <c:v>104.905</c:v>
                </c:pt>
                <c:pt idx="435">
                  <c:v>104.905</c:v>
                </c:pt>
                <c:pt idx="436">
                  <c:v>104.905</c:v>
                </c:pt>
                <c:pt idx="437">
                  <c:v>104.905</c:v>
                </c:pt>
                <c:pt idx="438">
                  <c:v>102.997</c:v>
                </c:pt>
                <c:pt idx="439">
                  <c:v>102.997</c:v>
                </c:pt>
                <c:pt idx="440">
                  <c:v>101.09</c:v>
                </c:pt>
                <c:pt idx="441">
                  <c:v>101.09</c:v>
                </c:pt>
                <c:pt idx="442">
                  <c:v>99.182600000000008</c:v>
                </c:pt>
                <c:pt idx="443">
                  <c:v>99.182600000000008</c:v>
                </c:pt>
                <c:pt idx="444">
                  <c:v>95.367900000000006</c:v>
                </c:pt>
                <c:pt idx="445">
                  <c:v>95.367900000000006</c:v>
                </c:pt>
                <c:pt idx="446">
                  <c:v>93.460499999999996</c:v>
                </c:pt>
                <c:pt idx="447">
                  <c:v>93.460499999999996</c:v>
                </c:pt>
                <c:pt idx="448">
                  <c:v>91.553199999999975</c:v>
                </c:pt>
                <c:pt idx="449">
                  <c:v>91.553199999999975</c:v>
                </c:pt>
                <c:pt idx="450">
                  <c:v>89.645899999999983</c:v>
                </c:pt>
                <c:pt idx="451">
                  <c:v>87.738500000000002</c:v>
                </c:pt>
                <c:pt idx="452">
                  <c:v>85.831199999999995</c:v>
                </c:pt>
                <c:pt idx="453">
                  <c:v>83.9238</c:v>
                </c:pt>
                <c:pt idx="454">
                  <c:v>82.016500000000022</c:v>
                </c:pt>
                <c:pt idx="455">
                  <c:v>80.109099999999998</c:v>
                </c:pt>
                <c:pt idx="456">
                  <c:v>78.201800000000006</c:v>
                </c:pt>
                <c:pt idx="457">
                  <c:v>78.201800000000006</c:v>
                </c:pt>
                <c:pt idx="458">
                  <c:v>78.201800000000006</c:v>
                </c:pt>
                <c:pt idx="459">
                  <c:v>76.294399999999996</c:v>
                </c:pt>
                <c:pt idx="460">
                  <c:v>74.387100000000004</c:v>
                </c:pt>
                <c:pt idx="461">
                  <c:v>72.479700000000008</c:v>
                </c:pt>
                <c:pt idx="462">
                  <c:v>70.572399999999945</c:v>
                </c:pt>
                <c:pt idx="463">
                  <c:v>68.665000000000006</c:v>
                </c:pt>
                <c:pt idx="464">
                  <c:v>68.665000000000006</c:v>
                </c:pt>
                <c:pt idx="465">
                  <c:v>66.7577</c:v>
                </c:pt>
                <c:pt idx="466">
                  <c:v>64.850300000000004</c:v>
                </c:pt>
                <c:pt idx="467">
                  <c:v>64.850300000000004</c:v>
                </c:pt>
                <c:pt idx="468">
                  <c:v>62.942999999999998</c:v>
                </c:pt>
                <c:pt idx="469">
                  <c:v>62.942999999999998</c:v>
                </c:pt>
                <c:pt idx="470">
                  <c:v>61.035600000000002</c:v>
                </c:pt>
                <c:pt idx="471">
                  <c:v>59.128</c:v>
                </c:pt>
                <c:pt idx="472">
                  <c:v>57.220700000000001</c:v>
                </c:pt>
                <c:pt idx="473">
                  <c:v>55.313299999999998</c:v>
                </c:pt>
                <c:pt idx="474">
                  <c:v>53.406000000000013</c:v>
                </c:pt>
                <c:pt idx="475">
                  <c:v>53.406000000000013</c:v>
                </c:pt>
                <c:pt idx="476">
                  <c:v>51.498600000000003</c:v>
                </c:pt>
                <c:pt idx="477">
                  <c:v>51.498600000000003</c:v>
                </c:pt>
                <c:pt idx="478">
                  <c:v>51.498600000000003</c:v>
                </c:pt>
                <c:pt idx="479">
                  <c:v>49.591300000000011</c:v>
                </c:pt>
                <c:pt idx="480">
                  <c:v>47.683900000000001</c:v>
                </c:pt>
                <c:pt idx="481">
                  <c:v>45.776600000000009</c:v>
                </c:pt>
                <c:pt idx="482">
                  <c:v>45.776600000000009</c:v>
                </c:pt>
                <c:pt idx="483">
                  <c:v>43.869300000000003</c:v>
                </c:pt>
                <c:pt idx="484">
                  <c:v>43.869300000000003</c:v>
                </c:pt>
                <c:pt idx="485">
                  <c:v>41.9619</c:v>
                </c:pt>
                <c:pt idx="486">
                  <c:v>40.054600000000001</c:v>
                </c:pt>
                <c:pt idx="487">
                  <c:v>40.054600000000001</c:v>
                </c:pt>
                <c:pt idx="488">
                  <c:v>38.147200000000012</c:v>
                </c:pt>
                <c:pt idx="489">
                  <c:v>38.147200000000012</c:v>
                </c:pt>
                <c:pt idx="490">
                  <c:v>38.147200000000012</c:v>
                </c:pt>
                <c:pt idx="491">
                  <c:v>36.239899999999999</c:v>
                </c:pt>
                <c:pt idx="492">
                  <c:v>36.239899999999999</c:v>
                </c:pt>
                <c:pt idx="493">
                  <c:v>34.332500000000003</c:v>
                </c:pt>
                <c:pt idx="494">
                  <c:v>34.332500000000003</c:v>
                </c:pt>
                <c:pt idx="495">
                  <c:v>32.425200000000011</c:v>
                </c:pt>
                <c:pt idx="496">
                  <c:v>32.425200000000011</c:v>
                </c:pt>
                <c:pt idx="497">
                  <c:v>32.425200000000011</c:v>
                </c:pt>
                <c:pt idx="498">
                  <c:v>30.517800000000001</c:v>
                </c:pt>
                <c:pt idx="499">
                  <c:v>30.517800000000001</c:v>
                </c:pt>
                <c:pt idx="500">
                  <c:v>28.610299999999999</c:v>
                </c:pt>
                <c:pt idx="501">
                  <c:v>28.610299999999999</c:v>
                </c:pt>
                <c:pt idx="502">
                  <c:v>26.702999999999999</c:v>
                </c:pt>
                <c:pt idx="503">
                  <c:v>26.702999999999999</c:v>
                </c:pt>
                <c:pt idx="504">
                  <c:v>26.702999999999999</c:v>
                </c:pt>
                <c:pt idx="505">
                  <c:v>24.7956</c:v>
                </c:pt>
                <c:pt idx="506">
                  <c:v>24.7956</c:v>
                </c:pt>
                <c:pt idx="507">
                  <c:v>24.7956</c:v>
                </c:pt>
                <c:pt idx="508">
                  <c:v>24.7956</c:v>
                </c:pt>
                <c:pt idx="509">
                  <c:v>24.7956</c:v>
                </c:pt>
                <c:pt idx="510">
                  <c:v>24.7956</c:v>
                </c:pt>
                <c:pt idx="511">
                  <c:v>24.7956</c:v>
                </c:pt>
                <c:pt idx="512">
                  <c:v>24.7956</c:v>
                </c:pt>
                <c:pt idx="513">
                  <c:v>22.88829999999998</c:v>
                </c:pt>
                <c:pt idx="514">
                  <c:v>22.88829999999998</c:v>
                </c:pt>
                <c:pt idx="515">
                  <c:v>20.981000000000002</c:v>
                </c:pt>
                <c:pt idx="516">
                  <c:v>20.981000000000002</c:v>
                </c:pt>
                <c:pt idx="517">
                  <c:v>20.981000000000002</c:v>
                </c:pt>
                <c:pt idx="518">
                  <c:v>20.981000000000002</c:v>
                </c:pt>
                <c:pt idx="519">
                  <c:v>19.073599999999999</c:v>
                </c:pt>
                <c:pt idx="520">
                  <c:v>19.073599999999999</c:v>
                </c:pt>
                <c:pt idx="521">
                  <c:v>19.073599999999999</c:v>
                </c:pt>
                <c:pt idx="522">
                  <c:v>19.073599999999999</c:v>
                </c:pt>
                <c:pt idx="523">
                  <c:v>19.073599999999999</c:v>
                </c:pt>
                <c:pt idx="524">
                  <c:v>17.1663</c:v>
                </c:pt>
                <c:pt idx="525">
                  <c:v>17.1663</c:v>
                </c:pt>
                <c:pt idx="526">
                  <c:v>17.1663</c:v>
                </c:pt>
                <c:pt idx="527">
                  <c:v>17.1663</c:v>
                </c:pt>
                <c:pt idx="528">
                  <c:v>17.1663</c:v>
                </c:pt>
                <c:pt idx="529">
                  <c:v>17.1663</c:v>
                </c:pt>
                <c:pt idx="530">
                  <c:v>17.1663</c:v>
                </c:pt>
                <c:pt idx="531">
                  <c:v>15.258900000000001</c:v>
                </c:pt>
                <c:pt idx="532">
                  <c:v>15.258900000000001</c:v>
                </c:pt>
                <c:pt idx="533">
                  <c:v>15.258900000000001</c:v>
                </c:pt>
                <c:pt idx="534">
                  <c:v>15.258900000000001</c:v>
                </c:pt>
                <c:pt idx="535">
                  <c:v>15.258900000000001</c:v>
                </c:pt>
                <c:pt idx="536">
                  <c:v>15.258900000000001</c:v>
                </c:pt>
                <c:pt idx="537">
                  <c:v>15.258900000000001</c:v>
                </c:pt>
                <c:pt idx="538">
                  <c:v>15.258900000000001</c:v>
                </c:pt>
                <c:pt idx="539">
                  <c:v>15.258900000000001</c:v>
                </c:pt>
                <c:pt idx="540">
                  <c:v>13.3515</c:v>
                </c:pt>
                <c:pt idx="541">
                  <c:v>13.3515</c:v>
                </c:pt>
                <c:pt idx="542">
                  <c:v>13.3515</c:v>
                </c:pt>
                <c:pt idx="543">
                  <c:v>13.3515</c:v>
                </c:pt>
                <c:pt idx="544">
                  <c:v>13.3515</c:v>
                </c:pt>
                <c:pt idx="545">
                  <c:v>13.3515</c:v>
                </c:pt>
                <c:pt idx="546">
                  <c:v>11.4442</c:v>
                </c:pt>
                <c:pt idx="547">
                  <c:v>11.4442</c:v>
                </c:pt>
                <c:pt idx="548">
                  <c:v>11.4442</c:v>
                </c:pt>
                <c:pt idx="549">
                  <c:v>11.4442</c:v>
                </c:pt>
                <c:pt idx="550">
                  <c:v>11.4442</c:v>
                </c:pt>
                <c:pt idx="551">
                  <c:v>11.4442</c:v>
                </c:pt>
                <c:pt idx="552">
                  <c:v>11.4442</c:v>
                </c:pt>
                <c:pt idx="553">
                  <c:v>11.4442</c:v>
                </c:pt>
                <c:pt idx="554">
                  <c:v>11.4442</c:v>
                </c:pt>
                <c:pt idx="555">
                  <c:v>11.4442</c:v>
                </c:pt>
                <c:pt idx="556">
                  <c:v>11.4442</c:v>
                </c:pt>
                <c:pt idx="557">
                  <c:v>11.4442</c:v>
                </c:pt>
                <c:pt idx="558">
                  <c:v>11.4442</c:v>
                </c:pt>
                <c:pt idx="559">
                  <c:v>11.4442</c:v>
                </c:pt>
                <c:pt idx="560">
                  <c:v>11.4442</c:v>
                </c:pt>
                <c:pt idx="561">
                  <c:v>11.4442</c:v>
                </c:pt>
                <c:pt idx="562">
                  <c:v>11.4442</c:v>
                </c:pt>
                <c:pt idx="563">
                  <c:v>11.4442</c:v>
                </c:pt>
                <c:pt idx="564">
                  <c:v>9.5368000000000013</c:v>
                </c:pt>
                <c:pt idx="565">
                  <c:v>9.5368000000000013</c:v>
                </c:pt>
                <c:pt idx="566">
                  <c:v>9.5368000000000013</c:v>
                </c:pt>
                <c:pt idx="567">
                  <c:v>9.5368000000000013</c:v>
                </c:pt>
                <c:pt idx="568">
                  <c:v>9.5368000000000013</c:v>
                </c:pt>
                <c:pt idx="569">
                  <c:v>9.5368000000000013</c:v>
                </c:pt>
                <c:pt idx="570">
                  <c:v>9.5368000000000013</c:v>
                </c:pt>
                <c:pt idx="571">
                  <c:v>9.5368000000000013</c:v>
                </c:pt>
                <c:pt idx="572">
                  <c:v>9.5368000000000013</c:v>
                </c:pt>
                <c:pt idx="573">
                  <c:v>9.5368000000000013</c:v>
                </c:pt>
                <c:pt idx="574">
                  <c:v>9.5368000000000013</c:v>
                </c:pt>
                <c:pt idx="575">
                  <c:v>9.5368000000000013</c:v>
                </c:pt>
                <c:pt idx="576">
                  <c:v>9.5368000000000013</c:v>
                </c:pt>
                <c:pt idx="577">
                  <c:v>9.5368000000000013</c:v>
                </c:pt>
                <c:pt idx="578">
                  <c:v>9.5368000000000013</c:v>
                </c:pt>
                <c:pt idx="579">
                  <c:v>9.5368000000000013</c:v>
                </c:pt>
                <c:pt idx="580">
                  <c:v>9.5368000000000013</c:v>
                </c:pt>
                <c:pt idx="581">
                  <c:v>9.5368000000000013</c:v>
                </c:pt>
                <c:pt idx="582">
                  <c:v>9.5368000000000013</c:v>
                </c:pt>
                <c:pt idx="583">
                  <c:v>9.5368000000000013</c:v>
                </c:pt>
                <c:pt idx="584">
                  <c:v>9.5368000000000013</c:v>
                </c:pt>
                <c:pt idx="585">
                  <c:v>9.5368000000000013</c:v>
                </c:pt>
                <c:pt idx="586">
                  <c:v>9.5368000000000013</c:v>
                </c:pt>
                <c:pt idx="587">
                  <c:v>9.5368000000000013</c:v>
                </c:pt>
                <c:pt idx="588">
                  <c:v>9.5368000000000013</c:v>
                </c:pt>
                <c:pt idx="589">
                  <c:v>9.5368000000000013</c:v>
                </c:pt>
                <c:pt idx="590">
                  <c:v>9.5368000000000013</c:v>
                </c:pt>
                <c:pt idx="591">
                  <c:v>9.5368000000000013</c:v>
                </c:pt>
                <c:pt idx="592">
                  <c:v>9.5368000000000013</c:v>
                </c:pt>
                <c:pt idx="593">
                  <c:v>9.5368000000000013</c:v>
                </c:pt>
                <c:pt idx="594">
                  <c:v>9.5368000000000013</c:v>
                </c:pt>
                <c:pt idx="595">
                  <c:v>9.5368000000000013</c:v>
                </c:pt>
                <c:pt idx="596">
                  <c:v>9.5368000000000013</c:v>
                </c:pt>
                <c:pt idx="597">
                  <c:v>9.5368000000000013</c:v>
                </c:pt>
                <c:pt idx="598">
                  <c:v>9.5368000000000013</c:v>
                </c:pt>
                <c:pt idx="599">
                  <c:v>9.5368000000000013</c:v>
                </c:pt>
                <c:pt idx="600">
                  <c:v>9.5368000000000013</c:v>
                </c:pt>
                <c:pt idx="601">
                  <c:v>9.5368000000000013</c:v>
                </c:pt>
                <c:pt idx="602">
                  <c:v>9.5368000000000013</c:v>
                </c:pt>
                <c:pt idx="603">
                  <c:v>9.5368000000000013</c:v>
                </c:pt>
                <c:pt idx="604">
                  <c:v>9.5368000000000013</c:v>
                </c:pt>
                <c:pt idx="605">
                  <c:v>9.5368000000000013</c:v>
                </c:pt>
                <c:pt idx="606">
                  <c:v>9.5368000000000013</c:v>
                </c:pt>
                <c:pt idx="607">
                  <c:v>9.5368000000000013</c:v>
                </c:pt>
                <c:pt idx="608">
                  <c:v>9.5368000000000013</c:v>
                </c:pt>
                <c:pt idx="609">
                  <c:v>9.5368000000000013</c:v>
                </c:pt>
                <c:pt idx="610">
                  <c:v>9.5368000000000013</c:v>
                </c:pt>
                <c:pt idx="611">
                  <c:v>9.5368000000000013</c:v>
                </c:pt>
                <c:pt idx="612">
                  <c:v>9.5368000000000013</c:v>
                </c:pt>
                <c:pt idx="613">
                  <c:v>9.5368000000000013</c:v>
                </c:pt>
                <c:pt idx="614">
                  <c:v>9.5368000000000013</c:v>
                </c:pt>
                <c:pt idx="615">
                  <c:v>9.5368000000000013</c:v>
                </c:pt>
                <c:pt idx="616">
                  <c:v>9.5368000000000013</c:v>
                </c:pt>
                <c:pt idx="617">
                  <c:v>9.5368000000000013</c:v>
                </c:pt>
                <c:pt idx="618">
                  <c:v>9.5368000000000013</c:v>
                </c:pt>
                <c:pt idx="619">
                  <c:v>9.5368000000000013</c:v>
                </c:pt>
                <c:pt idx="620">
                  <c:v>9.5368000000000013</c:v>
                </c:pt>
                <c:pt idx="621">
                  <c:v>9.5368000000000013</c:v>
                </c:pt>
                <c:pt idx="622">
                  <c:v>9.5368000000000013</c:v>
                </c:pt>
                <c:pt idx="623">
                  <c:v>9.5368000000000013</c:v>
                </c:pt>
                <c:pt idx="624">
                  <c:v>9.5368000000000013</c:v>
                </c:pt>
                <c:pt idx="625">
                  <c:v>9.5368000000000013</c:v>
                </c:pt>
                <c:pt idx="626">
                  <c:v>9.5368000000000013</c:v>
                </c:pt>
                <c:pt idx="627">
                  <c:v>9.5368000000000013</c:v>
                </c:pt>
                <c:pt idx="628">
                  <c:v>9.5368000000000013</c:v>
                </c:pt>
                <c:pt idx="629">
                  <c:v>9.5368000000000013</c:v>
                </c:pt>
                <c:pt idx="630">
                  <c:v>9.5368000000000013</c:v>
                </c:pt>
                <c:pt idx="631">
                  <c:v>9.5368000000000013</c:v>
                </c:pt>
                <c:pt idx="632">
                  <c:v>9.5368000000000013</c:v>
                </c:pt>
                <c:pt idx="633">
                  <c:v>11.4442</c:v>
                </c:pt>
                <c:pt idx="634">
                  <c:v>11.4442</c:v>
                </c:pt>
                <c:pt idx="635">
                  <c:v>11.4442</c:v>
                </c:pt>
                <c:pt idx="636">
                  <c:v>11.4442</c:v>
                </c:pt>
                <c:pt idx="637">
                  <c:v>11.4442</c:v>
                </c:pt>
                <c:pt idx="638">
                  <c:v>11.4442</c:v>
                </c:pt>
                <c:pt idx="639">
                  <c:v>11.4442</c:v>
                </c:pt>
                <c:pt idx="640">
                  <c:v>11.4442</c:v>
                </c:pt>
                <c:pt idx="641">
                  <c:v>11.4442</c:v>
                </c:pt>
                <c:pt idx="642">
                  <c:v>11.4442</c:v>
                </c:pt>
                <c:pt idx="643">
                  <c:v>11.4442</c:v>
                </c:pt>
                <c:pt idx="644">
                  <c:v>11.4442</c:v>
                </c:pt>
                <c:pt idx="645">
                  <c:v>11.4442</c:v>
                </c:pt>
                <c:pt idx="646">
                  <c:v>11.4442</c:v>
                </c:pt>
                <c:pt idx="647">
                  <c:v>11.4442</c:v>
                </c:pt>
                <c:pt idx="648">
                  <c:v>11.4442</c:v>
                </c:pt>
                <c:pt idx="649">
                  <c:v>11.4442</c:v>
                </c:pt>
                <c:pt idx="650">
                  <c:v>11.4442</c:v>
                </c:pt>
                <c:pt idx="651">
                  <c:v>11.4442</c:v>
                </c:pt>
                <c:pt idx="652">
                  <c:v>11.4442</c:v>
                </c:pt>
                <c:pt idx="653">
                  <c:v>11.4442</c:v>
                </c:pt>
                <c:pt idx="654">
                  <c:v>11.4442</c:v>
                </c:pt>
                <c:pt idx="655">
                  <c:v>11.4442</c:v>
                </c:pt>
                <c:pt idx="656">
                  <c:v>11.4442</c:v>
                </c:pt>
                <c:pt idx="657">
                  <c:v>11.4442</c:v>
                </c:pt>
                <c:pt idx="658">
                  <c:v>11.4442</c:v>
                </c:pt>
                <c:pt idx="659">
                  <c:v>11.4442</c:v>
                </c:pt>
                <c:pt idx="660">
                  <c:v>11.4442</c:v>
                </c:pt>
                <c:pt idx="661">
                  <c:v>11.4442</c:v>
                </c:pt>
                <c:pt idx="662">
                  <c:v>11.4442</c:v>
                </c:pt>
                <c:pt idx="663">
                  <c:v>11.4442</c:v>
                </c:pt>
                <c:pt idx="664">
                  <c:v>11.4442</c:v>
                </c:pt>
                <c:pt idx="665">
                  <c:v>11.4442</c:v>
                </c:pt>
                <c:pt idx="666">
                  <c:v>11.4442</c:v>
                </c:pt>
                <c:pt idx="667">
                  <c:v>11.4442</c:v>
                </c:pt>
                <c:pt idx="668">
                  <c:v>11.4442</c:v>
                </c:pt>
                <c:pt idx="669">
                  <c:v>11.4442</c:v>
                </c:pt>
                <c:pt idx="670">
                  <c:v>11.4442</c:v>
                </c:pt>
                <c:pt idx="671">
                  <c:v>11.4442</c:v>
                </c:pt>
                <c:pt idx="672">
                  <c:v>11.4442</c:v>
                </c:pt>
                <c:pt idx="673">
                  <c:v>11.4442</c:v>
                </c:pt>
                <c:pt idx="674">
                  <c:v>11.4442</c:v>
                </c:pt>
                <c:pt idx="675">
                  <c:v>11.4442</c:v>
                </c:pt>
                <c:pt idx="676">
                  <c:v>11.4442</c:v>
                </c:pt>
                <c:pt idx="677">
                  <c:v>9.5368000000000013</c:v>
                </c:pt>
                <c:pt idx="678">
                  <c:v>9.5368000000000013</c:v>
                </c:pt>
                <c:pt idx="679">
                  <c:v>9.5368000000000013</c:v>
                </c:pt>
                <c:pt idx="680">
                  <c:v>9.5368000000000013</c:v>
                </c:pt>
                <c:pt idx="681">
                  <c:v>7.6294499999999976</c:v>
                </c:pt>
                <c:pt idx="682">
                  <c:v>7.6294499999999976</c:v>
                </c:pt>
                <c:pt idx="683">
                  <c:v>7.6294499999999976</c:v>
                </c:pt>
                <c:pt idx="684">
                  <c:v>9.5368000000000013</c:v>
                </c:pt>
                <c:pt idx="685">
                  <c:v>9.5368000000000013</c:v>
                </c:pt>
                <c:pt idx="686">
                  <c:v>9.5368000000000013</c:v>
                </c:pt>
                <c:pt idx="687">
                  <c:v>9.5368000000000013</c:v>
                </c:pt>
                <c:pt idx="688">
                  <c:v>11.4442</c:v>
                </c:pt>
                <c:pt idx="689">
                  <c:v>11.4442</c:v>
                </c:pt>
                <c:pt idx="690">
                  <c:v>11.4442</c:v>
                </c:pt>
                <c:pt idx="691">
                  <c:v>11.4442</c:v>
                </c:pt>
                <c:pt idx="692">
                  <c:v>11.4442</c:v>
                </c:pt>
                <c:pt idx="693">
                  <c:v>11.4442</c:v>
                </c:pt>
                <c:pt idx="694">
                  <c:v>11.4442</c:v>
                </c:pt>
                <c:pt idx="695">
                  <c:v>11.4442</c:v>
                </c:pt>
                <c:pt idx="696">
                  <c:v>11.4442</c:v>
                </c:pt>
                <c:pt idx="697">
                  <c:v>11.4442</c:v>
                </c:pt>
                <c:pt idx="698">
                  <c:v>11.4442</c:v>
                </c:pt>
                <c:pt idx="699">
                  <c:v>11.4442</c:v>
                </c:pt>
                <c:pt idx="700">
                  <c:v>11.4442</c:v>
                </c:pt>
                <c:pt idx="701">
                  <c:v>11.4442</c:v>
                </c:pt>
                <c:pt idx="702">
                  <c:v>11.4442</c:v>
                </c:pt>
                <c:pt idx="703">
                  <c:v>11.4442</c:v>
                </c:pt>
                <c:pt idx="704">
                  <c:v>13.3515</c:v>
                </c:pt>
                <c:pt idx="705">
                  <c:v>13.3515</c:v>
                </c:pt>
                <c:pt idx="706">
                  <c:v>13.3515</c:v>
                </c:pt>
                <c:pt idx="707">
                  <c:v>13.3515</c:v>
                </c:pt>
                <c:pt idx="708">
                  <c:v>13.3515</c:v>
                </c:pt>
                <c:pt idx="709">
                  <c:v>13.3515</c:v>
                </c:pt>
                <c:pt idx="710">
                  <c:v>13.3515</c:v>
                </c:pt>
                <c:pt idx="711">
                  <c:v>13.3515</c:v>
                </c:pt>
                <c:pt idx="712">
                  <c:v>13.3515</c:v>
                </c:pt>
                <c:pt idx="713">
                  <c:v>13.3515</c:v>
                </c:pt>
                <c:pt idx="714">
                  <c:v>13.3515</c:v>
                </c:pt>
                <c:pt idx="715">
                  <c:v>13.3515</c:v>
                </c:pt>
                <c:pt idx="716">
                  <c:v>13.3515</c:v>
                </c:pt>
                <c:pt idx="717">
                  <c:v>13.3515</c:v>
                </c:pt>
                <c:pt idx="718">
                  <c:v>13.3515</c:v>
                </c:pt>
                <c:pt idx="719">
                  <c:v>13.3515</c:v>
                </c:pt>
                <c:pt idx="720">
                  <c:v>13.3515</c:v>
                </c:pt>
                <c:pt idx="721">
                  <c:v>13.3515</c:v>
                </c:pt>
                <c:pt idx="722">
                  <c:v>15.258900000000001</c:v>
                </c:pt>
                <c:pt idx="723">
                  <c:v>15.258900000000001</c:v>
                </c:pt>
                <c:pt idx="724">
                  <c:v>17.1663</c:v>
                </c:pt>
                <c:pt idx="725">
                  <c:v>17.1663</c:v>
                </c:pt>
                <c:pt idx="726">
                  <c:v>20.981000000000002</c:v>
                </c:pt>
                <c:pt idx="727">
                  <c:v>22.88829999999998</c:v>
                </c:pt>
                <c:pt idx="728">
                  <c:v>24.7956</c:v>
                </c:pt>
                <c:pt idx="729">
                  <c:v>24.7956</c:v>
                </c:pt>
                <c:pt idx="730">
                  <c:v>28.610299999999999</c:v>
                </c:pt>
                <c:pt idx="731">
                  <c:v>30.517800000000001</c:v>
                </c:pt>
                <c:pt idx="732">
                  <c:v>32.425200000000011</c:v>
                </c:pt>
                <c:pt idx="733">
                  <c:v>36.239899999999999</c:v>
                </c:pt>
                <c:pt idx="734">
                  <c:v>38.147200000000012</c:v>
                </c:pt>
                <c:pt idx="735">
                  <c:v>40.054600000000001</c:v>
                </c:pt>
                <c:pt idx="736">
                  <c:v>41.9619</c:v>
                </c:pt>
                <c:pt idx="737">
                  <c:v>45.776600000000009</c:v>
                </c:pt>
                <c:pt idx="738">
                  <c:v>49.591300000000011</c:v>
                </c:pt>
                <c:pt idx="739">
                  <c:v>51.498600000000003</c:v>
                </c:pt>
                <c:pt idx="740">
                  <c:v>53.406000000000013</c:v>
                </c:pt>
                <c:pt idx="741">
                  <c:v>57.220700000000001</c:v>
                </c:pt>
                <c:pt idx="742">
                  <c:v>61.035600000000002</c:v>
                </c:pt>
                <c:pt idx="743">
                  <c:v>64.850300000000004</c:v>
                </c:pt>
                <c:pt idx="744">
                  <c:v>66.7577</c:v>
                </c:pt>
                <c:pt idx="745">
                  <c:v>70.572399999999945</c:v>
                </c:pt>
                <c:pt idx="746">
                  <c:v>74.387100000000004</c:v>
                </c:pt>
                <c:pt idx="747">
                  <c:v>76.294399999999996</c:v>
                </c:pt>
                <c:pt idx="748">
                  <c:v>78.201800000000006</c:v>
                </c:pt>
                <c:pt idx="749">
                  <c:v>82.016500000000022</c:v>
                </c:pt>
                <c:pt idx="750">
                  <c:v>83.9238</c:v>
                </c:pt>
                <c:pt idx="751">
                  <c:v>87.738500000000002</c:v>
                </c:pt>
                <c:pt idx="752">
                  <c:v>91.553199999999975</c:v>
                </c:pt>
                <c:pt idx="753">
                  <c:v>93.460499999999996</c:v>
                </c:pt>
                <c:pt idx="754">
                  <c:v>93.460499999999996</c:v>
                </c:pt>
                <c:pt idx="755">
                  <c:v>95.367900000000006</c:v>
                </c:pt>
                <c:pt idx="756">
                  <c:v>99.182600000000008</c:v>
                </c:pt>
                <c:pt idx="757">
                  <c:v>99.182600000000008</c:v>
                </c:pt>
                <c:pt idx="758">
                  <c:v>101.09</c:v>
                </c:pt>
                <c:pt idx="759">
                  <c:v>102.997</c:v>
                </c:pt>
                <c:pt idx="760">
                  <c:v>104.905</c:v>
                </c:pt>
                <c:pt idx="761">
                  <c:v>104.905</c:v>
                </c:pt>
                <c:pt idx="762">
                  <c:v>104.905</c:v>
                </c:pt>
                <c:pt idx="763">
                  <c:v>104.905</c:v>
                </c:pt>
                <c:pt idx="764">
                  <c:v>106.812</c:v>
                </c:pt>
                <c:pt idx="765">
                  <c:v>106.812</c:v>
                </c:pt>
                <c:pt idx="766">
                  <c:v>108.71899999999999</c:v>
                </c:pt>
                <c:pt idx="767">
                  <c:v>108.71899999999999</c:v>
                </c:pt>
                <c:pt idx="768">
                  <c:v>108.71899999999999</c:v>
                </c:pt>
                <c:pt idx="769">
                  <c:v>108.71899999999999</c:v>
                </c:pt>
                <c:pt idx="770" formatCode="0">
                  <c:v>110.627</c:v>
                </c:pt>
                <c:pt idx="771" formatCode="0">
                  <c:v>110.627</c:v>
                </c:pt>
                <c:pt idx="772" formatCode="0">
                  <c:v>110.627</c:v>
                </c:pt>
                <c:pt idx="773" formatCode="0">
                  <c:v>110.627</c:v>
                </c:pt>
                <c:pt idx="774" formatCode="0">
                  <c:v>110.627</c:v>
                </c:pt>
                <c:pt idx="775" formatCode="0">
                  <c:v>110.627</c:v>
                </c:pt>
                <c:pt idx="776">
                  <c:v>108.71899999999999</c:v>
                </c:pt>
                <c:pt idx="777">
                  <c:v>108.71899999999999</c:v>
                </c:pt>
                <c:pt idx="778">
                  <c:v>108.71899999999999</c:v>
                </c:pt>
                <c:pt idx="779">
                  <c:v>108.71899999999999</c:v>
                </c:pt>
                <c:pt idx="780">
                  <c:v>108.71899999999999</c:v>
                </c:pt>
                <c:pt idx="781">
                  <c:v>108.71899999999999</c:v>
                </c:pt>
                <c:pt idx="782">
                  <c:v>108.71899999999999</c:v>
                </c:pt>
                <c:pt idx="783">
                  <c:v>106.812</c:v>
                </c:pt>
                <c:pt idx="784">
                  <c:v>106.812</c:v>
                </c:pt>
                <c:pt idx="785">
                  <c:v>106.812</c:v>
                </c:pt>
                <c:pt idx="786">
                  <c:v>104.905</c:v>
                </c:pt>
                <c:pt idx="787">
                  <c:v>104.905</c:v>
                </c:pt>
                <c:pt idx="788">
                  <c:v>104.905</c:v>
                </c:pt>
                <c:pt idx="789">
                  <c:v>104.905</c:v>
                </c:pt>
                <c:pt idx="790">
                  <c:v>104.905</c:v>
                </c:pt>
                <c:pt idx="791">
                  <c:v>102.997</c:v>
                </c:pt>
                <c:pt idx="792">
                  <c:v>102.997</c:v>
                </c:pt>
                <c:pt idx="793">
                  <c:v>101.09</c:v>
                </c:pt>
                <c:pt idx="794">
                  <c:v>101.09</c:v>
                </c:pt>
                <c:pt idx="795">
                  <c:v>99.182600000000008</c:v>
                </c:pt>
                <c:pt idx="796">
                  <c:v>97.275200000000012</c:v>
                </c:pt>
                <c:pt idx="797">
                  <c:v>97.275200000000012</c:v>
                </c:pt>
                <c:pt idx="798">
                  <c:v>95.367900000000006</c:v>
                </c:pt>
                <c:pt idx="799">
                  <c:v>93.460499999999996</c:v>
                </c:pt>
                <c:pt idx="800">
                  <c:v>93.460499999999996</c:v>
                </c:pt>
                <c:pt idx="801">
                  <c:v>93.460499999999996</c:v>
                </c:pt>
                <c:pt idx="802">
                  <c:v>93.460499999999996</c:v>
                </c:pt>
                <c:pt idx="803">
                  <c:v>93.460499999999996</c:v>
                </c:pt>
                <c:pt idx="804">
                  <c:v>91.553199999999975</c:v>
                </c:pt>
                <c:pt idx="805">
                  <c:v>91.553199999999975</c:v>
                </c:pt>
                <c:pt idx="806">
                  <c:v>89.645899999999983</c:v>
                </c:pt>
                <c:pt idx="807">
                  <c:v>87.738500000000002</c:v>
                </c:pt>
                <c:pt idx="808">
                  <c:v>87.738500000000002</c:v>
                </c:pt>
                <c:pt idx="809">
                  <c:v>85.831199999999995</c:v>
                </c:pt>
                <c:pt idx="810">
                  <c:v>83.9238</c:v>
                </c:pt>
                <c:pt idx="811">
                  <c:v>82.016500000000022</c:v>
                </c:pt>
                <c:pt idx="812">
                  <c:v>80.109099999999998</c:v>
                </c:pt>
                <c:pt idx="813">
                  <c:v>78.201800000000006</c:v>
                </c:pt>
                <c:pt idx="814">
                  <c:v>78.201800000000006</c:v>
                </c:pt>
                <c:pt idx="815">
                  <c:v>76.294399999999996</c:v>
                </c:pt>
                <c:pt idx="816">
                  <c:v>74.387100000000004</c:v>
                </c:pt>
                <c:pt idx="817">
                  <c:v>72.479700000000008</c:v>
                </c:pt>
                <c:pt idx="818">
                  <c:v>72.479700000000008</c:v>
                </c:pt>
                <c:pt idx="819">
                  <c:v>70.572399999999945</c:v>
                </c:pt>
                <c:pt idx="820">
                  <c:v>68.665000000000006</c:v>
                </c:pt>
                <c:pt idx="821">
                  <c:v>66.7577</c:v>
                </c:pt>
                <c:pt idx="822">
                  <c:v>64.850300000000004</c:v>
                </c:pt>
                <c:pt idx="823">
                  <c:v>64.850300000000004</c:v>
                </c:pt>
                <c:pt idx="824">
                  <c:v>62.942999999999998</c:v>
                </c:pt>
                <c:pt idx="825">
                  <c:v>62.942999999999998</c:v>
                </c:pt>
                <c:pt idx="826">
                  <c:v>61.035600000000002</c:v>
                </c:pt>
                <c:pt idx="827">
                  <c:v>59.128</c:v>
                </c:pt>
                <c:pt idx="828">
                  <c:v>57.220700000000001</c:v>
                </c:pt>
                <c:pt idx="829">
                  <c:v>55.313299999999998</c:v>
                </c:pt>
                <c:pt idx="830">
                  <c:v>55.313299999999998</c:v>
                </c:pt>
                <c:pt idx="831">
                  <c:v>53.406000000000013</c:v>
                </c:pt>
                <c:pt idx="832">
                  <c:v>51.498600000000003</c:v>
                </c:pt>
                <c:pt idx="833">
                  <c:v>51.498600000000003</c:v>
                </c:pt>
                <c:pt idx="834">
                  <c:v>51.498600000000003</c:v>
                </c:pt>
                <c:pt idx="835">
                  <c:v>49.591300000000011</c:v>
                </c:pt>
                <c:pt idx="836">
                  <c:v>47.683900000000001</c:v>
                </c:pt>
                <c:pt idx="837">
                  <c:v>45.776600000000009</c:v>
                </c:pt>
                <c:pt idx="838">
                  <c:v>45.776600000000009</c:v>
                </c:pt>
                <c:pt idx="839">
                  <c:v>43.869300000000003</c:v>
                </c:pt>
                <c:pt idx="840">
                  <c:v>41.9619</c:v>
                </c:pt>
                <c:pt idx="841">
                  <c:v>41.9619</c:v>
                </c:pt>
                <c:pt idx="842">
                  <c:v>40.054600000000001</c:v>
                </c:pt>
                <c:pt idx="843">
                  <c:v>40.054600000000001</c:v>
                </c:pt>
                <c:pt idx="844">
                  <c:v>38.147200000000012</c:v>
                </c:pt>
                <c:pt idx="845">
                  <c:v>38.147200000000012</c:v>
                </c:pt>
                <c:pt idx="846">
                  <c:v>38.147200000000012</c:v>
                </c:pt>
                <c:pt idx="847">
                  <c:v>36.239899999999999</c:v>
                </c:pt>
                <c:pt idx="848">
                  <c:v>36.239899999999999</c:v>
                </c:pt>
                <c:pt idx="849">
                  <c:v>34.332500000000003</c:v>
                </c:pt>
                <c:pt idx="850">
                  <c:v>32.425200000000011</c:v>
                </c:pt>
                <c:pt idx="851">
                  <c:v>30.517800000000001</c:v>
                </c:pt>
                <c:pt idx="852">
                  <c:v>30.517800000000001</c:v>
                </c:pt>
                <c:pt idx="853">
                  <c:v>28.610299999999999</c:v>
                </c:pt>
                <c:pt idx="854">
                  <c:v>28.610299999999999</c:v>
                </c:pt>
                <c:pt idx="855">
                  <c:v>28.610299999999999</c:v>
                </c:pt>
                <c:pt idx="856">
                  <c:v>26.702999999999999</c:v>
                </c:pt>
                <c:pt idx="857">
                  <c:v>26.702999999999999</c:v>
                </c:pt>
                <c:pt idx="858">
                  <c:v>26.702999999999999</c:v>
                </c:pt>
                <c:pt idx="859">
                  <c:v>26.702999999999999</c:v>
                </c:pt>
                <c:pt idx="860">
                  <c:v>24.7956</c:v>
                </c:pt>
                <c:pt idx="861">
                  <c:v>24.7956</c:v>
                </c:pt>
                <c:pt idx="862">
                  <c:v>24.7956</c:v>
                </c:pt>
                <c:pt idx="863">
                  <c:v>24.7956</c:v>
                </c:pt>
                <c:pt idx="864">
                  <c:v>24.7956</c:v>
                </c:pt>
                <c:pt idx="865">
                  <c:v>24.7956</c:v>
                </c:pt>
                <c:pt idx="866">
                  <c:v>24.7956</c:v>
                </c:pt>
                <c:pt idx="867">
                  <c:v>24.7956</c:v>
                </c:pt>
                <c:pt idx="868">
                  <c:v>24.7956</c:v>
                </c:pt>
                <c:pt idx="869">
                  <c:v>24.7956</c:v>
                </c:pt>
                <c:pt idx="870">
                  <c:v>22.88829999999998</c:v>
                </c:pt>
                <c:pt idx="871">
                  <c:v>22.88829999999998</c:v>
                </c:pt>
                <c:pt idx="872">
                  <c:v>22.88829999999998</c:v>
                </c:pt>
                <c:pt idx="873">
                  <c:v>22.88829999999998</c:v>
                </c:pt>
                <c:pt idx="874">
                  <c:v>20.981000000000002</c:v>
                </c:pt>
                <c:pt idx="875">
                  <c:v>20.981000000000002</c:v>
                </c:pt>
                <c:pt idx="876">
                  <c:v>20.981000000000002</c:v>
                </c:pt>
                <c:pt idx="877">
                  <c:v>20.981000000000002</c:v>
                </c:pt>
                <c:pt idx="878">
                  <c:v>20.981000000000002</c:v>
                </c:pt>
                <c:pt idx="879">
                  <c:v>20.981000000000002</c:v>
                </c:pt>
                <c:pt idx="880">
                  <c:v>19.073599999999999</c:v>
                </c:pt>
                <c:pt idx="881">
                  <c:v>19.073599999999999</c:v>
                </c:pt>
                <c:pt idx="882">
                  <c:v>19.073599999999999</c:v>
                </c:pt>
                <c:pt idx="883">
                  <c:v>19.073599999999999</c:v>
                </c:pt>
                <c:pt idx="884">
                  <c:v>19.073599999999999</c:v>
                </c:pt>
                <c:pt idx="885">
                  <c:v>19.073599999999999</c:v>
                </c:pt>
                <c:pt idx="886">
                  <c:v>19.073599999999999</c:v>
                </c:pt>
                <c:pt idx="887">
                  <c:v>17.1663</c:v>
                </c:pt>
                <c:pt idx="888">
                  <c:v>17.1663</c:v>
                </c:pt>
                <c:pt idx="889">
                  <c:v>17.1663</c:v>
                </c:pt>
                <c:pt idx="890">
                  <c:v>17.1663</c:v>
                </c:pt>
                <c:pt idx="891">
                  <c:v>17.1663</c:v>
                </c:pt>
                <c:pt idx="892">
                  <c:v>17.1663</c:v>
                </c:pt>
                <c:pt idx="893">
                  <c:v>17.1663</c:v>
                </c:pt>
                <c:pt idx="894">
                  <c:v>17.1663</c:v>
                </c:pt>
                <c:pt idx="895">
                  <c:v>17.1663</c:v>
                </c:pt>
                <c:pt idx="896">
                  <c:v>15.258900000000001</c:v>
                </c:pt>
                <c:pt idx="897">
                  <c:v>15.258900000000001</c:v>
                </c:pt>
                <c:pt idx="898">
                  <c:v>15.258900000000001</c:v>
                </c:pt>
                <c:pt idx="899">
                  <c:v>15.258900000000001</c:v>
                </c:pt>
                <c:pt idx="900">
                  <c:v>15.258900000000001</c:v>
                </c:pt>
                <c:pt idx="901">
                  <c:v>15.258900000000001</c:v>
                </c:pt>
                <c:pt idx="902">
                  <c:v>15.258900000000001</c:v>
                </c:pt>
                <c:pt idx="903">
                  <c:v>15.258900000000001</c:v>
                </c:pt>
                <c:pt idx="904">
                  <c:v>15.258900000000001</c:v>
                </c:pt>
                <c:pt idx="905">
                  <c:v>15.258900000000001</c:v>
                </c:pt>
                <c:pt idx="906">
                  <c:v>15.258900000000001</c:v>
                </c:pt>
                <c:pt idx="907">
                  <c:v>15.258900000000001</c:v>
                </c:pt>
                <c:pt idx="908">
                  <c:v>13.3515</c:v>
                </c:pt>
                <c:pt idx="909">
                  <c:v>13.3515</c:v>
                </c:pt>
                <c:pt idx="910">
                  <c:v>13.3515</c:v>
                </c:pt>
                <c:pt idx="911">
                  <c:v>13.3515</c:v>
                </c:pt>
                <c:pt idx="912">
                  <c:v>13.3515</c:v>
                </c:pt>
                <c:pt idx="913">
                  <c:v>13.3515</c:v>
                </c:pt>
                <c:pt idx="914">
                  <c:v>13.3515</c:v>
                </c:pt>
                <c:pt idx="915">
                  <c:v>13.3515</c:v>
                </c:pt>
                <c:pt idx="916">
                  <c:v>13.3515</c:v>
                </c:pt>
                <c:pt idx="917">
                  <c:v>13.3515</c:v>
                </c:pt>
                <c:pt idx="918">
                  <c:v>11.4442</c:v>
                </c:pt>
                <c:pt idx="919">
                  <c:v>11.4442</c:v>
                </c:pt>
                <c:pt idx="920">
                  <c:v>11.4442</c:v>
                </c:pt>
                <c:pt idx="921">
                  <c:v>11.4442</c:v>
                </c:pt>
                <c:pt idx="922">
                  <c:v>11.4442</c:v>
                </c:pt>
                <c:pt idx="923">
                  <c:v>11.4442</c:v>
                </c:pt>
                <c:pt idx="924">
                  <c:v>11.4442</c:v>
                </c:pt>
                <c:pt idx="925">
                  <c:v>11.4442</c:v>
                </c:pt>
                <c:pt idx="926">
                  <c:v>11.4442</c:v>
                </c:pt>
                <c:pt idx="927">
                  <c:v>11.4442</c:v>
                </c:pt>
                <c:pt idx="928">
                  <c:v>11.4442</c:v>
                </c:pt>
                <c:pt idx="929">
                  <c:v>11.4442</c:v>
                </c:pt>
                <c:pt idx="930">
                  <c:v>11.4442</c:v>
                </c:pt>
                <c:pt idx="931">
                  <c:v>11.4442</c:v>
                </c:pt>
                <c:pt idx="932">
                  <c:v>11.4442</c:v>
                </c:pt>
                <c:pt idx="933">
                  <c:v>11.4442</c:v>
                </c:pt>
                <c:pt idx="934">
                  <c:v>11.4442</c:v>
                </c:pt>
                <c:pt idx="935">
                  <c:v>11.4442</c:v>
                </c:pt>
                <c:pt idx="936">
                  <c:v>11.4442</c:v>
                </c:pt>
                <c:pt idx="937">
                  <c:v>11.4442</c:v>
                </c:pt>
                <c:pt idx="938">
                  <c:v>11.4442</c:v>
                </c:pt>
                <c:pt idx="939">
                  <c:v>11.4442</c:v>
                </c:pt>
                <c:pt idx="940">
                  <c:v>11.4442</c:v>
                </c:pt>
                <c:pt idx="941">
                  <c:v>11.4442</c:v>
                </c:pt>
                <c:pt idx="942">
                  <c:v>11.4442</c:v>
                </c:pt>
                <c:pt idx="943">
                  <c:v>11.4442</c:v>
                </c:pt>
                <c:pt idx="944">
                  <c:v>11.4442</c:v>
                </c:pt>
                <c:pt idx="945">
                  <c:v>11.4442</c:v>
                </c:pt>
                <c:pt idx="946">
                  <c:v>11.4442</c:v>
                </c:pt>
                <c:pt idx="947">
                  <c:v>11.4442</c:v>
                </c:pt>
                <c:pt idx="948">
                  <c:v>11.4442</c:v>
                </c:pt>
                <c:pt idx="949">
                  <c:v>11.4442</c:v>
                </c:pt>
                <c:pt idx="950">
                  <c:v>11.4442</c:v>
                </c:pt>
                <c:pt idx="951">
                  <c:v>11.4442</c:v>
                </c:pt>
                <c:pt idx="952">
                  <c:v>11.4442</c:v>
                </c:pt>
                <c:pt idx="953">
                  <c:v>11.4442</c:v>
                </c:pt>
                <c:pt idx="954">
                  <c:v>11.4442</c:v>
                </c:pt>
                <c:pt idx="955">
                  <c:v>11.4442</c:v>
                </c:pt>
                <c:pt idx="956">
                  <c:v>11.4442</c:v>
                </c:pt>
                <c:pt idx="957">
                  <c:v>11.4442</c:v>
                </c:pt>
                <c:pt idx="958">
                  <c:v>11.4442</c:v>
                </c:pt>
                <c:pt idx="959">
                  <c:v>11.4442</c:v>
                </c:pt>
                <c:pt idx="960">
                  <c:v>11.4442</c:v>
                </c:pt>
                <c:pt idx="961">
                  <c:v>11.4442</c:v>
                </c:pt>
                <c:pt idx="962">
                  <c:v>11.4442</c:v>
                </c:pt>
                <c:pt idx="963">
                  <c:v>11.4442</c:v>
                </c:pt>
                <c:pt idx="964">
                  <c:v>11.4442</c:v>
                </c:pt>
                <c:pt idx="965">
                  <c:v>11.4442</c:v>
                </c:pt>
                <c:pt idx="966">
                  <c:v>11.4442</c:v>
                </c:pt>
                <c:pt idx="967">
                  <c:v>11.4442</c:v>
                </c:pt>
                <c:pt idx="968">
                  <c:v>11.4442</c:v>
                </c:pt>
                <c:pt idx="969">
                  <c:v>11.4442</c:v>
                </c:pt>
                <c:pt idx="970">
                  <c:v>11.4442</c:v>
                </c:pt>
                <c:pt idx="971">
                  <c:v>11.4442</c:v>
                </c:pt>
                <c:pt idx="972">
                  <c:v>11.4442</c:v>
                </c:pt>
                <c:pt idx="973">
                  <c:v>11.4442</c:v>
                </c:pt>
                <c:pt idx="974">
                  <c:v>11.4442</c:v>
                </c:pt>
                <c:pt idx="975">
                  <c:v>11.4442</c:v>
                </c:pt>
                <c:pt idx="976">
                  <c:v>11.4442</c:v>
                </c:pt>
                <c:pt idx="977">
                  <c:v>11.4442</c:v>
                </c:pt>
                <c:pt idx="978">
                  <c:v>11.4442</c:v>
                </c:pt>
                <c:pt idx="979">
                  <c:v>11.4442</c:v>
                </c:pt>
                <c:pt idx="980">
                  <c:v>11.4442</c:v>
                </c:pt>
                <c:pt idx="981">
                  <c:v>11.4442</c:v>
                </c:pt>
                <c:pt idx="982">
                  <c:v>11.4442</c:v>
                </c:pt>
                <c:pt idx="983">
                  <c:v>11.4442</c:v>
                </c:pt>
                <c:pt idx="984">
                  <c:v>11.4442</c:v>
                </c:pt>
                <c:pt idx="985">
                  <c:v>11.4442</c:v>
                </c:pt>
                <c:pt idx="986">
                  <c:v>11.4442</c:v>
                </c:pt>
                <c:pt idx="987">
                  <c:v>11.4442</c:v>
                </c:pt>
                <c:pt idx="988">
                  <c:v>11.4442</c:v>
                </c:pt>
                <c:pt idx="989">
                  <c:v>11.4442</c:v>
                </c:pt>
                <c:pt idx="990">
                  <c:v>11.4442</c:v>
                </c:pt>
                <c:pt idx="991">
                  <c:v>11.4442</c:v>
                </c:pt>
                <c:pt idx="992">
                  <c:v>11.4442</c:v>
                </c:pt>
                <c:pt idx="993">
                  <c:v>11.4442</c:v>
                </c:pt>
                <c:pt idx="994">
                  <c:v>11.4442</c:v>
                </c:pt>
                <c:pt idx="995">
                  <c:v>11.4442</c:v>
                </c:pt>
                <c:pt idx="996">
                  <c:v>11.4442</c:v>
                </c:pt>
                <c:pt idx="997">
                  <c:v>11.4442</c:v>
                </c:pt>
                <c:pt idx="998">
                  <c:v>11.4442</c:v>
                </c:pt>
                <c:pt idx="999">
                  <c:v>11.4442</c:v>
                </c:pt>
                <c:pt idx="1000">
                  <c:v>11.4442</c:v>
                </c:pt>
                <c:pt idx="1001">
                  <c:v>11.4442</c:v>
                </c:pt>
                <c:pt idx="1002">
                  <c:v>11.4442</c:v>
                </c:pt>
                <c:pt idx="1003">
                  <c:v>9.5368000000000013</c:v>
                </c:pt>
                <c:pt idx="1004">
                  <c:v>9.5368000000000013</c:v>
                </c:pt>
                <c:pt idx="1005">
                  <c:v>9.5368000000000013</c:v>
                </c:pt>
                <c:pt idx="1006">
                  <c:v>9.5368000000000013</c:v>
                </c:pt>
                <c:pt idx="1007">
                  <c:v>9.5368000000000013</c:v>
                </c:pt>
                <c:pt idx="1008">
                  <c:v>9.5368000000000013</c:v>
                </c:pt>
                <c:pt idx="1009">
                  <c:v>9.5368000000000013</c:v>
                </c:pt>
                <c:pt idx="1010">
                  <c:v>9.5368000000000013</c:v>
                </c:pt>
                <c:pt idx="1011">
                  <c:v>9.5368000000000013</c:v>
                </c:pt>
                <c:pt idx="1012">
                  <c:v>9.5368000000000013</c:v>
                </c:pt>
                <c:pt idx="1013">
                  <c:v>9.5368000000000013</c:v>
                </c:pt>
                <c:pt idx="1014">
                  <c:v>9.5368000000000013</c:v>
                </c:pt>
                <c:pt idx="1015">
                  <c:v>9.5368000000000013</c:v>
                </c:pt>
                <c:pt idx="1016">
                  <c:v>9.5368000000000013</c:v>
                </c:pt>
                <c:pt idx="1017">
                  <c:v>9.5368000000000013</c:v>
                </c:pt>
                <c:pt idx="1018">
                  <c:v>9.5368000000000013</c:v>
                </c:pt>
                <c:pt idx="1019">
                  <c:v>9.5368000000000013</c:v>
                </c:pt>
                <c:pt idx="1020">
                  <c:v>9.5368000000000013</c:v>
                </c:pt>
                <c:pt idx="1021">
                  <c:v>9.5368000000000013</c:v>
                </c:pt>
                <c:pt idx="1022">
                  <c:v>9.5368000000000013</c:v>
                </c:pt>
                <c:pt idx="1023">
                  <c:v>9.5368000000000013</c:v>
                </c:pt>
                <c:pt idx="1024">
                  <c:v>9.5368000000000013</c:v>
                </c:pt>
                <c:pt idx="1025">
                  <c:v>9.5368000000000013</c:v>
                </c:pt>
                <c:pt idx="1026">
                  <c:v>9.5368000000000013</c:v>
                </c:pt>
                <c:pt idx="1027">
                  <c:v>9.5368000000000013</c:v>
                </c:pt>
                <c:pt idx="1028">
                  <c:v>9.5368000000000013</c:v>
                </c:pt>
                <c:pt idx="1029">
                  <c:v>9.5368000000000013</c:v>
                </c:pt>
                <c:pt idx="1030">
                  <c:v>9.5368000000000013</c:v>
                </c:pt>
                <c:pt idx="1031">
                  <c:v>9.5368000000000013</c:v>
                </c:pt>
                <c:pt idx="1032">
                  <c:v>9.5368000000000013</c:v>
                </c:pt>
                <c:pt idx="1033">
                  <c:v>9.5368000000000013</c:v>
                </c:pt>
                <c:pt idx="1034">
                  <c:v>9.5368000000000013</c:v>
                </c:pt>
                <c:pt idx="1035">
                  <c:v>9.5368000000000013</c:v>
                </c:pt>
                <c:pt idx="1036">
                  <c:v>9.5368000000000013</c:v>
                </c:pt>
                <c:pt idx="1037">
                  <c:v>9.5368000000000013</c:v>
                </c:pt>
                <c:pt idx="1038">
                  <c:v>7.6294499999999976</c:v>
                </c:pt>
                <c:pt idx="1039">
                  <c:v>7.6294499999999976</c:v>
                </c:pt>
                <c:pt idx="1040">
                  <c:v>7.6294499999999976</c:v>
                </c:pt>
                <c:pt idx="1041">
                  <c:v>7.6294499999999976</c:v>
                </c:pt>
                <c:pt idx="1042">
                  <c:v>7.6294499999999976</c:v>
                </c:pt>
                <c:pt idx="1043">
                  <c:v>7.6294499999999976</c:v>
                </c:pt>
                <c:pt idx="1044">
                  <c:v>7.6294499999999976</c:v>
                </c:pt>
                <c:pt idx="1045">
                  <c:v>7.6294499999999976</c:v>
                </c:pt>
                <c:pt idx="1046">
                  <c:v>7.6294499999999976</c:v>
                </c:pt>
                <c:pt idx="1047">
                  <c:v>7.6294499999999976</c:v>
                </c:pt>
                <c:pt idx="1048">
                  <c:v>7.6294499999999976</c:v>
                </c:pt>
                <c:pt idx="1049">
                  <c:v>7.6294499999999976</c:v>
                </c:pt>
                <c:pt idx="1050">
                  <c:v>7.6294499999999976</c:v>
                </c:pt>
                <c:pt idx="1051">
                  <c:v>7.6294499999999976</c:v>
                </c:pt>
                <c:pt idx="1052">
                  <c:v>7.6294499999999976</c:v>
                </c:pt>
                <c:pt idx="1053">
                  <c:v>7.6294499999999976</c:v>
                </c:pt>
                <c:pt idx="1054">
                  <c:v>7.6294499999999976</c:v>
                </c:pt>
                <c:pt idx="1055">
                  <c:v>7.6294499999999976</c:v>
                </c:pt>
                <c:pt idx="1056">
                  <c:v>7.6294499999999976</c:v>
                </c:pt>
                <c:pt idx="1057">
                  <c:v>7.6294499999999976</c:v>
                </c:pt>
                <c:pt idx="1058">
                  <c:v>7.6294499999999976</c:v>
                </c:pt>
                <c:pt idx="1059">
                  <c:v>7.6294499999999976</c:v>
                </c:pt>
                <c:pt idx="1060">
                  <c:v>7.6294499999999976</c:v>
                </c:pt>
                <c:pt idx="1061">
                  <c:v>7.6294499999999976</c:v>
                </c:pt>
                <c:pt idx="1062">
                  <c:v>7.6294499999999976</c:v>
                </c:pt>
                <c:pt idx="1063">
                  <c:v>7.6294499999999976</c:v>
                </c:pt>
                <c:pt idx="1064">
                  <c:v>7.6294499999999976</c:v>
                </c:pt>
                <c:pt idx="1065">
                  <c:v>7.6294499999999976</c:v>
                </c:pt>
                <c:pt idx="1066">
                  <c:v>7.6294499999999976</c:v>
                </c:pt>
                <c:pt idx="1067">
                  <c:v>7.6294499999999976</c:v>
                </c:pt>
                <c:pt idx="1068">
                  <c:v>7.6294499999999976</c:v>
                </c:pt>
                <c:pt idx="1069">
                  <c:v>7.6294499999999976</c:v>
                </c:pt>
                <c:pt idx="1070">
                  <c:v>7.6294499999999976</c:v>
                </c:pt>
                <c:pt idx="1071">
                  <c:v>7.6294499999999976</c:v>
                </c:pt>
                <c:pt idx="1072">
                  <c:v>7.6294499999999976</c:v>
                </c:pt>
                <c:pt idx="1073">
                  <c:v>7.6294499999999976</c:v>
                </c:pt>
                <c:pt idx="1074">
                  <c:v>7.6294499999999976</c:v>
                </c:pt>
                <c:pt idx="1075">
                  <c:v>7.6294499999999976</c:v>
                </c:pt>
                <c:pt idx="1076">
                  <c:v>7.6294499999999976</c:v>
                </c:pt>
                <c:pt idx="1077">
                  <c:v>7.6294499999999976</c:v>
                </c:pt>
                <c:pt idx="1078">
                  <c:v>7.6294499999999976</c:v>
                </c:pt>
                <c:pt idx="1079">
                  <c:v>7.6294499999999976</c:v>
                </c:pt>
                <c:pt idx="1080">
                  <c:v>7.6294499999999976</c:v>
                </c:pt>
                <c:pt idx="1081">
                  <c:v>7.6294499999999976</c:v>
                </c:pt>
                <c:pt idx="1082">
                  <c:v>7.6294499999999976</c:v>
                </c:pt>
                <c:pt idx="1083">
                  <c:v>7.6294499999999976</c:v>
                </c:pt>
                <c:pt idx="1084">
                  <c:v>7.6294499999999976</c:v>
                </c:pt>
              </c:numCache>
            </c:numRef>
          </c:yVal>
          <c:smooth val="1"/>
          <c:extLst>
            <c:ext xmlns:c16="http://schemas.microsoft.com/office/drawing/2014/chart" uri="{C3380CC4-5D6E-409C-BE32-E72D297353CC}">
              <c16:uniqueId val="{00000005-8740-47E3-BFC7-CECA4E236FC7}"/>
            </c:ext>
          </c:extLst>
        </c:ser>
        <c:ser>
          <c:idx val="6"/>
          <c:order val="6"/>
          <c:tx>
            <c:v>V=2мкл</c:v>
          </c:tx>
          <c:spPr>
            <a:ln w="9525" cap="rnd">
              <a:solidFill>
                <a:schemeClr val="accent1">
                  <a:lumMod val="60000"/>
                </a:schemeClr>
              </a:solidFill>
              <a:round/>
            </a:ln>
            <a:effectLst>
              <a:outerShdw blurRad="50800" dist="38100" dir="5400000" rotWithShape="0">
                <a:srgbClr val="000000">
                  <a:alpha val="35000"/>
                </a:srgbClr>
              </a:outerShdw>
            </a:effectLst>
          </c:spPr>
          <c:marker>
            <c:symbol val="none"/>
          </c:marker>
          <c:xVal>
            <c:numRef>
              <c:f>'РУС Дипл!исп!4,12,100mW'!$AA$3:$AA$2106</c:f>
              <c:numCache>
                <c:formatCode>General</c:formatCode>
                <c:ptCount val="2104"/>
                <c:pt idx="0">
                  <c:v>687.00999999986004</c:v>
                </c:pt>
                <c:pt idx="1">
                  <c:v>687.09999999985996</c:v>
                </c:pt>
                <c:pt idx="2">
                  <c:v>687.18999999985999</c:v>
                </c:pt>
                <c:pt idx="3">
                  <c:v>687.27999999986002</c:v>
                </c:pt>
                <c:pt idx="4">
                  <c:v>687.36999999986006</c:v>
                </c:pt>
                <c:pt idx="5">
                  <c:v>687.45999999985997</c:v>
                </c:pt>
                <c:pt idx="6">
                  <c:v>687.54999999986001</c:v>
                </c:pt>
                <c:pt idx="7">
                  <c:v>687.63999999986004</c:v>
                </c:pt>
                <c:pt idx="8">
                  <c:v>687.72999999985996</c:v>
                </c:pt>
                <c:pt idx="9">
                  <c:v>687.81999999985999</c:v>
                </c:pt>
                <c:pt idx="10">
                  <c:v>687.90999999986002</c:v>
                </c:pt>
                <c:pt idx="11">
                  <c:v>687.99999999986005</c:v>
                </c:pt>
                <c:pt idx="12">
                  <c:v>688.08999999985997</c:v>
                </c:pt>
                <c:pt idx="13">
                  <c:v>688.17999999986</c:v>
                </c:pt>
                <c:pt idx="14">
                  <c:v>688.26999999986003</c:v>
                </c:pt>
                <c:pt idx="15">
                  <c:v>688.3599999998595</c:v>
                </c:pt>
                <c:pt idx="16">
                  <c:v>688.44999999985998</c:v>
                </c:pt>
                <c:pt idx="17">
                  <c:v>688.53999999986002</c:v>
                </c:pt>
                <c:pt idx="18">
                  <c:v>688.62999999986005</c:v>
                </c:pt>
                <c:pt idx="19">
                  <c:v>688.71999999985997</c:v>
                </c:pt>
                <c:pt idx="20">
                  <c:v>688.80999999986</c:v>
                </c:pt>
                <c:pt idx="21">
                  <c:v>688.89999999986003</c:v>
                </c:pt>
                <c:pt idx="22">
                  <c:v>688.98999999985995</c:v>
                </c:pt>
                <c:pt idx="23">
                  <c:v>689.07999999985998</c:v>
                </c:pt>
                <c:pt idx="24">
                  <c:v>689.16999999986001</c:v>
                </c:pt>
                <c:pt idx="25">
                  <c:v>689.25999999986004</c:v>
                </c:pt>
                <c:pt idx="26">
                  <c:v>689.34999999985996</c:v>
                </c:pt>
                <c:pt idx="27">
                  <c:v>689.43999999985999</c:v>
                </c:pt>
                <c:pt idx="28">
                  <c:v>689.52999999986002</c:v>
                </c:pt>
                <c:pt idx="29">
                  <c:v>689.61999999986006</c:v>
                </c:pt>
                <c:pt idx="30">
                  <c:v>689.70999999985997</c:v>
                </c:pt>
                <c:pt idx="31">
                  <c:v>689.79999999986001</c:v>
                </c:pt>
                <c:pt idx="32">
                  <c:v>689.88999999986004</c:v>
                </c:pt>
                <c:pt idx="33">
                  <c:v>689.97999999985905</c:v>
                </c:pt>
                <c:pt idx="34">
                  <c:v>690.06999999985896</c:v>
                </c:pt>
                <c:pt idx="35">
                  <c:v>690.159999999859</c:v>
                </c:pt>
                <c:pt idx="36">
                  <c:v>690.24999999985903</c:v>
                </c:pt>
                <c:pt idx="37">
                  <c:v>690.33999999985849</c:v>
                </c:pt>
                <c:pt idx="38">
                  <c:v>690.42999999985898</c:v>
                </c:pt>
                <c:pt idx="39">
                  <c:v>690.51999999985901</c:v>
                </c:pt>
                <c:pt idx="40">
                  <c:v>690.60999999985904</c:v>
                </c:pt>
                <c:pt idx="41">
                  <c:v>690.69999999985896</c:v>
                </c:pt>
                <c:pt idx="42">
                  <c:v>690.78999999985899</c:v>
                </c:pt>
                <c:pt idx="43">
                  <c:v>690.87999999985902</c:v>
                </c:pt>
                <c:pt idx="44">
                  <c:v>690.96999999985906</c:v>
                </c:pt>
                <c:pt idx="45">
                  <c:v>691.05999999985897</c:v>
                </c:pt>
                <c:pt idx="46">
                  <c:v>691.14999999985901</c:v>
                </c:pt>
                <c:pt idx="47">
                  <c:v>691.23999999985904</c:v>
                </c:pt>
                <c:pt idx="48">
                  <c:v>691.32999999985896</c:v>
                </c:pt>
                <c:pt idx="49">
                  <c:v>691.41999999985899</c:v>
                </c:pt>
                <c:pt idx="50">
                  <c:v>691.50999999985902</c:v>
                </c:pt>
                <c:pt idx="51">
                  <c:v>691.59999999985905</c:v>
                </c:pt>
                <c:pt idx="52">
                  <c:v>691.68999999985897</c:v>
                </c:pt>
                <c:pt idx="53">
                  <c:v>691.779999999859</c:v>
                </c:pt>
                <c:pt idx="54">
                  <c:v>691.86999999985858</c:v>
                </c:pt>
                <c:pt idx="55">
                  <c:v>691.9599999998585</c:v>
                </c:pt>
                <c:pt idx="56">
                  <c:v>692.04999999985898</c:v>
                </c:pt>
                <c:pt idx="57">
                  <c:v>692.13999999985901</c:v>
                </c:pt>
                <c:pt idx="58">
                  <c:v>692.22999999985905</c:v>
                </c:pt>
                <c:pt idx="59">
                  <c:v>692.31999999985896</c:v>
                </c:pt>
                <c:pt idx="60">
                  <c:v>692.409999999859</c:v>
                </c:pt>
                <c:pt idx="61">
                  <c:v>692.49999999985903</c:v>
                </c:pt>
                <c:pt idx="62">
                  <c:v>692.58999999985895</c:v>
                </c:pt>
                <c:pt idx="63">
                  <c:v>692.67999999985898</c:v>
                </c:pt>
                <c:pt idx="64">
                  <c:v>692.76999999985901</c:v>
                </c:pt>
                <c:pt idx="65">
                  <c:v>692.85999999985859</c:v>
                </c:pt>
                <c:pt idx="66">
                  <c:v>692.94999999985896</c:v>
                </c:pt>
                <c:pt idx="67">
                  <c:v>693.03999999985899</c:v>
                </c:pt>
                <c:pt idx="68">
                  <c:v>693.12999999985902</c:v>
                </c:pt>
                <c:pt idx="69">
                  <c:v>693.21999999985906</c:v>
                </c:pt>
                <c:pt idx="70">
                  <c:v>693.30999999985897</c:v>
                </c:pt>
                <c:pt idx="71">
                  <c:v>693.39999999985901</c:v>
                </c:pt>
                <c:pt idx="72">
                  <c:v>693.48999999985904</c:v>
                </c:pt>
                <c:pt idx="73">
                  <c:v>693.57999999985805</c:v>
                </c:pt>
                <c:pt idx="74">
                  <c:v>693.66999999985808</c:v>
                </c:pt>
                <c:pt idx="75">
                  <c:v>693.759999999858</c:v>
                </c:pt>
                <c:pt idx="76">
                  <c:v>693.84999999985803</c:v>
                </c:pt>
                <c:pt idx="77">
                  <c:v>693.93999999985795</c:v>
                </c:pt>
                <c:pt idx="78">
                  <c:v>694.02999999985809</c:v>
                </c:pt>
                <c:pt idx="79">
                  <c:v>694.11999999985801</c:v>
                </c:pt>
                <c:pt idx="80">
                  <c:v>694.20999999985804</c:v>
                </c:pt>
                <c:pt idx="81">
                  <c:v>694.29999999985807</c:v>
                </c:pt>
                <c:pt idx="82">
                  <c:v>694.38999999985811</c:v>
                </c:pt>
                <c:pt idx="83">
                  <c:v>694.47999999985802</c:v>
                </c:pt>
                <c:pt idx="84">
                  <c:v>694.56999999985806</c:v>
                </c:pt>
                <c:pt idx="85">
                  <c:v>694.65999999985809</c:v>
                </c:pt>
                <c:pt idx="86">
                  <c:v>694.74999999985801</c:v>
                </c:pt>
                <c:pt idx="87">
                  <c:v>694.83999999985804</c:v>
                </c:pt>
                <c:pt idx="88">
                  <c:v>694.92999999985807</c:v>
                </c:pt>
                <c:pt idx="89">
                  <c:v>695.0199999998581</c:v>
                </c:pt>
                <c:pt idx="90">
                  <c:v>695.10999999985802</c:v>
                </c:pt>
                <c:pt idx="91">
                  <c:v>695.19999999985805</c:v>
                </c:pt>
                <c:pt idx="92">
                  <c:v>695.28999999985808</c:v>
                </c:pt>
                <c:pt idx="93">
                  <c:v>695.379999999858</c:v>
                </c:pt>
                <c:pt idx="94">
                  <c:v>695.46999999985803</c:v>
                </c:pt>
                <c:pt idx="95">
                  <c:v>695.55999999985795</c:v>
                </c:pt>
                <c:pt idx="96">
                  <c:v>695.6499999998581</c:v>
                </c:pt>
                <c:pt idx="97">
                  <c:v>695.73999999985801</c:v>
                </c:pt>
                <c:pt idx="98">
                  <c:v>695.82999999985805</c:v>
                </c:pt>
                <c:pt idx="99">
                  <c:v>695.91999999985808</c:v>
                </c:pt>
                <c:pt idx="100">
                  <c:v>696.009999999858</c:v>
                </c:pt>
                <c:pt idx="101">
                  <c:v>696.09999999985803</c:v>
                </c:pt>
                <c:pt idx="102">
                  <c:v>696.18999999985795</c:v>
                </c:pt>
                <c:pt idx="103">
                  <c:v>696.27999999985855</c:v>
                </c:pt>
                <c:pt idx="104">
                  <c:v>696.3699999998579</c:v>
                </c:pt>
                <c:pt idx="105">
                  <c:v>696.45999999985804</c:v>
                </c:pt>
                <c:pt idx="106">
                  <c:v>696.54999999985807</c:v>
                </c:pt>
                <c:pt idx="107">
                  <c:v>696.63999999985811</c:v>
                </c:pt>
                <c:pt idx="108">
                  <c:v>696.72999999985802</c:v>
                </c:pt>
                <c:pt idx="109">
                  <c:v>696.81999999985806</c:v>
                </c:pt>
                <c:pt idx="110">
                  <c:v>696.90999999985809</c:v>
                </c:pt>
                <c:pt idx="111">
                  <c:v>696.99999999985801</c:v>
                </c:pt>
                <c:pt idx="112">
                  <c:v>697.08999999985701</c:v>
                </c:pt>
                <c:pt idx="113">
                  <c:v>697.17999999985705</c:v>
                </c:pt>
                <c:pt idx="114">
                  <c:v>697.2699999998581</c:v>
                </c:pt>
                <c:pt idx="115">
                  <c:v>697.359999999857</c:v>
                </c:pt>
                <c:pt idx="116">
                  <c:v>697.44999999985703</c:v>
                </c:pt>
                <c:pt idx="117">
                  <c:v>697.53999999985695</c:v>
                </c:pt>
                <c:pt idx="118">
                  <c:v>697.62999999985698</c:v>
                </c:pt>
                <c:pt idx="119">
                  <c:v>697.71999999985701</c:v>
                </c:pt>
                <c:pt idx="120">
                  <c:v>697.80999999985704</c:v>
                </c:pt>
                <c:pt idx="121">
                  <c:v>697.89999999985696</c:v>
                </c:pt>
                <c:pt idx="122">
                  <c:v>697.98999999985699</c:v>
                </c:pt>
                <c:pt idx="123">
                  <c:v>698.07999999985702</c:v>
                </c:pt>
                <c:pt idx="124">
                  <c:v>698.16999999985705</c:v>
                </c:pt>
                <c:pt idx="125">
                  <c:v>698.25999999985697</c:v>
                </c:pt>
                <c:pt idx="126">
                  <c:v>698.349999999857</c:v>
                </c:pt>
                <c:pt idx="127">
                  <c:v>698.43999999985704</c:v>
                </c:pt>
                <c:pt idx="128">
                  <c:v>698.52999999985695</c:v>
                </c:pt>
                <c:pt idx="129">
                  <c:v>698.61999999985699</c:v>
                </c:pt>
                <c:pt idx="130">
                  <c:v>698.70999999985702</c:v>
                </c:pt>
                <c:pt idx="131">
                  <c:v>698.79999999985705</c:v>
                </c:pt>
                <c:pt idx="132">
                  <c:v>698.88999999985697</c:v>
                </c:pt>
                <c:pt idx="133">
                  <c:v>698.979999999857</c:v>
                </c:pt>
                <c:pt idx="134">
                  <c:v>699.06999999985703</c:v>
                </c:pt>
                <c:pt idx="135">
                  <c:v>699.15999999985695</c:v>
                </c:pt>
                <c:pt idx="136">
                  <c:v>699.24999999985698</c:v>
                </c:pt>
                <c:pt idx="137">
                  <c:v>699.33999999985701</c:v>
                </c:pt>
                <c:pt idx="138">
                  <c:v>699.42999999985705</c:v>
                </c:pt>
                <c:pt idx="139">
                  <c:v>699.51999999985696</c:v>
                </c:pt>
                <c:pt idx="140">
                  <c:v>699.609999999857</c:v>
                </c:pt>
                <c:pt idx="141">
                  <c:v>699.69999999985703</c:v>
                </c:pt>
                <c:pt idx="142">
                  <c:v>699.78999999985695</c:v>
                </c:pt>
                <c:pt idx="143">
                  <c:v>699.87999999985698</c:v>
                </c:pt>
                <c:pt idx="144">
                  <c:v>699.96999999985701</c:v>
                </c:pt>
                <c:pt idx="145">
                  <c:v>700.05999999985704</c:v>
                </c:pt>
                <c:pt idx="146">
                  <c:v>700.14999999985696</c:v>
                </c:pt>
                <c:pt idx="147">
                  <c:v>700.23999999985699</c:v>
                </c:pt>
                <c:pt idx="148">
                  <c:v>700.32999999985702</c:v>
                </c:pt>
                <c:pt idx="149">
                  <c:v>700.41999999985705</c:v>
                </c:pt>
                <c:pt idx="150">
                  <c:v>700.50999999985697</c:v>
                </c:pt>
                <c:pt idx="151">
                  <c:v>700.599999999857</c:v>
                </c:pt>
                <c:pt idx="152">
                  <c:v>700.68999999985601</c:v>
                </c:pt>
                <c:pt idx="153">
                  <c:v>700.77999999985605</c:v>
                </c:pt>
                <c:pt idx="154">
                  <c:v>700.86999999985699</c:v>
                </c:pt>
                <c:pt idx="155">
                  <c:v>700.959999999856</c:v>
                </c:pt>
                <c:pt idx="156">
                  <c:v>701.04999999985603</c:v>
                </c:pt>
                <c:pt idx="157">
                  <c:v>701.13999999985595</c:v>
                </c:pt>
                <c:pt idx="158">
                  <c:v>701.22999999985598</c:v>
                </c:pt>
                <c:pt idx="159">
                  <c:v>701.31999999985601</c:v>
                </c:pt>
                <c:pt idx="160">
                  <c:v>701.40999999985604</c:v>
                </c:pt>
                <c:pt idx="161">
                  <c:v>701.49999999985596</c:v>
                </c:pt>
                <c:pt idx="162">
                  <c:v>701.58999999985599</c:v>
                </c:pt>
                <c:pt idx="163">
                  <c:v>701.67999999985602</c:v>
                </c:pt>
                <c:pt idx="164">
                  <c:v>701.76999999985605</c:v>
                </c:pt>
                <c:pt idx="165">
                  <c:v>701.85999999985597</c:v>
                </c:pt>
                <c:pt idx="166">
                  <c:v>701.949999999856</c:v>
                </c:pt>
                <c:pt idx="167">
                  <c:v>702.03999999985604</c:v>
                </c:pt>
                <c:pt idx="168">
                  <c:v>702.12999999985595</c:v>
                </c:pt>
                <c:pt idx="169">
                  <c:v>702.21999999985599</c:v>
                </c:pt>
                <c:pt idx="170">
                  <c:v>702.30999999985602</c:v>
                </c:pt>
                <c:pt idx="171">
                  <c:v>702.39999999985605</c:v>
                </c:pt>
                <c:pt idx="172">
                  <c:v>702.48999999985597</c:v>
                </c:pt>
                <c:pt idx="173">
                  <c:v>702.579999999856</c:v>
                </c:pt>
                <c:pt idx="174">
                  <c:v>702.66999999985603</c:v>
                </c:pt>
                <c:pt idx="175">
                  <c:v>702.75999999985595</c:v>
                </c:pt>
                <c:pt idx="176">
                  <c:v>702.84999999985598</c:v>
                </c:pt>
                <c:pt idx="177">
                  <c:v>702.93999999985601</c:v>
                </c:pt>
                <c:pt idx="178">
                  <c:v>703.02999999985605</c:v>
                </c:pt>
                <c:pt idx="179">
                  <c:v>703.11999999985596</c:v>
                </c:pt>
                <c:pt idx="180">
                  <c:v>703.209999999856</c:v>
                </c:pt>
                <c:pt idx="181">
                  <c:v>703.29999999985603</c:v>
                </c:pt>
                <c:pt idx="182">
                  <c:v>703.38999999985595</c:v>
                </c:pt>
                <c:pt idx="183">
                  <c:v>703.47999999984495</c:v>
                </c:pt>
                <c:pt idx="184">
                  <c:v>703.56999999984498</c:v>
                </c:pt>
                <c:pt idx="185">
                  <c:v>703.65999999984501</c:v>
                </c:pt>
                <c:pt idx="186">
                  <c:v>703.74999999984504</c:v>
                </c:pt>
                <c:pt idx="187">
                  <c:v>703.83999999984496</c:v>
                </c:pt>
                <c:pt idx="188">
                  <c:v>703.92999999984499</c:v>
                </c:pt>
                <c:pt idx="189">
                  <c:v>704.01999999984503</c:v>
                </c:pt>
                <c:pt idx="190">
                  <c:v>704.10999999984404</c:v>
                </c:pt>
                <c:pt idx="191">
                  <c:v>704.19999999984395</c:v>
                </c:pt>
                <c:pt idx="192">
                  <c:v>704.28999999984399</c:v>
                </c:pt>
                <c:pt idx="193">
                  <c:v>704.37999999984402</c:v>
                </c:pt>
                <c:pt idx="194">
                  <c:v>704.46999999984359</c:v>
                </c:pt>
                <c:pt idx="195">
                  <c:v>704.55999999984397</c:v>
                </c:pt>
                <c:pt idx="196">
                  <c:v>704.649999999844</c:v>
                </c:pt>
                <c:pt idx="197">
                  <c:v>704.73999999984403</c:v>
                </c:pt>
                <c:pt idx="198">
                  <c:v>704.82999999984349</c:v>
                </c:pt>
                <c:pt idx="199">
                  <c:v>704.91999999984398</c:v>
                </c:pt>
                <c:pt idx="200">
                  <c:v>705.00999999984401</c:v>
                </c:pt>
                <c:pt idx="201">
                  <c:v>705.09999999984404</c:v>
                </c:pt>
                <c:pt idx="202">
                  <c:v>705.18999999984396</c:v>
                </c:pt>
                <c:pt idx="203">
                  <c:v>705.27999999984308</c:v>
                </c:pt>
                <c:pt idx="204">
                  <c:v>705.36999999984289</c:v>
                </c:pt>
                <c:pt idx="205">
                  <c:v>705.45999999984303</c:v>
                </c:pt>
                <c:pt idx="206">
                  <c:v>705.54999999984295</c:v>
                </c:pt>
                <c:pt idx="207">
                  <c:v>705.6399999998431</c:v>
                </c:pt>
                <c:pt idx="208">
                  <c:v>705.72999999984302</c:v>
                </c:pt>
                <c:pt idx="209">
                  <c:v>705.81999999984305</c:v>
                </c:pt>
                <c:pt idx="210">
                  <c:v>705.90999999984308</c:v>
                </c:pt>
                <c:pt idx="211">
                  <c:v>705.999999999843</c:v>
                </c:pt>
                <c:pt idx="212">
                  <c:v>706.08999999984303</c:v>
                </c:pt>
                <c:pt idx="213">
                  <c:v>706.17999999984295</c:v>
                </c:pt>
                <c:pt idx="214">
                  <c:v>706.26999999984309</c:v>
                </c:pt>
                <c:pt idx="215">
                  <c:v>706.35999999984199</c:v>
                </c:pt>
                <c:pt idx="216">
                  <c:v>706.44999999984202</c:v>
                </c:pt>
                <c:pt idx="217">
                  <c:v>706.53999999984205</c:v>
                </c:pt>
                <c:pt idx="218">
                  <c:v>706.62999999984197</c:v>
                </c:pt>
                <c:pt idx="219">
                  <c:v>706.719999999842</c:v>
                </c:pt>
                <c:pt idx="220">
                  <c:v>706.80999999984203</c:v>
                </c:pt>
                <c:pt idx="221">
                  <c:v>706.89999999984195</c:v>
                </c:pt>
                <c:pt idx="222">
                  <c:v>706.98999999984198</c:v>
                </c:pt>
                <c:pt idx="223">
                  <c:v>707.07999999984202</c:v>
                </c:pt>
                <c:pt idx="224">
                  <c:v>707.16999999984205</c:v>
                </c:pt>
                <c:pt idx="225">
                  <c:v>707.25999999984197</c:v>
                </c:pt>
                <c:pt idx="226">
                  <c:v>707.349999999842</c:v>
                </c:pt>
                <c:pt idx="227">
                  <c:v>707.43999999984101</c:v>
                </c:pt>
                <c:pt idx="228">
                  <c:v>707.52999999984104</c:v>
                </c:pt>
                <c:pt idx="229">
                  <c:v>707.61999999984096</c:v>
                </c:pt>
                <c:pt idx="230">
                  <c:v>707.70999999984099</c:v>
                </c:pt>
                <c:pt idx="231">
                  <c:v>707.79999999984102</c:v>
                </c:pt>
                <c:pt idx="232">
                  <c:v>707.88999999984105</c:v>
                </c:pt>
                <c:pt idx="233">
                  <c:v>707.97999999984097</c:v>
                </c:pt>
                <c:pt idx="234">
                  <c:v>708.069999999841</c:v>
                </c:pt>
                <c:pt idx="235">
                  <c:v>708.15999999984103</c:v>
                </c:pt>
                <c:pt idx="236">
                  <c:v>708.24999999984095</c:v>
                </c:pt>
                <c:pt idx="237">
                  <c:v>708.33999999984098</c:v>
                </c:pt>
                <c:pt idx="238">
                  <c:v>708.42999999984102</c:v>
                </c:pt>
                <c:pt idx="239">
                  <c:v>708.51999999984002</c:v>
                </c:pt>
                <c:pt idx="240">
                  <c:v>708.60999999984006</c:v>
                </c:pt>
                <c:pt idx="241">
                  <c:v>708.69999999983997</c:v>
                </c:pt>
                <c:pt idx="242">
                  <c:v>708.78999999984001</c:v>
                </c:pt>
                <c:pt idx="243">
                  <c:v>708.87999999984004</c:v>
                </c:pt>
                <c:pt idx="244">
                  <c:v>708.96999999983996</c:v>
                </c:pt>
                <c:pt idx="245">
                  <c:v>709.05999999983999</c:v>
                </c:pt>
                <c:pt idx="246">
                  <c:v>709.14999999984002</c:v>
                </c:pt>
                <c:pt idx="247">
                  <c:v>709.23999999984005</c:v>
                </c:pt>
                <c:pt idx="248">
                  <c:v>709.32999999983997</c:v>
                </c:pt>
                <c:pt idx="249">
                  <c:v>709.41999999984</c:v>
                </c:pt>
                <c:pt idx="250">
                  <c:v>709.50999999984003</c:v>
                </c:pt>
                <c:pt idx="251">
                  <c:v>709.59999999983904</c:v>
                </c:pt>
                <c:pt idx="252">
                  <c:v>709.68999999983896</c:v>
                </c:pt>
                <c:pt idx="253">
                  <c:v>709.77999999983899</c:v>
                </c:pt>
                <c:pt idx="254">
                  <c:v>709.86999999983857</c:v>
                </c:pt>
                <c:pt idx="255">
                  <c:v>709.95999999983906</c:v>
                </c:pt>
                <c:pt idx="256">
                  <c:v>710.04999999983897</c:v>
                </c:pt>
                <c:pt idx="257">
                  <c:v>710.13999999983901</c:v>
                </c:pt>
                <c:pt idx="258">
                  <c:v>710.22999999983904</c:v>
                </c:pt>
                <c:pt idx="259">
                  <c:v>710.31999999983896</c:v>
                </c:pt>
                <c:pt idx="260">
                  <c:v>710.40999999983899</c:v>
                </c:pt>
                <c:pt idx="261">
                  <c:v>710.49999999983902</c:v>
                </c:pt>
                <c:pt idx="262">
                  <c:v>710.58999999983905</c:v>
                </c:pt>
                <c:pt idx="263">
                  <c:v>710.67999999983897</c:v>
                </c:pt>
                <c:pt idx="264">
                  <c:v>710.76999999983809</c:v>
                </c:pt>
                <c:pt idx="265">
                  <c:v>710.8599999998379</c:v>
                </c:pt>
                <c:pt idx="266">
                  <c:v>710.94999999983804</c:v>
                </c:pt>
                <c:pt idx="267">
                  <c:v>711.03999999983807</c:v>
                </c:pt>
                <c:pt idx="268">
                  <c:v>711.12999999983811</c:v>
                </c:pt>
                <c:pt idx="269">
                  <c:v>711.21999999983802</c:v>
                </c:pt>
                <c:pt idx="270">
                  <c:v>711.30999999983806</c:v>
                </c:pt>
                <c:pt idx="271">
                  <c:v>711.39999999983809</c:v>
                </c:pt>
                <c:pt idx="272">
                  <c:v>711.48999999983801</c:v>
                </c:pt>
                <c:pt idx="273">
                  <c:v>711.57999999983804</c:v>
                </c:pt>
                <c:pt idx="274">
                  <c:v>711.66999999983807</c:v>
                </c:pt>
                <c:pt idx="275">
                  <c:v>711.7599999998381</c:v>
                </c:pt>
                <c:pt idx="276">
                  <c:v>711.849999999837</c:v>
                </c:pt>
                <c:pt idx="277">
                  <c:v>711.93999999983703</c:v>
                </c:pt>
                <c:pt idx="278">
                  <c:v>712.02999999983695</c:v>
                </c:pt>
                <c:pt idx="279">
                  <c:v>712.11999999983698</c:v>
                </c:pt>
                <c:pt idx="280">
                  <c:v>712.20999999983701</c:v>
                </c:pt>
                <c:pt idx="281">
                  <c:v>712.29999999983704</c:v>
                </c:pt>
                <c:pt idx="282">
                  <c:v>712.38999999983696</c:v>
                </c:pt>
                <c:pt idx="283">
                  <c:v>712.47999999983699</c:v>
                </c:pt>
                <c:pt idx="284">
                  <c:v>712.56999999983702</c:v>
                </c:pt>
                <c:pt idx="285">
                  <c:v>712.65999999983705</c:v>
                </c:pt>
                <c:pt idx="286">
                  <c:v>712.74999999983697</c:v>
                </c:pt>
                <c:pt idx="287">
                  <c:v>712.839999999837</c:v>
                </c:pt>
                <c:pt idx="288">
                  <c:v>712.92999999983601</c:v>
                </c:pt>
                <c:pt idx="289">
                  <c:v>713.01999999983605</c:v>
                </c:pt>
                <c:pt idx="290">
                  <c:v>713.10999999983596</c:v>
                </c:pt>
                <c:pt idx="291">
                  <c:v>713.199999999836</c:v>
                </c:pt>
                <c:pt idx="292">
                  <c:v>713.28999999983603</c:v>
                </c:pt>
                <c:pt idx="293">
                  <c:v>713.37999999983595</c:v>
                </c:pt>
                <c:pt idx="294">
                  <c:v>713.46999999983598</c:v>
                </c:pt>
                <c:pt idx="295">
                  <c:v>713.55999999983601</c:v>
                </c:pt>
                <c:pt idx="296">
                  <c:v>713.64999999983604</c:v>
                </c:pt>
                <c:pt idx="297">
                  <c:v>713.73999999983596</c:v>
                </c:pt>
                <c:pt idx="298">
                  <c:v>713.82999999983599</c:v>
                </c:pt>
                <c:pt idx="299">
                  <c:v>713.91999999983602</c:v>
                </c:pt>
                <c:pt idx="300">
                  <c:v>714.00999999983503</c:v>
                </c:pt>
                <c:pt idx="301">
                  <c:v>714.09999999983495</c:v>
                </c:pt>
                <c:pt idx="302">
                  <c:v>714.18999999983498</c:v>
                </c:pt>
                <c:pt idx="303">
                  <c:v>714.27999999983501</c:v>
                </c:pt>
                <c:pt idx="304">
                  <c:v>714.36999999983459</c:v>
                </c:pt>
                <c:pt idx="305">
                  <c:v>714.45999999983496</c:v>
                </c:pt>
                <c:pt idx="306">
                  <c:v>714.54999999983499</c:v>
                </c:pt>
                <c:pt idx="307">
                  <c:v>714.63999999983503</c:v>
                </c:pt>
                <c:pt idx="308">
                  <c:v>714.72999999983494</c:v>
                </c:pt>
                <c:pt idx="309">
                  <c:v>714.81999999983498</c:v>
                </c:pt>
                <c:pt idx="310">
                  <c:v>714.90999999983501</c:v>
                </c:pt>
                <c:pt idx="311">
                  <c:v>714.99999999983504</c:v>
                </c:pt>
                <c:pt idx="312">
                  <c:v>715.08999999983496</c:v>
                </c:pt>
                <c:pt idx="313">
                  <c:v>715.17999999983397</c:v>
                </c:pt>
                <c:pt idx="314">
                  <c:v>715.269999999834</c:v>
                </c:pt>
                <c:pt idx="315">
                  <c:v>715.35999999983358</c:v>
                </c:pt>
                <c:pt idx="316">
                  <c:v>715.44999999983349</c:v>
                </c:pt>
                <c:pt idx="317">
                  <c:v>715.53999999983398</c:v>
                </c:pt>
                <c:pt idx="318">
                  <c:v>715.62999999983401</c:v>
                </c:pt>
                <c:pt idx="319">
                  <c:v>715.71999999983404</c:v>
                </c:pt>
                <c:pt idx="320">
                  <c:v>715.80999999983396</c:v>
                </c:pt>
                <c:pt idx="321">
                  <c:v>715.89999999983399</c:v>
                </c:pt>
                <c:pt idx="322">
                  <c:v>715.98999999983403</c:v>
                </c:pt>
                <c:pt idx="323">
                  <c:v>716.07999999983394</c:v>
                </c:pt>
                <c:pt idx="324">
                  <c:v>716.16999999983398</c:v>
                </c:pt>
                <c:pt idx="325">
                  <c:v>716.2599999998331</c:v>
                </c:pt>
                <c:pt idx="326">
                  <c:v>716.34999999983302</c:v>
                </c:pt>
                <c:pt idx="327">
                  <c:v>716.43999999983305</c:v>
                </c:pt>
                <c:pt idx="328">
                  <c:v>716.52999999983308</c:v>
                </c:pt>
                <c:pt idx="329">
                  <c:v>716.619999999833</c:v>
                </c:pt>
                <c:pt idx="330">
                  <c:v>716.70999999983303</c:v>
                </c:pt>
                <c:pt idx="331">
                  <c:v>716.79999999983295</c:v>
                </c:pt>
                <c:pt idx="332">
                  <c:v>716.88999999983309</c:v>
                </c:pt>
                <c:pt idx="333">
                  <c:v>716.97999999983301</c:v>
                </c:pt>
                <c:pt idx="334">
                  <c:v>717.06999999983304</c:v>
                </c:pt>
                <c:pt idx="335">
                  <c:v>717.15999999983308</c:v>
                </c:pt>
                <c:pt idx="336">
                  <c:v>717.24999999983311</c:v>
                </c:pt>
                <c:pt idx="337">
                  <c:v>717.339999999832</c:v>
                </c:pt>
                <c:pt idx="338">
                  <c:v>717.42999999983203</c:v>
                </c:pt>
                <c:pt idx="339">
                  <c:v>717.51999999983195</c:v>
                </c:pt>
                <c:pt idx="340">
                  <c:v>717.60999999983198</c:v>
                </c:pt>
                <c:pt idx="341">
                  <c:v>717.69999999983202</c:v>
                </c:pt>
                <c:pt idx="342">
                  <c:v>717.78999999983205</c:v>
                </c:pt>
                <c:pt idx="343">
                  <c:v>717.87999999983197</c:v>
                </c:pt>
                <c:pt idx="344">
                  <c:v>717.969999999832</c:v>
                </c:pt>
                <c:pt idx="345">
                  <c:v>718.05999999983203</c:v>
                </c:pt>
                <c:pt idx="346">
                  <c:v>718.14999999983195</c:v>
                </c:pt>
                <c:pt idx="347">
                  <c:v>718.23999999983198</c:v>
                </c:pt>
                <c:pt idx="348">
                  <c:v>718.32999999983201</c:v>
                </c:pt>
                <c:pt idx="349">
                  <c:v>718.41999999983102</c:v>
                </c:pt>
                <c:pt idx="350">
                  <c:v>718.50999999983105</c:v>
                </c:pt>
                <c:pt idx="351">
                  <c:v>718.59999999983097</c:v>
                </c:pt>
                <c:pt idx="352">
                  <c:v>718.689999999831</c:v>
                </c:pt>
                <c:pt idx="353">
                  <c:v>718.77999999983103</c:v>
                </c:pt>
                <c:pt idx="354">
                  <c:v>718.8699999998305</c:v>
                </c:pt>
                <c:pt idx="355">
                  <c:v>718.95999999983098</c:v>
                </c:pt>
                <c:pt idx="356">
                  <c:v>719.04999999983102</c:v>
                </c:pt>
                <c:pt idx="357">
                  <c:v>719.13999999983105</c:v>
                </c:pt>
                <c:pt idx="358">
                  <c:v>719.22999999983097</c:v>
                </c:pt>
                <c:pt idx="359">
                  <c:v>719.319999999831</c:v>
                </c:pt>
                <c:pt idx="360">
                  <c:v>719.40999999983103</c:v>
                </c:pt>
                <c:pt idx="361">
                  <c:v>719.49999999983004</c:v>
                </c:pt>
                <c:pt idx="362">
                  <c:v>719.58999999982996</c:v>
                </c:pt>
                <c:pt idx="363">
                  <c:v>719.67999999982999</c:v>
                </c:pt>
                <c:pt idx="364">
                  <c:v>719.76999999983002</c:v>
                </c:pt>
                <c:pt idx="365">
                  <c:v>719.8599999998296</c:v>
                </c:pt>
                <c:pt idx="366">
                  <c:v>719.94999999982997</c:v>
                </c:pt>
                <c:pt idx="367">
                  <c:v>720.03999999983</c:v>
                </c:pt>
                <c:pt idx="368">
                  <c:v>720.12999999983003</c:v>
                </c:pt>
                <c:pt idx="369">
                  <c:v>720.21999999982995</c:v>
                </c:pt>
                <c:pt idx="370">
                  <c:v>720.30999999982998</c:v>
                </c:pt>
                <c:pt idx="371">
                  <c:v>720.39999999983002</c:v>
                </c:pt>
                <c:pt idx="372">
                  <c:v>720.48999999983005</c:v>
                </c:pt>
                <c:pt idx="373">
                  <c:v>720.57999999982997</c:v>
                </c:pt>
                <c:pt idx="374">
                  <c:v>720.66999999982897</c:v>
                </c:pt>
                <c:pt idx="375">
                  <c:v>720.75999999982901</c:v>
                </c:pt>
                <c:pt idx="376">
                  <c:v>720.84999999982858</c:v>
                </c:pt>
                <c:pt idx="377">
                  <c:v>720.93999999982896</c:v>
                </c:pt>
                <c:pt idx="378">
                  <c:v>721.02999999982899</c:v>
                </c:pt>
                <c:pt idx="379">
                  <c:v>721.11999999982902</c:v>
                </c:pt>
                <c:pt idx="380">
                  <c:v>721.20999999982905</c:v>
                </c:pt>
                <c:pt idx="381">
                  <c:v>721.29999999982897</c:v>
                </c:pt>
                <c:pt idx="382">
                  <c:v>721.389999999829</c:v>
                </c:pt>
                <c:pt idx="383">
                  <c:v>721.47999999982903</c:v>
                </c:pt>
                <c:pt idx="384">
                  <c:v>721.5699999998285</c:v>
                </c:pt>
                <c:pt idx="385">
                  <c:v>721.65999999982898</c:v>
                </c:pt>
                <c:pt idx="386">
                  <c:v>721.74999999982811</c:v>
                </c:pt>
                <c:pt idx="387">
                  <c:v>721.83999999982802</c:v>
                </c:pt>
                <c:pt idx="388">
                  <c:v>721.92999999982806</c:v>
                </c:pt>
                <c:pt idx="389">
                  <c:v>722.01999999982809</c:v>
                </c:pt>
                <c:pt idx="390">
                  <c:v>722.10999999982801</c:v>
                </c:pt>
                <c:pt idx="391">
                  <c:v>722.19999999982804</c:v>
                </c:pt>
                <c:pt idx="392">
                  <c:v>722.28999999982807</c:v>
                </c:pt>
                <c:pt idx="393">
                  <c:v>722.3799999998281</c:v>
                </c:pt>
                <c:pt idx="394">
                  <c:v>722.46999999982802</c:v>
                </c:pt>
                <c:pt idx="395">
                  <c:v>722.55999999982805</c:v>
                </c:pt>
                <c:pt idx="396">
                  <c:v>722.64999999982808</c:v>
                </c:pt>
                <c:pt idx="397">
                  <c:v>722.739999999828</c:v>
                </c:pt>
                <c:pt idx="398">
                  <c:v>722.82999999982701</c:v>
                </c:pt>
                <c:pt idx="399">
                  <c:v>722.91999999982704</c:v>
                </c:pt>
                <c:pt idx="400">
                  <c:v>723.00999999982696</c:v>
                </c:pt>
                <c:pt idx="401">
                  <c:v>723.09999999982699</c:v>
                </c:pt>
                <c:pt idx="402">
                  <c:v>723.18999999982702</c:v>
                </c:pt>
                <c:pt idx="403">
                  <c:v>723.27999999982762</c:v>
                </c:pt>
                <c:pt idx="404">
                  <c:v>723.36999999982697</c:v>
                </c:pt>
                <c:pt idx="405">
                  <c:v>723.45999999982701</c:v>
                </c:pt>
                <c:pt idx="406">
                  <c:v>723.54999999982704</c:v>
                </c:pt>
                <c:pt idx="407">
                  <c:v>723.63999999982695</c:v>
                </c:pt>
                <c:pt idx="408">
                  <c:v>723.72999999982699</c:v>
                </c:pt>
                <c:pt idx="409">
                  <c:v>723.81999999982702</c:v>
                </c:pt>
                <c:pt idx="410">
                  <c:v>723.90999999982603</c:v>
                </c:pt>
                <c:pt idx="411">
                  <c:v>723.99999999982595</c:v>
                </c:pt>
                <c:pt idx="412">
                  <c:v>724.08999999982598</c:v>
                </c:pt>
                <c:pt idx="413">
                  <c:v>724.17999999982601</c:v>
                </c:pt>
                <c:pt idx="414">
                  <c:v>724.26999999982604</c:v>
                </c:pt>
                <c:pt idx="415">
                  <c:v>724.35999999982596</c:v>
                </c:pt>
                <c:pt idx="416">
                  <c:v>724.44999999982599</c:v>
                </c:pt>
                <c:pt idx="417">
                  <c:v>724.53999999982602</c:v>
                </c:pt>
                <c:pt idx="418">
                  <c:v>724.62999999982605</c:v>
                </c:pt>
                <c:pt idx="419">
                  <c:v>724.71999999982597</c:v>
                </c:pt>
                <c:pt idx="420">
                  <c:v>724.809999999826</c:v>
                </c:pt>
                <c:pt idx="421">
                  <c:v>724.89999999982604</c:v>
                </c:pt>
                <c:pt idx="422">
                  <c:v>724.98999999982505</c:v>
                </c:pt>
                <c:pt idx="423">
                  <c:v>725.07999999982496</c:v>
                </c:pt>
                <c:pt idx="424">
                  <c:v>725.169999999825</c:v>
                </c:pt>
                <c:pt idx="425">
                  <c:v>725.25999999982503</c:v>
                </c:pt>
                <c:pt idx="426">
                  <c:v>725.34999999982449</c:v>
                </c:pt>
                <c:pt idx="427">
                  <c:v>725.43999999982498</c:v>
                </c:pt>
                <c:pt idx="428">
                  <c:v>725.52999999982501</c:v>
                </c:pt>
                <c:pt idx="429">
                  <c:v>725.61999999982504</c:v>
                </c:pt>
                <c:pt idx="430">
                  <c:v>725.70999999982496</c:v>
                </c:pt>
                <c:pt idx="431">
                  <c:v>725.79999999982499</c:v>
                </c:pt>
                <c:pt idx="432">
                  <c:v>725.88999999982502</c:v>
                </c:pt>
                <c:pt idx="433">
                  <c:v>725.97999999982505</c:v>
                </c:pt>
                <c:pt idx="434">
                  <c:v>726.06999999982497</c:v>
                </c:pt>
                <c:pt idx="435">
                  <c:v>726.15999999982398</c:v>
                </c:pt>
                <c:pt idx="436">
                  <c:v>726.24999999982401</c:v>
                </c:pt>
                <c:pt idx="437">
                  <c:v>726.33999999982359</c:v>
                </c:pt>
                <c:pt idx="438">
                  <c:v>726.42999999982396</c:v>
                </c:pt>
                <c:pt idx="439">
                  <c:v>726.51999999982399</c:v>
                </c:pt>
                <c:pt idx="440">
                  <c:v>726.60999999982403</c:v>
                </c:pt>
                <c:pt idx="441">
                  <c:v>726.69999999982394</c:v>
                </c:pt>
                <c:pt idx="442">
                  <c:v>726.78999999982398</c:v>
                </c:pt>
                <c:pt idx="443">
                  <c:v>726.87999999982401</c:v>
                </c:pt>
                <c:pt idx="444">
                  <c:v>726.96999999982359</c:v>
                </c:pt>
                <c:pt idx="445">
                  <c:v>727.05999999982396</c:v>
                </c:pt>
                <c:pt idx="446">
                  <c:v>727.14999999982399</c:v>
                </c:pt>
                <c:pt idx="447">
                  <c:v>727.239999999823</c:v>
                </c:pt>
                <c:pt idx="448">
                  <c:v>727.32999999982303</c:v>
                </c:pt>
                <c:pt idx="449">
                  <c:v>727.41999999982295</c:v>
                </c:pt>
                <c:pt idx="450">
                  <c:v>727.50999999982309</c:v>
                </c:pt>
                <c:pt idx="451">
                  <c:v>727.59999999982301</c:v>
                </c:pt>
                <c:pt idx="452">
                  <c:v>727.68999999982304</c:v>
                </c:pt>
                <c:pt idx="453">
                  <c:v>727.77999999982308</c:v>
                </c:pt>
                <c:pt idx="454">
                  <c:v>727.86999999982288</c:v>
                </c:pt>
                <c:pt idx="455">
                  <c:v>727.95999999982303</c:v>
                </c:pt>
                <c:pt idx="456">
                  <c:v>728.04999999982294</c:v>
                </c:pt>
                <c:pt idx="457">
                  <c:v>728.13999999982309</c:v>
                </c:pt>
                <c:pt idx="458">
                  <c:v>728.22999999982301</c:v>
                </c:pt>
                <c:pt idx="459">
                  <c:v>728.31999999982202</c:v>
                </c:pt>
                <c:pt idx="460">
                  <c:v>728.40999999982205</c:v>
                </c:pt>
                <c:pt idx="461">
                  <c:v>728.49999999982197</c:v>
                </c:pt>
                <c:pt idx="462">
                  <c:v>728.589999999822</c:v>
                </c:pt>
                <c:pt idx="463">
                  <c:v>728.67999999982203</c:v>
                </c:pt>
                <c:pt idx="464">
                  <c:v>728.76999999982195</c:v>
                </c:pt>
                <c:pt idx="465">
                  <c:v>728.85999999982198</c:v>
                </c:pt>
                <c:pt idx="466">
                  <c:v>728.94999999982201</c:v>
                </c:pt>
                <c:pt idx="467">
                  <c:v>729.03999999982204</c:v>
                </c:pt>
                <c:pt idx="468">
                  <c:v>729.12999999982196</c:v>
                </c:pt>
                <c:pt idx="469">
                  <c:v>729.21999999982199</c:v>
                </c:pt>
                <c:pt idx="470">
                  <c:v>729.30999999982203</c:v>
                </c:pt>
                <c:pt idx="471">
                  <c:v>729.39999999982103</c:v>
                </c:pt>
                <c:pt idx="472">
                  <c:v>729.48999999982095</c:v>
                </c:pt>
                <c:pt idx="473">
                  <c:v>729.57999999982098</c:v>
                </c:pt>
                <c:pt idx="474">
                  <c:v>729.66999999982102</c:v>
                </c:pt>
                <c:pt idx="475">
                  <c:v>729.75999999982105</c:v>
                </c:pt>
                <c:pt idx="476">
                  <c:v>729.84999999982097</c:v>
                </c:pt>
                <c:pt idx="477">
                  <c:v>729.939999999821</c:v>
                </c:pt>
                <c:pt idx="478">
                  <c:v>730.02999999982103</c:v>
                </c:pt>
                <c:pt idx="479">
                  <c:v>730.11999999982095</c:v>
                </c:pt>
                <c:pt idx="480">
                  <c:v>730.20999999982098</c:v>
                </c:pt>
                <c:pt idx="481">
                  <c:v>730.29999999982101</c:v>
                </c:pt>
                <c:pt idx="482">
                  <c:v>730.38999999982104</c:v>
                </c:pt>
                <c:pt idx="483">
                  <c:v>730.47999999982096</c:v>
                </c:pt>
                <c:pt idx="484">
                  <c:v>730.56999999981997</c:v>
                </c:pt>
                <c:pt idx="485">
                  <c:v>730.65999999982</c:v>
                </c:pt>
                <c:pt idx="486">
                  <c:v>730.74999999982003</c:v>
                </c:pt>
                <c:pt idx="487">
                  <c:v>730.8399999998195</c:v>
                </c:pt>
                <c:pt idx="488">
                  <c:v>730.92999999981998</c:v>
                </c:pt>
                <c:pt idx="489">
                  <c:v>731.01999999982002</c:v>
                </c:pt>
                <c:pt idx="490">
                  <c:v>731.10999999982005</c:v>
                </c:pt>
                <c:pt idx="491">
                  <c:v>731.19999999981997</c:v>
                </c:pt>
                <c:pt idx="492">
                  <c:v>731.28999999982</c:v>
                </c:pt>
                <c:pt idx="493">
                  <c:v>731.37999999982003</c:v>
                </c:pt>
                <c:pt idx="494">
                  <c:v>731.46999999981949</c:v>
                </c:pt>
                <c:pt idx="495">
                  <c:v>731.55999999981998</c:v>
                </c:pt>
                <c:pt idx="496">
                  <c:v>731.64999999981899</c:v>
                </c:pt>
                <c:pt idx="497">
                  <c:v>731.73999999981902</c:v>
                </c:pt>
                <c:pt idx="498">
                  <c:v>731.8299999998186</c:v>
                </c:pt>
                <c:pt idx="499">
                  <c:v>731.91999999981897</c:v>
                </c:pt>
                <c:pt idx="500">
                  <c:v>732.009999999819</c:v>
                </c:pt>
                <c:pt idx="501">
                  <c:v>732.09999999981903</c:v>
                </c:pt>
                <c:pt idx="502">
                  <c:v>732.18999999981895</c:v>
                </c:pt>
                <c:pt idx="503">
                  <c:v>732.27999999981898</c:v>
                </c:pt>
                <c:pt idx="504">
                  <c:v>732.36999999981856</c:v>
                </c:pt>
                <c:pt idx="505">
                  <c:v>732.45999999981859</c:v>
                </c:pt>
                <c:pt idx="506">
                  <c:v>732.54999999981897</c:v>
                </c:pt>
                <c:pt idx="507">
                  <c:v>732.639999999819</c:v>
                </c:pt>
                <c:pt idx="508">
                  <c:v>732.72999999981801</c:v>
                </c:pt>
                <c:pt idx="509">
                  <c:v>732.81999999981804</c:v>
                </c:pt>
                <c:pt idx="510">
                  <c:v>732.90999999981807</c:v>
                </c:pt>
                <c:pt idx="511">
                  <c:v>732.9999999998181</c:v>
                </c:pt>
                <c:pt idx="512">
                  <c:v>733.08999999981802</c:v>
                </c:pt>
                <c:pt idx="513">
                  <c:v>733.17999999981805</c:v>
                </c:pt>
                <c:pt idx="514">
                  <c:v>733.26999999981808</c:v>
                </c:pt>
                <c:pt idx="515">
                  <c:v>733.35999999981789</c:v>
                </c:pt>
                <c:pt idx="516">
                  <c:v>733.44999999981803</c:v>
                </c:pt>
                <c:pt idx="517">
                  <c:v>733.53999999981795</c:v>
                </c:pt>
                <c:pt idx="518">
                  <c:v>733.6299999998181</c:v>
                </c:pt>
                <c:pt idx="519">
                  <c:v>733.71999999981801</c:v>
                </c:pt>
                <c:pt idx="520">
                  <c:v>733.80999999981702</c:v>
                </c:pt>
                <c:pt idx="521">
                  <c:v>733.89999999981706</c:v>
                </c:pt>
                <c:pt idx="522">
                  <c:v>733.98999999981697</c:v>
                </c:pt>
                <c:pt idx="523">
                  <c:v>734.07999999981701</c:v>
                </c:pt>
                <c:pt idx="524">
                  <c:v>734.16999999981704</c:v>
                </c:pt>
                <c:pt idx="525">
                  <c:v>734.25999999981696</c:v>
                </c:pt>
                <c:pt idx="526">
                  <c:v>734.34999999981699</c:v>
                </c:pt>
                <c:pt idx="527">
                  <c:v>734.43999999981702</c:v>
                </c:pt>
                <c:pt idx="528">
                  <c:v>734.52999999981705</c:v>
                </c:pt>
                <c:pt idx="529">
                  <c:v>734.61999999981697</c:v>
                </c:pt>
                <c:pt idx="530">
                  <c:v>734.709999999817</c:v>
                </c:pt>
                <c:pt idx="531">
                  <c:v>734.79999999981703</c:v>
                </c:pt>
                <c:pt idx="532">
                  <c:v>734.88999999981604</c:v>
                </c:pt>
                <c:pt idx="533">
                  <c:v>734.97999999981596</c:v>
                </c:pt>
                <c:pt idx="534">
                  <c:v>735.06999999981599</c:v>
                </c:pt>
                <c:pt idx="535">
                  <c:v>735.15999999981602</c:v>
                </c:pt>
                <c:pt idx="536">
                  <c:v>735.24999999981605</c:v>
                </c:pt>
                <c:pt idx="537">
                  <c:v>735.33999999981597</c:v>
                </c:pt>
                <c:pt idx="538">
                  <c:v>735.429999999816</c:v>
                </c:pt>
                <c:pt idx="539">
                  <c:v>735.51999999981604</c:v>
                </c:pt>
                <c:pt idx="540">
                  <c:v>735.60999999981595</c:v>
                </c:pt>
                <c:pt idx="541">
                  <c:v>735.69999999981599</c:v>
                </c:pt>
                <c:pt idx="542">
                  <c:v>735.78999999981602</c:v>
                </c:pt>
                <c:pt idx="543">
                  <c:v>735.87999999981605</c:v>
                </c:pt>
                <c:pt idx="544">
                  <c:v>735.96999999981597</c:v>
                </c:pt>
                <c:pt idx="545">
                  <c:v>736.05999999981498</c:v>
                </c:pt>
                <c:pt idx="546">
                  <c:v>736.14999999981501</c:v>
                </c:pt>
                <c:pt idx="547">
                  <c:v>736.23999999981504</c:v>
                </c:pt>
                <c:pt idx="548">
                  <c:v>736.32999999981496</c:v>
                </c:pt>
                <c:pt idx="549">
                  <c:v>736.41999999981499</c:v>
                </c:pt>
                <c:pt idx="550">
                  <c:v>736.50999999981502</c:v>
                </c:pt>
                <c:pt idx="551">
                  <c:v>736.59999999981505</c:v>
                </c:pt>
                <c:pt idx="552">
                  <c:v>736.68999999981497</c:v>
                </c:pt>
                <c:pt idx="553">
                  <c:v>736.779999999815</c:v>
                </c:pt>
                <c:pt idx="554">
                  <c:v>736.86999999981458</c:v>
                </c:pt>
                <c:pt idx="555">
                  <c:v>736.9599999998145</c:v>
                </c:pt>
                <c:pt idx="556">
                  <c:v>737.04999999981499</c:v>
                </c:pt>
                <c:pt idx="557">
                  <c:v>737.13999999981399</c:v>
                </c:pt>
                <c:pt idx="558">
                  <c:v>737.22999999981403</c:v>
                </c:pt>
                <c:pt idx="559">
                  <c:v>737.31999999981349</c:v>
                </c:pt>
                <c:pt idx="560">
                  <c:v>737.40999999981398</c:v>
                </c:pt>
                <c:pt idx="561">
                  <c:v>737.49999999981401</c:v>
                </c:pt>
                <c:pt idx="562">
                  <c:v>737.58999999981404</c:v>
                </c:pt>
                <c:pt idx="563">
                  <c:v>737.67999999981396</c:v>
                </c:pt>
                <c:pt idx="564">
                  <c:v>737.76999999981399</c:v>
                </c:pt>
                <c:pt idx="565">
                  <c:v>737.85999999981357</c:v>
                </c:pt>
                <c:pt idx="566">
                  <c:v>737.9499999998136</c:v>
                </c:pt>
                <c:pt idx="567">
                  <c:v>738.03999999981397</c:v>
                </c:pt>
                <c:pt idx="568">
                  <c:v>738.129999999814</c:v>
                </c:pt>
                <c:pt idx="569">
                  <c:v>738.21999999981301</c:v>
                </c:pt>
                <c:pt idx="570">
                  <c:v>738.30999999981304</c:v>
                </c:pt>
                <c:pt idx="571">
                  <c:v>738.39999999981308</c:v>
                </c:pt>
                <c:pt idx="572">
                  <c:v>738.48999999981311</c:v>
                </c:pt>
                <c:pt idx="573">
                  <c:v>738.57999999981303</c:v>
                </c:pt>
                <c:pt idx="574">
                  <c:v>738.66999999981294</c:v>
                </c:pt>
                <c:pt idx="575">
                  <c:v>738.75999999981309</c:v>
                </c:pt>
                <c:pt idx="576">
                  <c:v>738.84999999981289</c:v>
                </c:pt>
                <c:pt idx="577">
                  <c:v>738.93999999981304</c:v>
                </c:pt>
                <c:pt idx="578">
                  <c:v>739.02999999981307</c:v>
                </c:pt>
                <c:pt idx="579">
                  <c:v>739.1199999998131</c:v>
                </c:pt>
                <c:pt idx="580">
                  <c:v>739.20999999981302</c:v>
                </c:pt>
                <c:pt idx="581">
                  <c:v>739.29999999981203</c:v>
                </c:pt>
                <c:pt idx="582">
                  <c:v>739.38999999981195</c:v>
                </c:pt>
                <c:pt idx="583">
                  <c:v>739.47999999981198</c:v>
                </c:pt>
                <c:pt idx="584">
                  <c:v>739.56999999981201</c:v>
                </c:pt>
                <c:pt idx="585">
                  <c:v>739.65999999981204</c:v>
                </c:pt>
                <c:pt idx="586">
                  <c:v>739.74999999981196</c:v>
                </c:pt>
                <c:pt idx="587">
                  <c:v>739.83999999981199</c:v>
                </c:pt>
                <c:pt idx="588">
                  <c:v>739.92999999981203</c:v>
                </c:pt>
                <c:pt idx="589">
                  <c:v>740.01999999981194</c:v>
                </c:pt>
                <c:pt idx="590">
                  <c:v>740.10999999981198</c:v>
                </c:pt>
                <c:pt idx="591">
                  <c:v>740.19999999981201</c:v>
                </c:pt>
                <c:pt idx="592">
                  <c:v>740.28999999981204</c:v>
                </c:pt>
                <c:pt idx="593">
                  <c:v>740.37999999981196</c:v>
                </c:pt>
                <c:pt idx="594">
                  <c:v>740.46999999981097</c:v>
                </c:pt>
                <c:pt idx="595">
                  <c:v>740.559999999811</c:v>
                </c:pt>
                <c:pt idx="596">
                  <c:v>740.64999999981103</c:v>
                </c:pt>
                <c:pt idx="597">
                  <c:v>740.73999999981095</c:v>
                </c:pt>
                <c:pt idx="598">
                  <c:v>740.82999999981098</c:v>
                </c:pt>
                <c:pt idx="599">
                  <c:v>740.91999999981101</c:v>
                </c:pt>
                <c:pt idx="600">
                  <c:v>741.00999999981104</c:v>
                </c:pt>
                <c:pt idx="601">
                  <c:v>741.09999999981096</c:v>
                </c:pt>
                <c:pt idx="602">
                  <c:v>741.18999999981099</c:v>
                </c:pt>
                <c:pt idx="603">
                  <c:v>741.27999999981103</c:v>
                </c:pt>
                <c:pt idx="604">
                  <c:v>741.36999999981049</c:v>
                </c:pt>
                <c:pt idx="605">
                  <c:v>741.45999999981098</c:v>
                </c:pt>
                <c:pt idx="606">
                  <c:v>741.54999999980998</c:v>
                </c:pt>
                <c:pt idx="607">
                  <c:v>741.63999999981002</c:v>
                </c:pt>
                <c:pt idx="608">
                  <c:v>741.72999999981005</c:v>
                </c:pt>
                <c:pt idx="609">
                  <c:v>741.81999999980997</c:v>
                </c:pt>
                <c:pt idx="610">
                  <c:v>741.90999999981</c:v>
                </c:pt>
                <c:pt idx="611">
                  <c:v>741.99999999981003</c:v>
                </c:pt>
                <c:pt idx="612">
                  <c:v>742.08999999980995</c:v>
                </c:pt>
                <c:pt idx="613">
                  <c:v>742.17999999980998</c:v>
                </c:pt>
                <c:pt idx="614">
                  <c:v>742.26999999981001</c:v>
                </c:pt>
                <c:pt idx="615">
                  <c:v>742.35999999980959</c:v>
                </c:pt>
                <c:pt idx="616">
                  <c:v>742.44999999980996</c:v>
                </c:pt>
                <c:pt idx="617">
                  <c:v>742.53999999980999</c:v>
                </c:pt>
                <c:pt idx="618">
                  <c:v>742.629999999809</c:v>
                </c:pt>
                <c:pt idx="619">
                  <c:v>742.71999999980903</c:v>
                </c:pt>
                <c:pt idx="620">
                  <c:v>742.8099999998085</c:v>
                </c:pt>
                <c:pt idx="621">
                  <c:v>742.89999999980898</c:v>
                </c:pt>
                <c:pt idx="622">
                  <c:v>742.98999999980902</c:v>
                </c:pt>
                <c:pt idx="623">
                  <c:v>743.07999999980905</c:v>
                </c:pt>
                <c:pt idx="624">
                  <c:v>743.16999999980897</c:v>
                </c:pt>
                <c:pt idx="625">
                  <c:v>743.259999999809</c:v>
                </c:pt>
                <c:pt idx="626">
                  <c:v>743.34999999980857</c:v>
                </c:pt>
                <c:pt idx="627">
                  <c:v>743.43999999980849</c:v>
                </c:pt>
                <c:pt idx="628">
                  <c:v>743.52999999980898</c:v>
                </c:pt>
                <c:pt idx="629">
                  <c:v>743.61999999980901</c:v>
                </c:pt>
                <c:pt idx="630">
                  <c:v>743.70999999980802</c:v>
                </c:pt>
                <c:pt idx="631">
                  <c:v>743.79999999980805</c:v>
                </c:pt>
                <c:pt idx="632">
                  <c:v>743.88999999980808</c:v>
                </c:pt>
                <c:pt idx="633">
                  <c:v>743.979999999808</c:v>
                </c:pt>
                <c:pt idx="634">
                  <c:v>744.06999999980803</c:v>
                </c:pt>
                <c:pt idx="635">
                  <c:v>744.15999999980795</c:v>
                </c:pt>
                <c:pt idx="636">
                  <c:v>744.2499999998081</c:v>
                </c:pt>
                <c:pt idx="637">
                  <c:v>744.33999999980801</c:v>
                </c:pt>
                <c:pt idx="638">
                  <c:v>744.42999999980805</c:v>
                </c:pt>
                <c:pt idx="639">
                  <c:v>744.51999999980808</c:v>
                </c:pt>
                <c:pt idx="640">
                  <c:v>744.609999999808</c:v>
                </c:pt>
                <c:pt idx="641">
                  <c:v>744.69999999980803</c:v>
                </c:pt>
                <c:pt idx="642">
                  <c:v>744.78999999980704</c:v>
                </c:pt>
                <c:pt idx="643">
                  <c:v>744.87999999980696</c:v>
                </c:pt>
                <c:pt idx="644">
                  <c:v>744.96999999980699</c:v>
                </c:pt>
                <c:pt idx="645">
                  <c:v>745.05999999980702</c:v>
                </c:pt>
                <c:pt idx="646">
                  <c:v>745.14999999980705</c:v>
                </c:pt>
                <c:pt idx="647">
                  <c:v>745.23999999980697</c:v>
                </c:pt>
                <c:pt idx="648">
                  <c:v>745.329999999807</c:v>
                </c:pt>
                <c:pt idx="649">
                  <c:v>745.41999999980703</c:v>
                </c:pt>
                <c:pt idx="650">
                  <c:v>745.50999999980695</c:v>
                </c:pt>
                <c:pt idx="651">
                  <c:v>745.59999999980698</c:v>
                </c:pt>
                <c:pt idx="652">
                  <c:v>745.68999999980701</c:v>
                </c:pt>
                <c:pt idx="653">
                  <c:v>745.77999999980705</c:v>
                </c:pt>
                <c:pt idx="654">
                  <c:v>745.86999999980696</c:v>
                </c:pt>
                <c:pt idx="655">
                  <c:v>745.95999999980597</c:v>
                </c:pt>
                <c:pt idx="656">
                  <c:v>746.049999999806</c:v>
                </c:pt>
                <c:pt idx="657">
                  <c:v>746.13999999980604</c:v>
                </c:pt>
                <c:pt idx="658">
                  <c:v>746.22999999980595</c:v>
                </c:pt>
                <c:pt idx="659">
                  <c:v>746.31999999980599</c:v>
                </c:pt>
                <c:pt idx="660">
                  <c:v>746.40999999980602</c:v>
                </c:pt>
                <c:pt idx="661">
                  <c:v>746.49999999980605</c:v>
                </c:pt>
                <c:pt idx="662">
                  <c:v>746.58999999980597</c:v>
                </c:pt>
                <c:pt idx="663">
                  <c:v>746.679999999806</c:v>
                </c:pt>
                <c:pt idx="664">
                  <c:v>746.76999999980603</c:v>
                </c:pt>
                <c:pt idx="665">
                  <c:v>746.8599999998055</c:v>
                </c:pt>
                <c:pt idx="666">
                  <c:v>746.94999999980598</c:v>
                </c:pt>
                <c:pt idx="667">
                  <c:v>747.03999999980499</c:v>
                </c:pt>
                <c:pt idx="668">
                  <c:v>747.12999999980502</c:v>
                </c:pt>
                <c:pt idx="669">
                  <c:v>747.21999999980505</c:v>
                </c:pt>
                <c:pt idx="670">
                  <c:v>747.30999999980497</c:v>
                </c:pt>
                <c:pt idx="671">
                  <c:v>747.399999999805</c:v>
                </c:pt>
                <c:pt idx="672">
                  <c:v>747.48999999980504</c:v>
                </c:pt>
                <c:pt idx="673">
                  <c:v>747.57999999980495</c:v>
                </c:pt>
                <c:pt idx="674">
                  <c:v>747.66999999980499</c:v>
                </c:pt>
                <c:pt idx="675">
                  <c:v>747.75999999980502</c:v>
                </c:pt>
                <c:pt idx="676">
                  <c:v>747.8499999998046</c:v>
                </c:pt>
                <c:pt idx="677">
                  <c:v>747.93999999980497</c:v>
                </c:pt>
                <c:pt idx="678">
                  <c:v>748.029999999805</c:v>
                </c:pt>
                <c:pt idx="679">
                  <c:v>748.11999999980401</c:v>
                </c:pt>
                <c:pt idx="680">
                  <c:v>748.20999999980404</c:v>
                </c:pt>
                <c:pt idx="681">
                  <c:v>748.29999999980396</c:v>
                </c:pt>
                <c:pt idx="682">
                  <c:v>748.38999999980399</c:v>
                </c:pt>
                <c:pt idx="683">
                  <c:v>748.47999999980402</c:v>
                </c:pt>
                <c:pt idx="684">
                  <c:v>748.5699999998036</c:v>
                </c:pt>
                <c:pt idx="685">
                  <c:v>748.65999999980397</c:v>
                </c:pt>
                <c:pt idx="686">
                  <c:v>748.749999999804</c:v>
                </c:pt>
                <c:pt idx="687">
                  <c:v>748.83999999980358</c:v>
                </c:pt>
                <c:pt idx="688">
                  <c:v>748.9299999998035</c:v>
                </c:pt>
                <c:pt idx="689">
                  <c:v>749.01999999980399</c:v>
                </c:pt>
                <c:pt idx="690">
                  <c:v>749.10999999980402</c:v>
                </c:pt>
                <c:pt idx="691">
                  <c:v>749.19999999980303</c:v>
                </c:pt>
                <c:pt idx="692">
                  <c:v>749.28999999980294</c:v>
                </c:pt>
                <c:pt idx="693">
                  <c:v>749.37999999980309</c:v>
                </c:pt>
                <c:pt idx="694">
                  <c:v>749.46999999980289</c:v>
                </c:pt>
                <c:pt idx="695">
                  <c:v>749.55999999980304</c:v>
                </c:pt>
                <c:pt idx="696">
                  <c:v>749.64999999980307</c:v>
                </c:pt>
                <c:pt idx="697">
                  <c:v>749.7399999998031</c:v>
                </c:pt>
                <c:pt idx="698">
                  <c:v>749.82999999980302</c:v>
                </c:pt>
                <c:pt idx="699">
                  <c:v>749.91999999980305</c:v>
                </c:pt>
                <c:pt idx="700">
                  <c:v>750.00999999980309</c:v>
                </c:pt>
                <c:pt idx="701">
                  <c:v>750.099999999803</c:v>
                </c:pt>
                <c:pt idx="702">
                  <c:v>750.18999999980304</c:v>
                </c:pt>
                <c:pt idx="703">
                  <c:v>750.27999999980204</c:v>
                </c:pt>
                <c:pt idx="704">
                  <c:v>750.36999999980196</c:v>
                </c:pt>
                <c:pt idx="705">
                  <c:v>750.45999999980199</c:v>
                </c:pt>
                <c:pt idx="706">
                  <c:v>750.54999999980203</c:v>
                </c:pt>
                <c:pt idx="707">
                  <c:v>750.63999999980194</c:v>
                </c:pt>
                <c:pt idx="708">
                  <c:v>750.72999999980198</c:v>
                </c:pt>
                <c:pt idx="709">
                  <c:v>750.81999999980201</c:v>
                </c:pt>
                <c:pt idx="710">
                  <c:v>750.90999999980204</c:v>
                </c:pt>
                <c:pt idx="711">
                  <c:v>750.99999999980196</c:v>
                </c:pt>
                <c:pt idx="712">
                  <c:v>751.08999999980199</c:v>
                </c:pt>
                <c:pt idx="713">
                  <c:v>751.17999999980202</c:v>
                </c:pt>
                <c:pt idx="714">
                  <c:v>751.26999999980205</c:v>
                </c:pt>
                <c:pt idx="715">
                  <c:v>751.35999999980197</c:v>
                </c:pt>
                <c:pt idx="716">
                  <c:v>751.44999999980098</c:v>
                </c:pt>
                <c:pt idx="717">
                  <c:v>751.53999999980101</c:v>
                </c:pt>
                <c:pt idx="718">
                  <c:v>751.62999999980104</c:v>
                </c:pt>
                <c:pt idx="719">
                  <c:v>751.71999999980096</c:v>
                </c:pt>
                <c:pt idx="720">
                  <c:v>751.80999999980099</c:v>
                </c:pt>
                <c:pt idx="721">
                  <c:v>751.89999999980103</c:v>
                </c:pt>
                <c:pt idx="722">
                  <c:v>751.98999999980094</c:v>
                </c:pt>
                <c:pt idx="723">
                  <c:v>752.07999999980098</c:v>
                </c:pt>
                <c:pt idx="724">
                  <c:v>752.16999999980101</c:v>
                </c:pt>
                <c:pt idx="725">
                  <c:v>752.25999999980104</c:v>
                </c:pt>
                <c:pt idx="726">
                  <c:v>752.34999999980096</c:v>
                </c:pt>
                <c:pt idx="727">
                  <c:v>752.43999999980099</c:v>
                </c:pt>
                <c:pt idx="728">
                  <c:v>752.5299999998</c:v>
                </c:pt>
                <c:pt idx="729">
                  <c:v>752.61999999980003</c:v>
                </c:pt>
                <c:pt idx="730">
                  <c:v>752.70999999979995</c:v>
                </c:pt>
                <c:pt idx="731">
                  <c:v>752.79999999979998</c:v>
                </c:pt>
                <c:pt idx="732">
                  <c:v>752.88999999980001</c:v>
                </c:pt>
                <c:pt idx="733">
                  <c:v>752.97999999980004</c:v>
                </c:pt>
                <c:pt idx="734">
                  <c:v>753.06999999979996</c:v>
                </c:pt>
                <c:pt idx="735">
                  <c:v>753.15999999979999</c:v>
                </c:pt>
                <c:pt idx="736">
                  <c:v>753.24999999980002</c:v>
                </c:pt>
                <c:pt idx="737">
                  <c:v>753.33999999980006</c:v>
                </c:pt>
                <c:pt idx="738">
                  <c:v>753.42999999979997</c:v>
                </c:pt>
                <c:pt idx="739">
                  <c:v>753.51999999980001</c:v>
                </c:pt>
                <c:pt idx="740">
                  <c:v>753.60999999979902</c:v>
                </c:pt>
                <c:pt idx="741">
                  <c:v>753.69999999979905</c:v>
                </c:pt>
                <c:pt idx="742">
                  <c:v>753.78999999979897</c:v>
                </c:pt>
                <c:pt idx="743">
                  <c:v>753.879999999799</c:v>
                </c:pt>
                <c:pt idx="744">
                  <c:v>753.96999999979857</c:v>
                </c:pt>
                <c:pt idx="745">
                  <c:v>754.05999999979849</c:v>
                </c:pt>
                <c:pt idx="746">
                  <c:v>754.14999999979898</c:v>
                </c:pt>
                <c:pt idx="747">
                  <c:v>754.23999999979901</c:v>
                </c:pt>
                <c:pt idx="748">
                  <c:v>754.32999999979859</c:v>
                </c:pt>
                <c:pt idx="749">
                  <c:v>754.41999999979896</c:v>
                </c:pt>
                <c:pt idx="750">
                  <c:v>754.50999999979899</c:v>
                </c:pt>
                <c:pt idx="751">
                  <c:v>754.59999999979902</c:v>
                </c:pt>
                <c:pt idx="752">
                  <c:v>754.68999999979803</c:v>
                </c:pt>
                <c:pt idx="753">
                  <c:v>754.77999999979795</c:v>
                </c:pt>
                <c:pt idx="754">
                  <c:v>754.86999999979787</c:v>
                </c:pt>
                <c:pt idx="755">
                  <c:v>754.95999999979801</c:v>
                </c:pt>
                <c:pt idx="756">
                  <c:v>755.04999999979805</c:v>
                </c:pt>
                <c:pt idx="757">
                  <c:v>755.13999999979808</c:v>
                </c:pt>
                <c:pt idx="758">
                  <c:v>755.229999999798</c:v>
                </c:pt>
                <c:pt idx="759">
                  <c:v>755.31999999979803</c:v>
                </c:pt>
                <c:pt idx="760">
                  <c:v>755.40999999979795</c:v>
                </c:pt>
                <c:pt idx="761">
                  <c:v>755.49999999979809</c:v>
                </c:pt>
                <c:pt idx="762">
                  <c:v>755.58999999979801</c:v>
                </c:pt>
                <c:pt idx="763">
                  <c:v>755.67999999979804</c:v>
                </c:pt>
                <c:pt idx="764">
                  <c:v>755.76999999979807</c:v>
                </c:pt>
                <c:pt idx="765">
                  <c:v>755.85999999979697</c:v>
                </c:pt>
                <c:pt idx="766">
                  <c:v>755.949999999797</c:v>
                </c:pt>
                <c:pt idx="767">
                  <c:v>756.03999999979703</c:v>
                </c:pt>
                <c:pt idx="768">
                  <c:v>756.12999999979695</c:v>
                </c:pt>
                <c:pt idx="769">
                  <c:v>756.21999999979698</c:v>
                </c:pt>
                <c:pt idx="770">
                  <c:v>756.30999999979701</c:v>
                </c:pt>
                <c:pt idx="771">
                  <c:v>756.39999999979705</c:v>
                </c:pt>
                <c:pt idx="772">
                  <c:v>756.48999999979696</c:v>
                </c:pt>
                <c:pt idx="773">
                  <c:v>756.579999999797</c:v>
                </c:pt>
                <c:pt idx="774">
                  <c:v>756.66999999979703</c:v>
                </c:pt>
                <c:pt idx="775">
                  <c:v>756.75999999979695</c:v>
                </c:pt>
                <c:pt idx="776">
                  <c:v>756.84999999979698</c:v>
                </c:pt>
                <c:pt idx="777">
                  <c:v>756.93999999979599</c:v>
                </c:pt>
                <c:pt idx="778">
                  <c:v>757.02999999979602</c:v>
                </c:pt>
                <c:pt idx="779">
                  <c:v>757.11999999979605</c:v>
                </c:pt>
                <c:pt idx="780">
                  <c:v>757.20999999979597</c:v>
                </c:pt>
                <c:pt idx="781">
                  <c:v>757.299999999796</c:v>
                </c:pt>
                <c:pt idx="782">
                  <c:v>757.38999999979603</c:v>
                </c:pt>
                <c:pt idx="783">
                  <c:v>757.47999999979595</c:v>
                </c:pt>
                <c:pt idx="784">
                  <c:v>757.56999999979598</c:v>
                </c:pt>
                <c:pt idx="785">
                  <c:v>757.65999999979601</c:v>
                </c:pt>
                <c:pt idx="786">
                  <c:v>757.74999999979605</c:v>
                </c:pt>
                <c:pt idx="787">
                  <c:v>757.83999999979596</c:v>
                </c:pt>
                <c:pt idx="788">
                  <c:v>757.929999999796</c:v>
                </c:pt>
                <c:pt idx="789">
                  <c:v>758.019999999795</c:v>
                </c:pt>
                <c:pt idx="790">
                  <c:v>758.10999999979504</c:v>
                </c:pt>
                <c:pt idx="791">
                  <c:v>758.19999999979495</c:v>
                </c:pt>
                <c:pt idx="792">
                  <c:v>758.28999999979499</c:v>
                </c:pt>
                <c:pt idx="793">
                  <c:v>758.37999999979502</c:v>
                </c:pt>
                <c:pt idx="794">
                  <c:v>758.4699999997946</c:v>
                </c:pt>
                <c:pt idx="795">
                  <c:v>758.55999999979497</c:v>
                </c:pt>
                <c:pt idx="796">
                  <c:v>758.649999999795</c:v>
                </c:pt>
                <c:pt idx="797">
                  <c:v>758.73999999979503</c:v>
                </c:pt>
                <c:pt idx="798">
                  <c:v>758.8299999997945</c:v>
                </c:pt>
                <c:pt idx="799">
                  <c:v>758.91999999979498</c:v>
                </c:pt>
                <c:pt idx="800">
                  <c:v>759.00999999979501</c:v>
                </c:pt>
                <c:pt idx="801">
                  <c:v>759.09999999979402</c:v>
                </c:pt>
                <c:pt idx="802">
                  <c:v>759.18999999979405</c:v>
                </c:pt>
                <c:pt idx="803">
                  <c:v>759.27999999979397</c:v>
                </c:pt>
                <c:pt idx="804">
                  <c:v>759.36999999979355</c:v>
                </c:pt>
                <c:pt idx="805">
                  <c:v>759.45999999979358</c:v>
                </c:pt>
                <c:pt idx="806">
                  <c:v>759.5499999997935</c:v>
                </c:pt>
                <c:pt idx="807">
                  <c:v>759.63999999979399</c:v>
                </c:pt>
                <c:pt idx="808">
                  <c:v>759.72999999979402</c:v>
                </c:pt>
                <c:pt idx="809">
                  <c:v>759.81999999979359</c:v>
                </c:pt>
                <c:pt idx="810">
                  <c:v>759.90999999979397</c:v>
                </c:pt>
                <c:pt idx="811">
                  <c:v>759.999999999794</c:v>
                </c:pt>
                <c:pt idx="812">
                  <c:v>760.08999999979403</c:v>
                </c:pt>
                <c:pt idx="813">
                  <c:v>760.17999999979304</c:v>
                </c:pt>
                <c:pt idx="814">
                  <c:v>760.26999999979307</c:v>
                </c:pt>
                <c:pt idx="815">
                  <c:v>760.35999999979288</c:v>
                </c:pt>
                <c:pt idx="816">
                  <c:v>760.44999999979302</c:v>
                </c:pt>
                <c:pt idx="817">
                  <c:v>760.53999999979305</c:v>
                </c:pt>
                <c:pt idx="818">
                  <c:v>760.62999999979309</c:v>
                </c:pt>
                <c:pt idx="819">
                  <c:v>760.719999999793</c:v>
                </c:pt>
                <c:pt idx="820">
                  <c:v>760.80999999979304</c:v>
                </c:pt>
                <c:pt idx="821">
                  <c:v>760.89999999979295</c:v>
                </c:pt>
                <c:pt idx="822">
                  <c:v>760.9899999997931</c:v>
                </c:pt>
                <c:pt idx="823">
                  <c:v>761.07999999979302</c:v>
                </c:pt>
                <c:pt idx="824">
                  <c:v>761.16999999979305</c:v>
                </c:pt>
                <c:pt idx="825">
                  <c:v>761.25999999979308</c:v>
                </c:pt>
                <c:pt idx="826">
                  <c:v>761.34999999979198</c:v>
                </c:pt>
                <c:pt idx="827">
                  <c:v>761.43999999979201</c:v>
                </c:pt>
                <c:pt idx="828">
                  <c:v>761.52999999979204</c:v>
                </c:pt>
                <c:pt idx="829">
                  <c:v>761.61999999979196</c:v>
                </c:pt>
                <c:pt idx="830">
                  <c:v>761.70999999979199</c:v>
                </c:pt>
                <c:pt idx="831">
                  <c:v>761.79999999979202</c:v>
                </c:pt>
                <c:pt idx="832">
                  <c:v>761.88999999979205</c:v>
                </c:pt>
                <c:pt idx="833">
                  <c:v>761.97999999979197</c:v>
                </c:pt>
                <c:pt idx="834">
                  <c:v>762.069999999792</c:v>
                </c:pt>
                <c:pt idx="835">
                  <c:v>762.15999999979203</c:v>
                </c:pt>
                <c:pt idx="836">
                  <c:v>762.24999999979195</c:v>
                </c:pt>
                <c:pt idx="837">
                  <c:v>762.33999999979198</c:v>
                </c:pt>
                <c:pt idx="838">
                  <c:v>762.42999999979099</c:v>
                </c:pt>
                <c:pt idx="839">
                  <c:v>762.51999999979103</c:v>
                </c:pt>
                <c:pt idx="840">
                  <c:v>762.60999999979094</c:v>
                </c:pt>
                <c:pt idx="841">
                  <c:v>762.69999999979098</c:v>
                </c:pt>
                <c:pt idx="842">
                  <c:v>762.78999999979101</c:v>
                </c:pt>
                <c:pt idx="843">
                  <c:v>762.87999999979104</c:v>
                </c:pt>
                <c:pt idx="844">
                  <c:v>762.96999999979096</c:v>
                </c:pt>
                <c:pt idx="845">
                  <c:v>763.05999999979099</c:v>
                </c:pt>
                <c:pt idx="846">
                  <c:v>763.14999999979102</c:v>
                </c:pt>
                <c:pt idx="847">
                  <c:v>763.23999999979105</c:v>
                </c:pt>
                <c:pt idx="848">
                  <c:v>763.32999999979097</c:v>
                </c:pt>
                <c:pt idx="849">
                  <c:v>763.419999999791</c:v>
                </c:pt>
                <c:pt idx="850">
                  <c:v>763.50999999979001</c:v>
                </c:pt>
                <c:pt idx="851">
                  <c:v>763.59999999979004</c:v>
                </c:pt>
                <c:pt idx="852">
                  <c:v>763.68999999978996</c:v>
                </c:pt>
                <c:pt idx="853">
                  <c:v>763.77999999978999</c:v>
                </c:pt>
                <c:pt idx="854">
                  <c:v>763.86999999978957</c:v>
                </c:pt>
                <c:pt idx="855">
                  <c:v>763.95999999979006</c:v>
                </c:pt>
                <c:pt idx="856">
                  <c:v>764.04999999978997</c:v>
                </c:pt>
                <c:pt idx="857">
                  <c:v>764.13999999979001</c:v>
                </c:pt>
                <c:pt idx="858">
                  <c:v>764.22999999979004</c:v>
                </c:pt>
                <c:pt idx="859">
                  <c:v>764.31999999978996</c:v>
                </c:pt>
                <c:pt idx="860">
                  <c:v>764.40999999978999</c:v>
                </c:pt>
                <c:pt idx="861">
                  <c:v>764.49999999979002</c:v>
                </c:pt>
                <c:pt idx="862">
                  <c:v>764.58999999978903</c:v>
                </c:pt>
                <c:pt idx="863">
                  <c:v>764.67999999978895</c:v>
                </c:pt>
                <c:pt idx="864">
                  <c:v>764.76999999978898</c:v>
                </c:pt>
                <c:pt idx="865">
                  <c:v>764.85999999978856</c:v>
                </c:pt>
                <c:pt idx="866">
                  <c:v>764.94999999978859</c:v>
                </c:pt>
                <c:pt idx="867">
                  <c:v>765.03999999978896</c:v>
                </c:pt>
                <c:pt idx="868">
                  <c:v>765.12999999978899</c:v>
                </c:pt>
                <c:pt idx="869">
                  <c:v>765.21999999978902</c:v>
                </c:pt>
                <c:pt idx="870">
                  <c:v>765.30999999978906</c:v>
                </c:pt>
                <c:pt idx="871">
                  <c:v>765.39999999978897</c:v>
                </c:pt>
                <c:pt idx="872">
                  <c:v>765.48999999978901</c:v>
                </c:pt>
                <c:pt idx="873">
                  <c:v>765.57999999978904</c:v>
                </c:pt>
                <c:pt idx="874">
                  <c:v>765.66999999978896</c:v>
                </c:pt>
                <c:pt idx="875">
                  <c:v>765.75999999978808</c:v>
                </c:pt>
                <c:pt idx="876">
                  <c:v>765.84999999978788</c:v>
                </c:pt>
                <c:pt idx="877">
                  <c:v>765.93999999978803</c:v>
                </c:pt>
                <c:pt idx="878">
                  <c:v>766.02999999978795</c:v>
                </c:pt>
                <c:pt idx="879">
                  <c:v>766.11999999978809</c:v>
                </c:pt>
                <c:pt idx="880">
                  <c:v>766.20999999978801</c:v>
                </c:pt>
                <c:pt idx="881">
                  <c:v>766.29999999978804</c:v>
                </c:pt>
                <c:pt idx="882">
                  <c:v>766.38999999978807</c:v>
                </c:pt>
                <c:pt idx="883">
                  <c:v>766.47999999978811</c:v>
                </c:pt>
                <c:pt idx="884">
                  <c:v>766.56999999978802</c:v>
                </c:pt>
                <c:pt idx="885">
                  <c:v>766.65999999978806</c:v>
                </c:pt>
                <c:pt idx="886">
                  <c:v>766.74999999978809</c:v>
                </c:pt>
                <c:pt idx="887">
                  <c:v>766.83999999978698</c:v>
                </c:pt>
                <c:pt idx="888">
                  <c:v>766.92999999978701</c:v>
                </c:pt>
                <c:pt idx="889">
                  <c:v>767.01999999978705</c:v>
                </c:pt>
                <c:pt idx="890">
                  <c:v>767.10999999978696</c:v>
                </c:pt>
                <c:pt idx="891">
                  <c:v>767.199999999787</c:v>
                </c:pt>
                <c:pt idx="892">
                  <c:v>767.28999999978703</c:v>
                </c:pt>
                <c:pt idx="893">
                  <c:v>767.37999999978695</c:v>
                </c:pt>
                <c:pt idx="894">
                  <c:v>767.46999999978698</c:v>
                </c:pt>
                <c:pt idx="895">
                  <c:v>767.55999999978701</c:v>
                </c:pt>
                <c:pt idx="896">
                  <c:v>767.64999999978704</c:v>
                </c:pt>
                <c:pt idx="897">
                  <c:v>767.73999999978696</c:v>
                </c:pt>
                <c:pt idx="898">
                  <c:v>767.82999999978699</c:v>
                </c:pt>
                <c:pt idx="899">
                  <c:v>767.919999999786</c:v>
                </c:pt>
                <c:pt idx="900">
                  <c:v>768.00999999978603</c:v>
                </c:pt>
                <c:pt idx="901">
                  <c:v>768.09999999978595</c:v>
                </c:pt>
                <c:pt idx="902">
                  <c:v>768.18999999978598</c:v>
                </c:pt>
                <c:pt idx="903">
                  <c:v>768.27999999978601</c:v>
                </c:pt>
                <c:pt idx="904">
                  <c:v>768.36999999978559</c:v>
                </c:pt>
                <c:pt idx="905">
                  <c:v>768.45999999978596</c:v>
                </c:pt>
                <c:pt idx="906">
                  <c:v>768.549999999786</c:v>
                </c:pt>
                <c:pt idx="907">
                  <c:v>768.63999999978603</c:v>
                </c:pt>
                <c:pt idx="908">
                  <c:v>768.72999999978595</c:v>
                </c:pt>
                <c:pt idx="909">
                  <c:v>768.81999999978598</c:v>
                </c:pt>
                <c:pt idx="910">
                  <c:v>768.90999999978601</c:v>
                </c:pt>
                <c:pt idx="911">
                  <c:v>768.99999999978502</c:v>
                </c:pt>
                <c:pt idx="912">
                  <c:v>769.08999999978505</c:v>
                </c:pt>
                <c:pt idx="913">
                  <c:v>769.17999999978497</c:v>
                </c:pt>
                <c:pt idx="914">
                  <c:v>769.269999999785</c:v>
                </c:pt>
                <c:pt idx="915">
                  <c:v>769.35999999978458</c:v>
                </c:pt>
                <c:pt idx="916">
                  <c:v>769.4499999997845</c:v>
                </c:pt>
                <c:pt idx="917">
                  <c:v>769.53999999978498</c:v>
                </c:pt>
                <c:pt idx="918">
                  <c:v>769.62999999978501</c:v>
                </c:pt>
                <c:pt idx="919">
                  <c:v>769.71999999978505</c:v>
                </c:pt>
                <c:pt idx="920">
                  <c:v>769.80999999978496</c:v>
                </c:pt>
                <c:pt idx="921">
                  <c:v>769.899999999785</c:v>
                </c:pt>
                <c:pt idx="922">
                  <c:v>769.98999999978503</c:v>
                </c:pt>
                <c:pt idx="923">
                  <c:v>770.07999999978404</c:v>
                </c:pt>
                <c:pt idx="924">
                  <c:v>770.1699999997835</c:v>
                </c:pt>
                <c:pt idx="925">
                  <c:v>770.25999999978399</c:v>
                </c:pt>
                <c:pt idx="926">
                  <c:v>770.34999999978356</c:v>
                </c:pt>
                <c:pt idx="927">
                  <c:v>770.43999999978359</c:v>
                </c:pt>
                <c:pt idx="928">
                  <c:v>770.52999999978397</c:v>
                </c:pt>
                <c:pt idx="929">
                  <c:v>770.619999999784</c:v>
                </c:pt>
                <c:pt idx="930">
                  <c:v>770.70999999978403</c:v>
                </c:pt>
                <c:pt idx="931">
                  <c:v>770.79999999978395</c:v>
                </c:pt>
                <c:pt idx="932">
                  <c:v>770.88999999978398</c:v>
                </c:pt>
                <c:pt idx="933">
                  <c:v>770.97999999978401</c:v>
                </c:pt>
                <c:pt idx="934">
                  <c:v>771.06999999978359</c:v>
                </c:pt>
                <c:pt idx="935">
                  <c:v>771.15999999978396</c:v>
                </c:pt>
                <c:pt idx="936">
                  <c:v>771.24999999978309</c:v>
                </c:pt>
                <c:pt idx="937">
                  <c:v>771.33999999978289</c:v>
                </c:pt>
                <c:pt idx="938">
                  <c:v>771.42999999978304</c:v>
                </c:pt>
                <c:pt idx="939">
                  <c:v>771.51999999978295</c:v>
                </c:pt>
                <c:pt idx="940">
                  <c:v>771.6099999997831</c:v>
                </c:pt>
                <c:pt idx="941">
                  <c:v>771.69999999978302</c:v>
                </c:pt>
                <c:pt idx="942">
                  <c:v>771.78999999978305</c:v>
                </c:pt>
                <c:pt idx="943">
                  <c:v>771.87999999978308</c:v>
                </c:pt>
                <c:pt idx="944">
                  <c:v>771.96999999978289</c:v>
                </c:pt>
                <c:pt idx="945">
                  <c:v>772.05999999978303</c:v>
                </c:pt>
                <c:pt idx="946">
                  <c:v>772.14999999978295</c:v>
                </c:pt>
                <c:pt idx="947">
                  <c:v>772.23999999978309</c:v>
                </c:pt>
                <c:pt idx="948">
                  <c:v>772.32999999978199</c:v>
                </c:pt>
                <c:pt idx="949">
                  <c:v>772.41999999978202</c:v>
                </c:pt>
                <c:pt idx="950">
                  <c:v>772.50999999978205</c:v>
                </c:pt>
                <c:pt idx="951">
                  <c:v>772.59999999978197</c:v>
                </c:pt>
                <c:pt idx="952">
                  <c:v>772.689999999782</c:v>
                </c:pt>
                <c:pt idx="953">
                  <c:v>772.77999999978204</c:v>
                </c:pt>
                <c:pt idx="954">
                  <c:v>772.8699999997815</c:v>
                </c:pt>
                <c:pt idx="955">
                  <c:v>772.95999999978199</c:v>
                </c:pt>
                <c:pt idx="956">
                  <c:v>773.04999999978202</c:v>
                </c:pt>
                <c:pt idx="957">
                  <c:v>773.13999999978205</c:v>
                </c:pt>
                <c:pt idx="958">
                  <c:v>773.22999999978197</c:v>
                </c:pt>
                <c:pt idx="959">
                  <c:v>773.319999999782</c:v>
                </c:pt>
                <c:pt idx="960">
                  <c:v>773.40999999978101</c:v>
                </c:pt>
                <c:pt idx="961">
                  <c:v>773.49999999978104</c:v>
                </c:pt>
                <c:pt idx="962">
                  <c:v>773.58999999978096</c:v>
                </c:pt>
                <c:pt idx="963">
                  <c:v>773.67999999978099</c:v>
                </c:pt>
                <c:pt idx="964">
                  <c:v>773.76999999978102</c:v>
                </c:pt>
                <c:pt idx="965">
                  <c:v>773.8599999997806</c:v>
                </c:pt>
                <c:pt idx="966">
                  <c:v>773.94999999978097</c:v>
                </c:pt>
                <c:pt idx="967">
                  <c:v>774.039999999781</c:v>
                </c:pt>
                <c:pt idx="968">
                  <c:v>774.12999999978103</c:v>
                </c:pt>
                <c:pt idx="969">
                  <c:v>774.21999999978095</c:v>
                </c:pt>
                <c:pt idx="970">
                  <c:v>774.30999999978098</c:v>
                </c:pt>
                <c:pt idx="971">
                  <c:v>774.39999999978102</c:v>
                </c:pt>
                <c:pt idx="972">
                  <c:v>774.48999999978003</c:v>
                </c:pt>
                <c:pt idx="973">
                  <c:v>774.57999999977994</c:v>
                </c:pt>
                <c:pt idx="974">
                  <c:v>774.66999999977998</c:v>
                </c:pt>
                <c:pt idx="975">
                  <c:v>774.75999999978001</c:v>
                </c:pt>
                <c:pt idx="976">
                  <c:v>774.84999999977958</c:v>
                </c:pt>
                <c:pt idx="977">
                  <c:v>774.93999999977996</c:v>
                </c:pt>
                <c:pt idx="978">
                  <c:v>775.02999999977999</c:v>
                </c:pt>
                <c:pt idx="979">
                  <c:v>775.11999999978002</c:v>
                </c:pt>
                <c:pt idx="980">
                  <c:v>775.20999999978005</c:v>
                </c:pt>
                <c:pt idx="981">
                  <c:v>775.29999999977997</c:v>
                </c:pt>
                <c:pt idx="982">
                  <c:v>775.38999999978</c:v>
                </c:pt>
                <c:pt idx="983">
                  <c:v>775.47999999978003</c:v>
                </c:pt>
                <c:pt idx="984">
                  <c:v>775.56999999977859</c:v>
                </c:pt>
                <c:pt idx="985">
                  <c:v>775.65999999977896</c:v>
                </c:pt>
                <c:pt idx="986">
                  <c:v>775.74999999977899</c:v>
                </c:pt>
                <c:pt idx="987">
                  <c:v>775.83999999977857</c:v>
                </c:pt>
                <c:pt idx="988">
                  <c:v>775.92999999977906</c:v>
                </c:pt>
                <c:pt idx="989">
                  <c:v>776.01999999977897</c:v>
                </c:pt>
                <c:pt idx="990">
                  <c:v>776.10999999977901</c:v>
                </c:pt>
                <c:pt idx="991">
                  <c:v>776.19999999977904</c:v>
                </c:pt>
                <c:pt idx="992">
                  <c:v>776.28999999977896</c:v>
                </c:pt>
                <c:pt idx="993">
                  <c:v>776.37999999977899</c:v>
                </c:pt>
                <c:pt idx="994">
                  <c:v>776.46999999977857</c:v>
                </c:pt>
                <c:pt idx="995">
                  <c:v>776.5599999997786</c:v>
                </c:pt>
                <c:pt idx="996">
                  <c:v>776.64999999977897</c:v>
                </c:pt>
                <c:pt idx="997">
                  <c:v>776.73999999977809</c:v>
                </c:pt>
                <c:pt idx="998">
                  <c:v>776.8299999997779</c:v>
                </c:pt>
                <c:pt idx="999">
                  <c:v>776.91999999977804</c:v>
                </c:pt>
                <c:pt idx="1000">
                  <c:v>777.00999999977807</c:v>
                </c:pt>
                <c:pt idx="1001">
                  <c:v>777.09999999977811</c:v>
                </c:pt>
                <c:pt idx="1002">
                  <c:v>777.18999999977802</c:v>
                </c:pt>
                <c:pt idx="1003">
                  <c:v>777.27999999977806</c:v>
                </c:pt>
                <c:pt idx="1004">
                  <c:v>777.36999999977786</c:v>
                </c:pt>
                <c:pt idx="1005">
                  <c:v>777.45999999977789</c:v>
                </c:pt>
                <c:pt idx="1006">
                  <c:v>777.54999999977804</c:v>
                </c:pt>
                <c:pt idx="1007">
                  <c:v>777.63999999977807</c:v>
                </c:pt>
                <c:pt idx="1008">
                  <c:v>777.7299999997781</c:v>
                </c:pt>
                <c:pt idx="1009">
                  <c:v>777.819999999777</c:v>
                </c:pt>
                <c:pt idx="1010">
                  <c:v>777.90999999977703</c:v>
                </c:pt>
                <c:pt idx="1011">
                  <c:v>777.99999999977695</c:v>
                </c:pt>
                <c:pt idx="1012">
                  <c:v>778.08999999977698</c:v>
                </c:pt>
                <c:pt idx="1013">
                  <c:v>778.17999999977701</c:v>
                </c:pt>
                <c:pt idx="1014">
                  <c:v>778.26999999977704</c:v>
                </c:pt>
                <c:pt idx="1015">
                  <c:v>778.35999999977696</c:v>
                </c:pt>
                <c:pt idx="1016">
                  <c:v>778.44999999977699</c:v>
                </c:pt>
                <c:pt idx="1017">
                  <c:v>778.53999999977702</c:v>
                </c:pt>
                <c:pt idx="1018">
                  <c:v>778.62999999977706</c:v>
                </c:pt>
                <c:pt idx="1019">
                  <c:v>778.71999999977697</c:v>
                </c:pt>
                <c:pt idx="1020">
                  <c:v>778.80999999977701</c:v>
                </c:pt>
                <c:pt idx="1021">
                  <c:v>778.89999999977601</c:v>
                </c:pt>
                <c:pt idx="1022">
                  <c:v>778.98999999977605</c:v>
                </c:pt>
                <c:pt idx="1023">
                  <c:v>779.07999999977596</c:v>
                </c:pt>
                <c:pt idx="1024">
                  <c:v>779.169999999776</c:v>
                </c:pt>
                <c:pt idx="1025">
                  <c:v>779.25999999977603</c:v>
                </c:pt>
                <c:pt idx="1026">
                  <c:v>779.34999999977549</c:v>
                </c:pt>
                <c:pt idx="1027">
                  <c:v>779.43999999977598</c:v>
                </c:pt>
                <c:pt idx="1028">
                  <c:v>779.52999999977601</c:v>
                </c:pt>
                <c:pt idx="1029">
                  <c:v>779.61999999977604</c:v>
                </c:pt>
                <c:pt idx="1030">
                  <c:v>779.70999999977596</c:v>
                </c:pt>
                <c:pt idx="1031">
                  <c:v>779.79999999977599</c:v>
                </c:pt>
                <c:pt idx="1032">
                  <c:v>779.88999999977602</c:v>
                </c:pt>
                <c:pt idx="1033">
                  <c:v>779.97999999977503</c:v>
                </c:pt>
                <c:pt idx="1034">
                  <c:v>780.0699999997745</c:v>
                </c:pt>
                <c:pt idx="1035">
                  <c:v>780.15999999977498</c:v>
                </c:pt>
                <c:pt idx="1036">
                  <c:v>780.24999999977501</c:v>
                </c:pt>
                <c:pt idx="1037">
                  <c:v>780.33999999977459</c:v>
                </c:pt>
                <c:pt idx="1038">
                  <c:v>780.42999999977496</c:v>
                </c:pt>
                <c:pt idx="1039">
                  <c:v>780.519999999775</c:v>
                </c:pt>
                <c:pt idx="1040">
                  <c:v>780.60999999977503</c:v>
                </c:pt>
                <c:pt idx="1041">
                  <c:v>780.69999999977495</c:v>
                </c:pt>
                <c:pt idx="1042">
                  <c:v>780.78999999977498</c:v>
                </c:pt>
                <c:pt idx="1043">
                  <c:v>780.87999999977501</c:v>
                </c:pt>
                <c:pt idx="1044">
                  <c:v>780.96999999977459</c:v>
                </c:pt>
                <c:pt idx="1045">
                  <c:v>781.05999999977496</c:v>
                </c:pt>
                <c:pt idx="1046">
                  <c:v>781.14999999977397</c:v>
                </c:pt>
                <c:pt idx="1047">
                  <c:v>781.239999999774</c:v>
                </c:pt>
                <c:pt idx="1048">
                  <c:v>781.32999999977358</c:v>
                </c:pt>
                <c:pt idx="1049">
                  <c:v>781.41999999977349</c:v>
                </c:pt>
                <c:pt idx="1050">
                  <c:v>781.50999999977398</c:v>
                </c:pt>
                <c:pt idx="1051">
                  <c:v>781.59999999977401</c:v>
                </c:pt>
                <c:pt idx="1052">
                  <c:v>781.68999999977405</c:v>
                </c:pt>
                <c:pt idx="1053">
                  <c:v>781.77999999977396</c:v>
                </c:pt>
                <c:pt idx="1054">
                  <c:v>781.86999999977354</c:v>
                </c:pt>
                <c:pt idx="1055">
                  <c:v>781.95999999977357</c:v>
                </c:pt>
                <c:pt idx="1056">
                  <c:v>782.04999999977349</c:v>
                </c:pt>
                <c:pt idx="1057">
                  <c:v>782.13999999977398</c:v>
                </c:pt>
                <c:pt idx="1058">
                  <c:v>782.2299999997731</c:v>
                </c:pt>
                <c:pt idx="1059">
                  <c:v>782.31999999977302</c:v>
                </c:pt>
                <c:pt idx="1060">
                  <c:v>782.40999999977305</c:v>
                </c:pt>
                <c:pt idx="1061">
                  <c:v>782.49999999977308</c:v>
                </c:pt>
                <c:pt idx="1062">
                  <c:v>782.589999999773</c:v>
                </c:pt>
                <c:pt idx="1063">
                  <c:v>782.67999999977303</c:v>
                </c:pt>
                <c:pt idx="1064">
                  <c:v>782.76999999977295</c:v>
                </c:pt>
                <c:pt idx="1065">
                  <c:v>782.85999999977287</c:v>
                </c:pt>
                <c:pt idx="1066">
                  <c:v>782.9499999997729</c:v>
                </c:pt>
                <c:pt idx="1067">
                  <c:v>783.03999999977304</c:v>
                </c:pt>
                <c:pt idx="1068">
                  <c:v>783.12999999977308</c:v>
                </c:pt>
                <c:pt idx="1069">
                  <c:v>783.21999999977311</c:v>
                </c:pt>
                <c:pt idx="1070">
                  <c:v>783.309999999772</c:v>
                </c:pt>
                <c:pt idx="1071">
                  <c:v>783.39999999977204</c:v>
                </c:pt>
                <c:pt idx="1072">
                  <c:v>783.48999999977195</c:v>
                </c:pt>
                <c:pt idx="1073">
                  <c:v>783.57999999977199</c:v>
                </c:pt>
                <c:pt idx="1074">
                  <c:v>783.66999999977202</c:v>
                </c:pt>
                <c:pt idx="1075">
                  <c:v>783.75999999977205</c:v>
                </c:pt>
                <c:pt idx="1076">
                  <c:v>783.84999999977197</c:v>
                </c:pt>
                <c:pt idx="1077">
                  <c:v>783.939999999772</c:v>
                </c:pt>
                <c:pt idx="1078">
                  <c:v>784.02999999977203</c:v>
                </c:pt>
                <c:pt idx="1079">
                  <c:v>784.11999999977195</c:v>
                </c:pt>
                <c:pt idx="1080">
                  <c:v>784.20999999977198</c:v>
                </c:pt>
                <c:pt idx="1081">
                  <c:v>784.29999999977201</c:v>
                </c:pt>
                <c:pt idx="1082">
                  <c:v>784.38999999977102</c:v>
                </c:pt>
                <c:pt idx="1083">
                  <c:v>784.47999999977105</c:v>
                </c:pt>
                <c:pt idx="1084">
                  <c:v>784.56999999977097</c:v>
                </c:pt>
                <c:pt idx="1085">
                  <c:v>784.659999999771</c:v>
                </c:pt>
                <c:pt idx="1086">
                  <c:v>784.74999999977103</c:v>
                </c:pt>
                <c:pt idx="1087">
                  <c:v>784.8399999997705</c:v>
                </c:pt>
                <c:pt idx="1088">
                  <c:v>784.92999999977098</c:v>
                </c:pt>
                <c:pt idx="1089">
                  <c:v>785.01999999977102</c:v>
                </c:pt>
                <c:pt idx="1090">
                  <c:v>785.10999999977105</c:v>
                </c:pt>
                <c:pt idx="1091">
                  <c:v>785.19999999977097</c:v>
                </c:pt>
                <c:pt idx="1092">
                  <c:v>785.289999999771</c:v>
                </c:pt>
                <c:pt idx="1093">
                  <c:v>785.37999999977103</c:v>
                </c:pt>
                <c:pt idx="1094">
                  <c:v>785.46999999976958</c:v>
                </c:pt>
                <c:pt idx="1095">
                  <c:v>785.55999999976996</c:v>
                </c:pt>
                <c:pt idx="1096">
                  <c:v>785.64999999976999</c:v>
                </c:pt>
                <c:pt idx="1097">
                  <c:v>785.73999999977002</c:v>
                </c:pt>
                <c:pt idx="1098">
                  <c:v>785.8299999997696</c:v>
                </c:pt>
                <c:pt idx="1099">
                  <c:v>785.91999999976997</c:v>
                </c:pt>
                <c:pt idx="1100">
                  <c:v>786.00999999977</c:v>
                </c:pt>
                <c:pt idx="1101">
                  <c:v>786.09999999977003</c:v>
                </c:pt>
                <c:pt idx="1102">
                  <c:v>786.18999999976995</c:v>
                </c:pt>
                <c:pt idx="1103">
                  <c:v>786.27999999976998</c:v>
                </c:pt>
                <c:pt idx="1104">
                  <c:v>786.36999999976956</c:v>
                </c:pt>
                <c:pt idx="1105">
                  <c:v>786.45999999976959</c:v>
                </c:pt>
                <c:pt idx="1106">
                  <c:v>786.54999999976997</c:v>
                </c:pt>
                <c:pt idx="1107">
                  <c:v>786.63999999976897</c:v>
                </c:pt>
                <c:pt idx="1108">
                  <c:v>786.72999999976901</c:v>
                </c:pt>
                <c:pt idx="1109">
                  <c:v>786.81999999976858</c:v>
                </c:pt>
                <c:pt idx="1110">
                  <c:v>786.90999999976896</c:v>
                </c:pt>
                <c:pt idx="1111">
                  <c:v>786.99999999976899</c:v>
                </c:pt>
                <c:pt idx="1112">
                  <c:v>787.08999999976902</c:v>
                </c:pt>
                <c:pt idx="1113">
                  <c:v>787.17999999976905</c:v>
                </c:pt>
                <c:pt idx="1114">
                  <c:v>787.26999999976897</c:v>
                </c:pt>
                <c:pt idx="1115">
                  <c:v>787.35999999976855</c:v>
                </c:pt>
                <c:pt idx="1116">
                  <c:v>787.44999999976858</c:v>
                </c:pt>
                <c:pt idx="1117">
                  <c:v>787.5399999997685</c:v>
                </c:pt>
                <c:pt idx="1118">
                  <c:v>787.62999999976807</c:v>
                </c:pt>
                <c:pt idx="1119">
                  <c:v>787.71999999976811</c:v>
                </c:pt>
                <c:pt idx="1120">
                  <c:v>787.80999999976802</c:v>
                </c:pt>
                <c:pt idx="1121">
                  <c:v>787.89999999976806</c:v>
                </c:pt>
                <c:pt idx="1122">
                  <c:v>787.98999999976809</c:v>
                </c:pt>
                <c:pt idx="1123">
                  <c:v>788.07999999976801</c:v>
                </c:pt>
                <c:pt idx="1124">
                  <c:v>788.16999999976804</c:v>
                </c:pt>
                <c:pt idx="1125">
                  <c:v>788.25999999976807</c:v>
                </c:pt>
                <c:pt idx="1126">
                  <c:v>788.34999999976787</c:v>
                </c:pt>
                <c:pt idx="1127">
                  <c:v>788.43999999976802</c:v>
                </c:pt>
                <c:pt idx="1128">
                  <c:v>788.52999999976805</c:v>
                </c:pt>
                <c:pt idx="1129">
                  <c:v>788.61999999976808</c:v>
                </c:pt>
                <c:pt idx="1130">
                  <c:v>788.709999999768</c:v>
                </c:pt>
                <c:pt idx="1131">
                  <c:v>788.79999999976701</c:v>
                </c:pt>
                <c:pt idx="1132">
                  <c:v>788.88999999976704</c:v>
                </c:pt>
                <c:pt idx="1133">
                  <c:v>788.97999999976696</c:v>
                </c:pt>
                <c:pt idx="1134">
                  <c:v>789.06999999976699</c:v>
                </c:pt>
                <c:pt idx="1135">
                  <c:v>789.15999999976702</c:v>
                </c:pt>
                <c:pt idx="1136">
                  <c:v>789.24999999976706</c:v>
                </c:pt>
                <c:pt idx="1137">
                  <c:v>789.33999999976697</c:v>
                </c:pt>
                <c:pt idx="1138">
                  <c:v>789.42999999976701</c:v>
                </c:pt>
                <c:pt idx="1139">
                  <c:v>789.51999999976704</c:v>
                </c:pt>
                <c:pt idx="1140">
                  <c:v>789.60999999976696</c:v>
                </c:pt>
                <c:pt idx="1141">
                  <c:v>789.69999999976699</c:v>
                </c:pt>
                <c:pt idx="1142">
                  <c:v>789.78999999976702</c:v>
                </c:pt>
                <c:pt idx="1143">
                  <c:v>789.87999999976603</c:v>
                </c:pt>
                <c:pt idx="1144">
                  <c:v>789.96999999976549</c:v>
                </c:pt>
                <c:pt idx="1145">
                  <c:v>790.05999999976598</c:v>
                </c:pt>
                <c:pt idx="1146">
                  <c:v>790.14999999976601</c:v>
                </c:pt>
                <c:pt idx="1147">
                  <c:v>790.23999999976604</c:v>
                </c:pt>
                <c:pt idx="1148">
                  <c:v>790.32999999976596</c:v>
                </c:pt>
                <c:pt idx="1149">
                  <c:v>790.41999999976599</c:v>
                </c:pt>
                <c:pt idx="1150">
                  <c:v>790.50999999976602</c:v>
                </c:pt>
                <c:pt idx="1151">
                  <c:v>790.59999999976606</c:v>
                </c:pt>
                <c:pt idx="1152">
                  <c:v>790.68999999976597</c:v>
                </c:pt>
                <c:pt idx="1153">
                  <c:v>790.77999999976601</c:v>
                </c:pt>
                <c:pt idx="1154">
                  <c:v>790.86999999976558</c:v>
                </c:pt>
                <c:pt idx="1155">
                  <c:v>790.95999999976459</c:v>
                </c:pt>
                <c:pt idx="1156">
                  <c:v>791.04999999976496</c:v>
                </c:pt>
                <c:pt idx="1157">
                  <c:v>791.139999999765</c:v>
                </c:pt>
                <c:pt idx="1158">
                  <c:v>791.22999999976503</c:v>
                </c:pt>
                <c:pt idx="1159">
                  <c:v>791.31999999976449</c:v>
                </c:pt>
                <c:pt idx="1160">
                  <c:v>791.40999999976498</c:v>
                </c:pt>
                <c:pt idx="1161">
                  <c:v>791.49999999976501</c:v>
                </c:pt>
                <c:pt idx="1162">
                  <c:v>791.58999999976504</c:v>
                </c:pt>
                <c:pt idx="1163">
                  <c:v>791.67999999976496</c:v>
                </c:pt>
                <c:pt idx="1164">
                  <c:v>791.76999999976499</c:v>
                </c:pt>
                <c:pt idx="1165">
                  <c:v>791.85999999976457</c:v>
                </c:pt>
                <c:pt idx="1166">
                  <c:v>791.9499999997646</c:v>
                </c:pt>
                <c:pt idx="1167">
                  <c:v>792.03999999976349</c:v>
                </c:pt>
                <c:pt idx="1168">
                  <c:v>792.12999999976398</c:v>
                </c:pt>
                <c:pt idx="1169">
                  <c:v>792.21999999976401</c:v>
                </c:pt>
                <c:pt idx="1170">
                  <c:v>792.30999999976359</c:v>
                </c:pt>
                <c:pt idx="1171">
                  <c:v>792.39999999976396</c:v>
                </c:pt>
                <c:pt idx="1172">
                  <c:v>792.489999999764</c:v>
                </c:pt>
                <c:pt idx="1173">
                  <c:v>792.57999999976403</c:v>
                </c:pt>
                <c:pt idx="1174">
                  <c:v>792.66999999976349</c:v>
                </c:pt>
                <c:pt idx="1175">
                  <c:v>792.75999999976398</c:v>
                </c:pt>
                <c:pt idx="1176">
                  <c:v>792.84999999976355</c:v>
                </c:pt>
                <c:pt idx="1177">
                  <c:v>792.93999999976359</c:v>
                </c:pt>
                <c:pt idx="1178">
                  <c:v>793.02999999976396</c:v>
                </c:pt>
                <c:pt idx="1179">
                  <c:v>793.11999999976308</c:v>
                </c:pt>
                <c:pt idx="1180">
                  <c:v>793.209999999763</c:v>
                </c:pt>
                <c:pt idx="1181">
                  <c:v>793.29999999976303</c:v>
                </c:pt>
                <c:pt idx="1182">
                  <c:v>793.38999999976295</c:v>
                </c:pt>
                <c:pt idx="1183">
                  <c:v>793.47999999976309</c:v>
                </c:pt>
                <c:pt idx="1184">
                  <c:v>793.5699999997629</c:v>
                </c:pt>
                <c:pt idx="1185">
                  <c:v>793.65999999976304</c:v>
                </c:pt>
                <c:pt idx="1186">
                  <c:v>793.74999999976308</c:v>
                </c:pt>
                <c:pt idx="1187">
                  <c:v>793.83999999976288</c:v>
                </c:pt>
                <c:pt idx="1188">
                  <c:v>793.92999999976303</c:v>
                </c:pt>
                <c:pt idx="1189">
                  <c:v>794.01999999976294</c:v>
                </c:pt>
                <c:pt idx="1190">
                  <c:v>794.10999999976309</c:v>
                </c:pt>
                <c:pt idx="1191">
                  <c:v>794.19999999976301</c:v>
                </c:pt>
                <c:pt idx="1192">
                  <c:v>794.28999999976202</c:v>
                </c:pt>
                <c:pt idx="1193">
                  <c:v>794.37999999976205</c:v>
                </c:pt>
                <c:pt idx="1194">
                  <c:v>794.46999999976197</c:v>
                </c:pt>
                <c:pt idx="1195">
                  <c:v>794.559999999762</c:v>
                </c:pt>
                <c:pt idx="1196">
                  <c:v>794.64999999976203</c:v>
                </c:pt>
                <c:pt idx="1197">
                  <c:v>794.73999999976195</c:v>
                </c:pt>
                <c:pt idx="1198">
                  <c:v>794.82999999976198</c:v>
                </c:pt>
                <c:pt idx="1199">
                  <c:v>794.91999999976201</c:v>
                </c:pt>
                <c:pt idx="1200">
                  <c:v>795.00999999976204</c:v>
                </c:pt>
                <c:pt idx="1201">
                  <c:v>795.09999999976196</c:v>
                </c:pt>
                <c:pt idx="1202">
                  <c:v>795.18999999976199</c:v>
                </c:pt>
                <c:pt idx="1203">
                  <c:v>795.27999999976203</c:v>
                </c:pt>
                <c:pt idx="1204">
                  <c:v>795.36999999976058</c:v>
                </c:pt>
                <c:pt idx="1205">
                  <c:v>795.4599999997605</c:v>
                </c:pt>
                <c:pt idx="1206">
                  <c:v>795.54999999976098</c:v>
                </c:pt>
                <c:pt idx="1207">
                  <c:v>795.63999999976102</c:v>
                </c:pt>
                <c:pt idx="1208">
                  <c:v>795.72999999976105</c:v>
                </c:pt>
                <c:pt idx="1209">
                  <c:v>795.81999999976097</c:v>
                </c:pt>
                <c:pt idx="1210">
                  <c:v>795.909999999761</c:v>
                </c:pt>
                <c:pt idx="1211">
                  <c:v>795.99999999976103</c:v>
                </c:pt>
                <c:pt idx="1212">
                  <c:v>796.08999999976095</c:v>
                </c:pt>
                <c:pt idx="1213">
                  <c:v>796.17999999976098</c:v>
                </c:pt>
                <c:pt idx="1214">
                  <c:v>796.26999999976101</c:v>
                </c:pt>
                <c:pt idx="1215">
                  <c:v>796.35999999976059</c:v>
                </c:pt>
                <c:pt idx="1216">
                  <c:v>796.4499999997596</c:v>
                </c:pt>
                <c:pt idx="1217">
                  <c:v>796.53999999975997</c:v>
                </c:pt>
                <c:pt idx="1218">
                  <c:v>796.62999999976</c:v>
                </c:pt>
                <c:pt idx="1219">
                  <c:v>796.71999999976003</c:v>
                </c:pt>
                <c:pt idx="1220">
                  <c:v>796.8099999997595</c:v>
                </c:pt>
                <c:pt idx="1221">
                  <c:v>796.89999999975998</c:v>
                </c:pt>
                <c:pt idx="1222">
                  <c:v>796.98999999976002</c:v>
                </c:pt>
                <c:pt idx="1223">
                  <c:v>797.07999999976005</c:v>
                </c:pt>
                <c:pt idx="1224">
                  <c:v>797.16999999975997</c:v>
                </c:pt>
                <c:pt idx="1225">
                  <c:v>797.25999999976</c:v>
                </c:pt>
                <c:pt idx="1226">
                  <c:v>797.34999999975958</c:v>
                </c:pt>
                <c:pt idx="1227">
                  <c:v>797.43999999975949</c:v>
                </c:pt>
                <c:pt idx="1228">
                  <c:v>797.52999999975896</c:v>
                </c:pt>
                <c:pt idx="1229">
                  <c:v>797.61999999975899</c:v>
                </c:pt>
                <c:pt idx="1230">
                  <c:v>797.70999999975902</c:v>
                </c:pt>
                <c:pt idx="1231">
                  <c:v>797.79999999975905</c:v>
                </c:pt>
                <c:pt idx="1232">
                  <c:v>797.88999999975897</c:v>
                </c:pt>
                <c:pt idx="1233">
                  <c:v>797.979999999759</c:v>
                </c:pt>
                <c:pt idx="1234">
                  <c:v>798.06999999975858</c:v>
                </c:pt>
                <c:pt idx="1235">
                  <c:v>798.1599999997585</c:v>
                </c:pt>
                <c:pt idx="1236">
                  <c:v>798.24999999975898</c:v>
                </c:pt>
                <c:pt idx="1237">
                  <c:v>798.33999999975856</c:v>
                </c:pt>
                <c:pt idx="1238">
                  <c:v>798.42999999975859</c:v>
                </c:pt>
                <c:pt idx="1239">
                  <c:v>798.51999999975897</c:v>
                </c:pt>
                <c:pt idx="1240">
                  <c:v>798.609999999759</c:v>
                </c:pt>
                <c:pt idx="1241">
                  <c:v>798.69999999975801</c:v>
                </c:pt>
                <c:pt idx="1242">
                  <c:v>798.78999999975804</c:v>
                </c:pt>
                <c:pt idx="1243">
                  <c:v>798.87999999975807</c:v>
                </c:pt>
                <c:pt idx="1244">
                  <c:v>798.96999999975787</c:v>
                </c:pt>
                <c:pt idx="1245">
                  <c:v>799.05999999975802</c:v>
                </c:pt>
                <c:pt idx="1246">
                  <c:v>799.14999999975805</c:v>
                </c:pt>
                <c:pt idx="1247">
                  <c:v>799.23999999975808</c:v>
                </c:pt>
                <c:pt idx="1248">
                  <c:v>799.32999999975789</c:v>
                </c:pt>
                <c:pt idx="1249">
                  <c:v>799.41999999975803</c:v>
                </c:pt>
                <c:pt idx="1250">
                  <c:v>799.50999999975795</c:v>
                </c:pt>
                <c:pt idx="1251">
                  <c:v>799.5999999997581</c:v>
                </c:pt>
                <c:pt idx="1252">
                  <c:v>799.68999999975802</c:v>
                </c:pt>
                <c:pt idx="1253">
                  <c:v>799.77999999975702</c:v>
                </c:pt>
                <c:pt idx="1254">
                  <c:v>799.86999999975706</c:v>
                </c:pt>
                <c:pt idx="1255">
                  <c:v>799.95999999975697</c:v>
                </c:pt>
                <c:pt idx="1256">
                  <c:v>800.04999999975701</c:v>
                </c:pt>
                <c:pt idx="1257">
                  <c:v>800.13999999975704</c:v>
                </c:pt>
                <c:pt idx="1258">
                  <c:v>800.22999999975696</c:v>
                </c:pt>
                <c:pt idx="1259">
                  <c:v>800.31999999975699</c:v>
                </c:pt>
                <c:pt idx="1260">
                  <c:v>800.40999999975702</c:v>
                </c:pt>
                <c:pt idx="1261">
                  <c:v>800.49999999975705</c:v>
                </c:pt>
                <c:pt idx="1262">
                  <c:v>800.58999999975697</c:v>
                </c:pt>
                <c:pt idx="1263">
                  <c:v>800.679999999757</c:v>
                </c:pt>
                <c:pt idx="1264">
                  <c:v>800.76999999975703</c:v>
                </c:pt>
                <c:pt idx="1265">
                  <c:v>800.85999999975559</c:v>
                </c:pt>
                <c:pt idx="1266">
                  <c:v>800.94999999975596</c:v>
                </c:pt>
                <c:pt idx="1267">
                  <c:v>801.03999999975599</c:v>
                </c:pt>
                <c:pt idx="1268">
                  <c:v>801.12999999975602</c:v>
                </c:pt>
                <c:pt idx="1269">
                  <c:v>801.21999999975606</c:v>
                </c:pt>
                <c:pt idx="1270">
                  <c:v>801.30999999975597</c:v>
                </c:pt>
                <c:pt idx="1271">
                  <c:v>801.39999999975601</c:v>
                </c:pt>
                <c:pt idx="1272">
                  <c:v>801.48999999975604</c:v>
                </c:pt>
                <c:pt idx="1273">
                  <c:v>801.57999999975596</c:v>
                </c:pt>
                <c:pt idx="1274">
                  <c:v>801.66999999975599</c:v>
                </c:pt>
                <c:pt idx="1275">
                  <c:v>801.75999999975602</c:v>
                </c:pt>
                <c:pt idx="1276">
                  <c:v>801.8499999997556</c:v>
                </c:pt>
                <c:pt idx="1277">
                  <c:v>801.93999999975449</c:v>
                </c:pt>
                <c:pt idx="1278">
                  <c:v>802.02999999975498</c:v>
                </c:pt>
                <c:pt idx="1279">
                  <c:v>802.11999999975501</c:v>
                </c:pt>
                <c:pt idx="1280">
                  <c:v>802.20999999975504</c:v>
                </c:pt>
                <c:pt idx="1281">
                  <c:v>802.29999999975496</c:v>
                </c:pt>
                <c:pt idx="1282">
                  <c:v>802.38999999975499</c:v>
                </c:pt>
                <c:pt idx="1283">
                  <c:v>802.47999999975502</c:v>
                </c:pt>
                <c:pt idx="1284">
                  <c:v>802.5699999997546</c:v>
                </c:pt>
                <c:pt idx="1285">
                  <c:v>802.65999999975497</c:v>
                </c:pt>
                <c:pt idx="1286">
                  <c:v>802.749999999755</c:v>
                </c:pt>
                <c:pt idx="1287">
                  <c:v>802.83999999975458</c:v>
                </c:pt>
                <c:pt idx="1288">
                  <c:v>802.9299999997545</c:v>
                </c:pt>
                <c:pt idx="1289">
                  <c:v>803.01999999975396</c:v>
                </c:pt>
                <c:pt idx="1290">
                  <c:v>803.109999999754</c:v>
                </c:pt>
                <c:pt idx="1291">
                  <c:v>803.19999999975403</c:v>
                </c:pt>
                <c:pt idx="1292">
                  <c:v>803.28999999975395</c:v>
                </c:pt>
                <c:pt idx="1293">
                  <c:v>803.37999999975398</c:v>
                </c:pt>
                <c:pt idx="1294">
                  <c:v>803.46999999975355</c:v>
                </c:pt>
                <c:pt idx="1295">
                  <c:v>803.55999999975359</c:v>
                </c:pt>
                <c:pt idx="1296">
                  <c:v>803.64999999975396</c:v>
                </c:pt>
                <c:pt idx="1297">
                  <c:v>803.73999999975399</c:v>
                </c:pt>
                <c:pt idx="1298">
                  <c:v>803.82999999975357</c:v>
                </c:pt>
                <c:pt idx="1299">
                  <c:v>803.9199999997536</c:v>
                </c:pt>
                <c:pt idx="1300">
                  <c:v>804.00999999975397</c:v>
                </c:pt>
                <c:pt idx="1301">
                  <c:v>804.099999999754</c:v>
                </c:pt>
                <c:pt idx="1302">
                  <c:v>804.18999999975301</c:v>
                </c:pt>
                <c:pt idx="1303">
                  <c:v>804.27999999975304</c:v>
                </c:pt>
                <c:pt idx="1304">
                  <c:v>804.36999999975262</c:v>
                </c:pt>
                <c:pt idx="1305">
                  <c:v>804.45999999975288</c:v>
                </c:pt>
                <c:pt idx="1306">
                  <c:v>804.54999999975303</c:v>
                </c:pt>
                <c:pt idx="1307">
                  <c:v>804.63999999975294</c:v>
                </c:pt>
                <c:pt idx="1308">
                  <c:v>804.72999999975309</c:v>
                </c:pt>
                <c:pt idx="1309">
                  <c:v>804.81999999975289</c:v>
                </c:pt>
                <c:pt idx="1310">
                  <c:v>804.90999999975304</c:v>
                </c:pt>
                <c:pt idx="1311">
                  <c:v>804.99999999975307</c:v>
                </c:pt>
                <c:pt idx="1312">
                  <c:v>805.0899999997531</c:v>
                </c:pt>
                <c:pt idx="1313">
                  <c:v>805.17999999975302</c:v>
                </c:pt>
                <c:pt idx="1314">
                  <c:v>805.26999999975203</c:v>
                </c:pt>
                <c:pt idx="1315">
                  <c:v>805.35999999975149</c:v>
                </c:pt>
                <c:pt idx="1316">
                  <c:v>805.44999999975198</c:v>
                </c:pt>
                <c:pt idx="1317">
                  <c:v>805.53999999975201</c:v>
                </c:pt>
                <c:pt idx="1318">
                  <c:v>805.62999999975204</c:v>
                </c:pt>
                <c:pt idx="1319">
                  <c:v>805.71999999975196</c:v>
                </c:pt>
                <c:pt idx="1320">
                  <c:v>805.80999999975199</c:v>
                </c:pt>
                <c:pt idx="1321">
                  <c:v>805.89999999975203</c:v>
                </c:pt>
                <c:pt idx="1322">
                  <c:v>805.98999999975194</c:v>
                </c:pt>
                <c:pt idx="1323">
                  <c:v>806.07999999975198</c:v>
                </c:pt>
                <c:pt idx="1324">
                  <c:v>806.16999999975201</c:v>
                </c:pt>
                <c:pt idx="1325">
                  <c:v>806.25999999975204</c:v>
                </c:pt>
                <c:pt idx="1326">
                  <c:v>806.34999999975059</c:v>
                </c:pt>
                <c:pt idx="1327">
                  <c:v>806.43999999975097</c:v>
                </c:pt>
                <c:pt idx="1328">
                  <c:v>806.529999999751</c:v>
                </c:pt>
                <c:pt idx="1329">
                  <c:v>806.61999999975103</c:v>
                </c:pt>
                <c:pt idx="1330">
                  <c:v>806.70999999975095</c:v>
                </c:pt>
                <c:pt idx="1331">
                  <c:v>806.79999999975098</c:v>
                </c:pt>
                <c:pt idx="1332">
                  <c:v>806.88999999975101</c:v>
                </c:pt>
                <c:pt idx="1333">
                  <c:v>806.97999999975104</c:v>
                </c:pt>
                <c:pt idx="1334">
                  <c:v>807.06999999975096</c:v>
                </c:pt>
                <c:pt idx="1335">
                  <c:v>807.15999999975099</c:v>
                </c:pt>
                <c:pt idx="1336">
                  <c:v>807.24999999975103</c:v>
                </c:pt>
                <c:pt idx="1337">
                  <c:v>807.33999999975049</c:v>
                </c:pt>
                <c:pt idx="1338">
                  <c:v>807.4299999997495</c:v>
                </c:pt>
                <c:pt idx="1339">
                  <c:v>807.51999999974998</c:v>
                </c:pt>
                <c:pt idx="1340">
                  <c:v>807.60999999975002</c:v>
                </c:pt>
                <c:pt idx="1341">
                  <c:v>807.69999999975005</c:v>
                </c:pt>
                <c:pt idx="1342">
                  <c:v>807.78999999974997</c:v>
                </c:pt>
                <c:pt idx="1343">
                  <c:v>807.87999999975</c:v>
                </c:pt>
                <c:pt idx="1344">
                  <c:v>807.96999999974958</c:v>
                </c:pt>
                <c:pt idx="1345">
                  <c:v>808.05999999974949</c:v>
                </c:pt>
                <c:pt idx="1346">
                  <c:v>808.14999999974998</c:v>
                </c:pt>
                <c:pt idx="1347">
                  <c:v>808.23999999975001</c:v>
                </c:pt>
                <c:pt idx="1348">
                  <c:v>808.32999999974959</c:v>
                </c:pt>
                <c:pt idx="1349">
                  <c:v>808.41999999974996</c:v>
                </c:pt>
                <c:pt idx="1350">
                  <c:v>808.50999999974897</c:v>
                </c:pt>
                <c:pt idx="1351">
                  <c:v>808.599999999749</c:v>
                </c:pt>
                <c:pt idx="1352">
                  <c:v>808.68999999974903</c:v>
                </c:pt>
                <c:pt idx="1353">
                  <c:v>808.77999999974895</c:v>
                </c:pt>
                <c:pt idx="1354">
                  <c:v>808.86999999974842</c:v>
                </c:pt>
                <c:pt idx="1355">
                  <c:v>808.95999999974856</c:v>
                </c:pt>
                <c:pt idx="1356">
                  <c:v>809.04999999974859</c:v>
                </c:pt>
                <c:pt idx="1357">
                  <c:v>809.13999999974897</c:v>
                </c:pt>
                <c:pt idx="1358">
                  <c:v>809.229999999749</c:v>
                </c:pt>
                <c:pt idx="1359">
                  <c:v>809.31999999974857</c:v>
                </c:pt>
                <c:pt idx="1360">
                  <c:v>809.40999999974849</c:v>
                </c:pt>
                <c:pt idx="1361">
                  <c:v>809.49999999974898</c:v>
                </c:pt>
                <c:pt idx="1362">
                  <c:v>809.58999999974901</c:v>
                </c:pt>
                <c:pt idx="1363">
                  <c:v>809.67999999974802</c:v>
                </c:pt>
                <c:pt idx="1364">
                  <c:v>809.76999999974805</c:v>
                </c:pt>
                <c:pt idx="1365">
                  <c:v>809.85999999974786</c:v>
                </c:pt>
                <c:pt idx="1366">
                  <c:v>809.94999999974789</c:v>
                </c:pt>
                <c:pt idx="1367">
                  <c:v>810.03999999974803</c:v>
                </c:pt>
                <c:pt idx="1368">
                  <c:v>810.12999999974795</c:v>
                </c:pt>
                <c:pt idx="1369">
                  <c:v>810.2199999997481</c:v>
                </c:pt>
                <c:pt idx="1370">
                  <c:v>810.30999999974802</c:v>
                </c:pt>
                <c:pt idx="1371">
                  <c:v>810.39999999974805</c:v>
                </c:pt>
                <c:pt idx="1372">
                  <c:v>810.48999999974808</c:v>
                </c:pt>
                <c:pt idx="1373">
                  <c:v>810.579999999748</c:v>
                </c:pt>
                <c:pt idx="1374">
                  <c:v>810.66999999974803</c:v>
                </c:pt>
                <c:pt idx="1375">
                  <c:v>810.75999999974704</c:v>
                </c:pt>
                <c:pt idx="1376">
                  <c:v>810.84999999974696</c:v>
                </c:pt>
                <c:pt idx="1377">
                  <c:v>810.93999999974699</c:v>
                </c:pt>
                <c:pt idx="1378">
                  <c:v>811.02999999974702</c:v>
                </c:pt>
                <c:pt idx="1379">
                  <c:v>811.11999999974705</c:v>
                </c:pt>
                <c:pt idx="1380">
                  <c:v>811.20999999974697</c:v>
                </c:pt>
                <c:pt idx="1381">
                  <c:v>811.299999999747</c:v>
                </c:pt>
                <c:pt idx="1382">
                  <c:v>811.38999999974703</c:v>
                </c:pt>
                <c:pt idx="1383">
                  <c:v>811.47999999974695</c:v>
                </c:pt>
                <c:pt idx="1384">
                  <c:v>811.56999999974698</c:v>
                </c:pt>
                <c:pt idx="1385">
                  <c:v>811.65999999974701</c:v>
                </c:pt>
                <c:pt idx="1386">
                  <c:v>811.74999999974705</c:v>
                </c:pt>
                <c:pt idx="1387">
                  <c:v>811.83999999974606</c:v>
                </c:pt>
                <c:pt idx="1388">
                  <c:v>811.92999999974597</c:v>
                </c:pt>
                <c:pt idx="1389">
                  <c:v>812.01999999974601</c:v>
                </c:pt>
                <c:pt idx="1390">
                  <c:v>812.10999999974604</c:v>
                </c:pt>
                <c:pt idx="1391">
                  <c:v>812.19999999974596</c:v>
                </c:pt>
                <c:pt idx="1392">
                  <c:v>812.28999999974599</c:v>
                </c:pt>
                <c:pt idx="1393">
                  <c:v>812.37999999974602</c:v>
                </c:pt>
                <c:pt idx="1394">
                  <c:v>812.4699999997456</c:v>
                </c:pt>
                <c:pt idx="1395">
                  <c:v>812.55999999974597</c:v>
                </c:pt>
                <c:pt idx="1396">
                  <c:v>812.649999999746</c:v>
                </c:pt>
                <c:pt idx="1397">
                  <c:v>812.73999999974603</c:v>
                </c:pt>
                <c:pt idx="1398">
                  <c:v>812.8299999997455</c:v>
                </c:pt>
                <c:pt idx="1399">
                  <c:v>812.91999999974496</c:v>
                </c:pt>
                <c:pt idx="1400">
                  <c:v>813.00999999974499</c:v>
                </c:pt>
                <c:pt idx="1401">
                  <c:v>813.09999999974502</c:v>
                </c:pt>
                <c:pt idx="1402">
                  <c:v>813.18999999974505</c:v>
                </c:pt>
                <c:pt idx="1403">
                  <c:v>813.27999999974497</c:v>
                </c:pt>
                <c:pt idx="1404">
                  <c:v>813.36999999974455</c:v>
                </c:pt>
                <c:pt idx="1405">
                  <c:v>813.45999999974458</c:v>
                </c:pt>
                <c:pt idx="1406">
                  <c:v>813.5499999997445</c:v>
                </c:pt>
                <c:pt idx="1407">
                  <c:v>813.63999999974499</c:v>
                </c:pt>
                <c:pt idx="1408">
                  <c:v>813.72999999974502</c:v>
                </c:pt>
                <c:pt idx="1409">
                  <c:v>813.8199999997446</c:v>
                </c:pt>
                <c:pt idx="1410">
                  <c:v>813.90999999974497</c:v>
                </c:pt>
                <c:pt idx="1411">
                  <c:v>813.999999999745</c:v>
                </c:pt>
                <c:pt idx="1412">
                  <c:v>814.08999999974401</c:v>
                </c:pt>
                <c:pt idx="1413">
                  <c:v>814.17999999974404</c:v>
                </c:pt>
                <c:pt idx="1414">
                  <c:v>814.26999999974396</c:v>
                </c:pt>
                <c:pt idx="1415">
                  <c:v>814.35999999974342</c:v>
                </c:pt>
                <c:pt idx="1416">
                  <c:v>814.44999999974357</c:v>
                </c:pt>
                <c:pt idx="1417">
                  <c:v>814.5399999997436</c:v>
                </c:pt>
                <c:pt idx="1418">
                  <c:v>814.62999999974397</c:v>
                </c:pt>
                <c:pt idx="1419">
                  <c:v>814.719999999744</c:v>
                </c:pt>
                <c:pt idx="1420">
                  <c:v>814.80999999974358</c:v>
                </c:pt>
                <c:pt idx="1421">
                  <c:v>814.8999999997435</c:v>
                </c:pt>
                <c:pt idx="1422">
                  <c:v>814.98999999974399</c:v>
                </c:pt>
                <c:pt idx="1423">
                  <c:v>815.07999999974402</c:v>
                </c:pt>
                <c:pt idx="1424">
                  <c:v>815.16999999974303</c:v>
                </c:pt>
                <c:pt idx="1425">
                  <c:v>815.25999999974294</c:v>
                </c:pt>
                <c:pt idx="1426">
                  <c:v>815.34999999974286</c:v>
                </c:pt>
                <c:pt idx="1427">
                  <c:v>815.43999999974289</c:v>
                </c:pt>
                <c:pt idx="1428">
                  <c:v>815.52999999974304</c:v>
                </c:pt>
                <c:pt idx="1429">
                  <c:v>815.61999999974307</c:v>
                </c:pt>
                <c:pt idx="1430">
                  <c:v>815.7099999997431</c:v>
                </c:pt>
                <c:pt idx="1431">
                  <c:v>815.79999999974302</c:v>
                </c:pt>
                <c:pt idx="1432">
                  <c:v>815.88999999974305</c:v>
                </c:pt>
                <c:pt idx="1433">
                  <c:v>815.97999999974309</c:v>
                </c:pt>
                <c:pt idx="1434">
                  <c:v>816.06999999974289</c:v>
                </c:pt>
                <c:pt idx="1435">
                  <c:v>816.15999999974304</c:v>
                </c:pt>
                <c:pt idx="1436">
                  <c:v>816.24999999974204</c:v>
                </c:pt>
                <c:pt idx="1437">
                  <c:v>816.33999999974196</c:v>
                </c:pt>
                <c:pt idx="1438">
                  <c:v>816.42999999974199</c:v>
                </c:pt>
                <c:pt idx="1439">
                  <c:v>816.51999999974203</c:v>
                </c:pt>
                <c:pt idx="1440">
                  <c:v>816.60999999974194</c:v>
                </c:pt>
                <c:pt idx="1441">
                  <c:v>816.69999999974198</c:v>
                </c:pt>
                <c:pt idx="1442">
                  <c:v>816.78999999974201</c:v>
                </c:pt>
                <c:pt idx="1443">
                  <c:v>816.87999999974204</c:v>
                </c:pt>
                <c:pt idx="1444">
                  <c:v>816.96999999974196</c:v>
                </c:pt>
                <c:pt idx="1445">
                  <c:v>817.05999999974199</c:v>
                </c:pt>
                <c:pt idx="1446">
                  <c:v>817.14999999974202</c:v>
                </c:pt>
                <c:pt idx="1447">
                  <c:v>817.23999999974205</c:v>
                </c:pt>
                <c:pt idx="1448">
                  <c:v>817.32999999974049</c:v>
                </c:pt>
                <c:pt idx="1449">
                  <c:v>817.41999999974098</c:v>
                </c:pt>
                <c:pt idx="1450">
                  <c:v>817.50999999974101</c:v>
                </c:pt>
                <c:pt idx="1451">
                  <c:v>817.59999999974104</c:v>
                </c:pt>
                <c:pt idx="1452">
                  <c:v>817.68999999974096</c:v>
                </c:pt>
                <c:pt idx="1453">
                  <c:v>817.77999999974099</c:v>
                </c:pt>
                <c:pt idx="1454">
                  <c:v>817.86999999974057</c:v>
                </c:pt>
                <c:pt idx="1455">
                  <c:v>817.95999999974049</c:v>
                </c:pt>
                <c:pt idx="1456">
                  <c:v>818.04999999974098</c:v>
                </c:pt>
                <c:pt idx="1457">
                  <c:v>818.13999999974101</c:v>
                </c:pt>
                <c:pt idx="1458">
                  <c:v>818.22999999974104</c:v>
                </c:pt>
                <c:pt idx="1459">
                  <c:v>818.31999999974096</c:v>
                </c:pt>
                <c:pt idx="1460">
                  <c:v>818.40999999973997</c:v>
                </c:pt>
                <c:pt idx="1461">
                  <c:v>818.49999999974</c:v>
                </c:pt>
                <c:pt idx="1462">
                  <c:v>818.58999999974003</c:v>
                </c:pt>
                <c:pt idx="1463">
                  <c:v>818.67999999973995</c:v>
                </c:pt>
                <c:pt idx="1464">
                  <c:v>818.76999999973998</c:v>
                </c:pt>
                <c:pt idx="1465">
                  <c:v>818.85999999973956</c:v>
                </c:pt>
                <c:pt idx="1466">
                  <c:v>818.94999999973959</c:v>
                </c:pt>
                <c:pt idx="1467">
                  <c:v>819.03999999973996</c:v>
                </c:pt>
                <c:pt idx="1468">
                  <c:v>819.12999999973999</c:v>
                </c:pt>
                <c:pt idx="1469">
                  <c:v>819.21999999974003</c:v>
                </c:pt>
                <c:pt idx="1470">
                  <c:v>819.30999999973949</c:v>
                </c:pt>
                <c:pt idx="1471">
                  <c:v>819.39999999973998</c:v>
                </c:pt>
                <c:pt idx="1472">
                  <c:v>819.48999999974001</c:v>
                </c:pt>
                <c:pt idx="1473">
                  <c:v>819.57999999973902</c:v>
                </c:pt>
                <c:pt idx="1474">
                  <c:v>819.66999999973859</c:v>
                </c:pt>
                <c:pt idx="1475">
                  <c:v>819.75999999973897</c:v>
                </c:pt>
                <c:pt idx="1476">
                  <c:v>819.84999999973854</c:v>
                </c:pt>
                <c:pt idx="1477">
                  <c:v>819.93999999973857</c:v>
                </c:pt>
                <c:pt idx="1478">
                  <c:v>820.02999999973849</c:v>
                </c:pt>
                <c:pt idx="1479">
                  <c:v>820.11999999973898</c:v>
                </c:pt>
                <c:pt idx="1480">
                  <c:v>820.20999999973901</c:v>
                </c:pt>
                <c:pt idx="1481">
                  <c:v>820.29999999973904</c:v>
                </c:pt>
                <c:pt idx="1482">
                  <c:v>820.38999999973896</c:v>
                </c:pt>
                <c:pt idx="1483">
                  <c:v>820.47999999973899</c:v>
                </c:pt>
                <c:pt idx="1484">
                  <c:v>820.56999999973857</c:v>
                </c:pt>
                <c:pt idx="1485">
                  <c:v>820.65999999973803</c:v>
                </c:pt>
                <c:pt idx="1486">
                  <c:v>820.74999999973795</c:v>
                </c:pt>
                <c:pt idx="1487">
                  <c:v>820.83999999973787</c:v>
                </c:pt>
                <c:pt idx="1488">
                  <c:v>820.92999999973802</c:v>
                </c:pt>
                <c:pt idx="1489">
                  <c:v>821.01999999973805</c:v>
                </c:pt>
                <c:pt idx="1490">
                  <c:v>821.10999999973808</c:v>
                </c:pt>
                <c:pt idx="1491">
                  <c:v>821.199999999738</c:v>
                </c:pt>
                <c:pt idx="1492">
                  <c:v>821.28999999973803</c:v>
                </c:pt>
                <c:pt idx="1493">
                  <c:v>821.37999999973795</c:v>
                </c:pt>
                <c:pt idx="1494">
                  <c:v>821.46999999973787</c:v>
                </c:pt>
                <c:pt idx="1495">
                  <c:v>821.5599999997379</c:v>
                </c:pt>
                <c:pt idx="1496">
                  <c:v>821.64999999973804</c:v>
                </c:pt>
                <c:pt idx="1497">
                  <c:v>821.73999999973705</c:v>
                </c:pt>
                <c:pt idx="1498">
                  <c:v>821.82999999973697</c:v>
                </c:pt>
                <c:pt idx="1499">
                  <c:v>821.919999999737</c:v>
                </c:pt>
                <c:pt idx="1500">
                  <c:v>822.00999999973703</c:v>
                </c:pt>
                <c:pt idx="1501">
                  <c:v>822.09999999973695</c:v>
                </c:pt>
                <c:pt idx="1502">
                  <c:v>822.18999999973698</c:v>
                </c:pt>
                <c:pt idx="1503">
                  <c:v>822.27999999973702</c:v>
                </c:pt>
                <c:pt idx="1504">
                  <c:v>822.36999999973659</c:v>
                </c:pt>
                <c:pt idx="1505">
                  <c:v>822.45999999973697</c:v>
                </c:pt>
                <c:pt idx="1506">
                  <c:v>822.549999999737</c:v>
                </c:pt>
                <c:pt idx="1507">
                  <c:v>822.63999999973703</c:v>
                </c:pt>
                <c:pt idx="1508">
                  <c:v>822.72999999973695</c:v>
                </c:pt>
                <c:pt idx="1509">
                  <c:v>822.81999999973596</c:v>
                </c:pt>
                <c:pt idx="1510">
                  <c:v>822.90999999973599</c:v>
                </c:pt>
                <c:pt idx="1511">
                  <c:v>822.99999999973602</c:v>
                </c:pt>
                <c:pt idx="1512">
                  <c:v>823.08999999973605</c:v>
                </c:pt>
                <c:pt idx="1513">
                  <c:v>823.17999999973597</c:v>
                </c:pt>
                <c:pt idx="1514">
                  <c:v>823.269999999736</c:v>
                </c:pt>
                <c:pt idx="1515">
                  <c:v>823.35999999973558</c:v>
                </c:pt>
                <c:pt idx="1516">
                  <c:v>823.4499999997355</c:v>
                </c:pt>
                <c:pt idx="1517">
                  <c:v>823.53999999973598</c:v>
                </c:pt>
                <c:pt idx="1518">
                  <c:v>823.62999999973601</c:v>
                </c:pt>
                <c:pt idx="1519">
                  <c:v>823.71999999973605</c:v>
                </c:pt>
                <c:pt idx="1520">
                  <c:v>823.80999999973596</c:v>
                </c:pt>
                <c:pt idx="1521">
                  <c:v>823.89999999973497</c:v>
                </c:pt>
                <c:pt idx="1522">
                  <c:v>823.98999999973501</c:v>
                </c:pt>
                <c:pt idx="1523">
                  <c:v>824.07999999973504</c:v>
                </c:pt>
                <c:pt idx="1524">
                  <c:v>824.16999999973496</c:v>
                </c:pt>
                <c:pt idx="1525">
                  <c:v>824.25999999973499</c:v>
                </c:pt>
                <c:pt idx="1526">
                  <c:v>824.34999999973456</c:v>
                </c:pt>
                <c:pt idx="1527">
                  <c:v>824.4399999997346</c:v>
                </c:pt>
                <c:pt idx="1528">
                  <c:v>824.52999999973497</c:v>
                </c:pt>
                <c:pt idx="1529">
                  <c:v>824.619999999735</c:v>
                </c:pt>
                <c:pt idx="1530">
                  <c:v>824.70999999973503</c:v>
                </c:pt>
                <c:pt idx="1531">
                  <c:v>824.79999999973495</c:v>
                </c:pt>
                <c:pt idx="1532">
                  <c:v>824.88999999973498</c:v>
                </c:pt>
                <c:pt idx="1533">
                  <c:v>824.97999999973501</c:v>
                </c:pt>
                <c:pt idx="1534">
                  <c:v>825.06999999973357</c:v>
                </c:pt>
                <c:pt idx="1535">
                  <c:v>825.1599999997336</c:v>
                </c:pt>
                <c:pt idx="1536">
                  <c:v>825.24999999973397</c:v>
                </c:pt>
                <c:pt idx="1537">
                  <c:v>825.33999999973355</c:v>
                </c:pt>
                <c:pt idx="1538">
                  <c:v>825.42999999973358</c:v>
                </c:pt>
                <c:pt idx="1539">
                  <c:v>825.5199999997335</c:v>
                </c:pt>
                <c:pt idx="1540">
                  <c:v>825.60999999973399</c:v>
                </c:pt>
                <c:pt idx="1541">
                  <c:v>825.69999999973402</c:v>
                </c:pt>
                <c:pt idx="1542">
                  <c:v>825.78999999973405</c:v>
                </c:pt>
                <c:pt idx="1543">
                  <c:v>825.87999999973397</c:v>
                </c:pt>
                <c:pt idx="1544">
                  <c:v>825.96999999973355</c:v>
                </c:pt>
                <c:pt idx="1545">
                  <c:v>826.05999999973358</c:v>
                </c:pt>
                <c:pt idx="1546">
                  <c:v>826.14999999973304</c:v>
                </c:pt>
                <c:pt idx="1547">
                  <c:v>826.23999999973307</c:v>
                </c:pt>
                <c:pt idx="1548">
                  <c:v>826.32999999973288</c:v>
                </c:pt>
                <c:pt idx="1549">
                  <c:v>826.41999999973302</c:v>
                </c:pt>
                <c:pt idx="1550">
                  <c:v>826.50999999973305</c:v>
                </c:pt>
                <c:pt idx="1551">
                  <c:v>826.59999999973309</c:v>
                </c:pt>
                <c:pt idx="1552">
                  <c:v>826.689999999733</c:v>
                </c:pt>
                <c:pt idx="1553">
                  <c:v>826.77999999973304</c:v>
                </c:pt>
                <c:pt idx="1554">
                  <c:v>826.8699999997325</c:v>
                </c:pt>
                <c:pt idx="1555">
                  <c:v>826.95999999973287</c:v>
                </c:pt>
                <c:pt idx="1556">
                  <c:v>827.04999999973302</c:v>
                </c:pt>
                <c:pt idx="1557">
                  <c:v>827.13999999973305</c:v>
                </c:pt>
                <c:pt idx="1558">
                  <c:v>827.22999999973194</c:v>
                </c:pt>
                <c:pt idx="1559">
                  <c:v>827.31999999973198</c:v>
                </c:pt>
                <c:pt idx="1560">
                  <c:v>827.40999999973201</c:v>
                </c:pt>
                <c:pt idx="1561">
                  <c:v>827.49999999973204</c:v>
                </c:pt>
                <c:pt idx="1562">
                  <c:v>827.58999999973196</c:v>
                </c:pt>
                <c:pt idx="1563">
                  <c:v>827.67999999973199</c:v>
                </c:pt>
                <c:pt idx="1564">
                  <c:v>827.76999999973202</c:v>
                </c:pt>
                <c:pt idx="1565">
                  <c:v>827.8599999997316</c:v>
                </c:pt>
                <c:pt idx="1566">
                  <c:v>827.94999999973197</c:v>
                </c:pt>
                <c:pt idx="1567">
                  <c:v>828.039999999732</c:v>
                </c:pt>
                <c:pt idx="1568">
                  <c:v>828.12999999973204</c:v>
                </c:pt>
                <c:pt idx="1569">
                  <c:v>828.21999999973195</c:v>
                </c:pt>
                <c:pt idx="1570">
                  <c:v>828.30999999973096</c:v>
                </c:pt>
                <c:pt idx="1571">
                  <c:v>828.39999999973099</c:v>
                </c:pt>
                <c:pt idx="1572">
                  <c:v>828.48999999973103</c:v>
                </c:pt>
                <c:pt idx="1573">
                  <c:v>828.57999999973094</c:v>
                </c:pt>
                <c:pt idx="1574">
                  <c:v>828.66999999973098</c:v>
                </c:pt>
                <c:pt idx="1575">
                  <c:v>828.75999999973101</c:v>
                </c:pt>
                <c:pt idx="1576">
                  <c:v>828.84999999973058</c:v>
                </c:pt>
                <c:pt idx="1577">
                  <c:v>828.93999999973096</c:v>
                </c:pt>
                <c:pt idx="1578">
                  <c:v>829.02999999973099</c:v>
                </c:pt>
                <c:pt idx="1579">
                  <c:v>829.11999999973102</c:v>
                </c:pt>
                <c:pt idx="1580">
                  <c:v>829.20999999973105</c:v>
                </c:pt>
                <c:pt idx="1581">
                  <c:v>829.29999999973097</c:v>
                </c:pt>
                <c:pt idx="1582">
                  <c:v>829.389999999731</c:v>
                </c:pt>
                <c:pt idx="1583">
                  <c:v>829.47999999973001</c:v>
                </c:pt>
                <c:pt idx="1584">
                  <c:v>829.56999999972959</c:v>
                </c:pt>
                <c:pt idx="1585">
                  <c:v>829.65999999972996</c:v>
                </c:pt>
                <c:pt idx="1586">
                  <c:v>829.74999999972999</c:v>
                </c:pt>
                <c:pt idx="1587">
                  <c:v>829.83999999972957</c:v>
                </c:pt>
                <c:pt idx="1588">
                  <c:v>829.92999999972949</c:v>
                </c:pt>
                <c:pt idx="1589">
                  <c:v>830.01999999972998</c:v>
                </c:pt>
                <c:pt idx="1590">
                  <c:v>830.10999999973001</c:v>
                </c:pt>
                <c:pt idx="1591">
                  <c:v>830.19999999973004</c:v>
                </c:pt>
                <c:pt idx="1592">
                  <c:v>830.28999999972996</c:v>
                </c:pt>
                <c:pt idx="1593">
                  <c:v>830.37999999972999</c:v>
                </c:pt>
                <c:pt idx="1594">
                  <c:v>830.46999999972957</c:v>
                </c:pt>
                <c:pt idx="1595">
                  <c:v>830.55999999972857</c:v>
                </c:pt>
                <c:pt idx="1596">
                  <c:v>830.64999999972849</c:v>
                </c:pt>
                <c:pt idx="1597">
                  <c:v>830.73999999972898</c:v>
                </c:pt>
                <c:pt idx="1598">
                  <c:v>830.82999999972856</c:v>
                </c:pt>
                <c:pt idx="1599">
                  <c:v>830.91999999972859</c:v>
                </c:pt>
                <c:pt idx="1600">
                  <c:v>831.00999999972896</c:v>
                </c:pt>
                <c:pt idx="1601">
                  <c:v>831.09999999972899</c:v>
                </c:pt>
                <c:pt idx="1602">
                  <c:v>831.18999999972903</c:v>
                </c:pt>
                <c:pt idx="1603">
                  <c:v>831.27999999972894</c:v>
                </c:pt>
                <c:pt idx="1604">
                  <c:v>831.36999999972829</c:v>
                </c:pt>
                <c:pt idx="1605">
                  <c:v>831.45999999972855</c:v>
                </c:pt>
                <c:pt idx="1606">
                  <c:v>831.54999999972858</c:v>
                </c:pt>
                <c:pt idx="1607">
                  <c:v>831.63999999972805</c:v>
                </c:pt>
                <c:pt idx="1608">
                  <c:v>831.72999999972808</c:v>
                </c:pt>
                <c:pt idx="1609">
                  <c:v>831.81999999972788</c:v>
                </c:pt>
                <c:pt idx="1610">
                  <c:v>831.90999999972803</c:v>
                </c:pt>
                <c:pt idx="1611">
                  <c:v>831.99999999972795</c:v>
                </c:pt>
                <c:pt idx="1612">
                  <c:v>832.08999999972809</c:v>
                </c:pt>
                <c:pt idx="1613">
                  <c:v>832.17999999972801</c:v>
                </c:pt>
                <c:pt idx="1614">
                  <c:v>832.26999999972804</c:v>
                </c:pt>
                <c:pt idx="1615">
                  <c:v>832.35999999972762</c:v>
                </c:pt>
                <c:pt idx="1616">
                  <c:v>832.44999999972788</c:v>
                </c:pt>
                <c:pt idx="1617">
                  <c:v>832.53999999972802</c:v>
                </c:pt>
                <c:pt idx="1618">
                  <c:v>832.62999999972806</c:v>
                </c:pt>
                <c:pt idx="1619">
                  <c:v>832.71999999972695</c:v>
                </c:pt>
                <c:pt idx="1620">
                  <c:v>832.80999999972698</c:v>
                </c:pt>
                <c:pt idx="1621">
                  <c:v>832.89999999972702</c:v>
                </c:pt>
                <c:pt idx="1622">
                  <c:v>832.98999999972705</c:v>
                </c:pt>
                <c:pt idx="1623">
                  <c:v>833.07999999972697</c:v>
                </c:pt>
                <c:pt idx="1624">
                  <c:v>833.169999999727</c:v>
                </c:pt>
                <c:pt idx="1625">
                  <c:v>833.25999999972703</c:v>
                </c:pt>
                <c:pt idx="1626">
                  <c:v>833.34999999972649</c:v>
                </c:pt>
                <c:pt idx="1627">
                  <c:v>833.43999999972698</c:v>
                </c:pt>
                <c:pt idx="1628">
                  <c:v>833.52999999972701</c:v>
                </c:pt>
                <c:pt idx="1629">
                  <c:v>833.61999999972704</c:v>
                </c:pt>
                <c:pt idx="1630">
                  <c:v>833.70999999972696</c:v>
                </c:pt>
                <c:pt idx="1631">
                  <c:v>833.79999999972597</c:v>
                </c:pt>
                <c:pt idx="1632">
                  <c:v>833.889999999726</c:v>
                </c:pt>
                <c:pt idx="1633">
                  <c:v>833.97999999972603</c:v>
                </c:pt>
                <c:pt idx="1634">
                  <c:v>834.0699999997255</c:v>
                </c:pt>
                <c:pt idx="1635">
                  <c:v>834.15999999972598</c:v>
                </c:pt>
                <c:pt idx="1636">
                  <c:v>834.24999999972601</c:v>
                </c:pt>
                <c:pt idx="1637">
                  <c:v>834.33999999972559</c:v>
                </c:pt>
                <c:pt idx="1638">
                  <c:v>834.42999999972596</c:v>
                </c:pt>
                <c:pt idx="1639">
                  <c:v>834.519999999726</c:v>
                </c:pt>
                <c:pt idx="1640">
                  <c:v>834.60999999972603</c:v>
                </c:pt>
                <c:pt idx="1641">
                  <c:v>834.69999999972595</c:v>
                </c:pt>
                <c:pt idx="1642">
                  <c:v>834.78999999972598</c:v>
                </c:pt>
                <c:pt idx="1643">
                  <c:v>834.87999999972601</c:v>
                </c:pt>
                <c:pt idx="1644">
                  <c:v>834.96999999972456</c:v>
                </c:pt>
                <c:pt idx="1645">
                  <c:v>835.0599999997246</c:v>
                </c:pt>
                <c:pt idx="1646">
                  <c:v>835.14999999972497</c:v>
                </c:pt>
                <c:pt idx="1647">
                  <c:v>835.239999999725</c:v>
                </c:pt>
                <c:pt idx="1648">
                  <c:v>835.32999999972458</c:v>
                </c:pt>
                <c:pt idx="1649">
                  <c:v>835.4199999997245</c:v>
                </c:pt>
                <c:pt idx="1650">
                  <c:v>835.50999999972498</c:v>
                </c:pt>
                <c:pt idx="1651">
                  <c:v>835.59999999972501</c:v>
                </c:pt>
                <c:pt idx="1652">
                  <c:v>835.68999999972505</c:v>
                </c:pt>
                <c:pt idx="1653">
                  <c:v>835.77999999972496</c:v>
                </c:pt>
                <c:pt idx="1654">
                  <c:v>835.86999999972454</c:v>
                </c:pt>
                <c:pt idx="1655">
                  <c:v>835.95999999972457</c:v>
                </c:pt>
                <c:pt idx="1656">
                  <c:v>836.04999999972358</c:v>
                </c:pt>
                <c:pt idx="1657">
                  <c:v>836.1399999997235</c:v>
                </c:pt>
                <c:pt idx="1658">
                  <c:v>836.22999999972399</c:v>
                </c:pt>
                <c:pt idx="1659">
                  <c:v>836.31999999972356</c:v>
                </c:pt>
                <c:pt idx="1660">
                  <c:v>836.4099999997236</c:v>
                </c:pt>
                <c:pt idx="1661">
                  <c:v>836.49999999972397</c:v>
                </c:pt>
                <c:pt idx="1662">
                  <c:v>836.589999999724</c:v>
                </c:pt>
                <c:pt idx="1663">
                  <c:v>836.67999999972403</c:v>
                </c:pt>
                <c:pt idx="1664">
                  <c:v>836.7699999997235</c:v>
                </c:pt>
                <c:pt idx="1665">
                  <c:v>836.8599999997233</c:v>
                </c:pt>
                <c:pt idx="1666">
                  <c:v>836.94999999972356</c:v>
                </c:pt>
                <c:pt idx="1667">
                  <c:v>837.03999999972359</c:v>
                </c:pt>
                <c:pt idx="1668">
                  <c:v>837.12999999972305</c:v>
                </c:pt>
                <c:pt idx="1669">
                  <c:v>837.21999999972309</c:v>
                </c:pt>
                <c:pt idx="1670">
                  <c:v>837.30999999972289</c:v>
                </c:pt>
                <c:pt idx="1671">
                  <c:v>837.39999999972304</c:v>
                </c:pt>
                <c:pt idx="1672">
                  <c:v>837.48999999972295</c:v>
                </c:pt>
                <c:pt idx="1673">
                  <c:v>837.5799999997231</c:v>
                </c:pt>
                <c:pt idx="1674">
                  <c:v>837.66999999972302</c:v>
                </c:pt>
                <c:pt idx="1675">
                  <c:v>837.75999999972305</c:v>
                </c:pt>
                <c:pt idx="1676">
                  <c:v>837.84999999972263</c:v>
                </c:pt>
                <c:pt idx="1677">
                  <c:v>837.93999999972289</c:v>
                </c:pt>
                <c:pt idx="1678">
                  <c:v>838.02999999972303</c:v>
                </c:pt>
                <c:pt idx="1679">
                  <c:v>838.11999999972295</c:v>
                </c:pt>
                <c:pt idx="1680">
                  <c:v>838.20999999972196</c:v>
                </c:pt>
                <c:pt idx="1681">
                  <c:v>838.29999999972199</c:v>
                </c:pt>
                <c:pt idx="1682">
                  <c:v>838.38999999972202</c:v>
                </c:pt>
                <c:pt idx="1683">
                  <c:v>838.47999999972205</c:v>
                </c:pt>
                <c:pt idx="1684">
                  <c:v>838.56999999972197</c:v>
                </c:pt>
                <c:pt idx="1685">
                  <c:v>838.659999999722</c:v>
                </c:pt>
                <c:pt idx="1686">
                  <c:v>838.74999999972204</c:v>
                </c:pt>
                <c:pt idx="1687">
                  <c:v>838.8399999997215</c:v>
                </c:pt>
                <c:pt idx="1688">
                  <c:v>838.92999999972199</c:v>
                </c:pt>
                <c:pt idx="1689">
                  <c:v>839.01999999972202</c:v>
                </c:pt>
                <c:pt idx="1690">
                  <c:v>839.10999999972205</c:v>
                </c:pt>
                <c:pt idx="1691">
                  <c:v>839.19999999972197</c:v>
                </c:pt>
                <c:pt idx="1692">
                  <c:v>839.289999999722</c:v>
                </c:pt>
                <c:pt idx="1693">
                  <c:v>839.37999999972101</c:v>
                </c:pt>
                <c:pt idx="1694">
                  <c:v>839.46999999972059</c:v>
                </c:pt>
                <c:pt idx="1695">
                  <c:v>839.55999999972096</c:v>
                </c:pt>
                <c:pt idx="1696">
                  <c:v>839.64999999972099</c:v>
                </c:pt>
                <c:pt idx="1697">
                  <c:v>839.73999999972102</c:v>
                </c:pt>
                <c:pt idx="1698">
                  <c:v>839.8299999997206</c:v>
                </c:pt>
                <c:pt idx="1699">
                  <c:v>839.91999999972097</c:v>
                </c:pt>
                <c:pt idx="1700">
                  <c:v>840.009999999721</c:v>
                </c:pt>
                <c:pt idx="1701">
                  <c:v>840.09999999972104</c:v>
                </c:pt>
                <c:pt idx="1702">
                  <c:v>840.18999999972095</c:v>
                </c:pt>
                <c:pt idx="1703">
                  <c:v>840.27999999972099</c:v>
                </c:pt>
                <c:pt idx="1704">
                  <c:v>840.36999999972056</c:v>
                </c:pt>
                <c:pt idx="1705">
                  <c:v>840.45999999971957</c:v>
                </c:pt>
                <c:pt idx="1706">
                  <c:v>840.54999999971949</c:v>
                </c:pt>
                <c:pt idx="1707">
                  <c:v>840.63999999971998</c:v>
                </c:pt>
                <c:pt idx="1708">
                  <c:v>840.72999999972001</c:v>
                </c:pt>
                <c:pt idx="1709">
                  <c:v>840.81999999971958</c:v>
                </c:pt>
                <c:pt idx="1710">
                  <c:v>840.90999999971996</c:v>
                </c:pt>
                <c:pt idx="1711">
                  <c:v>840.99999999971999</c:v>
                </c:pt>
                <c:pt idx="1712">
                  <c:v>841.08999999972002</c:v>
                </c:pt>
                <c:pt idx="1713">
                  <c:v>841.17999999972005</c:v>
                </c:pt>
                <c:pt idx="1714">
                  <c:v>841.26999999971997</c:v>
                </c:pt>
                <c:pt idx="1715">
                  <c:v>841.35999999971955</c:v>
                </c:pt>
                <c:pt idx="1716">
                  <c:v>841.44999999971958</c:v>
                </c:pt>
                <c:pt idx="1717">
                  <c:v>841.53999999971859</c:v>
                </c:pt>
                <c:pt idx="1718">
                  <c:v>841.62999999971896</c:v>
                </c:pt>
                <c:pt idx="1719">
                  <c:v>841.71999999971899</c:v>
                </c:pt>
                <c:pt idx="1720">
                  <c:v>841.80999999971857</c:v>
                </c:pt>
                <c:pt idx="1721">
                  <c:v>841.89999999971849</c:v>
                </c:pt>
                <c:pt idx="1722">
                  <c:v>841.98999999971898</c:v>
                </c:pt>
                <c:pt idx="1723">
                  <c:v>842.07999999971901</c:v>
                </c:pt>
                <c:pt idx="1724">
                  <c:v>842.16999999971858</c:v>
                </c:pt>
                <c:pt idx="1725">
                  <c:v>842.25999999971896</c:v>
                </c:pt>
                <c:pt idx="1726">
                  <c:v>842.34999999971842</c:v>
                </c:pt>
                <c:pt idx="1727">
                  <c:v>842.43999999971857</c:v>
                </c:pt>
                <c:pt idx="1728">
                  <c:v>842.5299999997186</c:v>
                </c:pt>
                <c:pt idx="1729">
                  <c:v>842.61999999971795</c:v>
                </c:pt>
                <c:pt idx="1730">
                  <c:v>842.70999999971809</c:v>
                </c:pt>
                <c:pt idx="1731">
                  <c:v>842.79999999971801</c:v>
                </c:pt>
                <c:pt idx="1732">
                  <c:v>842.88999999971804</c:v>
                </c:pt>
                <c:pt idx="1733">
                  <c:v>842.97999999971807</c:v>
                </c:pt>
                <c:pt idx="1734">
                  <c:v>843.06999999971788</c:v>
                </c:pt>
                <c:pt idx="1735">
                  <c:v>843.15999999971802</c:v>
                </c:pt>
                <c:pt idx="1736">
                  <c:v>843.24999999971806</c:v>
                </c:pt>
                <c:pt idx="1737">
                  <c:v>843.33999999971786</c:v>
                </c:pt>
                <c:pt idx="1738">
                  <c:v>843.42999999971789</c:v>
                </c:pt>
                <c:pt idx="1739">
                  <c:v>843.51999999971804</c:v>
                </c:pt>
                <c:pt idx="1740">
                  <c:v>843.60999999971807</c:v>
                </c:pt>
                <c:pt idx="1741">
                  <c:v>843.69999999971697</c:v>
                </c:pt>
                <c:pt idx="1742">
                  <c:v>843.789999999717</c:v>
                </c:pt>
                <c:pt idx="1743">
                  <c:v>843.87999999971703</c:v>
                </c:pt>
                <c:pt idx="1744">
                  <c:v>843.96999999971649</c:v>
                </c:pt>
                <c:pt idx="1745">
                  <c:v>844.05999999971698</c:v>
                </c:pt>
                <c:pt idx="1746">
                  <c:v>844.14999999971701</c:v>
                </c:pt>
                <c:pt idx="1747">
                  <c:v>844.23999999971704</c:v>
                </c:pt>
                <c:pt idx="1748">
                  <c:v>844.32999999971696</c:v>
                </c:pt>
                <c:pt idx="1749">
                  <c:v>844.41999999971699</c:v>
                </c:pt>
                <c:pt idx="1750">
                  <c:v>844.50999999971702</c:v>
                </c:pt>
                <c:pt idx="1751">
                  <c:v>844.59999999971706</c:v>
                </c:pt>
                <c:pt idx="1752">
                  <c:v>844.68999999971697</c:v>
                </c:pt>
                <c:pt idx="1753">
                  <c:v>844.77999999971701</c:v>
                </c:pt>
                <c:pt idx="1754">
                  <c:v>844.86999999971556</c:v>
                </c:pt>
                <c:pt idx="1755">
                  <c:v>844.95999999971559</c:v>
                </c:pt>
                <c:pt idx="1756">
                  <c:v>845.04999999971596</c:v>
                </c:pt>
                <c:pt idx="1757">
                  <c:v>845.139999999716</c:v>
                </c:pt>
                <c:pt idx="1758">
                  <c:v>845.22999999971603</c:v>
                </c:pt>
                <c:pt idx="1759">
                  <c:v>845.31999999971549</c:v>
                </c:pt>
                <c:pt idx="1760">
                  <c:v>845.40999999971598</c:v>
                </c:pt>
                <c:pt idx="1761">
                  <c:v>845.49999999971601</c:v>
                </c:pt>
                <c:pt idx="1762">
                  <c:v>845.58999999971604</c:v>
                </c:pt>
                <c:pt idx="1763">
                  <c:v>845.67999999971596</c:v>
                </c:pt>
                <c:pt idx="1764">
                  <c:v>845.76999999971599</c:v>
                </c:pt>
                <c:pt idx="1765">
                  <c:v>845.85999999971557</c:v>
                </c:pt>
                <c:pt idx="1766">
                  <c:v>845.94999999971458</c:v>
                </c:pt>
                <c:pt idx="1767">
                  <c:v>846.0399999997145</c:v>
                </c:pt>
                <c:pt idx="1768">
                  <c:v>846.12999999971498</c:v>
                </c:pt>
                <c:pt idx="1769">
                  <c:v>846.21999999971501</c:v>
                </c:pt>
                <c:pt idx="1770">
                  <c:v>846.30999999971459</c:v>
                </c:pt>
                <c:pt idx="1771">
                  <c:v>846.39999999971496</c:v>
                </c:pt>
                <c:pt idx="1772">
                  <c:v>846.489999999715</c:v>
                </c:pt>
                <c:pt idx="1773">
                  <c:v>846.57999999971503</c:v>
                </c:pt>
                <c:pt idx="1774">
                  <c:v>846.66999999971449</c:v>
                </c:pt>
                <c:pt idx="1775">
                  <c:v>846.75999999971498</c:v>
                </c:pt>
                <c:pt idx="1776">
                  <c:v>846.84999999971456</c:v>
                </c:pt>
                <c:pt idx="1777">
                  <c:v>846.93999999971459</c:v>
                </c:pt>
                <c:pt idx="1778">
                  <c:v>847.0299999997136</c:v>
                </c:pt>
                <c:pt idx="1779">
                  <c:v>847.11999999971397</c:v>
                </c:pt>
                <c:pt idx="1780">
                  <c:v>847.209999999714</c:v>
                </c:pt>
                <c:pt idx="1781">
                  <c:v>847.29999999971403</c:v>
                </c:pt>
                <c:pt idx="1782">
                  <c:v>847.3899999997135</c:v>
                </c:pt>
                <c:pt idx="1783">
                  <c:v>847.47999999971398</c:v>
                </c:pt>
                <c:pt idx="1784">
                  <c:v>847.56999999971356</c:v>
                </c:pt>
                <c:pt idx="1785">
                  <c:v>847.65999999971359</c:v>
                </c:pt>
                <c:pt idx="1786">
                  <c:v>847.74999999971396</c:v>
                </c:pt>
                <c:pt idx="1787">
                  <c:v>847.83999999971354</c:v>
                </c:pt>
                <c:pt idx="1788">
                  <c:v>847.92999999971357</c:v>
                </c:pt>
                <c:pt idx="1789">
                  <c:v>848.01999999971349</c:v>
                </c:pt>
                <c:pt idx="1790">
                  <c:v>848.10999999971295</c:v>
                </c:pt>
                <c:pt idx="1791">
                  <c:v>848.1999999997131</c:v>
                </c:pt>
                <c:pt idx="1792">
                  <c:v>848.28999999971302</c:v>
                </c:pt>
                <c:pt idx="1793">
                  <c:v>848.37999999971305</c:v>
                </c:pt>
                <c:pt idx="1794">
                  <c:v>848.46999999971263</c:v>
                </c:pt>
                <c:pt idx="1795">
                  <c:v>848.55999999971289</c:v>
                </c:pt>
                <c:pt idx="1796">
                  <c:v>848.64999999971303</c:v>
                </c:pt>
                <c:pt idx="1797">
                  <c:v>848.73999999971295</c:v>
                </c:pt>
                <c:pt idx="1798">
                  <c:v>848.82999999971287</c:v>
                </c:pt>
                <c:pt idx="1799">
                  <c:v>848.9199999997129</c:v>
                </c:pt>
                <c:pt idx="1800">
                  <c:v>849.00999999971305</c:v>
                </c:pt>
                <c:pt idx="1801">
                  <c:v>849.09999999971308</c:v>
                </c:pt>
                <c:pt idx="1802">
                  <c:v>849.18999999971197</c:v>
                </c:pt>
                <c:pt idx="1803">
                  <c:v>849.279999999712</c:v>
                </c:pt>
                <c:pt idx="1804">
                  <c:v>849.36999999971158</c:v>
                </c:pt>
                <c:pt idx="1805">
                  <c:v>849.4599999997115</c:v>
                </c:pt>
                <c:pt idx="1806">
                  <c:v>849.54999999971199</c:v>
                </c:pt>
                <c:pt idx="1807">
                  <c:v>849.63999999971202</c:v>
                </c:pt>
                <c:pt idx="1808">
                  <c:v>849.72999999971205</c:v>
                </c:pt>
                <c:pt idx="1809">
                  <c:v>849.81999999971197</c:v>
                </c:pt>
                <c:pt idx="1810">
                  <c:v>849.909999999712</c:v>
                </c:pt>
                <c:pt idx="1811">
                  <c:v>849.99999999971203</c:v>
                </c:pt>
                <c:pt idx="1812">
                  <c:v>850.08999999971195</c:v>
                </c:pt>
                <c:pt idx="1813">
                  <c:v>850.17999999971198</c:v>
                </c:pt>
                <c:pt idx="1814">
                  <c:v>850.26999999971201</c:v>
                </c:pt>
                <c:pt idx="1815">
                  <c:v>850.35999999971057</c:v>
                </c:pt>
                <c:pt idx="1816">
                  <c:v>850.4499999997106</c:v>
                </c:pt>
                <c:pt idx="1817">
                  <c:v>850.53999999971097</c:v>
                </c:pt>
                <c:pt idx="1818">
                  <c:v>850.629999999711</c:v>
                </c:pt>
                <c:pt idx="1819">
                  <c:v>850.71999999971104</c:v>
                </c:pt>
                <c:pt idx="1820">
                  <c:v>850.8099999997105</c:v>
                </c:pt>
                <c:pt idx="1821">
                  <c:v>850.89999999971099</c:v>
                </c:pt>
                <c:pt idx="1822">
                  <c:v>850.98999999971102</c:v>
                </c:pt>
                <c:pt idx="1823">
                  <c:v>851.07999999971105</c:v>
                </c:pt>
                <c:pt idx="1824">
                  <c:v>851.16999999971097</c:v>
                </c:pt>
                <c:pt idx="1825">
                  <c:v>851.259999999711</c:v>
                </c:pt>
                <c:pt idx="1826">
                  <c:v>851.34999999971058</c:v>
                </c:pt>
                <c:pt idx="1827">
                  <c:v>851.43999999970958</c:v>
                </c:pt>
                <c:pt idx="1828">
                  <c:v>851.52999999970996</c:v>
                </c:pt>
                <c:pt idx="1829">
                  <c:v>851.61999999970999</c:v>
                </c:pt>
                <c:pt idx="1830">
                  <c:v>851.70999999971002</c:v>
                </c:pt>
                <c:pt idx="1831">
                  <c:v>851.79999999971005</c:v>
                </c:pt>
                <c:pt idx="1832">
                  <c:v>851.88999999970997</c:v>
                </c:pt>
                <c:pt idx="1833">
                  <c:v>851.97999999971</c:v>
                </c:pt>
                <c:pt idx="1834">
                  <c:v>852.06999999970958</c:v>
                </c:pt>
                <c:pt idx="1835">
                  <c:v>852.1599999997095</c:v>
                </c:pt>
                <c:pt idx="1836">
                  <c:v>852.24999999970998</c:v>
                </c:pt>
                <c:pt idx="1837">
                  <c:v>852.33999999970956</c:v>
                </c:pt>
                <c:pt idx="1838">
                  <c:v>852.42999999970959</c:v>
                </c:pt>
                <c:pt idx="1839">
                  <c:v>852.51999999970849</c:v>
                </c:pt>
                <c:pt idx="1840">
                  <c:v>852.60999999970898</c:v>
                </c:pt>
                <c:pt idx="1841">
                  <c:v>852.69999999970901</c:v>
                </c:pt>
                <c:pt idx="1842">
                  <c:v>852.78999999970904</c:v>
                </c:pt>
                <c:pt idx="1843">
                  <c:v>852.87999999970896</c:v>
                </c:pt>
                <c:pt idx="1844">
                  <c:v>852.96999999970842</c:v>
                </c:pt>
                <c:pt idx="1845">
                  <c:v>853.05999999970857</c:v>
                </c:pt>
                <c:pt idx="1846">
                  <c:v>853.1499999997086</c:v>
                </c:pt>
                <c:pt idx="1847">
                  <c:v>853.23999999970897</c:v>
                </c:pt>
                <c:pt idx="1848">
                  <c:v>853.32999999970855</c:v>
                </c:pt>
                <c:pt idx="1849">
                  <c:v>853.41999999970858</c:v>
                </c:pt>
                <c:pt idx="1850">
                  <c:v>853.5099999997085</c:v>
                </c:pt>
                <c:pt idx="1851">
                  <c:v>853.59999999970807</c:v>
                </c:pt>
                <c:pt idx="1852">
                  <c:v>853.68999999970811</c:v>
                </c:pt>
                <c:pt idx="1853">
                  <c:v>853.77999999970802</c:v>
                </c:pt>
                <c:pt idx="1854">
                  <c:v>853.8699999997076</c:v>
                </c:pt>
                <c:pt idx="1855">
                  <c:v>853.95999999970786</c:v>
                </c:pt>
                <c:pt idx="1856">
                  <c:v>854.04999999970789</c:v>
                </c:pt>
                <c:pt idx="1857">
                  <c:v>854.13999999970804</c:v>
                </c:pt>
                <c:pt idx="1858">
                  <c:v>854.22999999970807</c:v>
                </c:pt>
                <c:pt idx="1859">
                  <c:v>854.31999999970787</c:v>
                </c:pt>
                <c:pt idx="1860">
                  <c:v>854.40999999970802</c:v>
                </c:pt>
                <c:pt idx="1861">
                  <c:v>854.49999999970805</c:v>
                </c:pt>
                <c:pt idx="1862">
                  <c:v>854.58999999970808</c:v>
                </c:pt>
                <c:pt idx="1863">
                  <c:v>854.679999999708</c:v>
                </c:pt>
                <c:pt idx="1864">
                  <c:v>854.76999999970701</c:v>
                </c:pt>
                <c:pt idx="1865">
                  <c:v>854.85999999970659</c:v>
                </c:pt>
                <c:pt idx="1866">
                  <c:v>854.94999999970696</c:v>
                </c:pt>
                <c:pt idx="1867">
                  <c:v>855.03999999970699</c:v>
                </c:pt>
                <c:pt idx="1868">
                  <c:v>855.12999999970702</c:v>
                </c:pt>
                <c:pt idx="1869">
                  <c:v>855.21999999970706</c:v>
                </c:pt>
                <c:pt idx="1870">
                  <c:v>855.30999999970697</c:v>
                </c:pt>
                <c:pt idx="1871">
                  <c:v>855.39999999970701</c:v>
                </c:pt>
                <c:pt idx="1872">
                  <c:v>855.48999999970704</c:v>
                </c:pt>
                <c:pt idx="1873">
                  <c:v>855.57999999970696</c:v>
                </c:pt>
                <c:pt idx="1874">
                  <c:v>855.66999999970699</c:v>
                </c:pt>
                <c:pt idx="1875">
                  <c:v>855.75999999970702</c:v>
                </c:pt>
                <c:pt idx="1876">
                  <c:v>855.84999999970557</c:v>
                </c:pt>
                <c:pt idx="1877">
                  <c:v>855.93999999970549</c:v>
                </c:pt>
                <c:pt idx="1878">
                  <c:v>856.02999999970598</c:v>
                </c:pt>
                <c:pt idx="1879">
                  <c:v>856.11999999970601</c:v>
                </c:pt>
                <c:pt idx="1880">
                  <c:v>856.20999999970604</c:v>
                </c:pt>
                <c:pt idx="1881">
                  <c:v>856.29999999970596</c:v>
                </c:pt>
                <c:pt idx="1882">
                  <c:v>856.38999999970599</c:v>
                </c:pt>
                <c:pt idx="1883">
                  <c:v>856.47999999970602</c:v>
                </c:pt>
                <c:pt idx="1884">
                  <c:v>856.56999999970606</c:v>
                </c:pt>
                <c:pt idx="1885">
                  <c:v>856.65999999970597</c:v>
                </c:pt>
                <c:pt idx="1886">
                  <c:v>856.74999999970601</c:v>
                </c:pt>
                <c:pt idx="1887">
                  <c:v>856.83999999970558</c:v>
                </c:pt>
                <c:pt idx="1888">
                  <c:v>856.92999999970459</c:v>
                </c:pt>
                <c:pt idx="1889">
                  <c:v>857.01999999970496</c:v>
                </c:pt>
                <c:pt idx="1890">
                  <c:v>857.109999999705</c:v>
                </c:pt>
                <c:pt idx="1891">
                  <c:v>857.19999999970503</c:v>
                </c:pt>
                <c:pt idx="1892">
                  <c:v>857.28999999970495</c:v>
                </c:pt>
                <c:pt idx="1893">
                  <c:v>857.37999999970498</c:v>
                </c:pt>
                <c:pt idx="1894">
                  <c:v>857.46999999970456</c:v>
                </c:pt>
                <c:pt idx="1895">
                  <c:v>857.55999999970459</c:v>
                </c:pt>
                <c:pt idx="1896">
                  <c:v>857.64999999970496</c:v>
                </c:pt>
                <c:pt idx="1897">
                  <c:v>857.73999999970499</c:v>
                </c:pt>
                <c:pt idx="1898">
                  <c:v>857.82999999970457</c:v>
                </c:pt>
                <c:pt idx="1899">
                  <c:v>857.91999999970506</c:v>
                </c:pt>
                <c:pt idx="1900">
                  <c:v>858.0099999997035</c:v>
                </c:pt>
                <c:pt idx="1901">
                  <c:v>858.09999999970398</c:v>
                </c:pt>
                <c:pt idx="1902">
                  <c:v>858.18999999970401</c:v>
                </c:pt>
                <c:pt idx="1903">
                  <c:v>858.27999999970405</c:v>
                </c:pt>
                <c:pt idx="1904">
                  <c:v>858.36999999970328</c:v>
                </c:pt>
                <c:pt idx="1905">
                  <c:v>858.45999999970354</c:v>
                </c:pt>
                <c:pt idx="1906">
                  <c:v>858.54999999970357</c:v>
                </c:pt>
                <c:pt idx="1907">
                  <c:v>858.63999999970349</c:v>
                </c:pt>
                <c:pt idx="1908">
                  <c:v>858.72999999970398</c:v>
                </c:pt>
                <c:pt idx="1909">
                  <c:v>858.81999999970355</c:v>
                </c:pt>
                <c:pt idx="1910">
                  <c:v>858.90999999970359</c:v>
                </c:pt>
                <c:pt idx="1911">
                  <c:v>858.99999999970396</c:v>
                </c:pt>
                <c:pt idx="1912">
                  <c:v>859.08999999970308</c:v>
                </c:pt>
                <c:pt idx="1913">
                  <c:v>859.179999999703</c:v>
                </c:pt>
                <c:pt idx="1914">
                  <c:v>859.26999999970303</c:v>
                </c:pt>
                <c:pt idx="1915">
                  <c:v>859.3599999997025</c:v>
                </c:pt>
                <c:pt idx="1916">
                  <c:v>859.44999999970287</c:v>
                </c:pt>
                <c:pt idx="1917">
                  <c:v>859.5399999997029</c:v>
                </c:pt>
                <c:pt idx="1918">
                  <c:v>859.62999999970305</c:v>
                </c:pt>
                <c:pt idx="1919">
                  <c:v>859.71999999970308</c:v>
                </c:pt>
                <c:pt idx="1920">
                  <c:v>859.80999999970288</c:v>
                </c:pt>
                <c:pt idx="1921">
                  <c:v>859.89999999970303</c:v>
                </c:pt>
                <c:pt idx="1922">
                  <c:v>859.98999999970295</c:v>
                </c:pt>
                <c:pt idx="1923">
                  <c:v>860.07999999970309</c:v>
                </c:pt>
                <c:pt idx="1924">
                  <c:v>860.1699999997029</c:v>
                </c:pt>
                <c:pt idx="1925">
                  <c:v>860.25999999970202</c:v>
                </c:pt>
                <c:pt idx="1926">
                  <c:v>860.34999999970159</c:v>
                </c:pt>
                <c:pt idx="1927">
                  <c:v>860.43999999970197</c:v>
                </c:pt>
                <c:pt idx="1928">
                  <c:v>860.529999999702</c:v>
                </c:pt>
                <c:pt idx="1929">
                  <c:v>860.61999999970203</c:v>
                </c:pt>
                <c:pt idx="1930">
                  <c:v>860.70999999970195</c:v>
                </c:pt>
                <c:pt idx="1931">
                  <c:v>860.79999999970198</c:v>
                </c:pt>
                <c:pt idx="1932">
                  <c:v>860.88999999970201</c:v>
                </c:pt>
                <c:pt idx="1933">
                  <c:v>860.97999999970204</c:v>
                </c:pt>
                <c:pt idx="1934">
                  <c:v>861.06999999970196</c:v>
                </c:pt>
                <c:pt idx="1935">
                  <c:v>861.15999999970199</c:v>
                </c:pt>
                <c:pt idx="1936">
                  <c:v>861.24999999970203</c:v>
                </c:pt>
                <c:pt idx="1937">
                  <c:v>861.33999999970058</c:v>
                </c:pt>
                <c:pt idx="1938">
                  <c:v>861.4299999997005</c:v>
                </c:pt>
                <c:pt idx="1939">
                  <c:v>861.51999999970099</c:v>
                </c:pt>
                <c:pt idx="1940">
                  <c:v>861.60999999970102</c:v>
                </c:pt>
                <c:pt idx="1941">
                  <c:v>861.69999999970105</c:v>
                </c:pt>
                <c:pt idx="1942">
                  <c:v>861.78999999970097</c:v>
                </c:pt>
                <c:pt idx="1943">
                  <c:v>861.879999999701</c:v>
                </c:pt>
                <c:pt idx="1944">
                  <c:v>861.96999999970058</c:v>
                </c:pt>
                <c:pt idx="1945">
                  <c:v>862.05999999970049</c:v>
                </c:pt>
                <c:pt idx="1946">
                  <c:v>862.14999999970098</c:v>
                </c:pt>
                <c:pt idx="1947">
                  <c:v>862.23999999970101</c:v>
                </c:pt>
                <c:pt idx="1948">
                  <c:v>862.32999999970059</c:v>
                </c:pt>
                <c:pt idx="1949">
                  <c:v>862.41999999970005</c:v>
                </c:pt>
                <c:pt idx="1950">
                  <c:v>862.50999999970009</c:v>
                </c:pt>
                <c:pt idx="1951">
                  <c:v>862.5999999997</c:v>
                </c:pt>
                <c:pt idx="1952">
                  <c:v>862.68999999970004</c:v>
                </c:pt>
                <c:pt idx="1953">
                  <c:v>862.77999999969995</c:v>
                </c:pt>
                <c:pt idx="1954">
                  <c:v>862.86999999969987</c:v>
                </c:pt>
                <c:pt idx="1955">
                  <c:v>862.95999999970002</c:v>
                </c:pt>
                <c:pt idx="1956">
                  <c:v>863.04999999970005</c:v>
                </c:pt>
                <c:pt idx="1957">
                  <c:v>863.13999999970008</c:v>
                </c:pt>
                <c:pt idx="1958">
                  <c:v>863.2299999997</c:v>
                </c:pt>
                <c:pt idx="1959">
                  <c:v>863.31999999970003</c:v>
                </c:pt>
                <c:pt idx="1960">
                  <c:v>863.40999999969995</c:v>
                </c:pt>
                <c:pt idx="1961">
                  <c:v>863.49999999969896</c:v>
                </c:pt>
                <c:pt idx="1962">
                  <c:v>863.58999999969899</c:v>
                </c:pt>
                <c:pt idx="1963">
                  <c:v>863.67999999969902</c:v>
                </c:pt>
                <c:pt idx="1964">
                  <c:v>863.76999999969905</c:v>
                </c:pt>
                <c:pt idx="1965">
                  <c:v>863.85999999969897</c:v>
                </c:pt>
                <c:pt idx="1966">
                  <c:v>863.949999999699</c:v>
                </c:pt>
                <c:pt idx="1967">
                  <c:v>864.03999999969903</c:v>
                </c:pt>
                <c:pt idx="1968">
                  <c:v>864.12999999969895</c:v>
                </c:pt>
                <c:pt idx="1969">
                  <c:v>864.21999999969898</c:v>
                </c:pt>
                <c:pt idx="1970">
                  <c:v>864.30999999969902</c:v>
                </c:pt>
                <c:pt idx="1971">
                  <c:v>864.39999999969905</c:v>
                </c:pt>
                <c:pt idx="1972">
                  <c:v>864.48999999969897</c:v>
                </c:pt>
                <c:pt idx="1973">
                  <c:v>864.579999999699</c:v>
                </c:pt>
                <c:pt idx="1974">
                  <c:v>864.66999999969801</c:v>
                </c:pt>
                <c:pt idx="1975">
                  <c:v>864.75999999969804</c:v>
                </c:pt>
                <c:pt idx="1976">
                  <c:v>864.84999999969807</c:v>
                </c:pt>
                <c:pt idx="1977">
                  <c:v>864.9399999996981</c:v>
                </c:pt>
                <c:pt idx="1978">
                  <c:v>865.02999999969802</c:v>
                </c:pt>
                <c:pt idx="1979">
                  <c:v>865.11999999969805</c:v>
                </c:pt>
                <c:pt idx="1980">
                  <c:v>865.20999999969808</c:v>
                </c:pt>
                <c:pt idx="1981">
                  <c:v>865.299999999698</c:v>
                </c:pt>
                <c:pt idx="1982">
                  <c:v>865.38999999969803</c:v>
                </c:pt>
                <c:pt idx="1983">
                  <c:v>865.47999999969795</c:v>
                </c:pt>
                <c:pt idx="1984">
                  <c:v>865.5699999996981</c:v>
                </c:pt>
                <c:pt idx="1985">
                  <c:v>865.65999999969802</c:v>
                </c:pt>
                <c:pt idx="1986">
                  <c:v>865.74999999969702</c:v>
                </c:pt>
                <c:pt idx="1987">
                  <c:v>865.83999999969706</c:v>
                </c:pt>
                <c:pt idx="1988">
                  <c:v>865.92999999969697</c:v>
                </c:pt>
                <c:pt idx="1989">
                  <c:v>866.01999999969701</c:v>
                </c:pt>
                <c:pt idx="1990">
                  <c:v>866.10999999969704</c:v>
                </c:pt>
                <c:pt idx="1991">
                  <c:v>866.19999999969696</c:v>
                </c:pt>
                <c:pt idx="1992">
                  <c:v>866.28999999969699</c:v>
                </c:pt>
                <c:pt idx="1993">
                  <c:v>866.37999999969702</c:v>
                </c:pt>
                <c:pt idx="1994">
                  <c:v>866.46999999969705</c:v>
                </c:pt>
                <c:pt idx="1995">
                  <c:v>866.55999999969697</c:v>
                </c:pt>
                <c:pt idx="1996">
                  <c:v>866.649999999697</c:v>
                </c:pt>
                <c:pt idx="1997">
                  <c:v>866.73999999969703</c:v>
                </c:pt>
                <c:pt idx="1998">
                  <c:v>866.82999999969604</c:v>
                </c:pt>
                <c:pt idx="1999">
                  <c:v>866.91999999969596</c:v>
                </c:pt>
                <c:pt idx="2000">
                  <c:v>867.00999999969599</c:v>
                </c:pt>
                <c:pt idx="2001">
                  <c:v>867.09999999969602</c:v>
                </c:pt>
                <c:pt idx="2002">
                  <c:v>867.18999999969662</c:v>
                </c:pt>
                <c:pt idx="2003">
                  <c:v>867.27999999969597</c:v>
                </c:pt>
                <c:pt idx="2004">
                  <c:v>867.36999999969601</c:v>
                </c:pt>
                <c:pt idx="2005">
                  <c:v>867.45999999969604</c:v>
                </c:pt>
                <c:pt idx="2006">
                  <c:v>867.54999999969596</c:v>
                </c:pt>
                <c:pt idx="2007">
                  <c:v>867.63999999969599</c:v>
                </c:pt>
                <c:pt idx="2008">
                  <c:v>867.72999999969602</c:v>
                </c:pt>
                <c:pt idx="2009">
                  <c:v>867.81999999969605</c:v>
                </c:pt>
                <c:pt idx="2010">
                  <c:v>867.90999999969495</c:v>
                </c:pt>
                <c:pt idx="2011">
                  <c:v>867.99999999969498</c:v>
                </c:pt>
                <c:pt idx="2012">
                  <c:v>868.08999999969501</c:v>
                </c:pt>
                <c:pt idx="2013">
                  <c:v>868.17999999969504</c:v>
                </c:pt>
                <c:pt idx="2014">
                  <c:v>868.26999999969496</c:v>
                </c:pt>
                <c:pt idx="2015">
                  <c:v>868.35999999969499</c:v>
                </c:pt>
                <c:pt idx="2016">
                  <c:v>868.44999999969502</c:v>
                </c:pt>
                <c:pt idx="2017">
                  <c:v>868.53999999969506</c:v>
                </c:pt>
                <c:pt idx="2018">
                  <c:v>868.62999999969497</c:v>
                </c:pt>
                <c:pt idx="2019">
                  <c:v>868.71999999969501</c:v>
                </c:pt>
                <c:pt idx="2020">
                  <c:v>868.80999999969504</c:v>
                </c:pt>
                <c:pt idx="2021">
                  <c:v>868.89999999969496</c:v>
                </c:pt>
                <c:pt idx="2022">
                  <c:v>868.98999999969396</c:v>
                </c:pt>
                <c:pt idx="2023">
                  <c:v>869.079999999694</c:v>
                </c:pt>
                <c:pt idx="2024">
                  <c:v>869.16999999969403</c:v>
                </c:pt>
                <c:pt idx="2025">
                  <c:v>869.25999999969395</c:v>
                </c:pt>
                <c:pt idx="2026">
                  <c:v>869.34999999969398</c:v>
                </c:pt>
                <c:pt idx="2027">
                  <c:v>869.43999999969401</c:v>
                </c:pt>
                <c:pt idx="2028">
                  <c:v>869.52999999969404</c:v>
                </c:pt>
                <c:pt idx="2029">
                  <c:v>869.61999999969396</c:v>
                </c:pt>
                <c:pt idx="2030">
                  <c:v>869.70999999969399</c:v>
                </c:pt>
                <c:pt idx="2031">
                  <c:v>869.79999999969402</c:v>
                </c:pt>
                <c:pt idx="2032">
                  <c:v>869.88999999969406</c:v>
                </c:pt>
                <c:pt idx="2033">
                  <c:v>869.97999999969397</c:v>
                </c:pt>
                <c:pt idx="2034">
                  <c:v>870.06999999969401</c:v>
                </c:pt>
                <c:pt idx="2035">
                  <c:v>870.15999999969301</c:v>
                </c:pt>
                <c:pt idx="2036">
                  <c:v>870.24999999969305</c:v>
                </c:pt>
                <c:pt idx="2037">
                  <c:v>870.33999999969308</c:v>
                </c:pt>
                <c:pt idx="2038">
                  <c:v>870.429999999693</c:v>
                </c:pt>
                <c:pt idx="2039">
                  <c:v>870.51999999969303</c:v>
                </c:pt>
                <c:pt idx="2040">
                  <c:v>870.60999999969295</c:v>
                </c:pt>
                <c:pt idx="2041">
                  <c:v>870.69999999969355</c:v>
                </c:pt>
                <c:pt idx="2042">
                  <c:v>870.78999999969301</c:v>
                </c:pt>
                <c:pt idx="2043">
                  <c:v>870.87999999969304</c:v>
                </c:pt>
                <c:pt idx="2044">
                  <c:v>870.96999999969307</c:v>
                </c:pt>
                <c:pt idx="2045">
                  <c:v>871.0599999996931</c:v>
                </c:pt>
                <c:pt idx="2046">
                  <c:v>871.14999999969302</c:v>
                </c:pt>
                <c:pt idx="2047">
                  <c:v>871.23999999969203</c:v>
                </c:pt>
                <c:pt idx="2048">
                  <c:v>871.32999999969195</c:v>
                </c:pt>
                <c:pt idx="2049">
                  <c:v>871.41999999969198</c:v>
                </c:pt>
                <c:pt idx="2050">
                  <c:v>871.50999999969201</c:v>
                </c:pt>
                <c:pt idx="2051">
                  <c:v>871.59999999969205</c:v>
                </c:pt>
                <c:pt idx="2052">
                  <c:v>871.68999999969196</c:v>
                </c:pt>
                <c:pt idx="2053">
                  <c:v>871.779999999692</c:v>
                </c:pt>
                <c:pt idx="2054">
                  <c:v>871.86999999969203</c:v>
                </c:pt>
                <c:pt idx="2055">
                  <c:v>871.95999999969195</c:v>
                </c:pt>
                <c:pt idx="2056">
                  <c:v>872.04999999969198</c:v>
                </c:pt>
                <c:pt idx="2057">
                  <c:v>872.13999999969201</c:v>
                </c:pt>
                <c:pt idx="2058">
                  <c:v>872.22999999969204</c:v>
                </c:pt>
                <c:pt idx="2059">
                  <c:v>872.31999999969105</c:v>
                </c:pt>
                <c:pt idx="2060">
                  <c:v>872.40999999969097</c:v>
                </c:pt>
                <c:pt idx="2061">
                  <c:v>872.499999999691</c:v>
                </c:pt>
                <c:pt idx="2062">
                  <c:v>872.58999999969103</c:v>
                </c:pt>
                <c:pt idx="2063">
                  <c:v>872.67999999969095</c:v>
                </c:pt>
                <c:pt idx="2064">
                  <c:v>872.76999999969098</c:v>
                </c:pt>
                <c:pt idx="2065">
                  <c:v>872.85999999969101</c:v>
                </c:pt>
                <c:pt idx="2066">
                  <c:v>872.94999999969104</c:v>
                </c:pt>
                <c:pt idx="2067">
                  <c:v>873.03999999969096</c:v>
                </c:pt>
                <c:pt idx="2068">
                  <c:v>873.12999999969099</c:v>
                </c:pt>
                <c:pt idx="2069">
                  <c:v>873.21999999969103</c:v>
                </c:pt>
                <c:pt idx="2070">
                  <c:v>873.30999999969094</c:v>
                </c:pt>
                <c:pt idx="2071">
                  <c:v>873.39999999968995</c:v>
                </c:pt>
                <c:pt idx="2072">
                  <c:v>873.48999999968999</c:v>
                </c:pt>
                <c:pt idx="2073">
                  <c:v>873.57999999969002</c:v>
                </c:pt>
                <c:pt idx="2074">
                  <c:v>873.66999999969005</c:v>
                </c:pt>
                <c:pt idx="2075">
                  <c:v>873.75999999968997</c:v>
                </c:pt>
                <c:pt idx="2076">
                  <c:v>873.84999999969</c:v>
                </c:pt>
                <c:pt idx="2077">
                  <c:v>873.93999999969003</c:v>
                </c:pt>
                <c:pt idx="2078">
                  <c:v>874.02999999968995</c:v>
                </c:pt>
                <c:pt idx="2079">
                  <c:v>874.11999999968998</c:v>
                </c:pt>
                <c:pt idx="2080">
                  <c:v>874.20999999969001</c:v>
                </c:pt>
                <c:pt idx="2081">
                  <c:v>874.29999999969004</c:v>
                </c:pt>
                <c:pt idx="2082">
                  <c:v>874.38999999968996</c:v>
                </c:pt>
                <c:pt idx="2083">
                  <c:v>874.47999999968897</c:v>
                </c:pt>
                <c:pt idx="2084">
                  <c:v>874.569999999689</c:v>
                </c:pt>
                <c:pt idx="2085">
                  <c:v>874.65999999968903</c:v>
                </c:pt>
                <c:pt idx="2086">
                  <c:v>874.74999999968895</c:v>
                </c:pt>
                <c:pt idx="2087">
                  <c:v>874.83999999968898</c:v>
                </c:pt>
                <c:pt idx="2088">
                  <c:v>874.92999999968902</c:v>
                </c:pt>
                <c:pt idx="2089">
                  <c:v>875.01999999968905</c:v>
                </c:pt>
                <c:pt idx="2090">
                  <c:v>875.10999999968897</c:v>
                </c:pt>
                <c:pt idx="2091">
                  <c:v>875.199999999689</c:v>
                </c:pt>
                <c:pt idx="2092">
                  <c:v>875.28999999968903</c:v>
                </c:pt>
                <c:pt idx="2093">
                  <c:v>875.37999999968895</c:v>
                </c:pt>
                <c:pt idx="2094">
                  <c:v>875.46999999968898</c:v>
                </c:pt>
                <c:pt idx="2095">
                  <c:v>875.55999999968901</c:v>
                </c:pt>
                <c:pt idx="2096">
                  <c:v>875.64999999968802</c:v>
                </c:pt>
                <c:pt idx="2097">
                  <c:v>875.73999999968805</c:v>
                </c:pt>
                <c:pt idx="2098">
                  <c:v>875.82999999968808</c:v>
                </c:pt>
                <c:pt idx="2099">
                  <c:v>875.919999999688</c:v>
                </c:pt>
                <c:pt idx="2100">
                  <c:v>876.00999999968803</c:v>
                </c:pt>
                <c:pt idx="2101">
                  <c:v>876.09999999968795</c:v>
                </c:pt>
                <c:pt idx="2102">
                  <c:v>876.18999999968855</c:v>
                </c:pt>
                <c:pt idx="2103">
                  <c:v>876.27999999968802</c:v>
                </c:pt>
              </c:numCache>
            </c:numRef>
          </c:xVal>
          <c:yVal>
            <c:numRef>
              <c:f>'РУС Дипл!исп!4,12,100mW'!$AC$3:$AC$2106</c:f>
              <c:numCache>
                <c:formatCode>General</c:formatCode>
                <c:ptCount val="210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9073599999999999</c:v>
                </c:pt>
                <c:pt idx="31">
                  <c:v>1.9073599999999999</c:v>
                </c:pt>
                <c:pt idx="32">
                  <c:v>1.9073599999999999</c:v>
                </c:pt>
                <c:pt idx="33">
                  <c:v>1.9073599999999999</c:v>
                </c:pt>
                <c:pt idx="34">
                  <c:v>1.9073599999999999</c:v>
                </c:pt>
                <c:pt idx="35">
                  <c:v>1.9073599999999999</c:v>
                </c:pt>
                <c:pt idx="36">
                  <c:v>1.9073599999999999</c:v>
                </c:pt>
                <c:pt idx="37">
                  <c:v>1.9073599999999999</c:v>
                </c:pt>
                <c:pt idx="38">
                  <c:v>1.9073599999999999</c:v>
                </c:pt>
                <c:pt idx="39">
                  <c:v>1.9073599999999999</c:v>
                </c:pt>
                <c:pt idx="40">
                  <c:v>1.9073599999999999</c:v>
                </c:pt>
                <c:pt idx="41">
                  <c:v>1.9073599999999999</c:v>
                </c:pt>
                <c:pt idx="42">
                  <c:v>0</c:v>
                </c:pt>
                <c:pt idx="43">
                  <c:v>0</c:v>
                </c:pt>
                <c:pt idx="44">
                  <c:v>0</c:v>
                </c:pt>
                <c:pt idx="45">
                  <c:v>0</c:v>
                </c:pt>
                <c:pt idx="46">
                  <c:v>0</c:v>
                </c:pt>
                <c:pt idx="47">
                  <c:v>0</c:v>
                </c:pt>
                <c:pt idx="48">
                  <c:v>1.9073599999999999</c:v>
                </c:pt>
                <c:pt idx="49">
                  <c:v>1.9073599999999999</c:v>
                </c:pt>
                <c:pt idx="50">
                  <c:v>1.9073599999999999</c:v>
                </c:pt>
                <c:pt idx="51">
                  <c:v>1.9073599999999999</c:v>
                </c:pt>
                <c:pt idx="52">
                  <c:v>1.9073599999999999</c:v>
                </c:pt>
                <c:pt idx="53">
                  <c:v>1.9073599999999999</c:v>
                </c:pt>
                <c:pt idx="54">
                  <c:v>1.9073599999999999</c:v>
                </c:pt>
                <c:pt idx="55">
                  <c:v>1.9073599999999999</c:v>
                </c:pt>
                <c:pt idx="56">
                  <c:v>1.9073599999999999</c:v>
                </c:pt>
                <c:pt idx="57">
                  <c:v>1.9073599999999999</c:v>
                </c:pt>
                <c:pt idx="58">
                  <c:v>1.9073599999999999</c:v>
                </c:pt>
                <c:pt idx="59">
                  <c:v>1.9073599999999999</c:v>
                </c:pt>
                <c:pt idx="60">
                  <c:v>1.9073599999999999</c:v>
                </c:pt>
                <c:pt idx="61">
                  <c:v>1.9073599999999999</c:v>
                </c:pt>
                <c:pt idx="62">
                  <c:v>1.9073599999999999</c:v>
                </c:pt>
                <c:pt idx="63">
                  <c:v>1.9073599999999999</c:v>
                </c:pt>
                <c:pt idx="64">
                  <c:v>1.9073599999999999</c:v>
                </c:pt>
                <c:pt idx="65">
                  <c:v>1.9073599999999999</c:v>
                </c:pt>
                <c:pt idx="66">
                  <c:v>1.9073599999999999</c:v>
                </c:pt>
                <c:pt idx="67">
                  <c:v>1.9073599999999999</c:v>
                </c:pt>
                <c:pt idx="68">
                  <c:v>1.9073599999999999</c:v>
                </c:pt>
                <c:pt idx="69">
                  <c:v>1.9073599999999999</c:v>
                </c:pt>
                <c:pt idx="70">
                  <c:v>1.9073599999999999</c:v>
                </c:pt>
                <c:pt idx="71">
                  <c:v>1.9073599999999999</c:v>
                </c:pt>
                <c:pt idx="72">
                  <c:v>1.9073599999999999</c:v>
                </c:pt>
                <c:pt idx="73">
                  <c:v>1.9073599999999999</c:v>
                </c:pt>
                <c:pt idx="74">
                  <c:v>1.9073599999999999</c:v>
                </c:pt>
                <c:pt idx="75">
                  <c:v>1.9073599999999999</c:v>
                </c:pt>
                <c:pt idx="76">
                  <c:v>1.9073599999999999</c:v>
                </c:pt>
                <c:pt idx="77">
                  <c:v>1.9073599999999999</c:v>
                </c:pt>
                <c:pt idx="78">
                  <c:v>1.9073599999999999</c:v>
                </c:pt>
                <c:pt idx="79">
                  <c:v>1.9073599999999999</c:v>
                </c:pt>
                <c:pt idx="80">
                  <c:v>1.9073599999999999</c:v>
                </c:pt>
                <c:pt idx="81">
                  <c:v>1.9073599999999999</c:v>
                </c:pt>
                <c:pt idx="82">
                  <c:v>3.8147299999999991</c:v>
                </c:pt>
                <c:pt idx="83">
                  <c:v>3.8147299999999991</c:v>
                </c:pt>
                <c:pt idx="84">
                  <c:v>3.8147299999999991</c:v>
                </c:pt>
                <c:pt idx="85">
                  <c:v>3.8147299999999991</c:v>
                </c:pt>
                <c:pt idx="86">
                  <c:v>5.7220799999999956</c:v>
                </c:pt>
                <c:pt idx="87">
                  <c:v>5.7220799999999956</c:v>
                </c:pt>
                <c:pt idx="88">
                  <c:v>7.6294499999999976</c:v>
                </c:pt>
                <c:pt idx="89">
                  <c:v>9.5368000000000013</c:v>
                </c:pt>
                <c:pt idx="90">
                  <c:v>9.5368000000000013</c:v>
                </c:pt>
                <c:pt idx="91">
                  <c:v>11.4442</c:v>
                </c:pt>
                <c:pt idx="92">
                  <c:v>11.4442</c:v>
                </c:pt>
                <c:pt idx="93">
                  <c:v>13.3515</c:v>
                </c:pt>
                <c:pt idx="94">
                  <c:v>15.258900000000001</c:v>
                </c:pt>
                <c:pt idx="95">
                  <c:v>17.1663</c:v>
                </c:pt>
                <c:pt idx="96">
                  <c:v>19.073599999999999</c:v>
                </c:pt>
                <c:pt idx="97">
                  <c:v>20.981000000000002</c:v>
                </c:pt>
                <c:pt idx="98">
                  <c:v>22.88829999999998</c:v>
                </c:pt>
                <c:pt idx="99">
                  <c:v>24.7956</c:v>
                </c:pt>
                <c:pt idx="100">
                  <c:v>26.702999999999999</c:v>
                </c:pt>
                <c:pt idx="101">
                  <c:v>28.610299999999999</c:v>
                </c:pt>
                <c:pt idx="102">
                  <c:v>34.332500000000003</c:v>
                </c:pt>
                <c:pt idx="103">
                  <c:v>36.239899999999999</c:v>
                </c:pt>
                <c:pt idx="104">
                  <c:v>38.147200000000012</c:v>
                </c:pt>
                <c:pt idx="105">
                  <c:v>40.054600000000001</c:v>
                </c:pt>
                <c:pt idx="106">
                  <c:v>43.869300000000003</c:v>
                </c:pt>
                <c:pt idx="107">
                  <c:v>45.776600000000009</c:v>
                </c:pt>
                <c:pt idx="108">
                  <c:v>49.591300000000011</c:v>
                </c:pt>
                <c:pt idx="109">
                  <c:v>51.498600000000003</c:v>
                </c:pt>
                <c:pt idx="110">
                  <c:v>53.406000000000013</c:v>
                </c:pt>
                <c:pt idx="111">
                  <c:v>57.220700000000001</c:v>
                </c:pt>
                <c:pt idx="112">
                  <c:v>59.128</c:v>
                </c:pt>
                <c:pt idx="113">
                  <c:v>61.035600000000002</c:v>
                </c:pt>
                <c:pt idx="114">
                  <c:v>64.850300000000004</c:v>
                </c:pt>
                <c:pt idx="115">
                  <c:v>64.850300000000004</c:v>
                </c:pt>
                <c:pt idx="116">
                  <c:v>66.7577</c:v>
                </c:pt>
                <c:pt idx="117">
                  <c:v>68.665000000000006</c:v>
                </c:pt>
                <c:pt idx="118">
                  <c:v>70.572399999999945</c:v>
                </c:pt>
                <c:pt idx="119">
                  <c:v>72.479700000000008</c:v>
                </c:pt>
                <c:pt idx="120">
                  <c:v>74.387100000000004</c:v>
                </c:pt>
                <c:pt idx="121">
                  <c:v>76.294399999999996</c:v>
                </c:pt>
                <c:pt idx="122">
                  <c:v>76.294399999999996</c:v>
                </c:pt>
                <c:pt idx="123">
                  <c:v>78.201800000000006</c:v>
                </c:pt>
                <c:pt idx="124">
                  <c:v>78.201800000000006</c:v>
                </c:pt>
                <c:pt idx="125">
                  <c:v>78.201800000000006</c:v>
                </c:pt>
                <c:pt idx="126">
                  <c:v>78.201800000000006</c:v>
                </c:pt>
                <c:pt idx="127">
                  <c:v>78.201800000000006</c:v>
                </c:pt>
                <c:pt idx="128">
                  <c:v>80.109099999999998</c:v>
                </c:pt>
                <c:pt idx="129">
                  <c:v>80.109099999999998</c:v>
                </c:pt>
                <c:pt idx="130">
                  <c:v>80.109099999999998</c:v>
                </c:pt>
                <c:pt idx="131">
                  <c:v>80.109099999999998</c:v>
                </c:pt>
                <c:pt idx="132">
                  <c:v>80.109099999999998</c:v>
                </c:pt>
                <c:pt idx="133">
                  <c:v>78.201800000000006</c:v>
                </c:pt>
                <c:pt idx="134">
                  <c:v>78.201800000000006</c:v>
                </c:pt>
                <c:pt idx="135">
                  <c:v>78.201800000000006</c:v>
                </c:pt>
                <c:pt idx="136">
                  <c:v>78.201800000000006</c:v>
                </c:pt>
                <c:pt idx="137">
                  <c:v>78.201800000000006</c:v>
                </c:pt>
                <c:pt idx="138">
                  <c:v>78.201800000000006</c:v>
                </c:pt>
                <c:pt idx="139">
                  <c:v>78.201800000000006</c:v>
                </c:pt>
                <c:pt idx="140">
                  <c:v>78.201800000000006</c:v>
                </c:pt>
                <c:pt idx="141">
                  <c:v>76.294399999999996</c:v>
                </c:pt>
                <c:pt idx="142">
                  <c:v>76.294399999999996</c:v>
                </c:pt>
                <c:pt idx="143">
                  <c:v>76.294399999999996</c:v>
                </c:pt>
                <c:pt idx="144">
                  <c:v>76.294399999999996</c:v>
                </c:pt>
                <c:pt idx="145">
                  <c:v>74.387100000000004</c:v>
                </c:pt>
                <c:pt idx="146">
                  <c:v>74.387100000000004</c:v>
                </c:pt>
                <c:pt idx="147">
                  <c:v>74.387100000000004</c:v>
                </c:pt>
                <c:pt idx="148">
                  <c:v>72.479700000000008</c:v>
                </c:pt>
                <c:pt idx="149">
                  <c:v>72.479700000000008</c:v>
                </c:pt>
                <c:pt idx="150">
                  <c:v>72.479700000000008</c:v>
                </c:pt>
                <c:pt idx="151">
                  <c:v>72.479700000000008</c:v>
                </c:pt>
                <c:pt idx="152">
                  <c:v>70.572399999999945</c:v>
                </c:pt>
                <c:pt idx="153">
                  <c:v>70.572399999999945</c:v>
                </c:pt>
                <c:pt idx="154">
                  <c:v>70.572399999999945</c:v>
                </c:pt>
                <c:pt idx="155">
                  <c:v>70.572399999999945</c:v>
                </c:pt>
                <c:pt idx="156">
                  <c:v>70.572399999999945</c:v>
                </c:pt>
                <c:pt idx="157">
                  <c:v>70.572399999999945</c:v>
                </c:pt>
                <c:pt idx="158">
                  <c:v>70.572399999999945</c:v>
                </c:pt>
                <c:pt idx="159">
                  <c:v>70.572399999999945</c:v>
                </c:pt>
                <c:pt idx="160">
                  <c:v>70.572399999999945</c:v>
                </c:pt>
                <c:pt idx="161">
                  <c:v>70.572399999999945</c:v>
                </c:pt>
                <c:pt idx="162">
                  <c:v>70.572399999999945</c:v>
                </c:pt>
                <c:pt idx="163">
                  <c:v>70.572399999999945</c:v>
                </c:pt>
                <c:pt idx="164">
                  <c:v>72.479700000000008</c:v>
                </c:pt>
                <c:pt idx="165">
                  <c:v>72.479700000000008</c:v>
                </c:pt>
                <c:pt idx="166">
                  <c:v>72.479700000000008</c:v>
                </c:pt>
                <c:pt idx="167">
                  <c:v>72.479700000000008</c:v>
                </c:pt>
                <c:pt idx="168">
                  <c:v>72.479700000000008</c:v>
                </c:pt>
                <c:pt idx="169">
                  <c:v>72.479700000000008</c:v>
                </c:pt>
                <c:pt idx="170">
                  <c:v>74.387100000000004</c:v>
                </c:pt>
                <c:pt idx="171">
                  <c:v>74.387100000000004</c:v>
                </c:pt>
                <c:pt idx="172">
                  <c:v>74.387100000000004</c:v>
                </c:pt>
                <c:pt idx="173">
                  <c:v>74.387100000000004</c:v>
                </c:pt>
                <c:pt idx="174">
                  <c:v>76.294399999999996</c:v>
                </c:pt>
                <c:pt idx="175">
                  <c:v>76.294399999999996</c:v>
                </c:pt>
                <c:pt idx="176">
                  <c:v>76.294399999999996</c:v>
                </c:pt>
                <c:pt idx="177">
                  <c:v>78.201800000000006</c:v>
                </c:pt>
                <c:pt idx="178">
                  <c:v>78.201800000000006</c:v>
                </c:pt>
                <c:pt idx="179">
                  <c:v>78.201800000000006</c:v>
                </c:pt>
                <c:pt idx="180">
                  <c:v>78.201800000000006</c:v>
                </c:pt>
                <c:pt idx="181">
                  <c:v>78.201800000000006</c:v>
                </c:pt>
                <c:pt idx="182">
                  <c:v>78.201800000000006</c:v>
                </c:pt>
                <c:pt idx="183">
                  <c:v>78.201800000000006</c:v>
                </c:pt>
                <c:pt idx="184">
                  <c:v>78.201800000000006</c:v>
                </c:pt>
                <c:pt idx="185">
                  <c:v>78.201800000000006</c:v>
                </c:pt>
                <c:pt idx="186">
                  <c:v>80.109099999999998</c:v>
                </c:pt>
                <c:pt idx="187">
                  <c:v>80.109099999999998</c:v>
                </c:pt>
                <c:pt idx="188">
                  <c:v>80.109099999999998</c:v>
                </c:pt>
                <c:pt idx="189">
                  <c:v>80.109099999999998</c:v>
                </c:pt>
                <c:pt idx="190">
                  <c:v>80.109099999999998</c:v>
                </c:pt>
                <c:pt idx="191">
                  <c:v>80.109099999999998</c:v>
                </c:pt>
                <c:pt idx="192">
                  <c:v>80.109099999999998</c:v>
                </c:pt>
                <c:pt idx="193">
                  <c:v>80.109099999999998</c:v>
                </c:pt>
                <c:pt idx="194">
                  <c:v>80.109099999999998</c:v>
                </c:pt>
                <c:pt idx="195">
                  <c:v>80.109099999999998</c:v>
                </c:pt>
                <c:pt idx="196">
                  <c:v>78.201800000000006</c:v>
                </c:pt>
                <c:pt idx="197">
                  <c:v>78.201800000000006</c:v>
                </c:pt>
                <c:pt idx="198">
                  <c:v>78.201800000000006</c:v>
                </c:pt>
                <c:pt idx="199">
                  <c:v>78.201800000000006</c:v>
                </c:pt>
                <c:pt idx="200">
                  <c:v>78.201800000000006</c:v>
                </c:pt>
                <c:pt idx="201">
                  <c:v>78.201800000000006</c:v>
                </c:pt>
                <c:pt idx="202">
                  <c:v>78.201800000000006</c:v>
                </c:pt>
                <c:pt idx="203">
                  <c:v>78.201800000000006</c:v>
                </c:pt>
                <c:pt idx="204">
                  <c:v>76.294399999999996</c:v>
                </c:pt>
                <c:pt idx="205">
                  <c:v>76.294399999999996</c:v>
                </c:pt>
                <c:pt idx="206">
                  <c:v>76.294399999999996</c:v>
                </c:pt>
                <c:pt idx="207">
                  <c:v>74.387100000000004</c:v>
                </c:pt>
                <c:pt idx="208">
                  <c:v>74.387100000000004</c:v>
                </c:pt>
                <c:pt idx="209">
                  <c:v>72.479700000000008</c:v>
                </c:pt>
                <c:pt idx="210">
                  <c:v>72.479700000000008</c:v>
                </c:pt>
                <c:pt idx="211">
                  <c:v>70.572399999999945</c:v>
                </c:pt>
                <c:pt idx="212">
                  <c:v>68.665000000000006</c:v>
                </c:pt>
                <c:pt idx="213">
                  <c:v>68.665000000000006</c:v>
                </c:pt>
                <c:pt idx="214">
                  <c:v>66.7577</c:v>
                </c:pt>
                <c:pt idx="215">
                  <c:v>64.850300000000004</c:v>
                </c:pt>
                <c:pt idx="216">
                  <c:v>64.850300000000004</c:v>
                </c:pt>
                <c:pt idx="217">
                  <c:v>64.850300000000004</c:v>
                </c:pt>
                <c:pt idx="218">
                  <c:v>62.942999999999998</c:v>
                </c:pt>
                <c:pt idx="219">
                  <c:v>62.942999999999998</c:v>
                </c:pt>
                <c:pt idx="220">
                  <c:v>61.035600000000002</c:v>
                </c:pt>
                <c:pt idx="221">
                  <c:v>59.128</c:v>
                </c:pt>
                <c:pt idx="222">
                  <c:v>59.128</c:v>
                </c:pt>
                <c:pt idx="223">
                  <c:v>57.220700000000001</c:v>
                </c:pt>
                <c:pt idx="224">
                  <c:v>55.313299999999998</c:v>
                </c:pt>
                <c:pt idx="225">
                  <c:v>55.313299999999998</c:v>
                </c:pt>
                <c:pt idx="226">
                  <c:v>53.406000000000013</c:v>
                </c:pt>
                <c:pt idx="227">
                  <c:v>51.498600000000003</c:v>
                </c:pt>
                <c:pt idx="228">
                  <c:v>51.498600000000003</c:v>
                </c:pt>
                <c:pt idx="229">
                  <c:v>51.498600000000003</c:v>
                </c:pt>
                <c:pt idx="230">
                  <c:v>49.591300000000011</c:v>
                </c:pt>
                <c:pt idx="231">
                  <c:v>49.591300000000011</c:v>
                </c:pt>
                <c:pt idx="232">
                  <c:v>47.683900000000001</c:v>
                </c:pt>
                <c:pt idx="233">
                  <c:v>45.776600000000009</c:v>
                </c:pt>
                <c:pt idx="234">
                  <c:v>43.869300000000003</c:v>
                </c:pt>
                <c:pt idx="235">
                  <c:v>41.9619</c:v>
                </c:pt>
                <c:pt idx="236">
                  <c:v>41.9619</c:v>
                </c:pt>
                <c:pt idx="237">
                  <c:v>40.054600000000001</c:v>
                </c:pt>
                <c:pt idx="238">
                  <c:v>40.054600000000001</c:v>
                </c:pt>
                <c:pt idx="239">
                  <c:v>40.054600000000001</c:v>
                </c:pt>
                <c:pt idx="240">
                  <c:v>38.147200000000012</c:v>
                </c:pt>
                <c:pt idx="241">
                  <c:v>38.147200000000012</c:v>
                </c:pt>
                <c:pt idx="242">
                  <c:v>36.239899999999999</c:v>
                </c:pt>
                <c:pt idx="243">
                  <c:v>36.239899999999999</c:v>
                </c:pt>
                <c:pt idx="244">
                  <c:v>34.332500000000003</c:v>
                </c:pt>
                <c:pt idx="245">
                  <c:v>34.332500000000003</c:v>
                </c:pt>
                <c:pt idx="246">
                  <c:v>32.425200000000011</c:v>
                </c:pt>
                <c:pt idx="247">
                  <c:v>32.425200000000011</c:v>
                </c:pt>
                <c:pt idx="248">
                  <c:v>30.517800000000001</c:v>
                </c:pt>
                <c:pt idx="249">
                  <c:v>30.517800000000001</c:v>
                </c:pt>
                <c:pt idx="250">
                  <c:v>28.610299999999999</c:v>
                </c:pt>
                <c:pt idx="251">
                  <c:v>28.610299999999999</c:v>
                </c:pt>
                <c:pt idx="252">
                  <c:v>28.610299999999999</c:v>
                </c:pt>
                <c:pt idx="253">
                  <c:v>26.702999999999999</c:v>
                </c:pt>
                <c:pt idx="254">
                  <c:v>26.702999999999999</c:v>
                </c:pt>
                <c:pt idx="255">
                  <c:v>24.7956</c:v>
                </c:pt>
                <c:pt idx="256">
                  <c:v>24.7956</c:v>
                </c:pt>
                <c:pt idx="257">
                  <c:v>24.7956</c:v>
                </c:pt>
                <c:pt idx="258">
                  <c:v>24.7956</c:v>
                </c:pt>
                <c:pt idx="259">
                  <c:v>24.7956</c:v>
                </c:pt>
                <c:pt idx="260">
                  <c:v>22.88829999999998</c:v>
                </c:pt>
                <c:pt idx="261">
                  <c:v>22.88829999999998</c:v>
                </c:pt>
                <c:pt idx="262">
                  <c:v>22.88829999999998</c:v>
                </c:pt>
                <c:pt idx="263">
                  <c:v>20.981000000000002</c:v>
                </c:pt>
                <c:pt idx="264">
                  <c:v>20.981000000000002</c:v>
                </c:pt>
                <c:pt idx="265">
                  <c:v>20.981000000000002</c:v>
                </c:pt>
                <c:pt idx="266">
                  <c:v>19.073599999999999</c:v>
                </c:pt>
                <c:pt idx="267">
                  <c:v>19.073599999999999</c:v>
                </c:pt>
                <c:pt idx="268">
                  <c:v>19.073599999999999</c:v>
                </c:pt>
                <c:pt idx="269">
                  <c:v>19.073599999999999</c:v>
                </c:pt>
                <c:pt idx="270">
                  <c:v>17.1663</c:v>
                </c:pt>
                <c:pt idx="271">
                  <c:v>17.1663</c:v>
                </c:pt>
                <c:pt idx="272">
                  <c:v>17.1663</c:v>
                </c:pt>
                <c:pt idx="273">
                  <c:v>17.1663</c:v>
                </c:pt>
                <c:pt idx="274">
                  <c:v>17.1663</c:v>
                </c:pt>
                <c:pt idx="275">
                  <c:v>17.1663</c:v>
                </c:pt>
                <c:pt idx="276">
                  <c:v>17.1663</c:v>
                </c:pt>
                <c:pt idx="277">
                  <c:v>17.1663</c:v>
                </c:pt>
                <c:pt idx="278">
                  <c:v>15.258900000000001</c:v>
                </c:pt>
                <c:pt idx="279">
                  <c:v>15.258900000000001</c:v>
                </c:pt>
                <c:pt idx="280">
                  <c:v>15.258900000000001</c:v>
                </c:pt>
                <c:pt idx="281">
                  <c:v>15.258900000000001</c:v>
                </c:pt>
                <c:pt idx="282">
                  <c:v>15.258900000000001</c:v>
                </c:pt>
                <c:pt idx="283">
                  <c:v>15.258900000000001</c:v>
                </c:pt>
                <c:pt idx="284">
                  <c:v>15.258900000000001</c:v>
                </c:pt>
                <c:pt idx="285">
                  <c:v>19.073599999999999</c:v>
                </c:pt>
                <c:pt idx="286">
                  <c:v>22.88829999999998</c:v>
                </c:pt>
                <c:pt idx="287">
                  <c:v>24.7956</c:v>
                </c:pt>
                <c:pt idx="288">
                  <c:v>28.610299999999999</c:v>
                </c:pt>
                <c:pt idx="289">
                  <c:v>30.517800000000001</c:v>
                </c:pt>
                <c:pt idx="290">
                  <c:v>32.425200000000011</c:v>
                </c:pt>
                <c:pt idx="291">
                  <c:v>32.425200000000011</c:v>
                </c:pt>
                <c:pt idx="292">
                  <c:v>32.425200000000011</c:v>
                </c:pt>
                <c:pt idx="293">
                  <c:v>30.517800000000001</c:v>
                </c:pt>
                <c:pt idx="294">
                  <c:v>28.610299999999999</c:v>
                </c:pt>
                <c:pt idx="295">
                  <c:v>26.702999999999999</c:v>
                </c:pt>
                <c:pt idx="296">
                  <c:v>24.7956</c:v>
                </c:pt>
                <c:pt idx="297">
                  <c:v>24.7956</c:v>
                </c:pt>
                <c:pt idx="298">
                  <c:v>22.88829999999998</c:v>
                </c:pt>
                <c:pt idx="299">
                  <c:v>20.981000000000002</c:v>
                </c:pt>
                <c:pt idx="300">
                  <c:v>19.073599999999999</c:v>
                </c:pt>
                <c:pt idx="301">
                  <c:v>19.073599999999999</c:v>
                </c:pt>
                <c:pt idx="302">
                  <c:v>17.1663</c:v>
                </c:pt>
                <c:pt idx="303">
                  <c:v>15.258900000000001</c:v>
                </c:pt>
                <c:pt idx="304">
                  <c:v>15.258900000000001</c:v>
                </c:pt>
                <c:pt idx="305">
                  <c:v>13.3515</c:v>
                </c:pt>
                <c:pt idx="306">
                  <c:v>13.3515</c:v>
                </c:pt>
                <c:pt idx="307">
                  <c:v>11.4442</c:v>
                </c:pt>
                <c:pt idx="308">
                  <c:v>11.4442</c:v>
                </c:pt>
                <c:pt idx="309">
                  <c:v>11.4442</c:v>
                </c:pt>
                <c:pt idx="310">
                  <c:v>11.4442</c:v>
                </c:pt>
                <c:pt idx="311">
                  <c:v>11.4442</c:v>
                </c:pt>
                <c:pt idx="312">
                  <c:v>11.4442</c:v>
                </c:pt>
                <c:pt idx="313">
                  <c:v>11.4442</c:v>
                </c:pt>
                <c:pt idx="314">
                  <c:v>11.4442</c:v>
                </c:pt>
                <c:pt idx="315">
                  <c:v>9.5368000000000013</c:v>
                </c:pt>
                <c:pt idx="316">
                  <c:v>9.5368000000000013</c:v>
                </c:pt>
                <c:pt idx="317">
                  <c:v>9.5368000000000013</c:v>
                </c:pt>
                <c:pt idx="318">
                  <c:v>9.5368000000000013</c:v>
                </c:pt>
                <c:pt idx="319">
                  <c:v>9.5368000000000013</c:v>
                </c:pt>
                <c:pt idx="320">
                  <c:v>9.5368000000000013</c:v>
                </c:pt>
                <c:pt idx="321">
                  <c:v>9.5368000000000013</c:v>
                </c:pt>
                <c:pt idx="322">
                  <c:v>9.5368000000000013</c:v>
                </c:pt>
                <c:pt idx="323">
                  <c:v>9.5368000000000013</c:v>
                </c:pt>
                <c:pt idx="324">
                  <c:v>9.5368000000000013</c:v>
                </c:pt>
                <c:pt idx="325">
                  <c:v>9.5368000000000013</c:v>
                </c:pt>
                <c:pt idx="326">
                  <c:v>9.5368000000000013</c:v>
                </c:pt>
                <c:pt idx="327">
                  <c:v>9.5368000000000013</c:v>
                </c:pt>
                <c:pt idx="328">
                  <c:v>9.5368000000000013</c:v>
                </c:pt>
                <c:pt idx="329">
                  <c:v>9.5368000000000013</c:v>
                </c:pt>
                <c:pt idx="330">
                  <c:v>9.5368000000000013</c:v>
                </c:pt>
                <c:pt idx="331">
                  <c:v>9.5368000000000013</c:v>
                </c:pt>
                <c:pt idx="332">
                  <c:v>9.5368000000000013</c:v>
                </c:pt>
                <c:pt idx="333">
                  <c:v>9.5368000000000013</c:v>
                </c:pt>
                <c:pt idx="334">
                  <c:v>9.5368000000000013</c:v>
                </c:pt>
                <c:pt idx="335">
                  <c:v>9.5368000000000013</c:v>
                </c:pt>
                <c:pt idx="336">
                  <c:v>9.5368000000000013</c:v>
                </c:pt>
                <c:pt idx="337">
                  <c:v>9.5368000000000013</c:v>
                </c:pt>
                <c:pt idx="338">
                  <c:v>9.5368000000000013</c:v>
                </c:pt>
                <c:pt idx="339">
                  <c:v>9.5368000000000013</c:v>
                </c:pt>
                <c:pt idx="340">
                  <c:v>11.4442</c:v>
                </c:pt>
                <c:pt idx="341">
                  <c:v>11.4442</c:v>
                </c:pt>
                <c:pt idx="342">
                  <c:v>11.4442</c:v>
                </c:pt>
                <c:pt idx="343">
                  <c:v>11.4442</c:v>
                </c:pt>
                <c:pt idx="344">
                  <c:v>11.4442</c:v>
                </c:pt>
                <c:pt idx="345">
                  <c:v>11.4442</c:v>
                </c:pt>
                <c:pt idx="346">
                  <c:v>11.4442</c:v>
                </c:pt>
                <c:pt idx="347">
                  <c:v>11.4442</c:v>
                </c:pt>
                <c:pt idx="348">
                  <c:v>11.4442</c:v>
                </c:pt>
                <c:pt idx="349">
                  <c:v>11.4442</c:v>
                </c:pt>
                <c:pt idx="350">
                  <c:v>11.4442</c:v>
                </c:pt>
                <c:pt idx="351">
                  <c:v>11.4442</c:v>
                </c:pt>
                <c:pt idx="352">
                  <c:v>11.4442</c:v>
                </c:pt>
                <c:pt idx="353">
                  <c:v>11.4442</c:v>
                </c:pt>
                <c:pt idx="354">
                  <c:v>11.4442</c:v>
                </c:pt>
                <c:pt idx="355">
                  <c:v>11.4442</c:v>
                </c:pt>
                <c:pt idx="356">
                  <c:v>11.4442</c:v>
                </c:pt>
                <c:pt idx="357">
                  <c:v>11.4442</c:v>
                </c:pt>
                <c:pt idx="358">
                  <c:v>11.4442</c:v>
                </c:pt>
                <c:pt idx="359">
                  <c:v>11.4442</c:v>
                </c:pt>
                <c:pt idx="360">
                  <c:v>11.4442</c:v>
                </c:pt>
                <c:pt idx="361">
                  <c:v>11.4442</c:v>
                </c:pt>
                <c:pt idx="362">
                  <c:v>11.4442</c:v>
                </c:pt>
                <c:pt idx="363">
                  <c:v>11.4442</c:v>
                </c:pt>
                <c:pt idx="364">
                  <c:v>11.4442</c:v>
                </c:pt>
                <c:pt idx="365">
                  <c:v>11.4442</c:v>
                </c:pt>
                <c:pt idx="366">
                  <c:v>9.5368000000000013</c:v>
                </c:pt>
                <c:pt idx="367">
                  <c:v>9.5368000000000013</c:v>
                </c:pt>
                <c:pt idx="368">
                  <c:v>9.5368000000000013</c:v>
                </c:pt>
                <c:pt idx="369">
                  <c:v>9.5368000000000013</c:v>
                </c:pt>
                <c:pt idx="370">
                  <c:v>9.5368000000000013</c:v>
                </c:pt>
                <c:pt idx="371">
                  <c:v>9.5368000000000013</c:v>
                </c:pt>
                <c:pt idx="372">
                  <c:v>9.5368000000000013</c:v>
                </c:pt>
                <c:pt idx="373">
                  <c:v>9.5368000000000013</c:v>
                </c:pt>
                <c:pt idx="374">
                  <c:v>9.5368000000000013</c:v>
                </c:pt>
                <c:pt idx="375">
                  <c:v>9.5368000000000013</c:v>
                </c:pt>
                <c:pt idx="376">
                  <c:v>9.5368000000000013</c:v>
                </c:pt>
                <c:pt idx="377">
                  <c:v>9.5368000000000013</c:v>
                </c:pt>
                <c:pt idx="378">
                  <c:v>9.5368000000000013</c:v>
                </c:pt>
                <c:pt idx="379">
                  <c:v>9.5368000000000013</c:v>
                </c:pt>
                <c:pt idx="380">
                  <c:v>9.5368000000000013</c:v>
                </c:pt>
                <c:pt idx="381">
                  <c:v>9.5368000000000013</c:v>
                </c:pt>
                <c:pt idx="382">
                  <c:v>9.5368000000000013</c:v>
                </c:pt>
                <c:pt idx="383">
                  <c:v>9.5368000000000013</c:v>
                </c:pt>
                <c:pt idx="384">
                  <c:v>9.5368000000000013</c:v>
                </c:pt>
                <c:pt idx="385">
                  <c:v>9.5368000000000013</c:v>
                </c:pt>
                <c:pt idx="386">
                  <c:v>9.5368000000000013</c:v>
                </c:pt>
                <c:pt idx="387">
                  <c:v>9.5368000000000013</c:v>
                </c:pt>
                <c:pt idx="388">
                  <c:v>9.5368000000000013</c:v>
                </c:pt>
                <c:pt idx="389">
                  <c:v>9.5368000000000013</c:v>
                </c:pt>
                <c:pt idx="390">
                  <c:v>9.5368000000000013</c:v>
                </c:pt>
                <c:pt idx="391">
                  <c:v>9.5368000000000013</c:v>
                </c:pt>
                <c:pt idx="392">
                  <c:v>9.5368000000000013</c:v>
                </c:pt>
                <c:pt idx="393">
                  <c:v>9.5368000000000013</c:v>
                </c:pt>
                <c:pt idx="394">
                  <c:v>9.5368000000000013</c:v>
                </c:pt>
                <c:pt idx="395">
                  <c:v>9.5368000000000013</c:v>
                </c:pt>
                <c:pt idx="396">
                  <c:v>9.5368000000000013</c:v>
                </c:pt>
                <c:pt idx="397">
                  <c:v>9.5368000000000013</c:v>
                </c:pt>
                <c:pt idx="398">
                  <c:v>9.5368000000000013</c:v>
                </c:pt>
                <c:pt idx="399">
                  <c:v>9.5368000000000013</c:v>
                </c:pt>
                <c:pt idx="400">
                  <c:v>9.5368000000000013</c:v>
                </c:pt>
                <c:pt idx="401">
                  <c:v>9.5368000000000013</c:v>
                </c:pt>
                <c:pt idx="402">
                  <c:v>9.5368000000000013</c:v>
                </c:pt>
                <c:pt idx="403">
                  <c:v>9.5368000000000013</c:v>
                </c:pt>
                <c:pt idx="404">
                  <c:v>9.5368000000000013</c:v>
                </c:pt>
                <c:pt idx="405">
                  <c:v>9.5368000000000013</c:v>
                </c:pt>
                <c:pt idx="406">
                  <c:v>9.5368000000000013</c:v>
                </c:pt>
                <c:pt idx="407">
                  <c:v>7.6294499999999976</c:v>
                </c:pt>
                <c:pt idx="408">
                  <c:v>7.6294499999999976</c:v>
                </c:pt>
                <c:pt idx="409">
                  <c:v>7.6294499999999976</c:v>
                </c:pt>
                <c:pt idx="410">
                  <c:v>7.6294499999999976</c:v>
                </c:pt>
                <c:pt idx="411">
                  <c:v>7.6294499999999976</c:v>
                </c:pt>
                <c:pt idx="412">
                  <c:v>7.6294499999999976</c:v>
                </c:pt>
                <c:pt idx="413">
                  <c:v>7.6294499999999976</c:v>
                </c:pt>
                <c:pt idx="414">
                  <c:v>7.6294499999999976</c:v>
                </c:pt>
                <c:pt idx="415">
                  <c:v>7.6294499999999976</c:v>
                </c:pt>
                <c:pt idx="416">
                  <c:v>7.6294499999999976</c:v>
                </c:pt>
                <c:pt idx="417">
                  <c:v>7.6294499999999976</c:v>
                </c:pt>
                <c:pt idx="418">
                  <c:v>7.6294499999999976</c:v>
                </c:pt>
                <c:pt idx="419">
                  <c:v>7.6294499999999976</c:v>
                </c:pt>
                <c:pt idx="420">
                  <c:v>9.5368000000000013</c:v>
                </c:pt>
                <c:pt idx="421">
                  <c:v>9.5368000000000013</c:v>
                </c:pt>
                <c:pt idx="422">
                  <c:v>9.5368000000000013</c:v>
                </c:pt>
                <c:pt idx="423">
                  <c:v>9.5368000000000013</c:v>
                </c:pt>
                <c:pt idx="424">
                  <c:v>9.5368000000000013</c:v>
                </c:pt>
                <c:pt idx="425">
                  <c:v>9.5368000000000013</c:v>
                </c:pt>
                <c:pt idx="426">
                  <c:v>9.5368000000000013</c:v>
                </c:pt>
                <c:pt idx="427">
                  <c:v>9.5368000000000013</c:v>
                </c:pt>
                <c:pt idx="428">
                  <c:v>9.5368000000000013</c:v>
                </c:pt>
                <c:pt idx="429">
                  <c:v>9.5368000000000013</c:v>
                </c:pt>
                <c:pt idx="430">
                  <c:v>9.5368000000000013</c:v>
                </c:pt>
                <c:pt idx="431">
                  <c:v>9.5368000000000013</c:v>
                </c:pt>
                <c:pt idx="432">
                  <c:v>9.5368000000000013</c:v>
                </c:pt>
                <c:pt idx="433">
                  <c:v>9.5368000000000013</c:v>
                </c:pt>
                <c:pt idx="434">
                  <c:v>9.5368000000000013</c:v>
                </c:pt>
                <c:pt idx="435">
                  <c:v>9.5368000000000013</c:v>
                </c:pt>
                <c:pt idx="436">
                  <c:v>9.5368000000000013</c:v>
                </c:pt>
                <c:pt idx="437">
                  <c:v>9.5368000000000013</c:v>
                </c:pt>
                <c:pt idx="438">
                  <c:v>9.5368000000000013</c:v>
                </c:pt>
                <c:pt idx="439">
                  <c:v>9.5368000000000013</c:v>
                </c:pt>
                <c:pt idx="440">
                  <c:v>9.5368000000000013</c:v>
                </c:pt>
                <c:pt idx="441">
                  <c:v>9.5368000000000013</c:v>
                </c:pt>
                <c:pt idx="442">
                  <c:v>9.5368000000000013</c:v>
                </c:pt>
                <c:pt idx="443">
                  <c:v>7.6294499999999976</c:v>
                </c:pt>
                <c:pt idx="444">
                  <c:v>7.6294499999999976</c:v>
                </c:pt>
                <c:pt idx="445">
                  <c:v>7.6294499999999976</c:v>
                </c:pt>
                <c:pt idx="446">
                  <c:v>7.6294499999999976</c:v>
                </c:pt>
                <c:pt idx="447">
                  <c:v>7.6294499999999976</c:v>
                </c:pt>
                <c:pt idx="448">
                  <c:v>7.6294499999999976</c:v>
                </c:pt>
                <c:pt idx="449">
                  <c:v>7.6294499999999976</c:v>
                </c:pt>
                <c:pt idx="450">
                  <c:v>7.6294499999999976</c:v>
                </c:pt>
                <c:pt idx="451">
                  <c:v>7.6294499999999976</c:v>
                </c:pt>
                <c:pt idx="452">
                  <c:v>7.6294499999999976</c:v>
                </c:pt>
                <c:pt idx="453">
                  <c:v>7.6294499999999976</c:v>
                </c:pt>
                <c:pt idx="454">
                  <c:v>7.6294499999999976</c:v>
                </c:pt>
                <c:pt idx="455">
                  <c:v>7.6294499999999976</c:v>
                </c:pt>
                <c:pt idx="456">
                  <c:v>7.6294499999999976</c:v>
                </c:pt>
                <c:pt idx="457">
                  <c:v>7.6294499999999976</c:v>
                </c:pt>
                <c:pt idx="458">
                  <c:v>7.6294499999999976</c:v>
                </c:pt>
                <c:pt idx="459">
                  <c:v>7.6294499999999976</c:v>
                </c:pt>
                <c:pt idx="460">
                  <c:v>7.6294499999999976</c:v>
                </c:pt>
                <c:pt idx="461">
                  <c:v>7.6294499999999976</c:v>
                </c:pt>
                <c:pt idx="462">
                  <c:v>7.6294499999999976</c:v>
                </c:pt>
                <c:pt idx="463">
                  <c:v>7.6294499999999976</c:v>
                </c:pt>
                <c:pt idx="464">
                  <c:v>7.6294499999999976</c:v>
                </c:pt>
                <c:pt idx="465">
                  <c:v>7.6294499999999976</c:v>
                </c:pt>
                <c:pt idx="466">
                  <c:v>7.6294499999999976</c:v>
                </c:pt>
                <c:pt idx="467">
                  <c:v>7.6294499999999976</c:v>
                </c:pt>
                <c:pt idx="468">
                  <c:v>7.6294499999999976</c:v>
                </c:pt>
                <c:pt idx="469">
                  <c:v>7.6294499999999976</c:v>
                </c:pt>
                <c:pt idx="470">
                  <c:v>7.6294499999999976</c:v>
                </c:pt>
                <c:pt idx="471">
                  <c:v>7.6294499999999976</c:v>
                </c:pt>
                <c:pt idx="472">
                  <c:v>7.6294499999999976</c:v>
                </c:pt>
                <c:pt idx="473">
                  <c:v>5.7220799999999956</c:v>
                </c:pt>
                <c:pt idx="474">
                  <c:v>5.7220799999999956</c:v>
                </c:pt>
                <c:pt idx="475">
                  <c:v>3.8147299999999991</c:v>
                </c:pt>
                <c:pt idx="476">
                  <c:v>3.8147299999999991</c:v>
                </c:pt>
                <c:pt idx="477">
                  <c:v>1.9073599999999999</c:v>
                </c:pt>
                <c:pt idx="478">
                  <c:v>1.9073599999999999</c:v>
                </c:pt>
                <c:pt idx="479">
                  <c:v>1.9073599999999999</c:v>
                </c:pt>
                <c:pt idx="480">
                  <c:v>1.9073599999999999</c:v>
                </c:pt>
                <c:pt idx="481">
                  <c:v>1.9073599999999999</c:v>
                </c:pt>
                <c:pt idx="482">
                  <c:v>3.8147299999999991</c:v>
                </c:pt>
                <c:pt idx="483">
                  <c:v>3.8147299999999991</c:v>
                </c:pt>
                <c:pt idx="484">
                  <c:v>3.8147299999999991</c:v>
                </c:pt>
                <c:pt idx="485">
                  <c:v>3.8147299999999991</c:v>
                </c:pt>
                <c:pt idx="486">
                  <c:v>3.8147299999999991</c:v>
                </c:pt>
                <c:pt idx="487">
                  <c:v>5.7220799999999956</c:v>
                </c:pt>
                <c:pt idx="488">
                  <c:v>5.7220799999999956</c:v>
                </c:pt>
                <c:pt idx="489">
                  <c:v>5.7220799999999956</c:v>
                </c:pt>
                <c:pt idx="490">
                  <c:v>5.7220799999999956</c:v>
                </c:pt>
                <c:pt idx="491">
                  <c:v>7.6294499999999976</c:v>
                </c:pt>
                <c:pt idx="492">
                  <c:v>7.6294499999999976</c:v>
                </c:pt>
                <c:pt idx="493">
                  <c:v>7.6294499999999976</c:v>
                </c:pt>
                <c:pt idx="494">
                  <c:v>9.5368000000000013</c:v>
                </c:pt>
                <c:pt idx="495">
                  <c:v>9.5368000000000013</c:v>
                </c:pt>
                <c:pt idx="496">
                  <c:v>9.5368000000000013</c:v>
                </c:pt>
                <c:pt idx="497">
                  <c:v>9.5368000000000013</c:v>
                </c:pt>
                <c:pt idx="498">
                  <c:v>9.5368000000000013</c:v>
                </c:pt>
                <c:pt idx="499">
                  <c:v>11.4442</c:v>
                </c:pt>
                <c:pt idx="500">
                  <c:v>11.4442</c:v>
                </c:pt>
                <c:pt idx="501">
                  <c:v>11.4442</c:v>
                </c:pt>
                <c:pt idx="502">
                  <c:v>11.4442</c:v>
                </c:pt>
                <c:pt idx="503">
                  <c:v>11.4442</c:v>
                </c:pt>
                <c:pt idx="504">
                  <c:v>9.5368000000000013</c:v>
                </c:pt>
                <c:pt idx="505">
                  <c:v>9.5368000000000013</c:v>
                </c:pt>
                <c:pt idx="506">
                  <c:v>9.5368000000000013</c:v>
                </c:pt>
                <c:pt idx="507">
                  <c:v>9.5368000000000013</c:v>
                </c:pt>
                <c:pt idx="508">
                  <c:v>9.5368000000000013</c:v>
                </c:pt>
                <c:pt idx="509">
                  <c:v>9.5368000000000013</c:v>
                </c:pt>
                <c:pt idx="510">
                  <c:v>9.5368000000000013</c:v>
                </c:pt>
                <c:pt idx="511">
                  <c:v>9.5368000000000013</c:v>
                </c:pt>
                <c:pt idx="512">
                  <c:v>9.5368000000000013</c:v>
                </c:pt>
                <c:pt idx="513">
                  <c:v>9.5368000000000013</c:v>
                </c:pt>
                <c:pt idx="514">
                  <c:v>9.5368000000000013</c:v>
                </c:pt>
                <c:pt idx="515">
                  <c:v>9.5368000000000013</c:v>
                </c:pt>
                <c:pt idx="516">
                  <c:v>9.5368000000000013</c:v>
                </c:pt>
                <c:pt idx="517">
                  <c:v>7.6294499999999976</c:v>
                </c:pt>
                <c:pt idx="518">
                  <c:v>7.6294499999999976</c:v>
                </c:pt>
                <c:pt idx="519">
                  <c:v>7.6294499999999976</c:v>
                </c:pt>
                <c:pt idx="520">
                  <c:v>7.6294499999999976</c:v>
                </c:pt>
                <c:pt idx="521">
                  <c:v>7.6294499999999976</c:v>
                </c:pt>
                <c:pt idx="522">
                  <c:v>7.6294499999999976</c:v>
                </c:pt>
                <c:pt idx="523">
                  <c:v>7.6294499999999976</c:v>
                </c:pt>
                <c:pt idx="524">
                  <c:v>7.6294499999999976</c:v>
                </c:pt>
                <c:pt idx="525">
                  <c:v>9.5368000000000013</c:v>
                </c:pt>
                <c:pt idx="526">
                  <c:v>9.5368000000000013</c:v>
                </c:pt>
                <c:pt idx="527">
                  <c:v>9.5368000000000013</c:v>
                </c:pt>
                <c:pt idx="528">
                  <c:v>9.5368000000000013</c:v>
                </c:pt>
                <c:pt idx="529">
                  <c:v>9.5368000000000013</c:v>
                </c:pt>
                <c:pt idx="530">
                  <c:v>7.6294499999999976</c:v>
                </c:pt>
                <c:pt idx="531">
                  <c:v>7.6294499999999976</c:v>
                </c:pt>
                <c:pt idx="532">
                  <c:v>7.6294499999999976</c:v>
                </c:pt>
                <c:pt idx="533">
                  <c:v>7.6294499999999976</c:v>
                </c:pt>
                <c:pt idx="534">
                  <c:v>7.6294499999999976</c:v>
                </c:pt>
                <c:pt idx="535">
                  <c:v>7.6294499999999976</c:v>
                </c:pt>
                <c:pt idx="536">
                  <c:v>7.6294499999999976</c:v>
                </c:pt>
                <c:pt idx="537">
                  <c:v>7.6294499999999976</c:v>
                </c:pt>
                <c:pt idx="538">
                  <c:v>7.6294499999999976</c:v>
                </c:pt>
                <c:pt idx="539">
                  <c:v>7.6294499999999976</c:v>
                </c:pt>
                <c:pt idx="540">
                  <c:v>7.6294499999999976</c:v>
                </c:pt>
                <c:pt idx="541">
                  <c:v>7.6294499999999976</c:v>
                </c:pt>
                <c:pt idx="542">
                  <c:v>7.6294499999999976</c:v>
                </c:pt>
                <c:pt idx="543">
                  <c:v>7.6294499999999976</c:v>
                </c:pt>
                <c:pt idx="544">
                  <c:v>7.6294499999999976</c:v>
                </c:pt>
                <c:pt idx="545">
                  <c:v>7.6294499999999976</c:v>
                </c:pt>
                <c:pt idx="546">
                  <c:v>7.6294499999999976</c:v>
                </c:pt>
                <c:pt idx="547">
                  <c:v>7.6294499999999976</c:v>
                </c:pt>
                <c:pt idx="548">
                  <c:v>7.6294499999999976</c:v>
                </c:pt>
                <c:pt idx="549">
                  <c:v>7.6294499999999976</c:v>
                </c:pt>
                <c:pt idx="550">
                  <c:v>7.6294499999999976</c:v>
                </c:pt>
                <c:pt idx="551">
                  <c:v>7.6294499999999976</c:v>
                </c:pt>
                <c:pt idx="552">
                  <c:v>7.6294499999999976</c:v>
                </c:pt>
                <c:pt idx="553">
                  <c:v>7.6294499999999976</c:v>
                </c:pt>
                <c:pt idx="554">
                  <c:v>7.6294499999999976</c:v>
                </c:pt>
                <c:pt idx="555">
                  <c:v>7.6294499999999976</c:v>
                </c:pt>
                <c:pt idx="556">
                  <c:v>7.6294499999999976</c:v>
                </c:pt>
                <c:pt idx="557">
                  <c:v>7.6294499999999976</c:v>
                </c:pt>
                <c:pt idx="558">
                  <c:v>7.6294499999999976</c:v>
                </c:pt>
                <c:pt idx="559">
                  <c:v>7.6294499999999976</c:v>
                </c:pt>
                <c:pt idx="560">
                  <c:v>7.6294499999999976</c:v>
                </c:pt>
                <c:pt idx="561">
                  <c:v>7.6294499999999976</c:v>
                </c:pt>
                <c:pt idx="562">
                  <c:v>7.6294499999999976</c:v>
                </c:pt>
                <c:pt idx="563">
                  <c:v>7.6294499999999976</c:v>
                </c:pt>
                <c:pt idx="564">
                  <c:v>7.6294499999999976</c:v>
                </c:pt>
                <c:pt idx="565">
                  <c:v>7.6294499999999976</c:v>
                </c:pt>
                <c:pt idx="566">
                  <c:v>7.6294499999999976</c:v>
                </c:pt>
                <c:pt idx="567">
                  <c:v>7.6294499999999976</c:v>
                </c:pt>
                <c:pt idx="568">
                  <c:v>7.6294499999999976</c:v>
                </c:pt>
                <c:pt idx="569">
                  <c:v>7.6294499999999976</c:v>
                </c:pt>
                <c:pt idx="570">
                  <c:v>7.6294499999999976</c:v>
                </c:pt>
                <c:pt idx="571">
                  <c:v>7.6294499999999976</c:v>
                </c:pt>
                <c:pt idx="572">
                  <c:v>7.6294499999999976</c:v>
                </c:pt>
                <c:pt idx="573">
                  <c:v>7.6294499999999976</c:v>
                </c:pt>
                <c:pt idx="574">
                  <c:v>7.6294499999999976</c:v>
                </c:pt>
                <c:pt idx="575">
                  <c:v>7.6294499999999976</c:v>
                </c:pt>
                <c:pt idx="576">
                  <c:v>7.6294499999999976</c:v>
                </c:pt>
                <c:pt idx="577">
                  <c:v>7.6294499999999976</c:v>
                </c:pt>
                <c:pt idx="578">
                  <c:v>7.6294499999999976</c:v>
                </c:pt>
                <c:pt idx="579">
                  <c:v>7.6294499999999976</c:v>
                </c:pt>
                <c:pt idx="580">
                  <c:v>7.6294499999999976</c:v>
                </c:pt>
                <c:pt idx="581">
                  <c:v>7.6294499999999976</c:v>
                </c:pt>
                <c:pt idx="582">
                  <c:v>7.6294499999999976</c:v>
                </c:pt>
                <c:pt idx="583">
                  <c:v>5.7220799999999956</c:v>
                </c:pt>
                <c:pt idx="584">
                  <c:v>5.7220799999999956</c:v>
                </c:pt>
                <c:pt idx="585">
                  <c:v>3.8147299999999991</c:v>
                </c:pt>
                <c:pt idx="586">
                  <c:v>3.8147299999999991</c:v>
                </c:pt>
                <c:pt idx="587">
                  <c:v>3.8147299999999991</c:v>
                </c:pt>
                <c:pt idx="588">
                  <c:v>3.8147299999999991</c:v>
                </c:pt>
                <c:pt idx="589">
                  <c:v>3.8147299999999991</c:v>
                </c:pt>
                <c:pt idx="590">
                  <c:v>5.7220799999999956</c:v>
                </c:pt>
                <c:pt idx="591">
                  <c:v>5.7220799999999956</c:v>
                </c:pt>
                <c:pt idx="592">
                  <c:v>5.7220799999999956</c:v>
                </c:pt>
                <c:pt idx="593">
                  <c:v>3.8147299999999991</c:v>
                </c:pt>
                <c:pt idx="594">
                  <c:v>3.8147299999999991</c:v>
                </c:pt>
                <c:pt idx="595">
                  <c:v>3.8147299999999991</c:v>
                </c:pt>
                <c:pt idx="596">
                  <c:v>3.8147299999999991</c:v>
                </c:pt>
                <c:pt idx="597">
                  <c:v>5.7220799999999956</c:v>
                </c:pt>
                <c:pt idx="598">
                  <c:v>3.8147299999999991</c:v>
                </c:pt>
                <c:pt idx="599">
                  <c:v>3.8147299999999991</c:v>
                </c:pt>
                <c:pt idx="600">
                  <c:v>5.7220799999999956</c:v>
                </c:pt>
                <c:pt idx="601">
                  <c:v>5.7220799999999956</c:v>
                </c:pt>
                <c:pt idx="602">
                  <c:v>5.7220799999999956</c:v>
                </c:pt>
                <c:pt idx="603">
                  <c:v>5.7220799999999956</c:v>
                </c:pt>
                <c:pt idx="604">
                  <c:v>5.7220799999999956</c:v>
                </c:pt>
                <c:pt idx="605">
                  <c:v>5.7220799999999956</c:v>
                </c:pt>
                <c:pt idx="606">
                  <c:v>5.7220799999999956</c:v>
                </c:pt>
                <c:pt idx="607">
                  <c:v>5.7220799999999956</c:v>
                </c:pt>
                <c:pt idx="608">
                  <c:v>5.7220799999999956</c:v>
                </c:pt>
                <c:pt idx="609">
                  <c:v>5.7220799999999956</c:v>
                </c:pt>
                <c:pt idx="610">
                  <c:v>5.7220799999999956</c:v>
                </c:pt>
                <c:pt idx="611">
                  <c:v>5.7220799999999956</c:v>
                </c:pt>
                <c:pt idx="612">
                  <c:v>5.7220799999999956</c:v>
                </c:pt>
                <c:pt idx="613">
                  <c:v>5.7220799999999956</c:v>
                </c:pt>
                <c:pt idx="614">
                  <c:v>5.7220799999999956</c:v>
                </c:pt>
                <c:pt idx="615">
                  <c:v>5.7220799999999956</c:v>
                </c:pt>
                <c:pt idx="616">
                  <c:v>5.7220799999999956</c:v>
                </c:pt>
                <c:pt idx="617">
                  <c:v>5.7220799999999956</c:v>
                </c:pt>
                <c:pt idx="618">
                  <c:v>5.7220799999999956</c:v>
                </c:pt>
                <c:pt idx="619">
                  <c:v>5.7220799999999956</c:v>
                </c:pt>
                <c:pt idx="620">
                  <c:v>7.6294499999999976</c:v>
                </c:pt>
                <c:pt idx="621">
                  <c:v>7.6294499999999976</c:v>
                </c:pt>
                <c:pt idx="622">
                  <c:v>7.6294499999999976</c:v>
                </c:pt>
                <c:pt idx="623">
                  <c:v>7.6294499999999976</c:v>
                </c:pt>
                <c:pt idx="624">
                  <c:v>7.6294499999999976</c:v>
                </c:pt>
                <c:pt idx="625">
                  <c:v>7.6294499999999976</c:v>
                </c:pt>
                <c:pt idx="626">
                  <c:v>7.6294499999999976</c:v>
                </c:pt>
                <c:pt idx="627">
                  <c:v>7.6294499999999976</c:v>
                </c:pt>
                <c:pt idx="628">
                  <c:v>7.6294499999999976</c:v>
                </c:pt>
                <c:pt idx="629">
                  <c:v>5.7220799999999956</c:v>
                </c:pt>
                <c:pt idx="630">
                  <c:v>5.7220799999999956</c:v>
                </c:pt>
                <c:pt idx="631">
                  <c:v>3.8147299999999991</c:v>
                </c:pt>
                <c:pt idx="632">
                  <c:v>3.8147299999999991</c:v>
                </c:pt>
                <c:pt idx="633">
                  <c:v>3.8147299999999991</c:v>
                </c:pt>
                <c:pt idx="634">
                  <c:v>3.8147299999999991</c:v>
                </c:pt>
                <c:pt idx="635">
                  <c:v>3.8147299999999991</c:v>
                </c:pt>
                <c:pt idx="636">
                  <c:v>3.8147299999999991</c:v>
                </c:pt>
                <c:pt idx="637">
                  <c:v>3.8147299999999991</c:v>
                </c:pt>
                <c:pt idx="638">
                  <c:v>3.8147299999999991</c:v>
                </c:pt>
                <c:pt idx="639">
                  <c:v>3.8147299999999991</c:v>
                </c:pt>
                <c:pt idx="640">
                  <c:v>3.8147299999999991</c:v>
                </c:pt>
                <c:pt idx="641">
                  <c:v>3.8147299999999991</c:v>
                </c:pt>
                <c:pt idx="642">
                  <c:v>3.8147299999999991</c:v>
                </c:pt>
                <c:pt idx="643">
                  <c:v>3.8147299999999991</c:v>
                </c:pt>
                <c:pt idx="644">
                  <c:v>3.8147299999999991</c:v>
                </c:pt>
                <c:pt idx="645">
                  <c:v>3.8147299999999991</c:v>
                </c:pt>
                <c:pt idx="646">
                  <c:v>3.8147299999999991</c:v>
                </c:pt>
                <c:pt idx="647">
                  <c:v>3.8147299999999991</c:v>
                </c:pt>
                <c:pt idx="648">
                  <c:v>3.8147299999999991</c:v>
                </c:pt>
                <c:pt idx="649">
                  <c:v>3.8147299999999991</c:v>
                </c:pt>
                <c:pt idx="650">
                  <c:v>3.8147299999999991</c:v>
                </c:pt>
                <c:pt idx="651">
                  <c:v>3.8147299999999991</c:v>
                </c:pt>
                <c:pt idx="652">
                  <c:v>5.7220799999999956</c:v>
                </c:pt>
                <c:pt idx="653">
                  <c:v>5.7220799999999956</c:v>
                </c:pt>
                <c:pt idx="654">
                  <c:v>5.7220799999999956</c:v>
                </c:pt>
                <c:pt idx="655">
                  <c:v>5.7220799999999956</c:v>
                </c:pt>
                <c:pt idx="656">
                  <c:v>5.7220799999999956</c:v>
                </c:pt>
                <c:pt idx="657">
                  <c:v>5.7220799999999956</c:v>
                </c:pt>
                <c:pt idx="658">
                  <c:v>5.7220799999999956</c:v>
                </c:pt>
                <c:pt idx="659">
                  <c:v>5.7220799999999956</c:v>
                </c:pt>
                <c:pt idx="660">
                  <c:v>5.7220799999999956</c:v>
                </c:pt>
                <c:pt idx="661">
                  <c:v>5.7220799999999956</c:v>
                </c:pt>
                <c:pt idx="662">
                  <c:v>5.7220799999999956</c:v>
                </c:pt>
                <c:pt idx="663">
                  <c:v>5.7220799999999956</c:v>
                </c:pt>
                <c:pt idx="664">
                  <c:v>5.7220799999999956</c:v>
                </c:pt>
                <c:pt idx="665">
                  <c:v>5.7220799999999956</c:v>
                </c:pt>
                <c:pt idx="666">
                  <c:v>5.7220799999999956</c:v>
                </c:pt>
                <c:pt idx="667">
                  <c:v>5.7220799999999956</c:v>
                </c:pt>
                <c:pt idx="668">
                  <c:v>5.7220799999999956</c:v>
                </c:pt>
                <c:pt idx="669">
                  <c:v>5.7220799999999956</c:v>
                </c:pt>
                <c:pt idx="670">
                  <c:v>5.7220799999999956</c:v>
                </c:pt>
                <c:pt idx="671">
                  <c:v>5.7220799999999956</c:v>
                </c:pt>
                <c:pt idx="672">
                  <c:v>5.7220799999999956</c:v>
                </c:pt>
                <c:pt idx="673">
                  <c:v>5.7220799999999956</c:v>
                </c:pt>
                <c:pt idx="674">
                  <c:v>5.7220799999999956</c:v>
                </c:pt>
                <c:pt idx="675">
                  <c:v>5.7220799999999956</c:v>
                </c:pt>
                <c:pt idx="676">
                  <c:v>5.7220799999999956</c:v>
                </c:pt>
                <c:pt idx="677">
                  <c:v>5.7220799999999956</c:v>
                </c:pt>
                <c:pt idx="678">
                  <c:v>5.7220799999999956</c:v>
                </c:pt>
                <c:pt idx="679">
                  <c:v>5.7220799999999956</c:v>
                </c:pt>
                <c:pt idx="680">
                  <c:v>5.7220799999999956</c:v>
                </c:pt>
                <c:pt idx="681">
                  <c:v>5.7220799999999956</c:v>
                </c:pt>
                <c:pt idx="682">
                  <c:v>5.7220799999999956</c:v>
                </c:pt>
                <c:pt idx="683">
                  <c:v>5.7220799999999956</c:v>
                </c:pt>
                <c:pt idx="684">
                  <c:v>5.7220799999999956</c:v>
                </c:pt>
                <c:pt idx="685">
                  <c:v>5.7220799999999956</c:v>
                </c:pt>
                <c:pt idx="686">
                  <c:v>5.7220799999999956</c:v>
                </c:pt>
                <c:pt idx="687">
                  <c:v>5.7220799999999956</c:v>
                </c:pt>
                <c:pt idx="688">
                  <c:v>5.7220799999999956</c:v>
                </c:pt>
                <c:pt idx="689">
                  <c:v>5.7220799999999956</c:v>
                </c:pt>
                <c:pt idx="690">
                  <c:v>5.7220799999999956</c:v>
                </c:pt>
                <c:pt idx="691">
                  <c:v>5.7220799999999956</c:v>
                </c:pt>
                <c:pt idx="692">
                  <c:v>5.7220799999999956</c:v>
                </c:pt>
                <c:pt idx="693">
                  <c:v>5.7220799999999956</c:v>
                </c:pt>
                <c:pt idx="694">
                  <c:v>5.7220799999999956</c:v>
                </c:pt>
                <c:pt idx="695">
                  <c:v>5.7220799999999956</c:v>
                </c:pt>
                <c:pt idx="696">
                  <c:v>5.7220799999999956</c:v>
                </c:pt>
                <c:pt idx="697">
                  <c:v>7.6294499999999976</c:v>
                </c:pt>
                <c:pt idx="698">
                  <c:v>5.7220799999999956</c:v>
                </c:pt>
                <c:pt idx="699">
                  <c:v>5.7220799999999956</c:v>
                </c:pt>
                <c:pt idx="700">
                  <c:v>5.7220799999999956</c:v>
                </c:pt>
                <c:pt idx="701">
                  <c:v>5.7220799999999956</c:v>
                </c:pt>
                <c:pt idx="702">
                  <c:v>5.7220799999999956</c:v>
                </c:pt>
                <c:pt idx="703">
                  <c:v>5.7220799999999956</c:v>
                </c:pt>
                <c:pt idx="704">
                  <c:v>5.7220799999999956</c:v>
                </c:pt>
                <c:pt idx="705">
                  <c:v>5.7220799999999956</c:v>
                </c:pt>
                <c:pt idx="706">
                  <c:v>5.7220799999999956</c:v>
                </c:pt>
                <c:pt idx="707">
                  <c:v>5.7220799999999956</c:v>
                </c:pt>
                <c:pt idx="708">
                  <c:v>3.8147299999999991</c:v>
                </c:pt>
                <c:pt idx="709">
                  <c:v>3.8147299999999991</c:v>
                </c:pt>
                <c:pt idx="710">
                  <c:v>3.8147299999999991</c:v>
                </c:pt>
                <c:pt idx="711">
                  <c:v>3.8147299999999991</c:v>
                </c:pt>
                <c:pt idx="712">
                  <c:v>3.8147299999999991</c:v>
                </c:pt>
                <c:pt idx="713">
                  <c:v>5.7220799999999956</c:v>
                </c:pt>
                <c:pt idx="714">
                  <c:v>5.7220799999999956</c:v>
                </c:pt>
                <c:pt idx="715">
                  <c:v>5.7220799999999956</c:v>
                </c:pt>
                <c:pt idx="716">
                  <c:v>5.7220799999999956</c:v>
                </c:pt>
                <c:pt idx="717">
                  <c:v>5.7220799999999956</c:v>
                </c:pt>
                <c:pt idx="718">
                  <c:v>5.7220799999999956</c:v>
                </c:pt>
                <c:pt idx="719">
                  <c:v>5.7220799999999956</c:v>
                </c:pt>
                <c:pt idx="720">
                  <c:v>5.7220799999999956</c:v>
                </c:pt>
                <c:pt idx="721">
                  <c:v>5.7220799999999956</c:v>
                </c:pt>
                <c:pt idx="722">
                  <c:v>5.7220799999999956</c:v>
                </c:pt>
                <c:pt idx="723">
                  <c:v>5.7220799999999956</c:v>
                </c:pt>
                <c:pt idx="724">
                  <c:v>5.7220799999999956</c:v>
                </c:pt>
                <c:pt idx="725">
                  <c:v>5.7220799999999956</c:v>
                </c:pt>
                <c:pt idx="726">
                  <c:v>5.7220799999999956</c:v>
                </c:pt>
                <c:pt idx="727">
                  <c:v>5.7220799999999956</c:v>
                </c:pt>
                <c:pt idx="728">
                  <c:v>5.7220799999999956</c:v>
                </c:pt>
                <c:pt idx="729">
                  <c:v>5.7220799999999956</c:v>
                </c:pt>
                <c:pt idx="730">
                  <c:v>5.7220799999999956</c:v>
                </c:pt>
                <c:pt idx="731">
                  <c:v>5.7220799999999956</c:v>
                </c:pt>
                <c:pt idx="732">
                  <c:v>5.7220799999999956</c:v>
                </c:pt>
                <c:pt idx="733">
                  <c:v>5.7220799999999956</c:v>
                </c:pt>
                <c:pt idx="734">
                  <c:v>5.7220799999999956</c:v>
                </c:pt>
                <c:pt idx="735">
                  <c:v>5.7220799999999956</c:v>
                </c:pt>
                <c:pt idx="736">
                  <c:v>5.7220799999999956</c:v>
                </c:pt>
                <c:pt idx="737">
                  <c:v>5.7220799999999956</c:v>
                </c:pt>
                <c:pt idx="738">
                  <c:v>5.7220799999999956</c:v>
                </c:pt>
                <c:pt idx="739">
                  <c:v>5.7220799999999956</c:v>
                </c:pt>
                <c:pt idx="740">
                  <c:v>5.7220799999999956</c:v>
                </c:pt>
                <c:pt idx="741">
                  <c:v>5.7220799999999956</c:v>
                </c:pt>
                <c:pt idx="742">
                  <c:v>5.7220799999999956</c:v>
                </c:pt>
                <c:pt idx="743">
                  <c:v>5.7220799999999956</c:v>
                </c:pt>
                <c:pt idx="744">
                  <c:v>5.7220799999999956</c:v>
                </c:pt>
                <c:pt idx="745">
                  <c:v>5.7220799999999956</c:v>
                </c:pt>
                <c:pt idx="746">
                  <c:v>5.7220799999999956</c:v>
                </c:pt>
                <c:pt idx="747">
                  <c:v>3.8147299999999991</c:v>
                </c:pt>
                <c:pt idx="748">
                  <c:v>3.8147299999999991</c:v>
                </c:pt>
                <c:pt idx="749">
                  <c:v>3.8147299999999991</c:v>
                </c:pt>
                <c:pt idx="750">
                  <c:v>3.8147299999999991</c:v>
                </c:pt>
                <c:pt idx="751">
                  <c:v>3.8147299999999991</c:v>
                </c:pt>
                <c:pt idx="752">
                  <c:v>3.8147299999999991</c:v>
                </c:pt>
                <c:pt idx="753">
                  <c:v>3.8147299999999991</c:v>
                </c:pt>
                <c:pt idx="754">
                  <c:v>3.8147299999999991</c:v>
                </c:pt>
                <c:pt idx="755">
                  <c:v>5.7220799999999956</c:v>
                </c:pt>
                <c:pt idx="756">
                  <c:v>5.7220799999999956</c:v>
                </c:pt>
                <c:pt idx="757">
                  <c:v>5.7220799999999956</c:v>
                </c:pt>
                <c:pt idx="758">
                  <c:v>5.7220799999999956</c:v>
                </c:pt>
                <c:pt idx="759">
                  <c:v>5.7220799999999956</c:v>
                </c:pt>
                <c:pt idx="760">
                  <c:v>5.7220799999999956</c:v>
                </c:pt>
                <c:pt idx="761">
                  <c:v>5.7220799999999956</c:v>
                </c:pt>
                <c:pt idx="762">
                  <c:v>5.7220799999999956</c:v>
                </c:pt>
                <c:pt idx="763">
                  <c:v>5.7220799999999956</c:v>
                </c:pt>
                <c:pt idx="764">
                  <c:v>5.7220799999999956</c:v>
                </c:pt>
                <c:pt idx="765">
                  <c:v>5.7220799999999956</c:v>
                </c:pt>
                <c:pt idx="766">
                  <c:v>5.7220799999999956</c:v>
                </c:pt>
                <c:pt idx="767">
                  <c:v>5.7220799999999956</c:v>
                </c:pt>
                <c:pt idx="768">
                  <c:v>5.7220799999999956</c:v>
                </c:pt>
                <c:pt idx="769">
                  <c:v>5.7220799999999956</c:v>
                </c:pt>
                <c:pt idx="770">
                  <c:v>5.7220799999999956</c:v>
                </c:pt>
                <c:pt idx="771">
                  <c:v>5.7220799999999956</c:v>
                </c:pt>
                <c:pt idx="772">
                  <c:v>5.7220799999999956</c:v>
                </c:pt>
                <c:pt idx="773">
                  <c:v>5.7220799999999956</c:v>
                </c:pt>
                <c:pt idx="774">
                  <c:v>5.7220799999999956</c:v>
                </c:pt>
                <c:pt idx="775">
                  <c:v>5.7220799999999956</c:v>
                </c:pt>
                <c:pt idx="776">
                  <c:v>5.7220799999999956</c:v>
                </c:pt>
                <c:pt idx="777">
                  <c:v>5.7220799999999956</c:v>
                </c:pt>
                <c:pt idx="778">
                  <c:v>5.7220799999999956</c:v>
                </c:pt>
                <c:pt idx="779">
                  <c:v>5.7220799999999956</c:v>
                </c:pt>
                <c:pt idx="780">
                  <c:v>5.7220799999999956</c:v>
                </c:pt>
                <c:pt idx="781">
                  <c:v>5.7220799999999956</c:v>
                </c:pt>
                <c:pt idx="782">
                  <c:v>5.7220799999999956</c:v>
                </c:pt>
                <c:pt idx="783">
                  <c:v>5.7220799999999956</c:v>
                </c:pt>
                <c:pt idx="784">
                  <c:v>5.7220799999999956</c:v>
                </c:pt>
                <c:pt idx="785">
                  <c:v>5.7220799999999956</c:v>
                </c:pt>
                <c:pt idx="786">
                  <c:v>5.7220799999999956</c:v>
                </c:pt>
                <c:pt idx="787">
                  <c:v>5.7220799999999956</c:v>
                </c:pt>
                <c:pt idx="788">
                  <c:v>5.7220799999999956</c:v>
                </c:pt>
                <c:pt idx="789">
                  <c:v>5.7220799999999956</c:v>
                </c:pt>
                <c:pt idx="790">
                  <c:v>3.8147299999999991</c:v>
                </c:pt>
                <c:pt idx="791">
                  <c:v>3.8147299999999991</c:v>
                </c:pt>
                <c:pt idx="792">
                  <c:v>3.8147299999999991</c:v>
                </c:pt>
                <c:pt idx="793">
                  <c:v>3.8147299999999991</c:v>
                </c:pt>
                <c:pt idx="794">
                  <c:v>3.8147299999999991</c:v>
                </c:pt>
                <c:pt idx="795">
                  <c:v>3.8147299999999991</c:v>
                </c:pt>
                <c:pt idx="796">
                  <c:v>3.8147299999999991</c:v>
                </c:pt>
                <c:pt idx="797">
                  <c:v>3.8147299999999991</c:v>
                </c:pt>
                <c:pt idx="798">
                  <c:v>3.8147299999999991</c:v>
                </c:pt>
                <c:pt idx="799">
                  <c:v>3.8147299999999991</c:v>
                </c:pt>
                <c:pt idx="800">
                  <c:v>3.8147299999999991</c:v>
                </c:pt>
                <c:pt idx="801">
                  <c:v>3.8147299999999991</c:v>
                </c:pt>
                <c:pt idx="802">
                  <c:v>3.8147299999999991</c:v>
                </c:pt>
                <c:pt idx="803">
                  <c:v>3.8147299999999991</c:v>
                </c:pt>
                <c:pt idx="804">
                  <c:v>3.8147299999999991</c:v>
                </c:pt>
                <c:pt idx="805">
                  <c:v>3.8147299999999991</c:v>
                </c:pt>
                <c:pt idx="806">
                  <c:v>3.8147299999999991</c:v>
                </c:pt>
                <c:pt idx="807">
                  <c:v>3.8147299999999991</c:v>
                </c:pt>
                <c:pt idx="808">
                  <c:v>3.8147299999999991</c:v>
                </c:pt>
                <c:pt idx="809">
                  <c:v>3.8147299999999991</c:v>
                </c:pt>
                <c:pt idx="810">
                  <c:v>3.8147299999999991</c:v>
                </c:pt>
                <c:pt idx="811">
                  <c:v>3.8147299999999991</c:v>
                </c:pt>
                <c:pt idx="812">
                  <c:v>3.8147299999999991</c:v>
                </c:pt>
                <c:pt idx="813">
                  <c:v>3.8147299999999991</c:v>
                </c:pt>
                <c:pt idx="814">
                  <c:v>3.8147299999999991</c:v>
                </c:pt>
                <c:pt idx="815">
                  <c:v>1.9073599999999999</c:v>
                </c:pt>
                <c:pt idx="816">
                  <c:v>1.9073599999999999</c:v>
                </c:pt>
                <c:pt idx="817">
                  <c:v>1.9073599999999999</c:v>
                </c:pt>
                <c:pt idx="818">
                  <c:v>1.9073599999999999</c:v>
                </c:pt>
                <c:pt idx="819">
                  <c:v>1.9073599999999999</c:v>
                </c:pt>
                <c:pt idx="820">
                  <c:v>1.9073599999999999</c:v>
                </c:pt>
                <c:pt idx="821">
                  <c:v>1.9073599999999999</c:v>
                </c:pt>
                <c:pt idx="822">
                  <c:v>1.9073599999999999</c:v>
                </c:pt>
                <c:pt idx="823">
                  <c:v>1.9073599999999999</c:v>
                </c:pt>
                <c:pt idx="824">
                  <c:v>1.9073599999999999</c:v>
                </c:pt>
                <c:pt idx="825">
                  <c:v>1.9073599999999999</c:v>
                </c:pt>
                <c:pt idx="826">
                  <c:v>1.9073599999999999</c:v>
                </c:pt>
                <c:pt idx="827">
                  <c:v>1.9073599999999999</c:v>
                </c:pt>
                <c:pt idx="828">
                  <c:v>1.9073599999999999</c:v>
                </c:pt>
                <c:pt idx="829">
                  <c:v>1.9073599999999999</c:v>
                </c:pt>
                <c:pt idx="830">
                  <c:v>1.9073599999999999</c:v>
                </c:pt>
                <c:pt idx="831">
                  <c:v>1.9073599999999999</c:v>
                </c:pt>
                <c:pt idx="832">
                  <c:v>1.9073599999999999</c:v>
                </c:pt>
                <c:pt idx="833">
                  <c:v>1.9073599999999999</c:v>
                </c:pt>
                <c:pt idx="834">
                  <c:v>1.9073599999999999</c:v>
                </c:pt>
                <c:pt idx="835">
                  <c:v>1.9073599999999999</c:v>
                </c:pt>
                <c:pt idx="836">
                  <c:v>1.9073599999999999</c:v>
                </c:pt>
                <c:pt idx="837">
                  <c:v>1.9073599999999999</c:v>
                </c:pt>
                <c:pt idx="838">
                  <c:v>1.9073599999999999</c:v>
                </c:pt>
                <c:pt idx="839">
                  <c:v>1.9073599999999999</c:v>
                </c:pt>
                <c:pt idx="840">
                  <c:v>1.9073599999999999</c:v>
                </c:pt>
                <c:pt idx="841">
                  <c:v>1.9073599999999999</c:v>
                </c:pt>
                <c:pt idx="842">
                  <c:v>1.9073599999999999</c:v>
                </c:pt>
                <c:pt idx="843">
                  <c:v>1.9073599999999999</c:v>
                </c:pt>
                <c:pt idx="844">
                  <c:v>1.9073599999999999</c:v>
                </c:pt>
                <c:pt idx="845">
                  <c:v>1.9073599999999999</c:v>
                </c:pt>
                <c:pt idx="846">
                  <c:v>1.9073599999999999</c:v>
                </c:pt>
                <c:pt idx="847">
                  <c:v>1.9073599999999999</c:v>
                </c:pt>
                <c:pt idx="848">
                  <c:v>1.9073599999999999</c:v>
                </c:pt>
                <c:pt idx="849">
                  <c:v>1.9073599999999999</c:v>
                </c:pt>
                <c:pt idx="850">
                  <c:v>1.9073599999999999</c:v>
                </c:pt>
                <c:pt idx="851">
                  <c:v>1.9073599999999999</c:v>
                </c:pt>
                <c:pt idx="852">
                  <c:v>1.9073599999999999</c:v>
                </c:pt>
                <c:pt idx="853">
                  <c:v>1.9073599999999999</c:v>
                </c:pt>
                <c:pt idx="854">
                  <c:v>1.9073599999999999</c:v>
                </c:pt>
                <c:pt idx="855">
                  <c:v>1.9073599999999999</c:v>
                </c:pt>
                <c:pt idx="856">
                  <c:v>1.9073599999999999</c:v>
                </c:pt>
                <c:pt idx="857">
                  <c:v>1.9073599999999999</c:v>
                </c:pt>
                <c:pt idx="858">
                  <c:v>1.9073599999999999</c:v>
                </c:pt>
                <c:pt idx="859">
                  <c:v>1.9073599999999999</c:v>
                </c:pt>
                <c:pt idx="860">
                  <c:v>1.9073599999999999</c:v>
                </c:pt>
                <c:pt idx="861">
                  <c:v>1.9073599999999999</c:v>
                </c:pt>
                <c:pt idx="862">
                  <c:v>1.9073599999999999</c:v>
                </c:pt>
                <c:pt idx="863">
                  <c:v>3.8147299999999991</c:v>
                </c:pt>
                <c:pt idx="864">
                  <c:v>9.5368000000000013</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1.9073599999999999</c:v>
                </c:pt>
                <c:pt idx="1018">
                  <c:v>1.9073599999999999</c:v>
                </c:pt>
                <c:pt idx="1019">
                  <c:v>1.9073599999999999</c:v>
                </c:pt>
                <c:pt idx="1020">
                  <c:v>1.9073599999999999</c:v>
                </c:pt>
                <c:pt idx="1021">
                  <c:v>1.9073599999999999</c:v>
                </c:pt>
                <c:pt idx="1022">
                  <c:v>1.9073599999999999</c:v>
                </c:pt>
                <c:pt idx="1023">
                  <c:v>1.9073599999999999</c:v>
                </c:pt>
                <c:pt idx="1024">
                  <c:v>1.9073599999999999</c:v>
                </c:pt>
                <c:pt idx="1025">
                  <c:v>1.9073599999999999</c:v>
                </c:pt>
                <c:pt idx="1026">
                  <c:v>1.9073599999999999</c:v>
                </c:pt>
                <c:pt idx="1027">
                  <c:v>1.9073599999999999</c:v>
                </c:pt>
                <c:pt idx="1028">
                  <c:v>1.9073599999999999</c:v>
                </c:pt>
                <c:pt idx="1029">
                  <c:v>1.9073599999999999</c:v>
                </c:pt>
                <c:pt idx="1030">
                  <c:v>1.9073599999999999</c:v>
                </c:pt>
                <c:pt idx="1031">
                  <c:v>1.9073599999999999</c:v>
                </c:pt>
                <c:pt idx="1032">
                  <c:v>1.9073599999999999</c:v>
                </c:pt>
                <c:pt idx="1033">
                  <c:v>1.9073599999999999</c:v>
                </c:pt>
                <c:pt idx="1034">
                  <c:v>1.9073599999999999</c:v>
                </c:pt>
                <c:pt idx="1035">
                  <c:v>3.8147299999999991</c:v>
                </c:pt>
                <c:pt idx="1036">
                  <c:v>3.8147299999999991</c:v>
                </c:pt>
                <c:pt idx="1037">
                  <c:v>3.8147299999999991</c:v>
                </c:pt>
                <c:pt idx="1038">
                  <c:v>3.8147299999999991</c:v>
                </c:pt>
                <c:pt idx="1039">
                  <c:v>5.7220799999999956</c:v>
                </c:pt>
                <c:pt idx="1040">
                  <c:v>5.7220799999999956</c:v>
                </c:pt>
                <c:pt idx="1041">
                  <c:v>7.6294499999999976</c:v>
                </c:pt>
                <c:pt idx="1042">
                  <c:v>9.5368000000000013</c:v>
                </c:pt>
                <c:pt idx="1043">
                  <c:v>11.4442</c:v>
                </c:pt>
                <c:pt idx="1044">
                  <c:v>11.4442</c:v>
                </c:pt>
                <c:pt idx="1045">
                  <c:v>11.4442</c:v>
                </c:pt>
                <c:pt idx="1046">
                  <c:v>13.3515</c:v>
                </c:pt>
                <c:pt idx="1047">
                  <c:v>17.1663</c:v>
                </c:pt>
                <c:pt idx="1048">
                  <c:v>19.073599999999999</c:v>
                </c:pt>
                <c:pt idx="1049">
                  <c:v>20.981000000000002</c:v>
                </c:pt>
                <c:pt idx="1050">
                  <c:v>22.88829999999998</c:v>
                </c:pt>
                <c:pt idx="1051">
                  <c:v>24.7956</c:v>
                </c:pt>
                <c:pt idx="1052">
                  <c:v>26.702999999999999</c:v>
                </c:pt>
                <c:pt idx="1053">
                  <c:v>28.610299999999999</c:v>
                </c:pt>
                <c:pt idx="1054">
                  <c:v>32.425200000000011</c:v>
                </c:pt>
                <c:pt idx="1055">
                  <c:v>38.147200000000012</c:v>
                </c:pt>
                <c:pt idx="1056">
                  <c:v>38.147200000000012</c:v>
                </c:pt>
                <c:pt idx="1057">
                  <c:v>40.054600000000001</c:v>
                </c:pt>
                <c:pt idx="1058">
                  <c:v>45.776600000000009</c:v>
                </c:pt>
                <c:pt idx="1059">
                  <c:v>47.683900000000001</c:v>
                </c:pt>
                <c:pt idx="1060">
                  <c:v>51.498600000000003</c:v>
                </c:pt>
                <c:pt idx="1061">
                  <c:v>51.498600000000003</c:v>
                </c:pt>
                <c:pt idx="1062">
                  <c:v>55.313299999999998</c:v>
                </c:pt>
                <c:pt idx="1063">
                  <c:v>57.220700000000001</c:v>
                </c:pt>
                <c:pt idx="1064">
                  <c:v>61.035600000000002</c:v>
                </c:pt>
                <c:pt idx="1065">
                  <c:v>62.942999999999998</c:v>
                </c:pt>
                <c:pt idx="1066">
                  <c:v>64.850300000000004</c:v>
                </c:pt>
                <c:pt idx="1067">
                  <c:v>66.7577</c:v>
                </c:pt>
                <c:pt idx="1068">
                  <c:v>68.665000000000006</c:v>
                </c:pt>
                <c:pt idx="1069">
                  <c:v>70.572399999999945</c:v>
                </c:pt>
                <c:pt idx="1070">
                  <c:v>72.479700000000008</c:v>
                </c:pt>
                <c:pt idx="1071">
                  <c:v>74.387100000000004</c:v>
                </c:pt>
                <c:pt idx="1072">
                  <c:v>76.294399999999996</c:v>
                </c:pt>
                <c:pt idx="1073">
                  <c:v>76.294399999999996</c:v>
                </c:pt>
                <c:pt idx="1074">
                  <c:v>78.201800000000006</c:v>
                </c:pt>
                <c:pt idx="1075">
                  <c:v>78.201800000000006</c:v>
                </c:pt>
                <c:pt idx="1076">
                  <c:v>78.201800000000006</c:v>
                </c:pt>
                <c:pt idx="1077">
                  <c:v>78.201800000000006</c:v>
                </c:pt>
                <c:pt idx="1078">
                  <c:v>78.201800000000006</c:v>
                </c:pt>
                <c:pt idx="1079">
                  <c:v>78.201800000000006</c:v>
                </c:pt>
                <c:pt idx="1080">
                  <c:v>78.201800000000006</c:v>
                </c:pt>
                <c:pt idx="1081">
                  <c:v>78.201800000000006</c:v>
                </c:pt>
                <c:pt idx="1082">
                  <c:v>78.201800000000006</c:v>
                </c:pt>
                <c:pt idx="1083">
                  <c:v>78.201800000000006</c:v>
                </c:pt>
                <c:pt idx="1084">
                  <c:v>78.201800000000006</c:v>
                </c:pt>
                <c:pt idx="1085">
                  <c:v>78.201800000000006</c:v>
                </c:pt>
                <c:pt idx="1086">
                  <c:v>78.201800000000006</c:v>
                </c:pt>
                <c:pt idx="1087">
                  <c:v>78.201800000000006</c:v>
                </c:pt>
                <c:pt idx="1088">
                  <c:v>78.201800000000006</c:v>
                </c:pt>
                <c:pt idx="1089">
                  <c:v>78.201800000000006</c:v>
                </c:pt>
                <c:pt idx="1090">
                  <c:v>78.201800000000006</c:v>
                </c:pt>
                <c:pt idx="1091">
                  <c:v>78.201800000000006</c:v>
                </c:pt>
                <c:pt idx="1092">
                  <c:v>76.294399999999996</c:v>
                </c:pt>
                <c:pt idx="1093">
                  <c:v>76.294399999999996</c:v>
                </c:pt>
                <c:pt idx="1094">
                  <c:v>76.294399999999996</c:v>
                </c:pt>
                <c:pt idx="1095">
                  <c:v>76.294399999999996</c:v>
                </c:pt>
                <c:pt idx="1096">
                  <c:v>76.294399999999996</c:v>
                </c:pt>
                <c:pt idx="1097">
                  <c:v>74.387100000000004</c:v>
                </c:pt>
                <c:pt idx="1098">
                  <c:v>74.387100000000004</c:v>
                </c:pt>
                <c:pt idx="1099">
                  <c:v>74.387100000000004</c:v>
                </c:pt>
                <c:pt idx="1100">
                  <c:v>74.387100000000004</c:v>
                </c:pt>
                <c:pt idx="1101">
                  <c:v>74.387100000000004</c:v>
                </c:pt>
                <c:pt idx="1102">
                  <c:v>74.387100000000004</c:v>
                </c:pt>
                <c:pt idx="1103">
                  <c:v>74.387100000000004</c:v>
                </c:pt>
                <c:pt idx="1104">
                  <c:v>74.387100000000004</c:v>
                </c:pt>
                <c:pt idx="1105">
                  <c:v>74.387100000000004</c:v>
                </c:pt>
                <c:pt idx="1106">
                  <c:v>74.387100000000004</c:v>
                </c:pt>
                <c:pt idx="1107">
                  <c:v>72.479700000000008</c:v>
                </c:pt>
                <c:pt idx="1108">
                  <c:v>74.387100000000004</c:v>
                </c:pt>
                <c:pt idx="1109">
                  <c:v>74.387100000000004</c:v>
                </c:pt>
                <c:pt idx="1110">
                  <c:v>74.387100000000004</c:v>
                </c:pt>
                <c:pt idx="1111">
                  <c:v>74.387100000000004</c:v>
                </c:pt>
                <c:pt idx="1112">
                  <c:v>74.387100000000004</c:v>
                </c:pt>
                <c:pt idx="1113">
                  <c:v>74.387100000000004</c:v>
                </c:pt>
                <c:pt idx="1114">
                  <c:v>74.387100000000004</c:v>
                </c:pt>
                <c:pt idx="1115">
                  <c:v>74.387100000000004</c:v>
                </c:pt>
                <c:pt idx="1116">
                  <c:v>74.387100000000004</c:v>
                </c:pt>
                <c:pt idx="1117">
                  <c:v>74.387100000000004</c:v>
                </c:pt>
                <c:pt idx="1118">
                  <c:v>74.387100000000004</c:v>
                </c:pt>
                <c:pt idx="1119">
                  <c:v>74.387100000000004</c:v>
                </c:pt>
                <c:pt idx="1120">
                  <c:v>74.387100000000004</c:v>
                </c:pt>
                <c:pt idx="1121">
                  <c:v>74.387100000000004</c:v>
                </c:pt>
                <c:pt idx="1122">
                  <c:v>76.294399999999996</c:v>
                </c:pt>
                <c:pt idx="1123">
                  <c:v>76.294399999999996</c:v>
                </c:pt>
                <c:pt idx="1124">
                  <c:v>76.294399999999996</c:v>
                </c:pt>
                <c:pt idx="1125">
                  <c:v>76.294399999999996</c:v>
                </c:pt>
                <c:pt idx="1126">
                  <c:v>76.294399999999996</c:v>
                </c:pt>
                <c:pt idx="1127">
                  <c:v>76.294399999999996</c:v>
                </c:pt>
                <c:pt idx="1128">
                  <c:v>78.201800000000006</c:v>
                </c:pt>
                <c:pt idx="1129">
                  <c:v>78.201800000000006</c:v>
                </c:pt>
                <c:pt idx="1130">
                  <c:v>78.201800000000006</c:v>
                </c:pt>
                <c:pt idx="1131">
                  <c:v>78.201800000000006</c:v>
                </c:pt>
                <c:pt idx="1132">
                  <c:v>78.201800000000006</c:v>
                </c:pt>
                <c:pt idx="1133">
                  <c:v>78.201800000000006</c:v>
                </c:pt>
                <c:pt idx="1134">
                  <c:v>78.201800000000006</c:v>
                </c:pt>
                <c:pt idx="1135">
                  <c:v>78.201800000000006</c:v>
                </c:pt>
                <c:pt idx="1136">
                  <c:v>78.201800000000006</c:v>
                </c:pt>
                <c:pt idx="1137">
                  <c:v>78.201800000000006</c:v>
                </c:pt>
                <c:pt idx="1138">
                  <c:v>78.201800000000006</c:v>
                </c:pt>
                <c:pt idx="1139">
                  <c:v>78.201800000000006</c:v>
                </c:pt>
                <c:pt idx="1140">
                  <c:v>76.294399999999996</c:v>
                </c:pt>
                <c:pt idx="1141">
                  <c:v>76.294399999999996</c:v>
                </c:pt>
                <c:pt idx="1142">
                  <c:v>76.294399999999996</c:v>
                </c:pt>
                <c:pt idx="1143">
                  <c:v>74.387100000000004</c:v>
                </c:pt>
                <c:pt idx="1144">
                  <c:v>74.387100000000004</c:v>
                </c:pt>
                <c:pt idx="1145">
                  <c:v>74.387100000000004</c:v>
                </c:pt>
                <c:pt idx="1146">
                  <c:v>72.479700000000008</c:v>
                </c:pt>
                <c:pt idx="1147">
                  <c:v>72.479700000000008</c:v>
                </c:pt>
                <c:pt idx="1148">
                  <c:v>70.572399999999945</c:v>
                </c:pt>
                <c:pt idx="1149">
                  <c:v>68.665000000000006</c:v>
                </c:pt>
                <c:pt idx="1150">
                  <c:v>68.665000000000006</c:v>
                </c:pt>
                <c:pt idx="1151">
                  <c:v>66.7577</c:v>
                </c:pt>
                <c:pt idx="1152">
                  <c:v>66.7577</c:v>
                </c:pt>
                <c:pt idx="1153">
                  <c:v>64.850300000000004</c:v>
                </c:pt>
                <c:pt idx="1154">
                  <c:v>64.850300000000004</c:v>
                </c:pt>
                <c:pt idx="1155">
                  <c:v>64.850300000000004</c:v>
                </c:pt>
                <c:pt idx="1156">
                  <c:v>62.942999999999998</c:v>
                </c:pt>
                <c:pt idx="1157">
                  <c:v>61.035600000000002</c:v>
                </c:pt>
                <c:pt idx="1158">
                  <c:v>59.128</c:v>
                </c:pt>
                <c:pt idx="1159">
                  <c:v>59.128</c:v>
                </c:pt>
                <c:pt idx="1160">
                  <c:v>57.220700000000001</c:v>
                </c:pt>
                <c:pt idx="1161">
                  <c:v>55.313299999999998</c:v>
                </c:pt>
                <c:pt idx="1162">
                  <c:v>53.406000000000013</c:v>
                </c:pt>
                <c:pt idx="1163">
                  <c:v>53.406000000000013</c:v>
                </c:pt>
                <c:pt idx="1164">
                  <c:v>51.498600000000003</c:v>
                </c:pt>
                <c:pt idx="1165">
                  <c:v>51.498600000000003</c:v>
                </c:pt>
                <c:pt idx="1166">
                  <c:v>51.498600000000003</c:v>
                </c:pt>
                <c:pt idx="1167">
                  <c:v>49.591300000000011</c:v>
                </c:pt>
                <c:pt idx="1168">
                  <c:v>45.776600000000009</c:v>
                </c:pt>
                <c:pt idx="1169">
                  <c:v>43.869300000000003</c:v>
                </c:pt>
                <c:pt idx="1170">
                  <c:v>43.869300000000003</c:v>
                </c:pt>
                <c:pt idx="1171">
                  <c:v>41.9619</c:v>
                </c:pt>
                <c:pt idx="1172">
                  <c:v>40.054600000000001</c:v>
                </c:pt>
                <c:pt idx="1173">
                  <c:v>40.054600000000001</c:v>
                </c:pt>
                <c:pt idx="1174">
                  <c:v>40.054600000000001</c:v>
                </c:pt>
                <c:pt idx="1175">
                  <c:v>38.147200000000012</c:v>
                </c:pt>
                <c:pt idx="1176">
                  <c:v>36.239899999999999</c:v>
                </c:pt>
                <c:pt idx="1177">
                  <c:v>36.239899999999999</c:v>
                </c:pt>
                <c:pt idx="1178">
                  <c:v>34.332500000000003</c:v>
                </c:pt>
                <c:pt idx="1179">
                  <c:v>34.332500000000003</c:v>
                </c:pt>
                <c:pt idx="1180">
                  <c:v>32.425200000000011</c:v>
                </c:pt>
                <c:pt idx="1181">
                  <c:v>32.425200000000011</c:v>
                </c:pt>
                <c:pt idx="1182">
                  <c:v>30.517800000000001</c:v>
                </c:pt>
                <c:pt idx="1183">
                  <c:v>30.517800000000001</c:v>
                </c:pt>
                <c:pt idx="1184">
                  <c:v>28.610299999999999</c:v>
                </c:pt>
                <c:pt idx="1185">
                  <c:v>28.610299999999999</c:v>
                </c:pt>
                <c:pt idx="1186">
                  <c:v>26.702999999999999</c:v>
                </c:pt>
                <c:pt idx="1187">
                  <c:v>26.702999999999999</c:v>
                </c:pt>
                <c:pt idx="1188">
                  <c:v>24.7956</c:v>
                </c:pt>
                <c:pt idx="1189">
                  <c:v>24.7956</c:v>
                </c:pt>
                <c:pt idx="1190">
                  <c:v>24.7956</c:v>
                </c:pt>
                <c:pt idx="1191">
                  <c:v>24.7956</c:v>
                </c:pt>
                <c:pt idx="1192">
                  <c:v>22.88829999999998</c:v>
                </c:pt>
                <c:pt idx="1193">
                  <c:v>22.88829999999998</c:v>
                </c:pt>
                <c:pt idx="1194">
                  <c:v>22.88829999999998</c:v>
                </c:pt>
                <c:pt idx="1195">
                  <c:v>20.981000000000002</c:v>
                </c:pt>
                <c:pt idx="1196">
                  <c:v>20.981000000000002</c:v>
                </c:pt>
                <c:pt idx="1197">
                  <c:v>20.981000000000002</c:v>
                </c:pt>
                <c:pt idx="1198">
                  <c:v>19.073599999999999</c:v>
                </c:pt>
                <c:pt idx="1199">
                  <c:v>19.073599999999999</c:v>
                </c:pt>
                <c:pt idx="1200">
                  <c:v>19.073599999999999</c:v>
                </c:pt>
                <c:pt idx="1201">
                  <c:v>17.1663</c:v>
                </c:pt>
                <c:pt idx="1202">
                  <c:v>17.1663</c:v>
                </c:pt>
                <c:pt idx="1203">
                  <c:v>15.258900000000001</c:v>
                </c:pt>
                <c:pt idx="1204">
                  <c:v>15.258900000000001</c:v>
                </c:pt>
                <c:pt idx="1205">
                  <c:v>15.258900000000001</c:v>
                </c:pt>
                <c:pt idx="1206">
                  <c:v>13.3515</c:v>
                </c:pt>
                <c:pt idx="1207">
                  <c:v>13.3515</c:v>
                </c:pt>
                <c:pt idx="1208">
                  <c:v>13.3515</c:v>
                </c:pt>
                <c:pt idx="1209">
                  <c:v>13.3515</c:v>
                </c:pt>
                <c:pt idx="1210">
                  <c:v>13.3515</c:v>
                </c:pt>
                <c:pt idx="1211">
                  <c:v>11.4442</c:v>
                </c:pt>
                <c:pt idx="1212">
                  <c:v>11.4442</c:v>
                </c:pt>
                <c:pt idx="1213">
                  <c:v>11.4442</c:v>
                </c:pt>
                <c:pt idx="1214">
                  <c:v>11.4442</c:v>
                </c:pt>
                <c:pt idx="1215">
                  <c:v>11.4442</c:v>
                </c:pt>
                <c:pt idx="1216">
                  <c:v>11.4442</c:v>
                </c:pt>
                <c:pt idx="1217">
                  <c:v>11.4442</c:v>
                </c:pt>
                <c:pt idx="1218">
                  <c:v>9.5368000000000013</c:v>
                </c:pt>
                <c:pt idx="1219">
                  <c:v>9.5368000000000013</c:v>
                </c:pt>
                <c:pt idx="1220">
                  <c:v>9.5368000000000013</c:v>
                </c:pt>
                <c:pt idx="1221">
                  <c:v>9.5368000000000013</c:v>
                </c:pt>
                <c:pt idx="1222">
                  <c:v>9.5368000000000013</c:v>
                </c:pt>
                <c:pt idx="1223">
                  <c:v>9.5368000000000013</c:v>
                </c:pt>
                <c:pt idx="1224">
                  <c:v>9.5368000000000013</c:v>
                </c:pt>
                <c:pt idx="1225">
                  <c:v>9.5368000000000013</c:v>
                </c:pt>
                <c:pt idx="1226">
                  <c:v>7.6294499999999976</c:v>
                </c:pt>
                <c:pt idx="1227">
                  <c:v>7.6294499999999976</c:v>
                </c:pt>
                <c:pt idx="1228">
                  <c:v>7.6294499999999976</c:v>
                </c:pt>
                <c:pt idx="1229">
                  <c:v>7.6294499999999976</c:v>
                </c:pt>
                <c:pt idx="1230">
                  <c:v>7.6294499999999976</c:v>
                </c:pt>
                <c:pt idx="1231">
                  <c:v>7.6294499999999976</c:v>
                </c:pt>
                <c:pt idx="1232">
                  <c:v>7.6294499999999976</c:v>
                </c:pt>
                <c:pt idx="1233">
                  <c:v>7.6294499999999976</c:v>
                </c:pt>
                <c:pt idx="1234">
                  <c:v>7.6294499999999976</c:v>
                </c:pt>
                <c:pt idx="1235">
                  <c:v>5.7220799999999956</c:v>
                </c:pt>
                <c:pt idx="1236">
                  <c:v>5.7220799999999956</c:v>
                </c:pt>
                <c:pt idx="1237">
                  <c:v>5.7220799999999956</c:v>
                </c:pt>
                <c:pt idx="1238">
                  <c:v>5.7220799999999956</c:v>
                </c:pt>
                <c:pt idx="1239">
                  <c:v>5.7220799999999956</c:v>
                </c:pt>
                <c:pt idx="1240">
                  <c:v>5.7220799999999956</c:v>
                </c:pt>
                <c:pt idx="1241">
                  <c:v>5.7220799999999956</c:v>
                </c:pt>
                <c:pt idx="1242">
                  <c:v>3.8147299999999991</c:v>
                </c:pt>
                <c:pt idx="1243">
                  <c:v>3.8147299999999991</c:v>
                </c:pt>
                <c:pt idx="1244">
                  <c:v>3.8147299999999991</c:v>
                </c:pt>
                <c:pt idx="1245">
                  <c:v>3.8147299999999991</c:v>
                </c:pt>
                <c:pt idx="1246">
                  <c:v>3.8147299999999991</c:v>
                </c:pt>
                <c:pt idx="1247">
                  <c:v>3.8147299999999991</c:v>
                </c:pt>
                <c:pt idx="1248">
                  <c:v>5.7220799999999956</c:v>
                </c:pt>
                <c:pt idx="1249">
                  <c:v>5.7220799999999956</c:v>
                </c:pt>
                <c:pt idx="1250">
                  <c:v>5.7220799999999956</c:v>
                </c:pt>
                <c:pt idx="1251">
                  <c:v>5.7220799999999956</c:v>
                </c:pt>
                <c:pt idx="1252">
                  <c:v>5.7220799999999956</c:v>
                </c:pt>
                <c:pt idx="1253">
                  <c:v>5.7220799999999956</c:v>
                </c:pt>
                <c:pt idx="1254">
                  <c:v>5.7220799999999956</c:v>
                </c:pt>
                <c:pt idx="1255">
                  <c:v>5.7220799999999956</c:v>
                </c:pt>
                <c:pt idx="1256">
                  <c:v>5.7220799999999956</c:v>
                </c:pt>
                <c:pt idx="1257">
                  <c:v>5.7220799999999956</c:v>
                </c:pt>
                <c:pt idx="1258">
                  <c:v>5.7220799999999956</c:v>
                </c:pt>
                <c:pt idx="1259">
                  <c:v>5.7220799999999956</c:v>
                </c:pt>
                <c:pt idx="1260">
                  <c:v>5.7220799999999956</c:v>
                </c:pt>
                <c:pt idx="1261">
                  <c:v>5.7220799999999956</c:v>
                </c:pt>
                <c:pt idx="1262">
                  <c:v>5.7220799999999956</c:v>
                </c:pt>
                <c:pt idx="1263">
                  <c:v>5.7220799999999956</c:v>
                </c:pt>
                <c:pt idx="1264">
                  <c:v>5.7220799999999956</c:v>
                </c:pt>
                <c:pt idx="1265">
                  <c:v>5.7220799999999956</c:v>
                </c:pt>
                <c:pt idx="1266">
                  <c:v>5.7220799999999956</c:v>
                </c:pt>
                <c:pt idx="1267">
                  <c:v>5.7220799999999956</c:v>
                </c:pt>
                <c:pt idx="1268">
                  <c:v>5.7220799999999956</c:v>
                </c:pt>
                <c:pt idx="1269">
                  <c:v>5.7220799999999956</c:v>
                </c:pt>
                <c:pt idx="1270">
                  <c:v>5.7220799999999956</c:v>
                </c:pt>
                <c:pt idx="1271">
                  <c:v>5.7220799999999956</c:v>
                </c:pt>
                <c:pt idx="1272">
                  <c:v>3.8147299999999991</c:v>
                </c:pt>
                <c:pt idx="1273">
                  <c:v>3.8147299999999991</c:v>
                </c:pt>
                <c:pt idx="1274">
                  <c:v>3.8147299999999991</c:v>
                </c:pt>
                <c:pt idx="1275">
                  <c:v>3.8147299999999991</c:v>
                </c:pt>
                <c:pt idx="1276">
                  <c:v>5.7220799999999956</c:v>
                </c:pt>
                <c:pt idx="1277">
                  <c:v>5.7220799999999956</c:v>
                </c:pt>
                <c:pt idx="1278">
                  <c:v>5.7220799999999956</c:v>
                </c:pt>
                <c:pt idx="1279">
                  <c:v>7.6294499999999976</c:v>
                </c:pt>
                <c:pt idx="1280">
                  <c:v>7.6294499999999976</c:v>
                </c:pt>
                <c:pt idx="1281">
                  <c:v>7.6294499999999976</c:v>
                </c:pt>
                <c:pt idx="1282">
                  <c:v>7.6294499999999976</c:v>
                </c:pt>
                <c:pt idx="1283">
                  <c:v>7.6294499999999976</c:v>
                </c:pt>
                <c:pt idx="1284">
                  <c:v>7.6294499999999976</c:v>
                </c:pt>
                <c:pt idx="1285">
                  <c:v>7.6294499999999976</c:v>
                </c:pt>
                <c:pt idx="1286">
                  <c:v>5.7220799999999956</c:v>
                </c:pt>
                <c:pt idx="1287">
                  <c:v>5.7220799999999956</c:v>
                </c:pt>
                <c:pt idx="1288">
                  <c:v>5.7220799999999956</c:v>
                </c:pt>
                <c:pt idx="1289">
                  <c:v>5.7220799999999956</c:v>
                </c:pt>
                <c:pt idx="1290">
                  <c:v>5.7220799999999956</c:v>
                </c:pt>
                <c:pt idx="1291">
                  <c:v>3.8147299999999991</c:v>
                </c:pt>
                <c:pt idx="1292">
                  <c:v>3.8147299999999991</c:v>
                </c:pt>
                <c:pt idx="1293">
                  <c:v>3.8147299999999991</c:v>
                </c:pt>
                <c:pt idx="1294">
                  <c:v>3.8147299999999991</c:v>
                </c:pt>
                <c:pt idx="1295">
                  <c:v>3.8147299999999991</c:v>
                </c:pt>
                <c:pt idx="1296">
                  <c:v>3.8147299999999991</c:v>
                </c:pt>
                <c:pt idx="1297">
                  <c:v>1.9073599999999999</c:v>
                </c:pt>
                <c:pt idx="1298">
                  <c:v>1.9073599999999999</c:v>
                </c:pt>
                <c:pt idx="1299">
                  <c:v>1.9073599999999999</c:v>
                </c:pt>
                <c:pt idx="1300">
                  <c:v>1.9073599999999999</c:v>
                </c:pt>
                <c:pt idx="1301">
                  <c:v>1.9073599999999999</c:v>
                </c:pt>
                <c:pt idx="1302">
                  <c:v>1.9073599999999999</c:v>
                </c:pt>
                <c:pt idx="1303">
                  <c:v>1.9073599999999999</c:v>
                </c:pt>
                <c:pt idx="1304">
                  <c:v>1.9073599999999999</c:v>
                </c:pt>
                <c:pt idx="1305">
                  <c:v>1.9073599999999999</c:v>
                </c:pt>
                <c:pt idx="1306">
                  <c:v>1.9073599999999999</c:v>
                </c:pt>
                <c:pt idx="1307">
                  <c:v>1.9073599999999999</c:v>
                </c:pt>
                <c:pt idx="1308">
                  <c:v>1.9073599999999999</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numCache>
            </c:numRef>
          </c:yVal>
          <c:smooth val="1"/>
          <c:extLst>
            <c:ext xmlns:c16="http://schemas.microsoft.com/office/drawing/2014/chart" uri="{C3380CC4-5D6E-409C-BE32-E72D297353CC}">
              <c16:uniqueId val="{00000006-8740-47E3-BFC7-CECA4E236FC7}"/>
            </c:ext>
          </c:extLst>
        </c:ser>
        <c:ser>
          <c:idx val="9"/>
          <c:order val="7"/>
          <c:tx>
            <c:v>V=2,2мкл</c:v>
          </c:tx>
          <c:spPr>
            <a:ln w="9525" cap="rnd">
              <a:solidFill>
                <a:schemeClr val="accent4">
                  <a:lumMod val="60000"/>
                </a:schemeClr>
              </a:solidFill>
              <a:round/>
            </a:ln>
            <a:effectLst>
              <a:outerShdw blurRad="50800" dist="38100" dir="5400000" rotWithShape="0">
                <a:srgbClr val="000000">
                  <a:alpha val="35000"/>
                </a:srgbClr>
              </a:outerShdw>
            </a:effectLst>
          </c:spPr>
          <c:marker>
            <c:symbol val="none"/>
          </c:marker>
          <c:xVal>
            <c:numRef>
              <c:f>'РУС Дипл!исп!4,12,100mW'!$AI$3:$AI$1429</c:f>
              <c:numCache>
                <c:formatCode>General</c:formatCode>
                <c:ptCount val="1427"/>
                <c:pt idx="0">
                  <c:v>902.00000000008811</c:v>
                </c:pt>
                <c:pt idx="1">
                  <c:v>902.08000000008803</c:v>
                </c:pt>
                <c:pt idx="2">
                  <c:v>902.16000000008808</c:v>
                </c:pt>
                <c:pt idx="3">
                  <c:v>902.240000000088</c:v>
                </c:pt>
                <c:pt idx="4">
                  <c:v>902.32000000008804</c:v>
                </c:pt>
                <c:pt idx="5">
                  <c:v>902.40000000008808</c:v>
                </c:pt>
                <c:pt idx="6">
                  <c:v>902.48000000008801</c:v>
                </c:pt>
                <c:pt idx="7">
                  <c:v>902.56000000008805</c:v>
                </c:pt>
                <c:pt idx="8">
                  <c:v>902.64000000008809</c:v>
                </c:pt>
                <c:pt idx="9">
                  <c:v>902.72000000008802</c:v>
                </c:pt>
                <c:pt idx="10">
                  <c:v>902.80000000008795</c:v>
                </c:pt>
                <c:pt idx="11">
                  <c:v>902.8800000000881</c:v>
                </c:pt>
                <c:pt idx="12">
                  <c:v>902.96000000008803</c:v>
                </c:pt>
                <c:pt idx="13">
                  <c:v>903.04000000008898</c:v>
                </c:pt>
                <c:pt idx="14">
                  <c:v>903.12000000008902</c:v>
                </c:pt>
                <c:pt idx="15">
                  <c:v>903.20000000008895</c:v>
                </c:pt>
                <c:pt idx="16">
                  <c:v>903.28000000008899</c:v>
                </c:pt>
                <c:pt idx="17">
                  <c:v>903.36000000008858</c:v>
                </c:pt>
                <c:pt idx="18">
                  <c:v>903.44000000008896</c:v>
                </c:pt>
                <c:pt idx="19">
                  <c:v>903.520000000089</c:v>
                </c:pt>
                <c:pt idx="20">
                  <c:v>903.60000000008904</c:v>
                </c:pt>
                <c:pt idx="21">
                  <c:v>903.68000000008897</c:v>
                </c:pt>
                <c:pt idx="22">
                  <c:v>903.76000000008901</c:v>
                </c:pt>
                <c:pt idx="23">
                  <c:v>903.84000000008859</c:v>
                </c:pt>
                <c:pt idx="24">
                  <c:v>903.92000000008898</c:v>
                </c:pt>
                <c:pt idx="25">
                  <c:v>904.00000000008902</c:v>
                </c:pt>
                <c:pt idx="26">
                  <c:v>904.08000000008894</c:v>
                </c:pt>
                <c:pt idx="27">
                  <c:v>904.16000000008898</c:v>
                </c:pt>
                <c:pt idx="28">
                  <c:v>904.24000000008903</c:v>
                </c:pt>
                <c:pt idx="29">
                  <c:v>904.3200000000885</c:v>
                </c:pt>
                <c:pt idx="30">
                  <c:v>904.40000000008899</c:v>
                </c:pt>
                <c:pt idx="31">
                  <c:v>904.48000000008903</c:v>
                </c:pt>
                <c:pt idx="32">
                  <c:v>904.56000000008896</c:v>
                </c:pt>
                <c:pt idx="33">
                  <c:v>904.640000000089</c:v>
                </c:pt>
                <c:pt idx="34">
                  <c:v>904.72000000008904</c:v>
                </c:pt>
                <c:pt idx="35">
                  <c:v>904.80000000008897</c:v>
                </c:pt>
                <c:pt idx="36">
                  <c:v>904.88000000008901</c:v>
                </c:pt>
                <c:pt idx="37">
                  <c:v>904.96000000008996</c:v>
                </c:pt>
                <c:pt idx="38">
                  <c:v>905.04000000009</c:v>
                </c:pt>
                <c:pt idx="39">
                  <c:v>905.12000000009004</c:v>
                </c:pt>
                <c:pt idx="40">
                  <c:v>905.20000000008997</c:v>
                </c:pt>
                <c:pt idx="41">
                  <c:v>905.28000000009001</c:v>
                </c:pt>
                <c:pt idx="42">
                  <c:v>905.3600000000896</c:v>
                </c:pt>
                <c:pt idx="43">
                  <c:v>905.44000000008998</c:v>
                </c:pt>
                <c:pt idx="44">
                  <c:v>905.52000000009002</c:v>
                </c:pt>
                <c:pt idx="45">
                  <c:v>905.60000000008995</c:v>
                </c:pt>
                <c:pt idx="46">
                  <c:v>905.68000000008999</c:v>
                </c:pt>
                <c:pt idx="47">
                  <c:v>905.76000000009003</c:v>
                </c:pt>
                <c:pt idx="48">
                  <c:v>905.84000000008996</c:v>
                </c:pt>
                <c:pt idx="49">
                  <c:v>905.92000000009</c:v>
                </c:pt>
                <c:pt idx="50">
                  <c:v>906.00000000009004</c:v>
                </c:pt>
                <c:pt idx="51">
                  <c:v>906.08000000008997</c:v>
                </c:pt>
                <c:pt idx="52">
                  <c:v>906.16000000009001</c:v>
                </c:pt>
                <c:pt idx="53">
                  <c:v>906.24000000009005</c:v>
                </c:pt>
                <c:pt idx="54">
                  <c:v>906.32000000008998</c:v>
                </c:pt>
                <c:pt idx="55">
                  <c:v>906.40000000009002</c:v>
                </c:pt>
                <c:pt idx="56">
                  <c:v>906.48000000008994</c:v>
                </c:pt>
                <c:pt idx="57">
                  <c:v>906.56000000008999</c:v>
                </c:pt>
                <c:pt idx="58">
                  <c:v>906.64000000009003</c:v>
                </c:pt>
                <c:pt idx="59">
                  <c:v>906.72000000008995</c:v>
                </c:pt>
                <c:pt idx="60">
                  <c:v>906.80000000008999</c:v>
                </c:pt>
                <c:pt idx="61">
                  <c:v>906.88000000009004</c:v>
                </c:pt>
                <c:pt idx="62">
                  <c:v>906.96000000009099</c:v>
                </c:pt>
                <c:pt idx="63">
                  <c:v>907.04000000009103</c:v>
                </c:pt>
                <c:pt idx="64">
                  <c:v>907.12000000009095</c:v>
                </c:pt>
                <c:pt idx="65">
                  <c:v>907.20000000009099</c:v>
                </c:pt>
                <c:pt idx="66">
                  <c:v>907.28000000009104</c:v>
                </c:pt>
                <c:pt idx="67">
                  <c:v>907.36000000009096</c:v>
                </c:pt>
                <c:pt idx="68">
                  <c:v>907.440000000091</c:v>
                </c:pt>
                <c:pt idx="69">
                  <c:v>907.52000000009104</c:v>
                </c:pt>
                <c:pt idx="70">
                  <c:v>907.60000000009097</c:v>
                </c:pt>
                <c:pt idx="71">
                  <c:v>907.68000000009101</c:v>
                </c:pt>
                <c:pt idx="72">
                  <c:v>907.76000000009105</c:v>
                </c:pt>
                <c:pt idx="73">
                  <c:v>907.84000000009098</c:v>
                </c:pt>
                <c:pt idx="74">
                  <c:v>907.92000000009102</c:v>
                </c:pt>
                <c:pt idx="75">
                  <c:v>908.00000000009095</c:v>
                </c:pt>
                <c:pt idx="76">
                  <c:v>908.08000000009099</c:v>
                </c:pt>
                <c:pt idx="77">
                  <c:v>908.16000000009103</c:v>
                </c:pt>
                <c:pt idx="78">
                  <c:v>908.24000000009096</c:v>
                </c:pt>
                <c:pt idx="79">
                  <c:v>908.320000000091</c:v>
                </c:pt>
                <c:pt idx="80">
                  <c:v>908.40000000009104</c:v>
                </c:pt>
                <c:pt idx="81">
                  <c:v>908.48000000009097</c:v>
                </c:pt>
                <c:pt idx="82">
                  <c:v>908.56000000009101</c:v>
                </c:pt>
                <c:pt idx="83">
                  <c:v>908.64000000009105</c:v>
                </c:pt>
                <c:pt idx="84">
                  <c:v>908.72000000009098</c:v>
                </c:pt>
                <c:pt idx="85">
                  <c:v>908.80000000009102</c:v>
                </c:pt>
                <c:pt idx="86">
                  <c:v>908.88000000009197</c:v>
                </c:pt>
                <c:pt idx="87">
                  <c:v>908.96000000009201</c:v>
                </c:pt>
                <c:pt idx="88">
                  <c:v>909.04000000009205</c:v>
                </c:pt>
                <c:pt idx="89">
                  <c:v>909.12000000009198</c:v>
                </c:pt>
                <c:pt idx="90">
                  <c:v>909.20000000009202</c:v>
                </c:pt>
                <c:pt idx="91">
                  <c:v>909.28000000009195</c:v>
                </c:pt>
                <c:pt idx="92">
                  <c:v>909.36000000009199</c:v>
                </c:pt>
                <c:pt idx="93">
                  <c:v>909.44000000009203</c:v>
                </c:pt>
                <c:pt idx="94">
                  <c:v>909.52000000009195</c:v>
                </c:pt>
                <c:pt idx="95">
                  <c:v>909.600000000092</c:v>
                </c:pt>
                <c:pt idx="96">
                  <c:v>909.68000000009204</c:v>
                </c:pt>
                <c:pt idx="97">
                  <c:v>909.76000000009196</c:v>
                </c:pt>
                <c:pt idx="98">
                  <c:v>909.840000000092</c:v>
                </c:pt>
                <c:pt idx="99">
                  <c:v>909.92000000009205</c:v>
                </c:pt>
                <c:pt idx="100">
                  <c:v>910.00000000009197</c:v>
                </c:pt>
                <c:pt idx="101">
                  <c:v>910.08000000009201</c:v>
                </c:pt>
                <c:pt idx="102">
                  <c:v>910.16000000009205</c:v>
                </c:pt>
                <c:pt idx="103">
                  <c:v>910.24000000009198</c:v>
                </c:pt>
                <c:pt idx="104">
                  <c:v>910.32000000009202</c:v>
                </c:pt>
                <c:pt idx="105">
                  <c:v>910.40000000009195</c:v>
                </c:pt>
                <c:pt idx="106">
                  <c:v>910.48000000009199</c:v>
                </c:pt>
                <c:pt idx="107">
                  <c:v>910.56000000009203</c:v>
                </c:pt>
                <c:pt idx="108">
                  <c:v>910.64000000009196</c:v>
                </c:pt>
                <c:pt idx="109">
                  <c:v>910.720000000092</c:v>
                </c:pt>
                <c:pt idx="110">
                  <c:v>910.80000000009204</c:v>
                </c:pt>
                <c:pt idx="111">
                  <c:v>910.8800000000931</c:v>
                </c:pt>
                <c:pt idx="112">
                  <c:v>910.96000000009303</c:v>
                </c:pt>
                <c:pt idx="113">
                  <c:v>911.04000000009307</c:v>
                </c:pt>
                <c:pt idx="114">
                  <c:v>911.120000000093</c:v>
                </c:pt>
                <c:pt idx="115">
                  <c:v>911.20000000009304</c:v>
                </c:pt>
                <c:pt idx="116">
                  <c:v>911.28000000009308</c:v>
                </c:pt>
                <c:pt idx="117">
                  <c:v>911.3600000000929</c:v>
                </c:pt>
                <c:pt idx="118">
                  <c:v>911.44000000009305</c:v>
                </c:pt>
                <c:pt idx="119">
                  <c:v>911.52000000009309</c:v>
                </c:pt>
                <c:pt idx="120">
                  <c:v>911.60000000009302</c:v>
                </c:pt>
                <c:pt idx="121">
                  <c:v>911.68000000009295</c:v>
                </c:pt>
                <c:pt idx="122">
                  <c:v>911.7600000000931</c:v>
                </c:pt>
                <c:pt idx="123">
                  <c:v>911.84000000009303</c:v>
                </c:pt>
                <c:pt idx="124">
                  <c:v>911.92000000009295</c:v>
                </c:pt>
                <c:pt idx="125">
                  <c:v>912.000000000093</c:v>
                </c:pt>
                <c:pt idx="126">
                  <c:v>912.08000000009304</c:v>
                </c:pt>
                <c:pt idx="127">
                  <c:v>912.16000000009308</c:v>
                </c:pt>
                <c:pt idx="128">
                  <c:v>912.240000000093</c:v>
                </c:pt>
                <c:pt idx="129">
                  <c:v>912.32000000009305</c:v>
                </c:pt>
                <c:pt idx="130">
                  <c:v>912.40000000009309</c:v>
                </c:pt>
                <c:pt idx="131">
                  <c:v>912.48000000009301</c:v>
                </c:pt>
                <c:pt idx="132">
                  <c:v>912.56000000009305</c:v>
                </c:pt>
                <c:pt idx="133">
                  <c:v>912.6400000000931</c:v>
                </c:pt>
                <c:pt idx="134">
                  <c:v>912.72000000009302</c:v>
                </c:pt>
                <c:pt idx="135">
                  <c:v>912.80000000009397</c:v>
                </c:pt>
                <c:pt idx="136">
                  <c:v>912.88000000009401</c:v>
                </c:pt>
                <c:pt idx="137">
                  <c:v>912.96000000009406</c:v>
                </c:pt>
                <c:pt idx="138">
                  <c:v>913.04000000009398</c:v>
                </c:pt>
                <c:pt idx="139">
                  <c:v>913.12000000009402</c:v>
                </c:pt>
                <c:pt idx="140">
                  <c:v>913.20000000009395</c:v>
                </c:pt>
                <c:pt idx="141">
                  <c:v>913.28000000009399</c:v>
                </c:pt>
                <c:pt idx="142">
                  <c:v>913.36000000009358</c:v>
                </c:pt>
                <c:pt idx="143">
                  <c:v>913.44000000009396</c:v>
                </c:pt>
                <c:pt idx="144">
                  <c:v>913.520000000094</c:v>
                </c:pt>
                <c:pt idx="145">
                  <c:v>913.60000000009404</c:v>
                </c:pt>
                <c:pt idx="146">
                  <c:v>913.68000000009397</c:v>
                </c:pt>
                <c:pt idx="147">
                  <c:v>913.76000000009401</c:v>
                </c:pt>
                <c:pt idx="148">
                  <c:v>913.8400000000936</c:v>
                </c:pt>
                <c:pt idx="149">
                  <c:v>913.92000000009398</c:v>
                </c:pt>
                <c:pt idx="150">
                  <c:v>914.00000000009402</c:v>
                </c:pt>
                <c:pt idx="151">
                  <c:v>914.08000000009395</c:v>
                </c:pt>
                <c:pt idx="152">
                  <c:v>914.16000000009399</c:v>
                </c:pt>
                <c:pt idx="153">
                  <c:v>914.24000000009403</c:v>
                </c:pt>
                <c:pt idx="154">
                  <c:v>914.32000000009396</c:v>
                </c:pt>
                <c:pt idx="155">
                  <c:v>914.400000000094</c:v>
                </c:pt>
                <c:pt idx="156">
                  <c:v>914.48000000009404</c:v>
                </c:pt>
                <c:pt idx="157">
                  <c:v>914.56000000009396</c:v>
                </c:pt>
                <c:pt idx="158">
                  <c:v>914.64000000009401</c:v>
                </c:pt>
                <c:pt idx="159">
                  <c:v>914.72000000009496</c:v>
                </c:pt>
                <c:pt idx="160">
                  <c:v>914.800000000095</c:v>
                </c:pt>
                <c:pt idx="161">
                  <c:v>914.88000000009504</c:v>
                </c:pt>
                <c:pt idx="162">
                  <c:v>914.96000000009496</c:v>
                </c:pt>
                <c:pt idx="163">
                  <c:v>915.04000000009501</c:v>
                </c:pt>
                <c:pt idx="164">
                  <c:v>915.12000000009505</c:v>
                </c:pt>
                <c:pt idx="165">
                  <c:v>915.20000000009497</c:v>
                </c:pt>
                <c:pt idx="166">
                  <c:v>915.28000000009501</c:v>
                </c:pt>
                <c:pt idx="167">
                  <c:v>915.36000000009506</c:v>
                </c:pt>
                <c:pt idx="168">
                  <c:v>915.44000000009498</c:v>
                </c:pt>
                <c:pt idx="169">
                  <c:v>915.52000000009502</c:v>
                </c:pt>
                <c:pt idx="170">
                  <c:v>915.60000000009495</c:v>
                </c:pt>
                <c:pt idx="171">
                  <c:v>915.68000000009499</c:v>
                </c:pt>
                <c:pt idx="172">
                  <c:v>915.76000000009503</c:v>
                </c:pt>
                <c:pt idx="173">
                  <c:v>915.84000000009496</c:v>
                </c:pt>
                <c:pt idx="174">
                  <c:v>915.920000000095</c:v>
                </c:pt>
                <c:pt idx="175">
                  <c:v>916.00000000009504</c:v>
                </c:pt>
                <c:pt idx="176">
                  <c:v>916.08000000009497</c:v>
                </c:pt>
                <c:pt idx="177">
                  <c:v>916.16000000009501</c:v>
                </c:pt>
                <c:pt idx="178">
                  <c:v>916.24000000009505</c:v>
                </c:pt>
                <c:pt idx="179">
                  <c:v>916.32000000009498</c:v>
                </c:pt>
                <c:pt idx="180">
                  <c:v>916.40000000009502</c:v>
                </c:pt>
                <c:pt idx="181">
                  <c:v>916.48000000009495</c:v>
                </c:pt>
                <c:pt idx="182">
                  <c:v>916.56000000009499</c:v>
                </c:pt>
                <c:pt idx="183">
                  <c:v>916.64000000009503</c:v>
                </c:pt>
                <c:pt idx="184">
                  <c:v>916.72000000009598</c:v>
                </c:pt>
                <c:pt idx="185">
                  <c:v>916.80000000009602</c:v>
                </c:pt>
                <c:pt idx="186">
                  <c:v>916.88000000009595</c:v>
                </c:pt>
                <c:pt idx="187">
                  <c:v>916.96000000009599</c:v>
                </c:pt>
                <c:pt idx="188">
                  <c:v>917.04000000009603</c:v>
                </c:pt>
                <c:pt idx="189">
                  <c:v>917.12000000009596</c:v>
                </c:pt>
                <c:pt idx="190">
                  <c:v>917.200000000096</c:v>
                </c:pt>
                <c:pt idx="191">
                  <c:v>917.28000000009604</c:v>
                </c:pt>
                <c:pt idx="192">
                  <c:v>917.36000000009597</c:v>
                </c:pt>
                <c:pt idx="193">
                  <c:v>917.44000000009601</c:v>
                </c:pt>
                <c:pt idx="194">
                  <c:v>917.52000000009605</c:v>
                </c:pt>
                <c:pt idx="195">
                  <c:v>917.60000000009597</c:v>
                </c:pt>
                <c:pt idx="196">
                  <c:v>917.68000000009602</c:v>
                </c:pt>
                <c:pt idx="197">
                  <c:v>917.76000000009606</c:v>
                </c:pt>
                <c:pt idx="198">
                  <c:v>917.84000000009598</c:v>
                </c:pt>
                <c:pt idx="199">
                  <c:v>917.92000000009602</c:v>
                </c:pt>
                <c:pt idx="200">
                  <c:v>918.00000000009595</c:v>
                </c:pt>
                <c:pt idx="201">
                  <c:v>918.08000000009599</c:v>
                </c:pt>
                <c:pt idx="202">
                  <c:v>918.16000000009603</c:v>
                </c:pt>
                <c:pt idx="203">
                  <c:v>918.24000000009596</c:v>
                </c:pt>
                <c:pt idx="204">
                  <c:v>918.320000000096</c:v>
                </c:pt>
                <c:pt idx="205">
                  <c:v>918.40000000009604</c:v>
                </c:pt>
                <c:pt idx="206">
                  <c:v>918.48000000009597</c:v>
                </c:pt>
                <c:pt idx="207">
                  <c:v>918.56000000009601</c:v>
                </c:pt>
                <c:pt idx="208">
                  <c:v>918.64000000009696</c:v>
                </c:pt>
                <c:pt idx="209">
                  <c:v>918.720000000097</c:v>
                </c:pt>
                <c:pt idx="210">
                  <c:v>918.80000000009704</c:v>
                </c:pt>
                <c:pt idx="211">
                  <c:v>918.88000000009697</c:v>
                </c:pt>
                <c:pt idx="212">
                  <c:v>918.96000000009701</c:v>
                </c:pt>
                <c:pt idx="213">
                  <c:v>919.04000000009705</c:v>
                </c:pt>
                <c:pt idx="214">
                  <c:v>919.12000000009698</c:v>
                </c:pt>
                <c:pt idx="215">
                  <c:v>919.20000000009702</c:v>
                </c:pt>
                <c:pt idx="216">
                  <c:v>919.28000000009695</c:v>
                </c:pt>
                <c:pt idx="217">
                  <c:v>919.36000000009699</c:v>
                </c:pt>
                <c:pt idx="218">
                  <c:v>919.44000000009703</c:v>
                </c:pt>
                <c:pt idx="219">
                  <c:v>919.52000000009696</c:v>
                </c:pt>
                <c:pt idx="220">
                  <c:v>919.600000000097</c:v>
                </c:pt>
                <c:pt idx="221">
                  <c:v>919.68000000009704</c:v>
                </c:pt>
                <c:pt idx="222">
                  <c:v>919.76000000009697</c:v>
                </c:pt>
                <c:pt idx="223">
                  <c:v>919.84000000009701</c:v>
                </c:pt>
                <c:pt idx="224">
                  <c:v>919.92000000009705</c:v>
                </c:pt>
                <c:pt idx="225">
                  <c:v>920.00000000009697</c:v>
                </c:pt>
                <c:pt idx="226">
                  <c:v>920.08000000009702</c:v>
                </c:pt>
                <c:pt idx="227">
                  <c:v>920.16000000009706</c:v>
                </c:pt>
                <c:pt idx="228">
                  <c:v>920.24000000009698</c:v>
                </c:pt>
                <c:pt idx="229">
                  <c:v>920.32000000009702</c:v>
                </c:pt>
                <c:pt idx="230">
                  <c:v>920.40000000009695</c:v>
                </c:pt>
                <c:pt idx="231">
                  <c:v>920.48000000009699</c:v>
                </c:pt>
                <c:pt idx="232">
                  <c:v>920.56000000009703</c:v>
                </c:pt>
                <c:pt idx="233">
                  <c:v>920.6400000000981</c:v>
                </c:pt>
                <c:pt idx="234">
                  <c:v>920.72000000009803</c:v>
                </c:pt>
                <c:pt idx="235">
                  <c:v>920.80000000009795</c:v>
                </c:pt>
                <c:pt idx="236">
                  <c:v>920.88000000009811</c:v>
                </c:pt>
                <c:pt idx="237">
                  <c:v>920.96000000009803</c:v>
                </c:pt>
                <c:pt idx="238">
                  <c:v>921.04000000009808</c:v>
                </c:pt>
                <c:pt idx="239">
                  <c:v>921.120000000098</c:v>
                </c:pt>
                <c:pt idx="240">
                  <c:v>921.20000000009804</c:v>
                </c:pt>
                <c:pt idx="241">
                  <c:v>921.28000000009808</c:v>
                </c:pt>
                <c:pt idx="242">
                  <c:v>921.3600000000979</c:v>
                </c:pt>
                <c:pt idx="243">
                  <c:v>921.44000000009805</c:v>
                </c:pt>
                <c:pt idx="244">
                  <c:v>921.52000000009809</c:v>
                </c:pt>
                <c:pt idx="245">
                  <c:v>921.60000000009802</c:v>
                </c:pt>
                <c:pt idx="246">
                  <c:v>921.68000000009795</c:v>
                </c:pt>
                <c:pt idx="247">
                  <c:v>921.7600000000981</c:v>
                </c:pt>
                <c:pt idx="248">
                  <c:v>921.84000000009803</c:v>
                </c:pt>
                <c:pt idx="249">
                  <c:v>921.92000000009807</c:v>
                </c:pt>
                <c:pt idx="250">
                  <c:v>922.000000000098</c:v>
                </c:pt>
                <c:pt idx="251">
                  <c:v>922.08000000009804</c:v>
                </c:pt>
                <c:pt idx="252">
                  <c:v>922.16000000009808</c:v>
                </c:pt>
                <c:pt idx="253">
                  <c:v>922.24000000009801</c:v>
                </c:pt>
                <c:pt idx="254">
                  <c:v>922.32000000009805</c:v>
                </c:pt>
                <c:pt idx="255">
                  <c:v>922.40000000009809</c:v>
                </c:pt>
                <c:pt idx="256">
                  <c:v>922.48000000009802</c:v>
                </c:pt>
                <c:pt idx="257">
                  <c:v>922.56000000009897</c:v>
                </c:pt>
                <c:pt idx="258">
                  <c:v>922.64000000009901</c:v>
                </c:pt>
                <c:pt idx="259">
                  <c:v>922.72000000009905</c:v>
                </c:pt>
                <c:pt idx="260">
                  <c:v>922.80000000009898</c:v>
                </c:pt>
                <c:pt idx="261">
                  <c:v>922.88000000009902</c:v>
                </c:pt>
                <c:pt idx="262">
                  <c:v>922.96000000009849</c:v>
                </c:pt>
                <c:pt idx="263">
                  <c:v>923.04000000009898</c:v>
                </c:pt>
                <c:pt idx="264">
                  <c:v>923.12000000009903</c:v>
                </c:pt>
                <c:pt idx="265">
                  <c:v>923.20000000009895</c:v>
                </c:pt>
                <c:pt idx="266">
                  <c:v>923.28000000009899</c:v>
                </c:pt>
                <c:pt idx="267">
                  <c:v>923.36000000009858</c:v>
                </c:pt>
                <c:pt idx="268">
                  <c:v>923.44000000009896</c:v>
                </c:pt>
                <c:pt idx="269">
                  <c:v>923.520000000099</c:v>
                </c:pt>
                <c:pt idx="270">
                  <c:v>923.60000000009904</c:v>
                </c:pt>
                <c:pt idx="271">
                  <c:v>923.68000000009897</c:v>
                </c:pt>
                <c:pt idx="272">
                  <c:v>923.76000000009901</c:v>
                </c:pt>
                <c:pt idx="273">
                  <c:v>923.8400000000986</c:v>
                </c:pt>
                <c:pt idx="274">
                  <c:v>923.92000000009898</c:v>
                </c:pt>
                <c:pt idx="275">
                  <c:v>924.00000000009902</c:v>
                </c:pt>
                <c:pt idx="276">
                  <c:v>924.08000000009895</c:v>
                </c:pt>
                <c:pt idx="277">
                  <c:v>924.16000000009899</c:v>
                </c:pt>
                <c:pt idx="278">
                  <c:v>924.24000000009903</c:v>
                </c:pt>
                <c:pt idx="279">
                  <c:v>924.32000000009896</c:v>
                </c:pt>
                <c:pt idx="280">
                  <c:v>924.400000000099</c:v>
                </c:pt>
                <c:pt idx="281">
                  <c:v>924.48000000009904</c:v>
                </c:pt>
                <c:pt idx="282">
                  <c:v>924.56000000009999</c:v>
                </c:pt>
                <c:pt idx="283">
                  <c:v>924.64000000010003</c:v>
                </c:pt>
                <c:pt idx="284">
                  <c:v>924.72000000009996</c:v>
                </c:pt>
                <c:pt idx="285">
                  <c:v>924.8000000001</c:v>
                </c:pt>
                <c:pt idx="286">
                  <c:v>924.88000000010004</c:v>
                </c:pt>
                <c:pt idx="287">
                  <c:v>924.96000000009997</c:v>
                </c:pt>
                <c:pt idx="288">
                  <c:v>925.04000000010001</c:v>
                </c:pt>
                <c:pt idx="289">
                  <c:v>925.12000000010005</c:v>
                </c:pt>
                <c:pt idx="290">
                  <c:v>925.20000000009998</c:v>
                </c:pt>
                <c:pt idx="291">
                  <c:v>925.28000000010002</c:v>
                </c:pt>
                <c:pt idx="292">
                  <c:v>925.36000000009949</c:v>
                </c:pt>
                <c:pt idx="293">
                  <c:v>925.44000000009999</c:v>
                </c:pt>
                <c:pt idx="294">
                  <c:v>925.52000000010003</c:v>
                </c:pt>
                <c:pt idx="295">
                  <c:v>925.60000000009995</c:v>
                </c:pt>
                <c:pt idx="296">
                  <c:v>925.68000000009999</c:v>
                </c:pt>
                <c:pt idx="297">
                  <c:v>925.76000000010004</c:v>
                </c:pt>
                <c:pt idx="298">
                  <c:v>925.84000000009996</c:v>
                </c:pt>
                <c:pt idx="299">
                  <c:v>925.9200000001</c:v>
                </c:pt>
                <c:pt idx="300">
                  <c:v>926.00000000010004</c:v>
                </c:pt>
                <c:pt idx="301">
                  <c:v>926.08000000009997</c:v>
                </c:pt>
                <c:pt idx="302">
                  <c:v>926.16000000010001</c:v>
                </c:pt>
                <c:pt idx="303">
                  <c:v>926.24000000010005</c:v>
                </c:pt>
                <c:pt idx="304">
                  <c:v>926.32000000009998</c:v>
                </c:pt>
                <c:pt idx="305">
                  <c:v>926.40000000010002</c:v>
                </c:pt>
                <c:pt idx="306">
                  <c:v>926.48000000009995</c:v>
                </c:pt>
                <c:pt idx="307">
                  <c:v>926.56000000009999</c:v>
                </c:pt>
                <c:pt idx="308">
                  <c:v>926.64000000010003</c:v>
                </c:pt>
                <c:pt idx="309">
                  <c:v>926.72000000009996</c:v>
                </c:pt>
                <c:pt idx="310">
                  <c:v>926.8000000001</c:v>
                </c:pt>
                <c:pt idx="311">
                  <c:v>926.88000000010004</c:v>
                </c:pt>
                <c:pt idx="312">
                  <c:v>926.96000000010099</c:v>
                </c:pt>
                <c:pt idx="313">
                  <c:v>927.04000000010103</c:v>
                </c:pt>
                <c:pt idx="314">
                  <c:v>927.12000000010096</c:v>
                </c:pt>
                <c:pt idx="315">
                  <c:v>927.200000000101</c:v>
                </c:pt>
                <c:pt idx="316">
                  <c:v>927.28000000010104</c:v>
                </c:pt>
                <c:pt idx="317">
                  <c:v>927.36000000010097</c:v>
                </c:pt>
                <c:pt idx="318">
                  <c:v>927.44000000010101</c:v>
                </c:pt>
                <c:pt idx="319">
                  <c:v>927.52000000010105</c:v>
                </c:pt>
                <c:pt idx="320">
                  <c:v>927.60000000010098</c:v>
                </c:pt>
                <c:pt idx="321">
                  <c:v>927.68000000010102</c:v>
                </c:pt>
                <c:pt idx="322">
                  <c:v>927.76000000010094</c:v>
                </c:pt>
                <c:pt idx="323">
                  <c:v>927.84000000010099</c:v>
                </c:pt>
                <c:pt idx="324">
                  <c:v>927.92000000010103</c:v>
                </c:pt>
                <c:pt idx="325">
                  <c:v>928.00000000010095</c:v>
                </c:pt>
                <c:pt idx="326">
                  <c:v>928.08000000010099</c:v>
                </c:pt>
                <c:pt idx="327">
                  <c:v>928.16000000010104</c:v>
                </c:pt>
                <c:pt idx="328">
                  <c:v>928.24000000010096</c:v>
                </c:pt>
                <c:pt idx="329">
                  <c:v>928.320000000101</c:v>
                </c:pt>
                <c:pt idx="330">
                  <c:v>928.40000000010104</c:v>
                </c:pt>
                <c:pt idx="331">
                  <c:v>928.48000000010097</c:v>
                </c:pt>
                <c:pt idx="332">
                  <c:v>928.56000000010101</c:v>
                </c:pt>
                <c:pt idx="333">
                  <c:v>928.64000000010105</c:v>
                </c:pt>
                <c:pt idx="334">
                  <c:v>928.72000000010098</c:v>
                </c:pt>
                <c:pt idx="335">
                  <c:v>928.80000000010102</c:v>
                </c:pt>
                <c:pt idx="336">
                  <c:v>928.88000000010197</c:v>
                </c:pt>
                <c:pt idx="337">
                  <c:v>928.96000000010201</c:v>
                </c:pt>
                <c:pt idx="338">
                  <c:v>929.04000000010205</c:v>
                </c:pt>
                <c:pt idx="339">
                  <c:v>929.12000000010198</c:v>
                </c:pt>
                <c:pt idx="340">
                  <c:v>929.20000000010202</c:v>
                </c:pt>
                <c:pt idx="341">
                  <c:v>929.28000000010195</c:v>
                </c:pt>
                <c:pt idx="342">
                  <c:v>929.36000000010199</c:v>
                </c:pt>
                <c:pt idx="343">
                  <c:v>929.44000000010203</c:v>
                </c:pt>
                <c:pt idx="344">
                  <c:v>929.52000000010196</c:v>
                </c:pt>
                <c:pt idx="345">
                  <c:v>929.600000000102</c:v>
                </c:pt>
                <c:pt idx="346">
                  <c:v>929.68000000010204</c:v>
                </c:pt>
                <c:pt idx="347">
                  <c:v>929.76000000010197</c:v>
                </c:pt>
                <c:pt idx="348">
                  <c:v>929.84000000010201</c:v>
                </c:pt>
                <c:pt idx="349">
                  <c:v>929.92000000010205</c:v>
                </c:pt>
                <c:pt idx="350">
                  <c:v>930.00000000010198</c:v>
                </c:pt>
                <c:pt idx="351">
                  <c:v>930.08000000010202</c:v>
                </c:pt>
                <c:pt idx="352">
                  <c:v>930.16000000010195</c:v>
                </c:pt>
                <c:pt idx="353">
                  <c:v>930.24000000010199</c:v>
                </c:pt>
                <c:pt idx="354">
                  <c:v>930.32000000010203</c:v>
                </c:pt>
                <c:pt idx="355">
                  <c:v>930.40000000010195</c:v>
                </c:pt>
                <c:pt idx="356">
                  <c:v>930.480000000102</c:v>
                </c:pt>
                <c:pt idx="357">
                  <c:v>930.56000000010204</c:v>
                </c:pt>
                <c:pt idx="358">
                  <c:v>930.64000000010196</c:v>
                </c:pt>
                <c:pt idx="359">
                  <c:v>930.720000000102</c:v>
                </c:pt>
                <c:pt idx="360">
                  <c:v>930.80000000010295</c:v>
                </c:pt>
                <c:pt idx="361">
                  <c:v>930.880000000103</c:v>
                </c:pt>
                <c:pt idx="362">
                  <c:v>930.96000000010304</c:v>
                </c:pt>
                <c:pt idx="363">
                  <c:v>931.04000000010308</c:v>
                </c:pt>
                <c:pt idx="364">
                  <c:v>931.120000000103</c:v>
                </c:pt>
                <c:pt idx="365">
                  <c:v>931.20000000010305</c:v>
                </c:pt>
                <c:pt idx="366">
                  <c:v>931.28000000010354</c:v>
                </c:pt>
                <c:pt idx="367">
                  <c:v>931.36000000010301</c:v>
                </c:pt>
                <c:pt idx="368">
                  <c:v>931.44000000010305</c:v>
                </c:pt>
                <c:pt idx="369">
                  <c:v>931.5200000001031</c:v>
                </c:pt>
                <c:pt idx="370">
                  <c:v>931.60000000010302</c:v>
                </c:pt>
                <c:pt idx="371">
                  <c:v>931.68000000010295</c:v>
                </c:pt>
                <c:pt idx="372">
                  <c:v>931.7600000001031</c:v>
                </c:pt>
                <c:pt idx="373">
                  <c:v>931.84000000010303</c:v>
                </c:pt>
                <c:pt idx="374">
                  <c:v>931.92000000010307</c:v>
                </c:pt>
                <c:pt idx="375">
                  <c:v>932.000000000103</c:v>
                </c:pt>
                <c:pt idx="376">
                  <c:v>932.08000000010304</c:v>
                </c:pt>
                <c:pt idx="377">
                  <c:v>932.16000000010308</c:v>
                </c:pt>
                <c:pt idx="378">
                  <c:v>932.24000000010301</c:v>
                </c:pt>
                <c:pt idx="379">
                  <c:v>932.32000000010305</c:v>
                </c:pt>
                <c:pt idx="380">
                  <c:v>932.40000000010309</c:v>
                </c:pt>
                <c:pt idx="381">
                  <c:v>932.48000000010302</c:v>
                </c:pt>
                <c:pt idx="382">
                  <c:v>932.56000000010295</c:v>
                </c:pt>
                <c:pt idx="383">
                  <c:v>932.6400000001031</c:v>
                </c:pt>
                <c:pt idx="384">
                  <c:v>932.72000000010303</c:v>
                </c:pt>
                <c:pt idx="385">
                  <c:v>932.80000000010398</c:v>
                </c:pt>
                <c:pt idx="386">
                  <c:v>932.88000000010402</c:v>
                </c:pt>
                <c:pt idx="387">
                  <c:v>932.96000000010349</c:v>
                </c:pt>
                <c:pt idx="388">
                  <c:v>933.04000000010399</c:v>
                </c:pt>
                <c:pt idx="389">
                  <c:v>933.12000000010403</c:v>
                </c:pt>
                <c:pt idx="390">
                  <c:v>933.20000000010396</c:v>
                </c:pt>
                <c:pt idx="391">
                  <c:v>933.280000000104</c:v>
                </c:pt>
                <c:pt idx="392">
                  <c:v>933.36000000010358</c:v>
                </c:pt>
                <c:pt idx="393">
                  <c:v>933.44000000010396</c:v>
                </c:pt>
                <c:pt idx="394">
                  <c:v>933.52000000010401</c:v>
                </c:pt>
                <c:pt idx="395">
                  <c:v>933.60000000010405</c:v>
                </c:pt>
                <c:pt idx="396">
                  <c:v>933.68000000010397</c:v>
                </c:pt>
                <c:pt idx="397">
                  <c:v>933.76000000010401</c:v>
                </c:pt>
                <c:pt idx="398">
                  <c:v>933.84000000010406</c:v>
                </c:pt>
                <c:pt idx="399">
                  <c:v>933.92000000010398</c:v>
                </c:pt>
                <c:pt idx="400">
                  <c:v>934.00000000010402</c:v>
                </c:pt>
                <c:pt idx="401">
                  <c:v>934.08000000010395</c:v>
                </c:pt>
                <c:pt idx="402">
                  <c:v>934.16000000010399</c:v>
                </c:pt>
                <c:pt idx="403">
                  <c:v>934.24000000010403</c:v>
                </c:pt>
                <c:pt idx="404">
                  <c:v>934.32000000010498</c:v>
                </c:pt>
                <c:pt idx="405">
                  <c:v>934.40000000010502</c:v>
                </c:pt>
                <c:pt idx="406">
                  <c:v>934.48000000010495</c:v>
                </c:pt>
                <c:pt idx="407">
                  <c:v>934.56000000010499</c:v>
                </c:pt>
                <c:pt idx="408">
                  <c:v>934.64000000010503</c:v>
                </c:pt>
                <c:pt idx="409">
                  <c:v>934.72000000010496</c:v>
                </c:pt>
                <c:pt idx="410">
                  <c:v>934.800000000105</c:v>
                </c:pt>
                <c:pt idx="411">
                  <c:v>934.88000000010504</c:v>
                </c:pt>
                <c:pt idx="412">
                  <c:v>934.96000000010497</c:v>
                </c:pt>
                <c:pt idx="413">
                  <c:v>935.04000000010501</c:v>
                </c:pt>
                <c:pt idx="414">
                  <c:v>935.12000000010505</c:v>
                </c:pt>
                <c:pt idx="415">
                  <c:v>935.20000000010498</c:v>
                </c:pt>
                <c:pt idx="416">
                  <c:v>935.28000000010502</c:v>
                </c:pt>
                <c:pt idx="417">
                  <c:v>935.36000000010449</c:v>
                </c:pt>
                <c:pt idx="418">
                  <c:v>935.44000000010499</c:v>
                </c:pt>
                <c:pt idx="419">
                  <c:v>935.52000000010503</c:v>
                </c:pt>
                <c:pt idx="420">
                  <c:v>935.60000000010496</c:v>
                </c:pt>
                <c:pt idx="421">
                  <c:v>935.680000000105</c:v>
                </c:pt>
                <c:pt idx="422">
                  <c:v>935.76000000010504</c:v>
                </c:pt>
                <c:pt idx="423">
                  <c:v>935.84000000010496</c:v>
                </c:pt>
                <c:pt idx="424">
                  <c:v>935.92000000010501</c:v>
                </c:pt>
                <c:pt idx="425">
                  <c:v>936.00000000010505</c:v>
                </c:pt>
                <c:pt idx="426">
                  <c:v>936.08000000010497</c:v>
                </c:pt>
                <c:pt idx="427">
                  <c:v>936.16000000010501</c:v>
                </c:pt>
                <c:pt idx="428">
                  <c:v>936.24000000010597</c:v>
                </c:pt>
                <c:pt idx="429">
                  <c:v>936.32000000010601</c:v>
                </c:pt>
                <c:pt idx="430">
                  <c:v>936.40000000010605</c:v>
                </c:pt>
                <c:pt idx="431">
                  <c:v>936.48000000010597</c:v>
                </c:pt>
                <c:pt idx="432">
                  <c:v>936.56000000010602</c:v>
                </c:pt>
                <c:pt idx="433">
                  <c:v>936.64000000010606</c:v>
                </c:pt>
                <c:pt idx="434">
                  <c:v>936.72000000010598</c:v>
                </c:pt>
                <c:pt idx="435">
                  <c:v>936.80000000010602</c:v>
                </c:pt>
                <c:pt idx="436">
                  <c:v>936.88000000010595</c:v>
                </c:pt>
                <c:pt idx="437">
                  <c:v>936.96000000010599</c:v>
                </c:pt>
                <c:pt idx="438">
                  <c:v>937.04000000010603</c:v>
                </c:pt>
                <c:pt idx="439">
                  <c:v>937.12000000010596</c:v>
                </c:pt>
                <c:pt idx="440">
                  <c:v>937.200000000106</c:v>
                </c:pt>
                <c:pt idx="441">
                  <c:v>937.28000000010604</c:v>
                </c:pt>
                <c:pt idx="442">
                  <c:v>937.36000000010597</c:v>
                </c:pt>
                <c:pt idx="443">
                  <c:v>937.44000000010601</c:v>
                </c:pt>
                <c:pt idx="444">
                  <c:v>937.52000000010605</c:v>
                </c:pt>
                <c:pt idx="445">
                  <c:v>937.60000000010598</c:v>
                </c:pt>
                <c:pt idx="446">
                  <c:v>937.68000000010602</c:v>
                </c:pt>
                <c:pt idx="447">
                  <c:v>937.76000000010595</c:v>
                </c:pt>
                <c:pt idx="448">
                  <c:v>937.84000000010599</c:v>
                </c:pt>
                <c:pt idx="449">
                  <c:v>937.92000000010603</c:v>
                </c:pt>
                <c:pt idx="450">
                  <c:v>938.00000000010596</c:v>
                </c:pt>
                <c:pt idx="451">
                  <c:v>938.080000000106</c:v>
                </c:pt>
                <c:pt idx="452">
                  <c:v>938.16000000010604</c:v>
                </c:pt>
                <c:pt idx="453">
                  <c:v>938.24000000010699</c:v>
                </c:pt>
                <c:pt idx="454">
                  <c:v>938.32000000010703</c:v>
                </c:pt>
                <c:pt idx="455">
                  <c:v>938.40000000010696</c:v>
                </c:pt>
                <c:pt idx="456">
                  <c:v>938.480000000107</c:v>
                </c:pt>
                <c:pt idx="457">
                  <c:v>938.56000000010704</c:v>
                </c:pt>
                <c:pt idx="458">
                  <c:v>938.64000000010697</c:v>
                </c:pt>
                <c:pt idx="459">
                  <c:v>938.72000000010701</c:v>
                </c:pt>
                <c:pt idx="460">
                  <c:v>938.80000000010705</c:v>
                </c:pt>
                <c:pt idx="461">
                  <c:v>938.88000000010697</c:v>
                </c:pt>
                <c:pt idx="462">
                  <c:v>938.96000000010702</c:v>
                </c:pt>
                <c:pt idx="463">
                  <c:v>939.04000000010706</c:v>
                </c:pt>
                <c:pt idx="464">
                  <c:v>939.12000000010698</c:v>
                </c:pt>
                <c:pt idx="465">
                  <c:v>939.20000000010702</c:v>
                </c:pt>
                <c:pt idx="466">
                  <c:v>939.28000000010695</c:v>
                </c:pt>
                <c:pt idx="467">
                  <c:v>939.36000000010699</c:v>
                </c:pt>
                <c:pt idx="468">
                  <c:v>939.44000000010703</c:v>
                </c:pt>
                <c:pt idx="469">
                  <c:v>939.52000000010696</c:v>
                </c:pt>
                <c:pt idx="470">
                  <c:v>939.600000000107</c:v>
                </c:pt>
                <c:pt idx="471">
                  <c:v>939.68000000010704</c:v>
                </c:pt>
                <c:pt idx="472">
                  <c:v>939.76000000010697</c:v>
                </c:pt>
                <c:pt idx="473">
                  <c:v>939.84000000010701</c:v>
                </c:pt>
                <c:pt idx="474">
                  <c:v>939.92000000010705</c:v>
                </c:pt>
                <c:pt idx="475">
                  <c:v>940.00000000010698</c:v>
                </c:pt>
                <c:pt idx="476">
                  <c:v>940.08000000010702</c:v>
                </c:pt>
                <c:pt idx="477">
                  <c:v>940.16000000010808</c:v>
                </c:pt>
                <c:pt idx="478">
                  <c:v>940.24000000010801</c:v>
                </c:pt>
                <c:pt idx="479">
                  <c:v>940.32000000010805</c:v>
                </c:pt>
                <c:pt idx="480">
                  <c:v>940.40000000010809</c:v>
                </c:pt>
                <c:pt idx="481">
                  <c:v>940.48000000010802</c:v>
                </c:pt>
                <c:pt idx="482">
                  <c:v>940.56000000010795</c:v>
                </c:pt>
                <c:pt idx="483">
                  <c:v>940.6400000001081</c:v>
                </c:pt>
                <c:pt idx="484">
                  <c:v>940.72000000010803</c:v>
                </c:pt>
                <c:pt idx="485">
                  <c:v>940.80000000010807</c:v>
                </c:pt>
                <c:pt idx="486">
                  <c:v>940.880000000108</c:v>
                </c:pt>
                <c:pt idx="487">
                  <c:v>940.96000000010804</c:v>
                </c:pt>
                <c:pt idx="488">
                  <c:v>941.04000000010808</c:v>
                </c:pt>
                <c:pt idx="489">
                  <c:v>941.12000000010801</c:v>
                </c:pt>
                <c:pt idx="490">
                  <c:v>941.20000000010805</c:v>
                </c:pt>
                <c:pt idx="491">
                  <c:v>941.28000000010854</c:v>
                </c:pt>
                <c:pt idx="492">
                  <c:v>941.36000000010802</c:v>
                </c:pt>
                <c:pt idx="493">
                  <c:v>941.44000000010794</c:v>
                </c:pt>
                <c:pt idx="494">
                  <c:v>941.5200000001081</c:v>
                </c:pt>
                <c:pt idx="495">
                  <c:v>941.60000000010803</c:v>
                </c:pt>
                <c:pt idx="496">
                  <c:v>941.68000000010795</c:v>
                </c:pt>
                <c:pt idx="497">
                  <c:v>941.76000000010811</c:v>
                </c:pt>
                <c:pt idx="498">
                  <c:v>941.84000000010803</c:v>
                </c:pt>
                <c:pt idx="499">
                  <c:v>941.92000000010808</c:v>
                </c:pt>
                <c:pt idx="500">
                  <c:v>942.000000000108</c:v>
                </c:pt>
                <c:pt idx="501">
                  <c:v>942.08000000010804</c:v>
                </c:pt>
                <c:pt idx="502">
                  <c:v>942.16000000010899</c:v>
                </c:pt>
                <c:pt idx="503">
                  <c:v>942.24000000010903</c:v>
                </c:pt>
                <c:pt idx="504">
                  <c:v>942.32000000010896</c:v>
                </c:pt>
                <c:pt idx="505">
                  <c:v>942.400000000109</c:v>
                </c:pt>
                <c:pt idx="506">
                  <c:v>942.48000000010904</c:v>
                </c:pt>
                <c:pt idx="507">
                  <c:v>942.56000000010897</c:v>
                </c:pt>
                <c:pt idx="508">
                  <c:v>942.64000000010901</c:v>
                </c:pt>
                <c:pt idx="509">
                  <c:v>942.72000000010905</c:v>
                </c:pt>
                <c:pt idx="510">
                  <c:v>942.80000000010898</c:v>
                </c:pt>
                <c:pt idx="511">
                  <c:v>942.88000000010902</c:v>
                </c:pt>
                <c:pt idx="512">
                  <c:v>942.96000000010849</c:v>
                </c:pt>
                <c:pt idx="513">
                  <c:v>943.04000000010899</c:v>
                </c:pt>
                <c:pt idx="514">
                  <c:v>943.12000000010903</c:v>
                </c:pt>
                <c:pt idx="515">
                  <c:v>943.20000000010896</c:v>
                </c:pt>
                <c:pt idx="516">
                  <c:v>943.280000000109</c:v>
                </c:pt>
                <c:pt idx="517">
                  <c:v>943.36000000010858</c:v>
                </c:pt>
                <c:pt idx="518">
                  <c:v>943.44000000010897</c:v>
                </c:pt>
                <c:pt idx="519">
                  <c:v>943.52000000010901</c:v>
                </c:pt>
                <c:pt idx="520">
                  <c:v>943.60000000010905</c:v>
                </c:pt>
                <c:pt idx="521">
                  <c:v>943.68000000010898</c:v>
                </c:pt>
                <c:pt idx="522">
                  <c:v>943.76000000010902</c:v>
                </c:pt>
                <c:pt idx="523">
                  <c:v>943.84000000010849</c:v>
                </c:pt>
                <c:pt idx="524">
                  <c:v>943.92000000010898</c:v>
                </c:pt>
                <c:pt idx="525">
                  <c:v>944.00000000010903</c:v>
                </c:pt>
                <c:pt idx="526">
                  <c:v>944.08000000010998</c:v>
                </c:pt>
                <c:pt idx="527">
                  <c:v>944.16000000011002</c:v>
                </c:pt>
                <c:pt idx="528">
                  <c:v>944.24000000010994</c:v>
                </c:pt>
                <c:pt idx="529">
                  <c:v>944.32000000010999</c:v>
                </c:pt>
                <c:pt idx="530">
                  <c:v>944.40000000011003</c:v>
                </c:pt>
                <c:pt idx="531">
                  <c:v>944.48000000010995</c:v>
                </c:pt>
                <c:pt idx="532">
                  <c:v>944.56000000010999</c:v>
                </c:pt>
                <c:pt idx="533">
                  <c:v>944.64000000011004</c:v>
                </c:pt>
                <c:pt idx="534">
                  <c:v>944.72000000010996</c:v>
                </c:pt>
                <c:pt idx="535">
                  <c:v>944.80000000011</c:v>
                </c:pt>
                <c:pt idx="536">
                  <c:v>944.88000000011004</c:v>
                </c:pt>
                <c:pt idx="537">
                  <c:v>944.96000000010997</c:v>
                </c:pt>
                <c:pt idx="538">
                  <c:v>945.04000000011001</c:v>
                </c:pt>
                <c:pt idx="539">
                  <c:v>945.12000000011005</c:v>
                </c:pt>
                <c:pt idx="540">
                  <c:v>945.20000000010998</c:v>
                </c:pt>
                <c:pt idx="541">
                  <c:v>945.28000000011002</c:v>
                </c:pt>
                <c:pt idx="542">
                  <c:v>945.36000000010949</c:v>
                </c:pt>
                <c:pt idx="543">
                  <c:v>945.44000000010999</c:v>
                </c:pt>
                <c:pt idx="544">
                  <c:v>945.52000000011003</c:v>
                </c:pt>
                <c:pt idx="545">
                  <c:v>945.60000000010996</c:v>
                </c:pt>
                <c:pt idx="546">
                  <c:v>945.68000000011</c:v>
                </c:pt>
                <c:pt idx="547">
                  <c:v>945.76000000011004</c:v>
                </c:pt>
                <c:pt idx="548">
                  <c:v>945.84000000010997</c:v>
                </c:pt>
                <c:pt idx="549">
                  <c:v>945.92000000011001</c:v>
                </c:pt>
                <c:pt idx="550">
                  <c:v>946.00000000011096</c:v>
                </c:pt>
                <c:pt idx="551">
                  <c:v>946.080000000111</c:v>
                </c:pt>
                <c:pt idx="552">
                  <c:v>946.16000000011104</c:v>
                </c:pt>
                <c:pt idx="553">
                  <c:v>946.24000000011097</c:v>
                </c:pt>
                <c:pt idx="554">
                  <c:v>946.32000000011101</c:v>
                </c:pt>
                <c:pt idx="555">
                  <c:v>946.40000000011105</c:v>
                </c:pt>
                <c:pt idx="556">
                  <c:v>946.48000000011098</c:v>
                </c:pt>
                <c:pt idx="557">
                  <c:v>946.56000000011102</c:v>
                </c:pt>
                <c:pt idx="558">
                  <c:v>946.64000000011094</c:v>
                </c:pt>
                <c:pt idx="559">
                  <c:v>946.72000000011099</c:v>
                </c:pt>
                <c:pt idx="560">
                  <c:v>946.80000000011103</c:v>
                </c:pt>
                <c:pt idx="561">
                  <c:v>946.88000000011095</c:v>
                </c:pt>
                <c:pt idx="562">
                  <c:v>946.96000000011099</c:v>
                </c:pt>
                <c:pt idx="563">
                  <c:v>947.04000000011104</c:v>
                </c:pt>
                <c:pt idx="564">
                  <c:v>947.12000000011096</c:v>
                </c:pt>
                <c:pt idx="565">
                  <c:v>947.200000000111</c:v>
                </c:pt>
                <c:pt idx="566">
                  <c:v>947.28000000011104</c:v>
                </c:pt>
                <c:pt idx="567">
                  <c:v>947.36000000011097</c:v>
                </c:pt>
                <c:pt idx="568">
                  <c:v>947.44000000011101</c:v>
                </c:pt>
                <c:pt idx="569">
                  <c:v>947.52000000011105</c:v>
                </c:pt>
                <c:pt idx="570">
                  <c:v>947.60000000011098</c:v>
                </c:pt>
                <c:pt idx="571">
                  <c:v>947.68000000011102</c:v>
                </c:pt>
                <c:pt idx="572">
                  <c:v>947.76000000011095</c:v>
                </c:pt>
                <c:pt idx="573">
                  <c:v>947.84000000011099</c:v>
                </c:pt>
                <c:pt idx="574">
                  <c:v>947.92000000011103</c:v>
                </c:pt>
                <c:pt idx="575">
                  <c:v>948.00000000011198</c:v>
                </c:pt>
                <c:pt idx="576">
                  <c:v>948.08000000011202</c:v>
                </c:pt>
                <c:pt idx="577">
                  <c:v>948.16000000011195</c:v>
                </c:pt>
                <c:pt idx="578">
                  <c:v>948.24000000011199</c:v>
                </c:pt>
                <c:pt idx="579">
                  <c:v>948.32000000011203</c:v>
                </c:pt>
                <c:pt idx="580">
                  <c:v>948.40000000011196</c:v>
                </c:pt>
                <c:pt idx="581">
                  <c:v>948.480000000112</c:v>
                </c:pt>
                <c:pt idx="582">
                  <c:v>948.56000000011204</c:v>
                </c:pt>
                <c:pt idx="583">
                  <c:v>948.64000000011197</c:v>
                </c:pt>
                <c:pt idx="584">
                  <c:v>948.72000000011201</c:v>
                </c:pt>
                <c:pt idx="585">
                  <c:v>948.80000000011205</c:v>
                </c:pt>
                <c:pt idx="586">
                  <c:v>948.88000000011198</c:v>
                </c:pt>
                <c:pt idx="587">
                  <c:v>948.96000000011202</c:v>
                </c:pt>
                <c:pt idx="588">
                  <c:v>949.04000000011195</c:v>
                </c:pt>
                <c:pt idx="589">
                  <c:v>949.12000000011199</c:v>
                </c:pt>
                <c:pt idx="590">
                  <c:v>949.20000000011203</c:v>
                </c:pt>
                <c:pt idx="591">
                  <c:v>949.28000000011195</c:v>
                </c:pt>
                <c:pt idx="592">
                  <c:v>949.360000000112</c:v>
                </c:pt>
                <c:pt idx="593">
                  <c:v>949.44000000011204</c:v>
                </c:pt>
                <c:pt idx="594">
                  <c:v>949.52000000011196</c:v>
                </c:pt>
                <c:pt idx="595">
                  <c:v>949.600000000112</c:v>
                </c:pt>
                <c:pt idx="596">
                  <c:v>949.68000000011205</c:v>
                </c:pt>
                <c:pt idx="597">
                  <c:v>949.76000000011197</c:v>
                </c:pt>
                <c:pt idx="598">
                  <c:v>949.84000000011201</c:v>
                </c:pt>
                <c:pt idx="599">
                  <c:v>949.92000000011308</c:v>
                </c:pt>
                <c:pt idx="600">
                  <c:v>950.000000000113</c:v>
                </c:pt>
                <c:pt idx="601">
                  <c:v>950.08000000011305</c:v>
                </c:pt>
                <c:pt idx="602">
                  <c:v>950.16000000011309</c:v>
                </c:pt>
                <c:pt idx="603">
                  <c:v>950.24000000011301</c:v>
                </c:pt>
                <c:pt idx="604">
                  <c:v>950.32000000011305</c:v>
                </c:pt>
                <c:pt idx="605">
                  <c:v>950.4000000001131</c:v>
                </c:pt>
                <c:pt idx="606">
                  <c:v>950.48000000011302</c:v>
                </c:pt>
                <c:pt idx="607">
                  <c:v>950.56000000011295</c:v>
                </c:pt>
                <c:pt idx="608">
                  <c:v>950.6400000001131</c:v>
                </c:pt>
                <c:pt idx="609">
                  <c:v>950.72000000011303</c:v>
                </c:pt>
                <c:pt idx="610">
                  <c:v>950.80000000011307</c:v>
                </c:pt>
                <c:pt idx="611">
                  <c:v>950.880000000113</c:v>
                </c:pt>
                <c:pt idx="612">
                  <c:v>950.96000000011304</c:v>
                </c:pt>
                <c:pt idx="613">
                  <c:v>951.04000000011308</c:v>
                </c:pt>
                <c:pt idx="614">
                  <c:v>951.12000000011301</c:v>
                </c:pt>
                <c:pt idx="615">
                  <c:v>951.20000000011305</c:v>
                </c:pt>
                <c:pt idx="616">
                  <c:v>951.28000000011355</c:v>
                </c:pt>
                <c:pt idx="617">
                  <c:v>951.36000000011302</c:v>
                </c:pt>
                <c:pt idx="618">
                  <c:v>951.44000000011295</c:v>
                </c:pt>
                <c:pt idx="619">
                  <c:v>951.5200000001131</c:v>
                </c:pt>
                <c:pt idx="620">
                  <c:v>951.60000000011303</c:v>
                </c:pt>
                <c:pt idx="621">
                  <c:v>951.68000000011295</c:v>
                </c:pt>
                <c:pt idx="622">
                  <c:v>951.760000000113</c:v>
                </c:pt>
                <c:pt idx="623">
                  <c:v>951.84000000011304</c:v>
                </c:pt>
                <c:pt idx="624">
                  <c:v>951.92000000011399</c:v>
                </c:pt>
                <c:pt idx="625">
                  <c:v>952.00000000011403</c:v>
                </c:pt>
                <c:pt idx="626">
                  <c:v>952.08000000011396</c:v>
                </c:pt>
                <c:pt idx="627">
                  <c:v>952.160000000114</c:v>
                </c:pt>
                <c:pt idx="628">
                  <c:v>952.24000000011404</c:v>
                </c:pt>
                <c:pt idx="629">
                  <c:v>952.32000000011396</c:v>
                </c:pt>
                <c:pt idx="630">
                  <c:v>952.40000000011401</c:v>
                </c:pt>
                <c:pt idx="631">
                  <c:v>952.48000000011405</c:v>
                </c:pt>
                <c:pt idx="632">
                  <c:v>952.56000000011397</c:v>
                </c:pt>
                <c:pt idx="633">
                  <c:v>952.64000000011401</c:v>
                </c:pt>
                <c:pt idx="634">
                  <c:v>952.72000000011406</c:v>
                </c:pt>
                <c:pt idx="635">
                  <c:v>952.80000000011398</c:v>
                </c:pt>
                <c:pt idx="636">
                  <c:v>952.88000000011402</c:v>
                </c:pt>
                <c:pt idx="637">
                  <c:v>952.9600000001135</c:v>
                </c:pt>
                <c:pt idx="638">
                  <c:v>953.04000000011399</c:v>
                </c:pt>
                <c:pt idx="639">
                  <c:v>953.12000000011403</c:v>
                </c:pt>
                <c:pt idx="640">
                  <c:v>953.20000000011396</c:v>
                </c:pt>
                <c:pt idx="641">
                  <c:v>953.280000000114</c:v>
                </c:pt>
                <c:pt idx="642">
                  <c:v>953.36000000011359</c:v>
                </c:pt>
                <c:pt idx="643">
                  <c:v>953.44000000011397</c:v>
                </c:pt>
                <c:pt idx="644">
                  <c:v>953.52000000011401</c:v>
                </c:pt>
                <c:pt idx="645">
                  <c:v>953.60000000011405</c:v>
                </c:pt>
                <c:pt idx="646">
                  <c:v>953.68000000011398</c:v>
                </c:pt>
                <c:pt idx="647">
                  <c:v>953.76000000011402</c:v>
                </c:pt>
                <c:pt idx="648">
                  <c:v>953.84000000011497</c:v>
                </c:pt>
                <c:pt idx="649">
                  <c:v>953.92000000011501</c:v>
                </c:pt>
                <c:pt idx="650">
                  <c:v>954.00000000011505</c:v>
                </c:pt>
                <c:pt idx="651">
                  <c:v>954.08000000011498</c:v>
                </c:pt>
                <c:pt idx="652">
                  <c:v>954.16000000011502</c:v>
                </c:pt>
                <c:pt idx="653">
                  <c:v>954.24000000011495</c:v>
                </c:pt>
                <c:pt idx="654">
                  <c:v>954.32000000011499</c:v>
                </c:pt>
                <c:pt idx="655">
                  <c:v>954.40000000011503</c:v>
                </c:pt>
                <c:pt idx="656">
                  <c:v>954.48000000011496</c:v>
                </c:pt>
                <c:pt idx="657">
                  <c:v>954.560000000115</c:v>
                </c:pt>
                <c:pt idx="658">
                  <c:v>954.64000000011504</c:v>
                </c:pt>
                <c:pt idx="659">
                  <c:v>954.72000000011496</c:v>
                </c:pt>
                <c:pt idx="660">
                  <c:v>954.80000000011501</c:v>
                </c:pt>
                <c:pt idx="661">
                  <c:v>954.88000000011505</c:v>
                </c:pt>
                <c:pt idx="662">
                  <c:v>954.96000000011497</c:v>
                </c:pt>
                <c:pt idx="663">
                  <c:v>955.04000000011501</c:v>
                </c:pt>
                <c:pt idx="664">
                  <c:v>955.12000000011506</c:v>
                </c:pt>
                <c:pt idx="665">
                  <c:v>955.20000000011498</c:v>
                </c:pt>
                <c:pt idx="666">
                  <c:v>955.28000000011502</c:v>
                </c:pt>
                <c:pt idx="667">
                  <c:v>955.3600000001145</c:v>
                </c:pt>
                <c:pt idx="668">
                  <c:v>955.44000000011499</c:v>
                </c:pt>
                <c:pt idx="669">
                  <c:v>955.52000000011503</c:v>
                </c:pt>
                <c:pt idx="670">
                  <c:v>955.60000000011496</c:v>
                </c:pt>
                <c:pt idx="671">
                  <c:v>955.680000000115</c:v>
                </c:pt>
                <c:pt idx="672">
                  <c:v>955.76000000011504</c:v>
                </c:pt>
                <c:pt idx="673">
                  <c:v>955.84000000011599</c:v>
                </c:pt>
                <c:pt idx="674">
                  <c:v>955.92000000011603</c:v>
                </c:pt>
                <c:pt idx="675">
                  <c:v>956.00000000011596</c:v>
                </c:pt>
                <c:pt idx="676">
                  <c:v>956.080000000116</c:v>
                </c:pt>
                <c:pt idx="677">
                  <c:v>956.16000000011604</c:v>
                </c:pt>
                <c:pt idx="678">
                  <c:v>956.24000000011597</c:v>
                </c:pt>
                <c:pt idx="679">
                  <c:v>956.32000000011601</c:v>
                </c:pt>
                <c:pt idx="680">
                  <c:v>956.40000000011605</c:v>
                </c:pt>
                <c:pt idx="681">
                  <c:v>956.48000000011598</c:v>
                </c:pt>
                <c:pt idx="682">
                  <c:v>956.56000000011602</c:v>
                </c:pt>
                <c:pt idx="683">
                  <c:v>956.64000000011595</c:v>
                </c:pt>
                <c:pt idx="684">
                  <c:v>956.72000000011599</c:v>
                </c:pt>
                <c:pt idx="685">
                  <c:v>956.80000000011603</c:v>
                </c:pt>
                <c:pt idx="686">
                  <c:v>956.88000000011596</c:v>
                </c:pt>
                <c:pt idx="687">
                  <c:v>956.960000000116</c:v>
                </c:pt>
                <c:pt idx="688">
                  <c:v>957.04000000011604</c:v>
                </c:pt>
                <c:pt idx="689">
                  <c:v>957.12000000011597</c:v>
                </c:pt>
                <c:pt idx="690">
                  <c:v>957.20000000011601</c:v>
                </c:pt>
                <c:pt idx="691">
                  <c:v>957.28000000011605</c:v>
                </c:pt>
                <c:pt idx="692">
                  <c:v>957.36000000011597</c:v>
                </c:pt>
                <c:pt idx="693">
                  <c:v>957.44000000011602</c:v>
                </c:pt>
                <c:pt idx="694">
                  <c:v>957.52000000011606</c:v>
                </c:pt>
                <c:pt idx="695">
                  <c:v>957.60000000011598</c:v>
                </c:pt>
                <c:pt idx="696">
                  <c:v>957.68000000011602</c:v>
                </c:pt>
                <c:pt idx="697">
                  <c:v>957.76000000011697</c:v>
                </c:pt>
                <c:pt idx="698">
                  <c:v>957.84000000011702</c:v>
                </c:pt>
                <c:pt idx="699">
                  <c:v>957.92000000011706</c:v>
                </c:pt>
                <c:pt idx="700">
                  <c:v>958.00000000011698</c:v>
                </c:pt>
                <c:pt idx="701">
                  <c:v>958.08000000011702</c:v>
                </c:pt>
                <c:pt idx="702">
                  <c:v>958.16000000011695</c:v>
                </c:pt>
                <c:pt idx="703">
                  <c:v>958.24000000011699</c:v>
                </c:pt>
                <c:pt idx="704">
                  <c:v>958.32000000011703</c:v>
                </c:pt>
                <c:pt idx="705">
                  <c:v>958.40000000011696</c:v>
                </c:pt>
                <c:pt idx="706">
                  <c:v>958.480000000117</c:v>
                </c:pt>
                <c:pt idx="707">
                  <c:v>958.56000000011704</c:v>
                </c:pt>
                <c:pt idx="708">
                  <c:v>958.64000000011697</c:v>
                </c:pt>
                <c:pt idx="709">
                  <c:v>958.72000000011701</c:v>
                </c:pt>
                <c:pt idx="710">
                  <c:v>958.80000000011705</c:v>
                </c:pt>
                <c:pt idx="711">
                  <c:v>958.88000000011698</c:v>
                </c:pt>
                <c:pt idx="712">
                  <c:v>958.96000000011702</c:v>
                </c:pt>
                <c:pt idx="713">
                  <c:v>959.04000000011695</c:v>
                </c:pt>
                <c:pt idx="714">
                  <c:v>959.12000000011699</c:v>
                </c:pt>
                <c:pt idx="715">
                  <c:v>959.20000000011703</c:v>
                </c:pt>
                <c:pt idx="716">
                  <c:v>959.28000000011696</c:v>
                </c:pt>
                <c:pt idx="717">
                  <c:v>959.360000000117</c:v>
                </c:pt>
                <c:pt idx="718">
                  <c:v>959.44000000011704</c:v>
                </c:pt>
                <c:pt idx="719">
                  <c:v>959.52000000011697</c:v>
                </c:pt>
                <c:pt idx="720">
                  <c:v>959.60000000011701</c:v>
                </c:pt>
                <c:pt idx="721">
                  <c:v>959.68000000011807</c:v>
                </c:pt>
                <c:pt idx="722">
                  <c:v>959.760000000118</c:v>
                </c:pt>
                <c:pt idx="723">
                  <c:v>959.84000000011804</c:v>
                </c:pt>
                <c:pt idx="724">
                  <c:v>959.92000000011808</c:v>
                </c:pt>
                <c:pt idx="725">
                  <c:v>960.00000000011801</c:v>
                </c:pt>
                <c:pt idx="726">
                  <c:v>960.08000000011805</c:v>
                </c:pt>
                <c:pt idx="727">
                  <c:v>960.16000000011809</c:v>
                </c:pt>
                <c:pt idx="728">
                  <c:v>960.24000000011802</c:v>
                </c:pt>
                <c:pt idx="729">
                  <c:v>960.32000000011794</c:v>
                </c:pt>
                <c:pt idx="730">
                  <c:v>960.4000000001181</c:v>
                </c:pt>
                <c:pt idx="731">
                  <c:v>960.48000000011803</c:v>
                </c:pt>
                <c:pt idx="732">
                  <c:v>960.56000000011795</c:v>
                </c:pt>
                <c:pt idx="733">
                  <c:v>960.64000000011811</c:v>
                </c:pt>
                <c:pt idx="734">
                  <c:v>960.72000000011803</c:v>
                </c:pt>
                <c:pt idx="735">
                  <c:v>960.80000000011808</c:v>
                </c:pt>
                <c:pt idx="736">
                  <c:v>960.880000000118</c:v>
                </c:pt>
                <c:pt idx="737">
                  <c:v>960.96000000011804</c:v>
                </c:pt>
                <c:pt idx="738">
                  <c:v>961.04000000011808</c:v>
                </c:pt>
                <c:pt idx="739">
                  <c:v>961.12000000011801</c:v>
                </c:pt>
                <c:pt idx="740">
                  <c:v>961.20000000011805</c:v>
                </c:pt>
                <c:pt idx="741">
                  <c:v>961.28000000011855</c:v>
                </c:pt>
                <c:pt idx="742">
                  <c:v>961.36000000011802</c:v>
                </c:pt>
                <c:pt idx="743">
                  <c:v>961.44000000011795</c:v>
                </c:pt>
                <c:pt idx="744">
                  <c:v>961.5200000001181</c:v>
                </c:pt>
                <c:pt idx="745">
                  <c:v>961.60000000011803</c:v>
                </c:pt>
                <c:pt idx="746">
                  <c:v>961.68000000011898</c:v>
                </c:pt>
                <c:pt idx="747">
                  <c:v>961.76000000011902</c:v>
                </c:pt>
                <c:pt idx="748">
                  <c:v>961.84000000011849</c:v>
                </c:pt>
                <c:pt idx="749">
                  <c:v>961.92000000011899</c:v>
                </c:pt>
                <c:pt idx="750">
                  <c:v>962.00000000011903</c:v>
                </c:pt>
                <c:pt idx="751">
                  <c:v>962.08000000011896</c:v>
                </c:pt>
                <c:pt idx="752">
                  <c:v>962.160000000119</c:v>
                </c:pt>
                <c:pt idx="753">
                  <c:v>962.24000000011904</c:v>
                </c:pt>
                <c:pt idx="754">
                  <c:v>962.32000000011897</c:v>
                </c:pt>
                <c:pt idx="755">
                  <c:v>962.40000000011901</c:v>
                </c:pt>
                <c:pt idx="756">
                  <c:v>962.48000000011905</c:v>
                </c:pt>
                <c:pt idx="757">
                  <c:v>962.56000000011898</c:v>
                </c:pt>
                <c:pt idx="758">
                  <c:v>962.64000000011902</c:v>
                </c:pt>
                <c:pt idx="759">
                  <c:v>962.72000000011894</c:v>
                </c:pt>
                <c:pt idx="760">
                  <c:v>962.80000000011898</c:v>
                </c:pt>
                <c:pt idx="761">
                  <c:v>962.88000000011903</c:v>
                </c:pt>
                <c:pt idx="762">
                  <c:v>962.9600000001185</c:v>
                </c:pt>
                <c:pt idx="763">
                  <c:v>963.04000000011899</c:v>
                </c:pt>
                <c:pt idx="764">
                  <c:v>963.12000000011903</c:v>
                </c:pt>
                <c:pt idx="765">
                  <c:v>963.20000000011896</c:v>
                </c:pt>
                <c:pt idx="766">
                  <c:v>963.280000000119</c:v>
                </c:pt>
                <c:pt idx="767">
                  <c:v>963.36000000011859</c:v>
                </c:pt>
                <c:pt idx="768">
                  <c:v>963.44000000011897</c:v>
                </c:pt>
                <c:pt idx="769">
                  <c:v>963.52000000011901</c:v>
                </c:pt>
                <c:pt idx="770">
                  <c:v>963.60000000011996</c:v>
                </c:pt>
                <c:pt idx="771">
                  <c:v>963.68000000012</c:v>
                </c:pt>
                <c:pt idx="772">
                  <c:v>963.76000000012004</c:v>
                </c:pt>
                <c:pt idx="773">
                  <c:v>963.84000000011997</c:v>
                </c:pt>
                <c:pt idx="774">
                  <c:v>963.92000000012001</c:v>
                </c:pt>
                <c:pt idx="775">
                  <c:v>964.00000000012005</c:v>
                </c:pt>
                <c:pt idx="776">
                  <c:v>964.08000000011998</c:v>
                </c:pt>
                <c:pt idx="777">
                  <c:v>964.16000000012002</c:v>
                </c:pt>
                <c:pt idx="778">
                  <c:v>964.24000000011995</c:v>
                </c:pt>
                <c:pt idx="779">
                  <c:v>964.32000000011999</c:v>
                </c:pt>
                <c:pt idx="780">
                  <c:v>964.40000000012003</c:v>
                </c:pt>
                <c:pt idx="781">
                  <c:v>964.48000000011996</c:v>
                </c:pt>
                <c:pt idx="782">
                  <c:v>964.56000000012</c:v>
                </c:pt>
                <c:pt idx="783">
                  <c:v>964.64000000012004</c:v>
                </c:pt>
                <c:pt idx="784">
                  <c:v>964.72000000011997</c:v>
                </c:pt>
                <c:pt idx="785">
                  <c:v>964.80000000012001</c:v>
                </c:pt>
                <c:pt idx="786">
                  <c:v>964.88000000012005</c:v>
                </c:pt>
                <c:pt idx="787">
                  <c:v>964.96000000011998</c:v>
                </c:pt>
                <c:pt idx="788">
                  <c:v>965.04000000012002</c:v>
                </c:pt>
                <c:pt idx="789">
                  <c:v>965.12000000011994</c:v>
                </c:pt>
                <c:pt idx="790">
                  <c:v>965.20000000011999</c:v>
                </c:pt>
                <c:pt idx="791">
                  <c:v>965.28000000012003</c:v>
                </c:pt>
                <c:pt idx="792">
                  <c:v>965.3600000001195</c:v>
                </c:pt>
                <c:pt idx="793">
                  <c:v>965.44000000011999</c:v>
                </c:pt>
                <c:pt idx="794">
                  <c:v>965.52000000012004</c:v>
                </c:pt>
                <c:pt idx="795">
                  <c:v>965.60000000012099</c:v>
                </c:pt>
                <c:pt idx="796">
                  <c:v>965.68000000012103</c:v>
                </c:pt>
                <c:pt idx="797">
                  <c:v>965.76000000012095</c:v>
                </c:pt>
                <c:pt idx="798">
                  <c:v>965.84000000012099</c:v>
                </c:pt>
                <c:pt idx="799">
                  <c:v>965.92000000012104</c:v>
                </c:pt>
                <c:pt idx="800">
                  <c:v>966.00000000012096</c:v>
                </c:pt>
                <c:pt idx="801">
                  <c:v>966.080000000121</c:v>
                </c:pt>
                <c:pt idx="802">
                  <c:v>966.16000000012104</c:v>
                </c:pt>
                <c:pt idx="803">
                  <c:v>966.24000000012097</c:v>
                </c:pt>
                <c:pt idx="804">
                  <c:v>966.32000000012101</c:v>
                </c:pt>
                <c:pt idx="805">
                  <c:v>966.40000000012105</c:v>
                </c:pt>
                <c:pt idx="806">
                  <c:v>966.48000000012098</c:v>
                </c:pt>
                <c:pt idx="807">
                  <c:v>966.56000000012102</c:v>
                </c:pt>
                <c:pt idx="808">
                  <c:v>966.64000000012095</c:v>
                </c:pt>
                <c:pt idx="809">
                  <c:v>966.72000000012099</c:v>
                </c:pt>
                <c:pt idx="810">
                  <c:v>966.80000000012103</c:v>
                </c:pt>
                <c:pt idx="811">
                  <c:v>966.88000000012096</c:v>
                </c:pt>
                <c:pt idx="812">
                  <c:v>966.960000000121</c:v>
                </c:pt>
                <c:pt idx="813">
                  <c:v>967.04000000012104</c:v>
                </c:pt>
                <c:pt idx="814">
                  <c:v>967.12000000012097</c:v>
                </c:pt>
                <c:pt idx="815">
                  <c:v>967.20000000012101</c:v>
                </c:pt>
                <c:pt idx="816">
                  <c:v>967.28000000012105</c:v>
                </c:pt>
                <c:pt idx="817">
                  <c:v>967.36000000012098</c:v>
                </c:pt>
                <c:pt idx="818">
                  <c:v>967.44000000012102</c:v>
                </c:pt>
                <c:pt idx="819">
                  <c:v>967.52000000012197</c:v>
                </c:pt>
                <c:pt idx="820">
                  <c:v>967.60000000012201</c:v>
                </c:pt>
                <c:pt idx="821">
                  <c:v>967.68000000012205</c:v>
                </c:pt>
                <c:pt idx="822">
                  <c:v>967.76000000012198</c:v>
                </c:pt>
                <c:pt idx="823">
                  <c:v>967.84000000012202</c:v>
                </c:pt>
                <c:pt idx="824">
                  <c:v>967.92000000012195</c:v>
                </c:pt>
                <c:pt idx="825">
                  <c:v>968.00000000012199</c:v>
                </c:pt>
                <c:pt idx="826">
                  <c:v>968.08000000012203</c:v>
                </c:pt>
                <c:pt idx="827">
                  <c:v>968.16000000012195</c:v>
                </c:pt>
                <c:pt idx="828">
                  <c:v>968.240000000122</c:v>
                </c:pt>
                <c:pt idx="829">
                  <c:v>968.32000000012204</c:v>
                </c:pt>
                <c:pt idx="830">
                  <c:v>968.40000000012196</c:v>
                </c:pt>
                <c:pt idx="831">
                  <c:v>968.480000000122</c:v>
                </c:pt>
                <c:pt idx="832">
                  <c:v>968.56000000012205</c:v>
                </c:pt>
                <c:pt idx="833">
                  <c:v>968.64000000012197</c:v>
                </c:pt>
                <c:pt idx="834">
                  <c:v>968.72000000012201</c:v>
                </c:pt>
                <c:pt idx="835">
                  <c:v>968.80000000012205</c:v>
                </c:pt>
                <c:pt idx="836">
                  <c:v>968.88000000012198</c:v>
                </c:pt>
                <c:pt idx="837">
                  <c:v>968.96000000012202</c:v>
                </c:pt>
                <c:pt idx="838">
                  <c:v>969.04000000012195</c:v>
                </c:pt>
                <c:pt idx="839">
                  <c:v>969.12000000012199</c:v>
                </c:pt>
                <c:pt idx="840">
                  <c:v>969.20000000012203</c:v>
                </c:pt>
                <c:pt idx="841">
                  <c:v>969.28000000012196</c:v>
                </c:pt>
                <c:pt idx="842">
                  <c:v>969.360000000122</c:v>
                </c:pt>
                <c:pt idx="843">
                  <c:v>969.44000000012204</c:v>
                </c:pt>
                <c:pt idx="844">
                  <c:v>969.5200000001231</c:v>
                </c:pt>
                <c:pt idx="845">
                  <c:v>969.60000000012303</c:v>
                </c:pt>
                <c:pt idx="846">
                  <c:v>969.68000000012307</c:v>
                </c:pt>
                <c:pt idx="847">
                  <c:v>969.760000000123</c:v>
                </c:pt>
                <c:pt idx="848">
                  <c:v>969.84000000012304</c:v>
                </c:pt>
                <c:pt idx="849">
                  <c:v>969.92000000012308</c:v>
                </c:pt>
                <c:pt idx="850">
                  <c:v>970.00000000012301</c:v>
                </c:pt>
                <c:pt idx="851">
                  <c:v>970.08000000012305</c:v>
                </c:pt>
                <c:pt idx="852">
                  <c:v>970.16000000012309</c:v>
                </c:pt>
                <c:pt idx="853">
                  <c:v>970.24000000012302</c:v>
                </c:pt>
                <c:pt idx="854">
                  <c:v>970.32000000012295</c:v>
                </c:pt>
                <c:pt idx="855">
                  <c:v>970.4000000001231</c:v>
                </c:pt>
                <c:pt idx="856">
                  <c:v>970.48000000012303</c:v>
                </c:pt>
                <c:pt idx="857">
                  <c:v>970.56000000012295</c:v>
                </c:pt>
                <c:pt idx="858">
                  <c:v>970.640000000123</c:v>
                </c:pt>
                <c:pt idx="859">
                  <c:v>970.72000000012304</c:v>
                </c:pt>
                <c:pt idx="860">
                  <c:v>970.80000000012308</c:v>
                </c:pt>
                <c:pt idx="861">
                  <c:v>970.880000000123</c:v>
                </c:pt>
                <c:pt idx="862">
                  <c:v>970.96000000012305</c:v>
                </c:pt>
                <c:pt idx="863">
                  <c:v>971.04000000012309</c:v>
                </c:pt>
                <c:pt idx="864">
                  <c:v>971.12000000012301</c:v>
                </c:pt>
                <c:pt idx="865">
                  <c:v>971.20000000012305</c:v>
                </c:pt>
                <c:pt idx="866">
                  <c:v>971.28000000012355</c:v>
                </c:pt>
                <c:pt idx="867">
                  <c:v>971.36000000012302</c:v>
                </c:pt>
                <c:pt idx="868">
                  <c:v>971.44000000012397</c:v>
                </c:pt>
                <c:pt idx="869">
                  <c:v>971.52000000012401</c:v>
                </c:pt>
                <c:pt idx="870">
                  <c:v>971.60000000012406</c:v>
                </c:pt>
                <c:pt idx="871">
                  <c:v>971.68000000012398</c:v>
                </c:pt>
                <c:pt idx="872">
                  <c:v>971.76000000012402</c:v>
                </c:pt>
                <c:pt idx="873">
                  <c:v>971.8400000001235</c:v>
                </c:pt>
                <c:pt idx="874">
                  <c:v>971.92000000012399</c:v>
                </c:pt>
                <c:pt idx="875">
                  <c:v>972.00000000012403</c:v>
                </c:pt>
                <c:pt idx="876">
                  <c:v>972.08000000012396</c:v>
                </c:pt>
                <c:pt idx="877">
                  <c:v>972.160000000124</c:v>
                </c:pt>
                <c:pt idx="878">
                  <c:v>972.24000000012404</c:v>
                </c:pt>
                <c:pt idx="879">
                  <c:v>972.32000000012397</c:v>
                </c:pt>
                <c:pt idx="880">
                  <c:v>972.40000000012401</c:v>
                </c:pt>
                <c:pt idx="881">
                  <c:v>972.48000000012405</c:v>
                </c:pt>
                <c:pt idx="882">
                  <c:v>972.56000000012398</c:v>
                </c:pt>
                <c:pt idx="883">
                  <c:v>972.64000000012402</c:v>
                </c:pt>
                <c:pt idx="884">
                  <c:v>972.72000000012395</c:v>
                </c:pt>
                <c:pt idx="885">
                  <c:v>972.80000000012399</c:v>
                </c:pt>
                <c:pt idx="886">
                  <c:v>972.88000000012403</c:v>
                </c:pt>
                <c:pt idx="887">
                  <c:v>972.96000000012396</c:v>
                </c:pt>
                <c:pt idx="888">
                  <c:v>973.040000000124</c:v>
                </c:pt>
                <c:pt idx="889">
                  <c:v>973.12000000012404</c:v>
                </c:pt>
                <c:pt idx="890">
                  <c:v>973.20000000012396</c:v>
                </c:pt>
                <c:pt idx="891">
                  <c:v>973.28000000012401</c:v>
                </c:pt>
                <c:pt idx="892">
                  <c:v>973.36000000012496</c:v>
                </c:pt>
                <c:pt idx="893">
                  <c:v>973.440000000125</c:v>
                </c:pt>
                <c:pt idx="894">
                  <c:v>973.52000000012504</c:v>
                </c:pt>
                <c:pt idx="895">
                  <c:v>973.60000000012496</c:v>
                </c:pt>
                <c:pt idx="896">
                  <c:v>973.68000000012501</c:v>
                </c:pt>
                <c:pt idx="897">
                  <c:v>973.76000000012505</c:v>
                </c:pt>
                <c:pt idx="898">
                  <c:v>973.84000000012497</c:v>
                </c:pt>
                <c:pt idx="899">
                  <c:v>973.92000000012501</c:v>
                </c:pt>
                <c:pt idx="900">
                  <c:v>974.00000000012506</c:v>
                </c:pt>
                <c:pt idx="901">
                  <c:v>974.08000000012498</c:v>
                </c:pt>
                <c:pt idx="902">
                  <c:v>974.16000000012502</c:v>
                </c:pt>
                <c:pt idx="903">
                  <c:v>974.24000000012495</c:v>
                </c:pt>
                <c:pt idx="904">
                  <c:v>974.32000000012499</c:v>
                </c:pt>
                <c:pt idx="905">
                  <c:v>974.40000000012503</c:v>
                </c:pt>
                <c:pt idx="906">
                  <c:v>974.48000000012496</c:v>
                </c:pt>
                <c:pt idx="907">
                  <c:v>974.560000000125</c:v>
                </c:pt>
                <c:pt idx="908">
                  <c:v>974.64000000012504</c:v>
                </c:pt>
                <c:pt idx="909">
                  <c:v>974.72000000012497</c:v>
                </c:pt>
                <c:pt idx="910">
                  <c:v>974.80000000012501</c:v>
                </c:pt>
                <c:pt idx="911">
                  <c:v>974.88000000012505</c:v>
                </c:pt>
                <c:pt idx="912">
                  <c:v>974.96000000012498</c:v>
                </c:pt>
                <c:pt idx="913">
                  <c:v>975.04000000012502</c:v>
                </c:pt>
                <c:pt idx="914">
                  <c:v>975.12000000012495</c:v>
                </c:pt>
                <c:pt idx="915">
                  <c:v>975.20000000012499</c:v>
                </c:pt>
                <c:pt idx="916">
                  <c:v>975.28000000012503</c:v>
                </c:pt>
                <c:pt idx="917">
                  <c:v>975.36000000012598</c:v>
                </c:pt>
                <c:pt idx="918">
                  <c:v>975.44000000012602</c:v>
                </c:pt>
                <c:pt idx="919">
                  <c:v>975.52000000012595</c:v>
                </c:pt>
                <c:pt idx="920">
                  <c:v>975.60000000012599</c:v>
                </c:pt>
                <c:pt idx="921">
                  <c:v>975.68000000012603</c:v>
                </c:pt>
                <c:pt idx="922">
                  <c:v>975.76000000012596</c:v>
                </c:pt>
                <c:pt idx="923">
                  <c:v>975.840000000126</c:v>
                </c:pt>
                <c:pt idx="924">
                  <c:v>975.92000000012604</c:v>
                </c:pt>
                <c:pt idx="925">
                  <c:v>976.00000000012597</c:v>
                </c:pt>
                <c:pt idx="926">
                  <c:v>976.08000000012601</c:v>
                </c:pt>
                <c:pt idx="927">
                  <c:v>976.16000000012605</c:v>
                </c:pt>
                <c:pt idx="928">
                  <c:v>976.24000000012597</c:v>
                </c:pt>
                <c:pt idx="929">
                  <c:v>976.32000000012602</c:v>
                </c:pt>
                <c:pt idx="930">
                  <c:v>976.40000000012606</c:v>
                </c:pt>
                <c:pt idx="931">
                  <c:v>976.48000000012598</c:v>
                </c:pt>
                <c:pt idx="932">
                  <c:v>976.56000000012602</c:v>
                </c:pt>
                <c:pt idx="933">
                  <c:v>976.64000000012595</c:v>
                </c:pt>
                <c:pt idx="934">
                  <c:v>976.72000000012599</c:v>
                </c:pt>
                <c:pt idx="935">
                  <c:v>976.80000000012603</c:v>
                </c:pt>
                <c:pt idx="936">
                  <c:v>976.88000000012596</c:v>
                </c:pt>
                <c:pt idx="937">
                  <c:v>976.960000000126</c:v>
                </c:pt>
                <c:pt idx="938">
                  <c:v>977.04000000012604</c:v>
                </c:pt>
                <c:pt idx="939">
                  <c:v>977.12000000012597</c:v>
                </c:pt>
                <c:pt idx="940">
                  <c:v>977.20000000012601</c:v>
                </c:pt>
                <c:pt idx="941">
                  <c:v>977.28000000012696</c:v>
                </c:pt>
                <c:pt idx="942">
                  <c:v>977.360000000127</c:v>
                </c:pt>
                <c:pt idx="943">
                  <c:v>977.44000000012704</c:v>
                </c:pt>
                <c:pt idx="944">
                  <c:v>977.52000000012697</c:v>
                </c:pt>
                <c:pt idx="945">
                  <c:v>977.60000000012701</c:v>
                </c:pt>
                <c:pt idx="946">
                  <c:v>977.68000000012705</c:v>
                </c:pt>
                <c:pt idx="947">
                  <c:v>977.76000000012698</c:v>
                </c:pt>
                <c:pt idx="948">
                  <c:v>977.84000000012702</c:v>
                </c:pt>
                <c:pt idx="949">
                  <c:v>977.92000000012695</c:v>
                </c:pt>
                <c:pt idx="950">
                  <c:v>978.00000000012699</c:v>
                </c:pt>
                <c:pt idx="951">
                  <c:v>978.08000000012703</c:v>
                </c:pt>
                <c:pt idx="952">
                  <c:v>978.16000000012696</c:v>
                </c:pt>
                <c:pt idx="953">
                  <c:v>978.240000000127</c:v>
                </c:pt>
                <c:pt idx="954">
                  <c:v>978.32000000012704</c:v>
                </c:pt>
                <c:pt idx="955">
                  <c:v>978.40000000012697</c:v>
                </c:pt>
                <c:pt idx="956">
                  <c:v>978.48000000012701</c:v>
                </c:pt>
                <c:pt idx="957">
                  <c:v>978.56000000012705</c:v>
                </c:pt>
                <c:pt idx="958">
                  <c:v>978.64000000012697</c:v>
                </c:pt>
                <c:pt idx="959">
                  <c:v>978.72000000012702</c:v>
                </c:pt>
                <c:pt idx="960">
                  <c:v>978.80000000012706</c:v>
                </c:pt>
                <c:pt idx="961">
                  <c:v>978.88000000012698</c:v>
                </c:pt>
                <c:pt idx="962">
                  <c:v>978.96000000012702</c:v>
                </c:pt>
                <c:pt idx="963">
                  <c:v>979.04000000012695</c:v>
                </c:pt>
                <c:pt idx="964">
                  <c:v>979.12000000012699</c:v>
                </c:pt>
                <c:pt idx="965">
                  <c:v>979.20000000012703</c:v>
                </c:pt>
                <c:pt idx="966">
                  <c:v>979.28000000012855</c:v>
                </c:pt>
                <c:pt idx="967">
                  <c:v>979.36000000012803</c:v>
                </c:pt>
                <c:pt idx="968">
                  <c:v>979.44000000012795</c:v>
                </c:pt>
                <c:pt idx="969">
                  <c:v>979.52000000012811</c:v>
                </c:pt>
                <c:pt idx="970">
                  <c:v>979.60000000012803</c:v>
                </c:pt>
                <c:pt idx="971">
                  <c:v>979.68000000012808</c:v>
                </c:pt>
                <c:pt idx="972">
                  <c:v>979.760000000128</c:v>
                </c:pt>
                <c:pt idx="973">
                  <c:v>979.84000000012804</c:v>
                </c:pt>
                <c:pt idx="974">
                  <c:v>979.92000000012808</c:v>
                </c:pt>
                <c:pt idx="975">
                  <c:v>980.00000000012801</c:v>
                </c:pt>
                <c:pt idx="976">
                  <c:v>980.08000000012805</c:v>
                </c:pt>
                <c:pt idx="977">
                  <c:v>980.16000000012809</c:v>
                </c:pt>
                <c:pt idx="978">
                  <c:v>980.24000000012802</c:v>
                </c:pt>
                <c:pt idx="979">
                  <c:v>980.32000000012795</c:v>
                </c:pt>
                <c:pt idx="980">
                  <c:v>980.4000000001281</c:v>
                </c:pt>
                <c:pt idx="981">
                  <c:v>980.48000000012803</c:v>
                </c:pt>
                <c:pt idx="982">
                  <c:v>980.56000000012807</c:v>
                </c:pt>
                <c:pt idx="983">
                  <c:v>980.640000000128</c:v>
                </c:pt>
                <c:pt idx="984">
                  <c:v>980.72000000012804</c:v>
                </c:pt>
                <c:pt idx="985">
                  <c:v>980.80000000012808</c:v>
                </c:pt>
                <c:pt idx="986">
                  <c:v>980.88000000012801</c:v>
                </c:pt>
                <c:pt idx="987">
                  <c:v>980.96000000012805</c:v>
                </c:pt>
                <c:pt idx="988">
                  <c:v>981.04000000012809</c:v>
                </c:pt>
                <c:pt idx="989">
                  <c:v>981.12000000012802</c:v>
                </c:pt>
                <c:pt idx="990">
                  <c:v>981.20000000012897</c:v>
                </c:pt>
                <c:pt idx="991">
                  <c:v>981.28000000012901</c:v>
                </c:pt>
                <c:pt idx="992">
                  <c:v>981.36000000012859</c:v>
                </c:pt>
                <c:pt idx="993">
                  <c:v>981.44000000012898</c:v>
                </c:pt>
                <c:pt idx="994">
                  <c:v>981.52000000012902</c:v>
                </c:pt>
                <c:pt idx="995">
                  <c:v>981.60000000012894</c:v>
                </c:pt>
                <c:pt idx="996">
                  <c:v>981.68000000012898</c:v>
                </c:pt>
                <c:pt idx="997">
                  <c:v>981.76000000012903</c:v>
                </c:pt>
                <c:pt idx="998">
                  <c:v>981.8400000001285</c:v>
                </c:pt>
                <c:pt idx="999">
                  <c:v>981.92000000012899</c:v>
                </c:pt>
                <c:pt idx="1000">
                  <c:v>982.00000000012903</c:v>
                </c:pt>
                <c:pt idx="1001">
                  <c:v>982.08000000012896</c:v>
                </c:pt>
                <c:pt idx="1002">
                  <c:v>982.160000000129</c:v>
                </c:pt>
                <c:pt idx="1003">
                  <c:v>982.24000000012904</c:v>
                </c:pt>
                <c:pt idx="1004">
                  <c:v>982.32000000012897</c:v>
                </c:pt>
                <c:pt idx="1005">
                  <c:v>982.40000000012901</c:v>
                </c:pt>
                <c:pt idx="1006">
                  <c:v>982.48000000012905</c:v>
                </c:pt>
                <c:pt idx="1007">
                  <c:v>982.56000000012898</c:v>
                </c:pt>
                <c:pt idx="1008">
                  <c:v>982.64000000012902</c:v>
                </c:pt>
                <c:pt idx="1009">
                  <c:v>982.72000000012895</c:v>
                </c:pt>
                <c:pt idx="1010">
                  <c:v>982.80000000012899</c:v>
                </c:pt>
                <c:pt idx="1011">
                  <c:v>982.88000000012903</c:v>
                </c:pt>
                <c:pt idx="1012">
                  <c:v>982.96000000012896</c:v>
                </c:pt>
                <c:pt idx="1013">
                  <c:v>983.040000000129</c:v>
                </c:pt>
                <c:pt idx="1014">
                  <c:v>983.12000000012904</c:v>
                </c:pt>
                <c:pt idx="1015">
                  <c:v>983.20000000012999</c:v>
                </c:pt>
                <c:pt idx="1016">
                  <c:v>983.28000000013003</c:v>
                </c:pt>
                <c:pt idx="1017">
                  <c:v>983.36000000012996</c:v>
                </c:pt>
                <c:pt idx="1018">
                  <c:v>983.44000000013</c:v>
                </c:pt>
                <c:pt idx="1019">
                  <c:v>983.52000000013004</c:v>
                </c:pt>
                <c:pt idx="1020">
                  <c:v>983.60000000012997</c:v>
                </c:pt>
                <c:pt idx="1021">
                  <c:v>983.68000000013001</c:v>
                </c:pt>
                <c:pt idx="1022">
                  <c:v>983.76000000013005</c:v>
                </c:pt>
                <c:pt idx="1023">
                  <c:v>983.84000000012998</c:v>
                </c:pt>
                <c:pt idx="1024">
                  <c:v>983.92000000013002</c:v>
                </c:pt>
                <c:pt idx="1025">
                  <c:v>984.00000000012994</c:v>
                </c:pt>
                <c:pt idx="1026">
                  <c:v>984.08000000012998</c:v>
                </c:pt>
                <c:pt idx="1027">
                  <c:v>984.16000000013003</c:v>
                </c:pt>
                <c:pt idx="1028">
                  <c:v>984.24000000012995</c:v>
                </c:pt>
                <c:pt idx="1029">
                  <c:v>984.32000000012999</c:v>
                </c:pt>
                <c:pt idx="1030">
                  <c:v>984.40000000013004</c:v>
                </c:pt>
                <c:pt idx="1031">
                  <c:v>984.48000000012996</c:v>
                </c:pt>
                <c:pt idx="1032">
                  <c:v>984.56000000013</c:v>
                </c:pt>
                <c:pt idx="1033">
                  <c:v>984.64000000013004</c:v>
                </c:pt>
                <c:pt idx="1034">
                  <c:v>984.72000000012997</c:v>
                </c:pt>
                <c:pt idx="1035">
                  <c:v>984.80000000013001</c:v>
                </c:pt>
                <c:pt idx="1036">
                  <c:v>984.88000000013005</c:v>
                </c:pt>
                <c:pt idx="1037">
                  <c:v>984.96000000012998</c:v>
                </c:pt>
                <c:pt idx="1038">
                  <c:v>985.04000000013002</c:v>
                </c:pt>
                <c:pt idx="1039">
                  <c:v>985.12000000013097</c:v>
                </c:pt>
                <c:pt idx="1040">
                  <c:v>985.20000000013101</c:v>
                </c:pt>
                <c:pt idx="1041">
                  <c:v>985.28000000013105</c:v>
                </c:pt>
                <c:pt idx="1042">
                  <c:v>985.36000000013098</c:v>
                </c:pt>
                <c:pt idx="1043">
                  <c:v>985.44000000013102</c:v>
                </c:pt>
                <c:pt idx="1044">
                  <c:v>985.52000000013095</c:v>
                </c:pt>
                <c:pt idx="1045">
                  <c:v>985.60000000013099</c:v>
                </c:pt>
                <c:pt idx="1046">
                  <c:v>985.68000000013103</c:v>
                </c:pt>
                <c:pt idx="1047">
                  <c:v>985.76000000013096</c:v>
                </c:pt>
                <c:pt idx="1048">
                  <c:v>985.840000000131</c:v>
                </c:pt>
                <c:pt idx="1049">
                  <c:v>985.92000000013104</c:v>
                </c:pt>
                <c:pt idx="1050">
                  <c:v>986.00000000013097</c:v>
                </c:pt>
                <c:pt idx="1051">
                  <c:v>986.08000000013101</c:v>
                </c:pt>
                <c:pt idx="1052">
                  <c:v>986.16000000013105</c:v>
                </c:pt>
                <c:pt idx="1053">
                  <c:v>986.24000000013098</c:v>
                </c:pt>
                <c:pt idx="1054">
                  <c:v>986.32000000013102</c:v>
                </c:pt>
                <c:pt idx="1055">
                  <c:v>986.40000000013094</c:v>
                </c:pt>
                <c:pt idx="1056">
                  <c:v>986.48000000013099</c:v>
                </c:pt>
                <c:pt idx="1057">
                  <c:v>986.56000000013103</c:v>
                </c:pt>
                <c:pt idx="1058">
                  <c:v>986.64000000013095</c:v>
                </c:pt>
                <c:pt idx="1059">
                  <c:v>986.72000000013099</c:v>
                </c:pt>
                <c:pt idx="1060">
                  <c:v>986.80000000013104</c:v>
                </c:pt>
                <c:pt idx="1061">
                  <c:v>986.88000000013096</c:v>
                </c:pt>
                <c:pt idx="1062">
                  <c:v>986.960000000131</c:v>
                </c:pt>
                <c:pt idx="1063">
                  <c:v>987.04000000013104</c:v>
                </c:pt>
                <c:pt idx="1064">
                  <c:v>987.12000000013199</c:v>
                </c:pt>
                <c:pt idx="1065">
                  <c:v>987.20000000013204</c:v>
                </c:pt>
                <c:pt idx="1066">
                  <c:v>987.28000000013196</c:v>
                </c:pt>
                <c:pt idx="1067">
                  <c:v>987.360000000132</c:v>
                </c:pt>
                <c:pt idx="1068">
                  <c:v>987.44000000013204</c:v>
                </c:pt>
                <c:pt idx="1069">
                  <c:v>987.52000000013197</c:v>
                </c:pt>
                <c:pt idx="1070">
                  <c:v>987.60000000013201</c:v>
                </c:pt>
                <c:pt idx="1071">
                  <c:v>987.68000000013205</c:v>
                </c:pt>
                <c:pt idx="1072">
                  <c:v>987.76000000013198</c:v>
                </c:pt>
                <c:pt idx="1073">
                  <c:v>987.84000000013202</c:v>
                </c:pt>
                <c:pt idx="1074">
                  <c:v>987.92000000013195</c:v>
                </c:pt>
                <c:pt idx="1075">
                  <c:v>988.00000000013199</c:v>
                </c:pt>
                <c:pt idx="1076">
                  <c:v>988.08000000013203</c:v>
                </c:pt>
                <c:pt idx="1077">
                  <c:v>988.16000000013196</c:v>
                </c:pt>
                <c:pt idx="1078">
                  <c:v>988.240000000132</c:v>
                </c:pt>
                <c:pt idx="1079">
                  <c:v>988.32000000013204</c:v>
                </c:pt>
                <c:pt idx="1080">
                  <c:v>988.40000000013197</c:v>
                </c:pt>
                <c:pt idx="1081">
                  <c:v>988.48000000013201</c:v>
                </c:pt>
                <c:pt idx="1082">
                  <c:v>988.56000000013205</c:v>
                </c:pt>
                <c:pt idx="1083">
                  <c:v>988.64000000013198</c:v>
                </c:pt>
                <c:pt idx="1084">
                  <c:v>988.72000000013202</c:v>
                </c:pt>
                <c:pt idx="1085">
                  <c:v>988.80000000013194</c:v>
                </c:pt>
                <c:pt idx="1086">
                  <c:v>988.88000000013199</c:v>
                </c:pt>
                <c:pt idx="1087">
                  <c:v>988.96000000013203</c:v>
                </c:pt>
                <c:pt idx="1088">
                  <c:v>989.04000000013309</c:v>
                </c:pt>
                <c:pt idx="1089">
                  <c:v>989.12000000013302</c:v>
                </c:pt>
                <c:pt idx="1090">
                  <c:v>989.20000000013295</c:v>
                </c:pt>
                <c:pt idx="1091">
                  <c:v>989.28000000013355</c:v>
                </c:pt>
                <c:pt idx="1092">
                  <c:v>989.36000000013303</c:v>
                </c:pt>
                <c:pt idx="1093">
                  <c:v>989.44000000013295</c:v>
                </c:pt>
                <c:pt idx="1094">
                  <c:v>989.520000000133</c:v>
                </c:pt>
                <c:pt idx="1095">
                  <c:v>989.60000000013304</c:v>
                </c:pt>
                <c:pt idx="1096">
                  <c:v>989.68000000013308</c:v>
                </c:pt>
                <c:pt idx="1097">
                  <c:v>989.760000000133</c:v>
                </c:pt>
                <c:pt idx="1098">
                  <c:v>989.84000000013305</c:v>
                </c:pt>
                <c:pt idx="1099">
                  <c:v>989.92000000013309</c:v>
                </c:pt>
                <c:pt idx="1100">
                  <c:v>990.00000000013301</c:v>
                </c:pt>
                <c:pt idx="1101">
                  <c:v>990.08000000013305</c:v>
                </c:pt>
                <c:pt idx="1102">
                  <c:v>990.1600000001331</c:v>
                </c:pt>
                <c:pt idx="1103">
                  <c:v>990.24000000013302</c:v>
                </c:pt>
                <c:pt idx="1104">
                  <c:v>990.32000000013295</c:v>
                </c:pt>
                <c:pt idx="1105">
                  <c:v>990.4000000001331</c:v>
                </c:pt>
                <c:pt idx="1106">
                  <c:v>990.48000000013303</c:v>
                </c:pt>
                <c:pt idx="1107">
                  <c:v>990.56000000013307</c:v>
                </c:pt>
                <c:pt idx="1108">
                  <c:v>990.640000000133</c:v>
                </c:pt>
                <c:pt idx="1109">
                  <c:v>990.72000000013304</c:v>
                </c:pt>
                <c:pt idx="1110">
                  <c:v>990.80000000013308</c:v>
                </c:pt>
                <c:pt idx="1111">
                  <c:v>990.88000000013301</c:v>
                </c:pt>
                <c:pt idx="1112">
                  <c:v>990.96000000013396</c:v>
                </c:pt>
                <c:pt idx="1113">
                  <c:v>991.040000000134</c:v>
                </c:pt>
                <c:pt idx="1114">
                  <c:v>991.12000000013404</c:v>
                </c:pt>
                <c:pt idx="1115">
                  <c:v>991.20000000013397</c:v>
                </c:pt>
                <c:pt idx="1116">
                  <c:v>991.28000000013401</c:v>
                </c:pt>
                <c:pt idx="1117">
                  <c:v>991.3600000001336</c:v>
                </c:pt>
                <c:pt idx="1118">
                  <c:v>991.44000000013398</c:v>
                </c:pt>
                <c:pt idx="1119">
                  <c:v>991.52000000013402</c:v>
                </c:pt>
                <c:pt idx="1120">
                  <c:v>991.60000000013395</c:v>
                </c:pt>
                <c:pt idx="1121">
                  <c:v>991.68000000013399</c:v>
                </c:pt>
                <c:pt idx="1122">
                  <c:v>991.76000000013403</c:v>
                </c:pt>
                <c:pt idx="1123">
                  <c:v>991.8400000001335</c:v>
                </c:pt>
                <c:pt idx="1124">
                  <c:v>991.920000000134</c:v>
                </c:pt>
                <c:pt idx="1125">
                  <c:v>992.00000000013404</c:v>
                </c:pt>
                <c:pt idx="1126">
                  <c:v>992.08000000013396</c:v>
                </c:pt>
                <c:pt idx="1127">
                  <c:v>992.160000000134</c:v>
                </c:pt>
                <c:pt idx="1128">
                  <c:v>992.24000000013405</c:v>
                </c:pt>
                <c:pt idx="1129">
                  <c:v>992.32000000013397</c:v>
                </c:pt>
                <c:pt idx="1130">
                  <c:v>992.40000000013401</c:v>
                </c:pt>
                <c:pt idx="1131">
                  <c:v>992.48000000013405</c:v>
                </c:pt>
                <c:pt idx="1132">
                  <c:v>992.56000000013398</c:v>
                </c:pt>
                <c:pt idx="1133">
                  <c:v>992.64000000013402</c:v>
                </c:pt>
                <c:pt idx="1134">
                  <c:v>992.72000000013395</c:v>
                </c:pt>
                <c:pt idx="1135">
                  <c:v>992.80000000013399</c:v>
                </c:pt>
                <c:pt idx="1136">
                  <c:v>992.88000000013403</c:v>
                </c:pt>
                <c:pt idx="1137">
                  <c:v>992.96000000013498</c:v>
                </c:pt>
                <c:pt idx="1138">
                  <c:v>993.04000000013502</c:v>
                </c:pt>
                <c:pt idx="1139">
                  <c:v>993.12000000013495</c:v>
                </c:pt>
                <c:pt idx="1140">
                  <c:v>993.20000000013499</c:v>
                </c:pt>
                <c:pt idx="1141">
                  <c:v>993.28000000013503</c:v>
                </c:pt>
                <c:pt idx="1142">
                  <c:v>993.36000000013496</c:v>
                </c:pt>
                <c:pt idx="1143">
                  <c:v>993.440000000135</c:v>
                </c:pt>
                <c:pt idx="1144">
                  <c:v>993.52000000013504</c:v>
                </c:pt>
                <c:pt idx="1145">
                  <c:v>993.60000000013497</c:v>
                </c:pt>
                <c:pt idx="1146">
                  <c:v>993.68000000013501</c:v>
                </c:pt>
                <c:pt idx="1147">
                  <c:v>993.76000000013505</c:v>
                </c:pt>
                <c:pt idx="1148">
                  <c:v>993.84000000013498</c:v>
                </c:pt>
                <c:pt idx="1149">
                  <c:v>993.92000000013502</c:v>
                </c:pt>
                <c:pt idx="1150">
                  <c:v>994.00000000013495</c:v>
                </c:pt>
                <c:pt idx="1151">
                  <c:v>994.08000000013499</c:v>
                </c:pt>
                <c:pt idx="1152">
                  <c:v>994.16000000013503</c:v>
                </c:pt>
                <c:pt idx="1153">
                  <c:v>994.24000000013496</c:v>
                </c:pt>
                <c:pt idx="1154">
                  <c:v>994.320000000135</c:v>
                </c:pt>
                <c:pt idx="1155">
                  <c:v>994.40000000013504</c:v>
                </c:pt>
                <c:pt idx="1156">
                  <c:v>994.48000000013496</c:v>
                </c:pt>
                <c:pt idx="1157">
                  <c:v>994.56000000013501</c:v>
                </c:pt>
                <c:pt idx="1158">
                  <c:v>994.64000000013505</c:v>
                </c:pt>
                <c:pt idx="1159">
                  <c:v>994.72000000013497</c:v>
                </c:pt>
                <c:pt idx="1160">
                  <c:v>994.80000000013501</c:v>
                </c:pt>
                <c:pt idx="1161">
                  <c:v>994.88000000013596</c:v>
                </c:pt>
                <c:pt idx="1162">
                  <c:v>994.96000000013601</c:v>
                </c:pt>
                <c:pt idx="1163">
                  <c:v>995.04000000013605</c:v>
                </c:pt>
                <c:pt idx="1164">
                  <c:v>995.12000000013597</c:v>
                </c:pt>
                <c:pt idx="1165">
                  <c:v>995.20000000013601</c:v>
                </c:pt>
                <c:pt idx="1166">
                  <c:v>995.28000000013662</c:v>
                </c:pt>
                <c:pt idx="1167">
                  <c:v>995.36000000013598</c:v>
                </c:pt>
                <c:pt idx="1168">
                  <c:v>995.44000000013602</c:v>
                </c:pt>
                <c:pt idx="1169">
                  <c:v>995.52000000013595</c:v>
                </c:pt>
                <c:pt idx="1170">
                  <c:v>995.60000000013599</c:v>
                </c:pt>
                <c:pt idx="1171">
                  <c:v>995.68000000013603</c:v>
                </c:pt>
                <c:pt idx="1172">
                  <c:v>995.76000000013596</c:v>
                </c:pt>
                <c:pt idx="1173">
                  <c:v>995.840000000136</c:v>
                </c:pt>
                <c:pt idx="1174">
                  <c:v>995.92000000013604</c:v>
                </c:pt>
                <c:pt idx="1175">
                  <c:v>996.00000000013597</c:v>
                </c:pt>
                <c:pt idx="1176">
                  <c:v>996.08000000013601</c:v>
                </c:pt>
                <c:pt idx="1177">
                  <c:v>996.16000000013605</c:v>
                </c:pt>
                <c:pt idx="1178">
                  <c:v>996.24000000013598</c:v>
                </c:pt>
                <c:pt idx="1179">
                  <c:v>996.32000000013602</c:v>
                </c:pt>
                <c:pt idx="1180">
                  <c:v>996.40000000013595</c:v>
                </c:pt>
                <c:pt idx="1181">
                  <c:v>996.48000000013599</c:v>
                </c:pt>
                <c:pt idx="1182">
                  <c:v>996.56000000013603</c:v>
                </c:pt>
                <c:pt idx="1183">
                  <c:v>996.64000000013596</c:v>
                </c:pt>
                <c:pt idx="1184">
                  <c:v>996.720000000136</c:v>
                </c:pt>
                <c:pt idx="1185">
                  <c:v>996.80000000013604</c:v>
                </c:pt>
                <c:pt idx="1186">
                  <c:v>996.88000000013699</c:v>
                </c:pt>
                <c:pt idx="1187">
                  <c:v>996.96000000013703</c:v>
                </c:pt>
                <c:pt idx="1188">
                  <c:v>997.04000000013696</c:v>
                </c:pt>
                <c:pt idx="1189">
                  <c:v>997.120000000137</c:v>
                </c:pt>
                <c:pt idx="1190">
                  <c:v>997.20000000013704</c:v>
                </c:pt>
                <c:pt idx="1191">
                  <c:v>997.28000000013697</c:v>
                </c:pt>
                <c:pt idx="1192">
                  <c:v>997.36000000013701</c:v>
                </c:pt>
                <c:pt idx="1193">
                  <c:v>997.44000000013705</c:v>
                </c:pt>
                <c:pt idx="1194">
                  <c:v>997.52000000013697</c:v>
                </c:pt>
                <c:pt idx="1195">
                  <c:v>997.60000000013702</c:v>
                </c:pt>
                <c:pt idx="1196">
                  <c:v>997.68000000013762</c:v>
                </c:pt>
                <c:pt idx="1197">
                  <c:v>997.76000000013698</c:v>
                </c:pt>
                <c:pt idx="1198">
                  <c:v>997.84000000013702</c:v>
                </c:pt>
                <c:pt idx="1199">
                  <c:v>997.92000000013695</c:v>
                </c:pt>
                <c:pt idx="1200">
                  <c:v>998.00000000013699</c:v>
                </c:pt>
                <c:pt idx="1201">
                  <c:v>998.08000000013703</c:v>
                </c:pt>
                <c:pt idx="1202">
                  <c:v>998.16000000013696</c:v>
                </c:pt>
                <c:pt idx="1203">
                  <c:v>998.240000000137</c:v>
                </c:pt>
                <c:pt idx="1204">
                  <c:v>998.32000000013704</c:v>
                </c:pt>
                <c:pt idx="1205">
                  <c:v>998.40000000013697</c:v>
                </c:pt>
                <c:pt idx="1206">
                  <c:v>998.48000000013701</c:v>
                </c:pt>
                <c:pt idx="1207">
                  <c:v>998.56000000013705</c:v>
                </c:pt>
                <c:pt idx="1208">
                  <c:v>998.64000000013698</c:v>
                </c:pt>
                <c:pt idx="1209">
                  <c:v>998.72000000013702</c:v>
                </c:pt>
                <c:pt idx="1210">
                  <c:v>998.80000000013808</c:v>
                </c:pt>
                <c:pt idx="1211">
                  <c:v>998.88000000013801</c:v>
                </c:pt>
                <c:pt idx="1212">
                  <c:v>998.96000000013805</c:v>
                </c:pt>
                <c:pt idx="1213">
                  <c:v>999.04000000013809</c:v>
                </c:pt>
                <c:pt idx="1214">
                  <c:v>999.12000000013802</c:v>
                </c:pt>
                <c:pt idx="1215">
                  <c:v>999.20000000013795</c:v>
                </c:pt>
                <c:pt idx="1216">
                  <c:v>999.28000000013844</c:v>
                </c:pt>
                <c:pt idx="1217">
                  <c:v>999.36000000013803</c:v>
                </c:pt>
                <c:pt idx="1218">
                  <c:v>999.44000000013807</c:v>
                </c:pt>
                <c:pt idx="1219">
                  <c:v>999.520000000138</c:v>
                </c:pt>
                <c:pt idx="1220">
                  <c:v>999.60000000013804</c:v>
                </c:pt>
                <c:pt idx="1221">
                  <c:v>999.68000000013808</c:v>
                </c:pt>
                <c:pt idx="1222">
                  <c:v>999.76000000013801</c:v>
                </c:pt>
                <c:pt idx="1223">
                  <c:v>999.84000000013805</c:v>
                </c:pt>
                <c:pt idx="1224">
                  <c:v>999.92000000013809</c:v>
                </c:pt>
                <c:pt idx="1225">
                  <c:v>1000.0000000001399</c:v>
                </c:pt>
                <c:pt idx="1226">
                  <c:v>1000.08000000014</c:v>
                </c:pt>
                <c:pt idx="1227">
                  <c:v>1000.16000000014</c:v>
                </c:pt>
                <c:pt idx="1228">
                  <c:v>1000.24000000014</c:v>
                </c:pt>
                <c:pt idx="1229">
                  <c:v>1000.32000000014</c:v>
                </c:pt>
                <c:pt idx="1230">
                  <c:v>1000.40000000014</c:v>
                </c:pt>
                <c:pt idx="1231">
                  <c:v>1000.48000000014</c:v>
                </c:pt>
                <c:pt idx="1232">
                  <c:v>1000.56000000014</c:v>
                </c:pt>
                <c:pt idx="1233">
                  <c:v>1000.64000000014</c:v>
                </c:pt>
                <c:pt idx="1234">
                  <c:v>1000.72000000014</c:v>
                </c:pt>
                <c:pt idx="1235">
                  <c:v>1000.80000000014</c:v>
                </c:pt>
                <c:pt idx="1236">
                  <c:v>1000.8800000001399</c:v>
                </c:pt>
                <c:pt idx="1237">
                  <c:v>1000.96000000014</c:v>
                </c:pt>
                <c:pt idx="1238">
                  <c:v>1001.04000000014</c:v>
                </c:pt>
                <c:pt idx="1239">
                  <c:v>1001.12000000014</c:v>
                </c:pt>
                <c:pt idx="1240">
                  <c:v>1001.20000000014</c:v>
                </c:pt>
                <c:pt idx="1241">
                  <c:v>1001.28000000014</c:v>
                </c:pt>
                <c:pt idx="1242">
                  <c:v>1001.36000000014</c:v>
                </c:pt>
                <c:pt idx="1243">
                  <c:v>1001.44000000014</c:v>
                </c:pt>
                <c:pt idx="1244">
                  <c:v>1001.52000000014</c:v>
                </c:pt>
                <c:pt idx="1245">
                  <c:v>1001.60000000014</c:v>
                </c:pt>
                <c:pt idx="1246">
                  <c:v>1001.68000000014</c:v>
                </c:pt>
                <c:pt idx="1247">
                  <c:v>1001.7600000001401</c:v>
                </c:pt>
                <c:pt idx="1248">
                  <c:v>1001.84000000014</c:v>
                </c:pt>
                <c:pt idx="1249">
                  <c:v>1001.92000000014</c:v>
                </c:pt>
                <c:pt idx="1250">
                  <c:v>1002.0000000001399</c:v>
                </c:pt>
                <c:pt idx="1251">
                  <c:v>1002.08000000014</c:v>
                </c:pt>
                <c:pt idx="1252">
                  <c:v>1002.16000000014</c:v>
                </c:pt>
                <c:pt idx="1253">
                  <c:v>1002.24000000014</c:v>
                </c:pt>
                <c:pt idx="1254">
                  <c:v>1002.32000000014</c:v>
                </c:pt>
                <c:pt idx="1255">
                  <c:v>1002.40000000014</c:v>
                </c:pt>
                <c:pt idx="1256">
                  <c:v>1002.48000000014</c:v>
                </c:pt>
                <c:pt idx="1257">
                  <c:v>1002.56000000014</c:v>
                </c:pt>
                <c:pt idx="1258">
                  <c:v>1002.64000000014</c:v>
                </c:pt>
                <c:pt idx="1259">
                  <c:v>1002.72000000014</c:v>
                </c:pt>
                <c:pt idx="1260">
                  <c:v>1002.80000000014</c:v>
                </c:pt>
                <c:pt idx="1261">
                  <c:v>1002.8800000001399</c:v>
                </c:pt>
                <c:pt idx="1262">
                  <c:v>1002.96000000014</c:v>
                </c:pt>
                <c:pt idx="1263">
                  <c:v>1003.04000000014</c:v>
                </c:pt>
                <c:pt idx="1264">
                  <c:v>1003.12000000014</c:v>
                </c:pt>
                <c:pt idx="1265">
                  <c:v>1003.20000000014</c:v>
                </c:pt>
                <c:pt idx="1266">
                  <c:v>1003.28000000014</c:v>
                </c:pt>
                <c:pt idx="1267">
                  <c:v>1003.36000000014</c:v>
                </c:pt>
                <c:pt idx="1268">
                  <c:v>1003.44000000014</c:v>
                </c:pt>
                <c:pt idx="1269">
                  <c:v>1003.52000000014</c:v>
                </c:pt>
                <c:pt idx="1270">
                  <c:v>1003.60000000014</c:v>
                </c:pt>
                <c:pt idx="1271">
                  <c:v>1003.68000000014</c:v>
                </c:pt>
                <c:pt idx="1272">
                  <c:v>1003.7600000001401</c:v>
                </c:pt>
                <c:pt idx="1273">
                  <c:v>1003.84000000014</c:v>
                </c:pt>
                <c:pt idx="1274">
                  <c:v>1003.92000000014</c:v>
                </c:pt>
                <c:pt idx="1275">
                  <c:v>1004.0000000001399</c:v>
                </c:pt>
                <c:pt idx="1276">
                  <c:v>1004.08000000014</c:v>
                </c:pt>
                <c:pt idx="1277">
                  <c:v>1004.16000000014</c:v>
                </c:pt>
                <c:pt idx="1278">
                  <c:v>1004.24000000014</c:v>
                </c:pt>
                <c:pt idx="1279">
                  <c:v>1004.32000000014</c:v>
                </c:pt>
                <c:pt idx="1280">
                  <c:v>1004.40000000014</c:v>
                </c:pt>
                <c:pt idx="1281">
                  <c:v>1004.48000000014</c:v>
                </c:pt>
                <c:pt idx="1282">
                  <c:v>1004.56000000014</c:v>
                </c:pt>
                <c:pt idx="1283">
                  <c:v>1004.64000000014</c:v>
                </c:pt>
                <c:pt idx="1284">
                  <c:v>1004.72000000014</c:v>
                </c:pt>
                <c:pt idx="1285">
                  <c:v>1004.80000000014</c:v>
                </c:pt>
                <c:pt idx="1286">
                  <c:v>1004.8800000001399</c:v>
                </c:pt>
                <c:pt idx="1287">
                  <c:v>1004.96000000014</c:v>
                </c:pt>
                <c:pt idx="1288">
                  <c:v>1005.04000000014</c:v>
                </c:pt>
                <c:pt idx="1289">
                  <c:v>1005.12000000014</c:v>
                </c:pt>
                <c:pt idx="1290">
                  <c:v>1005.20000000014</c:v>
                </c:pt>
                <c:pt idx="1291">
                  <c:v>1005.28000000014</c:v>
                </c:pt>
                <c:pt idx="1292">
                  <c:v>1005.36000000014</c:v>
                </c:pt>
                <c:pt idx="1293">
                  <c:v>1005.44000000014</c:v>
                </c:pt>
                <c:pt idx="1294">
                  <c:v>1005.52000000014</c:v>
                </c:pt>
                <c:pt idx="1295">
                  <c:v>1005.60000000014</c:v>
                </c:pt>
                <c:pt idx="1296">
                  <c:v>1005.68000000014</c:v>
                </c:pt>
                <c:pt idx="1297">
                  <c:v>1005.7600000001401</c:v>
                </c:pt>
                <c:pt idx="1298">
                  <c:v>1005.84000000014</c:v>
                </c:pt>
                <c:pt idx="1299">
                  <c:v>1005.92000000014</c:v>
                </c:pt>
                <c:pt idx="1300">
                  <c:v>1006.0000000001399</c:v>
                </c:pt>
                <c:pt idx="1301">
                  <c:v>1006.08000000014</c:v>
                </c:pt>
                <c:pt idx="1302">
                  <c:v>1006.16000000014</c:v>
                </c:pt>
                <c:pt idx="1303">
                  <c:v>1006.24000000014</c:v>
                </c:pt>
                <c:pt idx="1304">
                  <c:v>1006.32000000014</c:v>
                </c:pt>
                <c:pt idx="1305">
                  <c:v>1006.40000000014</c:v>
                </c:pt>
                <c:pt idx="1306">
                  <c:v>1006.48000000014</c:v>
                </c:pt>
                <c:pt idx="1307">
                  <c:v>1006.56000000014</c:v>
                </c:pt>
                <c:pt idx="1308">
                  <c:v>1006.64000000014</c:v>
                </c:pt>
                <c:pt idx="1309">
                  <c:v>1006.72000000014</c:v>
                </c:pt>
                <c:pt idx="1310">
                  <c:v>1006.80000000014</c:v>
                </c:pt>
                <c:pt idx="1311">
                  <c:v>1006.8800000001399</c:v>
                </c:pt>
                <c:pt idx="1312">
                  <c:v>1006.96000000014</c:v>
                </c:pt>
                <c:pt idx="1313">
                  <c:v>1007.04000000014</c:v>
                </c:pt>
                <c:pt idx="1314">
                  <c:v>1007.12000000014</c:v>
                </c:pt>
                <c:pt idx="1315">
                  <c:v>1007.20000000014</c:v>
                </c:pt>
                <c:pt idx="1316">
                  <c:v>1007.28000000014</c:v>
                </c:pt>
                <c:pt idx="1317">
                  <c:v>1007.36000000014</c:v>
                </c:pt>
                <c:pt idx="1318">
                  <c:v>1007.44000000014</c:v>
                </c:pt>
                <c:pt idx="1319">
                  <c:v>1007.52000000014</c:v>
                </c:pt>
                <c:pt idx="1320">
                  <c:v>1007.60000000014</c:v>
                </c:pt>
                <c:pt idx="1321">
                  <c:v>1007.68000000014</c:v>
                </c:pt>
                <c:pt idx="1322">
                  <c:v>1007.7600000001401</c:v>
                </c:pt>
                <c:pt idx="1323">
                  <c:v>1007.84000000014</c:v>
                </c:pt>
                <c:pt idx="1324">
                  <c:v>1007.92000000014</c:v>
                </c:pt>
                <c:pt idx="1325">
                  <c:v>1008.0000000001399</c:v>
                </c:pt>
                <c:pt idx="1326">
                  <c:v>1008.08000000014</c:v>
                </c:pt>
                <c:pt idx="1327">
                  <c:v>1008.16000000014</c:v>
                </c:pt>
                <c:pt idx="1328">
                  <c:v>1008.24000000014</c:v>
                </c:pt>
                <c:pt idx="1329">
                  <c:v>1008.32000000014</c:v>
                </c:pt>
                <c:pt idx="1330">
                  <c:v>1008.40000000014</c:v>
                </c:pt>
                <c:pt idx="1331">
                  <c:v>1008.48000000014</c:v>
                </c:pt>
                <c:pt idx="1332">
                  <c:v>1008.56000000014</c:v>
                </c:pt>
                <c:pt idx="1333">
                  <c:v>1008.64000000014</c:v>
                </c:pt>
                <c:pt idx="1334">
                  <c:v>1008.72000000014</c:v>
                </c:pt>
                <c:pt idx="1335">
                  <c:v>1008.80000000014</c:v>
                </c:pt>
                <c:pt idx="1336">
                  <c:v>1008.8800000001399</c:v>
                </c:pt>
                <c:pt idx="1337">
                  <c:v>1008.96000000014</c:v>
                </c:pt>
                <c:pt idx="1338">
                  <c:v>1009.04000000014</c:v>
                </c:pt>
                <c:pt idx="1339">
                  <c:v>1009.12000000014</c:v>
                </c:pt>
                <c:pt idx="1340">
                  <c:v>1009.20000000014</c:v>
                </c:pt>
                <c:pt idx="1341">
                  <c:v>1009.28000000014</c:v>
                </c:pt>
                <c:pt idx="1342">
                  <c:v>1009.36000000014</c:v>
                </c:pt>
                <c:pt idx="1343">
                  <c:v>1009.44000000014</c:v>
                </c:pt>
                <c:pt idx="1344">
                  <c:v>1009.52000000014</c:v>
                </c:pt>
                <c:pt idx="1345">
                  <c:v>1009.60000000014</c:v>
                </c:pt>
                <c:pt idx="1346">
                  <c:v>1009.68000000014</c:v>
                </c:pt>
                <c:pt idx="1347">
                  <c:v>1009.7600000001401</c:v>
                </c:pt>
                <c:pt idx="1348">
                  <c:v>1009.84000000014</c:v>
                </c:pt>
                <c:pt idx="1349">
                  <c:v>1009.92000000014</c:v>
                </c:pt>
                <c:pt idx="1350">
                  <c:v>1010.0000000001399</c:v>
                </c:pt>
                <c:pt idx="1351">
                  <c:v>1010.08000000014</c:v>
                </c:pt>
                <c:pt idx="1352">
                  <c:v>1010.16000000014</c:v>
                </c:pt>
                <c:pt idx="1353">
                  <c:v>1010.24000000014</c:v>
                </c:pt>
                <c:pt idx="1354">
                  <c:v>1010.32000000014</c:v>
                </c:pt>
                <c:pt idx="1355">
                  <c:v>1010.40000000014</c:v>
                </c:pt>
                <c:pt idx="1356">
                  <c:v>1010.48000000014</c:v>
                </c:pt>
                <c:pt idx="1357">
                  <c:v>1010.56000000014</c:v>
                </c:pt>
                <c:pt idx="1358">
                  <c:v>1010.64000000014</c:v>
                </c:pt>
                <c:pt idx="1359">
                  <c:v>1010.72000000014</c:v>
                </c:pt>
                <c:pt idx="1360">
                  <c:v>1010.80000000014</c:v>
                </c:pt>
                <c:pt idx="1361">
                  <c:v>1010.8800000001399</c:v>
                </c:pt>
                <c:pt idx="1362">
                  <c:v>1010.96000000014</c:v>
                </c:pt>
                <c:pt idx="1363">
                  <c:v>1011.04000000014</c:v>
                </c:pt>
                <c:pt idx="1364">
                  <c:v>1011.12000000014</c:v>
                </c:pt>
                <c:pt idx="1365">
                  <c:v>1011.20000000014</c:v>
                </c:pt>
                <c:pt idx="1366">
                  <c:v>1011.28000000014</c:v>
                </c:pt>
                <c:pt idx="1367">
                  <c:v>1011.36000000014</c:v>
                </c:pt>
                <c:pt idx="1368">
                  <c:v>1011.44000000014</c:v>
                </c:pt>
                <c:pt idx="1369">
                  <c:v>1011.52000000014</c:v>
                </c:pt>
                <c:pt idx="1370">
                  <c:v>1011.60000000014</c:v>
                </c:pt>
                <c:pt idx="1371">
                  <c:v>1011.68000000014</c:v>
                </c:pt>
                <c:pt idx="1372">
                  <c:v>1011.7600000001401</c:v>
                </c:pt>
                <c:pt idx="1373">
                  <c:v>1011.84000000014</c:v>
                </c:pt>
                <c:pt idx="1374">
                  <c:v>1011.92000000014</c:v>
                </c:pt>
                <c:pt idx="1375">
                  <c:v>1012.0000000001399</c:v>
                </c:pt>
                <c:pt idx="1376">
                  <c:v>1012.08000000014</c:v>
                </c:pt>
                <c:pt idx="1377">
                  <c:v>1012.16000000014</c:v>
                </c:pt>
                <c:pt idx="1378">
                  <c:v>1012.24000000014</c:v>
                </c:pt>
                <c:pt idx="1379">
                  <c:v>1012.32000000014</c:v>
                </c:pt>
                <c:pt idx="1380">
                  <c:v>1012.40000000014</c:v>
                </c:pt>
                <c:pt idx="1381">
                  <c:v>1012.48000000014</c:v>
                </c:pt>
                <c:pt idx="1382">
                  <c:v>1012.56000000015</c:v>
                </c:pt>
                <c:pt idx="1383">
                  <c:v>1012.64000000014</c:v>
                </c:pt>
                <c:pt idx="1384">
                  <c:v>1012.72000000014</c:v>
                </c:pt>
                <c:pt idx="1385">
                  <c:v>1012.80000000015</c:v>
                </c:pt>
                <c:pt idx="1386">
                  <c:v>1012.8800000001399</c:v>
                </c:pt>
                <c:pt idx="1387">
                  <c:v>1012.96000000014</c:v>
                </c:pt>
                <c:pt idx="1388">
                  <c:v>1013.04000000015</c:v>
                </c:pt>
                <c:pt idx="1389">
                  <c:v>1013.12000000014</c:v>
                </c:pt>
                <c:pt idx="1390">
                  <c:v>1013.20000000014</c:v>
                </c:pt>
                <c:pt idx="1391">
                  <c:v>1013.28000000015</c:v>
                </c:pt>
                <c:pt idx="1392">
                  <c:v>1013.36000000014</c:v>
                </c:pt>
                <c:pt idx="1393">
                  <c:v>1013.44000000015</c:v>
                </c:pt>
                <c:pt idx="1394">
                  <c:v>1013.52000000015</c:v>
                </c:pt>
                <c:pt idx="1395">
                  <c:v>1013.60000000014</c:v>
                </c:pt>
                <c:pt idx="1396">
                  <c:v>1013.68000000015</c:v>
                </c:pt>
                <c:pt idx="1397">
                  <c:v>1013.7600000001499</c:v>
                </c:pt>
                <c:pt idx="1398">
                  <c:v>1013.84000000014</c:v>
                </c:pt>
                <c:pt idx="1399">
                  <c:v>1013.92000000015</c:v>
                </c:pt>
                <c:pt idx="1400">
                  <c:v>1014.0000000001399</c:v>
                </c:pt>
                <c:pt idx="1401">
                  <c:v>1014.08000000014</c:v>
                </c:pt>
                <c:pt idx="1402">
                  <c:v>1014.16000000015</c:v>
                </c:pt>
                <c:pt idx="1403">
                  <c:v>1014.24000000014</c:v>
                </c:pt>
                <c:pt idx="1404">
                  <c:v>1014.32000000015</c:v>
                </c:pt>
                <c:pt idx="1405">
                  <c:v>1014.40000000015</c:v>
                </c:pt>
                <c:pt idx="1406">
                  <c:v>1014.48000000015</c:v>
                </c:pt>
                <c:pt idx="1407">
                  <c:v>1014.56000000015</c:v>
                </c:pt>
                <c:pt idx="1408">
                  <c:v>1014.6400000001501</c:v>
                </c:pt>
                <c:pt idx="1409">
                  <c:v>1014.72000000015</c:v>
                </c:pt>
                <c:pt idx="1410">
                  <c:v>1014.80000000015</c:v>
                </c:pt>
                <c:pt idx="1411">
                  <c:v>1014.8800000001499</c:v>
                </c:pt>
                <c:pt idx="1412">
                  <c:v>1014.96000000015</c:v>
                </c:pt>
                <c:pt idx="1413">
                  <c:v>1015.04000000015</c:v>
                </c:pt>
                <c:pt idx="1414">
                  <c:v>1015.12000000015</c:v>
                </c:pt>
                <c:pt idx="1415">
                  <c:v>1015.20000000015</c:v>
                </c:pt>
                <c:pt idx="1416">
                  <c:v>1015.28000000015</c:v>
                </c:pt>
                <c:pt idx="1417">
                  <c:v>1015.36000000015</c:v>
                </c:pt>
                <c:pt idx="1418">
                  <c:v>1015.44000000015</c:v>
                </c:pt>
                <c:pt idx="1419">
                  <c:v>1015.52000000015</c:v>
                </c:pt>
                <c:pt idx="1420">
                  <c:v>1015.60000000015</c:v>
                </c:pt>
                <c:pt idx="1421">
                  <c:v>1015.68000000015</c:v>
                </c:pt>
                <c:pt idx="1422">
                  <c:v>1015.7600000001499</c:v>
                </c:pt>
                <c:pt idx="1423">
                  <c:v>1015.84000000015</c:v>
                </c:pt>
                <c:pt idx="1424">
                  <c:v>1015.92000000015</c:v>
                </c:pt>
                <c:pt idx="1425">
                  <c:v>1016.00000000015</c:v>
                </c:pt>
                <c:pt idx="1426">
                  <c:v>1016.08000000015</c:v>
                </c:pt>
              </c:numCache>
            </c:numRef>
          </c:xVal>
          <c:yVal>
            <c:numRef>
              <c:f>'РУС Дипл!исп!4,12,100mW'!$AL$3:$AL$1429</c:f>
              <c:numCache>
                <c:formatCode>0.00E+00</c:formatCode>
                <c:ptCount val="14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9094500000000001</c:v>
                </c:pt>
                <c:pt idx="371">
                  <c:v>3.8167999999999971</c:v>
                </c:pt>
                <c:pt idx="372">
                  <c:v>3.8167999999999971</c:v>
                </c:pt>
                <c:pt idx="373">
                  <c:v>3.8167999999999971</c:v>
                </c:pt>
                <c:pt idx="374">
                  <c:v>5.7241999999999962</c:v>
                </c:pt>
                <c:pt idx="375">
                  <c:v>5.7241999999999962</c:v>
                </c:pt>
                <c:pt idx="376">
                  <c:v>5.7241999999999962</c:v>
                </c:pt>
                <c:pt idx="377">
                  <c:v>7.6315</c:v>
                </c:pt>
                <c:pt idx="378">
                  <c:v>7.6315</c:v>
                </c:pt>
                <c:pt idx="379">
                  <c:v>9.5388999999999982</c:v>
                </c:pt>
                <c:pt idx="380">
                  <c:v>11.446300000000001</c:v>
                </c:pt>
                <c:pt idx="381">
                  <c:v>13.3536</c:v>
                </c:pt>
                <c:pt idx="382">
                  <c:v>15.260999999999999</c:v>
                </c:pt>
                <c:pt idx="383">
                  <c:v>19.075600000000001</c:v>
                </c:pt>
                <c:pt idx="384">
                  <c:v>19.075600000000001</c:v>
                </c:pt>
                <c:pt idx="385">
                  <c:v>19.075600000000001</c:v>
                </c:pt>
                <c:pt idx="386">
                  <c:v>22.8903</c:v>
                </c:pt>
                <c:pt idx="387">
                  <c:v>26.705200000000001</c:v>
                </c:pt>
                <c:pt idx="388">
                  <c:v>28.61249999999999</c:v>
                </c:pt>
                <c:pt idx="389">
                  <c:v>32.427200000000013</c:v>
                </c:pt>
                <c:pt idx="390">
                  <c:v>32.427200000000013</c:v>
                </c:pt>
                <c:pt idx="391">
                  <c:v>36.241900000000001</c:v>
                </c:pt>
                <c:pt idx="392">
                  <c:v>38.149299999999997</c:v>
                </c:pt>
                <c:pt idx="393">
                  <c:v>41.963900000000002</c:v>
                </c:pt>
                <c:pt idx="394">
                  <c:v>43.871299999999998</c:v>
                </c:pt>
                <c:pt idx="395">
                  <c:v>45.778600000000012</c:v>
                </c:pt>
                <c:pt idx="396">
                  <c:v>47.686000000000007</c:v>
                </c:pt>
                <c:pt idx="397">
                  <c:v>49.593299999999999</c:v>
                </c:pt>
                <c:pt idx="398">
                  <c:v>53.408000000000001</c:v>
                </c:pt>
                <c:pt idx="399">
                  <c:v>55.315600000000003</c:v>
                </c:pt>
                <c:pt idx="400">
                  <c:v>57.223000000000013</c:v>
                </c:pt>
                <c:pt idx="401">
                  <c:v>59.130299999999998</c:v>
                </c:pt>
                <c:pt idx="402">
                  <c:v>59.130299999999998</c:v>
                </c:pt>
                <c:pt idx="403">
                  <c:v>61.037700000000001</c:v>
                </c:pt>
                <c:pt idx="404">
                  <c:v>62.945</c:v>
                </c:pt>
                <c:pt idx="405">
                  <c:v>62.945</c:v>
                </c:pt>
                <c:pt idx="406">
                  <c:v>64.852399999999946</c:v>
                </c:pt>
                <c:pt idx="407">
                  <c:v>64.852399999999946</c:v>
                </c:pt>
                <c:pt idx="408">
                  <c:v>66.759699999999995</c:v>
                </c:pt>
                <c:pt idx="409">
                  <c:v>66.759699999999995</c:v>
                </c:pt>
                <c:pt idx="410">
                  <c:v>68.667100000000005</c:v>
                </c:pt>
                <c:pt idx="411">
                  <c:v>68.667100000000005</c:v>
                </c:pt>
                <c:pt idx="412">
                  <c:v>68.667100000000005</c:v>
                </c:pt>
                <c:pt idx="413">
                  <c:v>68.667100000000005</c:v>
                </c:pt>
                <c:pt idx="414">
                  <c:v>68.667100000000005</c:v>
                </c:pt>
                <c:pt idx="415">
                  <c:v>68.667100000000005</c:v>
                </c:pt>
                <c:pt idx="416">
                  <c:v>68.667100000000005</c:v>
                </c:pt>
                <c:pt idx="417">
                  <c:v>68.667100000000005</c:v>
                </c:pt>
                <c:pt idx="418">
                  <c:v>68.667100000000005</c:v>
                </c:pt>
                <c:pt idx="419">
                  <c:v>68.667100000000005</c:v>
                </c:pt>
                <c:pt idx="420">
                  <c:v>68.667100000000005</c:v>
                </c:pt>
                <c:pt idx="421">
                  <c:v>68.667100000000005</c:v>
                </c:pt>
                <c:pt idx="422">
                  <c:v>68.667100000000005</c:v>
                </c:pt>
                <c:pt idx="423">
                  <c:v>68.667100000000005</c:v>
                </c:pt>
                <c:pt idx="424">
                  <c:v>66.759699999999995</c:v>
                </c:pt>
                <c:pt idx="425">
                  <c:v>66.759699999999995</c:v>
                </c:pt>
                <c:pt idx="426">
                  <c:v>66.759699999999995</c:v>
                </c:pt>
                <c:pt idx="427">
                  <c:v>66.759699999999995</c:v>
                </c:pt>
                <c:pt idx="428">
                  <c:v>64.852399999999946</c:v>
                </c:pt>
                <c:pt idx="429">
                  <c:v>64.852399999999946</c:v>
                </c:pt>
                <c:pt idx="430">
                  <c:v>64.852399999999946</c:v>
                </c:pt>
                <c:pt idx="431">
                  <c:v>64.852399999999946</c:v>
                </c:pt>
                <c:pt idx="432">
                  <c:v>64.852399999999946</c:v>
                </c:pt>
                <c:pt idx="433">
                  <c:v>62.945</c:v>
                </c:pt>
                <c:pt idx="434">
                  <c:v>62.945</c:v>
                </c:pt>
                <c:pt idx="435">
                  <c:v>62.945</c:v>
                </c:pt>
                <c:pt idx="436">
                  <c:v>62.945</c:v>
                </c:pt>
                <c:pt idx="437">
                  <c:v>62.945</c:v>
                </c:pt>
                <c:pt idx="438">
                  <c:v>62.945</c:v>
                </c:pt>
                <c:pt idx="439">
                  <c:v>62.945</c:v>
                </c:pt>
                <c:pt idx="440">
                  <c:v>61.037700000000001</c:v>
                </c:pt>
                <c:pt idx="441">
                  <c:v>61.037700000000001</c:v>
                </c:pt>
                <c:pt idx="442">
                  <c:v>61.037700000000001</c:v>
                </c:pt>
                <c:pt idx="443">
                  <c:v>61.037700000000001</c:v>
                </c:pt>
                <c:pt idx="444">
                  <c:v>62.945</c:v>
                </c:pt>
                <c:pt idx="445">
                  <c:v>62.945</c:v>
                </c:pt>
                <c:pt idx="446">
                  <c:v>62.945</c:v>
                </c:pt>
                <c:pt idx="447">
                  <c:v>62.945</c:v>
                </c:pt>
                <c:pt idx="448">
                  <c:v>62.945</c:v>
                </c:pt>
                <c:pt idx="449">
                  <c:v>62.945</c:v>
                </c:pt>
                <c:pt idx="450">
                  <c:v>62.945</c:v>
                </c:pt>
                <c:pt idx="451">
                  <c:v>64.852399999999946</c:v>
                </c:pt>
                <c:pt idx="452">
                  <c:v>64.852399999999946</c:v>
                </c:pt>
                <c:pt idx="453">
                  <c:v>64.852399999999946</c:v>
                </c:pt>
                <c:pt idx="454">
                  <c:v>64.852399999999946</c:v>
                </c:pt>
                <c:pt idx="455">
                  <c:v>64.852399999999946</c:v>
                </c:pt>
                <c:pt idx="456">
                  <c:v>64.852399999999946</c:v>
                </c:pt>
                <c:pt idx="457">
                  <c:v>64.852399999999946</c:v>
                </c:pt>
                <c:pt idx="458">
                  <c:v>64.852399999999946</c:v>
                </c:pt>
                <c:pt idx="459">
                  <c:v>66.759699999999995</c:v>
                </c:pt>
                <c:pt idx="460">
                  <c:v>64.852399999999946</c:v>
                </c:pt>
                <c:pt idx="461">
                  <c:v>66.759699999999995</c:v>
                </c:pt>
                <c:pt idx="462">
                  <c:v>68.667100000000005</c:v>
                </c:pt>
                <c:pt idx="463">
                  <c:v>68.667100000000005</c:v>
                </c:pt>
                <c:pt idx="464">
                  <c:v>68.667100000000005</c:v>
                </c:pt>
                <c:pt idx="465">
                  <c:v>70.574399999999983</c:v>
                </c:pt>
                <c:pt idx="466">
                  <c:v>70.574399999999983</c:v>
                </c:pt>
                <c:pt idx="467">
                  <c:v>70.574399999999983</c:v>
                </c:pt>
                <c:pt idx="468">
                  <c:v>72.481800000000007</c:v>
                </c:pt>
                <c:pt idx="469">
                  <c:v>72.481800000000007</c:v>
                </c:pt>
                <c:pt idx="470">
                  <c:v>72.481800000000007</c:v>
                </c:pt>
                <c:pt idx="471">
                  <c:v>72.481800000000007</c:v>
                </c:pt>
                <c:pt idx="472">
                  <c:v>72.481800000000007</c:v>
                </c:pt>
                <c:pt idx="473">
                  <c:v>72.481800000000007</c:v>
                </c:pt>
                <c:pt idx="474">
                  <c:v>74.389099999999985</c:v>
                </c:pt>
                <c:pt idx="475">
                  <c:v>74.389099999999985</c:v>
                </c:pt>
                <c:pt idx="476">
                  <c:v>74.389099999999985</c:v>
                </c:pt>
                <c:pt idx="477">
                  <c:v>74.389099999999985</c:v>
                </c:pt>
                <c:pt idx="478">
                  <c:v>74.389099999999985</c:v>
                </c:pt>
                <c:pt idx="479">
                  <c:v>74.389099999999985</c:v>
                </c:pt>
                <c:pt idx="480">
                  <c:v>74.389099999999985</c:v>
                </c:pt>
                <c:pt idx="481">
                  <c:v>74.389099999999985</c:v>
                </c:pt>
                <c:pt idx="482">
                  <c:v>74.389099999999985</c:v>
                </c:pt>
                <c:pt idx="483">
                  <c:v>74.389099999999985</c:v>
                </c:pt>
                <c:pt idx="484">
                  <c:v>74.389099999999985</c:v>
                </c:pt>
                <c:pt idx="485">
                  <c:v>74.389099999999985</c:v>
                </c:pt>
                <c:pt idx="486">
                  <c:v>74.389099999999985</c:v>
                </c:pt>
                <c:pt idx="487">
                  <c:v>74.389099999999985</c:v>
                </c:pt>
                <c:pt idx="488">
                  <c:v>74.389099999999985</c:v>
                </c:pt>
                <c:pt idx="489">
                  <c:v>74.389099999999985</c:v>
                </c:pt>
                <c:pt idx="490">
                  <c:v>72.481800000000007</c:v>
                </c:pt>
                <c:pt idx="491">
                  <c:v>72.481800000000007</c:v>
                </c:pt>
                <c:pt idx="492">
                  <c:v>72.481800000000007</c:v>
                </c:pt>
                <c:pt idx="493">
                  <c:v>72.481800000000007</c:v>
                </c:pt>
                <c:pt idx="494">
                  <c:v>72.481800000000007</c:v>
                </c:pt>
                <c:pt idx="495">
                  <c:v>72.481800000000007</c:v>
                </c:pt>
                <c:pt idx="496">
                  <c:v>72.481800000000007</c:v>
                </c:pt>
                <c:pt idx="497">
                  <c:v>70.574399999999983</c:v>
                </c:pt>
                <c:pt idx="498">
                  <c:v>70.574399999999983</c:v>
                </c:pt>
                <c:pt idx="499">
                  <c:v>68.667100000000005</c:v>
                </c:pt>
                <c:pt idx="500">
                  <c:v>68.667100000000005</c:v>
                </c:pt>
                <c:pt idx="501">
                  <c:v>68.667100000000005</c:v>
                </c:pt>
                <c:pt idx="502">
                  <c:v>66.759699999999995</c:v>
                </c:pt>
                <c:pt idx="503">
                  <c:v>66.759699999999995</c:v>
                </c:pt>
                <c:pt idx="504">
                  <c:v>64.852399999999946</c:v>
                </c:pt>
                <c:pt idx="505">
                  <c:v>64.852399999999946</c:v>
                </c:pt>
                <c:pt idx="506">
                  <c:v>62.945</c:v>
                </c:pt>
                <c:pt idx="507">
                  <c:v>62.945</c:v>
                </c:pt>
                <c:pt idx="508">
                  <c:v>61.037700000000001</c:v>
                </c:pt>
                <c:pt idx="509">
                  <c:v>59.130299999999998</c:v>
                </c:pt>
                <c:pt idx="510">
                  <c:v>59.130299999999998</c:v>
                </c:pt>
                <c:pt idx="511">
                  <c:v>59.130299999999998</c:v>
                </c:pt>
                <c:pt idx="512">
                  <c:v>59.130299999999998</c:v>
                </c:pt>
                <c:pt idx="513">
                  <c:v>57.223000000000013</c:v>
                </c:pt>
                <c:pt idx="514">
                  <c:v>55.315600000000003</c:v>
                </c:pt>
                <c:pt idx="515">
                  <c:v>55.315600000000003</c:v>
                </c:pt>
                <c:pt idx="516">
                  <c:v>53.408000000000001</c:v>
                </c:pt>
                <c:pt idx="517">
                  <c:v>53.408000000000001</c:v>
                </c:pt>
                <c:pt idx="518">
                  <c:v>51.500700000000002</c:v>
                </c:pt>
                <c:pt idx="519">
                  <c:v>49.593299999999999</c:v>
                </c:pt>
                <c:pt idx="520">
                  <c:v>49.593299999999999</c:v>
                </c:pt>
                <c:pt idx="521">
                  <c:v>47.686000000000007</c:v>
                </c:pt>
                <c:pt idx="522">
                  <c:v>47.686000000000007</c:v>
                </c:pt>
                <c:pt idx="523">
                  <c:v>45.778600000000012</c:v>
                </c:pt>
                <c:pt idx="524">
                  <c:v>45.778600000000012</c:v>
                </c:pt>
                <c:pt idx="525">
                  <c:v>45.778600000000012</c:v>
                </c:pt>
                <c:pt idx="526">
                  <c:v>45.778600000000012</c:v>
                </c:pt>
                <c:pt idx="527">
                  <c:v>43.871299999999998</c:v>
                </c:pt>
                <c:pt idx="528">
                  <c:v>43.871299999999998</c:v>
                </c:pt>
                <c:pt idx="529">
                  <c:v>41.963900000000002</c:v>
                </c:pt>
                <c:pt idx="530">
                  <c:v>40.056600000000003</c:v>
                </c:pt>
                <c:pt idx="531">
                  <c:v>40.056600000000003</c:v>
                </c:pt>
                <c:pt idx="532">
                  <c:v>38.149299999999997</c:v>
                </c:pt>
                <c:pt idx="533">
                  <c:v>38.149299999999997</c:v>
                </c:pt>
                <c:pt idx="534">
                  <c:v>36.241900000000001</c:v>
                </c:pt>
                <c:pt idx="535">
                  <c:v>36.241900000000001</c:v>
                </c:pt>
                <c:pt idx="536">
                  <c:v>34.334600000000002</c:v>
                </c:pt>
                <c:pt idx="537">
                  <c:v>34.334600000000002</c:v>
                </c:pt>
                <c:pt idx="538">
                  <c:v>32.427200000000013</c:v>
                </c:pt>
                <c:pt idx="539">
                  <c:v>32.427200000000013</c:v>
                </c:pt>
                <c:pt idx="540">
                  <c:v>32.427200000000013</c:v>
                </c:pt>
                <c:pt idx="541">
                  <c:v>30.5199</c:v>
                </c:pt>
                <c:pt idx="542">
                  <c:v>30.5199</c:v>
                </c:pt>
                <c:pt idx="543">
                  <c:v>28.61249999999999</c:v>
                </c:pt>
                <c:pt idx="544">
                  <c:v>28.61249999999999</c:v>
                </c:pt>
                <c:pt idx="545">
                  <c:v>28.61249999999999</c:v>
                </c:pt>
                <c:pt idx="546">
                  <c:v>26.705200000000001</c:v>
                </c:pt>
                <c:pt idx="547">
                  <c:v>26.705200000000001</c:v>
                </c:pt>
                <c:pt idx="548">
                  <c:v>26.705200000000001</c:v>
                </c:pt>
                <c:pt idx="549">
                  <c:v>26.705200000000001</c:v>
                </c:pt>
                <c:pt idx="550">
                  <c:v>24.797800000000009</c:v>
                </c:pt>
                <c:pt idx="551">
                  <c:v>24.797800000000009</c:v>
                </c:pt>
                <c:pt idx="552">
                  <c:v>24.797800000000009</c:v>
                </c:pt>
                <c:pt idx="553">
                  <c:v>24.797800000000009</c:v>
                </c:pt>
                <c:pt idx="554">
                  <c:v>22.8903</c:v>
                </c:pt>
                <c:pt idx="555">
                  <c:v>22.8903</c:v>
                </c:pt>
                <c:pt idx="556">
                  <c:v>22.8903</c:v>
                </c:pt>
                <c:pt idx="557">
                  <c:v>20.983000000000001</c:v>
                </c:pt>
                <c:pt idx="558">
                  <c:v>20.983000000000001</c:v>
                </c:pt>
                <c:pt idx="559">
                  <c:v>19.075600000000001</c:v>
                </c:pt>
                <c:pt idx="560">
                  <c:v>19.075600000000001</c:v>
                </c:pt>
                <c:pt idx="561">
                  <c:v>19.075600000000001</c:v>
                </c:pt>
                <c:pt idx="562">
                  <c:v>19.075600000000001</c:v>
                </c:pt>
                <c:pt idx="563">
                  <c:v>19.075600000000001</c:v>
                </c:pt>
                <c:pt idx="564">
                  <c:v>19.075600000000001</c:v>
                </c:pt>
                <c:pt idx="565">
                  <c:v>19.075600000000001</c:v>
                </c:pt>
                <c:pt idx="566">
                  <c:v>19.075600000000001</c:v>
                </c:pt>
                <c:pt idx="567">
                  <c:v>19.075600000000001</c:v>
                </c:pt>
                <c:pt idx="568">
                  <c:v>19.075600000000001</c:v>
                </c:pt>
                <c:pt idx="569">
                  <c:v>19.075600000000001</c:v>
                </c:pt>
                <c:pt idx="570">
                  <c:v>17.168299999999981</c:v>
                </c:pt>
                <c:pt idx="571">
                  <c:v>17.168299999999981</c:v>
                </c:pt>
                <c:pt idx="572">
                  <c:v>17.168299999999981</c:v>
                </c:pt>
                <c:pt idx="573">
                  <c:v>15.260999999999999</c:v>
                </c:pt>
                <c:pt idx="574">
                  <c:v>15.260999999999999</c:v>
                </c:pt>
                <c:pt idx="575">
                  <c:v>13.3536</c:v>
                </c:pt>
                <c:pt idx="576">
                  <c:v>13.3536</c:v>
                </c:pt>
                <c:pt idx="577">
                  <c:v>13.3536</c:v>
                </c:pt>
                <c:pt idx="578">
                  <c:v>13.3536</c:v>
                </c:pt>
                <c:pt idx="579">
                  <c:v>13.3536</c:v>
                </c:pt>
                <c:pt idx="580">
                  <c:v>11.446300000000001</c:v>
                </c:pt>
                <c:pt idx="581">
                  <c:v>11.446300000000001</c:v>
                </c:pt>
                <c:pt idx="582">
                  <c:v>11.446300000000001</c:v>
                </c:pt>
                <c:pt idx="583">
                  <c:v>11.446300000000001</c:v>
                </c:pt>
                <c:pt idx="584">
                  <c:v>11.446300000000001</c:v>
                </c:pt>
                <c:pt idx="585">
                  <c:v>9.5388999999999982</c:v>
                </c:pt>
                <c:pt idx="586">
                  <c:v>9.5388999999999982</c:v>
                </c:pt>
                <c:pt idx="587">
                  <c:v>9.5388999999999982</c:v>
                </c:pt>
                <c:pt idx="588">
                  <c:v>9.5388999999999982</c:v>
                </c:pt>
                <c:pt idx="589">
                  <c:v>9.5388999999999982</c:v>
                </c:pt>
                <c:pt idx="590">
                  <c:v>7.6315</c:v>
                </c:pt>
                <c:pt idx="591">
                  <c:v>7.6315</c:v>
                </c:pt>
                <c:pt idx="592">
                  <c:v>7.6315</c:v>
                </c:pt>
                <c:pt idx="593">
                  <c:v>7.6315</c:v>
                </c:pt>
                <c:pt idx="594">
                  <c:v>7.6315</c:v>
                </c:pt>
                <c:pt idx="595">
                  <c:v>7.6315</c:v>
                </c:pt>
                <c:pt idx="596">
                  <c:v>5.7241999999999962</c:v>
                </c:pt>
                <c:pt idx="597">
                  <c:v>5.7241999999999962</c:v>
                </c:pt>
                <c:pt idx="598">
                  <c:v>5.7241999999999962</c:v>
                </c:pt>
                <c:pt idx="599">
                  <c:v>5.7241999999999962</c:v>
                </c:pt>
                <c:pt idx="600">
                  <c:v>5.7241999999999962</c:v>
                </c:pt>
                <c:pt idx="601">
                  <c:v>5.7241999999999962</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1.9094500000000001</c:v>
                </c:pt>
                <c:pt idx="933">
                  <c:v>1.9094500000000001</c:v>
                </c:pt>
                <c:pt idx="934">
                  <c:v>3.8167999999999971</c:v>
                </c:pt>
                <c:pt idx="935">
                  <c:v>3.8167999999999971</c:v>
                </c:pt>
                <c:pt idx="936">
                  <c:v>3.8167999999999971</c:v>
                </c:pt>
                <c:pt idx="937">
                  <c:v>3.8167999999999971</c:v>
                </c:pt>
                <c:pt idx="938">
                  <c:v>3.8167999999999971</c:v>
                </c:pt>
                <c:pt idx="939">
                  <c:v>3.8167999999999971</c:v>
                </c:pt>
                <c:pt idx="940">
                  <c:v>3.8167999999999971</c:v>
                </c:pt>
                <c:pt idx="941">
                  <c:v>3.8167999999999971</c:v>
                </c:pt>
                <c:pt idx="942">
                  <c:v>3.8167999999999971</c:v>
                </c:pt>
                <c:pt idx="943">
                  <c:v>3.8167999999999971</c:v>
                </c:pt>
                <c:pt idx="944">
                  <c:v>3.8167999999999971</c:v>
                </c:pt>
                <c:pt idx="945">
                  <c:v>3.8167999999999971</c:v>
                </c:pt>
                <c:pt idx="946">
                  <c:v>3.8167999999999971</c:v>
                </c:pt>
                <c:pt idx="947">
                  <c:v>3.8167999999999971</c:v>
                </c:pt>
                <c:pt idx="948">
                  <c:v>5.7241999999999962</c:v>
                </c:pt>
                <c:pt idx="949">
                  <c:v>5.7241999999999962</c:v>
                </c:pt>
                <c:pt idx="950">
                  <c:v>5.7241999999999962</c:v>
                </c:pt>
                <c:pt idx="951">
                  <c:v>5.7241999999999962</c:v>
                </c:pt>
                <c:pt idx="952">
                  <c:v>5.7241999999999962</c:v>
                </c:pt>
                <c:pt idx="953">
                  <c:v>5.7241999999999962</c:v>
                </c:pt>
                <c:pt idx="954">
                  <c:v>5.7241999999999962</c:v>
                </c:pt>
                <c:pt idx="955">
                  <c:v>7.6315</c:v>
                </c:pt>
                <c:pt idx="956">
                  <c:v>7.6315</c:v>
                </c:pt>
                <c:pt idx="957">
                  <c:v>9.5388999999999982</c:v>
                </c:pt>
                <c:pt idx="958">
                  <c:v>9.5388999999999982</c:v>
                </c:pt>
                <c:pt idx="959">
                  <c:v>11.446300000000001</c:v>
                </c:pt>
                <c:pt idx="960">
                  <c:v>13.3536</c:v>
                </c:pt>
                <c:pt idx="961">
                  <c:v>15.260999999999999</c:v>
                </c:pt>
                <c:pt idx="962">
                  <c:v>17.168299999999981</c:v>
                </c:pt>
                <c:pt idx="963">
                  <c:v>19.075600000000001</c:v>
                </c:pt>
                <c:pt idx="964">
                  <c:v>19.075600000000001</c:v>
                </c:pt>
                <c:pt idx="965">
                  <c:v>20.983000000000001</c:v>
                </c:pt>
                <c:pt idx="966">
                  <c:v>22.8903</c:v>
                </c:pt>
                <c:pt idx="967">
                  <c:v>26.705200000000001</c:v>
                </c:pt>
                <c:pt idx="968">
                  <c:v>30.5199</c:v>
                </c:pt>
                <c:pt idx="969">
                  <c:v>32.427200000000013</c:v>
                </c:pt>
                <c:pt idx="970">
                  <c:v>32.427200000000013</c:v>
                </c:pt>
                <c:pt idx="971">
                  <c:v>36.241900000000001</c:v>
                </c:pt>
                <c:pt idx="972">
                  <c:v>38.149299999999997</c:v>
                </c:pt>
                <c:pt idx="973">
                  <c:v>40.056600000000003</c:v>
                </c:pt>
                <c:pt idx="974">
                  <c:v>43.871299999999998</c:v>
                </c:pt>
                <c:pt idx="975">
                  <c:v>45.778600000000012</c:v>
                </c:pt>
                <c:pt idx="976">
                  <c:v>47.686000000000007</c:v>
                </c:pt>
                <c:pt idx="977">
                  <c:v>49.593299999999999</c:v>
                </c:pt>
                <c:pt idx="978">
                  <c:v>51.500700000000002</c:v>
                </c:pt>
                <c:pt idx="979">
                  <c:v>55.315600000000003</c:v>
                </c:pt>
                <c:pt idx="980">
                  <c:v>57.223000000000013</c:v>
                </c:pt>
                <c:pt idx="981">
                  <c:v>59.130299999999998</c:v>
                </c:pt>
                <c:pt idx="982">
                  <c:v>59.130299999999998</c:v>
                </c:pt>
                <c:pt idx="983">
                  <c:v>61.037700000000001</c:v>
                </c:pt>
                <c:pt idx="984">
                  <c:v>62.945</c:v>
                </c:pt>
                <c:pt idx="985">
                  <c:v>64.852399999999946</c:v>
                </c:pt>
                <c:pt idx="986">
                  <c:v>64.852399999999946</c:v>
                </c:pt>
                <c:pt idx="987">
                  <c:v>66.759699999999995</c:v>
                </c:pt>
                <c:pt idx="988">
                  <c:v>66.759699999999995</c:v>
                </c:pt>
                <c:pt idx="989">
                  <c:v>68.667100000000005</c:v>
                </c:pt>
                <c:pt idx="990">
                  <c:v>68.667100000000005</c:v>
                </c:pt>
                <c:pt idx="991">
                  <c:v>68.667100000000005</c:v>
                </c:pt>
                <c:pt idx="992">
                  <c:v>70.574399999999983</c:v>
                </c:pt>
                <c:pt idx="993">
                  <c:v>70.574399999999983</c:v>
                </c:pt>
                <c:pt idx="994">
                  <c:v>70.574399999999983</c:v>
                </c:pt>
                <c:pt idx="995">
                  <c:v>70.574399999999983</c:v>
                </c:pt>
                <c:pt idx="996">
                  <c:v>70.574399999999983</c:v>
                </c:pt>
                <c:pt idx="997">
                  <c:v>70.574399999999983</c:v>
                </c:pt>
                <c:pt idx="998">
                  <c:v>70.574399999999983</c:v>
                </c:pt>
                <c:pt idx="999">
                  <c:v>70.574399999999983</c:v>
                </c:pt>
                <c:pt idx="1000">
                  <c:v>68.667100000000005</c:v>
                </c:pt>
                <c:pt idx="1001">
                  <c:v>68.667100000000005</c:v>
                </c:pt>
                <c:pt idx="1002">
                  <c:v>68.667100000000005</c:v>
                </c:pt>
                <c:pt idx="1003">
                  <c:v>68.667100000000005</c:v>
                </c:pt>
                <c:pt idx="1004">
                  <c:v>68.667100000000005</c:v>
                </c:pt>
                <c:pt idx="1005">
                  <c:v>68.667100000000005</c:v>
                </c:pt>
                <c:pt idx="1006">
                  <c:v>66.759699999999995</c:v>
                </c:pt>
                <c:pt idx="1007">
                  <c:v>66.759699999999995</c:v>
                </c:pt>
                <c:pt idx="1008">
                  <c:v>66.759699999999995</c:v>
                </c:pt>
                <c:pt idx="1009">
                  <c:v>64.852399999999946</c:v>
                </c:pt>
                <c:pt idx="1010">
                  <c:v>64.852399999999946</c:v>
                </c:pt>
                <c:pt idx="1011">
                  <c:v>64.852399999999946</c:v>
                </c:pt>
                <c:pt idx="1012">
                  <c:v>62.945</c:v>
                </c:pt>
                <c:pt idx="1013">
                  <c:v>62.945</c:v>
                </c:pt>
                <c:pt idx="1014">
                  <c:v>62.945</c:v>
                </c:pt>
                <c:pt idx="1015">
                  <c:v>62.945</c:v>
                </c:pt>
                <c:pt idx="1016">
                  <c:v>61.037700000000001</c:v>
                </c:pt>
                <c:pt idx="1017">
                  <c:v>61.037700000000001</c:v>
                </c:pt>
                <c:pt idx="1018">
                  <c:v>61.037700000000001</c:v>
                </c:pt>
                <c:pt idx="1019">
                  <c:v>59.130299999999998</c:v>
                </c:pt>
                <c:pt idx="1020">
                  <c:v>59.130299999999998</c:v>
                </c:pt>
                <c:pt idx="1021">
                  <c:v>59.130299999999998</c:v>
                </c:pt>
                <c:pt idx="1022">
                  <c:v>59.130299999999998</c:v>
                </c:pt>
                <c:pt idx="1023">
                  <c:v>57.223000000000013</c:v>
                </c:pt>
                <c:pt idx="1024">
                  <c:v>57.223000000000013</c:v>
                </c:pt>
                <c:pt idx="1025">
                  <c:v>57.223000000000013</c:v>
                </c:pt>
                <c:pt idx="1026">
                  <c:v>57.223000000000013</c:v>
                </c:pt>
                <c:pt idx="1027">
                  <c:v>57.223000000000013</c:v>
                </c:pt>
                <c:pt idx="1028">
                  <c:v>57.223000000000013</c:v>
                </c:pt>
                <c:pt idx="1029">
                  <c:v>57.223000000000013</c:v>
                </c:pt>
                <c:pt idx="1030">
                  <c:v>57.223000000000013</c:v>
                </c:pt>
                <c:pt idx="1031">
                  <c:v>59.130299999999998</c:v>
                </c:pt>
                <c:pt idx="1032">
                  <c:v>59.130299999999998</c:v>
                </c:pt>
                <c:pt idx="1033">
                  <c:v>59.130299999999998</c:v>
                </c:pt>
                <c:pt idx="1034">
                  <c:v>59.130299999999998</c:v>
                </c:pt>
                <c:pt idx="1035">
                  <c:v>61.037700000000001</c:v>
                </c:pt>
                <c:pt idx="1036">
                  <c:v>61.037700000000001</c:v>
                </c:pt>
                <c:pt idx="1037">
                  <c:v>62.945</c:v>
                </c:pt>
                <c:pt idx="1038">
                  <c:v>62.945</c:v>
                </c:pt>
                <c:pt idx="1039">
                  <c:v>64.852399999999946</c:v>
                </c:pt>
                <c:pt idx="1040">
                  <c:v>64.852399999999946</c:v>
                </c:pt>
                <c:pt idx="1041">
                  <c:v>68.667100000000005</c:v>
                </c:pt>
                <c:pt idx="1042">
                  <c:v>68.667100000000005</c:v>
                </c:pt>
                <c:pt idx="1043">
                  <c:v>68.667100000000005</c:v>
                </c:pt>
                <c:pt idx="1044">
                  <c:v>70.574399999999983</c:v>
                </c:pt>
                <c:pt idx="1045">
                  <c:v>70.574399999999983</c:v>
                </c:pt>
                <c:pt idx="1046">
                  <c:v>70.574399999999983</c:v>
                </c:pt>
                <c:pt idx="1047">
                  <c:v>70.574399999999983</c:v>
                </c:pt>
                <c:pt idx="1048">
                  <c:v>72.481800000000007</c:v>
                </c:pt>
                <c:pt idx="1049">
                  <c:v>72.481800000000007</c:v>
                </c:pt>
                <c:pt idx="1050">
                  <c:v>72.481800000000007</c:v>
                </c:pt>
                <c:pt idx="1051">
                  <c:v>72.481800000000007</c:v>
                </c:pt>
                <c:pt idx="1052">
                  <c:v>72.481800000000007</c:v>
                </c:pt>
                <c:pt idx="1053">
                  <c:v>72.481800000000007</c:v>
                </c:pt>
                <c:pt idx="1054">
                  <c:v>72.481800000000007</c:v>
                </c:pt>
                <c:pt idx="1055">
                  <c:v>72.481800000000007</c:v>
                </c:pt>
                <c:pt idx="1056">
                  <c:v>72.481800000000007</c:v>
                </c:pt>
                <c:pt idx="1057">
                  <c:v>74.389099999999985</c:v>
                </c:pt>
                <c:pt idx="1058">
                  <c:v>74.389099999999985</c:v>
                </c:pt>
                <c:pt idx="1059">
                  <c:v>74.389099999999985</c:v>
                </c:pt>
                <c:pt idx="1060">
                  <c:v>74.389099999999985</c:v>
                </c:pt>
                <c:pt idx="1061">
                  <c:v>74.389099999999985</c:v>
                </c:pt>
                <c:pt idx="1062">
                  <c:v>74.389099999999985</c:v>
                </c:pt>
                <c:pt idx="1063">
                  <c:v>74.389099999999985</c:v>
                </c:pt>
                <c:pt idx="1064">
                  <c:v>74.389099999999985</c:v>
                </c:pt>
                <c:pt idx="1065">
                  <c:v>74.389099999999985</c:v>
                </c:pt>
                <c:pt idx="1066">
                  <c:v>74.389099999999985</c:v>
                </c:pt>
                <c:pt idx="1067">
                  <c:v>74.389099999999985</c:v>
                </c:pt>
                <c:pt idx="1068">
                  <c:v>74.389099999999985</c:v>
                </c:pt>
                <c:pt idx="1069">
                  <c:v>74.389099999999985</c:v>
                </c:pt>
                <c:pt idx="1070">
                  <c:v>74.389099999999985</c:v>
                </c:pt>
                <c:pt idx="1071">
                  <c:v>74.389099999999985</c:v>
                </c:pt>
                <c:pt idx="1072">
                  <c:v>74.389099999999985</c:v>
                </c:pt>
                <c:pt idx="1073">
                  <c:v>74.389099999999985</c:v>
                </c:pt>
                <c:pt idx="1074">
                  <c:v>74.389099999999985</c:v>
                </c:pt>
                <c:pt idx="1075">
                  <c:v>72.481800000000007</c:v>
                </c:pt>
                <c:pt idx="1076">
                  <c:v>72.481800000000007</c:v>
                </c:pt>
                <c:pt idx="1077">
                  <c:v>72.481800000000007</c:v>
                </c:pt>
                <c:pt idx="1078">
                  <c:v>72.481800000000007</c:v>
                </c:pt>
                <c:pt idx="1079">
                  <c:v>72.481800000000007</c:v>
                </c:pt>
                <c:pt idx="1080">
                  <c:v>70.574399999999983</c:v>
                </c:pt>
                <c:pt idx="1081">
                  <c:v>68.667100000000005</c:v>
                </c:pt>
                <c:pt idx="1082">
                  <c:v>68.667100000000005</c:v>
                </c:pt>
                <c:pt idx="1083">
                  <c:v>66.759699999999995</c:v>
                </c:pt>
                <c:pt idx="1084">
                  <c:v>66.759699999999995</c:v>
                </c:pt>
                <c:pt idx="1085">
                  <c:v>64.852399999999946</c:v>
                </c:pt>
                <c:pt idx="1086">
                  <c:v>62.945</c:v>
                </c:pt>
                <c:pt idx="1087">
                  <c:v>62.945</c:v>
                </c:pt>
                <c:pt idx="1088">
                  <c:v>61.037700000000001</c:v>
                </c:pt>
                <c:pt idx="1089">
                  <c:v>61.037700000000001</c:v>
                </c:pt>
                <c:pt idx="1090">
                  <c:v>59.130299999999998</c:v>
                </c:pt>
                <c:pt idx="1091">
                  <c:v>59.130299999999998</c:v>
                </c:pt>
                <c:pt idx="1092">
                  <c:v>59.130299999999998</c:v>
                </c:pt>
                <c:pt idx="1093">
                  <c:v>57.223000000000013</c:v>
                </c:pt>
                <c:pt idx="1094">
                  <c:v>57.223000000000013</c:v>
                </c:pt>
                <c:pt idx="1095">
                  <c:v>55.315600000000003</c:v>
                </c:pt>
                <c:pt idx="1096">
                  <c:v>53.408000000000001</c:v>
                </c:pt>
                <c:pt idx="1097">
                  <c:v>53.408000000000001</c:v>
                </c:pt>
                <c:pt idx="1098">
                  <c:v>51.500700000000002</c:v>
                </c:pt>
                <c:pt idx="1099">
                  <c:v>49.593299999999999</c:v>
                </c:pt>
                <c:pt idx="1100">
                  <c:v>47.686000000000007</c:v>
                </c:pt>
                <c:pt idx="1101">
                  <c:v>47.686000000000007</c:v>
                </c:pt>
                <c:pt idx="1102">
                  <c:v>45.778600000000012</c:v>
                </c:pt>
                <c:pt idx="1103">
                  <c:v>45.778600000000012</c:v>
                </c:pt>
                <c:pt idx="1104">
                  <c:v>43.871299999999998</c:v>
                </c:pt>
                <c:pt idx="1105">
                  <c:v>43.871299999999998</c:v>
                </c:pt>
                <c:pt idx="1106">
                  <c:v>41.963900000000002</c:v>
                </c:pt>
                <c:pt idx="1107">
                  <c:v>41.963900000000002</c:v>
                </c:pt>
                <c:pt idx="1108">
                  <c:v>40.056600000000003</c:v>
                </c:pt>
                <c:pt idx="1109">
                  <c:v>38.149299999999997</c:v>
                </c:pt>
                <c:pt idx="1110">
                  <c:v>38.149299999999997</c:v>
                </c:pt>
                <c:pt idx="1111">
                  <c:v>36.241900000000001</c:v>
                </c:pt>
                <c:pt idx="1112">
                  <c:v>36.241900000000001</c:v>
                </c:pt>
                <c:pt idx="1113">
                  <c:v>34.334600000000002</c:v>
                </c:pt>
                <c:pt idx="1114">
                  <c:v>34.334600000000002</c:v>
                </c:pt>
                <c:pt idx="1115">
                  <c:v>34.334600000000002</c:v>
                </c:pt>
                <c:pt idx="1116">
                  <c:v>32.427200000000013</c:v>
                </c:pt>
                <c:pt idx="1117">
                  <c:v>32.427200000000013</c:v>
                </c:pt>
                <c:pt idx="1118">
                  <c:v>32.427200000000013</c:v>
                </c:pt>
                <c:pt idx="1119">
                  <c:v>32.427200000000013</c:v>
                </c:pt>
                <c:pt idx="1120">
                  <c:v>30.5199</c:v>
                </c:pt>
                <c:pt idx="1121">
                  <c:v>30.5199</c:v>
                </c:pt>
                <c:pt idx="1122">
                  <c:v>28.61249999999999</c:v>
                </c:pt>
                <c:pt idx="1123">
                  <c:v>28.61249999999999</c:v>
                </c:pt>
                <c:pt idx="1124">
                  <c:v>28.61249999999999</c:v>
                </c:pt>
                <c:pt idx="1125">
                  <c:v>26.705200000000001</c:v>
                </c:pt>
                <c:pt idx="1126">
                  <c:v>26.705200000000001</c:v>
                </c:pt>
                <c:pt idx="1127">
                  <c:v>26.705200000000001</c:v>
                </c:pt>
                <c:pt idx="1128">
                  <c:v>24.797800000000009</c:v>
                </c:pt>
                <c:pt idx="1129">
                  <c:v>24.797800000000009</c:v>
                </c:pt>
                <c:pt idx="1130">
                  <c:v>24.797800000000009</c:v>
                </c:pt>
                <c:pt idx="1131">
                  <c:v>22.8903</c:v>
                </c:pt>
                <c:pt idx="1132">
                  <c:v>20.983000000000001</c:v>
                </c:pt>
                <c:pt idx="1133">
                  <c:v>20.983000000000001</c:v>
                </c:pt>
                <c:pt idx="1134">
                  <c:v>19.075600000000001</c:v>
                </c:pt>
                <c:pt idx="1135">
                  <c:v>19.075600000000001</c:v>
                </c:pt>
                <c:pt idx="1136">
                  <c:v>19.075600000000001</c:v>
                </c:pt>
                <c:pt idx="1137">
                  <c:v>19.075600000000001</c:v>
                </c:pt>
                <c:pt idx="1138">
                  <c:v>19.075600000000001</c:v>
                </c:pt>
                <c:pt idx="1139">
                  <c:v>19.075600000000001</c:v>
                </c:pt>
                <c:pt idx="1140">
                  <c:v>19.075600000000001</c:v>
                </c:pt>
                <c:pt idx="1141">
                  <c:v>19.075600000000001</c:v>
                </c:pt>
                <c:pt idx="1142">
                  <c:v>19.075600000000001</c:v>
                </c:pt>
                <c:pt idx="1143">
                  <c:v>19.075600000000001</c:v>
                </c:pt>
                <c:pt idx="1144">
                  <c:v>15.260999999999999</c:v>
                </c:pt>
                <c:pt idx="1145">
                  <c:v>15.260999999999999</c:v>
                </c:pt>
                <c:pt idx="1146">
                  <c:v>15.260999999999999</c:v>
                </c:pt>
                <c:pt idx="1147">
                  <c:v>15.260999999999999</c:v>
                </c:pt>
                <c:pt idx="1148">
                  <c:v>15.260999999999999</c:v>
                </c:pt>
                <c:pt idx="1149">
                  <c:v>13.3536</c:v>
                </c:pt>
                <c:pt idx="1150">
                  <c:v>13.3536</c:v>
                </c:pt>
                <c:pt idx="1151">
                  <c:v>13.3536</c:v>
                </c:pt>
                <c:pt idx="1152">
                  <c:v>13.3536</c:v>
                </c:pt>
                <c:pt idx="1153">
                  <c:v>13.3536</c:v>
                </c:pt>
                <c:pt idx="1154">
                  <c:v>13.3536</c:v>
                </c:pt>
                <c:pt idx="1155">
                  <c:v>13.3536</c:v>
                </c:pt>
                <c:pt idx="1156">
                  <c:v>13.3536</c:v>
                </c:pt>
                <c:pt idx="1157">
                  <c:v>11.446300000000001</c:v>
                </c:pt>
                <c:pt idx="1158">
                  <c:v>11.446300000000001</c:v>
                </c:pt>
                <c:pt idx="1159">
                  <c:v>11.446300000000001</c:v>
                </c:pt>
                <c:pt idx="1160">
                  <c:v>11.446300000000001</c:v>
                </c:pt>
                <c:pt idx="1161">
                  <c:v>11.446300000000001</c:v>
                </c:pt>
                <c:pt idx="1162">
                  <c:v>9.5388999999999982</c:v>
                </c:pt>
                <c:pt idx="1163">
                  <c:v>9.5388999999999982</c:v>
                </c:pt>
                <c:pt idx="1164">
                  <c:v>9.5388999999999982</c:v>
                </c:pt>
                <c:pt idx="1165">
                  <c:v>9.5388999999999982</c:v>
                </c:pt>
                <c:pt idx="1166">
                  <c:v>9.5388999999999982</c:v>
                </c:pt>
                <c:pt idx="1167">
                  <c:v>9.5388999999999982</c:v>
                </c:pt>
                <c:pt idx="1168">
                  <c:v>9.5388999999999982</c:v>
                </c:pt>
                <c:pt idx="1169">
                  <c:v>7.6315</c:v>
                </c:pt>
                <c:pt idx="1170">
                  <c:v>7.6315</c:v>
                </c:pt>
                <c:pt idx="1171">
                  <c:v>7.6315</c:v>
                </c:pt>
                <c:pt idx="1172">
                  <c:v>7.6315</c:v>
                </c:pt>
                <c:pt idx="1173">
                  <c:v>7.6315</c:v>
                </c:pt>
                <c:pt idx="1174">
                  <c:v>7.6315</c:v>
                </c:pt>
                <c:pt idx="1175">
                  <c:v>7.6315</c:v>
                </c:pt>
                <c:pt idx="1176">
                  <c:v>7.6315</c:v>
                </c:pt>
                <c:pt idx="1177">
                  <c:v>7.6315</c:v>
                </c:pt>
                <c:pt idx="1178">
                  <c:v>7.6315</c:v>
                </c:pt>
                <c:pt idx="1179">
                  <c:v>7.6315</c:v>
                </c:pt>
                <c:pt idx="1180">
                  <c:v>7.6315</c:v>
                </c:pt>
                <c:pt idx="1181">
                  <c:v>7.6315</c:v>
                </c:pt>
                <c:pt idx="1182">
                  <c:v>7.6315</c:v>
                </c:pt>
                <c:pt idx="1183">
                  <c:v>7.6315</c:v>
                </c:pt>
                <c:pt idx="1184">
                  <c:v>7.6315</c:v>
                </c:pt>
                <c:pt idx="1185">
                  <c:v>7.6315</c:v>
                </c:pt>
                <c:pt idx="1186">
                  <c:v>5.7241999999999962</c:v>
                </c:pt>
                <c:pt idx="1187">
                  <c:v>5.7241999999999962</c:v>
                </c:pt>
                <c:pt idx="1188">
                  <c:v>5.7241999999999962</c:v>
                </c:pt>
                <c:pt idx="1189">
                  <c:v>5.7241999999999962</c:v>
                </c:pt>
                <c:pt idx="1190">
                  <c:v>5.7241999999999962</c:v>
                </c:pt>
                <c:pt idx="1191">
                  <c:v>5.7241999999999962</c:v>
                </c:pt>
                <c:pt idx="1192">
                  <c:v>5.7241999999999962</c:v>
                </c:pt>
                <c:pt idx="1193">
                  <c:v>5.7241999999999962</c:v>
                </c:pt>
                <c:pt idx="1194">
                  <c:v>5.7241999999999962</c:v>
                </c:pt>
                <c:pt idx="1195">
                  <c:v>5.7241999999999962</c:v>
                </c:pt>
                <c:pt idx="1196">
                  <c:v>5.7241999999999962</c:v>
                </c:pt>
                <c:pt idx="1197">
                  <c:v>5.7241999999999962</c:v>
                </c:pt>
                <c:pt idx="1198">
                  <c:v>5.7241999999999962</c:v>
                </c:pt>
                <c:pt idx="1199">
                  <c:v>5.7241999999999962</c:v>
                </c:pt>
                <c:pt idx="1200">
                  <c:v>5.7241999999999962</c:v>
                </c:pt>
                <c:pt idx="1201">
                  <c:v>5.7241999999999962</c:v>
                </c:pt>
                <c:pt idx="1202">
                  <c:v>5.7241999999999962</c:v>
                </c:pt>
                <c:pt idx="1203">
                  <c:v>5.7241999999999962</c:v>
                </c:pt>
                <c:pt idx="1204">
                  <c:v>5.7241999999999962</c:v>
                </c:pt>
                <c:pt idx="1205">
                  <c:v>5.7241999999999962</c:v>
                </c:pt>
                <c:pt idx="1206">
                  <c:v>5.7241999999999962</c:v>
                </c:pt>
                <c:pt idx="1207">
                  <c:v>5.7241999999999962</c:v>
                </c:pt>
                <c:pt idx="1208">
                  <c:v>5.7241999999999962</c:v>
                </c:pt>
                <c:pt idx="1209">
                  <c:v>5.7241999999999962</c:v>
                </c:pt>
                <c:pt idx="1210">
                  <c:v>5.7241999999999962</c:v>
                </c:pt>
                <c:pt idx="1211">
                  <c:v>5.7241999999999962</c:v>
                </c:pt>
                <c:pt idx="1212">
                  <c:v>5.7241999999999962</c:v>
                </c:pt>
                <c:pt idx="1213">
                  <c:v>5.7241999999999962</c:v>
                </c:pt>
                <c:pt idx="1214">
                  <c:v>5.7241999999999962</c:v>
                </c:pt>
                <c:pt idx="1215">
                  <c:v>5.7241999999999962</c:v>
                </c:pt>
                <c:pt idx="1216">
                  <c:v>5.7241999999999962</c:v>
                </c:pt>
                <c:pt idx="1217">
                  <c:v>5.7241999999999962</c:v>
                </c:pt>
                <c:pt idx="1218">
                  <c:v>5.7241999999999962</c:v>
                </c:pt>
                <c:pt idx="1219">
                  <c:v>5.7241999999999962</c:v>
                </c:pt>
                <c:pt idx="1220">
                  <c:v>5.7241999999999962</c:v>
                </c:pt>
                <c:pt idx="1221">
                  <c:v>5.7241999999999962</c:v>
                </c:pt>
                <c:pt idx="1222">
                  <c:v>5.7241999999999962</c:v>
                </c:pt>
                <c:pt idx="1223">
                  <c:v>5.7241999999999962</c:v>
                </c:pt>
                <c:pt idx="1224">
                  <c:v>3.8167999999999971</c:v>
                </c:pt>
                <c:pt idx="1225">
                  <c:v>3.8167999999999971</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numCache>
            </c:numRef>
          </c:yVal>
          <c:smooth val="1"/>
          <c:extLst>
            <c:ext xmlns:c16="http://schemas.microsoft.com/office/drawing/2014/chart" uri="{C3380CC4-5D6E-409C-BE32-E72D297353CC}">
              <c16:uniqueId val="{00000007-8740-47E3-BFC7-CECA4E236FC7}"/>
            </c:ext>
          </c:extLst>
        </c:ser>
        <c:ser>
          <c:idx val="8"/>
          <c:order val="8"/>
          <c:tx>
            <c:v>V=2,5мкл</c:v>
          </c:tx>
          <c:spPr>
            <a:ln w="9525" cap="rnd">
              <a:solidFill>
                <a:schemeClr val="accent3">
                  <a:lumMod val="60000"/>
                </a:schemeClr>
              </a:solidFill>
              <a:round/>
            </a:ln>
            <a:effectLst>
              <a:outerShdw blurRad="50800" dist="38100" dir="5400000" rotWithShape="0">
                <a:srgbClr val="000000">
                  <a:alpha val="35000"/>
                </a:srgbClr>
              </a:outerShdw>
            </a:effectLst>
          </c:spPr>
          <c:marker>
            <c:symbol val="none"/>
          </c:marker>
          <c:xVal>
            <c:numRef>
              <c:f>'РУС Дипл!исп!4,12,100mW'!$AN$3:$AN$1177</c:f>
              <c:numCache>
                <c:formatCode>General</c:formatCode>
                <c:ptCount val="1175"/>
                <c:pt idx="0">
                  <c:v>1017.03999999981</c:v>
                </c:pt>
                <c:pt idx="1">
                  <c:v>1017.12999999981</c:v>
                </c:pt>
                <c:pt idx="2">
                  <c:v>1017.2199999998101</c:v>
                </c:pt>
                <c:pt idx="3">
                  <c:v>1017.30999999981</c:v>
                </c:pt>
                <c:pt idx="4">
                  <c:v>1017.39999999981</c:v>
                </c:pt>
                <c:pt idx="5">
                  <c:v>1017.48999999981</c:v>
                </c:pt>
                <c:pt idx="6">
                  <c:v>1017.57999999981</c:v>
                </c:pt>
                <c:pt idx="7">
                  <c:v>1017.66999999981</c:v>
                </c:pt>
                <c:pt idx="8">
                  <c:v>1017.75999999981</c:v>
                </c:pt>
                <c:pt idx="9">
                  <c:v>1017.8499999998101</c:v>
                </c:pt>
                <c:pt idx="10">
                  <c:v>1017.93999999981</c:v>
                </c:pt>
                <c:pt idx="11">
                  <c:v>1018.02999999981</c:v>
                </c:pt>
                <c:pt idx="12">
                  <c:v>1018.11999999981</c:v>
                </c:pt>
                <c:pt idx="13">
                  <c:v>1018.20999999981</c:v>
                </c:pt>
                <c:pt idx="14">
                  <c:v>1018.29999999981</c:v>
                </c:pt>
                <c:pt idx="15">
                  <c:v>1018.38999999981</c:v>
                </c:pt>
                <c:pt idx="16">
                  <c:v>1018.47999999981</c:v>
                </c:pt>
                <c:pt idx="17">
                  <c:v>1018.56999999981</c:v>
                </c:pt>
                <c:pt idx="18">
                  <c:v>1018.65999999981</c:v>
                </c:pt>
                <c:pt idx="19">
                  <c:v>1018.74999999981</c:v>
                </c:pt>
                <c:pt idx="20">
                  <c:v>1018.8399999998099</c:v>
                </c:pt>
                <c:pt idx="21">
                  <c:v>1018.92999999981</c:v>
                </c:pt>
                <c:pt idx="22">
                  <c:v>1019.01999999982</c:v>
                </c:pt>
                <c:pt idx="23">
                  <c:v>1019.10999999982</c:v>
                </c:pt>
                <c:pt idx="24">
                  <c:v>1019.19999999982</c:v>
                </c:pt>
                <c:pt idx="25">
                  <c:v>1019.28999999982</c:v>
                </c:pt>
                <c:pt idx="26">
                  <c:v>1019.37999999982</c:v>
                </c:pt>
                <c:pt idx="27">
                  <c:v>1019.4699999998199</c:v>
                </c:pt>
                <c:pt idx="28">
                  <c:v>1019.55999999982</c:v>
                </c:pt>
                <c:pt idx="29">
                  <c:v>1019.64999999982</c:v>
                </c:pt>
                <c:pt idx="30">
                  <c:v>1019.73999999982</c:v>
                </c:pt>
                <c:pt idx="31">
                  <c:v>1019.82999999982</c:v>
                </c:pt>
                <c:pt idx="32">
                  <c:v>1019.91999999982</c:v>
                </c:pt>
                <c:pt idx="33">
                  <c:v>1020.00999999982</c:v>
                </c:pt>
                <c:pt idx="34">
                  <c:v>1020.0999999998201</c:v>
                </c:pt>
                <c:pt idx="35">
                  <c:v>1020.18999999982</c:v>
                </c:pt>
                <c:pt idx="36">
                  <c:v>1020.27999999982</c:v>
                </c:pt>
                <c:pt idx="37">
                  <c:v>1020.36999999982</c:v>
                </c:pt>
                <c:pt idx="38">
                  <c:v>1020.45999999982</c:v>
                </c:pt>
                <c:pt idx="39">
                  <c:v>1020.54999999982</c:v>
                </c:pt>
                <c:pt idx="40">
                  <c:v>1020.63999999982</c:v>
                </c:pt>
                <c:pt idx="41">
                  <c:v>1020.7299999998201</c:v>
                </c:pt>
                <c:pt idx="42">
                  <c:v>1020.81999999982</c:v>
                </c:pt>
                <c:pt idx="43">
                  <c:v>1020.90999999982</c:v>
                </c:pt>
                <c:pt idx="44">
                  <c:v>1020.99999999982</c:v>
                </c:pt>
                <c:pt idx="45">
                  <c:v>1021.08999999982</c:v>
                </c:pt>
                <c:pt idx="46">
                  <c:v>1021.17999999982</c:v>
                </c:pt>
                <c:pt idx="47">
                  <c:v>1021.26999999982</c:v>
                </c:pt>
                <c:pt idx="48">
                  <c:v>1021.35999999982</c:v>
                </c:pt>
                <c:pt idx="49">
                  <c:v>1021.44999999982</c:v>
                </c:pt>
                <c:pt idx="50">
                  <c:v>1021.53999999982</c:v>
                </c:pt>
                <c:pt idx="51">
                  <c:v>1021.62999999982</c:v>
                </c:pt>
                <c:pt idx="52">
                  <c:v>1021.7199999998199</c:v>
                </c:pt>
                <c:pt idx="53">
                  <c:v>1021.80999999982</c:v>
                </c:pt>
                <c:pt idx="54">
                  <c:v>1021.89999999982</c:v>
                </c:pt>
                <c:pt idx="55">
                  <c:v>1021.98999999982</c:v>
                </c:pt>
                <c:pt idx="56">
                  <c:v>1022.07999999982</c:v>
                </c:pt>
                <c:pt idx="57">
                  <c:v>1022.16999999982</c:v>
                </c:pt>
                <c:pt idx="58">
                  <c:v>1022.25999999982</c:v>
                </c:pt>
                <c:pt idx="59">
                  <c:v>1022.3499999998201</c:v>
                </c:pt>
                <c:pt idx="60">
                  <c:v>1022.43999999982</c:v>
                </c:pt>
                <c:pt idx="61">
                  <c:v>1022.52999999982</c:v>
                </c:pt>
                <c:pt idx="62">
                  <c:v>1022.61999999982</c:v>
                </c:pt>
                <c:pt idx="63">
                  <c:v>1022.70999999982</c:v>
                </c:pt>
                <c:pt idx="64">
                  <c:v>1022.79999999982</c:v>
                </c:pt>
                <c:pt idx="65">
                  <c:v>1022.88999999982</c:v>
                </c:pt>
                <c:pt idx="66">
                  <c:v>1022.9799999998201</c:v>
                </c:pt>
                <c:pt idx="67">
                  <c:v>1023.06999999982</c:v>
                </c:pt>
                <c:pt idx="68">
                  <c:v>1023.15999999982</c:v>
                </c:pt>
                <c:pt idx="69">
                  <c:v>1023.24999999982</c:v>
                </c:pt>
                <c:pt idx="70">
                  <c:v>1023.33999999982</c:v>
                </c:pt>
                <c:pt idx="71">
                  <c:v>1023.42999999982</c:v>
                </c:pt>
                <c:pt idx="72">
                  <c:v>1023.51999999982</c:v>
                </c:pt>
                <c:pt idx="73">
                  <c:v>1023.60999999982</c:v>
                </c:pt>
                <c:pt idx="74">
                  <c:v>1023.69999999982</c:v>
                </c:pt>
                <c:pt idx="75">
                  <c:v>1023.78999999982</c:v>
                </c:pt>
                <c:pt idx="76">
                  <c:v>1023.87999999982</c:v>
                </c:pt>
                <c:pt idx="77">
                  <c:v>1023.9699999998199</c:v>
                </c:pt>
                <c:pt idx="78">
                  <c:v>1024.0599999998201</c:v>
                </c:pt>
                <c:pt idx="79">
                  <c:v>1024.14999999982</c:v>
                </c:pt>
                <c:pt idx="80">
                  <c:v>1024.2399999998199</c:v>
                </c:pt>
                <c:pt idx="81">
                  <c:v>1024.3299999998201</c:v>
                </c:pt>
                <c:pt idx="82">
                  <c:v>1024.41999999982</c:v>
                </c:pt>
                <c:pt idx="83">
                  <c:v>1024.5099999998199</c:v>
                </c:pt>
                <c:pt idx="84">
                  <c:v>1024.5999999998201</c:v>
                </c:pt>
                <c:pt idx="85">
                  <c:v>1024.68999999982</c:v>
                </c:pt>
                <c:pt idx="86">
                  <c:v>1024.7799999998199</c:v>
                </c:pt>
                <c:pt idx="87">
                  <c:v>1024.86999999982</c:v>
                </c:pt>
                <c:pt idx="88">
                  <c:v>1024.95999999982</c:v>
                </c:pt>
                <c:pt idx="89">
                  <c:v>1025.0499999998201</c:v>
                </c:pt>
                <c:pt idx="90">
                  <c:v>1025.13999999982</c:v>
                </c:pt>
                <c:pt idx="91">
                  <c:v>1025.2299999998199</c:v>
                </c:pt>
                <c:pt idx="92">
                  <c:v>1025.3199999998201</c:v>
                </c:pt>
                <c:pt idx="93">
                  <c:v>1025.40999999982</c:v>
                </c:pt>
                <c:pt idx="94">
                  <c:v>1025.4999999998199</c:v>
                </c:pt>
                <c:pt idx="95">
                  <c:v>1025.5899999998201</c:v>
                </c:pt>
                <c:pt idx="96">
                  <c:v>1025.67999999982</c:v>
                </c:pt>
                <c:pt idx="97">
                  <c:v>1025.7699999998199</c:v>
                </c:pt>
                <c:pt idx="98">
                  <c:v>1025.85999999982</c:v>
                </c:pt>
                <c:pt idx="99">
                  <c:v>1025.94999999982</c:v>
                </c:pt>
                <c:pt idx="100">
                  <c:v>1026.0399999998201</c:v>
                </c:pt>
                <c:pt idx="101">
                  <c:v>1026.12999999982</c:v>
                </c:pt>
                <c:pt idx="102">
                  <c:v>1026.2199999998199</c:v>
                </c:pt>
                <c:pt idx="103">
                  <c:v>1026.3099999998201</c:v>
                </c:pt>
                <c:pt idx="104">
                  <c:v>1026.39999999982</c:v>
                </c:pt>
                <c:pt idx="105">
                  <c:v>1026.4899999998199</c:v>
                </c:pt>
                <c:pt idx="106">
                  <c:v>1026.5799999998201</c:v>
                </c:pt>
                <c:pt idx="107">
                  <c:v>1026.66999999982</c:v>
                </c:pt>
                <c:pt idx="108">
                  <c:v>1026.7599999998199</c:v>
                </c:pt>
                <c:pt idx="109">
                  <c:v>1026.8499999998201</c:v>
                </c:pt>
                <c:pt idx="110">
                  <c:v>1026.93999999982</c:v>
                </c:pt>
                <c:pt idx="111">
                  <c:v>1027.0299999998199</c:v>
                </c:pt>
                <c:pt idx="112">
                  <c:v>1027.11999999982</c:v>
                </c:pt>
                <c:pt idx="113">
                  <c:v>1027.20999999982</c:v>
                </c:pt>
                <c:pt idx="114">
                  <c:v>1027.2999999998201</c:v>
                </c:pt>
                <c:pt idx="115">
                  <c:v>1027.38999999982</c:v>
                </c:pt>
                <c:pt idx="116">
                  <c:v>1027.4799999998199</c:v>
                </c:pt>
                <c:pt idx="117">
                  <c:v>1027.5699999998201</c:v>
                </c:pt>
                <c:pt idx="118">
                  <c:v>1027.65999999982</c:v>
                </c:pt>
                <c:pt idx="119">
                  <c:v>1027.7499999998199</c:v>
                </c:pt>
                <c:pt idx="120">
                  <c:v>1027.8399999998201</c:v>
                </c:pt>
                <c:pt idx="121">
                  <c:v>1027.92999999982</c:v>
                </c:pt>
                <c:pt idx="122">
                  <c:v>1028.0199999998199</c:v>
                </c:pt>
                <c:pt idx="123">
                  <c:v>1028.10999999982</c:v>
                </c:pt>
                <c:pt idx="124">
                  <c:v>1028.19999999982</c:v>
                </c:pt>
                <c:pt idx="125">
                  <c:v>1028.2899999998201</c:v>
                </c:pt>
                <c:pt idx="126">
                  <c:v>1028.37999999982</c:v>
                </c:pt>
                <c:pt idx="127">
                  <c:v>1028.4699999998199</c:v>
                </c:pt>
                <c:pt idx="128">
                  <c:v>1028.5599999998201</c:v>
                </c:pt>
                <c:pt idx="129">
                  <c:v>1028.64999999982</c:v>
                </c:pt>
                <c:pt idx="130">
                  <c:v>1028.7399999998199</c:v>
                </c:pt>
                <c:pt idx="131">
                  <c:v>1028.8299999998201</c:v>
                </c:pt>
                <c:pt idx="132">
                  <c:v>1028.91999999982</c:v>
                </c:pt>
                <c:pt idx="133">
                  <c:v>1029.0099999998199</c:v>
                </c:pt>
                <c:pt idx="134">
                  <c:v>1029.0999999998201</c:v>
                </c:pt>
                <c:pt idx="135">
                  <c:v>1029.18999999982</c:v>
                </c:pt>
                <c:pt idx="136">
                  <c:v>1029.2799999998199</c:v>
                </c:pt>
                <c:pt idx="137">
                  <c:v>1029.36999999982</c:v>
                </c:pt>
                <c:pt idx="138">
                  <c:v>1029.45999999982</c:v>
                </c:pt>
                <c:pt idx="139">
                  <c:v>1029.5499999998201</c:v>
                </c:pt>
                <c:pt idx="140">
                  <c:v>1029.63999999982</c:v>
                </c:pt>
                <c:pt idx="141">
                  <c:v>1029.7299999998199</c:v>
                </c:pt>
                <c:pt idx="142">
                  <c:v>1029.8199999998201</c:v>
                </c:pt>
                <c:pt idx="143">
                  <c:v>1029.90999999982</c:v>
                </c:pt>
                <c:pt idx="144">
                  <c:v>1029.9999999998199</c:v>
                </c:pt>
                <c:pt idx="145">
                  <c:v>1030.0899999998201</c:v>
                </c:pt>
                <c:pt idx="146">
                  <c:v>1030.17999999982</c:v>
                </c:pt>
                <c:pt idx="147">
                  <c:v>1030.2699999998199</c:v>
                </c:pt>
                <c:pt idx="148">
                  <c:v>1030.35999999982</c:v>
                </c:pt>
                <c:pt idx="149">
                  <c:v>1030.44999999982</c:v>
                </c:pt>
                <c:pt idx="150">
                  <c:v>1030.5399999998201</c:v>
                </c:pt>
                <c:pt idx="151">
                  <c:v>1030.62999999982</c:v>
                </c:pt>
                <c:pt idx="152">
                  <c:v>1030.7199999998199</c:v>
                </c:pt>
                <c:pt idx="153">
                  <c:v>1030.8099999998201</c:v>
                </c:pt>
                <c:pt idx="154">
                  <c:v>1030.89999999982</c:v>
                </c:pt>
                <c:pt idx="155">
                  <c:v>1030.9899999998199</c:v>
                </c:pt>
                <c:pt idx="156">
                  <c:v>1031.0799999998201</c:v>
                </c:pt>
                <c:pt idx="157">
                  <c:v>1031.16999999982</c:v>
                </c:pt>
                <c:pt idx="158">
                  <c:v>1031.2599999998199</c:v>
                </c:pt>
                <c:pt idx="159">
                  <c:v>1031.3499999998201</c:v>
                </c:pt>
                <c:pt idx="160">
                  <c:v>1031.43999999982</c:v>
                </c:pt>
                <c:pt idx="161">
                  <c:v>1031.5299999998199</c:v>
                </c:pt>
                <c:pt idx="162">
                  <c:v>1031.61999999982</c:v>
                </c:pt>
                <c:pt idx="163">
                  <c:v>1031.70999999982</c:v>
                </c:pt>
                <c:pt idx="164">
                  <c:v>1031.7999999998201</c:v>
                </c:pt>
                <c:pt idx="165">
                  <c:v>1031.88999999982</c:v>
                </c:pt>
                <c:pt idx="166">
                  <c:v>1031.9799999998199</c:v>
                </c:pt>
                <c:pt idx="167">
                  <c:v>1032.0699999998201</c:v>
                </c:pt>
                <c:pt idx="168">
                  <c:v>1032.15999999982</c:v>
                </c:pt>
                <c:pt idx="169">
                  <c:v>1032.2499999998199</c:v>
                </c:pt>
                <c:pt idx="170">
                  <c:v>1032.3399999998201</c:v>
                </c:pt>
                <c:pt idx="171">
                  <c:v>1032.42999999982</c:v>
                </c:pt>
                <c:pt idx="172">
                  <c:v>1032.5199999998199</c:v>
                </c:pt>
                <c:pt idx="173">
                  <c:v>1032.60999999982</c:v>
                </c:pt>
                <c:pt idx="174">
                  <c:v>1032.69999999982</c:v>
                </c:pt>
                <c:pt idx="175">
                  <c:v>1032.7899999998201</c:v>
                </c:pt>
                <c:pt idx="176">
                  <c:v>1032.87999999982</c:v>
                </c:pt>
                <c:pt idx="177">
                  <c:v>1032.9699999998199</c:v>
                </c:pt>
                <c:pt idx="178">
                  <c:v>1033.0599999998201</c:v>
                </c:pt>
                <c:pt idx="179">
                  <c:v>1033.14999999982</c:v>
                </c:pt>
                <c:pt idx="180">
                  <c:v>1033.2399999998199</c:v>
                </c:pt>
                <c:pt idx="181">
                  <c:v>1033.3299999998201</c:v>
                </c:pt>
                <c:pt idx="182">
                  <c:v>1033.41999999982</c:v>
                </c:pt>
                <c:pt idx="183">
                  <c:v>1033.5099999998199</c:v>
                </c:pt>
                <c:pt idx="184">
                  <c:v>1033.5999999998201</c:v>
                </c:pt>
                <c:pt idx="185">
                  <c:v>1033.68999999982</c:v>
                </c:pt>
                <c:pt idx="186">
                  <c:v>1033.7799999998199</c:v>
                </c:pt>
                <c:pt idx="187">
                  <c:v>1033.86999999982</c:v>
                </c:pt>
                <c:pt idx="188">
                  <c:v>1033.95999999982</c:v>
                </c:pt>
                <c:pt idx="189">
                  <c:v>1034.0499999998201</c:v>
                </c:pt>
                <c:pt idx="190">
                  <c:v>1034.13999999982</c:v>
                </c:pt>
                <c:pt idx="191">
                  <c:v>1034.2299999998199</c:v>
                </c:pt>
                <c:pt idx="192">
                  <c:v>1034.3199999998201</c:v>
                </c:pt>
                <c:pt idx="193">
                  <c:v>1034.40999999982</c:v>
                </c:pt>
                <c:pt idx="194">
                  <c:v>1034.4999999998199</c:v>
                </c:pt>
                <c:pt idx="195">
                  <c:v>1034.5899999998201</c:v>
                </c:pt>
                <c:pt idx="196">
                  <c:v>1034.67999999982</c:v>
                </c:pt>
                <c:pt idx="197">
                  <c:v>1034.7699999998199</c:v>
                </c:pt>
                <c:pt idx="198">
                  <c:v>1034.85999999982</c:v>
                </c:pt>
                <c:pt idx="199">
                  <c:v>1034.94999999982</c:v>
                </c:pt>
                <c:pt idx="200">
                  <c:v>1035.0399999998201</c:v>
                </c:pt>
                <c:pt idx="201">
                  <c:v>1035.12999999982</c:v>
                </c:pt>
                <c:pt idx="202">
                  <c:v>1035.2199999998199</c:v>
                </c:pt>
                <c:pt idx="203">
                  <c:v>1035.3099999998201</c:v>
                </c:pt>
                <c:pt idx="204">
                  <c:v>1035.39999999982</c:v>
                </c:pt>
                <c:pt idx="205">
                  <c:v>1035.4899999998199</c:v>
                </c:pt>
                <c:pt idx="206">
                  <c:v>1035.5799999998201</c:v>
                </c:pt>
                <c:pt idx="207">
                  <c:v>1035.66999999982</c:v>
                </c:pt>
                <c:pt idx="208">
                  <c:v>1035.7599999998199</c:v>
                </c:pt>
                <c:pt idx="209">
                  <c:v>1035.8499999998201</c:v>
                </c:pt>
                <c:pt idx="210">
                  <c:v>1035.93999999982</c:v>
                </c:pt>
                <c:pt idx="211">
                  <c:v>1036.0299999998199</c:v>
                </c:pt>
                <c:pt idx="212">
                  <c:v>1036.11999999982</c:v>
                </c:pt>
                <c:pt idx="213">
                  <c:v>1036.20999999982</c:v>
                </c:pt>
                <c:pt idx="214">
                  <c:v>1036.2999999998201</c:v>
                </c:pt>
                <c:pt idx="215">
                  <c:v>1036.38999999982</c:v>
                </c:pt>
                <c:pt idx="216">
                  <c:v>1036.4799999998199</c:v>
                </c:pt>
                <c:pt idx="217">
                  <c:v>1036.5699999998201</c:v>
                </c:pt>
                <c:pt idx="218">
                  <c:v>1036.65999999982</c:v>
                </c:pt>
                <c:pt idx="219">
                  <c:v>1036.7499999998199</c:v>
                </c:pt>
                <c:pt idx="220">
                  <c:v>1036.8399999998201</c:v>
                </c:pt>
                <c:pt idx="221">
                  <c:v>1036.92999999982</c:v>
                </c:pt>
                <c:pt idx="222">
                  <c:v>1037.0199999998199</c:v>
                </c:pt>
                <c:pt idx="223">
                  <c:v>1037.10999999982</c:v>
                </c:pt>
                <c:pt idx="224">
                  <c:v>1037.19999999982</c:v>
                </c:pt>
                <c:pt idx="225">
                  <c:v>1037.2899999998201</c:v>
                </c:pt>
                <c:pt idx="226">
                  <c:v>1037.37999999982</c:v>
                </c:pt>
                <c:pt idx="227">
                  <c:v>1037.4699999998199</c:v>
                </c:pt>
                <c:pt idx="228">
                  <c:v>1037.5599999998201</c:v>
                </c:pt>
                <c:pt idx="229">
                  <c:v>1037.64999999982</c:v>
                </c:pt>
                <c:pt idx="230">
                  <c:v>1037.7399999998199</c:v>
                </c:pt>
                <c:pt idx="231">
                  <c:v>1037.8299999998201</c:v>
                </c:pt>
                <c:pt idx="232">
                  <c:v>1037.91999999982</c:v>
                </c:pt>
                <c:pt idx="233">
                  <c:v>1038.0099999998199</c:v>
                </c:pt>
                <c:pt idx="234">
                  <c:v>1038.0999999998201</c:v>
                </c:pt>
                <c:pt idx="235">
                  <c:v>1038.18999999982</c:v>
                </c:pt>
                <c:pt idx="236">
                  <c:v>1038.2799999998199</c:v>
                </c:pt>
                <c:pt idx="237">
                  <c:v>1038.36999999982</c:v>
                </c:pt>
                <c:pt idx="238">
                  <c:v>1038.45999999982</c:v>
                </c:pt>
                <c:pt idx="239">
                  <c:v>1038.5499999998201</c:v>
                </c:pt>
                <c:pt idx="240">
                  <c:v>1038.63999999982</c:v>
                </c:pt>
                <c:pt idx="241">
                  <c:v>1038.7299999998199</c:v>
                </c:pt>
                <c:pt idx="242">
                  <c:v>1038.8199999998201</c:v>
                </c:pt>
                <c:pt idx="243">
                  <c:v>1038.90999999982</c:v>
                </c:pt>
                <c:pt idx="244">
                  <c:v>1038.9999999998199</c:v>
                </c:pt>
                <c:pt idx="245">
                  <c:v>1039.0899999998201</c:v>
                </c:pt>
                <c:pt idx="246">
                  <c:v>1039.17999999982</c:v>
                </c:pt>
                <c:pt idx="247">
                  <c:v>1039.2699999998199</c:v>
                </c:pt>
                <c:pt idx="248">
                  <c:v>1039.35999999982</c:v>
                </c:pt>
                <c:pt idx="249">
                  <c:v>1039.44999999982</c:v>
                </c:pt>
                <c:pt idx="250">
                  <c:v>1039.5399999998201</c:v>
                </c:pt>
                <c:pt idx="251">
                  <c:v>1039.62999999982</c:v>
                </c:pt>
                <c:pt idx="252">
                  <c:v>1039.7199999998199</c:v>
                </c:pt>
                <c:pt idx="253">
                  <c:v>1039.8099999998201</c:v>
                </c:pt>
                <c:pt idx="254">
                  <c:v>1039.89999999982</c:v>
                </c:pt>
                <c:pt idx="255">
                  <c:v>1039.9899999998199</c:v>
                </c:pt>
                <c:pt idx="256">
                  <c:v>1040.0799999998201</c:v>
                </c:pt>
                <c:pt idx="257">
                  <c:v>1040.16999999982</c:v>
                </c:pt>
                <c:pt idx="258">
                  <c:v>1040.2599999998199</c:v>
                </c:pt>
                <c:pt idx="259">
                  <c:v>1040.3499999998201</c:v>
                </c:pt>
                <c:pt idx="260">
                  <c:v>1040.43999999982</c:v>
                </c:pt>
                <c:pt idx="261">
                  <c:v>1040.5299999998199</c:v>
                </c:pt>
                <c:pt idx="262">
                  <c:v>1040.61999999982</c:v>
                </c:pt>
                <c:pt idx="263">
                  <c:v>1040.70999999982</c:v>
                </c:pt>
                <c:pt idx="264">
                  <c:v>1040.7999999998201</c:v>
                </c:pt>
                <c:pt idx="265">
                  <c:v>1040.88999999982</c:v>
                </c:pt>
                <c:pt idx="266">
                  <c:v>1040.9799999998199</c:v>
                </c:pt>
                <c:pt idx="267">
                  <c:v>1041.0699999998201</c:v>
                </c:pt>
                <c:pt idx="268">
                  <c:v>1041.15999999982</c:v>
                </c:pt>
                <c:pt idx="269">
                  <c:v>1041.2499999998199</c:v>
                </c:pt>
                <c:pt idx="270">
                  <c:v>1041.3399999998201</c:v>
                </c:pt>
                <c:pt idx="271">
                  <c:v>1041.42999999982</c:v>
                </c:pt>
                <c:pt idx="272">
                  <c:v>1041.5199999998199</c:v>
                </c:pt>
                <c:pt idx="273">
                  <c:v>1041.60999999982</c:v>
                </c:pt>
                <c:pt idx="274">
                  <c:v>1041.69999999982</c:v>
                </c:pt>
                <c:pt idx="275">
                  <c:v>1041.7899999998201</c:v>
                </c:pt>
                <c:pt idx="276">
                  <c:v>1041.87999999982</c:v>
                </c:pt>
                <c:pt idx="277">
                  <c:v>1041.9699999998199</c:v>
                </c:pt>
                <c:pt idx="278">
                  <c:v>1042.0599999998201</c:v>
                </c:pt>
                <c:pt idx="279">
                  <c:v>1042.14999999982</c:v>
                </c:pt>
                <c:pt idx="280">
                  <c:v>1042.2399999998199</c:v>
                </c:pt>
                <c:pt idx="281">
                  <c:v>1042.3299999998201</c:v>
                </c:pt>
                <c:pt idx="282">
                  <c:v>1042.41999999982</c:v>
                </c:pt>
                <c:pt idx="283">
                  <c:v>1042.5099999998199</c:v>
                </c:pt>
                <c:pt idx="284">
                  <c:v>1042.5999999998201</c:v>
                </c:pt>
                <c:pt idx="285">
                  <c:v>1042.68999999982</c:v>
                </c:pt>
                <c:pt idx="286">
                  <c:v>1042.7799999998199</c:v>
                </c:pt>
                <c:pt idx="287">
                  <c:v>1042.86999999982</c:v>
                </c:pt>
                <c:pt idx="288">
                  <c:v>1042.95999999982</c:v>
                </c:pt>
                <c:pt idx="289">
                  <c:v>1043.0499999998201</c:v>
                </c:pt>
                <c:pt idx="290">
                  <c:v>1043.13999999982</c:v>
                </c:pt>
                <c:pt idx="291">
                  <c:v>1043.2299999998199</c:v>
                </c:pt>
                <c:pt idx="292">
                  <c:v>1043.3199999998201</c:v>
                </c:pt>
                <c:pt idx="293">
                  <c:v>1043.40999999982</c:v>
                </c:pt>
                <c:pt idx="294">
                  <c:v>1043.4999999998199</c:v>
                </c:pt>
                <c:pt idx="295">
                  <c:v>1043.5899999998201</c:v>
                </c:pt>
                <c:pt idx="296">
                  <c:v>1043.67999999982</c:v>
                </c:pt>
                <c:pt idx="297">
                  <c:v>1043.7699999998199</c:v>
                </c:pt>
                <c:pt idx="298">
                  <c:v>1043.85999999982</c:v>
                </c:pt>
                <c:pt idx="299">
                  <c:v>1043.94999999982</c:v>
                </c:pt>
                <c:pt idx="300">
                  <c:v>1044.0399999998201</c:v>
                </c:pt>
                <c:pt idx="301">
                  <c:v>1044.12999999982</c:v>
                </c:pt>
                <c:pt idx="302">
                  <c:v>1044.2199999998199</c:v>
                </c:pt>
                <c:pt idx="303">
                  <c:v>1044.3099999998201</c:v>
                </c:pt>
                <c:pt idx="304">
                  <c:v>1044.39999999982</c:v>
                </c:pt>
                <c:pt idx="305">
                  <c:v>1044.4899999998199</c:v>
                </c:pt>
                <c:pt idx="306">
                  <c:v>1044.5799999998201</c:v>
                </c:pt>
                <c:pt idx="307">
                  <c:v>1044.66999999982</c:v>
                </c:pt>
                <c:pt idx="308">
                  <c:v>1044.7599999998199</c:v>
                </c:pt>
                <c:pt idx="309">
                  <c:v>1044.8499999998201</c:v>
                </c:pt>
                <c:pt idx="310">
                  <c:v>1044.93999999982</c:v>
                </c:pt>
                <c:pt idx="311">
                  <c:v>1045.0299999998199</c:v>
                </c:pt>
                <c:pt idx="312">
                  <c:v>1045.11999999982</c:v>
                </c:pt>
                <c:pt idx="313">
                  <c:v>1045.20999999982</c:v>
                </c:pt>
                <c:pt idx="314">
                  <c:v>1045.2999999998201</c:v>
                </c:pt>
                <c:pt idx="315">
                  <c:v>1045.38999999982</c:v>
                </c:pt>
                <c:pt idx="316">
                  <c:v>1045.4799999998199</c:v>
                </c:pt>
                <c:pt idx="317">
                  <c:v>1045.5699999998201</c:v>
                </c:pt>
                <c:pt idx="318">
                  <c:v>1045.65999999982</c:v>
                </c:pt>
                <c:pt idx="319">
                  <c:v>1045.7499999998199</c:v>
                </c:pt>
                <c:pt idx="320">
                  <c:v>1045.8399999998201</c:v>
                </c:pt>
                <c:pt idx="321">
                  <c:v>1045.92999999982</c:v>
                </c:pt>
                <c:pt idx="322">
                  <c:v>1046.0199999998199</c:v>
                </c:pt>
                <c:pt idx="323">
                  <c:v>1046.10999999982</c:v>
                </c:pt>
                <c:pt idx="324">
                  <c:v>1046.19999999982</c:v>
                </c:pt>
                <c:pt idx="325">
                  <c:v>1046.2899999998201</c:v>
                </c:pt>
                <c:pt idx="326">
                  <c:v>1046.37999999982</c:v>
                </c:pt>
                <c:pt idx="327">
                  <c:v>1046.4699999998199</c:v>
                </c:pt>
                <c:pt idx="328">
                  <c:v>1046.5599999998201</c:v>
                </c:pt>
                <c:pt idx="329">
                  <c:v>1046.64999999982</c:v>
                </c:pt>
                <c:pt idx="330">
                  <c:v>1046.7399999998199</c:v>
                </c:pt>
                <c:pt idx="331">
                  <c:v>1046.8299999998201</c:v>
                </c:pt>
                <c:pt idx="332">
                  <c:v>1046.91999999982</c:v>
                </c:pt>
                <c:pt idx="333">
                  <c:v>1047.0099999998199</c:v>
                </c:pt>
                <c:pt idx="334">
                  <c:v>1047.0999999998201</c:v>
                </c:pt>
                <c:pt idx="335">
                  <c:v>1047.18999999982</c:v>
                </c:pt>
                <c:pt idx="336">
                  <c:v>1047.2799999998199</c:v>
                </c:pt>
                <c:pt idx="337">
                  <c:v>1047.36999999982</c:v>
                </c:pt>
                <c:pt idx="338">
                  <c:v>1047.45999999982</c:v>
                </c:pt>
                <c:pt idx="339">
                  <c:v>1047.5499999998201</c:v>
                </c:pt>
                <c:pt idx="340">
                  <c:v>1047.63999999982</c:v>
                </c:pt>
                <c:pt idx="341">
                  <c:v>1047.7299999998199</c:v>
                </c:pt>
                <c:pt idx="342">
                  <c:v>1047.8199999998201</c:v>
                </c:pt>
                <c:pt idx="343">
                  <c:v>1047.90999999982</c:v>
                </c:pt>
                <c:pt idx="344">
                  <c:v>1047.9999999998199</c:v>
                </c:pt>
                <c:pt idx="345">
                  <c:v>1048.0899999998201</c:v>
                </c:pt>
                <c:pt idx="346">
                  <c:v>1048.17999999982</c:v>
                </c:pt>
                <c:pt idx="347">
                  <c:v>1048.2699999998199</c:v>
                </c:pt>
                <c:pt idx="348">
                  <c:v>1048.35999999982</c:v>
                </c:pt>
                <c:pt idx="349">
                  <c:v>1048.44999999982</c:v>
                </c:pt>
                <c:pt idx="350">
                  <c:v>1048.5399999998201</c:v>
                </c:pt>
                <c:pt idx="351">
                  <c:v>1048.62999999982</c:v>
                </c:pt>
                <c:pt idx="352">
                  <c:v>1048.7199999998199</c:v>
                </c:pt>
                <c:pt idx="353">
                  <c:v>1048.8099999998201</c:v>
                </c:pt>
                <c:pt idx="354">
                  <c:v>1048.89999999982</c:v>
                </c:pt>
                <c:pt idx="355">
                  <c:v>1048.9899999998199</c:v>
                </c:pt>
                <c:pt idx="356">
                  <c:v>1049.0799999998201</c:v>
                </c:pt>
                <c:pt idx="357">
                  <c:v>1049.16999999982</c:v>
                </c:pt>
                <c:pt idx="358">
                  <c:v>1049.2599999998199</c:v>
                </c:pt>
                <c:pt idx="359">
                  <c:v>1049.3499999998201</c:v>
                </c:pt>
                <c:pt idx="360">
                  <c:v>1049.43999999982</c:v>
                </c:pt>
                <c:pt idx="361">
                  <c:v>1049.5299999998199</c:v>
                </c:pt>
                <c:pt idx="362">
                  <c:v>1049.61999999982</c:v>
                </c:pt>
                <c:pt idx="363">
                  <c:v>1049.70999999982</c:v>
                </c:pt>
                <c:pt idx="364">
                  <c:v>1049.7999999998201</c:v>
                </c:pt>
                <c:pt idx="365">
                  <c:v>1049.88999999982</c:v>
                </c:pt>
                <c:pt idx="366">
                  <c:v>1049.9799999998199</c:v>
                </c:pt>
                <c:pt idx="367">
                  <c:v>1050.0699999998201</c:v>
                </c:pt>
                <c:pt idx="368">
                  <c:v>1050.15999999982</c:v>
                </c:pt>
                <c:pt idx="369">
                  <c:v>1050.2499999998199</c:v>
                </c:pt>
                <c:pt idx="370">
                  <c:v>1050.3399999998201</c:v>
                </c:pt>
                <c:pt idx="371">
                  <c:v>1050.42999999982</c:v>
                </c:pt>
                <c:pt idx="372">
                  <c:v>1050.5199999998199</c:v>
                </c:pt>
                <c:pt idx="373">
                  <c:v>1050.60999999982</c:v>
                </c:pt>
                <c:pt idx="374">
                  <c:v>1050.69999999982</c:v>
                </c:pt>
                <c:pt idx="375">
                  <c:v>1050.7899999998201</c:v>
                </c:pt>
                <c:pt idx="376">
                  <c:v>1050.87999999982</c:v>
                </c:pt>
                <c:pt idx="377">
                  <c:v>1050.9699999998199</c:v>
                </c:pt>
                <c:pt idx="378">
                  <c:v>1051.0599999998201</c:v>
                </c:pt>
                <c:pt idx="379">
                  <c:v>1051.14999999982</c:v>
                </c:pt>
                <c:pt idx="380">
                  <c:v>1051.2399999998199</c:v>
                </c:pt>
                <c:pt idx="381">
                  <c:v>1051.3299999998201</c:v>
                </c:pt>
                <c:pt idx="382">
                  <c:v>1051.41999999982</c:v>
                </c:pt>
                <c:pt idx="383">
                  <c:v>1051.5099999998199</c:v>
                </c:pt>
                <c:pt idx="384">
                  <c:v>1051.5999999998201</c:v>
                </c:pt>
                <c:pt idx="385">
                  <c:v>1051.68999999982</c:v>
                </c:pt>
                <c:pt idx="386">
                  <c:v>1051.7799999998199</c:v>
                </c:pt>
                <c:pt idx="387">
                  <c:v>1051.86999999982</c:v>
                </c:pt>
                <c:pt idx="388">
                  <c:v>1051.95999999982</c:v>
                </c:pt>
                <c:pt idx="389">
                  <c:v>1052.0499999998201</c:v>
                </c:pt>
                <c:pt idx="390">
                  <c:v>1052.13999999982</c:v>
                </c:pt>
                <c:pt idx="391">
                  <c:v>1052.2299999998199</c:v>
                </c:pt>
                <c:pt idx="392">
                  <c:v>1052.3199999998201</c:v>
                </c:pt>
                <c:pt idx="393">
                  <c:v>1052.40999999982</c:v>
                </c:pt>
                <c:pt idx="394">
                  <c:v>1052.4999999998199</c:v>
                </c:pt>
                <c:pt idx="395">
                  <c:v>1052.5899999998201</c:v>
                </c:pt>
                <c:pt idx="396">
                  <c:v>1052.67999999982</c:v>
                </c:pt>
                <c:pt idx="397">
                  <c:v>1052.7699999998199</c:v>
                </c:pt>
                <c:pt idx="398">
                  <c:v>1052.85999999982</c:v>
                </c:pt>
                <c:pt idx="399">
                  <c:v>1052.94999999982</c:v>
                </c:pt>
                <c:pt idx="400">
                  <c:v>1053.0399999998201</c:v>
                </c:pt>
                <c:pt idx="401">
                  <c:v>1053.12999999982</c:v>
                </c:pt>
                <c:pt idx="402">
                  <c:v>1053.2199999998199</c:v>
                </c:pt>
                <c:pt idx="403">
                  <c:v>1053.3099999998201</c:v>
                </c:pt>
                <c:pt idx="404">
                  <c:v>1053.39999999982</c:v>
                </c:pt>
                <c:pt idx="405">
                  <c:v>1053.4899999998199</c:v>
                </c:pt>
                <c:pt idx="406">
                  <c:v>1053.5799999998201</c:v>
                </c:pt>
                <c:pt idx="407">
                  <c:v>1053.66999999982</c:v>
                </c:pt>
                <c:pt idx="408">
                  <c:v>1053.7599999998199</c:v>
                </c:pt>
                <c:pt idx="409">
                  <c:v>1053.8499999998201</c:v>
                </c:pt>
                <c:pt idx="410">
                  <c:v>1053.93999999982</c:v>
                </c:pt>
                <c:pt idx="411">
                  <c:v>1054.0299999998199</c:v>
                </c:pt>
                <c:pt idx="412">
                  <c:v>1054.11999999982</c:v>
                </c:pt>
                <c:pt idx="413">
                  <c:v>1054.20999999982</c:v>
                </c:pt>
                <c:pt idx="414">
                  <c:v>1054.2999999998201</c:v>
                </c:pt>
                <c:pt idx="415">
                  <c:v>1054.38999999982</c:v>
                </c:pt>
                <c:pt idx="416">
                  <c:v>1054.4799999998199</c:v>
                </c:pt>
                <c:pt idx="417">
                  <c:v>1054.5699999998201</c:v>
                </c:pt>
                <c:pt idx="418">
                  <c:v>1054.65999999982</c:v>
                </c:pt>
                <c:pt idx="419">
                  <c:v>1054.7499999998199</c:v>
                </c:pt>
                <c:pt idx="420">
                  <c:v>1054.8399999998201</c:v>
                </c:pt>
                <c:pt idx="421">
                  <c:v>1054.92999999982</c:v>
                </c:pt>
                <c:pt idx="422">
                  <c:v>1055.0199999998199</c:v>
                </c:pt>
                <c:pt idx="423">
                  <c:v>1055.10999999982</c:v>
                </c:pt>
                <c:pt idx="424">
                  <c:v>1055.19999999982</c:v>
                </c:pt>
                <c:pt idx="425">
                  <c:v>1055.2899999998201</c:v>
                </c:pt>
                <c:pt idx="426">
                  <c:v>1055.37999999982</c:v>
                </c:pt>
                <c:pt idx="427">
                  <c:v>1055.4699999998199</c:v>
                </c:pt>
                <c:pt idx="428">
                  <c:v>1055.5599999998201</c:v>
                </c:pt>
                <c:pt idx="429">
                  <c:v>1055.64999999982</c:v>
                </c:pt>
                <c:pt idx="430">
                  <c:v>1055.7399999998199</c:v>
                </c:pt>
                <c:pt idx="431">
                  <c:v>1055.8299999998201</c:v>
                </c:pt>
                <c:pt idx="432">
                  <c:v>1055.91999999982</c:v>
                </c:pt>
                <c:pt idx="433">
                  <c:v>1056.0099999998199</c:v>
                </c:pt>
                <c:pt idx="434">
                  <c:v>1056.0999999998201</c:v>
                </c:pt>
                <c:pt idx="435">
                  <c:v>1056.18999999982</c:v>
                </c:pt>
                <c:pt idx="436">
                  <c:v>1056.2799999998199</c:v>
                </c:pt>
                <c:pt idx="437">
                  <c:v>1056.36999999982</c:v>
                </c:pt>
                <c:pt idx="438">
                  <c:v>1056.45999999982</c:v>
                </c:pt>
                <c:pt idx="439">
                  <c:v>1056.5499999998201</c:v>
                </c:pt>
                <c:pt idx="440">
                  <c:v>1056.63999999982</c:v>
                </c:pt>
                <c:pt idx="441">
                  <c:v>1056.7299999998199</c:v>
                </c:pt>
                <c:pt idx="442">
                  <c:v>1056.8199999998201</c:v>
                </c:pt>
                <c:pt idx="443">
                  <c:v>1056.90999999982</c:v>
                </c:pt>
                <c:pt idx="444">
                  <c:v>1056.9999999998199</c:v>
                </c:pt>
                <c:pt idx="445">
                  <c:v>1057.0899999998201</c:v>
                </c:pt>
                <c:pt idx="446">
                  <c:v>1057.17999999982</c:v>
                </c:pt>
                <c:pt idx="447">
                  <c:v>1057.2699999998199</c:v>
                </c:pt>
                <c:pt idx="448">
                  <c:v>1057.35999999982</c:v>
                </c:pt>
                <c:pt idx="449">
                  <c:v>1057.44999999982</c:v>
                </c:pt>
                <c:pt idx="450">
                  <c:v>1057.5399999998201</c:v>
                </c:pt>
                <c:pt idx="451">
                  <c:v>1057.62999999982</c:v>
                </c:pt>
                <c:pt idx="452">
                  <c:v>1057.7199999998199</c:v>
                </c:pt>
                <c:pt idx="453">
                  <c:v>1057.8099999998201</c:v>
                </c:pt>
                <c:pt idx="454">
                  <c:v>1057.89999999982</c:v>
                </c:pt>
                <c:pt idx="455">
                  <c:v>1057.9899999998199</c:v>
                </c:pt>
                <c:pt idx="456">
                  <c:v>1058.0799999998201</c:v>
                </c:pt>
                <c:pt idx="457">
                  <c:v>1058.16999999982</c:v>
                </c:pt>
                <c:pt idx="458">
                  <c:v>1058.2599999998199</c:v>
                </c:pt>
                <c:pt idx="459">
                  <c:v>1058.3499999998201</c:v>
                </c:pt>
                <c:pt idx="460">
                  <c:v>1058.43999999982</c:v>
                </c:pt>
                <c:pt idx="461">
                  <c:v>1058.5299999998199</c:v>
                </c:pt>
                <c:pt idx="462">
                  <c:v>1058.61999999982</c:v>
                </c:pt>
                <c:pt idx="463">
                  <c:v>1058.70999999982</c:v>
                </c:pt>
                <c:pt idx="464">
                  <c:v>1058.7999999998201</c:v>
                </c:pt>
                <c:pt idx="465">
                  <c:v>1058.88999999982</c:v>
                </c:pt>
                <c:pt idx="466">
                  <c:v>1058.9799999998199</c:v>
                </c:pt>
                <c:pt idx="467">
                  <c:v>1059.0699999998201</c:v>
                </c:pt>
                <c:pt idx="468">
                  <c:v>1059.15999999982</c:v>
                </c:pt>
                <c:pt idx="469">
                  <c:v>1059.2499999998199</c:v>
                </c:pt>
                <c:pt idx="470">
                  <c:v>1059.3399999998301</c:v>
                </c:pt>
                <c:pt idx="471">
                  <c:v>1059.42999999982</c:v>
                </c:pt>
                <c:pt idx="472">
                  <c:v>1059.5199999998199</c:v>
                </c:pt>
                <c:pt idx="473">
                  <c:v>1059.6099999998301</c:v>
                </c:pt>
                <c:pt idx="474">
                  <c:v>1059.69999999983</c:v>
                </c:pt>
                <c:pt idx="475">
                  <c:v>1059.7899999998299</c:v>
                </c:pt>
                <c:pt idx="476">
                  <c:v>1059.87999999983</c:v>
                </c:pt>
                <c:pt idx="477">
                  <c:v>1059.96999999983</c:v>
                </c:pt>
                <c:pt idx="478">
                  <c:v>1060.0599999998301</c:v>
                </c:pt>
                <c:pt idx="479">
                  <c:v>1060.14999999983</c:v>
                </c:pt>
                <c:pt idx="480">
                  <c:v>1060.2399999998299</c:v>
                </c:pt>
                <c:pt idx="481">
                  <c:v>1060.3299999998301</c:v>
                </c:pt>
                <c:pt idx="482">
                  <c:v>1060.41999999983</c:v>
                </c:pt>
                <c:pt idx="483">
                  <c:v>1060.5099999998299</c:v>
                </c:pt>
                <c:pt idx="484">
                  <c:v>1060.5999999998301</c:v>
                </c:pt>
                <c:pt idx="485">
                  <c:v>1060.68999999983</c:v>
                </c:pt>
                <c:pt idx="486">
                  <c:v>1060.7799999998299</c:v>
                </c:pt>
                <c:pt idx="487">
                  <c:v>1060.86999999983</c:v>
                </c:pt>
                <c:pt idx="488">
                  <c:v>1060.95999999983</c:v>
                </c:pt>
                <c:pt idx="489">
                  <c:v>1061.0499999998301</c:v>
                </c:pt>
                <c:pt idx="490">
                  <c:v>1061.13999999983</c:v>
                </c:pt>
                <c:pt idx="491">
                  <c:v>1061.2299999998299</c:v>
                </c:pt>
                <c:pt idx="492">
                  <c:v>1061.3199999998301</c:v>
                </c:pt>
                <c:pt idx="493">
                  <c:v>1061.40999999983</c:v>
                </c:pt>
                <c:pt idx="494">
                  <c:v>1061.4999999998299</c:v>
                </c:pt>
                <c:pt idx="495">
                  <c:v>1061.5899999998301</c:v>
                </c:pt>
                <c:pt idx="496">
                  <c:v>1061.67999999983</c:v>
                </c:pt>
                <c:pt idx="497">
                  <c:v>1061.7699999998299</c:v>
                </c:pt>
                <c:pt idx="498">
                  <c:v>1061.8599999998301</c:v>
                </c:pt>
                <c:pt idx="499">
                  <c:v>1061.94999999983</c:v>
                </c:pt>
                <c:pt idx="500">
                  <c:v>1062.0399999998299</c:v>
                </c:pt>
                <c:pt idx="501">
                  <c:v>1062.12999999983</c:v>
                </c:pt>
                <c:pt idx="502">
                  <c:v>1062.21999999983</c:v>
                </c:pt>
                <c:pt idx="503">
                  <c:v>1062.3099999998301</c:v>
                </c:pt>
                <c:pt idx="504">
                  <c:v>1062.39999999983</c:v>
                </c:pt>
                <c:pt idx="505">
                  <c:v>1062.4899999998299</c:v>
                </c:pt>
                <c:pt idx="506">
                  <c:v>1062.5799999998301</c:v>
                </c:pt>
                <c:pt idx="507">
                  <c:v>1062.66999999983</c:v>
                </c:pt>
                <c:pt idx="508">
                  <c:v>1062.7599999998299</c:v>
                </c:pt>
                <c:pt idx="509">
                  <c:v>1062.8499999998301</c:v>
                </c:pt>
                <c:pt idx="510">
                  <c:v>1062.93999999983</c:v>
                </c:pt>
                <c:pt idx="511">
                  <c:v>1063.0299999998299</c:v>
                </c:pt>
                <c:pt idx="512">
                  <c:v>1063.11999999983</c:v>
                </c:pt>
                <c:pt idx="513">
                  <c:v>1063.20999999983</c:v>
                </c:pt>
                <c:pt idx="514">
                  <c:v>1063.2999999998301</c:v>
                </c:pt>
                <c:pt idx="515">
                  <c:v>1063.38999999983</c:v>
                </c:pt>
                <c:pt idx="516">
                  <c:v>1063.4799999998299</c:v>
                </c:pt>
                <c:pt idx="517">
                  <c:v>1063.5699999998301</c:v>
                </c:pt>
                <c:pt idx="518">
                  <c:v>1063.65999999983</c:v>
                </c:pt>
                <c:pt idx="519">
                  <c:v>1063.7499999998299</c:v>
                </c:pt>
                <c:pt idx="520">
                  <c:v>1063.8399999998301</c:v>
                </c:pt>
                <c:pt idx="521">
                  <c:v>1063.92999999983</c:v>
                </c:pt>
                <c:pt idx="522">
                  <c:v>1064.0199999998299</c:v>
                </c:pt>
                <c:pt idx="523">
                  <c:v>1064.1099999998301</c:v>
                </c:pt>
                <c:pt idx="524">
                  <c:v>1064.19999999983</c:v>
                </c:pt>
                <c:pt idx="525">
                  <c:v>1064.2899999998299</c:v>
                </c:pt>
                <c:pt idx="526">
                  <c:v>1064.37999999983</c:v>
                </c:pt>
                <c:pt idx="527">
                  <c:v>1064.46999999983</c:v>
                </c:pt>
                <c:pt idx="528">
                  <c:v>1064.5599999998301</c:v>
                </c:pt>
                <c:pt idx="529">
                  <c:v>1064.64999999983</c:v>
                </c:pt>
                <c:pt idx="530">
                  <c:v>1064.7399999998299</c:v>
                </c:pt>
                <c:pt idx="531">
                  <c:v>1064.8299999998301</c:v>
                </c:pt>
                <c:pt idx="532">
                  <c:v>1064.91999999983</c:v>
                </c:pt>
                <c:pt idx="533">
                  <c:v>1065.0099999998299</c:v>
                </c:pt>
                <c:pt idx="534">
                  <c:v>1065.0999999998301</c:v>
                </c:pt>
                <c:pt idx="535">
                  <c:v>1065.18999999983</c:v>
                </c:pt>
                <c:pt idx="536">
                  <c:v>1065.2799999998299</c:v>
                </c:pt>
                <c:pt idx="537">
                  <c:v>1065.36999999983</c:v>
                </c:pt>
                <c:pt idx="538">
                  <c:v>1065.45999999983</c:v>
                </c:pt>
                <c:pt idx="539">
                  <c:v>1065.5499999998301</c:v>
                </c:pt>
                <c:pt idx="540">
                  <c:v>1065.63999999983</c:v>
                </c:pt>
                <c:pt idx="541">
                  <c:v>1065.7299999998299</c:v>
                </c:pt>
                <c:pt idx="542">
                  <c:v>1065.8199999998301</c:v>
                </c:pt>
                <c:pt idx="543">
                  <c:v>1065.90999999983</c:v>
                </c:pt>
                <c:pt idx="544">
                  <c:v>1065.9999999998299</c:v>
                </c:pt>
                <c:pt idx="545">
                  <c:v>1066.0899999998301</c:v>
                </c:pt>
                <c:pt idx="546">
                  <c:v>1066.17999999983</c:v>
                </c:pt>
                <c:pt idx="547">
                  <c:v>1066.2699999998299</c:v>
                </c:pt>
                <c:pt idx="548">
                  <c:v>1066.3599999998301</c:v>
                </c:pt>
                <c:pt idx="549">
                  <c:v>1066.44999999983</c:v>
                </c:pt>
                <c:pt idx="550">
                  <c:v>1066.5399999998299</c:v>
                </c:pt>
                <c:pt idx="551">
                  <c:v>1066.62999999983</c:v>
                </c:pt>
                <c:pt idx="552">
                  <c:v>1066.71999999983</c:v>
                </c:pt>
                <c:pt idx="553">
                  <c:v>1066.8099999998301</c:v>
                </c:pt>
                <c:pt idx="554">
                  <c:v>1066.89999999983</c:v>
                </c:pt>
                <c:pt idx="555">
                  <c:v>1066.9899999998299</c:v>
                </c:pt>
                <c:pt idx="556">
                  <c:v>1067.0799999998301</c:v>
                </c:pt>
                <c:pt idx="557">
                  <c:v>1067.16999999983</c:v>
                </c:pt>
                <c:pt idx="558">
                  <c:v>1067.2599999998299</c:v>
                </c:pt>
                <c:pt idx="559">
                  <c:v>1067.3499999998301</c:v>
                </c:pt>
                <c:pt idx="560">
                  <c:v>1067.43999999983</c:v>
                </c:pt>
                <c:pt idx="561">
                  <c:v>1067.5299999998299</c:v>
                </c:pt>
                <c:pt idx="562">
                  <c:v>1067.61999999983</c:v>
                </c:pt>
                <c:pt idx="563">
                  <c:v>1067.70999999983</c:v>
                </c:pt>
                <c:pt idx="564">
                  <c:v>1067.7999999998301</c:v>
                </c:pt>
                <c:pt idx="565">
                  <c:v>1067.88999999983</c:v>
                </c:pt>
                <c:pt idx="566">
                  <c:v>1067.9799999998299</c:v>
                </c:pt>
                <c:pt idx="567">
                  <c:v>1068.0699999998301</c:v>
                </c:pt>
                <c:pt idx="568">
                  <c:v>1068.15999999983</c:v>
                </c:pt>
                <c:pt idx="569">
                  <c:v>1068.2499999998299</c:v>
                </c:pt>
                <c:pt idx="570">
                  <c:v>1068.3399999998301</c:v>
                </c:pt>
                <c:pt idx="571">
                  <c:v>1068.42999999983</c:v>
                </c:pt>
                <c:pt idx="572">
                  <c:v>1068.5199999998299</c:v>
                </c:pt>
                <c:pt idx="573">
                  <c:v>1068.6099999998301</c:v>
                </c:pt>
                <c:pt idx="574">
                  <c:v>1068.69999999983</c:v>
                </c:pt>
                <c:pt idx="575">
                  <c:v>1068.7899999998299</c:v>
                </c:pt>
                <c:pt idx="576">
                  <c:v>1068.87999999983</c:v>
                </c:pt>
                <c:pt idx="577">
                  <c:v>1068.96999999983</c:v>
                </c:pt>
                <c:pt idx="578">
                  <c:v>1069.0599999998301</c:v>
                </c:pt>
                <c:pt idx="579">
                  <c:v>1069.14999999983</c:v>
                </c:pt>
                <c:pt idx="580">
                  <c:v>1069.2399999998299</c:v>
                </c:pt>
                <c:pt idx="581">
                  <c:v>1069.3299999998301</c:v>
                </c:pt>
                <c:pt idx="582">
                  <c:v>1069.41999999983</c:v>
                </c:pt>
                <c:pt idx="583">
                  <c:v>1069.5099999998299</c:v>
                </c:pt>
                <c:pt idx="584">
                  <c:v>1069.5999999998301</c:v>
                </c:pt>
                <c:pt idx="585">
                  <c:v>1069.68999999983</c:v>
                </c:pt>
                <c:pt idx="586">
                  <c:v>1069.7799999998299</c:v>
                </c:pt>
                <c:pt idx="587">
                  <c:v>1069.86999999983</c:v>
                </c:pt>
                <c:pt idx="588">
                  <c:v>1069.95999999983</c:v>
                </c:pt>
                <c:pt idx="589">
                  <c:v>1070.0499999998301</c:v>
                </c:pt>
                <c:pt idx="590">
                  <c:v>1070.13999999983</c:v>
                </c:pt>
                <c:pt idx="591">
                  <c:v>1070.2299999998299</c:v>
                </c:pt>
                <c:pt idx="592">
                  <c:v>1070.3199999998301</c:v>
                </c:pt>
                <c:pt idx="593">
                  <c:v>1070.40999999983</c:v>
                </c:pt>
                <c:pt idx="594">
                  <c:v>1070.4999999998299</c:v>
                </c:pt>
                <c:pt idx="595">
                  <c:v>1070.5899999998301</c:v>
                </c:pt>
                <c:pt idx="596">
                  <c:v>1070.67999999983</c:v>
                </c:pt>
                <c:pt idx="597">
                  <c:v>1070.7699999998299</c:v>
                </c:pt>
                <c:pt idx="598">
                  <c:v>1070.8599999998301</c:v>
                </c:pt>
                <c:pt idx="599">
                  <c:v>1070.94999999983</c:v>
                </c:pt>
                <c:pt idx="600">
                  <c:v>1071.0399999998299</c:v>
                </c:pt>
                <c:pt idx="601">
                  <c:v>1071.12999999983</c:v>
                </c:pt>
                <c:pt idx="602">
                  <c:v>1071.21999999983</c:v>
                </c:pt>
                <c:pt idx="603">
                  <c:v>1071.3099999998301</c:v>
                </c:pt>
                <c:pt idx="604">
                  <c:v>1071.39999999983</c:v>
                </c:pt>
                <c:pt idx="605">
                  <c:v>1071.4899999998299</c:v>
                </c:pt>
                <c:pt idx="606">
                  <c:v>1071.5799999998301</c:v>
                </c:pt>
                <c:pt idx="607">
                  <c:v>1071.66999999983</c:v>
                </c:pt>
                <c:pt idx="608">
                  <c:v>1071.7599999998299</c:v>
                </c:pt>
                <c:pt idx="609">
                  <c:v>1071.8499999998301</c:v>
                </c:pt>
                <c:pt idx="610">
                  <c:v>1071.93999999983</c:v>
                </c:pt>
                <c:pt idx="611">
                  <c:v>1072.0299999998299</c:v>
                </c:pt>
                <c:pt idx="612">
                  <c:v>1072.11999999983</c:v>
                </c:pt>
                <c:pt idx="613">
                  <c:v>1072.20999999983</c:v>
                </c:pt>
                <c:pt idx="614">
                  <c:v>1072.2999999998301</c:v>
                </c:pt>
                <c:pt idx="615">
                  <c:v>1072.38999999983</c:v>
                </c:pt>
                <c:pt idx="616">
                  <c:v>1072.4799999998299</c:v>
                </c:pt>
                <c:pt idx="617">
                  <c:v>1072.5699999998301</c:v>
                </c:pt>
                <c:pt idx="618">
                  <c:v>1072.65999999983</c:v>
                </c:pt>
                <c:pt idx="619">
                  <c:v>1072.7499999998299</c:v>
                </c:pt>
                <c:pt idx="620">
                  <c:v>1072.8399999998301</c:v>
                </c:pt>
                <c:pt idx="621">
                  <c:v>1072.92999999983</c:v>
                </c:pt>
                <c:pt idx="622">
                  <c:v>1073.0199999998299</c:v>
                </c:pt>
                <c:pt idx="623">
                  <c:v>1073.1099999998301</c:v>
                </c:pt>
                <c:pt idx="624">
                  <c:v>1073.19999999983</c:v>
                </c:pt>
                <c:pt idx="625">
                  <c:v>1073.2899999998299</c:v>
                </c:pt>
                <c:pt idx="626">
                  <c:v>1073.37999999983</c:v>
                </c:pt>
                <c:pt idx="627">
                  <c:v>1073.46999999983</c:v>
                </c:pt>
                <c:pt idx="628">
                  <c:v>1073.5599999998301</c:v>
                </c:pt>
                <c:pt idx="629">
                  <c:v>1073.64999999983</c:v>
                </c:pt>
                <c:pt idx="630">
                  <c:v>1073.7399999998299</c:v>
                </c:pt>
                <c:pt idx="631">
                  <c:v>1073.8299999998301</c:v>
                </c:pt>
                <c:pt idx="632">
                  <c:v>1073.91999999983</c:v>
                </c:pt>
                <c:pt idx="633">
                  <c:v>1074.0099999998299</c:v>
                </c:pt>
                <c:pt idx="634">
                  <c:v>1074.0999999998301</c:v>
                </c:pt>
                <c:pt idx="635">
                  <c:v>1074.18999999983</c:v>
                </c:pt>
                <c:pt idx="636">
                  <c:v>1074.2799999998299</c:v>
                </c:pt>
                <c:pt idx="637">
                  <c:v>1074.36999999983</c:v>
                </c:pt>
                <c:pt idx="638">
                  <c:v>1074.45999999983</c:v>
                </c:pt>
                <c:pt idx="639">
                  <c:v>1074.5499999998301</c:v>
                </c:pt>
                <c:pt idx="640">
                  <c:v>1074.63999999983</c:v>
                </c:pt>
                <c:pt idx="641">
                  <c:v>1074.7299999998299</c:v>
                </c:pt>
                <c:pt idx="642">
                  <c:v>1074.8199999998301</c:v>
                </c:pt>
                <c:pt idx="643">
                  <c:v>1074.90999999983</c:v>
                </c:pt>
                <c:pt idx="644">
                  <c:v>1074.9999999998299</c:v>
                </c:pt>
                <c:pt idx="645">
                  <c:v>1075.0899999998301</c:v>
                </c:pt>
                <c:pt idx="646">
                  <c:v>1075.17999999983</c:v>
                </c:pt>
                <c:pt idx="647">
                  <c:v>1075.2699999998299</c:v>
                </c:pt>
                <c:pt idx="648">
                  <c:v>1075.3599999998301</c:v>
                </c:pt>
                <c:pt idx="649">
                  <c:v>1075.44999999983</c:v>
                </c:pt>
                <c:pt idx="650">
                  <c:v>1075.5399999998299</c:v>
                </c:pt>
                <c:pt idx="651">
                  <c:v>1075.62999999983</c:v>
                </c:pt>
                <c:pt idx="652">
                  <c:v>1075.71999999983</c:v>
                </c:pt>
                <c:pt idx="653">
                  <c:v>1075.8099999998301</c:v>
                </c:pt>
                <c:pt idx="654">
                  <c:v>1075.89999999983</c:v>
                </c:pt>
                <c:pt idx="655">
                  <c:v>1075.9899999998299</c:v>
                </c:pt>
                <c:pt idx="656">
                  <c:v>1076.0799999998301</c:v>
                </c:pt>
                <c:pt idx="657">
                  <c:v>1076.16999999983</c:v>
                </c:pt>
                <c:pt idx="658">
                  <c:v>1076.2599999998299</c:v>
                </c:pt>
                <c:pt idx="659">
                  <c:v>1076.3499999998301</c:v>
                </c:pt>
                <c:pt idx="660">
                  <c:v>1076.43999999983</c:v>
                </c:pt>
                <c:pt idx="661">
                  <c:v>1076.5299999998299</c:v>
                </c:pt>
                <c:pt idx="662">
                  <c:v>1076.61999999983</c:v>
                </c:pt>
                <c:pt idx="663">
                  <c:v>1076.70999999983</c:v>
                </c:pt>
                <c:pt idx="664">
                  <c:v>1076.7999999998301</c:v>
                </c:pt>
                <c:pt idx="665">
                  <c:v>1076.88999999983</c:v>
                </c:pt>
                <c:pt idx="666">
                  <c:v>1076.9799999998299</c:v>
                </c:pt>
                <c:pt idx="667">
                  <c:v>1077.0699999998301</c:v>
                </c:pt>
                <c:pt idx="668">
                  <c:v>1077.15999999983</c:v>
                </c:pt>
                <c:pt idx="669">
                  <c:v>1077.2499999998299</c:v>
                </c:pt>
                <c:pt idx="670">
                  <c:v>1077.3399999998301</c:v>
                </c:pt>
                <c:pt idx="671">
                  <c:v>1077.42999999983</c:v>
                </c:pt>
                <c:pt idx="672">
                  <c:v>1077.5199999998299</c:v>
                </c:pt>
                <c:pt idx="673">
                  <c:v>1077.6099999998301</c:v>
                </c:pt>
                <c:pt idx="674">
                  <c:v>1077.69999999983</c:v>
                </c:pt>
                <c:pt idx="675">
                  <c:v>1077.7899999998299</c:v>
                </c:pt>
                <c:pt idx="676">
                  <c:v>1077.87999999983</c:v>
                </c:pt>
                <c:pt idx="677">
                  <c:v>1077.96999999983</c:v>
                </c:pt>
                <c:pt idx="678">
                  <c:v>1078.0599999998301</c:v>
                </c:pt>
                <c:pt idx="679">
                  <c:v>1078.14999999983</c:v>
                </c:pt>
                <c:pt idx="680">
                  <c:v>1078.2399999998299</c:v>
                </c:pt>
                <c:pt idx="681">
                  <c:v>1078.3299999998301</c:v>
                </c:pt>
                <c:pt idx="682">
                  <c:v>1078.41999999983</c:v>
                </c:pt>
                <c:pt idx="683">
                  <c:v>1078.5099999998299</c:v>
                </c:pt>
                <c:pt idx="684">
                  <c:v>1078.5999999998301</c:v>
                </c:pt>
                <c:pt idx="685">
                  <c:v>1078.68999999983</c:v>
                </c:pt>
                <c:pt idx="686">
                  <c:v>1078.7799999998299</c:v>
                </c:pt>
                <c:pt idx="687">
                  <c:v>1078.86999999983</c:v>
                </c:pt>
                <c:pt idx="688">
                  <c:v>1078.95999999983</c:v>
                </c:pt>
                <c:pt idx="689">
                  <c:v>1079.0499999998301</c:v>
                </c:pt>
                <c:pt idx="690">
                  <c:v>1079.13999999983</c:v>
                </c:pt>
                <c:pt idx="691">
                  <c:v>1079.2299999998299</c:v>
                </c:pt>
                <c:pt idx="692">
                  <c:v>1079.3199999998301</c:v>
                </c:pt>
                <c:pt idx="693">
                  <c:v>1079.40999999983</c:v>
                </c:pt>
                <c:pt idx="694">
                  <c:v>1079.4999999998299</c:v>
                </c:pt>
                <c:pt idx="695">
                  <c:v>1079.5899999998301</c:v>
                </c:pt>
                <c:pt idx="696">
                  <c:v>1079.67999999983</c:v>
                </c:pt>
                <c:pt idx="697">
                  <c:v>1079.7699999998299</c:v>
                </c:pt>
                <c:pt idx="698">
                  <c:v>1079.8599999998301</c:v>
                </c:pt>
                <c:pt idx="699">
                  <c:v>1079.94999999983</c:v>
                </c:pt>
                <c:pt idx="700">
                  <c:v>1080.0399999998299</c:v>
                </c:pt>
                <c:pt idx="701">
                  <c:v>1080.12999999983</c:v>
                </c:pt>
                <c:pt idx="702">
                  <c:v>1080.21999999983</c:v>
                </c:pt>
                <c:pt idx="703">
                  <c:v>1080.3099999998301</c:v>
                </c:pt>
                <c:pt idx="704">
                  <c:v>1080.39999999983</c:v>
                </c:pt>
                <c:pt idx="705">
                  <c:v>1080.4899999998299</c:v>
                </c:pt>
                <c:pt idx="706">
                  <c:v>1080.5799999998301</c:v>
                </c:pt>
                <c:pt idx="707">
                  <c:v>1080.66999999983</c:v>
                </c:pt>
                <c:pt idx="708">
                  <c:v>1080.7599999998299</c:v>
                </c:pt>
                <c:pt idx="709">
                  <c:v>1080.8499999998301</c:v>
                </c:pt>
                <c:pt idx="710">
                  <c:v>1080.93999999983</c:v>
                </c:pt>
                <c:pt idx="711">
                  <c:v>1081.0299999998299</c:v>
                </c:pt>
                <c:pt idx="712">
                  <c:v>1081.11999999983</c:v>
                </c:pt>
                <c:pt idx="713">
                  <c:v>1081.20999999983</c:v>
                </c:pt>
                <c:pt idx="714">
                  <c:v>1081.2999999998301</c:v>
                </c:pt>
                <c:pt idx="715">
                  <c:v>1081.38999999983</c:v>
                </c:pt>
                <c:pt idx="716">
                  <c:v>1081.4799999998299</c:v>
                </c:pt>
                <c:pt idx="717">
                  <c:v>1081.5699999998301</c:v>
                </c:pt>
                <c:pt idx="718">
                  <c:v>1081.65999999983</c:v>
                </c:pt>
                <c:pt idx="719">
                  <c:v>1081.7499999998299</c:v>
                </c:pt>
                <c:pt idx="720">
                  <c:v>1081.8399999998301</c:v>
                </c:pt>
                <c:pt idx="721">
                  <c:v>1081.92999999983</c:v>
                </c:pt>
                <c:pt idx="722">
                  <c:v>1082.0199999998299</c:v>
                </c:pt>
                <c:pt idx="723">
                  <c:v>1082.1099999998301</c:v>
                </c:pt>
                <c:pt idx="724">
                  <c:v>1082.19999999983</c:v>
                </c:pt>
                <c:pt idx="725">
                  <c:v>1082.2899999998299</c:v>
                </c:pt>
                <c:pt idx="726">
                  <c:v>1082.37999999983</c:v>
                </c:pt>
                <c:pt idx="727">
                  <c:v>1082.46999999983</c:v>
                </c:pt>
                <c:pt idx="728">
                  <c:v>1082.5599999998301</c:v>
                </c:pt>
                <c:pt idx="729">
                  <c:v>1082.64999999983</c:v>
                </c:pt>
                <c:pt idx="730">
                  <c:v>1082.7399999998299</c:v>
                </c:pt>
                <c:pt idx="731">
                  <c:v>1082.8299999998301</c:v>
                </c:pt>
                <c:pt idx="732">
                  <c:v>1082.91999999983</c:v>
                </c:pt>
                <c:pt idx="733">
                  <c:v>1083.0099999998299</c:v>
                </c:pt>
                <c:pt idx="734">
                  <c:v>1083.0999999998301</c:v>
                </c:pt>
                <c:pt idx="735">
                  <c:v>1083.18999999983</c:v>
                </c:pt>
                <c:pt idx="736">
                  <c:v>1083.2799999998299</c:v>
                </c:pt>
                <c:pt idx="737">
                  <c:v>1083.36999999983</c:v>
                </c:pt>
                <c:pt idx="738">
                  <c:v>1083.45999999983</c:v>
                </c:pt>
                <c:pt idx="739">
                  <c:v>1083.5499999998301</c:v>
                </c:pt>
                <c:pt idx="740">
                  <c:v>1083.63999999983</c:v>
                </c:pt>
                <c:pt idx="741">
                  <c:v>1083.7299999998299</c:v>
                </c:pt>
                <c:pt idx="742">
                  <c:v>1083.8199999998301</c:v>
                </c:pt>
                <c:pt idx="743">
                  <c:v>1083.90999999983</c:v>
                </c:pt>
                <c:pt idx="744">
                  <c:v>1083.9999999998299</c:v>
                </c:pt>
                <c:pt idx="745">
                  <c:v>1084.0899999998301</c:v>
                </c:pt>
                <c:pt idx="746">
                  <c:v>1084.17999999983</c:v>
                </c:pt>
                <c:pt idx="747">
                  <c:v>1084.2699999998299</c:v>
                </c:pt>
                <c:pt idx="748">
                  <c:v>1084.3599999998301</c:v>
                </c:pt>
                <c:pt idx="749">
                  <c:v>1084.44999999983</c:v>
                </c:pt>
                <c:pt idx="750">
                  <c:v>1084.5399999998299</c:v>
                </c:pt>
                <c:pt idx="751">
                  <c:v>1084.62999999983</c:v>
                </c:pt>
                <c:pt idx="752">
                  <c:v>1084.71999999983</c:v>
                </c:pt>
                <c:pt idx="753">
                  <c:v>1084.8099999998301</c:v>
                </c:pt>
                <c:pt idx="754">
                  <c:v>1084.89999999983</c:v>
                </c:pt>
                <c:pt idx="755">
                  <c:v>1084.9899999998299</c:v>
                </c:pt>
                <c:pt idx="756">
                  <c:v>1085.0799999998301</c:v>
                </c:pt>
                <c:pt idx="757">
                  <c:v>1085.16999999983</c:v>
                </c:pt>
                <c:pt idx="758">
                  <c:v>1085.2599999998299</c:v>
                </c:pt>
                <c:pt idx="759">
                  <c:v>1085.3499999998301</c:v>
                </c:pt>
                <c:pt idx="760">
                  <c:v>1085.43999999983</c:v>
                </c:pt>
                <c:pt idx="761">
                  <c:v>1085.5299999998299</c:v>
                </c:pt>
                <c:pt idx="762">
                  <c:v>1085.61999999983</c:v>
                </c:pt>
                <c:pt idx="763">
                  <c:v>1085.70999999983</c:v>
                </c:pt>
                <c:pt idx="764">
                  <c:v>1085.7999999998301</c:v>
                </c:pt>
                <c:pt idx="765">
                  <c:v>1085.88999999983</c:v>
                </c:pt>
                <c:pt idx="766">
                  <c:v>1085.9799999998299</c:v>
                </c:pt>
                <c:pt idx="767">
                  <c:v>1086.0699999998301</c:v>
                </c:pt>
                <c:pt idx="768">
                  <c:v>1086.15999999983</c:v>
                </c:pt>
                <c:pt idx="769">
                  <c:v>1086.2499999998299</c:v>
                </c:pt>
                <c:pt idx="770">
                  <c:v>1086.3399999998301</c:v>
                </c:pt>
                <c:pt idx="771">
                  <c:v>1086.42999999983</c:v>
                </c:pt>
                <c:pt idx="772">
                  <c:v>1086.5199999998299</c:v>
                </c:pt>
                <c:pt idx="773">
                  <c:v>1086.6099999998301</c:v>
                </c:pt>
                <c:pt idx="774">
                  <c:v>1086.69999999983</c:v>
                </c:pt>
                <c:pt idx="775">
                  <c:v>1086.7899999998299</c:v>
                </c:pt>
                <c:pt idx="776">
                  <c:v>1086.87999999983</c:v>
                </c:pt>
                <c:pt idx="777">
                  <c:v>1086.96999999983</c:v>
                </c:pt>
                <c:pt idx="778">
                  <c:v>1087.0599999998301</c:v>
                </c:pt>
                <c:pt idx="779">
                  <c:v>1087.14999999983</c:v>
                </c:pt>
                <c:pt idx="780">
                  <c:v>1087.2399999998299</c:v>
                </c:pt>
                <c:pt idx="781">
                  <c:v>1087.3299999998301</c:v>
                </c:pt>
                <c:pt idx="782">
                  <c:v>1087.41999999983</c:v>
                </c:pt>
                <c:pt idx="783">
                  <c:v>1087.5099999998299</c:v>
                </c:pt>
                <c:pt idx="784">
                  <c:v>1087.5999999998401</c:v>
                </c:pt>
                <c:pt idx="785">
                  <c:v>1087.68999999983</c:v>
                </c:pt>
                <c:pt idx="786">
                  <c:v>1087.7799999998299</c:v>
                </c:pt>
                <c:pt idx="787">
                  <c:v>1087.86999999984</c:v>
                </c:pt>
                <c:pt idx="788">
                  <c:v>1087.95999999984</c:v>
                </c:pt>
                <c:pt idx="789">
                  <c:v>1088.0499999998401</c:v>
                </c:pt>
                <c:pt idx="790">
                  <c:v>1088.13999999984</c:v>
                </c:pt>
                <c:pt idx="791">
                  <c:v>1088.2299999998399</c:v>
                </c:pt>
                <c:pt idx="792">
                  <c:v>1088.3199999998401</c:v>
                </c:pt>
                <c:pt idx="793">
                  <c:v>1088.40999999984</c:v>
                </c:pt>
                <c:pt idx="794">
                  <c:v>1088.4999999998399</c:v>
                </c:pt>
                <c:pt idx="795">
                  <c:v>1088.5899999998401</c:v>
                </c:pt>
                <c:pt idx="796">
                  <c:v>1088.67999999984</c:v>
                </c:pt>
                <c:pt idx="797">
                  <c:v>1088.7699999998399</c:v>
                </c:pt>
                <c:pt idx="798">
                  <c:v>1088.8599999998401</c:v>
                </c:pt>
                <c:pt idx="799">
                  <c:v>1088.94999999984</c:v>
                </c:pt>
                <c:pt idx="800">
                  <c:v>1089.0399999998399</c:v>
                </c:pt>
                <c:pt idx="801">
                  <c:v>1089.12999999984</c:v>
                </c:pt>
                <c:pt idx="802">
                  <c:v>1089.21999999984</c:v>
                </c:pt>
                <c:pt idx="803">
                  <c:v>1089.3099999998401</c:v>
                </c:pt>
                <c:pt idx="804">
                  <c:v>1089.39999999984</c:v>
                </c:pt>
                <c:pt idx="805">
                  <c:v>1089.4899999998399</c:v>
                </c:pt>
                <c:pt idx="806">
                  <c:v>1089.5799999998401</c:v>
                </c:pt>
                <c:pt idx="807">
                  <c:v>1089.66999999984</c:v>
                </c:pt>
                <c:pt idx="808">
                  <c:v>1089.7599999998399</c:v>
                </c:pt>
                <c:pt idx="809">
                  <c:v>1089.8499999998401</c:v>
                </c:pt>
                <c:pt idx="810">
                  <c:v>1089.93999999984</c:v>
                </c:pt>
                <c:pt idx="811">
                  <c:v>1090.0299999998399</c:v>
                </c:pt>
                <c:pt idx="812">
                  <c:v>1090.11999999984</c:v>
                </c:pt>
                <c:pt idx="813">
                  <c:v>1090.20999999984</c:v>
                </c:pt>
                <c:pt idx="814">
                  <c:v>1090.2999999998401</c:v>
                </c:pt>
                <c:pt idx="815">
                  <c:v>1090.38999999984</c:v>
                </c:pt>
                <c:pt idx="816">
                  <c:v>1090.4799999998399</c:v>
                </c:pt>
                <c:pt idx="817">
                  <c:v>1090.5699999998401</c:v>
                </c:pt>
                <c:pt idx="818">
                  <c:v>1090.65999999984</c:v>
                </c:pt>
                <c:pt idx="819">
                  <c:v>1090.7499999998399</c:v>
                </c:pt>
                <c:pt idx="820">
                  <c:v>1090.8399999998401</c:v>
                </c:pt>
                <c:pt idx="821">
                  <c:v>1090.92999999984</c:v>
                </c:pt>
                <c:pt idx="822">
                  <c:v>1091.0199999998399</c:v>
                </c:pt>
                <c:pt idx="823">
                  <c:v>1091.1099999998401</c:v>
                </c:pt>
                <c:pt idx="824">
                  <c:v>1091.19999999984</c:v>
                </c:pt>
                <c:pt idx="825">
                  <c:v>1091.2899999998399</c:v>
                </c:pt>
                <c:pt idx="826">
                  <c:v>1091.37999999984</c:v>
                </c:pt>
                <c:pt idx="827">
                  <c:v>1091.46999999984</c:v>
                </c:pt>
                <c:pt idx="828">
                  <c:v>1091.5599999998401</c:v>
                </c:pt>
                <c:pt idx="829">
                  <c:v>1091.64999999984</c:v>
                </c:pt>
                <c:pt idx="830">
                  <c:v>1091.7399999998399</c:v>
                </c:pt>
                <c:pt idx="831">
                  <c:v>1091.8299999998401</c:v>
                </c:pt>
                <c:pt idx="832">
                  <c:v>1091.91999999984</c:v>
                </c:pt>
                <c:pt idx="833">
                  <c:v>1092.0099999998399</c:v>
                </c:pt>
                <c:pt idx="834">
                  <c:v>1092.0999999998401</c:v>
                </c:pt>
                <c:pt idx="835">
                  <c:v>1092.18999999984</c:v>
                </c:pt>
                <c:pt idx="836">
                  <c:v>1092.2799999998399</c:v>
                </c:pt>
                <c:pt idx="837">
                  <c:v>1092.36999999984</c:v>
                </c:pt>
                <c:pt idx="838">
                  <c:v>1092.45999999984</c:v>
                </c:pt>
                <c:pt idx="839">
                  <c:v>1092.5499999998401</c:v>
                </c:pt>
                <c:pt idx="840">
                  <c:v>1092.63999999984</c:v>
                </c:pt>
                <c:pt idx="841">
                  <c:v>1092.7299999998399</c:v>
                </c:pt>
                <c:pt idx="842">
                  <c:v>1092.8199999998401</c:v>
                </c:pt>
                <c:pt idx="843">
                  <c:v>1092.90999999984</c:v>
                </c:pt>
                <c:pt idx="844">
                  <c:v>1092.9999999998399</c:v>
                </c:pt>
                <c:pt idx="845">
                  <c:v>1093.0899999998401</c:v>
                </c:pt>
                <c:pt idx="846">
                  <c:v>1093.17999999984</c:v>
                </c:pt>
                <c:pt idx="847">
                  <c:v>1093.2699999998399</c:v>
                </c:pt>
                <c:pt idx="848">
                  <c:v>1093.3599999998401</c:v>
                </c:pt>
                <c:pt idx="849">
                  <c:v>1093.44999999984</c:v>
                </c:pt>
                <c:pt idx="850">
                  <c:v>1093.5399999998399</c:v>
                </c:pt>
                <c:pt idx="851">
                  <c:v>1093.62999999984</c:v>
                </c:pt>
                <c:pt idx="852">
                  <c:v>1093.71999999984</c:v>
                </c:pt>
                <c:pt idx="853">
                  <c:v>1093.8099999998401</c:v>
                </c:pt>
                <c:pt idx="854">
                  <c:v>1093.89999999984</c:v>
                </c:pt>
                <c:pt idx="855">
                  <c:v>1093.9899999998399</c:v>
                </c:pt>
                <c:pt idx="856">
                  <c:v>1094.0799999998401</c:v>
                </c:pt>
                <c:pt idx="857">
                  <c:v>1094.16999999984</c:v>
                </c:pt>
                <c:pt idx="858">
                  <c:v>1094.2599999998399</c:v>
                </c:pt>
                <c:pt idx="859">
                  <c:v>1094.3499999998401</c:v>
                </c:pt>
                <c:pt idx="860">
                  <c:v>1094.43999999984</c:v>
                </c:pt>
                <c:pt idx="861">
                  <c:v>1094.5299999998399</c:v>
                </c:pt>
                <c:pt idx="862">
                  <c:v>1094.61999999984</c:v>
                </c:pt>
                <c:pt idx="863">
                  <c:v>1094.70999999984</c:v>
                </c:pt>
                <c:pt idx="864">
                  <c:v>1094.7999999998401</c:v>
                </c:pt>
                <c:pt idx="865">
                  <c:v>1094.88999999984</c:v>
                </c:pt>
                <c:pt idx="866">
                  <c:v>1094.9799999998399</c:v>
                </c:pt>
                <c:pt idx="867">
                  <c:v>1095.0699999998401</c:v>
                </c:pt>
                <c:pt idx="868">
                  <c:v>1095.15999999984</c:v>
                </c:pt>
                <c:pt idx="869">
                  <c:v>1095.2499999998399</c:v>
                </c:pt>
                <c:pt idx="870">
                  <c:v>1095.3399999998401</c:v>
                </c:pt>
                <c:pt idx="871">
                  <c:v>1095.42999999984</c:v>
                </c:pt>
                <c:pt idx="872">
                  <c:v>1095.5199999998399</c:v>
                </c:pt>
                <c:pt idx="873">
                  <c:v>1095.6099999998401</c:v>
                </c:pt>
                <c:pt idx="874">
                  <c:v>1095.69999999984</c:v>
                </c:pt>
                <c:pt idx="875">
                  <c:v>1095.7899999998399</c:v>
                </c:pt>
                <c:pt idx="876">
                  <c:v>1095.87999999984</c:v>
                </c:pt>
                <c:pt idx="877">
                  <c:v>1095.96999999984</c:v>
                </c:pt>
                <c:pt idx="878">
                  <c:v>1096.0599999998401</c:v>
                </c:pt>
                <c:pt idx="879">
                  <c:v>1096.14999999984</c:v>
                </c:pt>
                <c:pt idx="880">
                  <c:v>1096.2399999998399</c:v>
                </c:pt>
                <c:pt idx="881">
                  <c:v>1096.3299999998401</c:v>
                </c:pt>
                <c:pt idx="882">
                  <c:v>1096.41999999984</c:v>
                </c:pt>
                <c:pt idx="883">
                  <c:v>1096.5099999998399</c:v>
                </c:pt>
                <c:pt idx="884">
                  <c:v>1096.5999999998401</c:v>
                </c:pt>
                <c:pt idx="885">
                  <c:v>1096.68999999984</c:v>
                </c:pt>
                <c:pt idx="886">
                  <c:v>1096.7799999998399</c:v>
                </c:pt>
                <c:pt idx="887">
                  <c:v>1096.86999999984</c:v>
                </c:pt>
                <c:pt idx="888">
                  <c:v>1096.95999999984</c:v>
                </c:pt>
                <c:pt idx="889">
                  <c:v>1097.0499999998401</c:v>
                </c:pt>
                <c:pt idx="890">
                  <c:v>1097.13999999984</c:v>
                </c:pt>
                <c:pt idx="891">
                  <c:v>1097.2299999998399</c:v>
                </c:pt>
                <c:pt idx="892">
                  <c:v>1097.3199999998401</c:v>
                </c:pt>
                <c:pt idx="893">
                  <c:v>1097.40999999984</c:v>
                </c:pt>
                <c:pt idx="894">
                  <c:v>1097.4999999998399</c:v>
                </c:pt>
                <c:pt idx="895">
                  <c:v>1097.5899999998401</c:v>
                </c:pt>
                <c:pt idx="896">
                  <c:v>1097.67999999984</c:v>
                </c:pt>
                <c:pt idx="897">
                  <c:v>1097.7699999998399</c:v>
                </c:pt>
                <c:pt idx="898">
                  <c:v>1097.8599999998401</c:v>
                </c:pt>
                <c:pt idx="899">
                  <c:v>1097.94999999984</c:v>
                </c:pt>
                <c:pt idx="900">
                  <c:v>1098.0399999998399</c:v>
                </c:pt>
                <c:pt idx="901">
                  <c:v>1098.12999999984</c:v>
                </c:pt>
                <c:pt idx="902">
                  <c:v>1098.21999999984</c:v>
                </c:pt>
                <c:pt idx="903">
                  <c:v>1098.3099999998401</c:v>
                </c:pt>
                <c:pt idx="904">
                  <c:v>1098.39999999984</c:v>
                </c:pt>
                <c:pt idx="905">
                  <c:v>1098.4899999998399</c:v>
                </c:pt>
                <c:pt idx="906">
                  <c:v>1098.5799999998401</c:v>
                </c:pt>
                <c:pt idx="907">
                  <c:v>1098.66999999984</c:v>
                </c:pt>
                <c:pt idx="908">
                  <c:v>1098.7599999998399</c:v>
                </c:pt>
                <c:pt idx="909">
                  <c:v>1098.8499999998401</c:v>
                </c:pt>
                <c:pt idx="910">
                  <c:v>1098.93999999984</c:v>
                </c:pt>
                <c:pt idx="911">
                  <c:v>1099.0299999998399</c:v>
                </c:pt>
                <c:pt idx="912">
                  <c:v>1099.11999999984</c:v>
                </c:pt>
                <c:pt idx="913">
                  <c:v>1099.20999999984</c:v>
                </c:pt>
                <c:pt idx="914">
                  <c:v>1099.2999999998401</c:v>
                </c:pt>
                <c:pt idx="915">
                  <c:v>1099.38999999984</c:v>
                </c:pt>
                <c:pt idx="916">
                  <c:v>1099.4799999998399</c:v>
                </c:pt>
                <c:pt idx="917">
                  <c:v>1099.5699999998401</c:v>
                </c:pt>
                <c:pt idx="918">
                  <c:v>1099.65999999984</c:v>
                </c:pt>
                <c:pt idx="919">
                  <c:v>1099.7499999998399</c:v>
                </c:pt>
                <c:pt idx="920">
                  <c:v>1099.8399999998401</c:v>
                </c:pt>
                <c:pt idx="921">
                  <c:v>1099.92999999984</c:v>
                </c:pt>
                <c:pt idx="922">
                  <c:v>1100.0199999998399</c:v>
                </c:pt>
                <c:pt idx="923">
                  <c:v>1100.1099999998401</c:v>
                </c:pt>
                <c:pt idx="924">
                  <c:v>1100.19999999984</c:v>
                </c:pt>
                <c:pt idx="925">
                  <c:v>1100.2899999998399</c:v>
                </c:pt>
                <c:pt idx="926">
                  <c:v>1100.37999999984</c:v>
                </c:pt>
                <c:pt idx="927">
                  <c:v>1100.46999999984</c:v>
                </c:pt>
                <c:pt idx="928">
                  <c:v>1100.5599999998401</c:v>
                </c:pt>
                <c:pt idx="929">
                  <c:v>1100.64999999984</c:v>
                </c:pt>
                <c:pt idx="930">
                  <c:v>1100.7399999998399</c:v>
                </c:pt>
                <c:pt idx="931">
                  <c:v>1100.8299999998401</c:v>
                </c:pt>
                <c:pt idx="932">
                  <c:v>1100.91999999984</c:v>
                </c:pt>
                <c:pt idx="933">
                  <c:v>1101.0099999998399</c:v>
                </c:pt>
                <c:pt idx="934">
                  <c:v>1101.0999999998401</c:v>
                </c:pt>
                <c:pt idx="935">
                  <c:v>1101.18999999984</c:v>
                </c:pt>
                <c:pt idx="936">
                  <c:v>1101.2799999998399</c:v>
                </c:pt>
                <c:pt idx="937">
                  <c:v>1101.36999999984</c:v>
                </c:pt>
                <c:pt idx="938">
                  <c:v>1101.45999999984</c:v>
                </c:pt>
                <c:pt idx="939">
                  <c:v>1101.5499999998401</c:v>
                </c:pt>
                <c:pt idx="940">
                  <c:v>1101.63999999984</c:v>
                </c:pt>
                <c:pt idx="941">
                  <c:v>1101.7299999998399</c:v>
                </c:pt>
                <c:pt idx="942">
                  <c:v>1101.8199999998401</c:v>
                </c:pt>
                <c:pt idx="943">
                  <c:v>1101.90999999984</c:v>
                </c:pt>
                <c:pt idx="944">
                  <c:v>1101.9999999998399</c:v>
                </c:pt>
                <c:pt idx="945">
                  <c:v>1102.0899999998401</c:v>
                </c:pt>
                <c:pt idx="946">
                  <c:v>1102.17999999984</c:v>
                </c:pt>
                <c:pt idx="947">
                  <c:v>1102.2699999998399</c:v>
                </c:pt>
                <c:pt idx="948">
                  <c:v>1102.3599999998401</c:v>
                </c:pt>
                <c:pt idx="949">
                  <c:v>1102.44999999984</c:v>
                </c:pt>
                <c:pt idx="950">
                  <c:v>1102.5399999998399</c:v>
                </c:pt>
                <c:pt idx="951">
                  <c:v>1102.62999999984</c:v>
                </c:pt>
                <c:pt idx="952">
                  <c:v>1102.71999999984</c:v>
                </c:pt>
                <c:pt idx="953">
                  <c:v>1102.8099999998401</c:v>
                </c:pt>
                <c:pt idx="954">
                  <c:v>1102.89999999984</c:v>
                </c:pt>
                <c:pt idx="955">
                  <c:v>1102.9899999998399</c:v>
                </c:pt>
                <c:pt idx="956">
                  <c:v>1103.0799999998401</c:v>
                </c:pt>
                <c:pt idx="957">
                  <c:v>1103.16999999984</c:v>
                </c:pt>
                <c:pt idx="958">
                  <c:v>1103.2599999998399</c:v>
                </c:pt>
                <c:pt idx="959">
                  <c:v>1103.3499999998401</c:v>
                </c:pt>
                <c:pt idx="960">
                  <c:v>1103.43999999984</c:v>
                </c:pt>
                <c:pt idx="961">
                  <c:v>1103.5299999998399</c:v>
                </c:pt>
                <c:pt idx="962">
                  <c:v>1103.61999999984</c:v>
                </c:pt>
                <c:pt idx="963">
                  <c:v>1103.70999999984</c:v>
                </c:pt>
                <c:pt idx="964">
                  <c:v>1103.7999999998401</c:v>
                </c:pt>
                <c:pt idx="965">
                  <c:v>1103.88999999984</c:v>
                </c:pt>
                <c:pt idx="966">
                  <c:v>1103.9799999998399</c:v>
                </c:pt>
                <c:pt idx="967">
                  <c:v>1104.0699999998401</c:v>
                </c:pt>
                <c:pt idx="968">
                  <c:v>1104.15999999984</c:v>
                </c:pt>
                <c:pt idx="969">
                  <c:v>1104.2499999998399</c:v>
                </c:pt>
                <c:pt idx="970">
                  <c:v>1104.3399999998401</c:v>
                </c:pt>
                <c:pt idx="971">
                  <c:v>1104.42999999984</c:v>
                </c:pt>
                <c:pt idx="972">
                  <c:v>1104.5199999998399</c:v>
                </c:pt>
                <c:pt idx="973">
                  <c:v>1104.6099999998401</c:v>
                </c:pt>
                <c:pt idx="974">
                  <c:v>1104.69999999984</c:v>
                </c:pt>
                <c:pt idx="975">
                  <c:v>1104.7899999998399</c:v>
                </c:pt>
                <c:pt idx="976">
                  <c:v>1104.87999999984</c:v>
                </c:pt>
                <c:pt idx="977">
                  <c:v>1104.96999999984</c:v>
                </c:pt>
                <c:pt idx="978">
                  <c:v>1105.0599999998401</c:v>
                </c:pt>
                <c:pt idx="979">
                  <c:v>1105.14999999984</c:v>
                </c:pt>
                <c:pt idx="980">
                  <c:v>1105.2399999998399</c:v>
                </c:pt>
                <c:pt idx="981">
                  <c:v>1105.3299999998401</c:v>
                </c:pt>
                <c:pt idx="982">
                  <c:v>1105.41999999984</c:v>
                </c:pt>
                <c:pt idx="983">
                  <c:v>1105.5099999998399</c:v>
                </c:pt>
                <c:pt idx="984">
                  <c:v>1105.5999999998401</c:v>
                </c:pt>
                <c:pt idx="985">
                  <c:v>1105.68999999984</c:v>
                </c:pt>
                <c:pt idx="986">
                  <c:v>1105.7799999998399</c:v>
                </c:pt>
                <c:pt idx="987">
                  <c:v>1105.86999999984</c:v>
                </c:pt>
                <c:pt idx="988">
                  <c:v>1105.95999999984</c:v>
                </c:pt>
                <c:pt idx="989">
                  <c:v>1106.0499999998401</c:v>
                </c:pt>
                <c:pt idx="990">
                  <c:v>1106.13999999984</c:v>
                </c:pt>
                <c:pt idx="991">
                  <c:v>1106.2299999998399</c:v>
                </c:pt>
                <c:pt idx="992">
                  <c:v>1106.3199999998401</c:v>
                </c:pt>
                <c:pt idx="993">
                  <c:v>1106.40999999984</c:v>
                </c:pt>
                <c:pt idx="994">
                  <c:v>1106.4999999998399</c:v>
                </c:pt>
                <c:pt idx="995">
                  <c:v>1106.5899999998401</c:v>
                </c:pt>
                <c:pt idx="996">
                  <c:v>1106.67999999984</c:v>
                </c:pt>
                <c:pt idx="997">
                  <c:v>1106.7699999998399</c:v>
                </c:pt>
                <c:pt idx="998">
                  <c:v>1106.8599999998401</c:v>
                </c:pt>
                <c:pt idx="999">
                  <c:v>1106.94999999984</c:v>
                </c:pt>
                <c:pt idx="1000">
                  <c:v>1107.0399999998399</c:v>
                </c:pt>
                <c:pt idx="1001">
                  <c:v>1107.12999999984</c:v>
                </c:pt>
                <c:pt idx="1002">
                  <c:v>1107.21999999984</c:v>
                </c:pt>
                <c:pt idx="1003">
                  <c:v>1107.3099999998401</c:v>
                </c:pt>
                <c:pt idx="1004">
                  <c:v>1107.39999999984</c:v>
                </c:pt>
                <c:pt idx="1005">
                  <c:v>1107.4899999998399</c:v>
                </c:pt>
                <c:pt idx="1006">
                  <c:v>1107.5799999998401</c:v>
                </c:pt>
                <c:pt idx="1007">
                  <c:v>1107.66999999984</c:v>
                </c:pt>
                <c:pt idx="1008">
                  <c:v>1107.7599999998399</c:v>
                </c:pt>
                <c:pt idx="1009">
                  <c:v>1107.8499999998401</c:v>
                </c:pt>
                <c:pt idx="1010">
                  <c:v>1107.93999999984</c:v>
                </c:pt>
                <c:pt idx="1011">
                  <c:v>1108.0299999998399</c:v>
                </c:pt>
                <c:pt idx="1012">
                  <c:v>1108.11999999984</c:v>
                </c:pt>
                <c:pt idx="1013">
                  <c:v>1108.20999999984</c:v>
                </c:pt>
                <c:pt idx="1014">
                  <c:v>1108.2999999998401</c:v>
                </c:pt>
                <c:pt idx="1015">
                  <c:v>1108.38999999984</c:v>
                </c:pt>
                <c:pt idx="1016">
                  <c:v>1108.4799999998399</c:v>
                </c:pt>
                <c:pt idx="1017">
                  <c:v>1108.5699999998401</c:v>
                </c:pt>
                <c:pt idx="1018">
                  <c:v>1108.65999999984</c:v>
                </c:pt>
                <c:pt idx="1019">
                  <c:v>1108.7499999998399</c:v>
                </c:pt>
                <c:pt idx="1020">
                  <c:v>1108.8399999998401</c:v>
                </c:pt>
                <c:pt idx="1021">
                  <c:v>1108.92999999984</c:v>
                </c:pt>
                <c:pt idx="1022">
                  <c:v>1109.0199999998399</c:v>
                </c:pt>
                <c:pt idx="1023">
                  <c:v>1109.1099999998401</c:v>
                </c:pt>
                <c:pt idx="1024">
                  <c:v>1109.19999999984</c:v>
                </c:pt>
                <c:pt idx="1025">
                  <c:v>1109.2899999998399</c:v>
                </c:pt>
                <c:pt idx="1026">
                  <c:v>1109.37999999984</c:v>
                </c:pt>
                <c:pt idx="1027">
                  <c:v>1109.46999999984</c:v>
                </c:pt>
                <c:pt idx="1028">
                  <c:v>1109.5599999998401</c:v>
                </c:pt>
                <c:pt idx="1029">
                  <c:v>1109.64999999984</c:v>
                </c:pt>
                <c:pt idx="1030">
                  <c:v>1109.7399999998399</c:v>
                </c:pt>
                <c:pt idx="1031">
                  <c:v>1109.8299999998401</c:v>
                </c:pt>
                <c:pt idx="1032">
                  <c:v>1109.91999999984</c:v>
                </c:pt>
                <c:pt idx="1033">
                  <c:v>1110.0099999998399</c:v>
                </c:pt>
                <c:pt idx="1034">
                  <c:v>1110.0999999998401</c:v>
                </c:pt>
                <c:pt idx="1035">
                  <c:v>1110.18999999984</c:v>
                </c:pt>
                <c:pt idx="1036">
                  <c:v>1110.2799999998399</c:v>
                </c:pt>
                <c:pt idx="1037">
                  <c:v>1110.36999999984</c:v>
                </c:pt>
                <c:pt idx="1038">
                  <c:v>1110.45999999984</c:v>
                </c:pt>
                <c:pt idx="1039">
                  <c:v>1110.5499999998401</c:v>
                </c:pt>
                <c:pt idx="1040">
                  <c:v>1110.63999999984</c:v>
                </c:pt>
                <c:pt idx="1041">
                  <c:v>1110.7299999998399</c:v>
                </c:pt>
                <c:pt idx="1042">
                  <c:v>1110.8199999998401</c:v>
                </c:pt>
                <c:pt idx="1043">
                  <c:v>1110.90999999984</c:v>
                </c:pt>
                <c:pt idx="1044">
                  <c:v>1110.9999999998399</c:v>
                </c:pt>
                <c:pt idx="1045">
                  <c:v>1111.0899999998401</c:v>
                </c:pt>
                <c:pt idx="1046">
                  <c:v>1111.17999999984</c:v>
                </c:pt>
                <c:pt idx="1047">
                  <c:v>1111.2699999998399</c:v>
                </c:pt>
                <c:pt idx="1048">
                  <c:v>1111.3599999998401</c:v>
                </c:pt>
                <c:pt idx="1049">
                  <c:v>1111.44999999984</c:v>
                </c:pt>
                <c:pt idx="1050">
                  <c:v>1111.5399999998399</c:v>
                </c:pt>
                <c:pt idx="1051">
                  <c:v>1111.62999999984</c:v>
                </c:pt>
                <c:pt idx="1052">
                  <c:v>1111.71999999984</c:v>
                </c:pt>
                <c:pt idx="1053">
                  <c:v>1111.8099999998401</c:v>
                </c:pt>
                <c:pt idx="1054">
                  <c:v>1111.89999999984</c:v>
                </c:pt>
                <c:pt idx="1055">
                  <c:v>1111.9899999998399</c:v>
                </c:pt>
                <c:pt idx="1056">
                  <c:v>1112.0799999998401</c:v>
                </c:pt>
                <c:pt idx="1057">
                  <c:v>1112.16999999984</c:v>
                </c:pt>
                <c:pt idx="1058">
                  <c:v>1112.2599999998399</c:v>
                </c:pt>
                <c:pt idx="1059">
                  <c:v>1112.3499999998401</c:v>
                </c:pt>
                <c:pt idx="1060">
                  <c:v>1112.43999999984</c:v>
                </c:pt>
                <c:pt idx="1061">
                  <c:v>1112.5299999998399</c:v>
                </c:pt>
                <c:pt idx="1062">
                  <c:v>1112.61999999984</c:v>
                </c:pt>
                <c:pt idx="1063">
                  <c:v>1112.70999999984</c:v>
                </c:pt>
                <c:pt idx="1064">
                  <c:v>1112.7999999998401</c:v>
                </c:pt>
                <c:pt idx="1065">
                  <c:v>1112.88999999984</c:v>
                </c:pt>
                <c:pt idx="1066">
                  <c:v>1112.9799999998399</c:v>
                </c:pt>
                <c:pt idx="1067">
                  <c:v>1113.0699999998401</c:v>
                </c:pt>
                <c:pt idx="1068">
                  <c:v>1113.15999999984</c:v>
                </c:pt>
                <c:pt idx="1069">
                  <c:v>1113.2499999998399</c:v>
                </c:pt>
                <c:pt idx="1070">
                  <c:v>1113.3399999998401</c:v>
                </c:pt>
                <c:pt idx="1071">
                  <c:v>1113.42999999984</c:v>
                </c:pt>
                <c:pt idx="1072">
                  <c:v>1113.5199999998399</c:v>
                </c:pt>
                <c:pt idx="1073">
                  <c:v>1113.6099999998401</c:v>
                </c:pt>
                <c:pt idx="1074">
                  <c:v>1113.69999999984</c:v>
                </c:pt>
                <c:pt idx="1075">
                  <c:v>1113.7899999998399</c:v>
                </c:pt>
                <c:pt idx="1076">
                  <c:v>1113.87999999984</c:v>
                </c:pt>
                <c:pt idx="1077">
                  <c:v>1113.96999999984</c:v>
                </c:pt>
                <c:pt idx="1078">
                  <c:v>1114.0599999998401</c:v>
                </c:pt>
                <c:pt idx="1079">
                  <c:v>1114.14999999984</c:v>
                </c:pt>
                <c:pt idx="1080">
                  <c:v>1114.2399999998399</c:v>
                </c:pt>
                <c:pt idx="1081">
                  <c:v>1114.3299999998401</c:v>
                </c:pt>
                <c:pt idx="1082">
                  <c:v>1114.41999999984</c:v>
                </c:pt>
                <c:pt idx="1083">
                  <c:v>1114.5099999998399</c:v>
                </c:pt>
                <c:pt idx="1084">
                  <c:v>1114.5999999998401</c:v>
                </c:pt>
                <c:pt idx="1085">
                  <c:v>1114.68999999984</c:v>
                </c:pt>
                <c:pt idx="1086">
                  <c:v>1114.7799999998399</c:v>
                </c:pt>
                <c:pt idx="1087">
                  <c:v>1114.86999999984</c:v>
                </c:pt>
                <c:pt idx="1088">
                  <c:v>1114.95999999984</c:v>
                </c:pt>
                <c:pt idx="1089">
                  <c:v>1115.0499999998401</c:v>
                </c:pt>
                <c:pt idx="1090">
                  <c:v>1115.13999999984</c:v>
                </c:pt>
                <c:pt idx="1091">
                  <c:v>1115.2299999998399</c:v>
                </c:pt>
                <c:pt idx="1092">
                  <c:v>1115.3199999998401</c:v>
                </c:pt>
                <c:pt idx="1093">
                  <c:v>1115.40999999984</c:v>
                </c:pt>
                <c:pt idx="1094">
                  <c:v>1115.4999999998399</c:v>
                </c:pt>
                <c:pt idx="1095">
                  <c:v>1115.5899999998401</c:v>
                </c:pt>
                <c:pt idx="1096">
                  <c:v>1115.67999999984</c:v>
                </c:pt>
                <c:pt idx="1097">
                  <c:v>1115.7699999998399</c:v>
                </c:pt>
                <c:pt idx="1098">
                  <c:v>1115.8599999998501</c:v>
                </c:pt>
                <c:pt idx="1099">
                  <c:v>1115.94999999984</c:v>
                </c:pt>
                <c:pt idx="1100">
                  <c:v>1116.0399999998399</c:v>
                </c:pt>
                <c:pt idx="1101">
                  <c:v>1116.12999999985</c:v>
                </c:pt>
                <c:pt idx="1102">
                  <c:v>1116.21999999985</c:v>
                </c:pt>
                <c:pt idx="1103">
                  <c:v>1116.3099999998501</c:v>
                </c:pt>
                <c:pt idx="1104">
                  <c:v>1116.39999999985</c:v>
                </c:pt>
                <c:pt idx="1105">
                  <c:v>1116.4899999998499</c:v>
                </c:pt>
                <c:pt idx="1106">
                  <c:v>1116.5799999998501</c:v>
                </c:pt>
                <c:pt idx="1107">
                  <c:v>1116.66999999985</c:v>
                </c:pt>
                <c:pt idx="1108">
                  <c:v>1116.7599999998499</c:v>
                </c:pt>
                <c:pt idx="1109">
                  <c:v>1116.8499999998501</c:v>
                </c:pt>
                <c:pt idx="1110">
                  <c:v>1116.93999999985</c:v>
                </c:pt>
                <c:pt idx="1111">
                  <c:v>1117.0299999998499</c:v>
                </c:pt>
                <c:pt idx="1112">
                  <c:v>1117.1199999998501</c:v>
                </c:pt>
                <c:pt idx="1113">
                  <c:v>1117.20999999984</c:v>
                </c:pt>
                <c:pt idx="1114">
                  <c:v>1117.2999999998499</c:v>
                </c:pt>
                <c:pt idx="1115">
                  <c:v>1117.38999999985</c:v>
                </c:pt>
                <c:pt idx="1116">
                  <c:v>1117.47999999985</c:v>
                </c:pt>
                <c:pt idx="1117">
                  <c:v>1117.5699999998501</c:v>
                </c:pt>
                <c:pt idx="1118">
                  <c:v>1117.65999999985</c:v>
                </c:pt>
                <c:pt idx="1119">
                  <c:v>1117.7499999998499</c:v>
                </c:pt>
                <c:pt idx="1120">
                  <c:v>1117.8399999998501</c:v>
                </c:pt>
                <c:pt idx="1121">
                  <c:v>1117.92999999985</c:v>
                </c:pt>
                <c:pt idx="1122">
                  <c:v>1118.0199999998499</c:v>
                </c:pt>
                <c:pt idx="1123">
                  <c:v>1118.1099999998501</c:v>
                </c:pt>
                <c:pt idx="1124">
                  <c:v>1118.19999999985</c:v>
                </c:pt>
                <c:pt idx="1125">
                  <c:v>1118.2899999998499</c:v>
                </c:pt>
                <c:pt idx="1126">
                  <c:v>1118.37999999985</c:v>
                </c:pt>
                <c:pt idx="1127">
                  <c:v>1118.46999999985</c:v>
                </c:pt>
                <c:pt idx="1128">
                  <c:v>1118.5599999998501</c:v>
                </c:pt>
                <c:pt idx="1129">
                  <c:v>1118.64999999985</c:v>
                </c:pt>
                <c:pt idx="1130">
                  <c:v>1118.7399999998499</c:v>
                </c:pt>
                <c:pt idx="1131">
                  <c:v>1118.8299999998501</c:v>
                </c:pt>
                <c:pt idx="1132">
                  <c:v>1118.91999999985</c:v>
                </c:pt>
                <c:pt idx="1133">
                  <c:v>1119.0099999998499</c:v>
                </c:pt>
                <c:pt idx="1134">
                  <c:v>1119.0999999998501</c:v>
                </c:pt>
                <c:pt idx="1135">
                  <c:v>1119.18999999985</c:v>
                </c:pt>
                <c:pt idx="1136">
                  <c:v>1119.2799999998499</c:v>
                </c:pt>
                <c:pt idx="1137">
                  <c:v>1119.3699999998501</c:v>
                </c:pt>
                <c:pt idx="1138">
                  <c:v>1119.45999999985</c:v>
                </c:pt>
                <c:pt idx="1139">
                  <c:v>1119.5499999998499</c:v>
                </c:pt>
                <c:pt idx="1140">
                  <c:v>1119.63999999985</c:v>
                </c:pt>
                <c:pt idx="1141">
                  <c:v>1119.72999999985</c:v>
                </c:pt>
                <c:pt idx="1142">
                  <c:v>1119.8199999998501</c:v>
                </c:pt>
                <c:pt idx="1143">
                  <c:v>1119.90999999985</c:v>
                </c:pt>
                <c:pt idx="1144">
                  <c:v>1119.9999999998499</c:v>
                </c:pt>
                <c:pt idx="1145">
                  <c:v>1120.0899999998501</c:v>
                </c:pt>
                <c:pt idx="1146">
                  <c:v>1120.17999999985</c:v>
                </c:pt>
                <c:pt idx="1147">
                  <c:v>1120.2699999998499</c:v>
                </c:pt>
                <c:pt idx="1148">
                  <c:v>1120.3599999998501</c:v>
                </c:pt>
                <c:pt idx="1149">
                  <c:v>1120.44999999985</c:v>
                </c:pt>
                <c:pt idx="1150">
                  <c:v>1120.5399999998499</c:v>
                </c:pt>
                <c:pt idx="1151">
                  <c:v>1120.62999999985</c:v>
                </c:pt>
                <c:pt idx="1152">
                  <c:v>1120.71999999985</c:v>
                </c:pt>
                <c:pt idx="1153">
                  <c:v>1120.8099999998501</c:v>
                </c:pt>
                <c:pt idx="1154">
                  <c:v>1120.89999999985</c:v>
                </c:pt>
                <c:pt idx="1155">
                  <c:v>1120.9899999998499</c:v>
                </c:pt>
                <c:pt idx="1156">
                  <c:v>1121.0799999998501</c:v>
                </c:pt>
                <c:pt idx="1157">
                  <c:v>1121.16999999985</c:v>
                </c:pt>
                <c:pt idx="1158">
                  <c:v>1121.2599999998499</c:v>
                </c:pt>
                <c:pt idx="1159">
                  <c:v>1121.3499999998501</c:v>
                </c:pt>
                <c:pt idx="1160">
                  <c:v>1121.43999999985</c:v>
                </c:pt>
                <c:pt idx="1161">
                  <c:v>1121.5299999998499</c:v>
                </c:pt>
                <c:pt idx="1162">
                  <c:v>1121.6199999998501</c:v>
                </c:pt>
                <c:pt idx="1163">
                  <c:v>1121.70999999985</c:v>
                </c:pt>
                <c:pt idx="1164">
                  <c:v>1121.7999999998499</c:v>
                </c:pt>
                <c:pt idx="1165">
                  <c:v>1121.88999999985</c:v>
                </c:pt>
                <c:pt idx="1166">
                  <c:v>1121.97999999985</c:v>
                </c:pt>
                <c:pt idx="1167">
                  <c:v>1122.0699999998501</c:v>
                </c:pt>
                <c:pt idx="1168">
                  <c:v>1122.15999999985</c:v>
                </c:pt>
                <c:pt idx="1169">
                  <c:v>1122.2499999998499</c:v>
                </c:pt>
                <c:pt idx="1170">
                  <c:v>1122.3399999998501</c:v>
                </c:pt>
                <c:pt idx="1171">
                  <c:v>1122.42999999985</c:v>
                </c:pt>
                <c:pt idx="1172">
                  <c:v>1122.5199999998499</c:v>
                </c:pt>
                <c:pt idx="1173">
                  <c:v>1122.6099999998501</c:v>
                </c:pt>
                <c:pt idx="1174">
                  <c:v>1122.69999999985</c:v>
                </c:pt>
              </c:numCache>
            </c:numRef>
          </c:xVal>
          <c:yVal>
            <c:numRef>
              <c:f>'РУС Дипл!исп!4,12,100mW'!$AP$3:$AP$1177</c:f>
              <c:numCache>
                <c:formatCode>0.00E+00</c:formatCode>
                <c:ptCount val="1175"/>
                <c:pt idx="0">
                  <c:v>5.7220799999999956</c:v>
                </c:pt>
                <c:pt idx="1">
                  <c:v>5.7220799999999956</c:v>
                </c:pt>
                <c:pt idx="2">
                  <c:v>5.7220799999999956</c:v>
                </c:pt>
                <c:pt idx="3">
                  <c:v>5.7220799999999956</c:v>
                </c:pt>
                <c:pt idx="4">
                  <c:v>5.7220799999999956</c:v>
                </c:pt>
                <c:pt idx="5">
                  <c:v>5.7220799999999956</c:v>
                </c:pt>
                <c:pt idx="6">
                  <c:v>5.7220799999999956</c:v>
                </c:pt>
                <c:pt idx="7">
                  <c:v>5.7220799999999956</c:v>
                </c:pt>
                <c:pt idx="8">
                  <c:v>5.7220799999999956</c:v>
                </c:pt>
                <c:pt idx="9">
                  <c:v>5.7220799999999956</c:v>
                </c:pt>
                <c:pt idx="10">
                  <c:v>5.7220799999999956</c:v>
                </c:pt>
                <c:pt idx="11">
                  <c:v>5.7220799999999956</c:v>
                </c:pt>
                <c:pt idx="12">
                  <c:v>5.7220799999999956</c:v>
                </c:pt>
                <c:pt idx="13">
                  <c:v>5.7220799999999956</c:v>
                </c:pt>
                <c:pt idx="14">
                  <c:v>5.7220799999999956</c:v>
                </c:pt>
                <c:pt idx="15">
                  <c:v>5.7220799999999956</c:v>
                </c:pt>
                <c:pt idx="16">
                  <c:v>5.7220799999999956</c:v>
                </c:pt>
                <c:pt idx="17">
                  <c:v>5.7220799999999956</c:v>
                </c:pt>
                <c:pt idx="18">
                  <c:v>5.7220799999999956</c:v>
                </c:pt>
                <c:pt idx="19">
                  <c:v>5.7220799999999956</c:v>
                </c:pt>
                <c:pt idx="20">
                  <c:v>5.7220799999999956</c:v>
                </c:pt>
                <c:pt idx="21">
                  <c:v>5.7220799999999956</c:v>
                </c:pt>
                <c:pt idx="22">
                  <c:v>5.7220799999999956</c:v>
                </c:pt>
                <c:pt idx="23">
                  <c:v>5.7220799999999956</c:v>
                </c:pt>
                <c:pt idx="24">
                  <c:v>5.7220799999999956</c:v>
                </c:pt>
                <c:pt idx="25">
                  <c:v>5.7220799999999956</c:v>
                </c:pt>
                <c:pt idx="26">
                  <c:v>5.7220799999999956</c:v>
                </c:pt>
                <c:pt idx="27">
                  <c:v>5.7220799999999956</c:v>
                </c:pt>
                <c:pt idx="28">
                  <c:v>5.7220799999999956</c:v>
                </c:pt>
                <c:pt idx="29">
                  <c:v>5.7220799999999956</c:v>
                </c:pt>
                <c:pt idx="30">
                  <c:v>5.7220799999999956</c:v>
                </c:pt>
                <c:pt idx="31">
                  <c:v>5.7220799999999956</c:v>
                </c:pt>
                <c:pt idx="32">
                  <c:v>5.7220799999999956</c:v>
                </c:pt>
                <c:pt idx="33">
                  <c:v>5.7220799999999956</c:v>
                </c:pt>
                <c:pt idx="34">
                  <c:v>5.7220799999999956</c:v>
                </c:pt>
                <c:pt idx="35">
                  <c:v>5.7220799999999956</c:v>
                </c:pt>
                <c:pt idx="36">
                  <c:v>5.7220799999999956</c:v>
                </c:pt>
                <c:pt idx="37">
                  <c:v>5.7220799999999956</c:v>
                </c:pt>
                <c:pt idx="38">
                  <c:v>5.7220799999999956</c:v>
                </c:pt>
                <c:pt idx="39">
                  <c:v>5.7220799999999956</c:v>
                </c:pt>
                <c:pt idx="40">
                  <c:v>5.7220799999999956</c:v>
                </c:pt>
                <c:pt idx="41">
                  <c:v>5.7220799999999956</c:v>
                </c:pt>
                <c:pt idx="42">
                  <c:v>5.7220799999999956</c:v>
                </c:pt>
                <c:pt idx="43">
                  <c:v>5.7220799999999956</c:v>
                </c:pt>
                <c:pt idx="44">
                  <c:v>5.7220799999999956</c:v>
                </c:pt>
                <c:pt idx="45">
                  <c:v>5.7220799999999956</c:v>
                </c:pt>
                <c:pt idx="46">
                  <c:v>5.7220799999999956</c:v>
                </c:pt>
                <c:pt idx="47">
                  <c:v>5.7220799999999956</c:v>
                </c:pt>
                <c:pt idx="48">
                  <c:v>5.7220799999999956</c:v>
                </c:pt>
                <c:pt idx="49">
                  <c:v>5.7220799999999956</c:v>
                </c:pt>
                <c:pt idx="50">
                  <c:v>5.7220799999999956</c:v>
                </c:pt>
                <c:pt idx="51">
                  <c:v>5.7220799999999956</c:v>
                </c:pt>
                <c:pt idx="52">
                  <c:v>5.7220799999999956</c:v>
                </c:pt>
                <c:pt idx="53">
                  <c:v>5.7220799999999956</c:v>
                </c:pt>
                <c:pt idx="54">
                  <c:v>5.7220799999999956</c:v>
                </c:pt>
                <c:pt idx="55">
                  <c:v>5.7220799999999956</c:v>
                </c:pt>
                <c:pt idx="56">
                  <c:v>5.7220799999999956</c:v>
                </c:pt>
                <c:pt idx="57">
                  <c:v>5.7220799999999956</c:v>
                </c:pt>
                <c:pt idx="58">
                  <c:v>5.7220799999999956</c:v>
                </c:pt>
                <c:pt idx="59">
                  <c:v>5.7220799999999956</c:v>
                </c:pt>
                <c:pt idx="60">
                  <c:v>5.7220799999999956</c:v>
                </c:pt>
                <c:pt idx="61">
                  <c:v>5.7220799999999956</c:v>
                </c:pt>
                <c:pt idx="62">
                  <c:v>5.7220799999999956</c:v>
                </c:pt>
                <c:pt idx="63">
                  <c:v>5.7220799999999956</c:v>
                </c:pt>
                <c:pt idx="64">
                  <c:v>5.7220799999999956</c:v>
                </c:pt>
                <c:pt idx="65">
                  <c:v>5.7220799999999956</c:v>
                </c:pt>
                <c:pt idx="66">
                  <c:v>5.7220799999999956</c:v>
                </c:pt>
                <c:pt idx="67">
                  <c:v>5.7220799999999956</c:v>
                </c:pt>
                <c:pt idx="68">
                  <c:v>5.7220799999999956</c:v>
                </c:pt>
                <c:pt idx="69">
                  <c:v>5.7220799999999956</c:v>
                </c:pt>
                <c:pt idx="70">
                  <c:v>5.7220799999999956</c:v>
                </c:pt>
                <c:pt idx="71">
                  <c:v>5.7220799999999956</c:v>
                </c:pt>
                <c:pt idx="72">
                  <c:v>5.7220799999999956</c:v>
                </c:pt>
                <c:pt idx="73">
                  <c:v>5.7220799999999956</c:v>
                </c:pt>
                <c:pt idx="74">
                  <c:v>5.7220799999999956</c:v>
                </c:pt>
                <c:pt idx="75">
                  <c:v>5.7220799999999956</c:v>
                </c:pt>
                <c:pt idx="76">
                  <c:v>5.7220799999999956</c:v>
                </c:pt>
                <c:pt idx="77">
                  <c:v>5.7220799999999956</c:v>
                </c:pt>
                <c:pt idx="78">
                  <c:v>5.7220799999999956</c:v>
                </c:pt>
                <c:pt idx="79">
                  <c:v>5.7220799999999956</c:v>
                </c:pt>
                <c:pt idx="80">
                  <c:v>5.7220799999999956</c:v>
                </c:pt>
                <c:pt idx="81">
                  <c:v>5.7220799999999956</c:v>
                </c:pt>
                <c:pt idx="82">
                  <c:v>5.7220799999999956</c:v>
                </c:pt>
                <c:pt idx="83">
                  <c:v>5.7220799999999956</c:v>
                </c:pt>
                <c:pt idx="84">
                  <c:v>5.7220799999999956</c:v>
                </c:pt>
                <c:pt idx="85">
                  <c:v>5.7220799999999956</c:v>
                </c:pt>
                <c:pt idx="86">
                  <c:v>5.7220799999999956</c:v>
                </c:pt>
                <c:pt idx="87">
                  <c:v>5.7220799999999956</c:v>
                </c:pt>
                <c:pt idx="88">
                  <c:v>5.7220799999999956</c:v>
                </c:pt>
                <c:pt idx="89">
                  <c:v>5.7220799999999956</c:v>
                </c:pt>
                <c:pt idx="90">
                  <c:v>5.7220799999999956</c:v>
                </c:pt>
                <c:pt idx="91">
                  <c:v>5.7220799999999956</c:v>
                </c:pt>
                <c:pt idx="92">
                  <c:v>5.7220799999999956</c:v>
                </c:pt>
                <c:pt idx="93">
                  <c:v>5.7220799999999956</c:v>
                </c:pt>
                <c:pt idx="94">
                  <c:v>5.7220799999999956</c:v>
                </c:pt>
                <c:pt idx="95">
                  <c:v>5.7220799999999956</c:v>
                </c:pt>
                <c:pt idx="96">
                  <c:v>5.7220799999999956</c:v>
                </c:pt>
                <c:pt idx="97">
                  <c:v>5.7220799999999956</c:v>
                </c:pt>
                <c:pt idx="98">
                  <c:v>5.7220799999999956</c:v>
                </c:pt>
                <c:pt idx="99">
                  <c:v>5.7220799999999956</c:v>
                </c:pt>
                <c:pt idx="100">
                  <c:v>5.7220799999999956</c:v>
                </c:pt>
                <c:pt idx="101">
                  <c:v>5.7220799999999956</c:v>
                </c:pt>
                <c:pt idx="102">
                  <c:v>7.6294499999999976</c:v>
                </c:pt>
                <c:pt idx="103">
                  <c:v>7.6294499999999976</c:v>
                </c:pt>
                <c:pt idx="104">
                  <c:v>5.7220799999999956</c:v>
                </c:pt>
                <c:pt idx="105">
                  <c:v>5.7220799999999956</c:v>
                </c:pt>
                <c:pt idx="106">
                  <c:v>5.7220799999999956</c:v>
                </c:pt>
                <c:pt idx="107">
                  <c:v>5.7220799999999956</c:v>
                </c:pt>
                <c:pt idx="108">
                  <c:v>5.7220799999999956</c:v>
                </c:pt>
                <c:pt idx="109">
                  <c:v>5.7220799999999956</c:v>
                </c:pt>
                <c:pt idx="110">
                  <c:v>5.7220799999999956</c:v>
                </c:pt>
                <c:pt idx="111">
                  <c:v>5.7220799999999956</c:v>
                </c:pt>
                <c:pt idx="112">
                  <c:v>5.7220799999999956</c:v>
                </c:pt>
                <c:pt idx="113">
                  <c:v>5.7220799999999956</c:v>
                </c:pt>
                <c:pt idx="114">
                  <c:v>5.7220799999999956</c:v>
                </c:pt>
                <c:pt idx="115">
                  <c:v>5.7220799999999956</c:v>
                </c:pt>
                <c:pt idx="116">
                  <c:v>5.7220799999999956</c:v>
                </c:pt>
                <c:pt idx="117">
                  <c:v>3.8147299999999991</c:v>
                </c:pt>
                <c:pt idx="118">
                  <c:v>3.8147299999999991</c:v>
                </c:pt>
                <c:pt idx="119">
                  <c:v>3.8147299999999991</c:v>
                </c:pt>
                <c:pt idx="120">
                  <c:v>3.8147299999999991</c:v>
                </c:pt>
                <c:pt idx="121">
                  <c:v>3.8147299999999991</c:v>
                </c:pt>
                <c:pt idx="122">
                  <c:v>3.8147299999999991</c:v>
                </c:pt>
                <c:pt idx="123">
                  <c:v>3.8147299999999991</c:v>
                </c:pt>
                <c:pt idx="124">
                  <c:v>3.8147299999999991</c:v>
                </c:pt>
                <c:pt idx="125">
                  <c:v>3.8147299999999991</c:v>
                </c:pt>
                <c:pt idx="126">
                  <c:v>3.8147299999999991</c:v>
                </c:pt>
                <c:pt idx="127">
                  <c:v>3.8147299999999991</c:v>
                </c:pt>
                <c:pt idx="128">
                  <c:v>3.8147299999999991</c:v>
                </c:pt>
                <c:pt idx="129">
                  <c:v>3.8147299999999991</c:v>
                </c:pt>
                <c:pt idx="130">
                  <c:v>3.8147299999999991</c:v>
                </c:pt>
                <c:pt idx="131">
                  <c:v>3.8147299999999991</c:v>
                </c:pt>
                <c:pt idx="132">
                  <c:v>3.8147299999999991</c:v>
                </c:pt>
                <c:pt idx="133">
                  <c:v>3.8147299999999991</c:v>
                </c:pt>
                <c:pt idx="134">
                  <c:v>5.7220799999999956</c:v>
                </c:pt>
                <c:pt idx="135">
                  <c:v>5.7220799999999956</c:v>
                </c:pt>
                <c:pt idx="136">
                  <c:v>7.6294499999999976</c:v>
                </c:pt>
                <c:pt idx="137">
                  <c:v>7.6294499999999976</c:v>
                </c:pt>
                <c:pt idx="138">
                  <c:v>9.5368000000000013</c:v>
                </c:pt>
                <c:pt idx="139">
                  <c:v>11.4442</c:v>
                </c:pt>
                <c:pt idx="140">
                  <c:v>11.4442</c:v>
                </c:pt>
                <c:pt idx="141">
                  <c:v>11.4442</c:v>
                </c:pt>
                <c:pt idx="142">
                  <c:v>13.3515</c:v>
                </c:pt>
                <c:pt idx="143">
                  <c:v>15.258900000000001</c:v>
                </c:pt>
                <c:pt idx="144">
                  <c:v>17.1663</c:v>
                </c:pt>
                <c:pt idx="145">
                  <c:v>19.073599999999999</c:v>
                </c:pt>
                <c:pt idx="146">
                  <c:v>22.88829999999998</c:v>
                </c:pt>
                <c:pt idx="147">
                  <c:v>24.7956</c:v>
                </c:pt>
                <c:pt idx="148">
                  <c:v>24.7956</c:v>
                </c:pt>
                <c:pt idx="149">
                  <c:v>24.7956</c:v>
                </c:pt>
                <c:pt idx="150">
                  <c:v>28.610299999999999</c:v>
                </c:pt>
                <c:pt idx="151">
                  <c:v>32.425200000000011</c:v>
                </c:pt>
                <c:pt idx="152">
                  <c:v>34.332500000000003</c:v>
                </c:pt>
                <c:pt idx="153">
                  <c:v>38.147200000000012</c:v>
                </c:pt>
                <c:pt idx="154">
                  <c:v>38.147200000000012</c:v>
                </c:pt>
                <c:pt idx="155">
                  <c:v>41.9619</c:v>
                </c:pt>
                <c:pt idx="156">
                  <c:v>43.869300000000003</c:v>
                </c:pt>
                <c:pt idx="157">
                  <c:v>47.683900000000001</c:v>
                </c:pt>
                <c:pt idx="158">
                  <c:v>51.498600000000003</c:v>
                </c:pt>
                <c:pt idx="159">
                  <c:v>53.406000000000013</c:v>
                </c:pt>
                <c:pt idx="160">
                  <c:v>55.313299999999998</c:v>
                </c:pt>
                <c:pt idx="161">
                  <c:v>59.128</c:v>
                </c:pt>
                <c:pt idx="162">
                  <c:v>61.035600000000002</c:v>
                </c:pt>
                <c:pt idx="163">
                  <c:v>62.942999999999998</c:v>
                </c:pt>
                <c:pt idx="164">
                  <c:v>64.850300000000004</c:v>
                </c:pt>
                <c:pt idx="165">
                  <c:v>66.7577</c:v>
                </c:pt>
                <c:pt idx="166">
                  <c:v>68.665000000000006</c:v>
                </c:pt>
                <c:pt idx="167">
                  <c:v>70.572399999999945</c:v>
                </c:pt>
                <c:pt idx="168">
                  <c:v>70.572399999999945</c:v>
                </c:pt>
                <c:pt idx="169">
                  <c:v>72.479700000000008</c:v>
                </c:pt>
                <c:pt idx="170">
                  <c:v>74.387100000000004</c:v>
                </c:pt>
                <c:pt idx="171">
                  <c:v>76.294399999999996</c:v>
                </c:pt>
                <c:pt idx="172">
                  <c:v>76.294399999999996</c:v>
                </c:pt>
                <c:pt idx="173">
                  <c:v>78.201800000000006</c:v>
                </c:pt>
                <c:pt idx="174">
                  <c:v>78.201800000000006</c:v>
                </c:pt>
                <c:pt idx="175">
                  <c:v>78.201800000000006</c:v>
                </c:pt>
                <c:pt idx="176">
                  <c:v>78.201800000000006</c:v>
                </c:pt>
                <c:pt idx="177">
                  <c:v>78.201800000000006</c:v>
                </c:pt>
                <c:pt idx="178">
                  <c:v>78.201800000000006</c:v>
                </c:pt>
                <c:pt idx="179">
                  <c:v>78.201800000000006</c:v>
                </c:pt>
                <c:pt idx="180">
                  <c:v>78.201800000000006</c:v>
                </c:pt>
                <c:pt idx="181">
                  <c:v>78.201800000000006</c:v>
                </c:pt>
                <c:pt idx="182">
                  <c:v>78.201800000000006</c:v>
                </c:pt>
                <c:pt idx="183">
                  <c:v>78.201800000000006</c:v>
                </c:pt>
                <c:pt idx="184">
                  <c:v>78.201800000000006</c:v>
                </c:pt>
                <c:pt idx="185">
                  <c:v>78.201800000000006</c:v>
                </c:pt>
                <c:pt idx="186">
                  <c:v>78.201800000000006</c:v>
                </c:pt>
                <c:pt idx="187">
                  <c:v>78.201800000000006</c:v>
                </c:pt>
                <c:pt idx="188">
                  <c:v>78.201800000000006</c:v>
                </c:pt>
                <c:pt idx="189">
                  <c:v>78.201800000000006</c:v>
                </c:pt>
                <c:pt idx="190">
                  <c:v>78.201800000000006</c:v>
                </c:pt>
                <c:pt idx="191">
                  <c:v>76.294399999999996</c:v>
                </c:pt>
                <c:pt idx="192">
                  <c:v>76.294399999999996</c:v>
                </c:pt>
                <c:pt idx="193">
                  <c:v>76.294399999999996</c:v>
                </c:pt>
                <c:pt idx="194">
                  <c:v>74.387100000000004</c:v>
                </c:pt>
                <c:pt idx="195">
                  <c:v>74.387100000000004</c:v>
                </c:pt>
                <c:pt idx="196">
                  <c:v>74.387100000000004</c:v>
                </c:pt>
                <c:pt idx="197">
                  <c:v>72.479700000000008</c:v>
                </c:pt>
                <c:pt idx="198">
                  <c:v>72.479700000000008</c:v>
                </c:pt>
                <c:pt idx="199">
                  <c:v>72.479700000000008</c:v>
                </c:pt>
                <c:pt idx="200">
                  <c:v>70.572399999999945</c:v>
                </c:pt>
                <c:pt idx="201">
                  <c:v>70.572399999999945</c:v>
                </c:pt>
                <c:pt idx="202">
                  <c:v>70.572399999999945</c:v>
                </c:pt>
                <c:pt idx="203">
                  <c:v>70.572399999999945</c:v>
                </c:pt>
                <c:pt idx="204">
                  <c:v>70.572399999999945</c:v>
                </c:pt>
                <c:pt idx="205">
                  <c:v>68.665000000000006</c:v>
                </c:pt>
                <c:pt idx="206">
                  <c:v>68.665000000000006</c:v>
                </c:pt>
                <c:pt idx="207">
                  <c:v>68.665000000000006</c:v>
                </c:pt>
                <c:pt idx="208">
                  <c:v>68.665000000000006</c:v>
                </c:pt>
                <c:pt idx="209">
                  <c:v>68.665000000000006</c:v>
                </c:pt>
                <c:pt idx="210">
                  <c:v>68.665000000000006</c:v>
                </c:pt>
                <c:pt idx="211">
                  <c:v>68.665000000000006</c:v>
                </c:pt>
                <c:pt idx="212">
                  <c:v>70.572399999999945</c:v>
                </c:pt>
                <c:pt idx="213">
                  <c:v>70.572399999999945</c:v>
                </c:pt>
                <c:pt idx="214">
                  <c:v>70.572399999999945</c:v>
                </c:pt>
                <c:pt idx="215">
                  <c:v>70.572399999999945</c:v>
                </c:pt>
                <c:pt idx="216">
                  <c:v>72.479700000000008</c:v>
                </c:pt>
                <c:pt idx="217">
                  <c:v>72.479700000000008</c:v>
                </c:pt>
                <c:pt idx="218">
                  <c:v>72.479700000000008</c:v>
                </c:pt>
                <c:pt idx="219">
                  <c:v>74.387100000000004</c:v>
                </c:pt>
                <c:pt idx="220">
                  <c:v>74.387100000000004</c:v>
                </c:pt>
                <c:pt idx="221">
                  <c:v>76.294399999999996</c:v>
                </c:pt>
                <c:pt idx="222">
                  <c:v>76.294399999999996</c:v>
                </c:pt>
                <c:pt idx="223">
                  <c:v>78.201800000000006</c:v>
                </c:pt>
                <c:pt idx="224">
                  <c:v>78.201800000000006</c:v>
                </c:pt>
                <c:pt idx="225">
                  <c:v>78.201800000000006</c:v>
                </c:pt>
                <c:pt idx="226">
                  <c:v>78.201800000000006</c:v>
                </c:pt>
                <c:pt idx="227">
                  <c:v>80.109099999999998</c:v>
                </c:pt>
                <c:pt idx="228">
                  <c:v>80.109099999999998</c:v>
                </c:pt>
                <c:pt idx="229">
                  <c:v>82.016500000000022</c:v>
                </c:pt>
                <c:pt idx="230">
                  <c:v>82.016500000000022</c:v>
                </c:pt>
                <c:pt idx="231">
                  <c:v>83.9238</c:v>
                </c:pt>
                <c:pt idx="232">
                  <c:v>83.9238</c:v>
                </c:pt>
                <c:pt idx="233">
                  <c:v>85.831199999999995</c:v>
                </c:pt>
                <c:pt idx="234">
                  <c:v>85.831199999999995</c:v>
                </c:pt>
                <c:pt idx="235">
                  <c:v>87.738500000000002</c:v>
                </c:pt>
                <c:pt idx="236">
                  <c:v>87.738500000000002</c:v>
                </c:pt>
                <c:pt idx="237">
                  <c:v>87.738500000000002</c:v>
                </c:pt>
                <c:pt idx="238">
                  <c:v>89.645899999999983</c:v>
                </c:pt>
                <c:pt idx="239">
                  <c:v>89.645899999999983</c:v>
                </c:pt>
                <c:pt idx="240">
                  <c:v>89.645899999999983</c:v>
                </c:pt>
                <c:pt idx="241">
                  <c:v>91.553199999999975</c:v>
                </c:pt>
                <c:pt idx="242">
                  <c:v>91.553199999999975</c:v>
                </c:pt>
                <c:pt idx="243">
                  <c:v>91.553199999999975</c:v>
                </c:pt>
                <c:pt idx="244">
                  <c:v>91.553199999999975</c:v>
                </c:pt>
                <c:pt idx="245">
                  <c:v>91.553199999999975</c:v>
                </c:pt>
                <c:pt idx="246">
                  <c:v>91.553199999999975</c:v>
                </c:pt>
                <c:pt idx="247">
                  <c:v>91.553199999999975</c:v>
                </c:pt>
                <c:pt idx="248">
                  <c:v>91.553199999999975</c:v>
                </c:pt>
                <c:pt idx="249">
                  <c:v>91.553199999999975</c:v>
                </c:pt>
                <c:pt idx="250">
                  <c:v>91.553199999999975</c:v>
                </c:pt>
                <c:pt idx="251">
                  <c:v>91.553199999999975</c:v>
                </c:pt>
                <c:pt idx="252">
                  <c:v>91.553199999999975</c:v>
                </c:pt>
                <c:pt idx="253">
                  <c:v>93.460499999999996</c:v>
                </c:pt>
                <c:pt idx="254">
                  <c:v>93.460499999999996</c:v>
                </c:pt>
                <c:pt idx="255">
                  <c:v>93.460499999999996</c:v>
                </c:pt>
                <c:pt idx="256">
                  <c:v>93.460499999999996</c:v>
                </c:pt>
                <c:pt idx="257">
                  <c:v>93.460499999999996</c:v>
                </c:pt>
                <c:pt idx="258">
                  <c:v>93.460499999999996</c:v>
                </c:pt>
                <c:pt idx="259">
                  <c:v>93.460499999999996</c:v>
                </c:pt>
                <c:pt idx="260">
                  <c:v>93.460499999999996</c:v>
                </c:pt>
                <c:pt idx="261">
                  <c:v>91.553199999999975</c:v>
                </c:pt>
                <c:pt idx="262">
                  <c:v>91.553199999999975</c:v>
                </c:pt>
                <c:pt idx="263">
                  <c:v>91.553199999999975</c:v>
                </c:pt>
                <c:pt idx="264">
                  <c:v>91.553199999999975</c:v>
                </c:pt>
                <c:pt idx="265">
                  <c:v>91.553199999999975</c:v>
                </c:pt>
                <c:pt idx="266">
                  <c:v>89.645899999999983</c:v>
                </c:pt>
                <c:pt idx="267">
                  <c:v>89.645899999999983</c:v>
                </c:pt>
                <c:pt idx="268">
                  <c:v>87.738500000000002</c:v>
                </c:pt>
                <c:pt idx="269">
                  <c:v>87.738500000000002</c:v>
                </c:pt>
                <c:pt idx="270">
                  <c:v>87.738500000000002</c:v>
                </c:pt>
                <c:pt idx="271">
                  <c:v>85.831199999999995</c:v>
                </c:pt>
                <c:pt idx="272">
                  <c:v>85.831199999999995</c:v>
                </c:pt>
                <c:pt idx="273">
                  <c:v>83.9238</c:v>
                </c:pt>
                <c:pt idx="274">
                  <c:v>83.9238</c:v>
                </c:pt>
                <c:pt idx="275">
                  <c:v>82.016500000000022</c:v>
                </c:pt>
                <c:pt idx="276">
                  <c:v>82.016500000000022</c:v>
                </c:pt>
                <c:pt idx="277">
                  <c:v>80.109099999999998</c:v>
                </c:pt>
                <c:pt idx="278">
                  <c:v>80.109099999999998</c:v>
                </c:pt>
                <c:pt idx="279">
                  <c:v>78.201800000000006</c:v>
                </c:pt>
                <c:pt idx="280">
                  <c:v>78.201800000000006</c:v>
                </c:pt>
                <c:pt idx="281">
                  <c:v>78.201800000000006</c:v>
                </c:pt>
                <c:pt idx="282">
                  <c:v>76.294399999999996</c:v>
                </c:pt>
                <c:pt idx="283">
                  <c:v>76.294399999999996</c:v>
                </c:pt>
                <c:pt idx="284">
                  <c:v>74.387100000000004</c:v>
                </c:pt>
                <c:pt idx="285">
                  <c:v>74.387100000000004</c:v>
                </c:pt>
                <c:pt idx="286">
                  <c:v>72.479700000000008</c:v>
                </c:pt>
                <c:pt idx="287">
                  <c:v>72.479700000000008</c:v>
                </c:pt>
                <c:pt idx="288">
                  <c:v>70.572399999999945</c:v>
                </c:pt>
                <c:pt idx="289">
                  <c:v>68.665000000000006</c:v>
                </c:pt>
                <c:pt idx="290">
                  <c:v>68.665000000000006</c:v>
                </c:pt>
                <c:pt idx="291">
                  <c:v>66.7577</c:v>
                </c:pt>
                <c:pt idx="292">
                  <c:v>64.850300000000004</c:v>
                </c:pt>
                <c:pt idx="293">
                  <c:v>64.850300000000004</c:v>
                </c:pt>
                <c:pt idx="294">
                  <c:v>62.942999999999998</c:v>
                </c:pt>
                <c:pt idx="295">
                  <c:v>62.942999999999998</c:v>
                </c:pt>
                <c:pt idx="296">
                  <c:v>61.035600000000002</c:v>
                </c:pt>
                <c:pt idx="297">
                  <c:v>59.128</c:v>
                </c:pt>
                <c:pt idx="298">
                  <c:v>59.128</c:v>
                </c:pt>
                <c:pt idx="299">
                  <c:v>57.220700000000001</c:v>
                </c:pt>
                <c:pt idx="300">
                  <c:v>55.313299999999998</c:v>
                </c:pt>
                <c:pt idx="301">
                  <c:v>55.313299999999998</c:v>
                </c:pt>
                <c:pt idx="302">
                  <c:v>53.406000000000013</c:v>
                </c:pt>
                <c:pt idx="303">
                  <c:v>51.498600000000003</c:v>
                </c:pt>
                <c:pt idx="304">
                  <c:v>51.498600000000003</c:v>
                </c:pt>
                <c:pt idx="305">
                  <c:v>51.498600000000003</c:v>
                </c:pt>
                <c:pt idx="306">
                  <c:v>49.591300000000011</c:v>
                </c:pt>
                <c:pt idx="307">
                  <c:v>49.591300000000011</c:v>
                </c:pt>
                <c:pt idx="308">
                  <c:v>47.683900000000001</c:v>
                </c:pt>
                <c:pt idx="309">
                  <c:v>45.776600000000009</c:v>
                </c:pt>
                <c:pt idx="310">
                  <c:v>45.776600000000009</c:v>
                </c:pt>
                <c:pt idx="311">
                  <c:v>43.869300000000003</c:v>
                </c:pt>
                <c:pt idx="312">
                  <c:v>41.9619</c:v>
                </c:pt>
                <c:pt idx="313">
                  <c:v>41.9619</c:v>
                </c:pt>
                <c:pt idx="314">
                  <c:v>40.054600000000001</c:v>
                </c:pt>
                <c:pt idx="315">
                  <c:v>40.054600000000001</c:v>
                </c:pt>
                <c:pt idx="316">
                  <c:v>38.147200000000012</c:v>
                </c:pt>
                <c:pt idx="317">
                  <c:v>38.147200000000012</c:v>
                </c:pt>
                <c:pt idx="318">
                  <c:v>38.147200000000012</c:v>
                </c:pt>
                <c:pt idx="319">
                  <c:v>38.147200000000012</c:v>
                </c:pt>
                <c:pt idx="320">
                  <c:v>36.239899999999999</c:v>
                </c:pt>
                <c:pt idx="321">
                  <c:v>36.239899999999999</c:v>
                </c:pt>
                <c:pt idx="322">
                  <c:v>34.332500000000003</c:v>
                </c:pt>
                <c:pt idx="323">
                  <c:v>34.332500000000003</c:v>
                </c:pt>
                <c:pt idx="324">
                  <c:v>32.425200000000011</c:v>
                </c:pt>
                <c:pt idx="325">
                  <c:v>30.517800000000001</c:v>
                </c:pt>
                <c:pt idx="326">
                  <c:v>30.517800000000001</c:v>
                </c:pt>
                <c:pt idx="327">
                  <c:v>28.610299999999999</c:v>
                </c:pt>
                <c:pt idx="328">
                  <c:v>26.702999999999999</c:v>
                </c:pt>
                <c:pt idx="329">
                  <c:v>26.702999999999999</c:v>
                </c:pt>
                <c:pt idx="330">
                  <c:v>26.702999999999999</c:v>
                </c:pt>
                <c:pt idx="331">
                  <c:v>24.7956</c:v>
                </c:pt>
                <c:pt idx="332">
                  <c:v>24.7956</c:v>
                </c:pt>
                <c:pt idx="333">
                  <c:v>24.7956</c:v>
                </c:pt>
                <c:pt idx="334">
                  <c:v>24.7956</c:v>
                </c:pt>
                <c:pt idx="335">
                  <c:v>24.7956</c:v>
                </c:pt>
                <c:pt idx="336">
                  <c:v>24.7956</c:v>
                </c:pt>
                <c:pt idx="337">
                  <c:v>22.88829999999998</c:v>
                </c:pt>
                <c:pt idx="338">
                  <c:v>22.88829999999998</c:v>
                </c:pt>
                <c:pt idx="339">
                  <c:v>22.88829999999998</c:v>
                </c:pt>
                <c:pt idx="340">
                  <c:v>20.981000000000002</c:v>
                </c:pt>
                <c:pt idx="341">
                  <c:v>20.981000000000002</c:v>
                </c:pt>
                <c:pt idx="342">
                  <c:v>20.981000000000002</c:v>
                </c:pt>
                <c:pt idx="343">
                  <c:v>20.981000000000002</c:v>
                </c:pt>
                <c:pt idx="344">
                  <c:v>19.073599999999999</c:v>
                </c:pt>
                <c:pt idx="345">
                  <c:v>19.073599999999999</c:v>
                </c:pt>
                <c:pt idx="346">
                  <c:v>19.073599999999999</c:v>
                </c:pt>
                <c:pt idx="347">
                  <c:v>19.073599999999999</c:v>
                </c:pt>
                <c:pt idx="348">
                  <c:v>17.1663</c:v>
                </c:pt>
                <c:pt idx="349">
                  <c:v>17.1663</c:v>
                </c:pt>
                <c:pt idx="350">
                  <c:v>17.1663</c:v>
                </c:pt>
                <c:pt idx="351">
                  <c:v>17.1663</c:v>
                </c:pt>
                <c:pt idx="352">
                  <c:v>17.1663</c:v>
                </c:pt>
                <c:pt idx="353">
                  <c:v>15.258900000000001</c:v>
                </c:pt>
                <c:pt idx="354">
                  <c:v>15.258900000000001</c:v>
                </c:pt>
                <c:pt idx="355">
                  <c:v>15.258900000000001</c:v>
                </c:pt>
                <c:pt idx="356">
                  <c:v>15.258900000000001</c:v>
                </c:pt>
                <c:pt idx="357">
                  <c:v>15.258900000000001</c:v>
                </c:pt>
                <c:pt idx="358">
                  <c:v>15.258900000000001</c:v>
                </c:pt>
                <c:pt idx="359">
                  <c:v>15.258900000000001</c:v>
                </c:pt>
                <c:pt idx="360">
                  <c:v>15.258900000000001</c:v>
                </c:pt>
                <c:pt idx="361">
                  <c:v>13.3515</c:v>
                </c:pt>
                <c:pt idx="362">
                  <c:v>13.3515</c:v>
                </c:pt>
                <c:pt idx="363">
                  <c:v>13.3515</c:v>
                </c:pt>
                <c:pt idx="364">
                  <c:v>13.3515</c:v>
                </c:pt>
                <c:pt idx="365">
                  <c:v>13.3515</c:v>
                </c:pt>
                <c:pt idx="366">
                  <c:v>13.3515</c:v>
                </c:pt>
                <c:pt idx="367">
                  <c:v>13.3515</c:v>
                </c:pt>
                <c:pt idx="368">
                  <c:v>13.3515</c:v>
                </c:pt>
                <c:pt idx="369">
                  <c:v>13.3515</c:v>
                </c:pt>
                <c:pt idx="370">
                  <c:v>11.4442</c:v>
                </c:pt>
                <c:pt idx="371">
                  <c:v>13.3515</c:v>
                </c:pt>
                <c:pt idx="372">
                  <c:v>13.3515</c:v>
                </c:pt>
                <c:pt idx="373">
                  <c:v>13.3515</c:v>
                </c:pt>
                <c:pt idx="374">
                  <c:v>13.3515</c:v>
                </c:pt>
                <c:pt idx="375">
                  <c:v>11.4442</c:v>
                </c:pt>
                <c:pt idx="376">
                  <c:v>11.4442</c:v>
                </c:pt>
                <c:pt idx="377">
                  <c:v>11.4442</c:v>
                </c:pt>
                <c:pt idx="378">
                  <c:v>11.4442</c:v>
                </c:pt>
                <c:pt idx="379">
                  <c:v>13.3515</c:v>
                </c:pt>
                <c:pt idx="380">
                  <c:v>13.3515</c:v>
                </c:pt>
                <c:pt idx="381">
                  <c:v>13.3515</c:v>
                </c:pt>
                <c:pt idx="382">
                  <c:v>13.3515</c:v>
                </c:pt>
                <c:pt idx="383">
                  <c:v>13.3515</c:v>
                </c:pt>
                <c:pt idx="384">
                  <c:v>13.3515</c:v>
                </c:pt>
                <c:pt idx="385">
                  <c:v>13.3515</c:v>
                </c:pt>
                <c:pt idx="386">
                  <c:v>13.3515</c:v>
                </c:pt>
                <c:pt idx="387">
                  <c:v>13.3515</c:v>
                </c:pt>
                <c:pt idx="388">
                  <c:v>13.3515</c:v>
                </c:pt>
                <c:pt idx="389">
                  <c:v>13.3515</c:v>
                </c:pt>
                <c:pt idx="390">
                  <c:v>13.3515</c:v>
                </c:pt>
                <c:pt idx="391">
                  <c:v>13.3515</c:v>
                </c:pt>
                <c:pt idx="392">
                  <c:v>13.3515</c:v>
                </c:pt>
                <c:pt idx="393">
                  <c:v>13.3515</c:v>
                </c:pt>
                <c:pt idx="394">
                  <c:v>13.3515</c:v>
                </c:pt>
                <c:pt idx="395">
                  <c:v>13.3515</c:v>
                </c:pt>
                <c:pt idx="396">
                  <c:v>13.3515</c:v>
                </c:pt>
                <c:pt idx="397">
                  <c:v>13.3515</c:v>
                </c:pt>
                <c:pt idx="398">
                  <c:v>11.4442</c:v>
                </c:pt>
                <c:pt idx="399">
                  <c:v>11.4442</c:v>
                </c:pt>
                <c:pt idx="400">
                  <c:v>11.4442</c:v>
                </c:pt>
                <c:pt idx="401">
                  <c:v>11.4442</c:v>
                </c:pt>
                <c:pt idx="402">
                  <c:v>11.4442</c:v>
                </c:pt>
                <c:pt idx="403">
                  <c:v>11.4442</c:v>
                </c:pt>
                <c:pt idx="404">
                  <c:v>11.4442</c:v>
                </c:pt>
                <c:pt idx="405">
                  <c:v>11.4442</c:v>
                </c:pt>
                <c:pt idx="406">
                  <c:v>11.4442</c:v>
                </c:pt>
                <c:pt idx="407">
                  <c:v>11.4442</c:v>
                </c:pt>
                <c:pt idx="408">
                  <c:v>11.4442</c:v>
                </c:pt>
                <c:pt idx="409">
                  <c:v>11.4442</c:v>
                </c:pt>
                <c:pt idx="410">
                  <c:v>11.4442</c:v>
                </c:pt>
                <c:pt idx="411">
                  <c:v>11.4442</c:v>
                </c:pt>
                <c:pt idx="412">
                  <c:v>11.4442</c:v>
                </c:pt>
                <c:pt idx="413">
                  <c:v>11.4442</c:v>
                </c:pt>
                <c:pt idx="414">
                  <c:v>11.4442</c:v>
                </c:pt>
                <c:pt idx="415">
                  <c:v>11.4442</c:v>
                </c:pt>
                <c:pt idx="416">
                  <c:v>9.5368000000000013</c:v>
                </c:pt>
                <c:pt idx="417">
                  <c:v>9.5368000000000013</c:v>
                </c:pt>
                <c:pt idx="418">
                  <c:v>9.5368000000000013</c:v>
                </c:pt>
                <c:pt idx="419">
                  <c:v>9.5368000000000013</c:v>
                </c:pt>
                <c:pt idx="420">
                  <c:v>9.5368000000000013</c:v>
                </c:pt>
                <c:pt idx="421">
                  <c:v>9.5368000000000013</c:v>
                </c:pt>
                <c:pt idx="422">
                  <c:v>9.5368000000000013</c:v>
                </c:pt>
                <c:pt idx="423">
                  <c:v>9.5368000000000013</c:v>
                </c:pt>
                <c:pt idx="424">
                  <c:v>9.5368000000000013</c:v>
                </c:pt>
                <c:pt idx="425">
                  <c:v>9.5368000000000013</c:v>
                </c:pt>
                <c:pt idx="426">
                  <c:v>9.5368000000000013</c:v>
                </c:pt>
                <c:pt idx="427">
                  <c:v>9.5368000000000013</c:v>
                </c:pt>
                <c:pt idx="428">
                  <c:v>9.5368000000000013</c:v>
                </c:pt>
                <c:pt idx="429">
                  <c:v>9.5368000000000013</c:v>
                </c:pt>
                <c:pt idx="430">
                  <c:v>9.5368000000000013</c:v>
                </c:pt>
                <c:pt idx="431">
                  <c:v>9.5368000000000013</c:v>
                </c:pt>
                <c:pt idx="432">
                  <c:v>9.5368000000000013</c:v>
                </c:pt>
                <c:pt idx="433">
                  <c:v>9.5368000000000013</c:v>
                </c:pt>
                <c:pt idx="434">
                  <c:v>7.6294499999999976</c:v>
                </c:pt>
                <c:pt idx="435">
                  <c:v>7.6294499999999976</c:v>
                </c:pt>
                <c:pt idx="436">
                  <c:v>7.6294499999999976</c:v>
                </c:pt>
                <c:pt idx="437">
                  <c:v>7.6294499999999976</c:v>
                </c:pt>
                <c:pt idx="438">
                  <c:v>7.6294499999999976</c:v>
                </c:pt>
                <c:pt idx="439">
                  <c:v>7.6294499999999976</c:v>
                </c:pt>
                <c:pt idx="440">
                  <c:v>7.6294499999999976</c:v>
                </c:pt>
                <c:pt idx="441">
                  <c:v>7.6294499999999976</c:v>
                </c:pt>
                <c:pt idx="442">
                  <c:v>7.6294499999999976</c:v>
                </c:pt>
                <c:pt idx="443">
                  <c:v>7.6294499999999976</c:v>
                </c:pt>
                <c:pt idx="444">
                  <c:v>7.6294499999999976</c:v>
                </c:pt>
                <c:pt idx="445">
                  <c:v>7.6294499999999976</c:v>
                </c:pt>
                <c:pt idx="446">
                  <c:v>7.6294499999999976</c:v>
                </c:pt>
                <c:pt idx="447">
                  <c:v>7.6294499999999976</c:v>
                </c:pt>
                <c:pt idx="448">
                  <c:v>5.7220799999999956</c:v>
                </c:pt>
                <c:pt idx="449">
                  <c:v>5.7220799999999956</c:v>
                </c:pt>
                <c:pt idx="450">
                  <c:v>7.6294499999999976</c:v>
                </c:pt>
                <c:pt idx="451">
                  <c:v>9.5368000000000013</c:v>
                </c:pt>
                <c:pt idx="452">
                  <c:v>11.4442</c:v>
                </c:pt>
                <c:pt idx="453">
                  <c:v>13.3515</c:v>
                </c:pt>
                <c:pt idx="454">
                  <c:v>17.1663</c:v>
                </c:pt>
                <c:pt idx="455">
                  <c:v>19.073599999999999</c:v>
                </c:pt>
                <c:pt idx="456">
                  <c:v>20.981000000000002</c:v>
                </c:pt>
                <c:pt idx="457">
                  <c:v>20.981000000000002</c:v>
                </c:pt>
                <c:pt idx="458">
                  <c:v>20.981000000000002</c:v>
                </c:pt>
                <c:pt idx="459">
                  <c:v>19.073599999999999</c:v>
                </c:pt>
                <c:pt idx="460">
                  <c:v>17.1663</c:v>
                </c:pt>
                <c:pt idx="461">
                  <c:v>15.258900000000001</c:v>
                </c:pt>
                <c:pt idx="462">
                  <c:v>13.3515</c:v>
                </c:pt>
                <c:pt idx="463">
                  <c:v>13.3515</c:v>
                </c:pt>
                <c:pt idx="464">
                  <c:v>11.4442</c:v>
                </c:pt>
                <c:pt idx="465">
                  <c:v>11.4442</c:v>
                </c:pt>
                <c:pt idx="466">
                  <c:v>11.4442</c:v>
                </c:pt>
                <c:pt idx="467">
                  <c:v>9.5368000000000013</c:v>
                </c:pt>
                <c:pt idx="468">
                  <c:v>9.5368000000000013</c:v>
                </c:pt>
                <c:pt idx="469">
                  <c:v>7.6294499999999976</c:v>
                </c:pt>
                <c:pt idx="470">
                  <c:v>7.6294499999999976</c:v>
                </c:pt>
                <c:pt idx="471">
                  <c:v>7.6294499999999976</c:v>
                </c:pt>
                <c:pt idx="472">
                  <c:v>5.7220799999999956</c:v>
                </c:pt>
                <c:pt idx="473">
                  <c:v>5.7220799999999956</c:v>
                </c:pt>
                <c:pt idx="474">
                  <c:v>5.7220799999999956</c:v>
                </c:pt>
                <c:pt idx="475">
                  <c:v>5.7220799999999956</c:v>
                </c:pt>
                <c:pt idx="476">
                  <c:v>5.7220799999999956</c:v>
                </c:pt>
                <c:pt idx="477">
                  <c:v>5.7220799999999956</c:v>
                </c:pt>
                <c:pt idx="478">
                  <c:v>3.8147299999999991</c:v>
                </c:pt>
                <c:pt idx="479">
                  <c:v>3.8147299999999991</c:v>
                </c:pt>
                <c:pt idx="480">
                  <c:v>3.8147299999999991</c:v>
                </c:pt>
                <c:pt idx="481">
                  <c:v>3.8147299999999991</c:v>
                </c:pt>
                <c:pt idx="482">
                  <c:v>3.8147299999999991</c:v>
                </c:pt>
                <c:pt idx="483">
                  <c:v>3.8147299999999991</c:v>
                </c:pt>
                <c:pt idx="484">
                  <c:v>3.8147299999999991</c:v>
                </c:pt>
                <c:pt idx="485">
                  <c:v>3.8147299999999991</c:v>
                </c:pt>
                <c:pt idx="486">
                  <c:v>3.8147299999999991</c:v>
                </c:pt>
                <c:pt idx="487">
                  <c:v>3.8147299999999991</c:v>
                </c:pt>
                <c:pt idx="488">
                  <c:v>3.8147299999999991</c:v>
                </c:pt>
                <c:pt idx="489">
                  <c:v>3.8147299999999991</c:v>
                </c:pt>
                <c:pt idx="490">
                  <c:v>3.8147299999999991</c:v>
                </c:pt>
                <c:pt idx="491">
                  <c:v>3.8147299999999991</c:v>
                </c:pt>
                <c:pt idx="492">
                  <c:v>3.8147299999999991</c:v>
                </c:pt>
                <c:pt idx="493">
                  <c:v>3.8147299999999991</c:v>
                </c:pt>
                <c:pt idx="494">
                  <c:v>3.8147299999999991</c:v>
                </c:pt>
                <c:pt idx="495">
                  <c:v>3.8147299999999991</c:v>
                </c:pt>
                <c:pt idx="496">
                  <c:v>3.8147299999999991</c:v>
                </c:pt>
                <c:pt idx="497">
                  <c:v>3.8147299999999991</c:v>
                </c:pt>
                <c:pt idx="498">
                  <c:v>3.8147299999999991</c:v>
                </c:pt>
                <c:pt idx="499">
                  <c:v>3.8147299999999991</c:v>
                </c:pt>
                <c:pt idx="500">
                  <c:v>3.8147299999999991</c:v>
                </c:pt>
                <c:pt idx="501">
                  <c:v>3.8147299999999991</c:v>
                </c:pt>
                <c:pt idx="502">
                  <c:v>3.8147299999999991</c:v>
                </c:pt>
                <c:pt idx="503">
                  <c:v>3.8147299999999991</c:v>
                </c:pt>
                <c:pt idx="504">
                  <c:v>3.8147299999999991</c:v>
                </c:pt>
                <c:pt idx="505">
                  <c:v>3.8147299999999991</c:v>
                </c:pt>
                <c:pt idx="506">
                  <c:v>3.8147299999999991</c:v>
                </c:pt>
                <c:pt idx="507">
                  <c:v>3.8147299999999991</c:v>
                </c:pt>
                <c:pt idx="508">
                  <c:v>3.8147299999999991</c:v>
                </c:pt>
                <c:pt idx="509">
                  <c:v>3.8147299999999991</c:v>
                </c:pt>
                <c:pt idx="510">
                  <c:v>3.8147299999999991</c:v>
                </c:pt>
                <c:pt idx="511">
                  <c:v>3.8147299999999991</c:v>
                </c:pt>
                <c:pt idx="512">
                  <c:v>3.8147299999999991</c:v>
                </c:pt>
                <c:pt idx="513">
                  <c:v>1.9073599999999999</c:v>
                </c:pt>
                <c:pt idx="514">
                  <c:v>1.9073599999999999</c:v>
                </c:pt>
                <c:pt idx="515">
                  <c:v>1.9073599999999999</c:v>
                </c:pt>
                <c:pt idx="516">
                  <c:v>1.9073599999999999</c:v>
                </c:pt>
                <c:pt idx="517">
                  <c:v>1.9073599999999999</c:v>
                </c:pt>
                <c:pt idx="518">
                  <c:v>1.9073599999999999</c:v>
                </c:pt>
                <c:pt idx="519">
                  <c:v>1.9073599999999999</c:v>
                </c:pt>
                <c:pt idx="520">
                  <c:v>1.9073599999999999</c:v>
                </c:pt>
                <c:pt idx="521">
                  <c:v>1.9073599999999999</c:v>
                </c:pt>
                <c:pt idx="522">
                  <c:v>1.9073599999999999</c:v>
                </c:pt>
                <c:pt idx="523">
                  <c:v>1.9073599999999999</c:v>
                </c:pt>
                <c:pt idx="524">
                  <c:v>1.9073599999999999</c:v>
                </c:pt>
                <c:pt idx="525">
                  <c:v>1.9073599999999999</c:v>
                </c:pt>
                <c:pt idx="526">
                  <c:v>1.9073599999999999</c:v>
                </c:pt>
                <c:pt idx="527">
                  <c:v>1.9073599999999999</c:v>
                </c:pt>
                <c:pt idx="528">
                  <c:v>1.9073599999999999</c:v>
                </c:pt>
                <c:pt idx="529">
                  <c:v>1.9073599999999999</c:v>
                </c:pt>
                <c:pt idx="530">
                  <c:v>1.9073599999999999</c:v>
                </c:pt>
                <c:pt idx="531">
                  <c:v>1.9073599999999999</c:v>
                </c:pt>
                <c:pt idx="532">
                  <c:v>1.9073599999999999</c:v>
                </c:pt>
                <c:pt idx="533">
                  <c:v>1.9073599999999999</c:v>
                </c:pt>
                <c:pt idx="534">
                  <c:v>1.9073599999999999</c:v>
                </c:pt>
                <c:pt idx="535">
                  <c:v>1.9073599999999999</c:v>
                </c:pt>
                <c:pt idx="536">
                  <c:v>1.9073599999999999</c:v>
                </c:pt>
                <c:pt idx="537">
                  <c:v>1.9073599999999999</c:v>
                </c:pt>
                <c:pt idx="538">
                  <c:v>1.9073599999999999</c:v>
                </c:pt>
                <c:pt idx="539">
                  <c:v>1.9073599999999999</c:v>
                </c:pt>
                <c:pt idx="540">
                  <c:v>1.9073599999999999</c:v>
                </c:pt>
                <c:pt idx="541">
                  <c:v>1.9073599999999999</c:v>
                </c:pt>
                <c:pt idx="542">
                  <c:v>1.9073599999999999</c:v>
                </c:pt>
                <c:pt idx="543">
                  <c:v>1.9073599999999999</c:v>
                </c:pt>
                <c:pt idx="544">
                  <c:v>3.8147299999999991</c:v>
                </c:pt>
                <c:pt idx="545">
                  <c:v>3.8147299999999991</c:v>
                </c:pt>
                <c:pt idx="546">
                  <c:v>3.8147299999999991</c:v>
                </c:pt>
                <c:pt idx="547">
                  <c:v>3.8147299999999991</c:v>
                </c:pt>
                <c:pt idx="548">
                  <c:v>3.8147299999999991</c:v>
                </c:pt>
                <c:pt idx="549">
                  <c:v>3.8147299999999991</c:v>
                </c:pt>
                <c:pt idx="550">
                  <c:v>3.8147299999999991</c:v>
                </c:pt>
                <c:pt idx="551">
                  <c:v>3.8147299999999991</c:v>
                </c:pt>
                <c:pt idx="552">
                  <c:v>3.8147299999999991</c:v>
                </c:pt>
                <c:pt idx="553">
                  <c:v>3.8147299999999991</c:v>
                </c:pt>
                <c:pt idx="554">
                  <c:v>3.8147299999999991</c:v>
                </c:pt>
                <c:pt idx="555">
                  <c:v>3.8147299999999991</c:v>
                </c:pt>
                <c:pt idx="556">
                  <c:v>3.8147299999999991</c:v>
                </c:pt>
                <c:pt idx="557">
                  <c:v>3.8147299999999991</c:v>
                </c:pt>
                <c:pt idx="558">
                  <c:v>3.8147299999999991</c:v>
                </c:pt>
                <c:pt idx="559">
                  <c:v>3.8147299999999991</c:v>
                </c:pt>
                <c:pt idx="560">
                  <c:v>3.8147299999999991</c:v>
                </c:pt>
                <c:pt idx="561">
                  <c:v>3.8147299999999991</c:v>
                </c:pt>
                <c:pt idx="562">
                  <c:v>3.8147299999999991</c:v>
                </c:pt>
                <c:pt idx="563">
                  <c:v>3.8147299999999991</c:v>
                </c:pt>
                <c:pt idx="564">
                  <c:v>3.8147299999999991</c:v>
                </c:pt>
                <c:pt idx="565">
                  <c:v>3.8147299999999991</c:v>
                </c:pt>
                <c:pt idx="566">
                  <c:v>3.8147299999999991</c:v>
                </c:pt>
                <c:pt idx="567">
                  <c:v>3.8147299999999991</c:v>
                </c:pt>
                <c:pt idx="568">
                  <c:v>3.8147299999999991</c:v>
                </c:pt>
                <c:pt idx="569">
                  <c:v>3.8147299999999991</c:v>
                </c:pt>
                <c:pt idx="570">
                  <c:v>3.8147299999999991</c:v>
                </c:pt>
                <c:pt idx="571">
                  <c:v>3.8147299999999991</c:v>
                </c:pt>
                <c:pt idx="572">
                  <c:v>3.8147299999999991</c:v>
                </c:pt>
                <c:pt idx="573">
                  <c:v>3.8147299999999991</c:v>
                </c:pt>
                <c:pt idx="574">
                  <c:v>3.8147299999999991</c:v>
                </c:pt>
                <c:pt idx="575">
                  <c:v>3.8147299999999991</c:v>
                </c:pt>
                <c:pt idx="576">
                  <c:v>3.8147299999999991</c:v>
                </c:pt>
                <c:pt idx="577">
                  <c:v>3.8147299999999991</c:v>
                </c:pt>
                <c:pt idx="578">
                  <c:v>3.8147299999999991</c:v>
                </c:pt>
                <c:pt idx="579">
                  <c:v>3.8147299999999991</c:v>
                </c:pt>
                <c:pt idx="580">
                  <c:v>3.8147299999999991</c:v>
                </c:pt>
                <c:pt idx="581">
                  <c:v>3.8147299999999991</c:v>
                </c:pt>
                <c:pt idx="582">
                  <c:v>3.8147299999999991</c:v>
                </c:pt>
                <c:pt idx="583">
                  <c:v>5.7220799999999956</c:v>
                </c:pt>
                <c:pt idx="584">
                  <c:v>5.7220799999999956</c:v>
                </c:pt>
                <c:pt idx="585">
                  <c:v>5.7220799999999956</c:v>
                </c:pt>
                <c:pt idx="586">
                  <c:v>5.7220799999999956</c:v>
                </c:pt>
                <c:pt idx="587">
                  <c:v>5.7220799999999956</c:v>
                </c:pt>
                <c:pt idx="588">
                  <c:v>5.7220799999999956</c:v>
                </c:pt>
                <c:pt idx="589">
                  <c:v>5.7220799999999956</c:v>
                </c:pt>
                <c:pt idx="590">
                  <c:v>5.7220799999999956</c:v>
                </c:pt>
                <c:pt idx="591">
                  <c:v>5.7220799999999956</c:v>
                </c:pt>
                <c:pt idx="592">
                  <c:v>5.7220799999999956</c:v>
                </c:pt>
                <c:pt idx="593">
                  <c:v>3.8147299999999991</c:v>
                </c:pt>
                <c:pt idx="594">
                  <c:v>3.8147299999999991</c:v>
                </c:pt>
                <c:pt idx="595">
                  <c:v>3.8147299999999991</c:v>
                </c:pt>
                <c:pt idx="596">
                  <c:v>3.8147299999999991</c:v>
                </c:pt>
                <c:pt idx="597">
                  <c:v>3.8147299999999991</c:v>
                </c:pt>
                <c:pt idx="598">
                  <c:v>3.8147299999999991</c:v>
                </c:pt>
                <c:pt idx="599">
                  <c:v>3.8147299999999991</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1.9073599999999999</c:v>
                </c:pt>
                <c:pt idx="819">
                  <c:v>1.9073599999999999</c:v>
                </c:pt>
                <c:pt idx="820">
                  <c:v>1.9073599999999999</c:v>
                </c:pt>
                <c:pt idx="821">
                  <c:v>1.9073599999999999</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1.9073599999999999</c:v>
                </c:pt>
                <c:pt idx="856">
                  <c:v>1.9073599999999999</c:v>
                </c:pt>
                <c:pt idx="857">
                  <c:v>1.9073599999999999</c:v>
                </c:pt>
                <c:pt idx="858">
                  <c:v>1.9073599999999999</c:v>
                </c:pt>
                <c:pt idx="859">
                  <c:v>1.9073599999999999</c:v>
                </c:pt>
                <c:pt idx="860">
                  <c:v>1.9073599999999999</c:v>
                </c:pt>
                <c:pt idx="861">
                  <c:v>1.9073599999999999</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1.9073599999999999</c:v>
                </c:pt>
                <c:pt idx="902">
                  <c:v>1.9073599999999999</c:v>
                </c:pt>
                <c:pt idx="903">
                  <c:v>1.9073599999999999</c:v>
                </c:pt>
                <c:pt idx="904">
                  <c:v>1.9073599999999999</c:v>
                </c:pt>
                <c:pt idx="905">
                  <c:v>1.9073599999999999</c:v>
                </c:pt>
                <c:pt idx="906">
                  <c:v>1.9073599999999999</c:v>
                </c:pt>
                <c:pt idx="907">
                  <c:v>3.8147299999999991</c:v>
                </c:pt>
                <c:pt idx="908">
                  <c:v>3.8147299999999991</c:v>
                </c:pt>
                <c:pt idx="909">
                  <c:v>3.8147299999999991</c:v>
                </c:pt>
                <c:pt idx="910">
                  <c:v>5.7220799999999956</c:v>
                </c:pt>
                <c:pt idx="911">
                  <c:v>7.6294499999999976</c:v>
                </c:pt>
                <c:pt idx="912">
                  <c:v>7.6294499999999976</c:v>
                </c:pt>
                <c:pt idx="913">
                  <c:v>9.5368000000000013</c:v>
                </c:pt>
                <c:pt idx="914">
                  <c:v>11.4442</c:v>
                </c:pt>
                <c:pt idx="915">
                  <c:v>11.4442</c:v>
                </c:pt>
                <c:pt idx="916">
                  <c:v>13.3515</c:v>
                </c:pt>
                <c:pt idx="917">
                  <c:v>15.258900000000001</c:v>
                </c:pt>
                <c:pt idx="918">
                  <c:v>17.1663</c:v>
                </c:pt>
                <c:pt idx="919">
                  <c:v>19.073599999999999</c:v>
                </c:pt>
                <c:pt idx="920">
                  <c:v>22.88829999999998</c:v>
                </c:pt>
                <c:pt idx="921">
                  <c:v>24.7956</c:v>
                </c:pt>
                <c:pt idx="922">
                  <c:v>26.702999999999999</c:v>
                </c:pt>
                <c:pt idx="923">
                  <c:v>28.610299999999999</c:v>
                </c:pt>
                <c:pt idx="924">
                  <c:v>34.332500000000003</c:v>
                </c:pt>
                <c:pt idx="925">
                  <c:v>36.239899999999999</c:v>
                </c:pt>
                <c:pt idx="926">
                  <c:v>38.147200000000012</c:v>
                </c:pt>
                <c:pt idx="927">
                  <c:v>40.054600000000001</c:v>
                </c:pt>
                <c:pt idx="928">
                  <c:v>43.869300000000003</c:v>
                </c:pt>
                <c:pt idx="929">
                  <c:v>47.683900000000001</c:v>
                </c:pt>
                <c:pt idx="930">
                  <c:v>49.591300000000011</c:v>
                </c:pt>
                <c:pt idx="931">
                  <c:v>51.498600000000003</c:v>
                </c:pt>
                <c:pt idx="932">
                  <c:v>55.313299999999998</c:v>
                </c:pt>
                <c:pt idx="933">
                  <c:v>57.220700000000001</c:v>
                </c:pt>
                <c:pt idx="934">
                  <c:v>61.035600000000002</c:v>
                </c:pt>
                <c:pt idx="935">
                  <c:v>62.942999999999998</c:v>
                </c:pt>
                <c:pt idx="936">
                  <c:v>64.850300000000004</c:v>
                </c:pt>
                <c:pt idx="937">
                  <c:v>66.7577</c:v>
                </c:pt>
                <c:pt idx="938">
                  <c:v>68.665000000000006</c:v>
                </c:pt>
                <c:pt idx="939">
                  <c:v>70.572399999999945</c:v>
                </c:pt>
                <c:pt idx="940">
                  <c:v>74.387100000000004</c:v>
                </c:pt>
                <c:pt idx="941">
                  <c:v>76.294399999999996</c:v>
                </c:pt>
                <c:pt idx="942">
                  <c:v>78.201800000000006</c:v>
                </c:pt>
                <c:pt idx="943">
                  <c:v>78.201800000000006</c:v>
                </c:pt>
                <c:pt idx="944">
                  <c:v>80.109099999999998</c:v>
                </c:pt>
                <c:pt idx="945">
                  <c:v>80.109099999999998</c:v>
                </c:pt>
                <c:pt idx="946">
                  <c:v>82.016500000000022</c:v>
                </c:pt>
                <c:pt idx="947">
                  <c:v>82.016500000000022</c:v>
                </c:pt>
                <c:pt idx="948">
                  <c:v>83.9238</c:v>
                </c:pt>
                <c:pt idx="949">
                  <c:v>83.9238</c:v>
                </c:pt>
                <c:pt idx="950">
                  <c:v>85.831199999999995</c:v>
                </c:pt>
                <c:pt idx="951">
                  <c:v>85.831199999999995</c:v>
                </c:pt>
                <c:pt idx="952">
                  <c:v>87.738500000000002</c:v>
                </c:pt>
                <c:pt idx="953">
                  <c:v>87.738500000000002</c:v>
                </c:pt>
                <c:pt idx="954">
                  <c:v>87.738500000000002</c:v>
                </c:pt>
                <c:pt idx="955">
                  <c:v>87.738500000000002</c:v>
                </c:pt>
                <c:pt idx="956">
                  <c:v>87.738500000000002</c:v>
                </c:pt>
                <c:pt idx="957">
                  <c:v>87.738500000000002</c:v>
                </c:pt>
                <c:pt idx="958">
                  <c:v>87.738500000000002</c:v>
                </c:pt>
                <c:pt idx="959">
                  <c:v>87.738500000000002</c:v>
                </c:pt>
                <c:pt idx="960">
                  <c:v>87.738500000000002</c:v>
                </c:pt>
                <c:pt idx="961">
                  <c:v>87.738500000000002</c:v>
                </c:pt>
                <c:pt idx="962">
                  <c:v>85.831199999999995</c:v>
                </c:pt>
                <c:pt idx="963">
                  <c:v>85.831199999999995</c:v>
                </c:pt>
                <c:pt idx="964">
                  <c:v>85.831199999999995</c:v>
                </c:pt>
                <c:pt idx="965">
                  <c:v>83.9238</c:v>
                </c:pt>
                <c:pt idx="966">
                  <c:v>83.9238</c:v>
                </c:pt>
                <c:pt idx="967">
                  <c:v>82.016500000000022</c:v>
                </c:pt>
                <c:pt idx="968">
                  <c:v>82.016500000000022</c:v>
                </c:pt>
                <c:pt idx="969">
                  <c:v>82.016500000000022</c:v>
                </c:pt>
                <c:pt idx="970">
                  <c:v>80.109099999999998</c:v>
                </c:pt>
                <c:pt idx="971">
                  <c:v>80.109099999999998</c:v>
                </c:pt>
                <c:pt idx="972">
                  <c:v>80.109099999999998</c:v>
                </c:pt>
                <c:pt idx="973">
                  <c:v>78.201800000000006</c:v>
                </c:pt>
                <c:pt idx="974">
                  <c:v>78.201800000000006</c:v>
                </c:pt>
                <c:pt idx="975">
                  <c:v>78.201800000000006</c:v>
                </c:pt>
                <c:pt idx="976">
                  <c:v>78.201800000000006</c:v>
                </c:pt>
                <c:pt idx="977">
                  <c:v>78.201800000000006</c:v>
                </c:pt>
                <c:pt idx="978">
                  <c:v>78.201800000000006</c:v>
                </c:pt>
                <c:pt idx="979">
                  <c:v>78.201800000000006</c:v>
                </c:pt>
                <c:pt idx="980">
                  <c:v>78.201800000000006</c:v>
                </c:pt>
                <c:pt idx="981">
                  <c:v>78.201800000000006</c:v>
                </c:pt>
                <c:pt idx="982">
                  <c:v>78.201800000000006</c:v>
                </c:pt>
                <c:pt idx="983">
                  <c:v>78.201800000000006</c:v>
                </c:pt>
                <c:pt idx="984">
                  <c:v>78.201800000000006</c:v>
                </c:pt>
                <c:pt idx="985">
                  <c:v>78.201800000000006</c:v>
                </c:pt>
                <c:pt idx="986">
                  <c:v>78.201800000000006</c:v>
                </c:pt>
                <c:pt idx="987">
                  <c:v>78.201800000000006</c:v>
                </c:pt>
                <c:pt idx="988">
                  <c:v>78.201800000000006</c:v>
                </c:pt>
                <c:pt idx="989">
                  <c:v>78.201800000000006</c:v>
                </c:pt>
                <c:pt idx="990">
                  <c:v>78.201800000000006</c:v>
                </c:pt>
                <c:pt idx="991">
                  <c:v>78.201800000000006</c:v>
                </c:pt>
                <c:pt idx="992">
                  <c:v>78.201800000000006</c:v>
                </c:pt>
                <c:pt idx="993">
                  <c:v>80.109099999999998</c:v>
                </c:pt>
                <c:pt idx="994">
                  <c:v>80.109099999999998</c:v>
                </c:pt>
                <c:pt idx="995">
                  <c:v>82.016500000000022</c:v>
                </c:pt>
                <c:pt idx="996">
                  <c:v>82.016500000000022</c:v>
                </c:pt>
                <c:pt idx="997">
                  <c:v>82.016500000000022</c:v>
                </c:pt>
                <c:pt idx="998">
                  <c:v>83.9238</c:v>
                </c:pt>
                <c:pt idx="999">
                  <c:v>83.9238</c:v>
                </c:pt>
                <c:pt idx="1000">
                  <c:v>85.831199999999995</c:v>
                </c:pt>
                <c:pt idx="1001">
                  <c:v>85.831199999999995</c:v>
                </c:pt>
                <c:pt idx="1002">
                  <c:v>85.831199999999995</c:v>
                </c:pt>
                <c:pt idx="1003">
                  <c:v>87.738500000000002</c:v>
                </c:pt>
                <c:pt idx="1004">
                  <c:v>87.738500000000002</c:v>
                </c:pt>
                <c:pt idx="1005">
                  <c:v>89.645899999999983</c:v>
                </c:pt>
                <c:pt idx="1006">
                  <c:v>89.645899999999983</c:v>
                </c:pt>
                <c:pt idx="1007">
                  <c:v>91.553199999999975</c:v>
                </c:pt>
                <c:pt idx="1008">
                  <c:v>91.553199999999975</c:v>
                </c:pt>
                <c:pt idx="1009">
                  <c:v>91.553199999999975</c:v>
                </c:pt>
                <c:pt idx="1010">
                  <c:v>91.553199999999975</c:v>
                </c:pt>
                <c:pt idx="1011">
                  <c:v>91.553199999999975</c:v>
                </c:pt>
                <c:pt idx="1012">
                  <c:v>91.553199999999975</c:v>
                </c:pt>
                <c:pt idx="1013">
                  <c:v>91.553199999999975</c:v>
                </c:pt>
                <c:pt idx="1014">
                  <c:v>91.553199999999975</c:v>
                </c:pt>
                <c:pt idx="1015">
                  <c:v>93.460499999999996</c:v>
                </c:pt>
                <c:pt idx="1016">
                  <c:v>93.460499999999996</c:v>
                </c:pt>
                <c:pt idx="1017">
                  <c:v>93.460499999999996</c:v>
                </c:pt>
                <c:pt idx="1018">
                  <c:v>93.460499999999996</c:v>
                </c:pt>
                <c:pt idx="1019">
                  <c:v>93.460499999999996</c:v>
                </c:pt>
                <c:pt idx="1020">
                  <c:v>93.460499999999996</c:v>
                </c:pt>
                <c:pt idx="1021">
                  <c:v>93.460499999999996</c:v>
                </c:pt>
                <c:pt idx="1022">
                  <c:v>93.460499999999996</c:v>
                </c:pt>
                <c:pt idx="1023">
                  <c:v>93.460499999999996</c:v>
                </c:pt>
                <c:pt idx="1024">
                  <c:v>93.460499999999996</c:v>
                </c:pt>
                <c:pt idx="1025">
                  <c:v>93.460499999999996</c:v>
                </c:pt>
                <c:pt idx="1026">
                  <c:v>93.460499999999996</c:v>
                </c:pt>
                <c:pt idx="1027">
                  <c:v>93.460499999999996</c:v>
                </c:pt>
                <c:pt idx="1028">
                  <c:v>91.553199999999975</c:v>
                </c:pt>
                <c:pt idx="1029">
                  <c:v>91.553199999999975</c:v>
                </c:pt>
                <c:pt idx="1030">
                  <c:v>91.553199999999975</c:v>
                </c:pt>
                <c:pt idx="1031">
                  <c:v>91.553199999999975</c:v>
                </c:pt>
                <c:pt idx="1032">
                  <c:v>91.553199999999975</c:v>
                </c:pt>
                <c:pt idx="1033">
                  <c:v>91.553199999999975</c:v>
                </c:pt>
                <c:pt idx="1034">
                  <c:v>91.553199999999975</c:v>
                </c:pt>
                <c:pt idx="1035">
                  <c:v>91.553199999999975</c:v>
                </c:pt>
                <c:pt idx="1036">
                  <c:v>91.553199999999975</c:v>
                </c:pt>
                <c:pt idx="1037">
                  <c:v>89.645899999999983</c:v>
                </c:pt>
                <c:pt idx="1038">
                  <c:v>89.645899999999983</c:v>
                </c:pt>
                <c:pt idx="1039">
                  <c:v>87.738500000000002</c:v>
                </c:pt>
                <c:pt idx="1040">
                  <c:v>87.738500000000002</c:v>
                </c:pt>
                <c:pt idx="1041">
                  <c:v>87.738500000000002</c:v>
                </c:pt>
                <c:pt idx="1042">
                  <c:v>85.831199999999995</c:v>
                </c:pt>
                <c:pt idx="1043">
                  <c:v>85.831199999999995</c:v>
                </c:pt>
                <c:pt idx="1044">
                  <c:v>83.9238</c:v>
                </c:pt>
                <c:pt idx="1045">
                  <c:v>82.016500000000022</c:v>
                </c:pt>
                <c:pt idx="1046">
                  <c:v>82.016500000000022</c:v>
                </c:pt>
                <c:pt idx="1047">
                  <c:v>80.109099999999998</c:v>
                </c:pt>
                <c:pt idx="1048">
                  <c:v>80.109099999999998</c:v>
                </c:pt>
                <c:pt idx="1049">
                  <c:v>78.201800000000006</c:v>
                </c:pt>
                <c:pt idx="1050">
                  <c:v>78.201800000000006</c:v>
                </c:pt>
                <c:pt idx="1051">
                  <c:v>78.201800000000006</c:v>
                </c:pt>
                <c:pt idx="1052">
                  <c:v>76.294399999999996</c:v>
                </c:pt>
                <c:pt idx="1053">
                  <c:v>76.294399999999996</c:v>
                </c:pt>
                <c:pt idx="1054">
                  <c:v>74.387100000000004</c:v>
                </c:pt>
                <c:pt idx="1055">
                  <c:v>72.479700000000008</c:v>
                </c:pt>
                <c:pt idx="1056">
                  <c:v>72.479700000000008</c:v>
                </c:pt>
                <c:pt idx="1057">
                  <c:v>70.572399999999945</c:v>
                </c:pt>
                <c:pt idx="1058">
                  <c:v>68.665000000000006</c:v>
                </c:pt>
                <c:pt idx="1059">
                  <c:v>68.665000000000006</c:v>
                </c:pt>
                <c:pt idx="1060">
                  <c:v>66.7577</c:v>
                </c:pt>
                <c:pt idx="1061">
                  <c:v>64.850300000000004</c:v>
                </c:pt>
                <c:pt idx="1062">
                  <c:v>64.850300000000004</c:v>
                </c:pt>
                <c:pt idx="1063">
                  <c:v>64.850300000000004</c:v>
                </c:pt>
                <c:pt idx="1064">
                  <c:v>62.942999999999998</c:v>
                </c:pt>
                <c:pt idx="1065">
                  <c:v>61.035600000000002</c:v>
                </c:pt>
                <c:pt idx="1066">
                  <c:v>59.128</c:v>
                </c:pt>
                <c:pt idx="1067">
                  <c:v>59.128</c:v>
                </c:pt>
                <c:pt idx="1068">
                  <c:v>57.220700000000001</c:v>
                </c:pt>
                <c:pt idx="1069">
                  <c:v>55.313299999999998</c:v>
                </c:pt>
                <c:pt idx="1070">
                  <c:v>53.406000000000013</c:v>
                </c:pt>
                <c:pt idx="1071">
                  <c:v>53.406000000000013</c:v>
                </c:pt>
                <c:pt idx="1072">
                  <c:v>51.498600000000003</c:v>
                </c:pt>
                <c:pt idx="1073">
                  <c:v>51.498600000000003</c:v>
                </c:pt>
                <c:pt idx="1074">
                  <c:v>51.498600000000003</c:v>
                </c:pt>
                <c:pt idx="1075">
                  <c:v>49.591300000000011</c:v>
                </c:pt>
                <c:pt idx="1076">
                  <c:v>47.683900000000001</c:v>
                </c:pt>
                <c:pt idx="1077">
                  <c:v>45.776600000000009</c:v>
                </c:pt>
                <c:pt idx="1078">
                  <c:v>45.776600000000009</c:v>
                </c:pt>
                <c:pt idx="1079">
                  <c:v>43.869300000000003</c:v>
                </c:pt>
                <c:pt idx="1080">
                  <c:v>41.9619</c:v>
                </c:pt>
                <c:pt idx="1081">
                  <c:v>41.9619</c:v>
                </c:pt>
                <c:pt idx="1082">
                  <c:v>40.054600000000001</c:v>
                </c:pt>
                <c:pt idx="1083">
                  <c:v>40.054600000000001</c:v>
                </c:pt>
                <c:pt idx="1084">
                  <c:v>38.147200000000012</c:v>
                </c:pt>
                <c:pt idx="1085">
                  <c:v>38.147200000000012</c:v>
                </c:pt>
                <c:pt idx="1086">
                  <c:v>38.147200000000012</c:v>
                </c:pt>
                <c:pt idx="1087">
                  <c:v>36.239899999999999</c:v>
                </c:pt>
                <c:pt idx="1088">
                  <c:v>34.332500000000003</c:v>
                </c:pt>
                <c:pt idx="1089">
                  <c:v>34.332500000000003</c:v>
                </c:pt>
                <c:pt idx="1090">
                  <c:v>32.425200000000011</c:v>
                </c:pt>
                <c:pt idx="1091">
                  <c:v>32.425200000000011</c:v>
                </c:pt>
                <c:pt idx="1092">
                  <c:v>28.610299999999999</c:v>
                </c:pt>
                <c:pt idx="1093">
                  <c:v>28.610299999999999</c:v>
                </c:pt>
                <c:pt idx="1094">
                  <c:v>26.702999999999999</c:v>
                </c:pt>
                <c:pt idx="1095">
                  <c:v>26.702999999999999</c:v>
                </c:pt>
                <c:pt idx="1096">
                  <c:v>24.7956</c:v>
                </c:pt>
                <c:pt idx="1097">
                  <c:v>24.7956</c:v>
                </c:pt>
                <c:pt idx="1098">
                  <c:v>24.7956</c:v>
                </c:pt>
                <c:pt idx="1099">
                  <c:v>24.7956</c:v>
                </c:pt>
                <c:pt idx="1100">
                  <c:v>24.7956</c:v>
                </c:pt>
                <c:pt idx="1101">
                  <c:v>22.88829999999998</c:v>
                </c:pt>
                <c:pt idx="1102">
                  <c:v>22.88829999999998</c:v>
                </c:pt>
                <c:pt idx="1103">
                  <c:v>22.88829999999998</c:v>
                </c:pt>
                <c:pt idx="1104">
                  <c:v>22.88829999999998</c:v>
                </c:pt>
                <c:pt idx="1105">
                  <c:v>24.7956</c:v>
                </c:pt>
                <c:pt idx="1106">
                  <c:v>24.7956</c:v>
                </c:pt>
                <c:pt idx="1107">
                  <c:v>24.7956</c:v>
                </c:pt>
                <c:pt idx="1108">
                  <c:v>24.7956</c:v>
                </c:pt>
                <c:pt idx="1109">
                  <c:v>24.7956</c:v>
                </c:pt>
                <c:pt idx="1110">
                  <c:v>22.88829999999998</c:v>
                </c:pt>
                <c:pt idx="1111">
                  <c:v>22.88829999999998</c:v>
                </c:pt>
                <c:pt idx="1112">
                  <c:v>22.88829999999998</c:v>
                </c:pt>
                <c:pt idx="1113">
                  <c:v>20.981000000000002</c:v>
                </c:pt>
                <c:pt idx="1114">
                  <c:v>20.981000000000002</c:v>
                </c:pt>
                <c:pt idx="1115">
                  <c:v>20.981000000000002</c:v>
                </c:pt>
                <c:pt idx="1116">
                  <c:v>19.073599999999999</c:v>
                </c:pt>
                <c:pt idx="1117">
                  <c:v>17.1663</c:v>
                </c:pt>
                <c:pt idx="1118">
                  <c:v>15.258900000000001</c:v>
                </c:pt>
                <c:pt idx="1119">
                  <c:v>15.258900000000001</c:v>
                </c:pt>
                <c:pt idx="1120">
                  <c:v>15.258900000000001</c:v>
                </c:pt>
                <c:pt idx="1121">
                  <c:v>13.3515</c:v>
                </c:pt>
                <c:pt idx="1122">
                  <c:v>13.3515</c:v>
                </c:pt>
                <c:pt idx="1123">
                  <c:v>13.3515</c:v>
                </c:pt>
                <c:pt idx="1124">
                  <c:v>13.3515</c:v>
                </c:pt>
                <c:pt idx="1125">
                  <c:v>13.3515</c:v>
                </c:pt>
                <c:pt idx="1126">
                  <c:v>11.4442</c:v>
                </c:pt>
                <c:pt idx="1127">
                  <c:v>11.4442</c:v>
                </c:pt>
                <c:pt idx="1128">
                  <c:v>11.4442</c:v>
                </c:pt>
                <c:pt idx="1129">
                  <c:v>11.4442</c:v>
                </c:pt>
                <c:pt idx="1130">
                  <c:v>11.4442</c:v>
                </c:pt>
                <c:pt idx="1131">
                  <c:v>11.4442</c:v>
                </c:pt>
                <c:pt idx="1132">
                  <c:v>11.4442</c:v>
                </c:pt>
                <c:pt idx="1133">
                  <c:v>11.4442</c:v>
                </c:pt>
                <c:pt idx="1134">
                  <c:v>11.4442</c:v>
                </c:pt>
                <c:pt idx="1135">
                  <c:v>11.4442</c:v>
                </c:pt>
                <c:pt idx="1136">
                  <c:v>11.4442</c:v>
                </c:pt>
                <c:pt idx="1137">
                  <c:v>11.4442</c:v>
                </c:pt>
                <c:pt idx="1138">
                  <c:v>9.5368000000000013</c:v>
                </c:pt>
                <c:pt idx="1139">
                  <c:v>9.5368000000000013</c:v>
                </c:pt>
                <c:pt idx="1140">
                  <c:v>9.5368000000000013</c:v>
                </c:pt>
                <c:pt idx="1141">
                  <c:v>9.5368000000000013</c:v>
                </c:pt>
                <c:pt idx="1142">
                  <c:v>9.5368000000000013</c:v>
                </c:pt>
                <c:pt idx="1143">
                  <c:v>9.5368000000000013</c:v>
                </c:pt>
                <c:pt idx="1144">
                  <c:v>9.5368000000000013</c:v>
                </c:pt>
                <c:pt idx="1145">
                  <c:v>9.5368000000000013</c:v>
                </c:pt>
                <c:pt idx="1146">
                  <c:v>9.5368000000000013</c:v>
                </c:pt>
                <c:pt idx="1147">
                  <c:v>9.5368000000000013</c:v>
                </c:pt>
                <c:pt idx="1148">
                  <c:v>9.5368000000000013</c:v>
                </c:pt>
                <c:pt idx="1149">
                  <c:v>7.6294499999999976</c:v>
                </c:pt>
                <c:pt idx="1150">
                  <c:v>7.6294499999999976</c:v>
                </c:pt>
                <c:pt idx="1151">
                  <c:v>7.6294499999999976</c:v>
                </c:pt>
                <c:pt idx="1152">
                  <c:v>7.6294499999999976</c:v>
                </c:pt>
                <c:pt idx="1153">
                  <c:v>7.6294499999999976</c:v>
                </c:pt>
                <c:pt idx="1154">
                  <c:v>7.6294499999999976</c:v>
                </c:pt>
                <c:pt idx="1155">
                  <c:v>7.6294499999999976</c:v>
                </c:pt>
                <c:pt idx="1156">
                  <c:v>7.6294499999999976</c:v>
                </c:pt>
                <c:pt idx="1157">
                  <c:v>7.6294499999999976</c:v>
                </c:pt>
                <c:pt idx="1158">
                  <c:v>7.6294499999999976</c:v>
                </c:pt>
                <c:pt idx="1159">
                  <c:v>7.6294499999999976</c:v>
                </c:pt>
                <c:pt idx="1160">
                  <c:v>7.6294499999999976</c:v>
                </c:pt>
                <c:pt idx="1161">
                  <c:v>7.6294499999999976</c:v>
                </c:pt>
                <c:pt idx="1162">
                  <c:v>7.6294499999999976</c:v>
                </c:pt>
                <c:pt idx="1163">
                  <c:v>7.6294499999999976</c:v>
                </c:pt>
                <c:pt idx="1164">
                  <c:v>7.6294499999999976</c:v>
                </c:pt>
                <c:pt idx="1165">
                  <c:v>7.6294499999999976</c:v>
                </c:pt>
                <c:pt idx="1166">
                  <c:v>7.6294499999999976</c:v>
                </c:pt>
                <c:pt idx="1167">
                  <c:v>7.6294499999999976</c:v>
                </c:pt>
                <c:pt idx="1168">
                  <c:v>7.6294499999999976</c:v>
                </c:pt>
                <c:pt idx="1169">
                  <c:v>7.6294499999999976</c:v>
                </c:pt>
                <c:pt idx="1170">
                  <c:v>7.6294499999999976</c:v>
                </c:pt>
                <c:pt idx="1171">
                  <c:v>7.6294499999999976</c:v>
                </c:pt>
                <c:pt idx="1172">
                  <c:v>5.7220799999999956</c:v>
                </c:pt>
                <c:pt idx="1173">
                  <c:v>5.7220799999999956</c:v>
                </c:pt>
                <c:pt idx="1174">
                  <c:v>5.7220799999999956</c:v>
                </c:pt>
              </c:numCache>
            </c:numRef>
          </c:yVal>
          <c:smooth val="1"/>
          <c:extLst>
            <c:ext xmlns:c16="http://schemas.microsoft.com/office/drawing/2014/chart" uri="{C3380CC4-5D6E-409C-BE32-E72D297353CC}">
              <c16:uniqueId val="{00000008-8740-47E3-BFC7-CECA4E236FC7}"/>
            </c:ext>
          </c:extLst>
        </c:ser>
        <c:dLbls>
          <c:showLegendKey val="0"/>
          <c:showVal val="0"/>
          <c:showCatName val="0"/>
          <c:showSerName val="0"/>
          <c:showPercent val="0"/>
          <c:showBubbleSize val="0"/>
        </c:dLbls>
        <c:axId val="537448008"/>
        <c:axId val="537454888"/>
      </c:scatterChart>
      <c:valAx>
        <c:axId val="537448008"/>
        <c:scaling>
          <c:orientation val="minMax"/>
          <c:max val="1150"/>
          <c:min val="0"/>
        </c:scaling>
        <c:delete val="0"/>
        <c:axPos val="b"/>
        <c:title>
          <c:tx>
            <c:rich>
              <a:bodyPr rot="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ime</a:t>
                </a:r>
                <a:r>
                  <a:rPr lang="ru-RU"/>
                  <a:t> (</a:t>
                </a:r>
                <a:r>
                  <a:rPr lang="en-US"/>
                  <a:t>s</a:t>
                </a:r>
                <a:r>
                  <a:rPr lang="ru-RU"/>
                  <a:t>)</a:t>
                </a:r>
                <a:endParaRPr lang="en-US"/>
              </a:p>
            </c:rich>
          </c:tx>
          <c:layout>
            <c:manualLayout>
              <c:xMode val="edge"/>
              <c:yMode val="edge"/>
              <c:x val="0.44215977961432501"/>
              <c:y val="0.901265762832277"/>
            </c:manualLayout>
          </c:layout>
          <c:overlay val="0"/>
          <c:spPr>
            <a:noFill/>
            <a:ln>
              <a:noFill/>
            </a:ln>
            <a:effectLst/>
          </c:spPr>
          <c:txPr>
            <a:bodyPr rot="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454888"/>
        <c:crossesAt val="-10"/>
        <c:crossBetween val="midCat"/>
        <c:majorUnit val="200"/>
      </c:valAx>
      <c:valAx>
        <c:axId val="537454888"/>
        <c:scaling>
          <c:orientation val="minMax"/>
          <c:max val="165"/>
          <c:min val="-10"/>
        </c:scaling>
        <c:delete val="0"/>
        <c:axPos val="l"/>
        <c:title>
          <c:tx>
            <c:rich>
              <a:bodyPr rot="-540000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hermal-lens signal (</a:t>
                </a:r>
                <a:r>
                  <a:rPr lang="el-GR"/>
                  <a:t>μ</a:t>
                </a:r>
                <a:r>
                  <a:rPr lang="en-US"/>
                  <a:t>V)</a:t>
                </a:r>
              </a:p>
            </c:rich>
          </c:tx>
          <c:layout>
            <c:manualLayout>
              <c:xMode val="edge"/>
              <c:yMode val="edge"/>
              <c:x val="0"/>
              <c:y val="7.0841974941811506E-2"/>
            </c:manualLayout>
          </c:layout>
          <c:overlay val="0"/>
          <c:spPr>
            <a:noFill/>
            <a:ln>
              <a:noFill/>
            </a:ln>
            <a:effectLst/>
          </c:spPr>
          <c:txPr>
            <a:bodyPr rot="-5400000" spcFirstLastPara="1" vertOverflow="ellipsis" vert="horz" wrap="square" anchor="ctr" anchorCtr="1"/>
            <a:lstStyle/>
            <a:p>
              <a:pPr>
                <a:defRPr lang="ru-RU"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ru-RU"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537448008"/>
        <c:crosses val="autoZero"/>
        <c:crossBetween val="midCat"/>
        <c:majorUnit val="10"/>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ru-RU"/>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84186</cdr:x>
      <cdr:y>0.05831</cdr:y>
    </cdr:from>
    <cdr:to>
      <cdr:x>0.8921</cdr:x>
      <cdr:y>0.13539</cdr:y>
    </cdr:to>
    <cdr:sp macro="" textlink="">
      <cdr:nvSpPr>
        <cdr:cNvPr id="2" name="Надпись 1"/>
        <cdr:cNvSpPr txBox="1"/>
      </cdr:nvSpPr>
      <cdr:spPr>
        <a:xfrm xmlns:a="http://schemas.openxmlformats.org/drawingml/2006/main">
          <a:off x="2525886" y="158283"/>
          <a:ext cx="150739" cy="20924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85462</cdr:x>
      <cdr:y>0.11133</cdr:y>
    </cdr:from>
    <cdr:to>
      <cdr:x>0.90486</cdr:x>
      <cdr:y>0.18841</cdr:y>
    </cdr:to>
    <cdr:sp macro="" textlink="">
      <cdr:nvSpPr>
        <cdr:cNvPr id="3" name="Надпись 1"/>
        <cdr:cNvSpPr txBox="1"/>
      </cdr:nvSpPr>
      <cdr:spPr>
        <a:xfrm xmlns:a="http://schemas.openxmlformats.org/drawingml/2006/main">
          <a:off x="5076825" y="536575"/>
          <a:ext cx="298450" cy="371475"/>
        </a:xfrm>
        <a:prstGeom xmlns:a="http://schemas.openxmlformats.org/drawingml/2006/main" prst="rect">
          <a:avLst/>
        </a:prstGeom>
      </cdr:spPr>
    </cdr:sp>
  </cdr:relSizeAnchor>
  <cdr:relSizeAnchor xmlns:cdr="http://schemas.openxmlformats.org/drawingml/2006/chartDrawing">
    <cdr:from>
      <cdr:x>0.85623</cdr:x>
      <cdr:y>0.22991</cdr:y>
    </cdr:from>
    <cdr:to>
      <cdr:x>0.90647</cdr:x>
      <cdr:y>0.31423</cdr:y>
    </cdr:to>
    <cdr:sp macro="" textlink="">
      <cdr:nvSpPr>
        <cdr:cNvPr id="4" name="Надпись 1"/>
        <cdr:cNvSpPr txBox="1"/>
      </cdr:nvSpPr>
      <cdr:spPr>
        <a:xfrm xmlns:a="http://schemas.openxmlformats.org/drawingml/2006/main">
          <a:off x="5086350" y="1108075"/>
          <a:ext cx="298450" cy="406400"/>
        </a:xfrm>
        <a:prstGeom xmlns:a="http://schemas.openxmlformats.org/drawingml/2006/main" prst="rect">
          <a:avLst/>
        </a:prstGeom>
      </cdr:spPr>
    </cdr:sp>
  </cdr:relSizeAnchor>
  <cdr:relSizeAnchor xmlns:cdr="http://schemas.openxmlformats.org/drawingml/2006/chartDrawing">
    <cdr:from>
      <cdr:x>0.85462</cdr:x>
      <cdr:y>0.11133</cdr:y>
    </cdr:from>
    <cdr:to>
      <cdr:x>0.90486</cdr:x>
      <cdr:y>0.18841</cdr:y>
    </cdr:to>
    <cdr:sp macro="" textlink="">
      <cdr:nvSpPr>
        <cdr:cNvPr id="5" name="Надпись 1"/>
        <cdr:cNvSpPr txBox="1"/>
      </cdr:nvSpPr>
      <cdr:spPr>
        <a:xfrm xmlns:a="http://schemas.openxmlformats.org/drawingml/2006/main">
          <a:off x="5076825" y="536575"/>
          <a:ext cx="298450" cy="371475"/>
        </a:xfrm>
        <a:prstGeom xmlns:a="http://schemas.openxmlformats.org/drawingml/2006/main" prst="rect">
          <a:avLst/>
        </a:prstGeom>
      </cdr:spPr>
    </cdr:sp>
  </cdr:relSizeAnchor>
  <cdr:relSizeAnchor xmlns:cdr="http://schemas.openxmlformats.org/drawingml/2006/chartDrawing">
    <cdr:from>
      <cdr:x>0.84821</cdr:x>
      <cdr:y>0.25362</cdr:y>
    </cdr:from>
    <cdr:to>
      <cdr:x>0.89845</cdr:x>
      <cdr:y>0.3307</cdr:y>
    </cdr:to>
    <cdr:sp macro="" textlink="">
      <cdr:nvSpPr>
        <cdr:cNvPr id="6" name="Надпись 1"/>
        <cdr:cNvSpPr txBox="1"/>
      </cdr:nvSpPr>
      <cdr:spPr>
        <a:xfrm xmlns:a="http://schemas.openxmlformats.org/drawingml/2006/main">
          <a:off x="5038725" y="1222375"/>
          <a:ext cx="298450" cy="371475"/>
        </a:xfrm>
        <a:prstGeom xmlns:a="http://schemas.openxmlformats.org/drawingml/2006/main" prst="rect">
          <a:avLst/>
        </a:prstGeom>
      </cdr:spPr>
    </cdr:sp>
  </cdr:relSizeAnchor>
  <cdr:relSizeAnchor xmlns:cdr="http://schemas.openxmlformats.org/drawingml/2006/chartDrawing">
    <cdr:from>
      <cdr:x>0.8418</cdr:x>
      <cdr:y>0.24506</cdr:y>
    </cdr:from>
    <cdr:to>
      <cdr:x>0.88509</cdr:x>
      <cdr:y>0.31225</cdr:y>
    </cdr:to>
    <cdr:sp macro="" textlink="">
      <cdr:nvSpPr>
        <cdr:cNvPr id="7" name="Надпись 6"/>
        <cdr:cNvSpPr txBox="1"/>
      </cdr:nvSpPr>
      <cdr:spPr>
        <a:xfrm xmlns:a="http://schemas.openxmlformats.org/drawingml/2006/main">
          <a:off x="5000625" y="1181100"/>
          <a:ext cx="257176" cy="3238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userShapes>
</file>

<file path=word/drawings/drawing2.xml><?xml version="1.0" encoding="utf-8"?>
<c:userShapes xmlns:c="http://schemas.openxmlformats.org/drawingml/2006/chart">
  <cdr:relSizeAnchor xmlns:cdr="http://schemas.openxmlformats.org/drawingml/2006/chartDrawing">
    <cdr:from>
      <cdr:x>0.6737</cdr:x>
      <cdr:y>0.53913</cdr:y>
    </cdr:from>
    <cdr:to>
      <cdr:x>0.72727</cdr:x>
      <cdr:y>0.64928</cdr:y>
    </cdr:to>
    <cdr:sp macro="" textlink="">
      <cdr:nvSpPr>
        <cdr:cNvPr id="2" name="Надпись 1"/>
        <cdr:cNvSpPr txBox="1"/>
      </cdr:nvSpPr>
      <cdr:spPr>
        <a:xfrm xmlns:a="http://schemas.openxmlformats.org/drawingml/2006/main">
          <a:off x="3952889" y="1771636"/>
          <a:ext cx="314317" cy="36196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b="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68181</cdr:x>
      <cdr:y>0.1971</cdr:y>
    </cdr:from>
    <cdr:to>
      <cdr:x>0.83766</cdr:x>
      <cdr:y>0.47536</cdr:y>
    </cdr:to>
    <cdr:sp macro="" textlink="">
      <cdr:nvSpPr>
        <cdr:cNvPr id="3" name="Надпись 2"/>
        <cdr:cNvSpPr txBox="1"/>
      </cdr:nvSpPr>
      <cdr:spPr>
        <a:xfrm xmlns:a="http://schemas.openxmlformats.org/drawingml/2006/main">
          <a:off x="4000473" y="647706"/>
          <a:ext cx="914434" cy="91439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userShapes>
</file>

<file path=word/drawings/drawing3.xml><?xml version="1.0" encoding="utf-8"?>
<c:userShapes xmlns:c="http://schemas.openxmlformats.org/drawingml/2006/chart">
  <cdr:relSizeAnchor xmlns:cdr="http://schemas.openxmlformats.org/drawingml/2006/chartDrawing">
    <cdr:from>
      <cdr:x>0.54309</cdr:x>
      <cdr:y>0.63004</cdr:y>
    </cdr:from>
    <cdr:to>
      <cdr:x>0.69919</cdr:x>
      <cdr:y>0.84529</cdr:y>
    </cdr:to>
    <cdr:sp macro="" textlink="">
      <cdr:nvSpPr>
        <cdr:cNvPr id="2" name="Надпись 1"/>
        <cdr:cNvSpPr txBox="1"/>
      </cdr:nvSpPr>
      <cdr:spPr>
        <a:xfrm xmlns:a="http://schemas.openxmlformats.org/drawingml/2006/main">
          <a:off x="3181350" y="26765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55122</cdr:x>
      <cdr:y>0.45291</cdr:y>
    </cdr:from>
    <cdr:to>
      <cdr:x>0.70732</cdr:x>
      <cdr:y>0.66816</cdr:y>
    </cdr:to>
    <cdr:sp macro="" textlink="">
      <cdr:nvSpPr>
        <cdr:cNvPr id="3" name="Надпись 2"/>
        <cdr:cNvSpPr txBox="1"/>
      </cdr:nvSpPr>
      <cdr:spPr>
        <a:xfrm xmlns:a="http://schemas.openxmlformats.org/drawingml/2006/main">
          <a:off x="3228990" y="1924042"/>
          <a:ext cx="914414" cy="9144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54959</cdr:x>
      <cdr:y>0.25336</cdr:y>
    </cdr:from>
    <cdr:to>
      <cdr:x>0.70569</cdr:x>
      <cdr:y>0.46861</cdr:y>
    </cdr:to>
    <cdr:sp macro="" textlink="">
      <cdr:nvSpPr>
        <cdr:cNvPr id="4" name="Надпись 3"/>
        <cdr:cNvSpPr txBox="1"/>
      </cdr:nvSpPr>
      <cdr:spPr>
        <a:xfrm xmlns:a="http://schemas.openxmlformats.org/drawingml/2006/main">
          <a:off x="3219450" y="10763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3</a:t>
          </a:r>
        </a:p>
      </cdr:txBody>
    </cdr:sp>
  </cdr:relSizeAnchor>
  <cdr:relSizeAnchor xmlns:cdr="http://schemas.openxmlformats.org/drawingml/2006/chartDrawing">
    <cdr:from>
      <cdr:x>0.55284</cdr:x>
      <cdr:y>0.16592</cdr:y>
    </cdr:from>
    <cdr:to>
      <cdr:x>0.70894</cdr:x>
      <cdr:y>0.38116</cdr:y>
    </cdr:to>
    <cdr:sp macro="" textlink="">
      <cdr:nvSpPr>
        <cdr:cNvPr id="5" name="Надпись 4"/>
        <cdr:cNvSpPr txBox="1"/>
      </cdr:nvSpPr>
      <cdr:spPr>
        <a:xfrm xmlns:a="http://schemas.openxmlformats.org/drawingml/2006/main">
          <a:off x="3238491" y="704865"/>
          <a:ext cx="914415" cy="9143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4</a:t>
          </a:r>
        </a:p>
      </cdr:txBody>
    </cdr:sp>
  </cdr:relSizeAnchor>
</c:userShapes>
</file>

<file path=word/drawings/drawing4.xml><?xml version="1.0" encoding="utf-8"?>
<c:userShapes xmlns:c="http://schemas.openxmlformats.org/drawingml/2006/chart">
  <cdr:relSizeAnchor xmlns:cdr="http://schemas.openxmlformats.org/drawingml/2006/chartDrawing">
    <cdr:from>
      <cdr:x>0.1284</cdr:x>
      <cdr:y>0.14663</cdr:y>
    </cdr:from>
    <cdr:to>
      <cdr:x>0.97669</cdr:x>
      <cdr:y>0.25172</cdr:y>
    </cdr:to>
    <cdr:grpSp>
      <cdr:nvGrpSpPr>
        <cdr:cNvPr id="7" name="Группа 6"/>
        <cdr:cNvGrpSpPr/>
      </cdr:nvGrpSpPr>
      <cdr:grpSpPr>
        <a:xfrm xmlns:a="http://schemas.openxmlformats.org/drawingml/2006/main">
          <a:off x="743590" y="406425"/>
          <a:ext cx="4912617" cy="291286"/>
          <a:chOff x="799405" y="245669"/>
          <a:chExt cx="2215085" cy="295138"/>
        </a:xfrm>
      </cdr:grpSpPr>
      <cdr:sp macro="" textlink="">
        <cdr:nvSpPr>
          <cdr:cNvPr id="2" name="TextBox 1"/>
          <cdr:cNvSpPr txBox="1"/>
        </cdr:nvSpPr>
        <cdr:spPr>
          <a:xfrm xmlns:a="http://schemas.openxmlformats.org/drawingml/2006/main">
            <a:off x="799405" y="249131"/>
            <a:ext cx="600076"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D</a:t>
            </a:r>
            <a:r>
              <a:rPr lang="en-US" sz="800" i="1" baseline="-25000">
                <a:latin typeface="Arial" panose="020B0604020202020204" pitchFamily="34" charset="0"/>
                <a:cs typeface="Arial" panose="020B0604020202020204" pitchFamily="34" charset="0"/>
              </a:rPr>
              <a:t>p</a:t>
            </a:r>
            <a:r>
              <a:rPr lang="en-US" sz="800">
                <a:latin typeface="Arial" panose="020B0604020202020204" pitchFamily="34" charset="0"/>
                <a:cs typeface="Arial" panose="020B0604020202020204" pitchFamily="34" charset="0"/>
              </a:rPr>
              <a:t> = 5 cm</a:t>
            </a:r>
            <a:endParaRPr lang="ru-RU" sz="800">
              <a:latin typeface="Arial" panose="020B0604020202020204" pitchFamily="34" charset="0"/>
              <a:cs typeface="Arial" panose="020B0604020202020204" pitchFamily="34" charset="0"/>
            </a:endParaRPr>
          </a:p>
        </cdr:txBody>
      </cdr:sp>
      <cdr:sp macro="" textlink="">
        <cdr:nvSpPr>
          <cdr:cNvPr id="3" name="TextBox 1"/>
          <cdr:cNvSpPr txBox="1"/>
        </cdr:nvSpPr>
        <cdr:spPr>
          <a:xfrm xmlns:a="http://schemas.openxmlformats.org/drawingml/2006/main">
            <a:off x="1585519" y="255057"/>
            <a:ext cx="663575" cy="2857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i="1">
                <a:latin typeface="Arial" panose="020B0604020202020204" pitchFamily="34" charset="0"/>
                <a:cs typeface="Arial" panose="020B0604020202020204" pitchFamily="34" charset="0"/>
              </a:rPr>
              <a:t>D</a:t>
            </a:r>
            <a:r>
              <a:rPr lang="en-US" sz="800" i="1" baseline="-25000">
                <a:latin typeface="Arial" panose="020B0604020202020204" pitchFamily="34" charset="0"/>
                <a:cs typeface="Arial" panose="020B0604020202020204" pitchFamily="34" charset="0"/>
              </a:rPr>
              <a:t>p</a:t>
            </a:r>
            <a:r>
              <a:rPr lang="en-US" sz="800">
                <a:latin typeface="Arial" panose="020B0604020202020204" pitchFamily="34" charset="0"/>
                <a:cs typeface="Arial" panose="020B0604020202020204" pitchFamily="34" charset="0"/>
              </a:rPr>
              <a:t> = </a:t>
            </a:r>
            <a:r>
              <a:rPr lang="ru-RU" sz="800">
                <a:latin typeface="Arial" panose="020B0604020202020204" pitchFamily="34" charset="0"/>
                <a:cs typeface="Arial" panose="020B0604020202020204" pitchFamily="34" charset="0"/>
              </a:rPr>
              <a:t>10</a:t>
            </a:r>
            <a:r>
              <a:rPr lang="en-US" sz="800">
                <a:latin typeface="Arial" panose="020B0604020202020204" pitchFamily="34" charset="0"/>
                <a:cs typeface="Arial" panose="020B0604020202020204" pitchFamily="34" charset="0"/>
              </a:rPr>
              <a:t> cm</a:t>
            </a:r>
            <a:endParaRPr lang="ru-RU" sz="800">
              <a:latin typeface="Arial" panose="020B0604020202020204" pitchFamily="34" charset="0"/>
              <a:cs typeface="Arial" panose="020B0604020202020204" pitchFamily="34" charset="0"/>
            </a:endParaRPr>
          </a:p>
        </cdr:txBody>
      </cdr:sp>
      <cdr:sp macro="" textlink="">
        <cdr:nvSpPr>
          <cdr:cNvPr id="5" name="TextBox 1"/>
          <cdr:cNvSpPr txBox="1"/>
        </cdr:nvSpPr>
        <cdr:spPr>
          <a:xfrm xmlns:a="http://schemas.openxmlformats.org/drawingml/2006/main">
            <a:off x="2369964" y="245669"/>
            <a:ext cx="644526" cy="2857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i="1">
                <a:latin typeface="Arial" panose="020B0604020202020204" pitchFamily="34" charset="0"/>
                <a:cs typeface="Arial" panose="020B0604020202020204" pitchFamily="34" charset="0"/>
              </a:rPr>
              <a:t>D</a:t>
            </a:r>
            <a:r>
              <a:rPr lang="en-US" sz="800" i="1" baseline="-25000">
                <a:latin typeface="Arial" panose="020B0604020202020204" pitchFamily="34" charset="0"/>
                <a:cs typeface="Arial" panose="020B0604020202020204" pitchFamily="34" charset="0"/>
              </a:rPr>
              <a:t>p</a:t>
            </a:r>
            <a:r>
              <a:rPr lang="en-US" sz="800">
                <a:latin typeface="Arial" panose="020B0604020202020204" pitchFamily="34" charset="0"/>
                <a:cs typeface="Arial" panose="020B0604020202020204" pitchFamily="34" charset="0"/>
              </a:rPr>
              <a:t> = </a:t>
            </a:r>
            <a:r>
              <a:rPr lang="ru-RU" sz="800">
                <a:latin typeface="Arial" panose="020B0604020202020204" pitchFamily="34" charset="0"/>
                <a:cs typeface="Arial" panose="020B0604020202020204" pitchFamily="34" charset="0"/>
              </a:rPr>
              <a:t>29</a:t>
            </a:r>
            <a:r>
              <a:rPr lang="en-US" sz="800">
                <a:latin typeface="Arial" panose="020B0604020202020204" pitchFamily="34" charset="0"/>
                <a:cs typeface="Arial" panose="020B0604020202020204" pitchFamily="34" charset="0"/>
              </a:rPr>
              <a:t> cm</a:t>
            </a:r>
            <a:endParaRPr lang="ru-RU" sz="800">
              <a:latin typeface="Arial" panose="020B0604020202020204" pitchFamily="34" charset="0"/>
              <a:cs typeface="Arial" panose="020B0604020202020204" pitchFamily="34" charset="0"/>
            </a:endParaRPr>
          </a:p>
        </cdr:txBody>
      </cdr:sp>
    </cdr:grpSp>
  </cdr:relSizeAnchor>
  <cdr:relSizeAnchor xmlns:cdr="http://schemas.openxmlformats.org/drawingml/2006/chartDrawing">
    <cdr:from>
      <cdr:x>0.09026</cdr:x>
      <cdr:y>0.47019</cdr:y>
    </cdr:from>
    <cdr:to>
      <cdr:x>0.31992</cdr:x>
      <cdr:y>0.58858</cdr:y>
    </cdr:to>
    <cdr:sp macro="" textlink="">
      <cdr:nvSpPr>
        <cdr:cNvPr id="8" name="TextBox 1"/>
        <cdr:cNvSpPr txBox="1"/>
      </cdr:nvSpPr>
      <cdr:spPr>
        <a:xfrm xmlns:a="http://schemas.openxmlformats.org/drawingml/2006/main">
          <a:off x="536171" y="1247127"/>
          <a:ext cx="1364262" cy="314028"/>
        </a:xfrm>
        <a:prstGeom xmlns:a="http://schemas.openxmlformats.org/drawingml/2006/main" prst="rect">
          <a:avLst/>
        </a:prstGeom>
      </cdr:spPr>
    </cdr:sp>
  </cdr:relSizeAnchor>
</c:userShapes>
</file>

<file path=word/drawings/drawing5.xml><?xml version="1.0" encoding="utf-8"?>
<c:userShapes xmlns:c="http://schemas.openxmlformats.org/drawingml/2006/chart">
  <cdr:relSizeAnchor xmlns:cdr="http://schemas.openxmlformats.org/drawingml/2006/chartDrawing">
    <cdr:from>
      <cdr:x>0.60094</cdr:x>
      <cdr:y>0.42133</cdr:y>
    </cdr:from>
    <cdr:to>
      <cdr:x>0.75117</cdr:x>
      <cdr:y>0.67733</cdr:y>
    </cdr:to>
    <cdr:sp macro="" textlink="">
      <cdr:nvSpPr>
        <cdr:cNvPr id="2" name="Надпись 1"/>
        <cdr:cNvSpPr txBox="1"/>
      </cdr:nvSpPr>
      <cdr:spPr>
        <a:xfrm xmlns:a="http://schemas.openxmlformats.org/drawingml/2006/main">
          <a:off x="3657600" y="15049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6025</cdr:x>
      <cdr:y>0.28267</cdr:y>
    </cdr:from>
    <cdr:to>
      <cdr:x>0.75274</cdr:x>
      <cdr:y>0.53867</cdr:y>
    </cdr:to>
    <cdr:sp macro="" textlink="">
      <cdr:nvSpPr>
        <cdr:cNvPr id="3" name="Надпись 2"/>
        <cdr:cNvSpPr txBox="1"/>
      </cdr:nvSpPr>
      <cdr:spPr>
        <a:xfrm xmlns:a="http://schemas.openxmlformats.org/drawingml/2006/main">
          <a:off x="3667125" y="10096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userShapes>
</file>

<file path=word/drawings/drawing6.xml><?xml version="1.0" encoding="utf-8"?>
<c:userShapes xmlns:c="http://schemas.openxmlformats.org/drawingml/2006/chart">
  <cdr:relSizeAnchor xmlns:cdr="http://schemas.openxmlformats.org/drawingml/2006/chartDrawing">
    <cdr:from>
      <cdr:x>0.73437</cdr:x>
      <cdr:y>0.41598</cdr:y>
    </cdr:from>
    <cdr:to>
      <cdr:x>0.8883</cdr:x>
      <cdr:y>0.71787</cdr:y>
    </cdr:to>
    <cdr:sp macro="" textlink="">
      <cdr:nvSpPr>
        <cdr:cNvPr id="2" name="Надпись 1"/>
        <cdr:cNvSpPr txBox="1"/>
      </cdr:nvSpPr>
      <cdr:spPr>
        <a:xfrm xmlns:a="http://schemas.openxmlformats.org/drawingml/2006/main">
          <a:off x="4362450" y="1335267"/>
          <a:ext cx="914400" cy="96903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74419</cdr:x>
      <cdr:y>0.2505</cdr:y>
    </cdr:from>
    <cdr:to>
      <cdr:x>0.89812</cdr:x>
      <cdr:y>0.55239</cdr:y>
    </cdr:to>
    <cdr:sp macro="" textlink="">
      <cdr:nvSpPr>
        <cdr:cNvPr id="3" name="Надпись 2"/>
        <cdr:cNvSpPr txBox="1"/>
      </cdr:nvSpPr>
      <cdr:spPr>
        <a:xfrm xmlns:a="http://schemas.openxmlformats.org/drawingml/2006/main">
          <a:off x="4331020" y="804101"/>
          <a:ext cx="895838" cy="9690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74951</cdr:x>
      <cdr:y>0.08448</cdr:y>
    </cdr:from>
    <cdr:to>
      <cdr:x>0.90344</cdr:x>
      <cdr:y>0.38636</cdr:y>
    </cdr:to>
    <cdr:sp macro="" textlink="">
      <cdr:nvSpPr>
        <cdr:cNvPr id="4" name="Надпись 3"/>
        <cdr:cNvSpPr txBox="1"/>
      </cdr:nvSpPr>
      <cdr:spPr>
        <a:xfrm xmlns:a="http://schemas.openxmlformats.org/drawingml/2006/main">
          <a:off x="4361962" y="271169"/>
          <a:ext cx="895838" cy="9690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3</a:t>
          </a:r>
        </a:p>
      </cdr:txBody>
    </cdr:sp>
  </cdr:relSizeAnchor>
</c:userShapes>
</file>

<file path=word/drawings/drawing7.xml><?xml version="1.0" encoding="utf-8"?>
<c:userShapes xmlns:c="http://schemas.openxmlformats.org/drawingml/2006/chart">
  <cdr:relSizeAnchor xmlns:cdr="http://schemas.openxmlformats.org/drawingml/2006/chartDrawing">
    <cdr:from>
      <cdr:x>0.16198</cdr:x>
      <cdr:y>0.51685</cdr:y>
    </cdr:from>
    <cdr:to>
      <cdr:x>0.21487</cdr:x>
      <cdr:y>0.8764</cdr:y>
    </cdr:to>
    <cdr:sp macro="" textlink="">
      <cdr:nvSpPr>
        <cdr:cNvPr id="2" name="Надпись 1"/>
        <cdr:cNvSpPr txBox="1"/>
      </cdr:nvSpPr>
      <cdr:spPr>
        <a:xfrm xmlns:a="http://schemas.openxmlformats.org/drawingml/2006/main">
          <a:off x="933430" y="1314440"/>
          <a:ext cx="304813" cy="9143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3124</cdr:x>
      <cdr:y>0.09738</cdr:y>
    </cdr:from>
    <cdr:to>
      <cdr:x>0.36529</cdr:x>
      <cdr:y>0.45693</cdr:y>
    </cdr:to>
    <cdr:sp macro="" textlink="">
      <cdr:nvSpPr>
        <cdr:cNvPr id="3" name="Надпись 2"/>
        <cdr:cNvSpPr txBox="1"/>
      </cdr:nvSpPr>
      <cdr:spPr>
        <a:xfrm xmlns:a="http://schemas.openxmlformats.org/drawingml/2006/main">
          <a:off x="1800244" y="247654"/>
          <a:ext cx="304794" cy="9143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47272</cdr:x>
      <cdr:y>0.06367</cdr:y>
    </cdr:from>
    <cdr:to>
      <cdr:x>0.52561</cdr:x>
      <cdr:y>0.42322</cdr:y>
    </cdr:to>
    <cdr:sp macro="" textlink="">
      <cdr:nvSpPr>
        <cdr:cNvPr id="4" name="Надпись 3"/>
        <cdr:cNvSpPr txBox="1"/>
      </cdr:nvSpPr>
      <cdr:spPr>
        <a:xfrm xmlns:a="http://schemas.openxmlformats.org/drawingml/2006/main">
          <a:off x="2724125" y="161917"/>
          <a:ext cx="304785" cy="9143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3</a:t>
          </a:r>
        </a:p>
      </cdr:txBody>
    </cdr:sp>
  </cdr:relSizeAnchor>
  <cdr:relSizeAnchor xmlns:cdr="http://schemas.openxmlformats.org/drawingml/2006/chartDrawing">
    <cdr:from>
      <cdr:x>0.63471</cdr:x>
      <cdr:y>0.05992</cdr:y>
    </cdr:from>
    <cdr:to>
      <cdr:x>0.6876</cdr:x>
      <cdr:y>0.41947</cdr:y>
    </cdr:to>
    <cdr:sp macro="" textlink="">
      <cdr:nvSpPr>
        <cdr:cNvPr id="5" name="Надпись 4"/>
        <cdr:cNvSpPr txBox="1"/>
      </cdr:nvSpPr>
      <cdr:spPr>
        <a:xfrm xmlns:a="http://schemas.openxmlformats.org/drawingml/2006/main">
          <a:off x="3657587" y="152394"/>
          <a:ext cx="304785" cy="9143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4</a:t>
          </a:r>
        </a:p>
      </cdr:txBody>
    </cdr:sp>
  </cdr:relSizeAnchor>
  <cdr:relSizeAnchor xmlns:cdr="http://schemas.openxmlformats.org/drawingml/2006/chartDrawing">
    <cdr:from>
      <cdr:x>0.78182</cdr:x>
      <cdr:y>0.15356</cdr:y>
    </cdr:from>
    <cdr:to>
      <cdr:x>0.8281</cdr:x>
      <cdr:y>0.51311</cdr:y>
    </cdr:to>
    <cdr:sp macro="" textlink="">
      <cdr:nvSpPr>
        <cdr:cNvPr id="6" name="Надпись 5"/>
        <cdr:cNvSpPr txBox="1"/>
      </cdr:nvSpPr>
      <cdr:spPr>
        <a:xfrm xmlns:a="http://schemas.openxmlformats.org/drawingml/2006/main">
          <a:off x="4505335" y="390530"/>
          <a:ext cx="266690" cy="9143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5</a:t>
          </a:r>
        </a:p>
      </cdr:txBody>
    </cdr:sp>
  </cdr:relSizeAnchor>
  <cdr:relSizeAnchor xmlns:cdr="http://schemas.openxmlformats.org/drawingml/2006/chartDrawing">
    <cdr:from>
      <cdr:x>0.84132</cdr:x>
      <cdr:y>0.14981</cdr:y>
    </cdr:from>
    <cdr:to>
      <cdr:x>1</cdr:x>
      <cdr:y>0.50936</cdr:y>
    </cdr:to>
    <cdr:sp macro="" textlink="">
      <cdr:nvSpPr>
        <cdr:cNvPr id="7" name="Надпись 6"/>
        <cdr:cNvSpPr txBox="1"/>
      </cdr:nvSpPr>
      <cdr:spPr>
        <a:xfrm xmlns:a="http://schemas.openxmlformats.org/drawingml/2006/main">
          <a:off x="4848212" y="380991"/>
          <a:ext cx="914413" cy="9143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i="1">
              <a:latin typeface="Arial" panose="020B0604020202020204" pitchFamily="34" charset="0"/>
              <a:cs typeface="Arial" panose="020B0604020202020204" pitchFamily="34" charset="0"/>
            </a:rPr>
            <a:t>6</a:t>
          </a:r>
        </a:p>
      </cdr:txBody>
    </cdr:sp>
  </cdr:relSizeAnchor>
</c:userShapes>
</file>

<file path=word/drawings/drawing8.xml><?xml version="1.0" encoding="utf-8"?>
<c:userShapes xmlns:c="http://schemas.openxmlformats.org/drawingml/2006/chart">
  <cdr:relSizeAnchor xmlns:cdr="http://schemas.openxmlformats.org/drawingml/2006/chartDrawing">
    <cdr:from>
      <cdr:x>0.12231</cdr:x>
      <cdr:y>0.52249</cdr:y>
    </cdr:from>
    <cdr:to>
      <cdr:x>0.1719</cdr:x>
      <cdr:y>0.85467</cdr:y>
    </cdr:to>
    <cdr:sp macro="" textlink="">
      <cdr:nvSpPr>
        <cdr:cNvPr id="2" name="Надпись 1"/>
        <cdr:cNvSpPr txBox="1"/>
      </cdr:nvSpPr>
      <cdr:spPr>
        <a:xfrm xmlns:a="http://schemas.openxmlformats.org/drawingml/2006/main">
          <a:off x="704827" y="1383527"/>
          <a:ext cx="285773"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1</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8512</cdr:x>
      <cdr:y>0.46367</cdr:y>
    </cdr:from>
    <cdr:to>
      <cdr:x>0.24298</cdr:x>
      <cdr:y>0.79585</cdr:y>
    </cdr:to>
    <cdr:sp macro="" textlink="">
      <cdr:nvSpPr>
        <cdr:cNvPr id="3" name="Надпись 2"/>
        <cdr:cNvSpPr txBox="1"/>
      </cdr:nvSpPr>
      <cdr:spPr>
        <a:xfrm xmlns:a="http://schemas.openxmlformats.org/drawingml/2006/main">
          <a:off x="1066778" y="1227775"/>
          <a:ext cx="333398"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2</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6612</cdr:x>
      <cdr:y>0.40138</cdr:y>
    </cdr:from>
    <cdr:to>
      <cdr:x>0.31736</cdr:x>
      <cdr:y>0.73356</cdr:y>
    </cdr:to>
    <cdr:sp macro="" textlink="">
      <cdr:nvSpPr>
        <cdr:cNvPr id="4" name="Надпись 3"/>
        <cdr:cNvSpPr txBox="1"/>
      </cdr:nvSpPr>
      <cdr:spPr>
        <a:xfrm xmlns:a="http://schemas.openxmlformats.org/drawingml/2006/main">
          <a:off x="1533551" y="1062834"/>
          <a:ext cx="295250"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3</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35372</cdr:x>
      <cdr:y>0.17647</cdr:y>
    </cdr:from>
    <cdr:to>
      <cdr:x>0.40331</cdr:x>
      <cdr:y>0.50865</cdr:y>
    </cdr:to>
    <cdr:sp macro="" textlink="">
      <cdr:nvSpPr>
        <cdr:cNvPr id="5" name="Надпись 4"/>
        <cdr:cNvSpPr txBox="1"/>
      </cdr:nvSpPr>
      <cdr:spPr>
        <a:xfrm xmlns:a="http://schemas.openxmlformats.org/drawingml/2006/main">
          <a:off x="2038357" y="467284"/>
          <a:ext cx="285744"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4</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47438</cdr:x>
      <cdr:y>0.07958</cdr:y>
    </cdr:from>
    <cdr:to>
      <cdr:x>0.52066</cdr:x>
      <cdr:y>0.41176</cdr:y>
    </cdr:to>
    <cdr:sp macro="" textlink="">
      <cdr:nvSpPr>
        <cdr:cNvPr id="6" name="Надпись 5"/>
        <cdr:cNvSpPr txBox="1"/>
      </cdr:nvSpPr>
      <cdr:spPr>
        <a:xfrm xmlns:a="http://schemas.openxmlformats.org/drawingml/2006/main">
          <a:off x="2733674" y="210724"/>
          <a:ext cx="266701"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5</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55041</cdr:x>
      <cdr:y>0.19377</cdr:y>
    </cdr:from>
    <cdr:to>
      <cdr:x>0.59504</cdr:x>
      <cdr:y>0.52595</cdr:y>
    </cdr:to>
    <cdr:sp macro="" textlink="">
      <cdr:nvSpPr>
        <cdr:cNvPr id="7" name="Надпись 6"/>
        <cdr:cNvSpPr txBox="1"/>
      </cdr:nvSpPr>
      <cdr:spPr>
        <a:xfrm xmlns:a="http://schemas.openxmlformats.org/drawingml/2006/main">
          <a:off x="3171806" y="513093"/>
          <a:ext cx="257194"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6</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62975</cdr:x>
      <cdr:y>0.3564</cdr:y>
    </cdr:from>
    <cdr:to>
      <cdr:x>0.67934</cdr:x>
      <cdr:y>0.68858</cdr:y>
    </cdr:to>
    <cdr:sp macro="" textlink="">
      <cdr:nvSpPr>
        <cdr:cNvPr id="8" name="Надпись 7"/>
        <cdr:cNvSpPr txBox="1"/>
      </cdr:nvSpPr>
      <cdr:spPr>
        <a:xfrm xmlns:a="http://schemas.openxmlformats.org/drawingml/2006/main">
          <a:off x="3629014" y="943729"/>
          <a:ext cx="285762"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7</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9174</cdr:x>
      <cdr:y>0.35986</cdr:y>
    </cdr:from>
    <cdr:to>
      <cdr:x>0.83471</cdr:x>
      <cdr:y>0.69204</cdr:y>
    </cdr:to>
    <cdr:sp macro="" textlink="">
      <cdr:nvSpPr>
        <cdr:cNvPr id="9" name="Надпись 8"/>
        <cdr:cNvSpPr txBox="1"/>
      </cdr:nvSpPr>
      <cdr:spPr>
        <a:xfrm xmlns:a="http://schemas.openxmlformats.org/drawingml/2006/main">
          <a:off x="4562502" y="952891"/>
          <a:ext cx="247624"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8</a:t>
          </a:r>
          <a:endParaRPr lang="en-US" sz="800" i="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4132</cdr:x>
      <cdr:y>0.29066</cdr:y>
    </cdr:from>
    <cdr:to>
      <cdr:x>0.89752</cdr:x>
      <cdr:y>0.62284</cdr:y>
    </cdr:to>
    <cdr:sp macro="" textlink="">
      <cdr:nvSpPr>
        <cdr:cNvPr id="10" name="Надпись 9"/>
        <cdr:cNvSpPr txBox="1"/>
      </cdr:nvSpPr>
      <cdr:spPr>
        <a:xfrm xmlns:a="http://schemas.openxmlformats.org/drawingml/2006/main">
          <a:off x="4848212" y="769653"/>
          <a:ext cx="323863" cy="8795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800" i="1">
              <a:latin typeface="Arial" panose="020B0604020202020204" pitchFamily="34" charset="0"/>
              <a:cs typeface="Arial" panose="020B0604020202020204" pitchFamily="34" charset="0"/>
            </a:rPr>
            <a:t>9</a:t>
          </a:r>
          <a:endParaRPr lang="en-US" sz="800" i="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8</Pages>
  <Words>8668</Words>
  <Characters>49409</Characters>
  <Application>Microsoft Office Word</Application>
  <DocSecurity>0</DocSecurity>
  <Lines>411</Lines>
  <Paragraphs>115</Paragraphs>
  <ScaleCrop>false</ScaleCrop>
  <HeadingPairs>
    <vt:vector size="6" baseType="variant">
      <vt:variant>
        <vt:lpstr>Название</vt:lpstr>
      </vt:variant>
      <vt:variant>
        <vt:i4>1</vt:i4>
      </vt:variant>
      <vt:variant>
        <vt:lpstr>Заголовки</vt:lpstr>
      </vt:variant>
      <vt:variant>
        <vt:i4>10</vt:i4>
      </vt:variant>
      <vt:variant>
        <vt:lpstr>Title</vt:lpstr>
      </vt:variant>
      <vt:variant>
        <vt:i4>1</vt:i4>
      </vt:variant>
    </vt:vector>
  </HeadingPairs>
  <TitlesOfParts>
    <vt:vector size="12" baseType="lpstr">
      <vt:lpstr>Determination of Trace Cr(VI) by Diphenylcarbazide using μFIA-Thermal Lens Microscopy</vt:lpstr>
      <vt:lpstr>Introduction</vt:lpstr>
      <vt:lpstr>Experimental</vt:lpstr>
      <vt:lpstr>Results and Discussion</vt:lpstr>
      <vt:lpstr>    The effect of the excitation power</vt:lpstr>
      <vt:lpstr>    The effect of the flow rate</vt:lpstr>
      <vt:lpstr>    The effect of the detection distance from the junction point</vt:lpstr>
      <vt:lpstr>    The effect of the injected volume</vt:lpstr>
      <vt:lpstr>    Performance parameters for Cr(VI)</vt:lpstr>
      <vt:lpstr>Conclusions </vt:lpstr>
      <vt:lpstr>References</vt:lpstr>
      <vt:lpstr>Determination of Trace Cr(VI) by Diphenylcarbazide using μFIA-Thermal Lens Microscopy</vt:lpstr>
    </vt:vector>
  </TitlesOfParts>
  <Company>Unverza v Novi Gorici</Company>
  <LinksUpToDate>false</LinksUpToDate>
  <CharactersWithSpaces>57962</CharactersWithSpaces>
  <SharedDoc>false</SharedDoc>
  <HLinks>
    <vt:vector size="222" baseType="variant">
      <vt:variant>
        <vt:i4>4390970</vt:i4>
      </vt:variant>
      <vt:variant>
        <vt:i4>223</vt:i4>
      </vt:variant>
      <vt:variant>
        <vt:i4>0</vt:i4>
      </vt:variant>
      <vt:variant>
        <vt:i4>5</vt:i4>
      </vt:variant>
      <vt:variant>
        <vt:lpwstr/>
      </vt:variant>
      <vt:variant>
        <vt:lpwstr>_ENREF_21</vt:lpwstr>
      </vt:variant>
      <vt:variant>
        <vt:i4>4390923</vt:i4>
      </vt:variant>
      <vt:variant>
        <vt:i4>217</vt:i4>
      </vt:variant>
      <vt:variant>
        <vt:i4>0</vt:i4>
      </vt:variant>
      <vt:variant>
        <vt:i4>5</vt:i4>
      </vt:variant>
      <vt:variant>
        <vt:lpwstr/>
      </vt:variant>
      <vt:variant>
        <vt:lpwstr>_ENREF_2</vt:lpwstr>
      </vt:variant>
      <vt:variant>
        <vt:i4>4194315</vt:i4>
      </vt:variant>
      <vt:variant>
        <vt:i4>214</vt:i4>
      </vt:variant>
      <vt:variant>
        <vt:i4>0</vt:i4>
      </vt:variant>
      <vt:variant>
        <vt:i4>5</vt:i4>
      </vt:variant>
      <vt:variant>
        <vt:lpwstr/>
      </vt:variant>
      <vt:variant>
        <vt:lpwstr>_ENREF_1</vt:lpwstr>
      </vt:variant>
      <vt:variant>
        <vt:i4>4390970</vt:i4>
      </vt:variant>
      <vt:variant>
        <vt:i4>206</vt:i4>
      </vt:variant>
      <vt:variant>
        <vt:i4>0</vt:i4>
      </vt:variant>
      <vt:variant>
        <vt:i4>5</vt:i4>
      </vt:variant>
      <vt:variant>
        <vt:lpwstr/>
      </vt:variant>
      <vt:variant>
        <vt:lpwstr>_ENREF_21</vt:lpwstr>
      </vt:variant>
      <vt:variant>
        <vt:i4>4390970</vt:i4>
      </vt:variant>
      <vt:variant>
        <vt:i4>200</vt:i4>
      </vt:variant>
      <vt:variant>
        <vt:i4>0</vt:i4>
      </vt:variant>
      <vt:variant>
        <vt:i4>5</vt:i4>
      </vt:variant>
      <vt:variant>
        <vt:lpwstr/>
      </vt:variant>
      <vt:variant>
        <vt:lpwstr>_ENREF_21</vt:lpwstr>
      </vt:variant>
      <vt:variant>
        <vt:i4>4522042</vt:i4>
      </vt:variant>
      <vt:variant>
        <vt:i4>194</vt:i4>
      </vt:variant>
      <vt:variant>
        <vt:i4>0</vt:i4>
      </vt:variant>
      <vt:variant>
        <vt:i4>5</vt:i4>
      </vt:variant>
      <vt:variant>
        <vt:lpwstr/>
      </vt:variant>
      <vt:variant>
        <vt:lpwstr>_ENREF_41</vt:lpwstr>
      </vt:variant>
      <vt:variant>
        <vt:i4>4390970</vt:i4>
      </vt:variant>
      <vt:variant>
        <vt:i4>191</vt:i4>
      </vt:variant>
      <vt:variant>
        <vt:i4>0</vt:i4>
      </vt:variant>
      <vt:variant>
        <vt:i4>5</vt:i4>
      </vt:variant>
      <vt:variant>
        <vt:lpwstr/>
      </vt:variant>
      <vt:variant>
        <vt:lpwstr>_ENREF_21</vt:lpwstr>
      </vt:variant>
      <vt:variant>
        <vt:i4>4325432</vt:i4>
      </vt:variant>
      <vt:variant>
        <vt:i4>183</vt:i4>
      </vt:variant>
      <vt:variant>
        <vt:i4>0</vt:i4>
      </vt:variant>
      <vt:variant>
        <vt:i4>5</vt:i4>
      </vt:variant>
      <vt:variant>
        <vt:lpwstr/>
      </vt:variant>
      <vt:variant>
        <vt:lpwstr>_ENREF_33</vt:lpwstr>
      </vt:variant>
      <vt:variant>
        <vt:i4>4325433</vt:i4>
      </vt:variant>
      <vt:variant>
        <vt:i4>175</vt:i4>
      </vt:variant>
      <vt:variant>
        <vt:i4>0</vt:i4>
      </vt:variant>
      <vt:variant>
        <vt:i4>5</vt:i4>
      </vt:variant>
      <vt:variant>
        <vt:lpwstr/>
      </vt:variant>
      <vt:variant>
        <vt:lpwstr>_ENREF_32</vt:lpwstr>
      </vt:variant>
      <vt:variant>
        <vt:i4>4325434</vt:i4>
      </vt:variant>
      <vt:variant>
        <vt:i4>169</vt:i4>
      </vt:variant>
      <vt:variant>
        <vt:i4>0</vt:i4>
      </vt:variant>
      <vt:variant>
        <vt:i4>5</vt:i4>
      </vt:variant>
      <vt:variant>
        <vt:lpwstr/>
      </vt:variant>
      <vt:variant>
        <vt:lpwstr>_ENREF_31</vt:lpwstr>
      </vt:variant>
      <vt:variant>
        <vt:i4>4325435</vt:i4>
      </vt:variant>
      <vt:variant>
        <vt:i4>166</vt:i4>
      </vt:variant>
      <vt:variant>
        <vt:i4>0</vt:i4>
      </vt:variant>
      <vt:variant>
        <vt:i4>5</vt:i4>
      </vt:variant>
      <vt:variant>
        <vt:lpwstr/>
      </vt:variant>
      <vt:variant>
        <vt:lpwstr>_ENREF_30</vt:lpwstr>
      </vt:variant>
      <vt:variant>
        <vt:i4>4390962</vt:i4>
      </vt:variant>
      <vt:variant>
        <vt:i4>158</vt:i4>
      </vt:variant>
      <vt:variant>
        <vt:i4>0</vt:i4>
      </vt:variant>
      <vt:variant>
        <vt:i4>5</vt:i4>
      </vt:variant>
      <vt:variant>
        <vt:lpwstr/>
      </vt:variant>
      <vt:variant>
        <vt:lpwstr>_ENREF_29</vt:lpwstr>
      </vt:variant>
      <vt:variant>
        <vt:i4>4390963</vt:i4>
      </vt:variant>
      <vt:variant>
        <vt:i4>152</vt:i4>
      </vt:variant>
      <vt:variant>
        <vt:i4>0</vt:i4>
      </vt:variant>
      <vt:variant>
        <vt:i4>5</vt:i4>
      </vt:variant>
      <vt:variant>
        <vt:lpwstr/>
      </vt:variant>
      <vt:variant>
        <vt:lpwstr>_ENREF_28</vt:lpwstr>
      </vt:variant>
      <vt:variant>
        <vt:i4>4390972</vt:i4>
      </vt:variant>
      <vt:variant>
        <vt:i4>149</vt:i4>
      </vt:variant>
      <vt:variant>
        <vt:i4>0</vt:i4>
      </vt:variant>
      <vt:variant>
        <vt:i4>5</vt:i4>
      </vt:variant>
      <vt:variant>
        <vt:lpwstr/>
      </vt:variant>
      <vt:variant>
        <vt:lpwstr>_ENREF_27</vt:lpwstr>
      </vt:variant>
      <vt:variant>
        <vt:i4>4390970</vt:i4>
      </vt:variant>
      <vt:variant>
        <vt:i4>141</vt:i4>
      </vt:variant>
      <vt:variant>
        <vt:i4>0</vt:i4>
      </vt:variant>
      <vt:variant>
        <vt:i4>5</vt:i4>
      </vt:variant>
      <vt:variant>
        <vt:lpwstr/>
      </vt:variant>
      <vt:variant>
        <vt:lpwstr>_ENREF_21</vt:lpwstr>
      </vt:variant>
      <vt:variant>
        <vt:i4>4390972</vt:i4>
      </vt:variant>
      <vt:variant>
        <vt:i4>135</vt:i4>
      </vt:variant>
      <vt:variant>
        <vt:i4>0</vt:i4>
      </vt:variant>
      <vt:variant>
        <vt:i4>5</vt:i4>
      </vt:variant>
      <vt:variant>
        <vt:lpwstr/>
      </vt:variant>
      <vt:variant>
        <vt:lpwstr>_ENREF_27</vt:lpwstr>
      </vt:variant>
      <vt:variant>
        <vt:i4>4390973</vt:i4>
      </vt:variant>
      <vt:variant>
        <vt:i4>127</vt:i4>
      </vt:variant>
      <vt:variant>
        <vt:i4>0</vt:i4>
      </vt:variant>
      <vt:variant>
        <vt:i4>5</vt:i4>
      </vt:variant>
      <vt:variant>
        <vt:lpwstr/>
      </vt:variant>
      <vt:variant>
        <vt:lpwstr>_ENREF_26</vt:lpwstr>
      </vt:variant>
      <vt:variant>
        <vt:i4>4390974</vt:i4>
      </vt:variant>
      <vt:variant>
        <vt:i4>121</vt:i4>
      </vt:variant>
      <vt:variant>
        <vt:i4>0</vt:i4>
      </vt:variant>
      <vt:variant>
        <vt:i4>5</vt:i4>
      </vt:variant>
      <vt:variant>
        <vt:lpwstr/>
      </vt:variant>
      <vt:variant>
        <vt:lpwstr>_ENREF_25</vt:lpwstr>
      </vt:variant>
      <vt:variant>
        <vt:i4>5242904</vt:i4>
      </vt:variant>
      <vt:variant>
        <vt:i4>116</vt:i4>
      </vt:variant>
      <vt:variant>
        <vt:i4>0</vt:i4>
      </vt:variant>
      <vt:variant>
        <vt:i4>5</vt:i4>
      </vt:variant>
      <vt:variant>
        <vt:lpwstr>http://www.sigmaaldrich.com/catalog/search?term=14634-91-4&amp;interface=CAS No.&amp;lang=en&amp;region=US&amp;focus=product</vt:lpwstr>
      </vt:variant>
      <vt:variant>
        <vt:lpwstr/>
      </vt:variant>
      <vt:variant>
        <vt:i4>4390975</vt:i4>
      </vt:variant>
      <vt:variant>
        <vt:i4>112</vt:i4>
      </vt:variant>
      <vt:variant>
        <vt:i4>0</vt:i4>
      </vt:variant>
      <vt:variant>
        <vt:i4>5</vt:i4>
      </vt:variant>
      <vt:variant>
        <vt:lpwstr/>
      </vt:variant>
      <vt:variant>
        <vt:lpwstr>_ENREF_24</vt:lpwstr>
      </vt:variant>
      <vt:variant>
        <vt:i4>4390970</vt:i4>
      </vt:variant>
      <vt:variant>
        <vt:i4>106</vt:i4>
      </vt:variant>
      <vt:variant>
        <vt:i4>0</vt:i4>
      </vt:variant>
      <vt:variant>
        <vt:i4>5</vt:i4>
      </vt:variant>
      <vt:variant>
        <vt:lpwstr/>
      </vt:variant>
      <vt:variant>
        <vt:lpwstr>_ENREF_21</vt:lpwstr>
      </vt:variant>
      <vt:variant>
        <vt:i4>4390968</vt:i4>
      </vt:variant>
      <vt:variant>
        <vt:i4>100</vt:i4>
      </vt:variant>
      <vt:variant>
        <vt:i4>0</vt:i4>
      </vt:variant>
      <vt:variant>
        <vt:i4>5</vt:i4>
      </vt:variant>
      <vt:variant>
        <vt:lpwstr/>
      </vt:variant>
      <vt:variant>
        <vt:lpwstr>_ENREF_23</vt:lpwstr>
      </vt:variant>
      <vt:variant>
        <vt:i4>4390969</vt:i4>
      </vt:variant>
      <vt:variant>
        <vt:i4>97</vt:i4>
      </vt:variant>
      <vt:variant>
        <vt:i4>0</vt:i4>
      </vt:variant>
      <vt:variant>
        <vt:i4>5</vt:i4>
      </vt:variant>
      <vt:variant>
        <vt:lpwstr/>
      </vt:variant>
      <vt:variant>
        <vt:lpwstr>_ENREF_22</vt:lpwstr>
      </vt:variant>
      <vt:variant>
        <vt:i4>4390970</vt:i4>
      </vt:variant>
      <vt:variant>
        <vt:i4>89</vt:i4>
      </vt:variant>
      <vt:variant>
        <vt:i4>0</vt:i4>
      </vt:variant>
      <vt:variant>
        <vt:i4>5</vt:i4>
      </vt:variant>
      <vt:variant>
        <vt:lpwstr/>
      </vt:variant>
      <vt:variant>
        <vt:lpwstr>_ENREF_21</vt:lpwstr>
      </vt:variant>
      <vt:variant>
        <vt:i4>4390971</vt:i4>
      </vt:variant>
      <vt:variant>
        <vt:i4>83</vt:i4>
      </vt:variant>
      <vt:variant>
        <vt:i4>0</vt:i4>
      </vt:variant>
      <vt:variant>
        <vt:i4>5</vt:i4>
      </vt:variant>
      <vt:variant>
        <vt:lpwstr/>
      </vt:variant>
      <vt:variant>
        <vt:lpwstr>_ENREF_20</vt:lpwstr>
      </vt:variant>
      <vt:variant>
        <vt:i4>4194354</vt:i4>
      </vt:variant>
      <vt:variant>
        <vt:i4>80</vt:i4>
      </vt:variant>
      <vt:variant>
        <vt:i4>0</vt:i4>
      </vt:variant>
      <vt:variant>
        <vt:i4>5</vt:i4>
      </vt:variant>
      <vt:variant>
        <vt:lpwstr/>
      </vt:variant>
      <vt:variant>
        <vt:lpwstr>_ENREF_19</vt:lpwstr>
      </vt:variant>
      <vt:variant>
        <vt:i4>4194355</vt:i4>
      </vt:variant>
      <vt:variant>
        <vt:i4>72</vt:i4>
      </vt:variant>
      <vt:variant>
        <vt:i4>0</vt:i4>
      </vt:variant>
      <vt:variant>
        <vt:i4>5</vt:i4>
      </vt:variant>
      <vt:variant>
        <vt:lpwstr/>
      </vt:variant>
      <vt:variant>
        <vt:lpwstr>_ENREF_18</vt:lpwstr>
      </vt:variant>
      <vt:variant>
        <vt:i4>4194364</vt:i4>
      </vt:variant>
      <vt:variant>
        <vt:i4>69</vt:i4>
      </vt:variant>
      <vt:variant>
        <vt:i4>0</vt:i4>
      </vt:variant>
      <vt:variant>
        <vt:i4>5</vt:i4>
      </vt:variant>
      <vt:variant>
        <vt:lpwstr/>
      </vt:variant>
      <vt:variant>
        <vt:lpwstr>_ENREF_17</vt:lpwstr>
      </vt:variant>
      <vt:variant>
        <vt:i4>4194360</vt:i4>
      </vt:variant>
      <vt:variant>
        <vt:i4>61</vt:i4>
      </vt:variant>
      <vt:variant>
        <vt:i4>0</vt:i4>
      </vt:variant>
      <vt:variant>
        <vt:i4>5</vt:i4>
      </vt:variant>
      <vt:variant>
        <vt:lpwstr/>
      </vt:variant>
      <vt:variant>
        <vt:lpwstr>_ENREF_13</vt:lpwstr>
      </vt:variant>
      <vt:variant>
        <vt:i4>4390923</vt:i4>
      </vt:variant>
      <vt:variant>
        <vt:i4>53</vt:i4>
      </vt:variant>
      <vt:variant>
        <vt:i4>0</vt:i4>
      </vt:variant>
      <vt:variant>
        <vt:i4>5</vt:i4>
      </vt:variant>
      <vt:variant>
        <vt:lpwstr/>
      </vt:variant>
      <vt:variant>
        <vt:lpwstr>_ENREF_2</vt:lpwstr>
      </vt:variant>
      <vt:variant>
        <vt:i4>4194315</vt:i4>
      </vt:variant>
      <vt:variant>
        <vt:i4>50</vt:i4>
      </vt:variant>
      <vt:variant>
        <vt:i4>0</vt:i4>
      </vt:variant>
      <vt:variant>
        <vt:i4>5</vt:i4>
      </vt:variant>
      <vt:variant>
        <vt:lpwstr/>
      </vt:variant>
      <vt:variant>
        <vt:lpwstr>_ENREF_1</vt:lpwstr>
      </vt:variant>
      <vt:variant>
        <vt:i4>4194361</vt:i4>
      </vt:variant>
      <vt:variant>
        <vt:i4>42</vt:i4>
      </vt:variant>
      <vt:variant>
        <vt:i4>0</vt:i4>
      </vt:variant>
      <vt:variant>
        <vt:i4>5</vt:i4>
      </vt:variant>
      <vt:variant>
        <vt:lpwstr/>
      </vt:variant>
      <vt:variant>
        <vt:lpwstr>_ENREF_12</vt:lpwstr>
      </vt:variant>
      <vt:variant>
        <vt:i4>4194362</vt:i4>
      </vt:variant>
      <vt:variant>
        <vt:i4>34</vt:i4>
      </vt:variant>
      <vt:variant>
        <vt:i4>0</vt:i4>
      </vt:variant>
      <vt:variant>
        <vt:i4>5</vt:i4>
      </vt:variant>
      <vt:variant>
        <vt:lpwstr/>
      </vt:variant>
      <vt:variant>
        <vt:lpwstr>_ENREF_11</vt:lpwstr>
      </vt:variant>
      <vt:variant>
        <vt:i4>4194363</vt:i4>
      </vt:variant>
      <vt:variant>
        <vt:i4>28</vt:i4>
      </vt:variant>
      <vt:variant>
        <vt:i4>0</vt:i4>
      </vt:variant>
      <vt:variant>
        <vt:i4>5</vt:i4>
      </vt:variant>
      <vt:variant>
        <vt:lpwstr/>
      </vt:variant>
      <vt:variant>
        <vt:lpwstr>_ENREF_10</vt:lpwstr>
      </vt:variant>
      <vt:variant>
        <vt:i4>4718603</vt:i4>
      </vt:variant>
      <vt:variant>
        <vt:i4>20</vt:i4>
      </vt:variant>
      <vt:variant>
        <vt:i4>0</vt:i4>
      </vt:variant>
      <vt:variant>
        <vt:i4>5</vt:i4>
      </vt:variant>
      <vt:variant>
        <vt:lpwstr/>
      </vt:variant>
      <vt:variant>
        <vt:lpwstr>_ENREF_9</vt:lpwstr>
      </vt:variant>
      <vt:variant>
        <vt:i4>4456459</vt:i4>
      </vt:variant>
      <vt:variant>
        <vt:i4>12</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ation of Trace Cr(VI) by Diphenylcarbazide using μFIA-Thermal Lens Microscopy</dc:title>
  <dc:subject/>
  <dc:creator>Mikhail Proskurnin</dc:creator>
  <cp:keywords/>
  <dc:description/>
  <cp:lastModifiedBy>М.А. Проскурнин</cp:lastModifiedBy>
  <cp:revision>3</cp:revision>
  <dcterms:created xsi:type="dcterms:W3CDTF">2016-04-22T16:57:00Z</dcterms:created>
  <dcterms:modified xsi:type="dcterms:W3CDTF">2016-04-2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